
<file path=[Content_Types].xml><?xml version="1.0" encoding="utf-8"?>
<Types xmlns="http://schemas.openxmlformats.org/package/2006/content-types">
  <Default Extension="tmp" ContentType="image/pn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D43472" w:rsidRDefault="00D43472" w:rsidP="00D43472">
      <w:pPr>
        <w:pStyle w:val="a4"/>
        <w:bidi w:val="0"/>
      </w:pPr>
      <w:r>
        <w:t>27/3/17</w:t>
      </w:r>
    </w:p>
    <w:p w:rsidR="00F417CB" w:rsidRDefault="00F417CB" w:rsidP="00F417CB">
      <w:pPr>
        <w:pStyle w:val="1"/>
        <w:rPr>
          <w:rtl/>
        </w:rPr>
      </w:pPr>
      <w:r>
        <w:rPr>
          <w:rFonts w:hint="cs"/>
          <w:rtl/>
        </w:rPr>
        <w:t>מטרות</w:t>
      </w:r>
    </w:p>
    <w:p w:rsidR="00F417CB" w:rsidRDefault="00F417CB" w:rsidP="00F417CB">
      <w:pPr>
        <w:rPr>
          <w:rtl/>
        </w:rPr>
      </w:pPr>
      <w:r>
        <w:rPr>
          <w:rFonts w:hint="cs"/>
          <w:rtl/>
        </w:rPr>
        <w:t xml:space="preserve">היום בוצעו 2 ניסויים שמטרתם לגרום </w:t>
      </w:r>
      <w:r w:rsidR="00A0215B">
        <w:rPr>
          <w:rFonts w:hint="cs"/>
          <w:rtl/>
        </w:rPr>
        <w:t>למולקולות</w:t>
      </w:r>
      <w:r>
        <w:rPr>
          <w:rFonts w:hint="cs"/>
          <w:rtl/>
        </w:rPr>
        <w:t xml:space="preserve"> </w:t>
      </w:r>
      <w:r w:rsidR="00A0215B">
        <w:rPr>
          <w:rFonts w:hint="cs"/>
          <w:rtl/>
        </w:rPr>
        <w:t>מסוימות</w:t>
      </w:r>
      <w:r>
        <w:rPr>
          <w:rFonts w:hint="cs"/>
          <w:rtl/>
        </w:rPr>
        <w:t xml:space="preserve"> (לא ידועות) להיראות בספקטרום הראמאן.  הטיפולים הם: </w:t>
      </w:r>
    </w:p>
    <w:p w:rsidR="00F417CB" w:rsidRDefault="00F417CB" w:rsidP="00F417CB">
      <w:pPr>
        <w:pStyle w:val="a8"/>
        <w:numPr>
          <w:ilvl w:val="0"/>
          <w:numId w:val="1"/>
        </w:numPr>
      </w:pPr>
      <w:r>
        <w:rPr>
          <w:rFonts w:hint="cs"/>
          <w:rtl/>
        </w:rPr>
        <w:t>טיפול קור (</w:t>
      </w:r>
      <w:r>
        <w:t>Ice experiment</w:t>
      </w:r>
      <w:r>
        <w:rPr>
          <w:rFonts w:hint="cs"/>
          <w:rtl/>
        </w:rPr>
        <w:t>)</w:t>
      </w:r>
    </w:p>
    <w:p w:rsidR="00F417CB" w:rsidRDefault="00F417CB" w:rsidP="00F417CB">
      <w:pPr>
        <w:pStyle w:val="a8"/>
        <w:numPr>
          <w:ilvl w:val="0"/>
          <w:numId w:val="1"/>
        </w:numPr>
      </w:pPr>
      <w:r>
        <w:rPr>
          <w:rFonts w:hint="cs"/>
          <w:rtl/>
        </w:rPr>
        <w:t>טיפול הרתחה (</w:t>
      </w:r>
      <w:r>
        <w:t>Boiling experiment</w:t>
      </w:r>
      <w:r>
        <w:rPr>
          <w:rFonts w:hint="cs"/>
          <w:rtl/>
        </w:rPr>
        <w:t>)</w:t>
      </w:r>
    </w:p>
    <w:p w:rsidR="00D43472" w:rsidRDefault="00D43472" w:rsidP="00F417CB">
      <w:pPr>
        <w:pStyle w:val="1"/>
        <w:bidi w:val="0"/>
      </w:pPr>
      <w:r>
        <w:t>Ice experiment</w:t>
      </w:r>
    </w:p>
    <w:p w:rsidR="00436017" w:rsidRDefault="00436017" w:rsidP="00436017">
      <w:pPr>
        <w:pStyle w:val="2"/>
        <w:rPr>
          <w:rtl/>
        </w:rPr>
      </w:pPr>
      <w:r>
        <w:rPr>
          <w:rFonts w:hint="cs"/>
          <w:rtl/>
        </w:rPr>
        <w:t>הקדמה</w:t>
      </w:r>
    </w:p>
    <w:p w:rsidR="00436017" w:rsidRDefault="00436017" w:rsidP="00436017">
      <w:pPr>
        <w:rPr>
          <w:rtl/>
        </w:rPr>
      </w:pPr>
      <w:r>
        <w:rPr>
          <w:rFonts w:hint="cs"/>
          <w:rtl/>
        </w:rPr>
        <w:t xml:space="preserve">טיפול קור נעשה לאחר שנראה במאמר של </w:t>
      </w:r>
      <w:r>
        <w:t>Premasiri et al.</w:t>
      </w:r>
      <w:r>
        <w:rPr>
          <w:rFonts w:hint="cs"/>
          <w:rtl/>
        </w:rPr>
        <w:t xml:space="preserve"> כי שימוש במים קרים ("</w:t>
      </w:r>
      <w:r>
        <w:t>Ice Cold</w:t>
      </w:r>
      <w:r>
        <w:rPr>
          <w:rFonts w:hint="cs"/>
          <w:rtl/>
        </w:rPr>
        <w:t xml:space="preserve">") גורם לחיידקים </w:t>
      </w:r>
      <w:r w:rsidR="00A0215B">
        <w:rPr>
          <w:rFonts w:hint="cs"/>
          <w:rtl/>
        </w:rPr>
        <w:t>להיכנ</w:t>
      </w:r>
      <w:r w:rsidR="00A0215B">
        <w:rPr>
          <w:rFonts w:hint="eastAsia"/>
          <w:rtl/>
        </w:rPr>
        <w:t>ס</w:t>
      </w:r>
      <w:r>
        <w:rPr>
          <w:rFonts w:hint="cs"/>
          <w:rtl/>
        </w:rPr>
        <w:t xml:space="preserve"> למצב של הרעבה, ובכך לעוד מטבוליזם של חומצות אמינו. את המטבוליטים של חומצות האמינו מצאו </w:t>
      </w:r>
      <w:r>
        <w:t>Premasiri et al.</w:t>
      </w:r>
      <w:r>
        <w:rPr>
          <w:rFonts w:hint="cs"/>
          <w:rtl/>
        </w:rPr>
        <w:t xml:space="preserve"> </w:t>
      </w:r>
      <w:r>
        <w:rPr>
          <w:rtl/>
        </w:rPr>
        <w:fldChar w:fldCharType="begin"/>
      </w:r>
      <w:r>
        <w:rPr>
          <w:rtl/>
        </w:rPr>
        <w:instrText xml:space="preserve"> </w:instrText>
      </w:r>
      <w:r>
        <w:instrText>ADDIN EN.CITE &lt;EndNote&gt;&lt;Cite&gt;&lt;Author&gt;Premasiri&lt;/Author&gt;&lt;Year&gt;2017&lt;/Year&gt;&lt;IDText&gt;Rapid urinary tract infection diagnostics by surface-enhanced Raman spectroscopy (SERS): identification and antibiotic susceptibilities&lt;/IDText&gt;&lt;DisplayText&gt;[1]&lt;/DisplayText</w:instrText>
      </w:r>
      <w:r>
        <w:rPr>
          <w:rtl/>
        </w:rPr>
        <w:instrText>&gt;&lt;</w:instrText>
      </w:r>
      <w:r>
        <w:instrText>record&gt;&lt;dates&gt;&lt;pub-dates&gt;&lt;date&gt;Apr&lt;/date&gt;&lt;/pub-dates&gt;&lt;year&gt;2017&lt;/year&gt;&lt;/dates&gt;&lt;urls&gt;&lt;related-urls&gt;&lt;url&gt;https://www.ncbi.nlm.nih.gov/pubmed/28235996&lt;/url&gt;&lt;/related-urls&gt;&lt;/urls&gt;&lt;isbn&gt;1618-2650&lt;/isbn&gt;&lt;titles&gt;&lt;title&gt;Rapid urinary tract infection diagnostics</w:instrText>
      </w:r>
      <w:r>
        <w:rPr>
          <w:rtl/>
        </w:rPr>
        <w:instrText xml:space="preserve"> </w:instrText>
      </w:r>
      <w:r>
        <w:instrText>by surface-enhanced Raman spectroscopy (SERS): identification and antibiotic susceptibilities&lt;/title&gt;&lt;secondary-title&gt;Anal Bioanal Chem&lt;/secondary-title&gt;&lt;/titles&gt;&lt;pages&gt;3043-3054&lt;/pages&gt;&lt;number&gt;11&lt;/number&gt;&lt;contributors&gt;&lt;authors&gt;&lt;author&gt;Premasiri, W. R.&lt;/author&gt;&lt;author&gt;Chen, Y.&lt;/author&gt;&lt;author&gt;Williamson, P. M.&lt;/author&gt;&lt;author&gt;Bandarage, D. C.&lt;/author&gt;&lt;author&gt;Pyles, C.&lt;/author&gt;&lt;author&gt;Ziegler, L. D.&lt;/author&gt;&lt;/authors&gt;&lt;/contributors&gt;&lt;edition&gt;2017/02/24&lt;/edition&gt;&lt;language&gt;eng&lt;/language&gt;&lt;added-date format="utc"&gt;1490696431&lt;/added-date&gt;&lt;ref-type name="Journal Article"&gt;17&lt;/ref-type&gt;&lt;rec-number&gt;109&lt;/rec-number&gt;&lt;last-updated-date format="utc"&gt;1490696431&lt;/last-updated-date&gt;&lt;accession-num&gt;28235996&lt;/accession-num&gt;&lt;electronic-resource-num&gt;10.1007/s00216-017-0244-7&lt;/electronic-resource-num&gt;&lt;volume&gt;409&lt;/volume&gt;&lt;/record&gt;&lt;/Cite&gt;&lt;/EndNote</w:instrText>
      </w:r>
      <w:r>
        <w:rPr>
          <w:rtl/>
        </w:rPr>
        <w:instrText>&gt;</w:instrText>
      </w:r>
      <w:r>
        <w:rPr>
          <w:rtl/>
        </w:rPr>
        <w:fldChar w:fldCharType="separate"/>
      </w:r>
      <w:r>
        <w:rPr>
          <w:noProof/>
          <w:rtl/>
        </w:rPr>
        <w:t>[1]</w:t>
      </w:r>
      <w:r>
        <w:rPr>
          <w:rtl/>
        </w:rPr>
        <w:fldChar w:fldCharType="end"/>
      </w:r>
      <w:r>
        <w:t xml:space="preserve"> </w:t>
      </w:r>
      <w:r>
        <w:rPr>
          <w:rFonts w:hint="cs"/>
          <w:rtl/>
        </w:rPr>
        <w:t xml:space="preserve">בבדיקת </w:t>
      </w:r>
      <w:r>
        <w:rPr>
          <w:rFonts w:hint="cs"/>
        </w:rPr>
        <w:t>SERS</w:t>
      </w:r>
      <w:r>
        <w:rPr>
          <w:rFonts w:hint="cs"/>
          <w:rtl/>
        </w:rPr>
        <w:t xml:space="preserve"> על פלטפורמת זהב ותחמוצת סיליקה (</w:t>
      </w:r>
      <w:r>
        <w:t>SiO</w:t>
      </w:r>
      <w:r>
        <w:rPr>
          <w:vertAlign w:val="subscript"/>
        </w:rPr>
        <w:t>2</w:t>
      </w:r>
      <w:r>
        <w:rPr>
          <w:rFonts w:hint="cs"/>
          <w:rtl/>
        </w:rPr>
        <w:t xml:space="preserve">) וסריקה במיקרוסקופ עם עדשת </w:t>
      </w:r>
      <w:r>
        <w:rPr>
          <w:rFonts w:hint="cs"/>
        </w:rPr>
        <w:t>X50</w:t>
      </w:r>
      <w:r>
        <w:rPr>
          <w:rFonts w:hint="cs"/>
          <w:rtl/>
        </w:rPr>
        <w:t xml:space="preserve"> באורך גל </w:t>
      </w:r>
      <w:r>
        <w:t>785nm</w:t>
      </w:r>
      <w:r>
        <w:rPr>
          <w:rFonts w:hint="cs"/>
          <w:rtl/>
        </w:rPr>
        <w:t xml:space="preserve">. </w:t>
      </w:r>
    </w:p>
    <w:p w:rsidR="00436017" w:rsidRDefault="00436017" w:rsidP="00436017">
      <w:pPr>
        <w:rPr>
          <w:rtl/>
        </w:rPr>
      </w:pPr>
      <w:r>
        <w:rPr>
          <w:rFonts w:hint="cs"/>
          <w:rtl/>
        </w:rPr>
        <w:t>בטיפול שלי לאחר גידול החיידקים למשך 23 שעות, ביצעתי שטיפה לפי פרוטוקול שלי (סרכוז ושטיפה במים) רק שהשתמשתי במים שנשמרו במבחנות 50 מ"ל, בחדר קור (</w:t>
      </w:r>
      <w:r>
        <w:t>4°C</w:t>
      </w:r>
      <w:r>
        <w:rPr>
          <w:rFonts w:hint="cs"/>
          <w:rtl/>
        </w:rPr>
        <w:t>) בתוך דלי קרח, את הצנטריפוגה הפעלתי ב-</w:t>
      </w:r>
      <w:r>
        <w:t>10°C</w:t>
      </w:r>
      <w:r>
        <w:rPr>
          <w:rFonts w:hint="cs"/>
          <w:rtl/>
        </w:rPr>
        <w:t xml:space="preserve"> ובכל השלבים שבין השטיפות השתדלתי שהחיידקים יהיו בקרח (מלבד בזמן שאני מחזיק אותם ביד).</w:t>
      </w:r>
    </w:p>
    <w:p w:rsidR="00436017" w:rsidRDefault="00436017" w:rsidP="00436017">
      <w:pPr>
        <w:rPr>
          <w:rtl/>
        </w:rPr>
      </w:pPr>
      <w:r>
        <w:rPr>
          <w:rFonts w:hint="cs"/>
          <w:rtl/>
        </w:rPr>
        <w:t>את הדוגמאות לקחתי לסריקה בתוך ארגז קלקר עם קרח (כ-60 דקות מסיום השטיפה להתחלת בדיקה). בתור דוגמת מים (</w:t>
      </w:r>
      <w:r>
        <w:t>control</w:t>
      </w:r>
      <w:r>
        <w:rPr>
          <w:rFonts w:hint="cs"/>
          <w:rtl/>
        </w:rPr>
        <w:t>) השתמשתי במים שנשמרו בחדר קור (</w:t>
      </w:r>
      <w:r>
        <w:t>4°C</w:t>
      </w:r>
      <w:r>
        <w:rPr>
          <w:rFonts w:hint="cs"/>
          <w:rtl/>
        </w:rPr>
        <w:t>) בדלי קרח ואח"כ בארגז הקרח.</w:t>
      </w:r>
    </w:p>
    <w:p w:rsidR="00436017" w:rsidRPr="00F417CB" w:rsidRDefault="00436017" w:rsidP="00436017">
      <w:pPr>
        <w:rPr>
          <w:rtl/>
        </w:rPr>
      </w:pPr>
      <w:r>
        <w:rPr>
          <w:rFonts w:hint="cs"/>
          <w:rtl/>
        </w:rPr>
        <w:t>חשוב לציין שלאורך כל הבדיקה השתמשתי באותה הדוגמה וייתכן כי היא התחממה במהלך הבדיקה, לשם כך בדקתי את ההבדל בין דוגמה שנבדקה לאורך כמה דקות לדוגמה "טרייה" מהקרח.</w:t>
      </w:r>
    </w:p>
    <w:p w:rsidR="00436017" w:rsidRDefault="00436017" w:rsidP="00D43472">
      <w:pPr>
        <w:bidi w:val="0"/>
        <w:rPr>
          <w:rtl/>
        </w:rPr>
      </w:pPr>
    </w:p>
    <w:p w:rsidR="00D43472" w:rsidRPr="00D43472" w:rsidRDefault="00D43472" w:rsidP="00436017">
      <w:pPr>
        <w:bidi w:val="0"/>
      </w:pPr>
      <w:r>
        <w:t>11:00-12:20</w:t>
      </w:r>
    </w:p>
    <w:p w:rsidR="00D43472" w:rsidRPr="00D43472" w:rsidRDefault="008412FA" w:rsidP="00D43472">
      <w:pPr>
        <w:pStyle w:val="2"/>
        <w:bidi w:val="0"/>
      </w:pPr>
      <w:r>
        <w:t>Plan</w:t>
      </w:r>
    </w:p>
    <w:tbl>
      <w:tblPr>
        <w:tblStyle w:val="a3"/>
        <w:tblW w:w="5419" w:type="dxa"/>
        <w:tblLook w:val="04A0" w:firstRow="1" w:lastRow="0" w:firstColumn="1" w:lastColumn="0" w:noHBand="0" w:noVBand="1"/>
      </w:tblPr>
      <w:tblGrid>
        <w:gridCol w:w="1614"/>
        <w:gridCol w:w="1777"/>
        <w:gridCol w:w="2028"/>
      </w:tblGrid>
      <w:tr w:rsidR="00D43472" w:rsidTr="00D43472">
        <w:tc>
          <w:tcPr>
            <w:tcW w:w="1614" w:type="dxa"/>
          </w:tcPr>
          <w:p w:rsidR="00D43472" w:rsidRDefault="00D43472" w:rsidP="00D43472">
            <w:pPr>
              <w:bidi w:val="0"/>
            </w:pPr>
            <w:r>
              <w:t>#</w:t>
            </w:r>
          </w:p>
        </w:tc>
        <w:tc>
          <w:tcPr>
            <w:tcW w:w="1777" w:type="dxa"/>
          </w:tcPr>
          <w:p w:rsidR="00D43472" w:rsidRDefault="00D43472" w:rsidP="00D43472">
            <w:pPr>
              <w:bidi w:val="0"/>
            </w:pPr>
            <w:r>
              <w:t>Time</w:t>
            </w:r>
          </w:p>
        </w:tc>
        <w:tc>
          <w:tcPr>
            <w:tcW w:w="2028" w:type="dxa"/>
          </w:tcPr>
          <w:p w:rsidR="00D43472" w:rsidRDefault="00D43472" w:rsidP="00D43472">
            <w:pPr>
              <w:bidi w:val="0"/>
            </w:pPr>
            <w:r>
              <w:t>Sample</w:t>
            </w:r>
          </w:p>
        </w:tc>
      </w:tr>
      <w:tr w:rsidR="00D43472" w:rsidTr="00D43472">
        <w:tc>
          <w:tcPr>
            <w:tcW w:w="1614" w:type="dxa"/>
          </w:tcPr>
          <w:p w:rsidR="00D43472" w:rsidRDefault="00D43472" w:rsidP="00D43472">
            <w:pPr>
              <w:bidi w:val="0"/>
            </w:pPr>
            <w:r>
              <w:t>1</w:t>
            </w:r>
          </w:p>
        </w:tc>
        <w:tc>
          <w:tcPr>
            <w:tcW w:w="1777" w:type="dxa"/>
          </w:tcPr>
          <w:p w:rsidR="00D43472" w:rsidRDefault="00D43472" w:rsidP="00D43472">
            <w:pPr>
              <w:bidi w:val="0"/>
            </w:pPr>
            <w:r>
              <w:t>5</w:t>
            </w:r>
          </w:p>
        </w:tc>
        <w:tc>
          <w:tcPr>
            <w:tcW w:w="2028" w:type="dxa"/>
          </w:tcPr>
          <w:p w:rsidR="00D43472" w:rsidRDefault="00D43472" w:rsidP="00454CD2">
            <w:pPr>
              <w:bidi w:val="0"/>
            </w:pPr>
            <w:r>
              <w:t>Ice Water</w:t>
            </w:r>
          </w:p>
        </w:tc>
      </w:tr>
      <w:tr w:rsidR="00D43472" w:rsidTr="00D43472">
        <w:tc>
          <w:tcPr>
            <w:tcW w:w="1614" w:type="dxa"/>
          </w:tcPr>
          <w:p w:rsidR="00D43472" w:rsidRDefault="00D43472" w:rsidP="00D43472">
            <w:pPr>
              <w:bidi w:val="0"/>
            </w:pPr>
            <w:r>
              <w:t>2</w:t>
            </w:r>
          </w:p>
        </w:tc>
        <w:tc>
          <w:tcPr>
            <w:tcW w:w="1777" w:type="dxa"/>
          </w:tcPr>
          <w:p w:rsidR="00D43472" w:rsidRDefault="00D43472" w:rsidP="00D43472">
            <w:pPr>
              <w:bidi w:val="0"/>
            </w:pPr>
            <w:r>
              <w:t>30</w:t>
            </w:r>
          </w:p>
        </w:tc>
        <w:tc>
          <w:tcPr>
            <w:tcW w:w="2028" w:type="dxa"/>
          </w:tcPr>
          <w:p w:rsidR="00D43472" w:rsidRDefault="00D43472" w:rsidP="00454CD2">
            <w:pPr>
              <w:bidi w:val="0"/>
            </w:pPr>
            <w:r>
              <w:t>Ice Water</w:t>
            </w:r>
          </w:p>
        </w:tc>
      </w:tr>
      <w:tr w:rsidR="00D43472" w:rsidTr="00D43472">
        <w:tc>
          <w:tcPr>
            <w:tcW w:w="1614" w:type="dxa"/>
          </w:tcPr>
          <w:p w:rsidR="00D43472" w:rsidRDefault="00D43472" w:rsidP="00D43472">
            <w:pPr>
              <w:bidi w:val="0"/>
            </w:pPr>
            <w:r>
              <w:t>3</w:t>
            </w:r>
          </w:p>
        </w:tc>
        <w:tc>
          <w:tcPr>
            <w:tcW w:w="1777" w:type="dxa"/>
          </w:tcPr>
          <w:p w:rsidR="00D43472" w:rsidRDefault="00D43472" w:rsidP="00D43472">
            <w:pPr>
              <w:bidi w:val="0"/>
            </w:pPr>
            <w:r>
              <w:t>60</w:t>
            </w:r>
          </w:p>
        </w:tc>
        <w:tc>
          <w:tcPr>
            <w:tcW w:w="2028" w:type="dxa"/>
          </w:tcPr>
          <w:p w:rsidR="00D43472" w:rsidRDefault="00D43472" w:rsidP="00454CD2">
            <w:pPr>
              <w:bidi w:val="0"/>
            </w:pPr>
            <w:r>
              <w:t>Ice Water</w:t>
            </w:r>
          </w:p>
        </w:tc>
      </w:tr>
      <w:tr w:rsidR="00D43472" w:rsidTr="00D43472">
        <w:tc>
          <w:tcPr>
            <w:tcW w:w="1614" w:type="dxa"/>
          </w:tcPr>
          <w:p w:rsidR="00D43472" w:rsidRDefault="00D43472" w:rsidP="00D43472">
            <w:pPr>
              <w:bidi w:val="0"/>
            </w:pPr>
            <w:r>
              <w:t>4</w:t>
            </w:r>
          </w:p>
        </w:tc>
        <w:tc>
          <w:tcPr>
            <w:tcW w:w="1777" w:type="dxa"/>
          </w:tcPr>
          <w:p w:rsidR="00D43472" w:rsidRDefault="00D43472" w:rsidP="00D43472">
            <w:pPr>
              <w:bidi w:val="0"/>
            </w:pPr>
            <w:r>
              <w:t>100</w:t>
            </w:r>
          </w:p>
        </w:tc>
        <w:tc>
          <w:tcPr>
            <w:tcW w:w="2028" w:type="dxa"/>
          </w:tcPr>
          <w:p w:rsidR="00D43472" w:rsidRDefault="00D43472" w:rsidP="00454CD2">
            <w:pPr>
              <w:bidi w:val="0"/>
            </w:pPr>
            <w:r>
              <w:t>Ice Water</w:t>
            </w:r>
          </w:p>
        </w:tc>
      </w:tr>
      <w:tr w:rsidR="00D43472" w:rsidTr="00D43472">
        <w:tc>
          <w:tcPr>
            <w:tcW w:w="1614" w:type="dxa"/>
          </w:tcPr>
          <w:p w:rsidR="00D43472" w:rsidRDefault="00D43472" w:rsidP="00D43472">
            <w:pPr>
              <w:bidi w:val="0"/>
            </w:pPr>
            <w:r>
              <w:t>5</w:t>
            </w:r>
          </w:p>
        </w:tc>
        <w:tc>
          <w:tcPr>
            <w:tcW w:w="1777" w:type="dxa"/>
          </w:tcPr>
          <w:p w:rsidR="00D43472" w:rsidRDefault="00D43472" w:rsidP="00454CD2">
            <w:pPr>
              <w:bidi w:val="0"/>
            </w:pPr>
            <w:r>
              <w:t>5</w:t>
            </w:r>
          </w:p>
        </w:tc>
        <w:tc>
          <w:tcPr>
            <w:tcW w:w="2028" w:type="dxa"/>
          </w:tcPr>
          <w:p w:rsidR="00D43472" w:rsidRDefault="00D43472" w:rsidP="00454CD2">
            <w:pPr>
              <w:bidi w:val="0"/>
            </w:pPr>
            <w:r>
              <w:t>E coli in water - ICE</w:t>
            </w:r>
          </w:p>
        </w:tc>
      </w:tr>
      <w:tr w:rsidR="00D43472" w:rsidTr="00D43472">
        <w:tc>
          <w:tcPr>
            <w:tcW w:w="1614" w:type="dxa"/>
          </w:tcPr>
          <w:p w:rsidR="00D43472" w:rsidRDefault="00D43472" w:rsidP="00D43472">
            <w:pPr>
              <w:bidi w:val="0"/>
            </w:pPr>
            <w:r>
              <w:t>6</w:t>
            </w:r>
          </w:p>
        </w:tc>
        <w:tc>
          <w:tcPr>
            <w:tcW w:w="1777" w:type="dxa"/>
          </w:tcPr>
          <w:p w:rsidR="00D43472" w:rsidRDefault="00D43472" w:rsidP="00454CD2">
            <w:pPr>
              <w:bidi w:val="0"/>
            </w:pPr>
            <w:r>
              <w:t>30</w:t>
            </w:r>
          </w:p>
        </w:tc>
        <w:tc>
          <w:tcPr>
            <w:tcW w:w="2028" w:type="dxa"/>
          </w:tcPr>
          <w:p w:rsidR="00D43472" w:rsidRDefault="00D43472" w:rsidP="00454CD2">
            <w:pPr>
              <w:bidi w:val="0"/>
            </w:pPr>
            <w:r>
              <w:t>E coli in water - ICE</w:t>
            </w:r>
          </w:p>
        </w:tc>
      </w:tr>
      <w:tr w:rsidR="00D43472" w:rsidTr="00D43472">
        <w:tc>
          <w:tcPr>
            <w:tcW w:w="1614" w:type="dxa"/>
          </w:tcPr>
          <w:p w:rsidR="00D43472" w:rsidRDefault="00D43472" w:rsidP="00D43472">
            <w:pPr>
              <w:bidi w:val="0"/>
            </w:pPr>
            <w:r>
              <w:t>7</w:t>
            </w:r>
          </w:p>
        </w:tc>
        <w:tc>
          <w:tcPr>
            <w:tcW w:w="1777" w:type="dxa"/>
          </w:tcPr>
          <w:p w:rsidR="00D43472" w:rsidRDefault="00D43472" w:rsidP="00454CD2">
            <w:pPr>
              <w:bidi w:val="0"/>
            </w:pPr>
            <w:r>
              <w:t>60</w:t>
            </w:r>
          </w:p>
        </w:tc>
        <w:tc>
          <w:tcPr>
            <w:tcW w:w="2028" w:type="dxa"/>
          </w:tcPr>
          <w:p w:rsidR="00D43472" w:rsidRDefault="00D43472" w:rsidP="00454CD2">
            <w:pPr>
              <w:bidi w:val="0"/>
            </w:pPr>
            <w:r>
              <w:t>E coli in water - ICE</w:t>
            </w:r>
          </w:p>
        </w:tc>
      </w:tr>
      <w:tr w:rsidR="00D43472" w:rsidTr="00D43472">
        <w:tc>
          <w:tcPr>
            <w:tcW w:w="1614" w:type="dxa"/>
          </w:tcPr>
          <w:p w:rsidR="00D43472" w:rsidRDefault="00D43472" w:rsidP="00D43472">
            <w:pPr>
              <w:bidi w:val="0"/>
            </w:pPr>
            <w:r>
              <w:t>8</w:t>
            </w:r>
          </w:p>
        </w:tc>
        <w:tc>
          <w:tcPr>
            <w:tcW w:w="1777" w:type="dxa"/>
          </w:tcPr>
          <w:p w:rsidR="00D43472" w:rsidRDefault="00D43472" w:rsidP="00454CD2">
            <w:pPr>
              <w:bidi w:val="0"/>
            </w:pPr>
            <w:r>
              <w:t>100</w:t>
            </w:r>
          </w:p>
        </w:tc>
        <w:tc>
          <w:tcPr>
            <w:tcW w:w="2028" w:type="dxa"/>
          </w:tcPr>
          <w:p w:rsidR="00D43472" w:rsidRDefault="00D43472" w:rsidP="00454CD2">
            <w:pPr>
              <w:bidi w:val="0"/>
            </w:pPr>
            <w:r>
              <w:t>E coli in water - ICE</w:t>
            </w:r>
          </w:p>
        </w:tc>
      </w:tr>
    </w:tbl>
    <w:p w:rsidR="008168DA" w:rsidRDefault="00D43472" w:rsidP="00D43472">
      <w:pPr>
        <w:pStyle w:val="2"/>
        <w:bidi w:val="0"/>
      </w:pPr>
      <w:r>
        <w:lastRenderedPageBreak/>
        <w:t xml:space="preserve">Water over time: </w:t>
      </w:r>
    </w:p>
    <w:p w:rsidR="00D43472" w:rsidRDefault="00D43472" w:rsidP="00D43472">
      <w:pPr>
        <w:pStyle w:val="3"/>
        <w:bidi w:val="0"/>
        <w:rPr>
          <w:noProof/>
        </w:rPr>
      </w:pPr>
      <w:r>
        <w:rPr>
          <w:noProof/>
        </w:rPr>
        <w:t>Water @5s</w:t>
      </w:r>
    </w:p>
    <w:p w:rsidR="00D43472" w:rsidRDefault="00D43472" w:rsidP="00D43472">
      <w:pPr>
        <w:bidi w:val="0"/>
      </w:pPr>
      <w:r>
        <w:rPr>
          <w:rFonts w:hint="cs"/>
          <w:noProof/>
          <w:lang w:val="en-GB" w:eastAsia="en-GB"/>
        </w:rPr>
        <w:drawing>
          <wp:inline distT="0" distB="0" distL="0" distR="0" wp14:anchorId="39ACC66C" wp14:editId="3444F666">
            <wp:extent cx="5274310" cy="3854450"/>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7C2B26.tmp"/>
                    <pic:cNvPicPr/>
                  </pic:nvPicPr>
                  <pic:blipFill>
                    <a:blip r:embed="rId5">
                      <a:extLst>
                        <a:ext uri="{28A0092B-C50C-407E-A947-70E740481C1C}">
                          <a14:useLocalDpi xmlns:a14="http://schemas.microsoft.com/office/drawing/2010/main" val="0"/>
                        </a:ext>
                      </a:extLst>
                    </a:blip>
                    <a:stretch>
                      <a:fillRect/>
                    </a:stretch>
                  </pic:blipFill>
                  <pic:spPr>
                    <a:xfrm>
                      <a:off x="0" y="0"/>
                      <a:ext cx="5274310" cy="3854450"/>
                    </a:xfrm>
                    <a:prstGeom prst="rect">
                      <a:avLst/>
                    </a:prstGeom>
                  </pic:spPr>
                </pic:pic>
              </a:graphicData>
            </a:graphic>
          </wp:inline>
        </w:drawing>
      </w:r>
    </w:p>
    <w:p w:rsidR="00D43472" w:rsidRDefault="00D43472" w:rsidP="00D43472">
      <w:pPr>
        <w:pStyle w:val="3"/>
        <w:bidi w:val="0"/>
      </w:pPr>
      <w:r>
        <w:t>Water @30s</w:t>
      </w:r>
    </w:p>
    <w:p w:rsidR="00D43472" w:rsidRDefault="00D43472" w:rsidP="00D43472">
      <w:pPr>
        <w:bidi w:val="0"/>
      </w:pPr>
      <w:r>
        <w:rPr>
          <w:rFonts w:hint="cs"/>
          <w:noProof/>
          <w:lang w:val="en-GB" w:eastAsia="en-GB"/>
        </w:rPr>
        <w:drawing>
          <wp:inline distT="0" distB="0" distL="0" distR="0">
            <wp:extent cx="5274310" cy="3854450"/>
            <wp:effectExtent l="0" t="0" r="254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7C6A48.tmp"/>
                    <pic:cNvPicPr/>
                  </pic:nvPicPr>
                  <pic:blipFill>
                    <a:blip r:embed="rId6">
                      <a:extLst>
                        <a:ext uri="{28A0092B-C50C-407E-A947-70E740481C1C}">
                          <a14:useLocalDpi xmlns:a14="http://schemas.microsoft.com/office/drawing/2010/main" val="0"/>
                        </a:ext>
                      </a:extLst>
                    </a:blip>
                    <a:stretch>
                      <a:fillRect/>
                    </a:stretch>
                  </pic:blipFill>
                  <pic:spPr>
                    <a:xfrm>
                      <a:off x="0" y="0"/>
                      <a:ext cx="5274310" cy="3854450"/>
                    </a:xfrm>
                    <a:prstGeom prst="rect">
                      <a:avLst/>
                    </a:prstGeom>
                  </pic:spPr>
                </pic:pic>
              </a:graphicData>
            </a:graphic>
          </wp:inline>
        </w:drawing>
      </w:r>
    </w:p>
    <w:p w:rsidR="00D43472" w:rsidRDefault="00D43472" w:rsidP="00D43472">
      <w:pPr>
        <w:pStyle w:val="3"/>
        <w:bidi w:val="0"/>
      </w:pPr>
      <w:r>
        <w:lastRenderedPageBreak/>
        <w:t>Water @60</w:t>
      </w:r>
    </w:p>
    <w:p w:rsidR="00D43472" w:rsidRDefault="00D43472" w:rsidP="00D43472">
      <w:pPr>
        <w:bidi w:val="0"/>
      </w:pPr>
      <w:r>
        <w:rPr>
          <w:rFonts w:hint="cs"/>
          <w:noProof/>
          <w:lang w:val="en-GB" w:eastAsia="en-GB"/>
        </w:rPr>
        <w:drawing>
          <wp:inline distT="0" distB="0" distL="0" distR="0">
            <wp:extent cx="5274310" cy="3854450"/>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7C3F63.tmp"/>
                    <pic:cNvPicPr/>
                  </pic:nvPicPr>
                  <pic:blipFill>
                    <a:blip r:embed="rId7">
                      <a:extLst>
                        <a:ext uri="{28A0092B-C50C-407E-A947-70E740481C1C}">
                          <a14:useLocalDpi xmlns:a14="http://schemas.microsoft.com/office/drawing/2010/main" val="0"/>
                        </a:ext>
                      </a:extLst>
                    </a:blip>
                    <a:stretch>
                      <a:fillRect/>
                    </a:stretch>
                  </pic:blipFill>
                  <pic:spPr>
                    <a:xfrm>
                      <a:off x="0" y="0"/>
                      <a:ext cx="5274310" cy="3854450"/>
                    </a:xfrm>
                    <a:prstGeom prst="rect">
                      <a:avLst/>
                    </a:prstGeom>
                  </pic:spPr>
                </pic:pic>
              </a:graphicData>
            </a:graphic>
          </wp:inline>
        </w:drawing>
      </w:r>
    </w:p>
    <w:p w:rsidR="00D43472" w:rsidRDefault="00D43472" w:rsidP="00D43472">
      <w:pPr>
        <w:pStyle w:val="3"/>
        <w:bidi w:val="0"/>
      </w:pPr>
      <w:r>
        <w:t>Water @100s</w:t>
      </w:r>
    </w:p>
    <w:p w:rsidR="00D43472" w:rsidRDefault="00D43472" w:rsidP="00D43472">
      <w:pPr>
        <w:bidi w:val="0"/>
      </w:pPr>
      <w:r>
        <w:rPr>
          <w:rFonts w:hint="cs"/>
          <w:noProof/>
          <w:lang w:val="en-GB" w:eastAsia="en-GB"/>
        </w:rPr>
        <w:drawing>
          <wp:inline distT="0" distB="0" distL="0" distR="0">
            <wp:extent cx="5274310" cy="3854450"/>
            <wp:effectExtent l="0" t="0" r="254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7C8135.tmp"/>
                    <pic:cNvPicPr/>
                  </pic:nvPicPr>
                  <pic:blipFill>
                    <a:blip r:embed="rId8">
                      <a:extLst>
                        <a:ext uri="{28A0092B-C50C-407E-A947-70E740481C1C}">
                          <a14:useLocalDpi xmlns:a14="http://schemas.microsoft.com/office/drawing/2010/main" val="0"/>
                        </a:ext>
                      </a:extLst>
                    </a:blip>
                    <a:stretch>
                      <a:fillRect/>
                    </a:stretch>
                  </pic:blipFill>
                  <pic:spPr>
                    <a:xfrm>
                      <a:off x="0" y="0"/>
                      <a:ext cx="5274310" cy="3854450"/>
                    </a:xfrm>
                    <a:prstGeom prst="rect">
                      <a:avLst/>
                    </a:prstGeom>
                  </pic:spPr>
                </pic:pic>
              </a:graphicData>
            </a:graphic>
          </wp:inline>
        </w:drawing>
      </w:r>
    </w:p>
    <w:p w:rsidR="00D43472" w:rsidRDefault="00D43472" w:rsidP="00D43472">
      <w:pPr>
        <w:bidi w:val="0"/>
      </w:pPr>
    </w:p>
    <w:p w:rsidR="00D43472" w:rsidRDefault="00D43472" w:rsidP="00D43472">
      <w:pPr>
        <w:pStyle w:val="2"/>
        <w:bidi w:val="0"/>
      </w:pPr>
      <w:r>
        <w:lastRenderedPageBreak/>
        <w:t>E. coli over time</w:t>
      </w:r>
    </w:p>
    <w:p w:rsidR="00D43472" w:rsidRDefault="00D43472" w:rsidP="00D43472">
      <w:pPr>
        <w:pStyle w:val="3"/>
        <w:bidi w:val="0"/>
      </w:pPr>
      <w:r>
        <w:t>Coli 5s</w:t>
      </w:r>
    </w:p>
    <w:p w:rsidR="00D43472" w:rsidRDefault="00D43472" w:rsidP="00D43472">
      <w:pPr>
        <w:bidi w:val="0"/>
      </w:pPr>
      <w:r>
        <w:rPr>
          <w:rFonts w:hint="cs"/>
          <w:noProof/>
          <w:lang w:val="en-GB" w:eastAsia="en-GB"/>
        </w:rPr>
        <w:drawing>
          <wp:inline distT="0" distB="0" distL="0" distR="0">
            <wp:extent cx="5274310" cy="3854450"/>
            <wp:effectExtent l="0" t="0" r="254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7C4CFC.tmp"/>
                    <pic:cNvPicPr/>
                  </pic:nvPicPr>
                  <pic:blipFill>
                    <a:blip r:embed="rId9">
                      <a:extLst>
                        <a:ext uri="{28A0092B-C50C-407E-A947-70E740481C1C}">
                          <a14:useLocalDpi xmlns:a14="http://schemas.microsoft.com/office/drawing/2010/main" val="0"/>
                        </a:ext>
                      </a:extLst>
                    </a:blip>
                    <a:stretch>
                      <a:fillRect/>
                    </a:stretch>
                  </pic:blipFill>
                  <pic:spPr>
                    <a:xfrm>
                      <a:off x="0" y="0"/>
                      <a:ext cx="5274310" cy="3854450"/>
                    </a:xfrm>
                    <a:prstGeom prst="rect">
                      <a:avLst/>
                    </a:prstGeom>
                  </pic:spPr>
                </pic:pic>
              </a:graphicData>
            </a:graphic>
          </wp:inline>
        </w:drawing>
      </w:r>
    </w:p>
    <w:p w:rsidR="00D43472" w:rsidRDefault="00D43472" w:rsidP="00D43472">
      <w:pPr>
        <w:pStyle w:val="3"/>
        <w:bidi w:val="0"/>
      </w:pPr>
      <w:r>
        <w:t>Coli 30s</w:t>
      </w:r>
    </w:p>
    <w:p w:rsidR="00D43472" w:rsidRDefault="00D43472" w:rsidP="00D43472">
      <w:pPr>
        <w:bidi w:val="0"/>
      </w:pPr>
      <w:r>
        <w:rPr>
          <w:rFonts w:hint="cs"/>
          <w:noProof/>
          <w:lang w:val="en-GB" w:eastAsia="en-GB"/>
        </w:rPr>
        <w:drawing>
          <wp:inline distT="0" distB="0" distL="0" distR="0">
            <wp:extent cx="5274310" cy="3854450"/>
            <wp:effectExtent l="0" t="0" r="254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7CCE7C.tmp"/>
                    <pic:cNvPicPr/>
                  </pic:nvPicPr>
                  <pic:blipFill>
                    <a:blip r:embed="rId10">
                      <a:extLst>
                        <a:ext uri="{28A0092B-C50C-407E-A947-70E740481C1C}">
                          <a14:useLocalDpi xmlns:a14="http://schemas.microsoft.com/office/drawing/2010/main" val="0"/>
                        </a:ext>
                      </a:extLst>
                    </a:blip>
                    <a:stretch>
                      <a:fillRect/>
                    </a:stretch>
                  </pic:blipFill>
                  <pic:spPr>
                    <a:xfrm>
                      <a:off x="0" y="0"/>
                      <a:ext cx="5274310" cy="3854450"/>
                    </a:xfrm>
                    <a:prstGeom prst="rect">
                      <a:avLst/>
                    </a:prstGeom>
                  </pic:spPr>
                </pic:pic>
              </a:graphicData>
            </a:graphic>
          </wp:inline>
        </w:drawing>
      </w:r>
    </w:p>
    <w:p w:rsidR="00D43472" w:rsidRDefault="00D43472" w:rsidP="00D43472">
      <w:pPr>
        <w:pStyle w:val="3"/>
        <w:bidi w:val="0"/>
      </w:pPr>
      <w:r>
        <w:lastRenderedPageBreak/>
        <w:t>Coli 60s</w:t>
      </w:r>
    </w:p>
    <w:p w:rsidR="00D43472" w:rsidRDefault="00D43472" w:rsidP="00D43472">
      <w:pPr>
        <w:bidi w:val="0"/>
      </w:pPr>
      <w:r>
        <w:rPr>
          <w:rFonts w:hint="cs"/>
          <w:noProof/>
          <w:lang w:val="en-GB" w:eastAsia="en-GB"/>
        </w:rPr>
        <w:drawing>
          <wp:inline distT="0" distB="0" distL="0" distR="0">
            <wp:extent cx="5274310" cy="3854450"/>
            <wp:effectExtent l="0" t="0" r="254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7CE5B4.tmp"/>
                    <pic:cNvPicPr/>
                  </pic:nvPicPr>
                  <pic:blipFill>
                    <a:blip r:embed="rId11">
                      <a:extLst>
                        <a:ext uri="{28A0092B-C50C-407E-A947-70E740481C1C}">
                          <a14:useLocalDpi xmlns:a14="http://schemas.microsoft.com/office/drawing/2010/main" val="0"/>
                        </a:ext>
                      </a:extLst>
                    </a:blip>
                    <a:stretch>
                      <a:fillRect/>
                    </a:stretch>
                  </pic:blipFill>
                  <pic:spPr>
                    <a:xfrm>
                      <a:off x="0" y="0"/>
                      <a:ext cx="5274310" cy="3854450"/>
                    </a:xfrm>
                    <a:prstGeom prst="rect">
                      <a:avLst/>
                    </a:prstGeom>
                  </pic:spPr>
                </pic:pic>
              </a:graphicData>
            </a:graphic>
          </wp:inline>
        </w:drawing>
      </w:r>
    </w:p>
    <w:p w:rsidR="00D43472" w:rsidRDefault="00D43472" w:rsidP="00D43472">
      <w:pPr>
        <w:pStyle w:val="3"/>
        <w:bidi w:val="0"/>
      </w:pPr>
      <w:r>
        <w:t>Coli 100s</w:t>
      </w:r>
    </w:p>
    <w:p w:rsidR="00D43472" w:rsidRDefault="00D43472" w:rsidP="00D43472">
      <w:pPr>
        <w:bidi w:val="0"/>
        <w:rPr>
          <w:rtl/>
        </w:rPr>
      </w:pPr>
      <w:r>
        <w:rPr>
          <w:rFonts w:hint="cs"/>
          <w:noProof/>
          <w:lang w:val="en-GB" w:eastAsia="en-GB"/>
        </w:rPr>
        <w:drawing>
          <wp:inline distT="0" distB="0" distL="0" distR="0" wp14:anchorId="54B9F0DA" wp14:editId="7C59B242">
            <wp:extent cx="5274310" cy="3854450"/>
            <wp:effectExtent l="0" t="0" r="254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7CB4A8.tmp"/>
                    <pic:cNvPicPr/>
                  </pic:nvPicPr>
                  <pic:blipFill>
                    <a:blip r:embed="rId12">
                      <a:extLst>
                        <a:ext uri="{28A0092B-C50C-407E-A947-70E740481C1C}">
                          <a14:useLocalDpi xmlns:a14="http://schemas.microsoft.com/office/drawing/2010/main" val="0"/>
                        </a:ext>
                      </a:extLst>
                    </a:blip>
                    <a:stretch>
                      <a:fillRect/>
                    </a:stretch>
                  </pic:blipFill>
                  <pic:spPr>
                    <a:xfrm>
                      <a:off x="0" y="0"/>
                      <a:ext cx="5274310" cy="3854450"/>
                    </a:xfrm>
                    <a:prstGeom prst="rect">
                      <a:avLst/>
                    </a:prstGeom>
                  </pic:spPr>
                </pic:pic>
              </a:graphicData>
            </a:graphic>
          </wp:inline>
        </w:drawing>
      </w:r>
    </w:p>
    <w:p w:rsidR="00FC4097" w:rsidRDefault="00FC4097" w:rsidP="00FC4097">
      <w:pPr>
        <w:pStyle w:val="2"/>
      </w:pPr>
      <w:r>
        <w:rPr>
          <w:rFonts w:hint="cs"/>
          <w:rtl/>
        </w:rPr>
        <w:lastRenderedPageBreak/>
        <w:t>סיכום והערות</w:t>
      </w:r>
    </w:p>
    <w:p w:rsidR="006D1027" w:rsidRDefault="006D1027" w:rsidP="006D1027">
      <w:pPr>
        <w:rPr>
          <w:rtl/>
        </w:rPr>
      </w:pPr>
      <w:r>
        <w:rPr>
          <w:rFonts w:hint="cs"/>
          <w:rtl/>
        </w:rPr>
        <w:t xml:space="preserve">ראשית כל, חשוב לציין שב-30 שניות אנחנו רואים שב-3 חזרות הדגימות מתקבצות והפיזור יחסית קטן. ***יש </w:t>
      </w:r>
      <w:r w:rsidR="00A0215B">
        <w:rPr>
          <w:rFonts w:hint="cs"/>
          <w:rtl/>
        </w:rPr>
        <w:t>להוסיף</w:t>
      </w:r>
      <w:r>
        <w:rPr>
          <w:rFonts w:hint="cs"/>
          <w:rtl/>
        </w:rPr>
        <w:t xml:space="preserve"> קווי שגיאה, אך זה דורש הרבה עבודה באקסל***.</w:t>
      </w:r>
    </w:p>
    <w:p w:rsidR="006D1027" w:rsidRDefault="006D1027" w:rsidP="00436017">
      <w:pPr>
        <w:rPr>
          <w:rtl/>
        </w:rPr>
      </w:pPr>
      <w:r>
        <w:rPr>
          <w:rFonts w:hint="cs"/>
          <w:rtl/>
        </w:rPr>
        <w:t xml:space="preserve">שנית כל, ניתן לראות </w:t>
      </w:r>
      <w:r>
        <w:rPr>
          <w:rFonts w:hint="cs"/>
          <w:b/>
          <w:bCs/>
          <w:rtl/>
        </w:rPr>
        <w:t>שלא קיים פיק חריג</w:t>
      </w:r>
      <w:r>
        <w:rPr>
          <w:rFonts w:hint="cs"/>
          <w:rtl/>
        </w:rPr>
        <w:t xml:space="preserve">. </w:t>
      </w:r>
      <w:r w:rsidR="00436017">
        <w:rPr>
          <w:rFonts w:hint="cs"/>
          <w:rtl/>
        </w:rPr>
        <w:t>הספקטרום נראה זהה למים רק בעוצמה אחרת</w:t>
      </w:r>
      <w:r>
        <w:rPr>
          <w:rFonts w:hint="cs"/>
          <w:rtl/>
        </w:rPr>
        <w:t>.</w:t>
      </w:r>
    </w:p>
    <w:p w:rsidR="006D1027" w:rsidRDefault="00436017" w:rsidP="00436017">
      <w:r>
        <w:rPr>
          <w:noProof/>
          <w:lang w:val="en-GB" w:eastAsia="en-GB"/>
        </w:rPr>
        <w:drawing>
          <wp:anchor distT="0" distB="0" distL="114300" distR="114300" simplePos="0" relativeHeight="251658240" behindDoc="0" locked="0" layoutInCell="1" allowOverlap="1" wp14:anchorId="34CEEA65" wp14:editId="0102E97B">
            <wp:simplePos x="0" y="0"/>
            <wp:positionH relativeFrom="margin">
              <wp:align>left</wp:align>
            </wp:positionH>
            <wp:positionV relativeFrom="paragraph">
              <wp:posOffset>633095</wp:posOffset>
            </wp:positionV>
            <wp:extent cx="5274310" cy="3840480"/>
            <wp:effectExtent l="0" t="0" r="2540" b="7620"/>
            <wp:wrapTopAndBottom/>
            <wp:docPr id="16" name="תרשים 16"/>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14:sizeRelV relativeFrom="margin">
              <wp14:pctHeight>0</wp14:pctHeight>
            </wp14:sizeRelV>
          </wp:anchor>
        </w:drawing>
      </w:r>
      <w:r>
        <w:rPr>
          <w:rFonts w:hint="cs"/>
          <w:rtl/>
        </w:rPr>
        <w:t xml:space="preserve">תוצאה זו דומה לתוצאה שקיבלנו בניסוי קודם - </w:t>
      </w:r>
      <w:r w:rsidR="006D1027">
        <w:rPr>
          <w:rFonts w:hint="cs"/>
          <w:rtl/>
        </w:rPr>
        <w:t>חיידקים בריכוז גבוה מאוד (</w:t>
      </w:r>
      <w:r w:rsidR="006D1027">
        <w:t>10</w:t>
      </w:r>
      <w:r w:rsidR="006D1027">
        <w:rPr>
          <w:vertAlign w:val="superscript"/>
        </w:rPr>
        <w:t>8</w:t>
      </w:r>
      <w:r w:rsidR="006D1027">
        <w:t xml:space="preserve"> CFUs ml</w:t>
      </w:r>
      <w:r w:rsidR="006D1027">
        <w:rPr>
          <w:vertAlign w:val="superscript"/>
        </w:rPr>
        <w:t>-1</w:t>
      </w:r>
      <w:r w:rsidR="006D1027">
        <w:rPr>
          <w:rFonts w:hint="cs"/>
          <w:rtl/>
        </w:rPr>
        <w:t xml:space="preserve"> ומעלה) מראים הורדה של עוצמת ה-</w:t>
      </w:r>
      <w:r w:rsidR="006D1027">
        <w:t>shift</w:t>
      </w:r>
      <w:r w:rsidR="006D1027">
        <w:rPr>
          <w:rFonts w:hint="cs"/>
          <w:rtl/>
        </w:rPr>
        <w:t xml:space="preserve"> כולו</w:t>
      </w:r>
      <w:r>
        <w:rPr>
          <w:rFonts w:hint="cs"/>
          <w:rtl/>
        </w:rPr>
        <w:t xml:space="preserve">. </w:t>
      </w:r>
      <w:r w:rsidR="006D1027">
        <w:rPr>
          <w:rFonts w:hint="cs"/>
          <w:rtl/>
        </w:rPr>
        <w:t>אך ראינו שבריכוזים נמוכים יותר (החל ב-</w:t>
      </w:r>
      <w:r w:rsidR="006D1027">
        <w:t>10</w:t>
      </w:r>
      <w:r w:rsidR="006D1027">
        <w:rPr>
          <w:vertAlign w:val="superscript"/>
        </w:rPr>
        <w:t>7</w:t>
      </w:r>
      <w:r w:rsidR="006D1027">
        <w:t xml:space="preserve"> CFUs ml</w:t>
      </w:r>
      <w:r w:rsidR="006D1027">
        <w:rPr>
          <w:vertAlign w:val="superscript"/>
        </w:rPr>
        <w:t>-1</w:t>
      </w:r>
      <w:r>
        <w:rPr>
          <w:rFonts w:hint="cs"/>
          <w:rtl/>
        </w:rPr>
        <w:t>) אפקט זה גם הוא נעלם</w:t>
      </w:r>
      <w:r w:rsidR="006D1027">
        <w:rPr>
          <w:rFonts w:hint="cs"/>
          <w:rtl/>
        </w:rPr>
        <w:t>.</w:t>
      </w:r>
    </w:p>
    <w:p w:rsidR="006D1027" w:rsidRDefault="00436017" w:rsidP="006D1027">
      <w:pPr>
        <w:rPr>
          <w:rtl/>
        </w:rPr>
      </w:pPr>
      <w:r>
        <w:rPr>
          <w:rtl/>
        </w:rPr>
        <w:br/>
      </w:r>
      <w:r>
        <w:rPr>
          <w:noProof/>
          <w:lang w:val="en-GB" w:eastAsia="en-GB"/>
        </w:rPr>
        <w:drawing>
          <wp:anchor distT="0" distB="0" distL="114300" distR="114300" simplePos="0" relativeHeight="251661312" behindDoc="0" locked="0" layoutInCell="1" allowOverlap="1" wp14:anchorId="2D8CD047" wp14:editId="0E1F0D69">
            <wp:simplePos x="0" y="0"/>
            <wp:positionH relativeFrom="margin">
              <wp:align>center</wp:align>
            </wp:positionH>
            <wp:positionV relativeFrom="paragraph">
              <wp:posOffset>4596130</wp:posOffset>
            </wp:positionV>
            <wp:extent cx="5676900" cy="2522220"/>
            <wp:effectExtent l="0" t="0" r="0" b="11430"/>
            <wp:wrapTopAndBottom/>
            <wp:docPr id="18" name="תרשים 18"/>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anchor>
        </w:drawing>
      </w:r>
      <w:r w:rsidR="006D1027">
        <w:rPr>
          <w:rFonts w:hint="cs"/>
          <w:rtl/>
        </w:rPr>
        <w:t xml:space="preserve">אפקט דומה נמצא גם ב-100 שניות: </w:t>
      </w:r>
    </w:p>
    <w:p w:rsidR="006D1027" w:rsidRDefault="006D1027" w:rsidP="006D1027">
      <w:pPr>
        <w:rPr>
          <w:rtl/>
        </w:rPr>
      </w:pPr>
      <w:r>
        <w:rPr>
          <w:rFonts w:hint="cs"/>
          <w:rtl/>
        </w:rPr>
        <w:t>המספר 2 מסמל "דגימה 2".</w:t>
      </w:r>
    </w:p>
    <w:p w:rsidR="006D1027" w:rsidRDefault="006D1027" w:rsidP="006D1027">
      <w:pPr>
        <w:rPr>
          <w:rtl/>
        </w:rPr>
      </w:pPr>
    </w:p>
    <w:p w:rsidR="00702880" w:rsidRDefault="00702880" w:rsidP="006D1027">
      <w:pPr>
        <w:rPr>
          <w:rtl/>
        </w:rPr>
      </w:pPr>
      <w:r>
        <w:rPr>
          <w:rFonts w:hint="cs"/>
          <w:rtl/>
        </w:rPr>
        <w:t xml:space="preserve">תוצאה מיוחדת נוספת שנמצאה היא שבהחלפת המים נמצאו פיקים חריגים: </w:t>
      </w:r>
    </w:p>
    <w:p w:rsidR="00702880" w:rsidRDefault="00702880" w:rsidP="006D1027">
      <w:r>
        <w:rPr>
          <w:noProof/>
          <w:lang w:val="en-GB" w:eastAsia="en-GB"/>
        </w:rPr>
        <w:drawing>
          <wp:inline distT="0" distB="0" distL="0" distR="0" wp14:anchorId="365B9C14" wp14:editId="7C398476">
            <wp:extent cx="5274310" cy="2115820"/>
            <wp:effectExtent l="0" t="0" r="2540" b="17780"/>
            <wp:docPr id="25" name="תרשים 25"/>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rsidR="00702880" w:rsidRDefault="00702880" w:rsidP="006D1027">
      <w:pPr>
        <w:rPr>
          <w:rtl/>
        </w:rPr>
      </w:pPr>
      <w:r>
        <w:rPr>
          <w:rFonts w:hint="cs"/>
          <w:rtl/>
        </w:rPr>
        <w:t>ניתן לראות שבהמשך הבדיקה (</w:t>
      </w:r>
      <w:r>
        <w:t>water 100</w:t>
      </w:r>
      <w:r>
        <w:rPr>
          <w:rFonts w:hint="cs"/>
          <w:rtl/>
        </w:rPr>
        <w:t>) הפיקים החריגים נעלמו וככל הנראה מדובר בשגיאת מכשיר.</w:t>
      </w:r>
    </w:p>
    <w:p w:rsidR="00314328" w:rsidRDefault="00314328">
      <w:pPr>
        <w:bidi w:val="0"/>
        <w:rPr>
          <w:rtl/>
        </w:rPr>
      </w:pPr>
      <w:r>
        <w:rPr>
          <w:rtl/>
        </w:rPr>
        <w:br w:type="page"/>
      </w:r>
    </w:p>
    <w:p w:rsidR="00702880" w:rsidRDefault="00702880" w:rsidP="00436017">
      <w:pPr>
        <w:rPr>
          <w:rtl/>
        </w:rPr>
      </w:pPr>
      <w:r>
        <w:rPr>
          <w:rFonts w:hint="cs"/>
          <w:rtl/>
        </w:rPr>
        <w:lastRenderedPageBreak/>
        <w:t>מעניין לבדוק האם יש השפעה ל</w:t>
      </w:r>
      <w:r w:rsidR="00436017">
        <w:rPr>
          <w:rFonts w:hint="cs"/>
          <w:rtl/>
        </w:rPr>
        <w:t xml:space="preserve">טיפול הקרח כנגד טיפול ההרתחה </w:t>
      </w:r>
      <w:r>
        <w:rPr>
          <w:rFonts w:hint="cs"/>
          <w:rtl/>
        </w:rPr>
        <w:t xml:space="preserve">על המדידה: </w:t>
      </w:r>
    </w:p>
    <w:p w:rsidR="00436017" w:rsidRDefault="00436017" w:rsidP="00436017">
      <w:r>
        <w:rPr>
          <w:rFonts w:hint="cs"/>
          <w:rtl/>
        </w:rPr>
        <w:t>נראה שאין הבדל משמעותי אם כי לא בוצעה סטטיסטיקה (נלקחו רק 3 דגימות).</w:t>
      </w:r>
    </w:p>
    <w:p w:rsidR="00702880" w:rsidRDefault="00436017" w:rsidP="006D1027">
      <w:pPr>
        <w:rPr>
          <w:rtl/>
        </w:rPr>
      </w:pPr>
      <w:r>
        <w:rPr>
          <w:noProof/>
          <w:lang w:val="en-GB" w:eastAsia="en-GB"/>
        </w:rPr>
        <w:drawing>
          <wp:anchor distT="0" distB="0" distL="114300" distR="114300" simplePos="0" relativeHeight="251659264" behindDoc="0" locked="0" layoutInCell="1" allowOverlap="1" wp14:anchorId="181ACBB0" wp14:editId="5704E67E">
            <wp:simplePos x="0" y="0"/>
            <wp:positionH relativeFrom="page">
              <wp:posOffset>469900</wp:posOffset>
            </wp:positionH>
            <wp:positionV relativeFrom="paragraph">
              <wp:posOffset>193040</wp:posOffset>
            </wp:positionV>
            <wp:extent cx="3239770" cy="2879725"/>
            <wp:effectExtent l="0" t="0" r="17780" b="15875"/>
            <wp:wrapSquare wrapText="bothSides"/>
            <wp:docPr id="33" name="תרשים 33"/>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14:sizeRelH relativeFrom="margin">
              <wp14:pctWidth>0</wp14:pctWidth>
            </wp14:sizeRelH>
            <wp14:sizeRelV relativeFrom="margin">
              <wp14:pctHeight>0</wp14:pctHeight>
            </wp14:sizeRelV>
          </wp:anchor>
        </w:drawing>
      </w:r>
      <w:r w:rsidR="00314328">
        <w:rPr>
          <w:noProof/>
          <w:lang w:val="en-GB" w:eastAsia="en-GB"/>
        </w:rPr>
        <w:drawing>
          <wp:anchor distT="0" distB="0" distL="114300" distR="114300" simplePos="0" relativeHeight="251660288" behindDoc="0" locked="0" layoutInCell="1" allowOverlap="1" wp14:anchorId="242D2968" wp14:editId="739A41BC">
            <wp:simplePos x="0" y="0"/>
            <wp:positionH relativeFrom="margin">
              <wp:posOffset>2823210</wp:posOffset>
            </wp:positionH>
            <wp:positionV relativeFrom="paragraph">
              <wp:posOffset>214630</wp:posOffset>
            </wp:positionV>
            <wp:extent cx="3240000" cy="2880000"/>
            <wp:effectExtent l="0" t="0" r="17780" b="15875"/>
            <wp:wrapTopAndBottom/>
            <wp:docPr id="31" name="תרשים 31"/>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14:sizeRelH relativeFrom="margin">
              <wp14:pctWidth>0</wp14:pctWidth>
            </wp14:sizeRelH>
            <wp14:sizeRelV relativeFrom="margin">
              <wp14:pctHeight>0</wp14:pctHeight>
            </wp14:sizeRelV>
          </wp:anchor>
        </w:drawing>
      </w:r>
    </w:p>
    <w:p w:rsidR="00436017" w:rsidRDefault="00436017" w:rsidP="006D1027">
      <w:pPr>
        <w:rPr>
          <w:rtl/>
        </w:rPr>
      </w:pPr>
    </w:p>
    <w:p w:rsidR="00702880" w:rsidRDefault="006D1027" w:rsidP="00436017">
      <w:pPr>
        <w:pStyle w:val="3"/>
        <w:rPr>
          <w:rtl/>
        </w:rPr>
      </w:pPr>
      <w:r>
        <w:rPr>
          <w:rFonts w:hint="cs"/>
          <w:rtl/>
        </w:rPr>
        <w:t xml:space="preserve">מסקנות </w:t>
      </w:r>
      <w:r>
        <w:rPr>
          <w:rtl/>
        </w:rPr>
        <w:t>–</w:t>
      </w:r>
      <w:r>
        <w:rPr>
          <w:rFonts w:hint="cs"/>
          <w:rtl/>
        </w:rPr>
        <w:t xml:space="preserve"> </w:t>
      </w:r>
    </w:p>
    <w:p w:rsidR="006D1027" w:rsidRDefault="006D1027" w:rsidP="00702880">
      <w:pPr>
        <w:pStyle w:val="a8"/>
        <w:numPr>
          <w:ilvl w:val="0"/>
          <w:numId w:val="2"/>
        </w:numPr>
      </w:pPr>
      <w:r>
        <w:rPr>
          <w:rFonts w:hint="cs"/>
          <w:rtl/>
        </w:rPr>
        <w:t>טיפול הקרח לא מייצר פיקים חדשים בפלטפורמה הקיימת.</w:t>
      </w:r>
    </w:p>
    <w:p w:rsidR="00702880" w:rsidRPr="006D1027" w:rsidRDefault="00436017" w:rsidP="00702880">
      <w:pPr>
        <w:pStyle w:val="a8"/>
        <w:numPr>
          <w:ilvl w:val="0"/>
          <w:numId w:val="2"/>
        </w:numPr>
      </w:pPr>
      <w:r>
        <w:rPr>
          <w:rFonts w:hint="cs"/>
          <w:rtl/>
        </w:rPr>
        <w:t>טיפול הקרח דומה למצב של ללא טיפול מבחינת עוצמה וספקטרום</w:t>
      </w:r>
    </w:p>
    <w:p w:rsidR="00436017" w:rsidRDefault="00436017">
      <w:pPr>
        <w:bidi w:val="0"/>
        <w:rPr>
          <w:rFonts w:asciiTheme="majorHAnsi" w:eastAsiaTheme="majorEastAsia" w:hAnsiTheme="majorHAnsi" w:cstheme="majorBidi"/>
          <w:b/>
          <w:bCs/>
          <w:color w:val="365F91" w:themeColor="accent1" w:themeShade="BF"/>
          <w:sz w:val="28"/>
          <w:szCs w:val="28"/>
        </w:rPr>
      </w:pPr>
      <w:r>
        <w:br w:type="page"/>
      </w:r>
    </w:p>
    <w:p w:rsidR="00B33C91" w:rsidRDefault="00B33C91" w:rsidP="00B33C91">
      <w:pPr>
        <w:pStyle w:val="1"/>
        <w:bidi w:val="0"/>
        <w:rPr>
          <w:rtl/>
        </w:rPr>
      </w:pPr>
      <w:r>
        <w:lastRenderedPageBreak/>
        <w:t>Boiling experiment</w:t>
      </w:r>
    </w:p>
    <w:p w:rsidR="00436017" w:rsidRDefault="00436017" w:rsidP="00436017">
      <w:pPr>
        <w:pStyle w:val="2"/>
        <w:rPr>
          <w:rtl/>
        </w:rPr>
      </w:pPr>
      <w:r>
        <w:rPr>
          <w:rFonts w:hint="cs"/>
          <w:rtl/>
        </w:rPr>
        <w:t>הקדמה</w:t>
      </w:r>
    </w:p>
    <w:p w:rsidR="00436017" w:rsidRDefault="00436017" w:rsidP="00436017">
      <w:pPr>
        <w:rPr>
          <w:rtl/>
        </w:rPr>
      </w:pPr>
      <w:r>
        <w:rPr>
          <w:rFonts w:hint="cs"/>
          <w:rtl/>
        </w:rPr>
        <w:t xml:space="preserve">מטרתו של טיפול ההרתחה היה לפוצץ את התאים באופן פיזיקאלי (בניגוד לכימי </w:t>
      </w:r>
      <w:r>
        <w:rPr>
          <w:rtl/>
        </w:rPr>
        <w:t>–</w:t>
      </w:r>
      <w:r>
        <w:rPr>
          <w:rFonts w:hint="cs"/>
          <w:rtl/>
        </w:rPr>
        <w:t xml:space="preserve"> אתנול) על מנת להוציא את תוכן התא לתמיסה ובכך לחשוף אותו ללייזר.</w:t>
      </w:r>
    </w:p>
    <w:p w:rsidR="00436017" w:rsidRDefault="00436017" w:rsidP="008412FA">
      <w:pPr>
        <w:rPr>
          <w:rtl/>
        </w:rPr>
      </w:pPr>
      <w:r>
        <w:rPr>
          <w:rFonts w:hint="cs"/>
          <w:rtl/>
        </w:rPr>
        <w:t>טיפול ההרתחה נעשה בסיום תהליך שטיפה רגיל, ע"י חימום מים בכוס כימית על גבי פלטת חום למצב של רתיחה וטבילת המבחנות במים למשך 30 דקות</w:t>
      </w:r>
      <w:r w:rsidR="008412FA">
        <w:rPr>
          <w:rFonts w:hint="cs"/>
          <w:rtl/>
        </w:rPr>
        <w:t xml:space="preserve"> (כאשר פקק המבחנה מכסה אך פתוח קלות)</w:t>
      </w:r>
      <w:r>
        <w:rPr>
          <w:rFonts w:hint="cs"/>
          <w:rtl/>
        </w:rPr>
        <w:t>.</w:t>
      </w:r>
    </w:p>
    <w:p w:rsidR="00436017" w:rsidRDefault="00436017" w:rsidP="00436017">
      <w:pPr>
        <w:rPr>
          <w:rtl/>
        </w:rPr>
      </w:pPr>
      <w:r>
        <w:rPr>
          <w:rFonts w:hint="cs"/>
          <w:rtl/>
        </w:rPr>
        <w:t>הוטבלה מבחנה של חיידקים שעברו ניקוי וגם מבחנה של מים מזוקקים (</w:t>
      </w:r>
      <w:r>
        <w:rPr>
          <w:rFonts w:hint="cs"/>
        </w:rPr>
        <w:t>HPLC</w:t>
      </w:r>
      <w:r>
        <w:rPr>
          <w:rFonts w:hint="cs"/>
          <w:rtl/>
        </w:rPr>
        <w:t>) כביקורת.</w:t>
      </w:r>
    </w:p>
    <w:p w:rsidR="00436017" w:rsidRDefault="00436017" w:rsidP="00436017">
      <w:pPr>
        <w:rPr>
          <w:rtl/>
        </w:rPr>
      </w:pPr>
      <w:r>
        <w:rPr>
          <w:rFonts w:hint="cs"/>
          <w:rtl/>
        </w:rPr>
        <w:t>הכוס הכימית והמבחנות כוסו בנייר כסף כדי שהמים מהכוס הכימית לא יאבדו במהלך ההרתחה.</w:t>
      </w:r>
    </w:p>
    <w:p w:rsidR="00436017" w:rsidRDefault="00436017" w:rsidP="00436017">
      <w:pPr>
        <w:rPr>
          <w:rtl/>
        </w:rPr>
      </w:pPr>
      <w:r>
        <w:rPr>
          <w:rFonts w:hint="cs"/>
          <w:rtl/>
        </w:rPr>
        <w:t>בסיום תהליך ההרתח</w:t>
      </w:r>
      <w:r w:rsidR="008412FA">
        <w:rPr>
          <w:rFonts w:hint="cs"/>
          <w:rtl/>
        </w:rPr>
        <w:t>ה המבחנות נשמרו בטמפ' החדר עד לבדיקה (מעל שעתיים).</w:t>
      </w:r>
    </w:p>
    <w:p w:rsidR="008412FA" w:rsidRPr="00436017" w:rsidRDefault="008412FA" w:rsidP="00436017">
      <w:pPr>
        <w:rPr>
          <w:rtl/>
        </w:rPr>
      </w:pPr>
      <w:r>
        <w:rPr>
          <w:rFonts w:hint="cs"/>
          <w:rtl/>
        </w:rPr>
        <w:t xml:space="preserve">הערה </w:t>
      </w:r>
      <w:r>
        <w:rPr>
          <w:rtl/>
        </w:rPr>
        <w:t>–</w:t>
      </w:r>
      <w:r>
        <w:rPr>
          <w:rFonts w:hint="cs"/>
          <w:rtl/>
        </w:rPr>
        <w:t xml:space="preserve"> הניסוי נעשה לאחר ניסוי הקרח, וכיוון שנראו תוצאות דומות צומצם למעט סריקות.</w:t>
      </w:r>
    </w:p>
    <w:p w:rsidR="00B33C91" w:rsidRDefault="00B33C91" w:rsidP="00B33C91">
      <w:pPr>
        <w:pStyle w:val="2"/>
        <w:bidi w:val="0"/>
      </w:pPr>
      <w:r>
        <w:t>Plan</w:t>
      </w:r>
    </w:p>
    <w:tbl>
      <w:tblPr>
        <w:tblStyle w:val="a3"/>
        <w:tblW w:w="3245" w:type="dxa"/>
        <w:tblLook w:val="04A0" w:firstRow="1" w:lastRow="0" w:firstColumn="1" w:lastColumn="0" w:noHBand="0" w:noVBand="1"/>
      </w:tblPr>
      <w:tblGrid>
        <w:gridCol w:w="448"/>
        <w:gridCol w:w="769"/>
        <w:gridCol w:w="2028"/>
      </w:tblGrid>
      <w:tr w:rsidR="00B33C91" w:rsidTr="008412FA">
        <w:tc>
          <w:tcPr>
            <w:tcW w:w="448" w:type="dxa"/>
          </w:tcPr>
          <w:p w:rsidR="00B33C91" w:rsidRDefault="00B33C91" w:rsidP="00454CD2">
            <w:pPr>
              <w:bidi w:val="0"/>
            </w:pPr>
            <w:r>
              <w:t>#</w:t>
            </w:r>
          </w:p>
        </w:tc>
        <w:tc>
          <w:tcPr>
            <w:tcW w:w="769" w:type="dxa"/>
          </w:tcPr>
          <w:p w:rsidR="00B33C91" w:rsidRDefault="00B33C91" w:rsidP="00454CD2">
            <w:pPr>
              <w:bidi w:val="0"/>
            </w:pPr>
            <w:r>
              <w:t>Time</w:t>
            </w:r>
          </w:p>
        </w:tc>
        <w:tc>
          <w:tcPr>
            <w:tcW w:w="2028" w:type="dxa"/>
          </w:tcPr>
          <w:p w:rsidR="00B33C91" w:rsidRDefault="00B33C91" w:rsidP="00454CD2">
            <w:pPr>
              <w:bidi w:val="0"/>
            </w:pPr>
            <w:r>
              <w:t>Sample</w:t>
            </w:r>
          </w:p>
        </w:tc>
      </w:tr>
      <w:tr w:rsidR="00B33C91" w:rsidTr="008412FA">
        <w:tc>
          <w:tcPr>
            <w:tcW w:w="448" w:type="dxa"/>
          </w:tcPr>
          <w:p w:rsidR="00B33C91" w:rsidRDefault="008412FA" w:rsidP="00454CD2">
            <w:pPr>
              <w:bidi w:val="0"/>
            </w:pPr>
            <w:r>
              <w:rPr>
                <w:rFonts w:hint="cs"/>
                <w:rtl/>
              </w:rPr>
              <w:t>1</w:t>
            </w:r>
          </w:p>
        </w:tc>
        <w:tc>
          <w:tcPr>
            <w:tcW w:w="769" w:type="dxa"/>
          </w:tcPr>
          <w:p w:rsidR="00B33C91" w:rsidRDefault="00B33C91" w:rsidP="00454CD2">
            <w:pPr>
              <w:bidi w:val="0"/>
            </w:pPr>
            <w:r>
              <w:t>30</w:t>
            </w:r>
          </w:p>
        </w:tc>
        <w:tc>
          <w:tcPr>
            <w:tcW w:w="2028" w:type="dxa"/>
          </w:tcPr>
          <w:p w:rsidR="00B33C91" w:rsidRDefault="00B33C91" w:rsidP="00454CD2">
            <w:pPr>
              <w:bidi w:val="0"/>
            </w:pPr>
            <w:r>
              <w:t>Boil Water</w:t>
            </w:r>
          </w:p>
        </w:tc>
      </w:tr>
      <w:tr w:rsidR="00B33C91" w:rsidTr="008412FA">
        <w:tc>
          <w:tcPr>
            <w:tcW w:w="448" w:type="dxa"/>
          </w:tcPr>
          <w:p w:rsidR="00B33C91" w:rsidRDefault="008412FA" w:rsidP="00454CD2">
            <w:pPr>
              <w:bidi w:val="0"/>
            </w:pPr>
            <w:r>
              <w:rPr>
                <w:rFonts w:hint="cs"/>
                <w:rtl/>
              </w:rPr>
              <w:t>2</w:t>
            </w:r>
          </w:p>
        </w:tc>
        <w:tc>
          <w:tcPr>
            <w:tcW w:w="769" w:type="dxa"/>
          </w:tcPr>
          <w:p w:rsidR="00B33C91" w:rsidRDefault="00B33C91" w:rsidP="00454CD2">
            <w:pPr>
              <w:bidi w:val="0"/>
            </w:pPr>
            <w:r>
              <w:t>60</w:t>
            </w:r>
          </w:p>
        </w:tc>
        <w:tc>
          <w:tcPr>
            <w:tcW w:w="2028" w:type="dxa"/>
          </w:tcPr>
          <w:p w:rsidR="00B33C91" w:rsidRDefault="00B33C91" w:rsidP="00454CD2">
            <w:pPr>
              <w:bidi w:val="0"/>
            </w:pPr>
            <w:r>
              <w:t>Boil Water – only 1 run, looking for peaks</w:t>
            </w:r>
          </w:p>
        </w:tc>
      </w:tr>
      <w:tr w:rsidR="00B33C91" w:rsidTr="008412FA">
        <w:tc>
          <w:tcPr>
            <w:tcW w:w="448" w:type="dxa"/>
          </w:tcPr>
          <w:p w:rsidR="00B33C91" w:rsidRDefault="008412FA" w:rsidP="00454CD2">
            <w:pPr>
              <w:bidi w:val="0"/>
            </w:pPr>
            <w:r>
              <w:rPr>
                <w:rFonts w:hint="cs"/>
                <w:rtl/>
              </w:rPr>
              <w:t>3</w:t>
            </w:r>
          </w:p>
        </w:tc>
        <w:tc>
          <w:tcPr>
            <w:tcW w:w="769" w:type="dxa"/>
          </w:tcPr>
          <w:p w:rsidR="00B33C91" w:rsidRDefault="00B33C91" w:rsidP="00454CD2">
            <w:pPr>
              <w:bidi w:val="0"/>
            </w:pPr>
            <w:r>
              <w:t>30</w:t>
            </w:r>
          </w:p>
        </w:tc>
        <w:tc>
          <w:tcPr>
            <w:tcW w:w="2028" w:type="dxa"/>
          </w:tcPr>
          <w:p w:rsidR="00B33C91" w:rsidRDefault="00B33C91" w:rsidP="00454CD2">
            <w:pPr>
              <w:bidi w:val="0"/>
            </w:pPr>
            <w:r>
              <w:t>E coli in water - Boil</w:t>
            </w:r>
          </w:p>
        </w:tc>
      </w:tr>
      <w:tr w:rsidR="00B33C91" w:rsidTr="008412FA">
        <w:tc>
          <w:tcPr>
            <w:tcW w:w="448" w:type="dxa"/>
          </w:tcPr>
          <w:p w:rsidR="00B33C91" w:rsidRDefault="008412FA" w:rsidP="00454CD2">
            <w:pPr>
              <w:bidi w:val="0"/>
            </w:pPr>
            <w:r>
              <w:rPr>
                <w:rFonts w:hint="cs"/>
                <w:rtl/>
              </w:rPr>
              <w:t>4</w:t>
            </w:r>
          </w:p>
        </w:tc>
        <w:tc>
          <w:tcPr>
            <w:tcW w:w="769" w:type="dxa"/>
          </w:tcPr>
          <w:p w:rsidR="00B33C91" w:rsidRDefault="00B33C91" w:rsidP="00454CD2">
            <w:pPr>
              <w:bidi w:val="0"/>
            </w:pPr>
            <w:r>
              <w:t>60</w:t>
            </w:r>
          </w:p>
        </w:tc>
        <w:tc>
          <w:tcPr>
            <w:tcW w:w="2028" w:type="dxa"/>
          </w:tcPr>
          <w:p w:rsidR="00B33C91" w:rsidRDefault="00B33C91" w:rsidP="00454CD2">
            <w:pPr>
              <w:bidi w:val="0"/>
            </w:pPr>
            <w:r>
              <w:t>E coli in water – Boil</w:t>
            </w:r>
          </w:p>
          <w:p w:rsidR="00B33C91" w:rsidRDefault="00B33C91" w:rsidP="00B33C91">
            <w:pPr>
              <w:bidi w:val="0"/>
            </w:pPr>
            <w:r>
              <w:t>only 1 run, looking for peaks</w:t>
            </w:r>
          </w:p>
        </w:tc>
      </w:tr>
      <w:tr w:rsidR="00B33C91" w:rsidTr="008412FA">
        <w:tc>
          <w:tcPr>
            <w:tcW w:w="448" w:type="dxa"/>
          </w:tcPr>
          <w:p w:rsidR="00B33C91" w:rsidRDefault="008412FA" w:rsidP="00454CD2">
            <w:pPr>
              <w:bidi w:val="0"/>
            </w:pPr>
            <w:r>
              <w:rPr>
                <w:rFonts w:hint="cs"/>
                <w:rtl/>
              </w:rPr>
              <w:t>5</w:t>
            </w:r>
          </w:p>
        </w:tc>
        <w:tc>
          <w:tcPr>
            <w:tcW w:w="769" w:type="dxa"/>
          </w:tcPr>
          <w:p w:rsidR="00B33C91" w:rsidRDefault="00B33C91" w:rsidP="00454CD2">
            <w:pPr>
              <w:bidi w:val="0"/>
            </w:pPr>
            <w:r>
              <w:t>100</w:t>
            </w:r>
          </w:p>
        </w:tc>
        <w:tc>
          <w:tcPr>
            <w:tcW w:w="2028" w:type="dxa"/>
          </w:tcPr>
          <w:p w:rsidR="00B33C91" w:rsidRDefault="00B33C91" w:rsidP="00B33C91">
            <w:pPr>
              <w:bidi w:val="0"/>
            </w:pPr>
            <w:r>
              <w:t>E coli in water – Boil</w:t>
            </w:r>
          </w:p>
          <w:p w:rsidR="00B33C91" w:rsidRDefault="00B33C91" w:rsidP="00B33C91">
            <w:pPr>
              <w:bidi w:val="0"/>
            </w:pPr>
            <w:r>
              <w:t>only 1 run, looking for peaks</w:t>
            </w:r>
          </w:p>
        </w:tc>
      </w:tr>
    </w:tbl>
    <w:p w:rsidR="00B33C91" w:rsidRDefault="00B33C91" w:rsidP="00B33C91">
      <w:pPr>
        <w:bidi w:val="0"/>
      </w:pPr>
    </w:p>
    <w:p w:rsidR="008412FA" w:rsidRDefault="008412FA" w:rsidP="008412FA">
      <w:pPr>
        <w:pStyle w:val="2"/>
        <w:bidi w:val="0"/>
        <w:rPr>
          <w:rtl/>
        </w:rPr>
      </w:pPr>
      <w:r>
        <w:lastRenderedPageBreak/>
        <w:t>Results</w:t>
      </w:r>
    </w:p>
    <w:p w:rsidR="00B33C91" w:rsidRDefault="00B33C91" w:rsidP="008412FA">
      <w:pPr>
        <w:pStyle w:val="3"/>
        <w:bidi w:val="0"/>
      </w:pPr>
      <w:r>
        <w:t>Water @30s</w:t>
      </w:r>
    </w:p>
    <w:p w:rsidR="00B33C91" w:rsidRDefault="00B33C91" w:rsidP="00B33C91">
      <w:pPr>
        <w:bidi w:val="0"/>
      </w:pPr>
      <w:r>
        <w:rPr>
          <w:rFonts w:hint="cs"/>
          <w:noProof/>
          <w:lang w:val="en-GB" w:eastAsia="en-GB"/>
        </w:rPr>
        <w:drawing>
          <wp:inline distT="0" distB="0" distL="0" distR="0">
            <wp:extent cx="5274310" cy="3854450"/>
            <wp:effectExtent l="0" t="0" r="254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7CAA9C.tmp"/>
                    <pic:cNvPicPr/>
                  </pic:nvPicPr>
                  <pic:blipFill>
                    <a:blip r:embed="rId18">
                      <a:extLst>
                        <a:ext uri="{28A0092B-C50C-407E-A947-70E740481C1C}">
                          <a14:useLocalDpi xmlns:a14="http://schemas.microsoft.com/office/drawing/2010/main" val="0"/>
                        </a:ext>
                      </a:extLst>
                    </a:blip>
                    <a:stretch>
                      <a:fillRect/>
                    </a:stretch>
                  </pic:blipFill>
                  <pic:spPr>
                    <a:xfrm>
                      <a:off x="0" y="0"/>
                      <a:ext cx="5274310" cy="3854450"/>
                    </a:xfrm>
                    <a:prstGeom prst="rect">
                      <a:avLst/>
                    </a:prstGeom>
                  </pic:spPr>
                </pic:pic>
              </a:graphicData>
            </a:graphic>
          </wp:inline>
        </w:drawing>
      </w:r>
    </w:p>
    <w:p w:rsidR="00B33C91" w:rsidRDefault="00B33C91" w:rsidP="00B33C91">
      <w:pPr>
        <w:pStyle w:val="3"/>
        <w:bidi w:val="0"/>
      </w:pPr>
      <w:r>
        <w:t>Water @60s</w:t>
      </w:r>
    </w:p>
    <w:p w:rsidR="00B33C91" w:rsidRDefault="00B33C91" w:rsidP="00B33C91">
      <w:pPr>
        <w:bidi w:val="0"/>
      </w:pPr>
      <w:r>
        <w:rPr>
          <w:rFonts w:hint="cs"/>
          <w:noProof/>
          <w:lang w:val="en-GB" w:eastAsia="en-GB"/>
        </w:rPr>
        <w:drawing>
          <wp:inline distT="0" distB="0" distL="0" distR="0">
            <wp:extent cx="5274310" cy="3854450"/>
            <wp:effectExtent l="0" t="0" r="254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7CD8FC.tmp"/>
                    <pic:cNvPicPr/>
                  </pic:nvPicPr>
                  <pic:blipFill>
                    <a:blip r:embed="rId19">
                      <a:extLst>
                        <a:ext uri="{28A0092B-C50C-407E-A947-70E740481C1C}">
                          <a14:useLocalDpi xmlns:a14="http://schemas.microsoft.com/office/drawing/2010/main" val="0"/>
                        </a:ext>
                      </a:extLst>
                    </a:blip>
                    <a:stretch>
                      <a:fillRect/>
                    </a:stretch>
                  </pic:blipFill>
                  <pic:spPr>
                    <a:xfrm>
                      <a:off x="0" y="0"/>
                      <a:ext cx="5274310" cy="3854450"/>
                    </a:xfrm>
                    <a:prstGeom prst="rect">
                      <a:avLst/>
                    </a:prstGeom>
                  </pic:spPr>
                </pic:pic>
              </a:graphicData>
            </a:graphic>
          </wp:inline>
        </w:drawing>
      </w:r>
    </w:p>
    <w:p w:rsidR="00B33C91" w:rsidRDefault="00B33C91" w:rsidP="00B33C91">
      <w:pPr>
        <w:bidi w:val="0"/>
      </w:pPr>
    </w:p>
    <w:p w:rsidR="00B33C91" w:rsidRDefault="00B33C91" w:rsidP="00B33C91">
      <w:pPr>
        <w:pStyle w:val="3"/>
        <w:bidi w:val="0"/>
      </w:pPr>
      <w:r>
        <w:t>Coli boil 30s with water overlay</w:t>
      </w:r>
    </w:p>
    <w:p w:rsidR="00B33C91" w:rsidRDefault="00B33C91" w:rsidP="00B33C91">
      <w:pPr>
        <w:bidi w:val="0"/>
      </w:pPr>
      <w:r>
        <w:rPr>
          <w:rFonts w:hint="cs"/>
          <w:noProof/>
          <w:lang w:val="en-GB" w:eastAsia="en-GB"/>
        </w:rPr>
        <w:drawing>
          <wp:inline distT="0" distB="0" distL="0" distR="0">
            <wp:extent cx="5274310" cy="3854450"/>
            <wp:effectExtent l="0" t="0" r="254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7C4586.tmp"/>
                    <pic:cNvPicPr/>
                  </pic:nvPicPr>
                  <pic:blipFill>
                    <a:blip r:embed="rId20">
                      <a:extLst>
                        <a:ext uri="{28A0092B-C50C-407E-A947-70E740481C1C}">
                          <a14:useLocalDpi xmlns:a14="http://schemas.microsoft.com/office/drawing/2010/main" val="0"/>
                        </a:ext>
                      </a:extLst>
                    </a:blip>
                    <a:stretch>
                      <a:fillRect/>
                    </a:stretch>
                  </pic:blipFill>
                  <pic:spPr>
                    <a:xfrm>
                      <a:off x="0" y="0"/>
                      <a:ext cx="5274310" cy="3854450"/>
                    </a:xfrm>
                    <a:prstGeom prst="rect">
                      <a:avLst/>
                    </a:prstGeom>
                  </pic:spPr>
                </pic:pic>
              </a:graphicData>
            </a:graphic>
          </wp:inline>
        </w:drawing>
      </w:r>
    </w:p>
    <w:p w:rsidR="00B33C91" w:rsidRDefault="00B33C91" w:rsidP="00B33C91">
      <w:pPr>
        <w:pStyle w:val="3"/>
        <w:bidi w:val="0"/>
      </w:pPr>
      <w:r>
        <w:t>Coli boil 60s with overlay</w:t>
      </w:r>
    </w:p>
    <w:p w:rsidR="00B33C91" w:rsidRDefault="00B33C91" w:rsidP="00B33C91">
      <w:pPr>
        <w:bidi w:val="0"/>
      </w:pPr>
      <w:r>
        <w:rPr>
          <w:rFonts w:hint="cs"/>
          <w:noProof/>
          <w:lang w:val="en-GB" w:eastAsia="en-GB"/>
        </w:rPr>
        <w:drawing>
          <wp:inline distT="0" distB="0" distL="0" distR="0">
            <wp:extent cx="5274310" cy="3854450"/>
            <wp:effectExtent l="0" t="0" r="254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7C7A3E.tmp"/>
                    <pic:cNvPicPr/>
                  </pic:nvPicPr>
                  <pic:blipFill>
                    <a:blip r:embed="rId21">
                      <a:extLst>
                        <a:ext uri="{28A0092B-C50C-407E-A947-70E740481C1C}">
                          <a14:useLocalDpi xmlns:a14="http://schemas.microsoft.com/office/drawing/2010/main" val="0"/>
                        </a:ext>
                      </a:extLst>
                    </a:blip>
                    <a:stretch>
                      <a:fillRect/>
                    </a:stretch>
                  </pic:blipFill>
                  <pic:spPr>
                    <a:xfrm>
                      <a:off x="0" y="0"/>
                      <a:ext cx="5274310" cy="3854450"/>
                    </a:xfrm>
                    <a:prstGeom prst="rect">
                      <a:avLst/>
                    </a:prstGeom>
                  </pic:spPr>
                </pic:pic>
              </a:graphicData>
            </a:graphic>
          </wp:inline>
        </w:drawing>
      </w:r>
    </w:p>
    <w:p w:rsidR="00B33C91" w:rsidRDefault="00B33C91" w:rsidP="00B33C91">
      <w:pPr>
        <w:pStyle w:val="3"/>
        <w:bidi w:val="0"/>
      </w:pPr>
      <w:r>
        <w:lastRenderedPageBreak/>
        <w:t>Coli boil @100s with overlay</w:t>
      </w:r>
    </w:p>
    <w:p w:rsidR="00B33C91" w:rsidRDefault="00B33C91" w:rsidP="00B33C91">
      <w:pPr>
        <w:bidi w:val="0"/>
      </w:pPr>
      <w:r>
        <w:rPr>
          <w:noProof/>
          <w:lang w:val="en-GB" w:eastAsia="en-GB"/>
        </w:rPr>
        <w:drawing>
          <wp:inline distT="0" distB="0" distL="0" distR="0">
            <wp:extent cx="5274310" cy="3854450"/>
            <wp:effectExtent l="0" t="0" r="254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7CABCA.tmp"/>
                    <pic:cNvPicPr/>
                  </pic:nvPicPr>
                  <pic:blipFill>
                    <a:blip r:embed="rId22">
                      <a:extLst>
                        <a:ext uri="{28A0092B-C50C-407E-A947-70E740481C1C}">
                          <a14:useLocalDpi xmlns:a14="http://schemas.microsoft.com/office/drawing/2010/main" val="0"/>
                        </a:ext>
                      </a:extLst>
                    </a:blip>
                    <a:stretch>
                      <a:fillRect/>
                    </a:stretch>
                  </pic:blipFill>
                  <pic:spPr>
                    <a:xfrm>
                      <a:off x="0" y="0"/>
                      <a:ext cx="5274310" cy="3854450"/>
                    </a:xfrm>
                    <a:prstGeom prst="rect">
                      <a:avLst/>
                    </a:prstGeom>
                  </pic:spPr>
                </pic:pic>
              </a:graphicData>
            </a:graphic>
          </wp:inline>
        </w:drawing>
      </w:r>
    </w:p>
    <w:p w:rsidR="008412FA" w:rsidRDefault="0065353E" w:rsidP="0065353E">
      <w:pPr>
        <w:pStyle w:val="2"/>
        <w:rPr>
          <w:rtl/>
        </w:rPr>
      </w:pPr>
      <w:r>
        <w:rPr>
          <w:rFonts w:hint="cs"/>
          <w:rtl/>
        </w:rPr>
        <w:t>סיכום ומסקנות</w:t>
      </w:r>
    </w:p>
    <w:p w:rsidR="0065353E" w:rsidRDefault="0065353E" w:rsidP="0065353E">
      <w:pPr>
        <w:rPr>
          <w:rtl/>
        </w:rPr>
      </w:pPr>
      <w:r>
        <w:rPr>
          <w:rFonts w:hint="cs"/>
          <w:rtl/>
        </w:rPr>
        <w:t>נראה שאין הבדל בין המים לחיידקים מעבר להבדל הידוע בריכוזים גבוהים מאוד של חיידקים, כך לדוגמה ב-60 שניות:</w:t>
      </w:r>
    </w:p>
    <w:p w:rsidR="0065353E" w:rsidRDefault="0065353E" w:rsidP="0065353E">
      <w:pPr>
        <w:rPr>
          <w:rtl/>
        </w:rPr>
      </w:pPr>
      <w:r>
        <w:rPr>
          <w:noProof/>
          <w:lang w:val="en-GB" w:eastAsia="en-GB"/>
        </w:rPr>
        <w:drawing>
          <wp:inline distT="0" distB="0" distL="0" distR="0" wp14:anchorId="4A0149B1" wp14:editId="0E73B4DD">
            <wp:extent cx="5274310" cy="2533015"/>
            <wp:effectExtent l="0" t="0" r="2540" b="635"/>
            <wp:docPr id="11" name="תרשים 11"/>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rsidR="0065353E" w:rsidRDefault="0065353E" w:rsidP="0065353E">
      <w:pPr>
        <w:rPr>
          <w:rtl/>
        </w:rPr>
      </w:pPr>
      <w:r>
        <w:rPr>
          <w:rFonts w:hint="cs"/>
          <w:rtl/>
        </w:rPr>
        <w:t>לא נמצאו פיקים חדשים בהרתחה.</w:t>
      </w:r>
    </w:p>
    <w:p w:rsidR="0065353E" w:rsidRDefault="0065353E" w:rsidP="0065353E">
      <w:pPr>
        <w:rPr>
          <w:rtl/>
        </w:rPr>
      </w:pPr>
    </w:p>
    <w:p w:rsidR="0065353E" w:rsidRDefault="0065353E" w:rsidP="0065353E">
      <w:pPr>
        <w:rPr>
          <w:rtl/>
        </w:rPr>
      </w:pPr>
    </w:p>
    <w:p w:rsidR="0065353E" w:rsidRDefault="0065353E">
      <w:pPr>
        <w:bidi w:val="0"/>
        <w:rPr>
          <w:rtl/>
        </w:rPr>
      </w:pPr>
      <w:r>
        <w:rPr>
          <w:rtl/>
        </w:rPr>
        <w:br w:type="page"/>
      </w:r>
    </w:p>
    <w:p w:rsidR="0065353E" w:rsidRDefault="0065353E" w:rsidP="0065353E">
      <w:pPr>
        <w:pStyle w:val="1"/>
        <w:rPr>
          <w:rtl/>
        </w:rPr>
      </w:pPr>
      <w:bookmarkStart w:id="0" w:name="_GoBack"/>
      <w:r>
        <w:rPr>
          <w:rFonts w:hint="cs"/>
          <w:rtl/>
        </w:rPr>
        <w:lastRenderedPageBreak/>
        <w:t>סיכום הניסויים האחרונים</w:t>
      </w:r>
    </w:p>
    <w:p w:rsidR="0065353E" w:rsidRDefault="0065353E" w:rsidP="0065353E">
      <w:pPr>
        <w:rPr>
          <w:rtl/>
        </w:rPr>
      </w:pPr>
      <w:r>
        <w:rPr>
          <w:rFonts w:hint="cs"/>
          <w:rtl/>
        </w:rPr>
        <w:t xml:space="preserve">בניסוי מוקדם ניסינו להפיק פיקים חדשים ע"י הארכת זמן החשיפה ושינויים בעוצמת הלייזר. נמצא שלא נוצרים פיקים חדשים באף אחד מהטיפולים </w:t>
      </w:r>
      <w:r>
        <w:rPr>
          <w:rtl/>
        </w:rPr>
        <w:t>–</w:t>
      </w:r>
      <w:r>
        <w:rPr>
          <w:rFonts w:hint="cs"/>
          <w:rtl/>
        </w:rPr>
        <w:t xml:space="preserve"> המגיעים מ-0 סיגנל ועד לרוויה.</w:t>
      </w:r>
    </w:p>
    <w:p w:rsidR="0065353E" w:rsidRDefault="0065353E" w:rsidP="0065353E">
      <w:pPr>
        <w:rPr>
          <w:rtl/>
        </w:rPr>
      </w:pPr>
      <w:r>
        <w:rPr>
          <w:rFonts w:hint="cs"/>
          <w:rtl/>
        </w:rPr>
        <w:t>בהמשך, בדקנו השפעה של פיצוץ התאים באמצעים כימיים (אתנול) ופיזיקאליים (בהרתחה), לא נראה שהרזולוציה של החיישן גבוהה מספיק לזיהוי של החיידקים. ככל הנראה יש צורך בהגברת האות על מנת לראות את המולקולות הייחודיות.</w:t>
      </w:r>
    </w:p>
    <w:p w:rsidR="0065353E" w:rsidRDefault="0065353E" w:rsidP="0065353E">
      <w:pPr>
        <w:rPr>
          <w:rtl/>
        </w:rPr>
      </w:pPr>
      <w:r>
        <w:rPr>
          <w:rFonts w:hint="cs"/>
          <w:rtl/>
        </w:rPr>
        <w:t xml:space="preserve">בנוסף ניסינו לעודד ייצור מטבוליטים </w:t>
      </w:r>
      <w:r w:rsidR="00A0215B">
        <w:rPr>
          <w:rFonts w:hint="cs"/>
          <w:rtl/>
        </w:rPr>
        <w:t>מסוימים</w:t>
      </w:r>
      <w:r>
        <w:rPr>
          <w:rFonts w:hint="cs"/>
          <w:rtl/>
        </w:rPr>
        <w:t xml:space="preserve"> בטיפול קרח אך גם שיטה זו לא הניבה פיקים חדשים.</w:t>
      </w:r>
    </w:p>
    <w:p w:rsidR="0065353E" w:rsidRDefault="0065353E" w:rsidP="0065353E">
      <w:pPr>
        <w:pStyle w:val="1"/>
        <w:rPr>
          <w:rtl/>
        </w:rPr>
      </w:pPr>
      <w:r>
        <w:rPr>
          <w:rFonts w:hint="cs"/>
          <w:rtl/>
        </w:rPr>
        <w:t>מסקנות וכיוונים להמשך</w:t>
      </w:r>
    </w:p>
    <w:p w:rsidR="0065353E" w:rsidRDefault="0065353E" w:rsidP="00F0263A">
      <w:pPr>
        <w:rPr>
          <w:rtl/>
        </w:rPr>
      </w:pPr>
      <w:r>
        <w:rPr>
          <w:rFonts w:hint="cs"/>
          <w:rtl/>
        </w:rPr>
        <w:t>נראה שהאופציות הביולוגיות לפתרון הבעיה די מוצו. כעת, לדעתי, יש לנסות לשפר את המכשיר באמצעים הנדסיים: שיפור הכוסית, שינוי הפלטפורמה ל-</w:t>
      </w:r>
      <w:r>
        <w:rPr>
          <w:rFonts w:hint="cs"/>
        </w:rPr>
        <w:t>SERS</w:t>
      </w:r>
      <w:r w:rsidR="00F0263A">
        <w:rPr>
          <w:rFonts w:hint="cs"/>
          <w:rtl/>
        </w:rPr>
        <w:t xml:space="preserve"> ו-</w:t>
      </w:r>
      <w:r>
        <w:rPr>
          <w:rFonts w:hint="cs"/>
          <w:rtl/>
        </w:rPr>
        <w:t>ניסויים ב-</w:t>
      </w:r>
      <w:r>
        <w:rPr>
          <w:rFonts w:hint="cs"/>
        </w:rPr>
        <w:t>FTIR</w:t>
      </w:r>
      <w:r w:rsidR="00F0263A">
        <w:rPr>
          <w:rFonts w:hint="cs"/>
          <w:rtl/>
        </w:rPr>
        <w:t>.</w:t>
      </w:r>
    </w:p>
    <w:p w:rsidR="00F0263A" w:rsidRDefault="00F0263A" w:rsidP="00F0263A">
      <w:pPr>
        <w:rPr>
          <w:rtl/>
        </w:rPr>
      </w:pPr>
      <w:r>
        <w:rPr>
          <w:rFonts w:hint="cs"/>
          <w:rtl/>
        </w:rPr>
        <w:t xml:space="preserve">חשוב לציין שלא נמצאו מאמרים שטוענים ליכולת לזהות חיידקים </w:t>
      </w:r>
      <w:r>
        <w:rPr>
          <w:rFonts w:hint="cs"/>
          <w:b/>
          <w:bCs/>
          <w:rtl/>
        </w:rPr>
        <w:t>ללא</w:t>
      </w:r>
      <w:r>
        <w:rPr>
          <w:rFonts w:hint="cs"/>
          <w:rtl/>
        </w:rPr>
        <w:t xml:space="preserve"> שימוש ב-</w:t>
      </w:r>
      <w:r>
        <w:rPr>
          <w:rFonts w:hint="cs"/>
        </w:rPr>
        <w:t>SERS</w:t>
      </w:r>
      <w:r>
        <w:rPr>
          <w:rFonts w:hint="cs"/>
          <w:rtl/>
        </w:rPr>
        <w:t xml:space="preserve"> או מיקרוסקופיה (או שניהם), וייתכן מאוד שהדבר לא אפשרי כיוון שהאותות חלשים מאוד.</w:t>
      </w:r>
    </w:p>
    <w:p w:rsidR="00275CBB" w:rsidRPr="00275CBB" w:rsidRDefault="00F0263A" w:rsidP="00275CBB">
      <w:pPr>
        <w:rPr>
          <w:rtl/>
        </w:rPr>
      </w:pPr>
      <w:r>
        <w:rPr>
          <w:rFonts w:hint="cs"/>
          <w:rtl/>
        </w:rPr>
        <w:t>מצאתי ממקור לא מהימן שבתא חיידקי יש בערך 5 פמטוגרם (</w:t>
      </w:r>
      <w:r>
        <w:t>1fg = 1x10</w:t>
      </w:r>
      <w:r>
        <w:rPr>
          <w:vertAlign w:val="superscript"/>
        </w:rPr>
        <w:t>-15</w:t>
      </w:r>
      <w:r>
        <w:t>g</w:t>
      </w:r>
      <w:r>
        <w:rPr>
          <w:rFonts w:hint="cs"/>
          <w:rtl/>
        </w:rPr>
        <w:t xml:space="preserve">) של </w:t>
      </w:r>
      <w:r>
        <w:rPr>
          <w:rFonts w:hint="cs"/>
        </w:rPr>
        <w:t>DNA</w:t>
      </w:r>
      <w:r>
        <w:rPr>
          <w:rFonts w:hint="cs"/>
          <w:rtl/>
        </w:rPr>
        <w:t>, לדוגמה. אז בריכוז החיידקים שלנו (</w:t>
      </w:r>
      <w:r>
        <w:t>10</w:t>
      </w:r>
      <w:r>
        <w:rPr>
          <w:vertAlign w:val="superscript"/>
        </w:rPr>
        <w:t>8</w:t>
      </w:r>
      <w:r>
        <w:rPr>
          <w:rFonts w:hint="cs"/>
          <w:rtl/>
        </w:rPr>
        <w:t xml:space="preserve"> תאים למ"ל) אנחנו מדברים על ריכוזי מולקולות מזעריים מאוד </w:t>
      </w:r>
      <w:r>
        <w:rPr>
          <w:rtl/>
        </w:rPr>
        <w:t>–</w:t>
      </w:r>
      <w:r>
        <w:rPr>
          <w:rFonts w:hint="cs"/>
          <w:rtl/>
        </w:rPr>
        <w:t xml:space="preserve"> בערך </w:t>
      </w:r>
      <w:r>
        <w:t>10</w:t>
      </w:r>
      <w:r>
        <w:rPr>
          <w:vertAlign w:val="superscript"/>
        </w:rPr>
        <w:t>-7</w:t>
      </w:r>
      <w:r>
        <w:t xml:space="preserve"> g/ml</w:t>
      </w:r>
      <w:r>
        <w:rPr>
          <w:rFonts w:hint="cs"/>
          <w:rtl/>
        </w:rPr>
        <w:t xml:space="preserve">. ייתכן שהחיישן שלנו לא מרגיש בשינוי המזערי שמולקולות אלה גורמות בלייזר </w:t>
      </w:r>
      <w:r>
        <w:rPr>
          <w:rtl/>
        </w:rPr>
        <w:t>–</w:t>
      </w:r>
      <w:r>
        <w:rPr>
          <w:rFonts w:hint="cs"/>
          <w:rtl/>
        </w:rPr>
        <w:t xml:space="preserve"> ולכן </w:t>
      </w:r>
      <w:r>
        <w:rPr>
          <w:rFonts w:hint="cs"/>
        </w:rPr>
        <w:t>SERS</w:t>
      </w:r>
      <w:r>
        <w:rPr>
          <w:rFonts w:hint="cs"/>
          <w:rtl/>
        </w:rPr>
        <w:t xml:space="preserve"> יפתור את הבעיה כיוון שהוא מגביר את האות ובעצם מאפשר לך "לחוש" בריכוזים המזעריים האלה.</w:t>
      </w:r>
    </w:p>
    <w:bookmarkEnd w:id="0"/>
    <w:p w:rsidR="00FC4097" w:rsidRDefault="00A0215B" w:rsidP="008412FA">
      <w:pPr>
        <w:pStyle w:val="1"/>
        <w:bidi w:val="0"/>
      </w:pPr>
      <w:r>
        <w:t>References</w:t>
      </w:r>
    </w:p>
    <w:p w:rsidR="00FC4097" w:rsidRPr="00FC4097" w:rsidRDefault="00FC4097" w:rsidP="00FC4097">
      <w:pPr>
        <w:pStyle w:val="EndNoteBibliography"/>
        <w:bidi w:val="0"/>
        <w:ind w:left="720" w:hanging="720"/>
      </w:pPr>
      <w:r>
        <w:fldChar w:fldCharType="begin"/>
      </w:r>
      <w:r>
        <w:instrText xml:space="preserve"> ADDIN EN.REFLIST </w:instrText>
      </w:r>
      <w:r>
        <w:fldChar w:fldCharType="separate"/>
      </w:r>
      <w:r w:rsidRPr="00FC4097">
        <w:t>1.</w:t>
      </w:r>
      <w:r w:rsidRPr="00FC4097">
        <w:tab/>
        <w:t xml:space="preserve">Premasiri WR, Chen Y, Williamson PM, Bandarage DC, Pyles C, Ziegler LD: </w:t>
      </w:r>
      <w:r w:rsidRPr="00FC4097">
        <w:rPr>
          <w:b/>
        </w:rPr>
        <w:t>Rapid urinary tract infection diagnostics by surface-enhanced Raman spectroscopy (SERS): identification and antibiotic susceptibilities</w:t>
      </w:r>
      <w:r w:rsidRPr="00FC4097">
        <w:t xml:space="preserve">. </w:t>
      </w:r>
      <w:r w:rsidRPr="00FC4097">
        <w:rPr>
          <w:i/>
        </w:rPr>
        <w:t xml:space="preserve">Anal Bioanal Chem </w:t>
      </w:r>
      <w:r w:rsidRPr="00FC4097">
        <w:t xml:space="preserve">2017, </w:t>
      </w:r>
      <w:r w:rsidRPr="00FC4097">
        <w:rPr>
          <w:b/>
        </w:rPr>
        <w:t>409</w:t>
      </w:r>
      <w:r w:rsidRPr="00FC4097">
        <w:t>(11):3043-3054.</w:t>
      </w:r>
    </w:p>
    <w:p w:rsidR="00B33C91" w:rsidRPr="00B33C91" w:rsidRDefault="00FC4097" w:rsidP="00FC4097">
      <w:pPr>
        <w:bidi w:val="0"/>
      </w:pPr>
      <w:r>
        <w:fldChar w:fldCharType="end"/>
      </w:r>
    </w:p>
    <w:sectPr w:rsidR="00B33C91" w:rsidRPr="00B33C91" w:rsidSect="000527D4">
      <w:pgSz w:w="11906" w:h="16838"/>
      <w:pgMar w:top="1440" w:right="1800" w:bottom="1440" w:left="1800" w:header="708" w:footer="708" w:gutter="0"/>
      <w:cols w:space="708"/>
      <w:bidi/>
      <w:rtlGutter/>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95E359C"/>
    <w:multiLevelType w:val="hybridMultilevel"/>
    <w:tmpl w:val="06868228"/>
    <w:lvl w:ilvl="0" w:tplc="50180220">
      <w:start w:val="1"/>
      <w:numFmt w:val="hebrew1"/>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2CC36B47"/>
    <w:multiLevelType w:val="hybridMultilevel"/>
    <w:tmpl w:val="B532C5D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7818017D"/>
    <w:multiLevelType w:val="hybridMultilevel"/>
    <w:tmpl w:val="40EC1A4A"/>
    <w:lvl w:ilvl="0" w:tplc="750490EC">
      <w:start w:val="1"/>
      <w:numFmt w:val="hebrew1"/>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C Microbi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D43472"/>
    <w:rsid w:val="000527D4"/>
    <w:rsid w:val="000E7B51"/>
    <w:rsid w:val="00191998"/>
    <w:rsid w:val="001D6EB6"/>
    <w:rsid w:val="00230966"/>
    <w:rsid w:val="00262454"/>
    <w:rsid w:val="00275CBB"/>
    <w:rsid w:val="00314328"/>
    <w:rsid w:val="00436017"/>
    <w:rsid w:val="00560716"/>
    <w:rsid w:val="0065353E"/>
    <w:rsid w:val="006D1027"/>
    <w:rsid w:val="00702880"/>
    <w:rsid w:val="008134AF"/>
    <w:rsid w:val="008168DA"/>
    <w:rsid w:val="008250C8"/>
    <w:rsid w:val="00840D58"/>
    <w:rsid w:val="008412FA"/>
    <w:rsid w:val="008A2A11"/>
    <w:rsid w:val="008A39F7"/>
    <w:rsid w:val="00926945"/>
    <w:rsid w:val="00A0215B"/>
    <w:rsid w:val="00B33C91"/>
    <w:rsid w:val="00BE61DF"/>
    <w:rsid w:val="00D43472"/>
    <w:rsid w:val="00DB4FD5"/>
    <w:rsid w:val="00E6255E"/>
    <w:rsid w:val="00EF1AF7"/>
    <w:rsid w:val="00F0263A"/>
    <w:rsid w:val="00F417CB"/>
    <w:rsid w:val="00FC4097"/>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3D61555C-1BD5-43B5-913F-DEA3F6DC82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bidi/>
    </w:pPr>
  </w:style>
  <w:style w:type="paragraph" w:styleId="1">
    <w:name w:val="heading 1"/>
    <w:basedOn w:val="a"/>
    <w:next w:val="a"/>
    <w:link w:val="10"/>
    <w:uiPriority w:val="9"/>
    <w:qFormat/>
    <w:rsid w:val="00D43472"/>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2">
    <w:name w:val="heading 2"/>
    <w:basedOn w:val="a"/>
    <w:next w:val="a"/>
    <w:link w:val="20"/>
    <w:uiPriority w:val="9"/>
    <w:unhideWhenUsed/>
    <w:qFormat/>
    <w:rsid w:val="00D43472"/>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3">
    <w:name w:val="heading 3"/>
    <w:basedOn w:val="a"/>
    <w:next w:val="a"/>
    <w:link w:val="30"/>
    <w:uiPriority w:val="9"/>
    <w:unhideWhenUsed/>
    <w:qFormat/>
    <w:rsid w:val="00D43472"/>
    <w:pPr>
      <w:keepNext/>
      <w:keepLines/>
      <w:spacing w:before="200" w:after="0"/>
      <w:outlineLvl w:val="2"/>
    </w:pPr>
    <w:rPr>
      <w:rFonts w:asciiTheme="majorHAnsi" w:eastAsiaTheme="majorEastAsia" w:hAnsiTheme="majorHAnsi" w:cstheme="majorBidi"/>
      <w:b/>
      <w:bCs/>
      <w:color w:val="4F81BD" w:themeColor="accent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styleId="a3">
    <w:name w:val="Table Grid"/>
    <w:basedOn w:val="a1"/>
    <w:uiPriority w:val="59"/>
    <w:rsid w:val="00D43472"/>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20">
    <w:name w:val="כותרת 2 תו"/>
    <w:basedOn w:val="a0"/>
    <w:link w:val="2"/>
    <w:uiPriority w:val="9"/>
    <w:rsid w:val="00D43472"/>
    <w:rPr>
      <w:rFonts w:asciiTheme="majorHAnsi" w:eastAsiaTheme="majorEastAsia" w:hAnsiTheme="majorHAnsi" w:cstheme="majorBidi"/>
      <w:b/>
      <w:bCs/>
      <w:color w:val="4F81BD" w:themeColor="accent1"/>
      <w:sz w:val="26"/>
      <w:szCs w:val="26"/>
    </w:rPr>
  </w:style>
  <w:style w:type="paragraph" w:styleId="a4">
    <w:name w:val="Title"/>
    <w:basedOn w:val="a"/>
    <w:next w:val="a"/>
    <w:link w:val="a5"/>
    <w:uiPriority w:val="10"/>
    <w:qFormat/>
    <w:rsid w:val="00D43472"/>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a5">
    <w:name w:val="כותרת טקסט תו"/>
    <w:basedOn w:val="a0"/>
    <w:link w:val="a4"/>
    <w:uiPriority w:val="10"/>
    <w:rsid w:val="00D43472"/>
    <w:rPr>
      <w:rFonts w:asciiTheme="majorHAnsi" w:eastAsiaTheme="majorEastAsia" w:hAnsiTheme="majorHAnsi" w:cstheme="majorBidi"/>
      <w:color w:val="17365D" w:themeColor="text2" w:themeShade="BF"/>
      <w:spacing w:val="5"/>
      <w:kern w:val="28"/>
      <w:sz w:val="52"/>
      <w:szCs w:val="52"/>
    </w:rPr>
  </w:style>
  <w:style w:type="character" w:customStyle="1" w:styleId="10">
    <w:name w:val="כותרת 1 תו"/>
    <w:basedOn w:val="a0"/>
    <w:link w:val="1"/>
    <w:uiPriority w:val="9"/>
    <w:rsid w:val="00D43472"/>
    <w:rPr>
      <w:rFonts w:asciiTheme="majorHAnsi" w:eastAsiaTheme="majorEastAsia" w:hAnsiTheme="majorHAnsi" w:cstheme="majorBidi"/>
      <w:b/>
      <w:bCs/>
      <w:color w:val="365F91" w:themeColor="accent1" w:themeShade="BF"/>
      <w:sz w:val="28"/>
      <w:szCs w:val="28"/>
    </w:rPr>
  </w:style>
  <w:style w:type="paragraph" w:styleId="a6">
    <w:name w:val="Balloon Text"/>
    <w:basedOn w:val="a"/>
    <w:link w:val="a7"/>
    <w:uiPriority w:val="99"/>
    <w:semiHidden/>
    <w:unhideWhenUsed/>
    <w:rsid w:val="00D43472"/>
    <w:pPr>
      <w:spacing w:after="0" w:line="240" w:lineRule="auto"/>
    </w:pPr>
    <w:rPr>
      <w:rFonts w:ascii="Tahoma" w:hAnsi="Tahoma" w:cs="Tahoma"/>
      <w:sz w:val="16"/>
      <w:szCs w:val="16"/>
    </w:rPr>
  </w:style>
  <w:style w:type="character" w:customStyle="1" w:styleId="a7">
    <w:name w:val="טקסט בלונים תו"/>
    <w:basedOn w:val="a0"/>
    <w:link w:val="a6"/>
    <w:uiPriority w:val="99"/>
    <w:semiHidden/>
    <w:rsid w:val="00D43472"/>
    <w:rPr>
      <w:rFonts w:ascii="Tahoma" w:hAnsi="Tahoma" w:cs="Tahoma"/>
      <w:sz w:val="16"/>
      <w:szCs w:val="16"/>
    </w:rPr>
  </w:style>
  <w:style w:type="character" w:customStyle="1" w:styleId="30">
    <w:name w:val="כותרת 3 תו"/>
    <w:basedOn w:val="a0"/>
    <w:link w:val="3"/>
    <w:uiPriority w:val="9"/>
    <w:rsid w:val="00D43472"/>
    <w:rPr>
      <w:rFonts w:asciiTheme="majorHAnsi" w:eastAsiaTheme="majorEastAsia" w:hAnsiTheme="majorHAnsi" w:cstheme="majorBidi"/>
      <w:b/>
      <w:bCs/>
      <w:color w:val="4F81BD" w:themeColor="accent1"/>
    </w:rPr>
  </w:style>
  <w:style w:type="paragraph" w:styleId="a8">
    <w:name w:val="List Paragraph"/>
    <w:basedOn w:val="a"/>
    <w:uiPriority w:val="34"/>
    <w:qFormat/>
    <w:rsid w:val="00F417CB"/>
    <w:pPr>
      <w:ind w:left="720"/>
      <w:contextualSpacing/>
    </w:pPr>
  </w:style>
  <w:style w:type="paragraph" w:customStyle="1" w:styleId="EndNoteBibliographyTitle">
    <w:name w:val="EndNote Bibliography Title"/>
    <w:basedOn w:val="a"/>
    <w:link w:val="EndNoteBibliographyTitle0"/>
    <w:rsid w:val="00FC4097"/>
    <w:pPr>
      <w:spacing w:after="0"/>
      <w:jc w:val="center"/>
    </w:pPr>
    <w:rPr>
      <w:rFonts w:ascii="Calibri" w:hAnsi="Calibri" w:cs="Calibri"/>
      <w:noProof/>
    </w:rPr>
  </w:style>
  <w:style w:type="character" w:customStyle="1" w:styleId="EndNoteBibliographyTitle0">
    <w:name w:val="EndNote Bibliography Title תו"/>
    <w:basedOn w:val="a0"/>
    <w:link w:val="EndNoteBibliographyTitle"/>
    <w:rsid w:val="00FC4097"/>
    <w:rPr>
      <w:rFonts w:ascii="Calibri" w:hAnsi="Calibri" w:cs="Calibri"/>
      <w:noProof/>
    </w:rPr>
  </w:style>
  <w:style w:type="paragraph" w:customStyle="1" w:styleId="EndNoteBibliography">
    <w:name w:val="EndNote Bibliography"/>
    <w:basedOn w:val="a"/>
    <w:link w:val="EndNoteBibliography0"/>
    <w:rsid w:val="00FC4097"/>
    <w:pPr>
      <w:spacing w:line="240" w:lineRule="auto"/>
      <w:jc w:val="right"/>
    </w:pPr>
    <w:rPr>
      <w:rFonts w:ascii="Calibri" w:hAnsi="Calibri" w:cs="Calibri"/>
      <w:noProof/>
    </w:rPr>
  </w:style>
  <w:style w:type="character" w:customStyle="1" w:styleId="EndNoteBibliography0">
    <w:name w:val="EndNote Bibliography תו"/>
    <w:basedOn w:val="a0"/>
    <w:link w:val="EndNoteBibliography"/>
    <w:rsid w:val="00FC4097"/>
    <w:rPr>
      <w:rFonts w:ascii="Calibri" w:hAnsi="Calibri" w:cs="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307699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tmp"/><Relationship Id="rId13" Type="http://schemas.openxmlformats.org/officeDocument/2006/relationships/chart" Target="charts/chart1.xml"/><Relationship Id="rId18" Type="http://schemas.openxmlformats.org/officeDocument/2006/relationships/image" Target="media/image9.tmp"/><Relationship Id="rId3" Type="http://schemas.openxmlformats.org/officeDocument/2006/relationships/settings" Target="settings.xml"/><Relationship Id="rId21" Type="http://schemas.openxmlformats.org/officeDocument/2006/relationships/image" Target="media/image12.tmp"/><Relationship Id="rId7" Type="http://schemas.openxmlformats.org/officeDocument/2006/relationships/image" Target="media/image3.tmp"/><Relationship Id="rId12" Type="http://schemas.openxmlformats.org/officeDocument/2006/relationships/image" Target="media/image8.tmp"/><Relationship Id="rId17" Type="http://schemas.openxmlformats.org/officeDocument/2006/relationships/chart" Target="charts/chart5.xml"/><Relationship Id="rId25" Type="http://schemas.openxmlformats.org/officeDocument/2006/relationships/theme" Target="theme/theme1.xml"/><Relationship Id="rId2" Type="http://schemas.openxmlformats.org/officeDocument/2006/relationships/styles" Target="styles.xml"/><Relationship Id="rId16" Type="http://schemas.openxmlformats.org/officeDocument/2006/relationships/chart" Target="charts/chart4.xml"/><Relationship Id="rId20" Type="http://schemas.openxmlformats.org/officeDocument/2006/relationships/image" Target="media/image11.tmp"/><Relationship Id="rId1" Type="http://schemas.openxmlformats.org/officeDocument/2006/relationships/numbering" Target="numbering.xml"/><Relationship Id="rId6" Type="http://schemas.openxmlformats.org/officeDocument/2006/relationships/image" Target="media/image2.tmp"/><Relationship Id="rId11" Type="http://schemas.openxmlformats.org/officeDocument/2006/relationships/image" Target="media/image7.tmp"/><Relationship Id="rId24" Type="http://schemas.openxmlformats.org/officeDocument/2006/relationships/fontTable" Target="fontTable.xml"/><Relationship Id="rId5" Type="http://schemas.openxmlformats.org/officeDocument/2006/relationships/image" Target="media/image1.tmp"/><Relationship Id="rId15" Type="http://schemas.openxmlformats.org/officeDocument/2006/relationships/chart" Target="charts/chart3.xml"/><Relationship Id="rId23" Type="http://schemas.openxmlformats.org/officeDocument/2006/relationships/chart" Target="charts/chart6.xml"/><Relationship Id="rId10" Type="http://schemas.openxmlformats.org/officeDocument/2006/relationships/image" Target="media/image6.tmp"/><Relationship Id="rId19" Type="http://schemas.openxmlformats.org/officeDocument/2006/relationships/image" Target="media/image10.tmp"/><Relationship Id="rId4" Type="http://schemas.openxmlformats.org/officeDocument/2006/relationships/webSettings" Target="webSettings.xml"/><Relationship Id="rId9" Type="http://schemas.openxmlformats.org/officeDocument/2006/relationships/image" Target="media/image5.tmp"/><Relationship Id="rId14" Type="http://schemas.openxmlformats.org/officeDocument/2006/relationships/chart" Target="charts/chart2.xml"/><Relationship Id="rId22" Type="http://schemas.openxmlformats.org/officeDocument/2006/relationships/image" Target="media/image13.tmp"/></Relationships>
</file>

<file path=word/charts/_rels/chart1.xml.rels><?xml version="1.0" encoding="UTF-8" standalone="yes"?>
<Relationships xmlns="http://schemas.openxmlformats.org/package/2006/relationships"><Relationship Id="rId3" Type="http://schemas.openxmlformats.org/officeDocument/2006/relationships/package" Target="../embeddings/_______________Microsoft_Excel1.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_______________Microsoft_Excel2.xlsx"/><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package" Target="../embeddings/_______________Microsoft_Excel3.xlsx"/><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package" Target="../embeddings/_______________Microsoft_Excel4.xlsx"/><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package" Target="../embeddings/_______________Microsoft_Excel5.xlsx"/><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anakar\Google%20Drive\&#1500;&#1497;&#1502;&#1493;&#1491;&#1497;&#1501;\Data\Experiment%20-%2027%20march%202017\Experiment%20-%2027%20march%202017.xlsx" TargetMode="External"/><Relationship Id="rId2" Type="http://schemas.microsoft.com/office/2011/relationships/chartColorStyle" Target="colors6.xml"/><Relationship Id="rId1" Type="http://schemas.microsoft.com/office/2011/relationships/chartStyle" Target="style6.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he-IL"/>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rtl="0">
              <a:defRPr sz="1400" b="0" i="0" u="none" strike="noStrike" kern="1200" spc="0" baseline="0">
                <a:solidFill>
                  <a:schemeClr val="tx1">
                    <a:lumMod val="65000"/>
                    <a:lumOff val="35000"/>
                  </a:schemeClr>
                </a:solidFill>
                <a:latin typeface="+mn-lt"/>
                <a:ea typeface="+mn-ea"/>
                <a:cs typeface="+mn-cs"/>
              </a:defRPr>
            </a:pPr>
            <a:r>
              <a:rPr lang="en-US"/>
              <a:t>Raman</a:t>
            </a:r>
            <a:r>
              <a:rPr lang="en-US" baseline="0"/>
              <a:t> - Ice experiment - 30s</a:t>
            </a:r>
          </a:p>
          <a:p>
            <a:pPr rtl="0">
              <a:defRPr/>
            </a:pPr>
            <a:r>
              <a:rPr lang="en-US" baseline="0"/>
              <a:t>Coli distribution vs Water distribution</a:t>
            </a:r>
            <a:endParaRPr lang="he-IL"/>
          </a:p>
        </c:rich>
      </c:tx>
      <c:overlay val="0"/>
      <c:spPr>
        <a:noFill/>
        <a:ln>
          <a:noFill/>
        </a:ln>
        <a:effectLst/>
      </c:spPr>
      <c:txPr>
        <a:bodyPr rot="0" spcFirstLastPara="1" vertOverflow="ellipsis" vert="horz" wrap="square" anchor="ctr" anchorCtr="1"/>
        <a:lstStyle/>
        <a:p>
          <a:pPr rtl="0">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4"/>
          <c:order val="0"/>
          <c:tx>
            <c:strRef>
              <c:f>גיליון1!$D$16:$F$16</c:f>
              <c:strCache>
                <c:ptCount val="3"/>
                <c:pt idx="0">
                  <c:v>30</c:v>
                </c:pt>
                <c:pt idx="1">
                  <c:v>coli</c:v>
                </c:pt>
                <c:pt idx="2">
                  <c:v>3</c:v>
                </c:pt>
              </c:strCache>
            </c:strRef>
          </c:tx>
          <c:spPr>
            <a:ln w="19050" cap="rnd">
              <a:solidFill>
                <a:srgbClr val="FFFF00"/>
              </a:solidFill>
              <a:prstDash val="sysDot"/>
              <a:round/>
            </a:ln>
            <a:effectLst/>
          </c:spPr>
          <c:marker>
            <c:symbol val="none"/>
          </c:marker>
          <c:xVal>
            <c:numRef>
              <c:f>גיליון1!$G$1:$ANJ$1</c:f>
              <c:numCache>
                <c:formatCode>General</c:formatCode>
                <c:ptCount val="1044"/>
                <c:pt idx="0">
                  <c:v>160.70099999999999</c:v>
                </c:pt>
                <c:pt idx="1">
                  <c:v>166.74199999999999</c:v>
                </c:pt>
                <c:pt idx="2">
                  <c:v>172.77699999999999</c:v>
                </c:pt>
                <c:pt idx="3">
                  <c:v>178.80500000000001</c:v>
                </c:pt>
                <c:pt idx="4">
                  <c:v>184.82599999999999</c:v>
                </c:pt>
                <c:pt idx="5">
                  <c:v>190.84100000000001</c:v>
                </c:pt>
                <c:pt idx="6">
                  <c:v>196.84899999999999</c:v>
                </c:pt>
                <c:pt idx="7">
                  <c:v>202.85</c:v>
                </c:pt>
                <c:pt idx="8">
                  <c:v>208.845</c:v>
                </c:pt>
                <c:pt idx="9">
                  <c:v>214.833</c:v>
                </c:pt>
                <c:pt idx="10">
                  <c:v>220.815</c:v>
                </c:pt>
                <c:pt idx="11">
                  <c:v>226.78899999999999</c:v>
                </c:pt>
                <c:pt idx="12">
                  <c:v>232.75800000000001</c:v>
                </c:pt>
                <c:pt idx="13">
                  <c:v>238.71899999999999</c:v>
                </c:pt>
                <c:pt idx="14">
                  <c:v>244.67400000000001</c:v>
                </c:pt>
                <c:pt idx="15">
                  <c:v>250.62299999999999</c:v>
                </c:pt>
                <c:pt idx="16">
                  <c:v>256.565</c:v>
                </c:pt>
                <c:pt idx="17">
                  <c:v>262.5</c:v>
                </c:pt>
                <c:pt idx="18">
                  <c:v>268.42899999999997</c:v>
                </c:pt>
                <c:pt idx="19">
                  <c:v>274.351</c:v>
                </c:pt>
                <c:pt idx="20">
                  <c:v>280.267</c:v>
                </c:pt>
                <c:pt idx="21">
                  <c:v>286.17599999999999</c:v>
                </c:pt>
                <c:pt idx="22">
                  <c:v>292.07900000000001</c:v>
                </c:pt>
                <c:pt idx="23">
                  <c:v>297.97500000000002</c:v>
                </c:pt>
                <c:pt idx="24">
                  <c:v>303.86500000000001</c:v>
                </c:pt>
                <c:pt idx="25">
                  <c:v>309.74799999999999</c:v>
                </c:pt>
                <c:pt idx="26">
                  <c:v>315.625</c:v>
                </c:pt>
                <c:pt idx="27">
                  <c:v>321.495</c:v>
                </c:pt>
                <c:pt idx="28">
                  <c:v>327.35899999999998</c:v>
                </c:pt>
                <c:pt idx="29">
                  <c:v>333.21699999999998</c:v>
                </c:pt>
                <c:pt idx="30">
                  <c:v>339.06799999999998</c:v>
                </c:pt>
                <c:pt idx="31">
                  <c:v>344.91199999999998</c:v>
                </c:pt>
                <c:pt idx="32">
                  <c:v>350.75099999999998</c:v>
                </c:pt>
                <c:pt idx="33">
                  <c:v>356.58300000000003</c:v>
                </c:pt>
                <c:pt idx="34">
                  <c:v>362.40800000000002</c:v>
                </c:pt>
                <c:pt idx="35">
                  <c:v>368.22699999999998</c:v>
                </c:pt>
                <c:pt idx="36">
                  <c:v>374.04</c:v>
                </c:pt>
                <c:pt idx="37">
                  <c:v>379.84699999999998</c:v>
                </c:pt>
                <c:pt idx="38">
                  <c:v>385.64699999999999</c:v>
                </c:pt>
                <c:pt idx="39">
                  <c:v>391.44</c:v>
                </c:pt>
                <c:pt idx="40">
                  <c:v>397.22800000000001</c:v>
                </c:pt>
                <c:pt idx="41">
                  <c:v>403.00900000000001</c:v>
                </c:pt>
                <c:pt idx="42">
                  <c:v>408.78399999999999</c:v>
                </c:pt>
                <c:pt idx="43">
                  <c:v>414.553</c:v>
                </c:pt>
                <c:pt idx="44">
                  <c:v>420.315</c:v>
                </c:pt>
                <c:pt idx="45">
                  <c:v>426.07100000000003</c:v>
                </c:pt>
                <c:pt idx="46">
                  <c:v>431.82100000000003</c:v>
                </c:pt>
                <c:pt idx="47">
                  <c:v>437.565</c:v>
                </c:pt>
                <c:pt idx="48">
                  <c:v>443.30200000000002</c:v>
                </c:pt>
                <c:pt idx="49">
                  <c:v>449.03300000000002</c:v>
                </c:pt>
                <c:pt idx="50">
                  <c:v>454.75799999999998</c:v>
                </c:pt>
                <c:pt idx="51">
                  <c:v>460.47699999999998</c:v>
                </c:pt>
                <c:pt idx="52">
                  <c:v>466.18900000000002</c:v>
                </c:pt>
                <c:pt idx="53">
                  <c:v>471.89600000000002</c:v>
                </c:pt>
                <c:pt idx="54">
                  <c:v>477.596</c:v>
                </c:pt>
                <c:pt idx="55">
                  <c:v>483.29</c:v>
                </c:pt>
                <c:pt idx="56">
                  <c:v>488.97800000000001</c:v>
                </c:pt>
                <c:pt idx="57">
                  <c:v>494.66</c:v>
                </c:pt>
                <c:pt idx="58">
                  <c:v>500.33499999999998</c:v>
                </c:pt>
                <c:pt idx="59">
                  <c:v>506.005</c:v>
                </c:pt>
                <c:pt idx="60">
                  <c:v>511.66800000000001</c:v>
                </c:pt>
                <c:pt idx="61">
                  <c:v>517.32500000000005</c:v>
                </c:pt>
                <c:pt idx="62">
                  <c:v>522.97699999999998</c:v>
                </c:pt>
                <c:pt idx="63">
                  <c:v>528.62199999999996</c:v>
                </c:pt>
                <c:pt idx="64">
                  <c:v>534.26099999999997</c:v>
                </c:pt>
                <c:pt idx="65">
                  <c:v>539.89400000000001</c:v>
                </c:pt>
                <c:pt idx="66">
                  <c:v>545.52099999999996</c:v>
                </c:pt>
                <c:pt idx="67">
                  <c:v>551.14099999999996</c:v>
                </c:pt>
                <c:pt idx="68">
                  <c:v>556.75599999999997</c:v>
                </c:pt>
                <c:pt idx="69">
                  <c:v>562.36500000000001</c:v>
                </c:pt>
                <c:pt idx="70">
                  <c:v>567.96799999999996</c:v>
                </c:pt>
                <c:pt idx="71">
                  <c:v>573.56500000000005</c:v>
                </c:pt>
                <c:pt idx="72">
                  <c:v>579.15499999999997</c:v>
                </c:pt>
                <c:pt idx="73">
                  <c:v>584.74</c:v>
                </c:pt>
                <c:pt idx="74">
                  <c:v>590.31899999999996</c:v>
                </c:pt>
                <c:pt idx="75">
                  <c:v>595.89200000000005</c:v>
                </c:pt>
                <c:pt idx="76">
                  <c:v>601.45899999999995</c:v>
                </c:pt>
                <c:pt idx="77">
                  <c:v>607.02</c:v>
                </c:pt>
                <c:pt idx="78">
                  <c:v>612.57500000000005</c:v>
                </c:pt>
                <c:pt idx="79">
                  <c:v>618.12400000000002</c:v>
                </c:pt>
                <c:pt idx="80">
                  <c:v>623.66700000000003</c:v>
                </c:pt>
                <c:pt idx="81">
                  <c:v>629.20399999999995</c:v>
                </c:pt>
                <c:pt idx="82">
                  <c:v>634.73500000000001</c:v>
                </c:pt>
                <c:pt idx="83">
                  <c:v>640.26099999999997</c:v>
                </c:pt>
                <c:pt idx="84">
                  <c:v>645.78099999999995</c:v>
                </c:pt>
                <c:pt idx="85">
                  <c:v>651.29399999999998</c:v>
                </c:pt>
                <c:pt idx="86">
                  <c:v>656.80200000000002</c:v>
                </c:pt>
                <c:pt idx="87">
                  <c:v>662.30399999999997</c:v>
                </c:pt>
                <c:pt idx="88">
                  <c:v>667.8</c:v>
                </c:pt>
                <c:pt idx="89">
                  <c:v>673.29</c:v>
                </c:pt>
                <c:pt idx="90">
                  <c:v>678.77499999999998</c:v>
                </c:pt>
                <c:pt idx="91">
                  <c:v>684.25400000000002</c:v>
                </c:pt>
                <c:pt idx="92">
                  <c:v>689.726</c:v>
                </c:pt>
                <c:pt idx="93">
                  <c:v>695.19299999999998</c:v>
                </c:pt>
                <c:pt idx="94">
                  <c:v>700.65499999999997</c:v>
                </c:pt>
                <c:pt idx="95">
                  <c:v>706.11</c:v>
                </c:pt>
                <c:pt idx="96">
                  <c:v>711.56</c:v>
                </c:pt>
                <c:pt idx="97">
                  <c:v>717.00400000000002</c:v>
                </c:pt>
                <c:pt idx="98">
                  <c:v>722.44200000000001</c:v>
                </c:pt>
                <c:pt idx="99">
                  <c:v>727.87400000000002</c:v>
                </c:pt>
                <c:pt idx="100">
                  <c:v>733.30100000000004</c:v>
                </c:pt>
                <c:pt idx="101">
                  <c:v>738.72199999999998</c:v>
                </c:pt>
                <c:pt idx="102">
                  <c:v>744.13699999999994</c:v>
                </c:pt>
                <c:pt idx="103">
                  <c:v>749.54700000000003</c:v>
                </c:pt>
                <c:pt idx="104">
                  <c:v>754.95100000000002</c:v>
                </c:pt>
                <c:pt idx="105">
                  <c:v>760.34900000000005</c:v>
                </c:pt>
                <c:pt idx="106">
                  <c:v>765.74099999999999</c:v>
                </c:pt>
                <c:pt idx="107">
                  <c:v>771.12800000000004</c:v>
                </c:pt>
                <c:pt idx="108">
                  <c:v>776.50900000000001</c:v>
                </c:pt>
                <c:pt idx="109">
                  <c:v>781.88499999999999</c:v>
                </c:pt>
                <c:pt idx="110">
                  <c:v>787.25400000000002</c:v>
                </c:pt>
                <c:pt idx="111">
                  <c:v>792.61800000000005</c:v>
                </c:pt>
                <c:pt idx="112">
                  <c:v>797.97699999999998</c:v>
                </c:pt>
                <c:pt idx="113">
                  <c:v>803.33</c:v>
                </c:pt>
                <c:pt idx="114">
                  <c:v>808.67700000000002</c:v>
                </c:pt>
                <c:pt idx="115">
                  <c:v>814.01900000000001</c:v>
                </c:pt>
                <c:pt idx="116">
                  <c:v>819.35500000000002</c:v>
                </c:pt>
                <c:pt idx="117">
                  <c:v>824.68600000000004</c:v>
                </c:pt>
                <c:pt idx="118">
                  <c:v>830.01099999999997</c:v>
                </c:pt>
                <c:pt idx="119">
                  <c:v>835.33</c:v>
                </c:pt>
                <c:pt idx="120">
                  <c:v>840.64400000000001</c:v>
                </c:pt>
                <c:pt idx="121">
                  <c:v>845.952</c:v>
                </c:pt>
                <c:pt idx="122">
                  <c:v>851.255</c:v>
                </c:pt>
                <c:pt idx="123">
                  <c:v>856.55200000000002</c:v>
                </c:pt>
                <c:pt idx="124">
                  <c:v>861.84400000000005</c:v>
                </c:pt>
                <c:pt idx="125">
                  <c:v>867.13</c:v>
                </c:pt>
                <c:pt idx="126">
                  <c:v>872.41</c:v>
                </c:pt>
                <c:pt idx="127">
                  <c:v>877.68600000000004</c:v>
                </c:pt>
                <c:pt idx="128">
                  <c:v>882.95500000000004</c:v>
                </c:pt>
                <c:pt idx="129">
                  <c:v>888.21900000000005</c:v>
                </c:pt>
                <c:pt idx="130">
                  <c:v>893.47799999999995</c:v>
                </c:pt>
                <c:pt idx="131">
                  <c:v>898.73099999999999</c:v>
                </c:pt>
                <c:pt idx="132">
                  <c:v>903.97900000000004</c:v>
                </c:pt>
                <c:pt idx="133">
                  <c:v>909.221</c:v>
                </c:pt>
                <c:pt idx="134">
                  <c:v>914.45799999999997</c:v>
                </c:pt>
                <c:pt idx="135">
                  <c:v>919.69</c:v>
                </c:pt>
                <c:pt idx="136">
                  <c:v>924.91600000000005</c:v>
                </c:pt>
                <c:pt idx="137">
                  <c:v>930.13599999999997</c:v>
                </c:pt>
                <c:pt idx="138">
                  <c:v>935.351</c:v>
                </c:pt>
                <c:pt idx="139">
                  <c:v>940.56100000000004</c:v>
                </c:pt>
                <c:pt idx="140">
                  <c:v>945.76599999999996</c:v>
                </c:pt>
                <c:pt idx="141">
                  <c:v>950.96500000000003</c:v>
                </c:pt>
                <c:pt idx="142">
                  <c:v>956.15800000000002</c:v>
                </c:pt>
                <c:pt idx="143">
                  <c:v>961.34699999999998</c:v>
                </c:pt>
                <c:pt idx="144">
                  <c:v>966.529</c:v>
                </c:pt>
                <c:pt idx="145">
                  <c:v>971.70699999999999</c:v>
                </c:pt>
                <c:pt idx="146">
                  <c:v>976.87900000000002</c:v>
                </c:pt>
                <c:pt idx="147">
                  <c:v>982.04600000000005</c:v>
                </c:pt>
                <c:pt idx="148">
                  <c:v>987.20799999999997</c:v>
                </c:pt>
                <c:pt idx="149">
                  <c:v>992.36400000000003</c:v>
                </c:pt>
                <c:pt idx="150">
                  <c:v>997.51499999999999</c:v>
                </c:pt>
                <c:pt idx="151">
                  <c:v>1002.66</c:v>
                </c:pt>
                <c:pt idx="152">
                  <c:v>1007.801</c:v>
                </c:pt>
                <c:pt idx="153">
                  <c:v>1012.936</c:v>
                </c:pt>
                <c:pt idx="154">
                  <c:v>1018.066</c:v>
                </c:pt>
                <c:pt idx="155">
                  <c:v>1023.19</c:v>
                </c:pt>
                <c:pt idx="156">
                  <c:v>1028.309</c:v>
                </c:pt>
                <c:pt idx="157">
                  <c:v>1033.423</c:v>
                </c:pt>
                <c:pt idx="158">
                  <c:v>1038.5319999999999</c:v>
                </c:pt>
                <c:pt idx="159">
                  <c:v>1043.636</c:v>
                </c:pt>
                <c:pt idx="160">
                  <c:v>1048.7339999999999</c:v>
                </c:pt>
                <c:pt idx="161">
                  <c:v>1053.827</c:v>
                </c:pt>
                <c:pt idx="162">
                  <c:v>1058.915</c:v>
                </c:pt>
                <c:pt idx="163">
                  <c:v>1063.998</c:v>
                </c:pt>
                <c:pt idx="164">
                  <c:v>1069.075</c:v>
                </c:pt>
                <c:pt idx="165">
                  <c:v>1074.1469999999999</c:v>
                </c:pt>
                <c:pt idx="166">
                  <c:v>1079.2139999999999</c:v>
                </c:pt>
                <c:pt idx="167">
                  <c:v>1084.2760000000001</c:v>
                </c:pt>
                <c:pt idx="168">
                  <c:v>1089.3330000000001</c:v>
                </c:pt>
                <c:pt idx="169">
                  <c:v>1094.385</c:v>
                </c:pt>
                <c:pt idx="170">
                  <c:v>1099.431</c:v>
                </c:pt>
                <c:pt idx="171">
                  <c:v>1104.472</c:v>
                </c:pt>
                <c:pt idx="172">
                  <c:v>1109.509</c:v>
                </c:pt>
                <c:pt idx="173">
                  <c:v>1114.54</c:v>
                </c:pt>
                <c:pt idx="174">
                  <c:v>1119.5650000000001</c:v>
                </c:pt>
                <c:pt idx="175">
                  <c:v>1124.586</c:v>
                </c:pt>
                <c:pt idx="176">
                  <c:v>1129.6020000000001</c:v>
                </c:pt>
                <c:pt idx="177">
                  <c:v>1134.6130000000001</c:v>
                </c:pt>
                <c:pt idx="178">
                  <c:v>1139.6179999999999</c:v>
                </c:pt>
                <c:pt idx="179">
                  <c:v>1144.6189999999999</c:v>
                </c:pt>
                <c:pt idx="180">
                  <c:v>1149.614</c:v>
                </c:pt>
                <c:pt idx="181">
                  <c:v>1154.604</c:v>
                </c:pt>
                <c:pt idx="182">
                  <c:v>1159.5889999999999</c:v>
                </c:pt>
                <c:pt idx="183">
                  <c:v>1164.57</c:v>
                </c:pt>
                <c:pt idx="184">
                  <c:v>1169.5450000000001</c:v>
                </c:pt>
                <c:pt idx="185">
                  <c:v>1174.5150000000001</c:v>
                </c:pt>
                <c:pt idx="186">
                  <c:v>1179.48</c:v>
                </c:pt>
                <c:pt idx="187">
                  <c:v>1184.44</c:v>
                </c:pt>
                <c:pt idx="188">
                  <c:v>1189.395</c:v>
                </c:pt>
                <c:pt idx="189">
                  <c:v>1194.345</c:v>
                </c:pt>
                <c:pt idx="190">
                  <c:v>1199.29</c:v>
                </c:pt>
                <c:pt idx="191">
                  <c:v>1204.23</c:v>
                </c:pt>
                <c:pt idx="192">
                  <c:v>1209.165</c:v>
                </c:pt>
                <c:pt idx="193">
                  <c:v>1214.095</c:v>
                </c:pt>
                <c:pt idx="194">
                  <c:v>1219.021</c:v>
                </c:pt>
                <c:pt idx="195">
                  <c:v>1223.941</c:v>
                </c:pt>
                <c:pt idx="196">
                  <c:v>1228.856</c:v>
                </c:pt>
                <c:pt idx="197">
                  <c:v>1233.7660000000001</c:v>
                </c:pt>
                <c:pt idx="198">
                  <c:v>1238.672</c:v>
                </c:pt>
                <c:pt idx="199">
                  <c:v>1243.5719999999999</c:v>
                </c:pt>
                <c:pt idx="200">
                  <c:v>1248.4670000000001</c:v>
                </c:pt>
                <c:pt idx="201">
                  <c:v>1253.3579999999999</c:v>
                </c:pt>
                <c:pt idx="202">
                  <c:v>1258.2439999999999</c:v>
                </c:pt>
                <c:pt idx="203">
                  <c:v>1263.124</c:v>
                </c:pt>
                <c:pt idx="204">
                  <c:v>1268</c:v>
                </c:pt>
                <c:pt idx="205">
                  <c:v>1272.8710000000001</c:v>
                </c:pt>
                <c:pt idx="206">
                  <c:v>1277.7370000000001</c:v>
                </c:pt>
                <c:pt idx="207">
                  <c:v>1282.5989999999999</c:v>
                </c:pt>
                <c:pt idx="208">
                  <c:v>1287.4549999999999</c:v>
                </c:pt>
                <c:pt idx="209">
                  <c:v>1292.306</c:v>
                </c:pt>
                <c:pt idx="210">
                  <c:v>1297.153</c:v>
                </c:pt>
                <c:pt idx="211">
                  <c:v>1301.9949999999999</c:v>
                </c:pt>
                <c:pt idx="212">
                  <c:v>1306.8320000000001</c:v>
                </c:pt>
                <c:pt idx="213">
                  <c:v>1311.664</c:v>
                </c:pt>
                <c:pt idx="214">
                  <c:v>1316.491</c:v>
                </c:pt>
                <c:pt idx="215">
                  <c:v>1321.3140000000001</c:v>
                </c:pt>
                <c:pt idx="216">
                  <c:v>1326.1320000000001</c:v>
                </c:pt>
                <c:pt idx="217">
                  <c:v>1330.9449999999999</c:v>
                </c:pt>
                <c:pt idx="218">
                  <c:v>1335.7529999999999</c:v>
                </c:pt>
                <c:pt idx="219">
                  <c:v>1340.556</c:v>
                </c:pt>
                <c:pt idx="220">
                  <c:v>1345.354</c:v>
                </c:pt>
                <c:pt idx="221">
                  <c:v>1350.1479999999999</c:v>
                </c:pt>
                <c:pt idx="222">
                  <c:v>1354.9369999999999</c:v>
                </c:pt>
                <c:pt idx="223">
                  <c:v>1359.722</c:v>
                </c:pt>
                <c:pt idx="224">
                  <c:v>1364.501</c:v>
                </c:pt>
                <c:pt idx="225">
                  <c:v>1369.2760000000001</c:v>
                </c:pt>
                <c:pt idx="226">
                  <c:v>1374.046</c:v>
                </c:pt>
                <c:pt idx="227">
                  <c:v>1378.8109999999999</c:v>
                </c:pt>
                <c:pt idx="228">
                  <c:v>1383.5719999999999</c:v>
                </c:pt>
                <c:pt idx="229">
                  <c:v>1388.327</c:v>
                </c:pt>
                <c:pt idx="230">
                  <c:v>1393.079</c:v>
                </c:pt>
                <c:pt idx="231">
                  <c:v>1397.825</c:v>
                </c:pt>
                <c:pt idx="232">
                  <c:v>1402.567</c:v>
                </c:pt>
                <c:pt idx="233">
                  <c:v>1407.3040000000001</c:v>
                </c:pt>
                <c:pt idx="234">
                  <c:v>1412.0360000000001</c:v>
                </c:pt>
                <c:pt idx="235">
                  <c:v>1416.7639999999999</c:v>
                </c:pt>
                <c:pt idx="236">
                  <c:v>1421.4870000000001</c:v>
                </c:pt>
                <c:pt idx="237">
                  <c:v>1426.2049999999999</c:v>
                </c:pt>
                <c:pt idx="238">
                  <c:v>1430.9190000000001</c:v>
                </c:pt>
                <c:pt idx="239">
                  <c:v>1435.6279999999999</c:v>
                </c:pt>
                <c:pt idx="240">
                  <c:v>1440.3330000000001</c:v>
                </c:pt>
                <c:pt idx="241">
                  <c:v>1445.0319999999999</c:v>
                </c:pt>
                <c:pt idx="242">
                  <c:v>1449.7270000000001</c:v>
                </c:pt>
                <c:pt idx="243">
                  <c:v>1454.4179999999999</c:v>
                </c:pt>
                <c:pt idx="244">
                  <c:v>1459.104</c:v>
                </c:pt>
                <c:pt idx="245">
                  <c:v>1463.7850000000001</c:v>
                </c:pt>
                <c:pt idx="246">
                  <c:v>1468.462</c:v>
                </c:pt>
                <c:pt idx="247">
                  <c:v>1473.134</c:v>
                </c:pt>
                <c:pt idx="248">
                  <c:v>1477.8019999999999</c:v>
                </c:pt>
                <c:pt idx="249">
                  <c:v>1482.4649999999999</c:v>
                </c:pt>
                <c:pt idx="250">
                  <c:v>1487.123</c:v>
                </c:pt>
                <c:pt idx="251">
                  <c:v>1491.777</c:v>
                </c:pt>
                <c:pt idx="252">
                  <c:v>1496.4259999999999</c:v>
                </c:pt>
                <c:pt idx="253">
                  <c:v>1501.0709999999999</c:v>
                </c:pt>
                <c:pt idx="254">
                  <c:v>1505.711</c:v>
                </c:pt>
                <c:pt idx="255">
                  <c:v>1510.347</c:v>
                </c:pt>
                <c:pt idx="256">
                  <c:v>1514.9780000000001</c:v>
                </c:pt>
                <c:pt idx="257">
                  <c:v>1519.604</c:v>
                </c:pt>
                <c:pt idx="258">
                  <c:v>1524.2260000000001</c:v>
                </c:pt>
                <c:pt idx="259">
                  <c:v>1528.8440000000001</c:v>
                </c:pt>
                <c:pt idx="260">
                  <c:v>1533.4570000000001</c:v>
                </c:pt>
                <c:pt idx="261">
                  <c:v>1538.0650000000001</c:v>
                </c:pt>
                <c:pt idx="262">
                  <c:v>1542.6690000000001</c:v>
                </c:pt>
                <c:pt idx="263">
                  <c:v>1547.269</c:v>
                </c:pt>
                <c:pt idx="264">
                  <c:v>1551.864</c:v>
                </c:pt>
                <c:pt idx="265">
                  <c:v>1556.454</c:v>
                </c:pt>
                <c:pt idx="266">
                  <c:v>1561.0409999999999</c:v>
                </c:pt>
                <c:pt idx="267">
                  <c:v>1565.6220000000001</c:v>
                </c:pt>
                <c:pt idx="268">
                  <c:v>1570.1990000000001</c:v>
                </c:pt>
                <c:pt idx="269">
                  <c:v>1574.7719999999999</c:v>
                </c:pt>
                <c:pt idx="270">
                  <c:v>1579.34</c:v>
                </c:pt>
                <c:pt idx="271">
                  <c:v>1583.904</c:v>
                </c:pt>
                <c:pt idx="272">
                  <c:v>1588.4639999999999</c:v>
                </c:pt>
                <c:pt idx="273">
                  <c:v>1593.019</c:v>
                </c:pt>
                <c:pt idx="274">
                  <c:v>1597.569</c:v>
                </c:pt>
                <c:pt idx="275">
                  <c:v>1602.115</c:v>
                </c:pt>
                <c:pt idx="276">
                  <c:v>1606.6569999999999</c:v>
                </c:pt>
                <c:pt idx="277">
                  <c:v>1611.1949999999999</c:v>
                </c:pt>
                <c:pt idx="278">
                  <c:v>1615.7280000000001</c:v>
                </c:pt>
                <c:pt idx="279">
                  <c:v>1620.2560000000001</c:v>
                </c:pt>
                <c:pt idx="280">
                  <c:v>1624.78</c:v>
                </c:pt>
                <c:pt idx="281">
                  <c:v>1629.3</c:v>
                </c:pt>
                <c:pt idx="282">
                  <c:v>1633.816</c:v>
                </c:pt>
                <c:pt idx="283">
                  <c:v>1638.327</c:v>
                </c:pt>
                <c:pt idx="284">
                  <c:v>1642.8340000000001</c:v>
                </c:pt>
                <c:pt idx="285">
                  <c:v>1647.336</c:v>
                </c:pt>
                <c:pt idx="286">
                  <c:v>1651.8340000000001</c:v>
                </c:pt>
                <c:pt idx="287">
                  <c:v>1656.328</c:v>
                </c:pt>
                <c:pt idx="288">
                  <c:v>1660.817</c:v>
                </c:pt>
                <c:pt idx="289">
                  <c:v>1665.3019999999999</c:v>
                </c:pt>
                <c:pt idx="290">
                  <c:v>1669.7829999999999</c:v>
                </c:pt>
                <c:pt idx="291">
                  <c:v>1674.259</c:v>
                </c:pt>
                <c:pt idx="292">
                  <c:v>1678.732</c:v>
                </c:pt>
                <c:pt idx="293">
                  <c:v>1683.1990000000001</c:v>
                </c:pt>
                <c:pt idx="294">
                  <c:v>1687.663</c:v>
                </c:pt>
                <c:pt idx="295">
                  <c:v>1692.1220000000001</c:v>
                </c:pt>
                <c:pt idx="296">
                  <c:v>1696.577</c:v>
                </c:pt>
                <c:pt idx="297">
                  <c:v>1701.028</c:v>
                </c:pt>
                <c:pt idx="298">
                  <c:v>1705.4739999999999</c:v>
                </c:pt>
                <c:pt idx="299">
                  <c:v>1709.9169999999999</c:v>
                </c:pt>
                <c:pt idx="300">
                  <c:v>1714.355</c:v>
                </c:pt>
                <c:pt idx="301">
                  <c:v>1718.788</c:v>
                </c:pt>
                <c:pt idx="302">
                  <c:v>1723.2180000000001</c:v>
                </c:pt>
                <c:pt idx="303">
                  <c:v>1727.643</c:v>
                </c:pt>
                <c:pt idx="304">
                  <c:v>1732.0640000000001</c:v>
                </c:pt>
                <c:pt idx="305">
                  <c:v>1736.481</c:v>
                </c:pt>
                <c:pt idx="306">
                  <c:v>1740.893</c:v>
                </c:pt>
                <c:pt idx="307">
                  <c:v>1745.3009999999999</c:v>
                </c:pt>
                <c:pt idx="308">
                  <c:v>1749.7049999999999</c:v>
                </c:pt>
                <c:pt idx="309">
                  <c:v>1754.105</c:v>
                </c:pt>
                <c:pt idx="310">
                  <c:v>1758.501</c:v>
                </c:pt>
                <c:pt idx="311">
                  <c:v>1762.893</c:v>
                </c:pt>
                <c:pt idx="312">
                  <c:v>1767.28</c:v>
                </c:pt>
                <c:pt idx="313">
                  <c:v>1771.663</c:v>
                </c:pt>
                <c:pt idx="314">
                  <c:v>1776.0419999999999</c:v>
                </c:pt>
                <c:pt idx="315">
                  <c:v>1780.4169999999999</c:v>
                </c:pt>
                <c:pt idx="316">
                  <c:v>1784.787</c:v>
                </c:pt>
                <c:pt idx="317">
                  <c:v>1789.154</c:v>
                </c:pt>
                <c:pt idx="318">
                  <c:v>1793.5160000000001</c:v>
                </c:pt>
                <c:pt idx="319">
                  <c:v>1797.874</c:v>
                </c:pt>
                <c:pt idx="320">
                  <c:v>1802.2280000000001</c:v>
                </c:pt>
                <c:pt idx="321">
                  <c:v>1806.578</c:v>
                </c:pt>
                <c:pt idx="322">
                  <c:v>1810.924</c:v>
                </c:pt>
                <c:pt idx="323">
                  <c:v>1815.2660000000001</c:v>
                </c:pt>
                <c:pt idx="324">
                  <c:v>1819.6030000000001</c:v>
                </c:pt>
                <c:pt idx="325">
                  <c:v>1823.9369999999999</c:v>
                </c:pt>
                <c:pt idx="326">
                  <c:v>1828.2660000000001</c:v>
                </c:pt>
                <c:pt idx="327">
                  <c:v>1832.5909999999999</c:v>
                </c:pt>
                <c:pt idx="328">
                  <c:v>1836.913</c:v>
                </c:pt>
                <c:pt idx="329">
                  <c:v>1841.23</c:v>
                </c:pt>
                <c:pt idx="330">
                  <c:v>1845.5429999999999</c:v>
                </c:pt>
                <c:pt idx="331">
                  <c:v>1849.8520000000001</c:v>
                </c:pt>
                <c:pt idx="332">
                  <c:v>1854.1559999999999</c:v>
                </c:pt>
                <c:pt idx="333">
                  <c:v>1858.4570000000001</c:v>
                </c:pt>
                <c:pt idx="334">
                  <c:v>1862.7539999999999</c:v>
                </c:pt>
                <c:pt idx="335">
                  <c:v>1867.047</c:v>
                </c:pt>
                <c:pt idx="336">
                  <c:v>1871.335</c:v>
                </c:pt>
                <c:pt idx="337">
                  <c:v>1875.62</c:v>
                </c:pt>
                <c:pt idx="338">
                  <c:v>1879.9</c:v>
                </c:pt>
                <c:pt idx="339">
                  <c:v>1884.1769999999999</c:v>
                </c:pt>
                <c:pt idx="340">
                  <c:v>1888.4490000000001</c:v>
                </c:pt>
                <c:pt idx="341">
                  <c:v>1892.7180000000001</c:v>
                </c:pt>
                <c:pt idx="342">
                  <c:v>1896.982</c:v>
                </c:pt>
                <c:pt idx="343">
                  <c:v>1901.2429999999999</c:v>
                </c:pt>
                <c:pt idx="344">
                  <c:v>1905.499</c:v>
                </c:pt>
                <c:pt idx="345">
                  <c:v>1909.752</c:v>
                </c:pt>
                <c:pt idx="346">
                  <c:v>1914</c:v>
                </c:pt>
                <c:pt idx="347">
                  <c:v>1918.2449999999999</c:v>
                </c:pt>
                <c:pt idx="348">
                  <c:v>1922.4849999999999</c:v>
                </c:pt>
                <c:pt idx="349">
                  <c:v>1926.722</c:v>
                </c:pt>
                <c:pt idx="350">
                  <c:v>1930.954</c:v>
                </c:pt>
                <c:pt idx="351">
                  <c:v>1935.183</c:v>
                </c:pt>
                <c:pt idx="352">
                  <c:v>1939.4079999999999</c:v>
                </c:pt>
                <c:pt idx="353">
                  <c:v>1943.6279999999999</c:v>
                </c:pt>
                <c:pt idx="354">
                  <c:v>1947.845</c:v>
                </c:pt>
                <c:pt idx="355">
                  <c:v>1952.058</c:v>
                </c:pt>
                <c:pt idx="356">
                  <c:v>1956.2670000000001</c:v>
                </c:pt>
                <c:pt idx="357">
                  <c:v>1960.472</c:v>
                </c:pt>
                <c:pt idx="358">
                  <c:v>1964.673</c:v>
                </c:pt>
                <c:pt idx="359">
                  <c:v>1968.87</c:v>
                </c:pt>
                <c:pt idx="360">
                  <c:v>1973.0630000000001</c:v>
                </c:pt>
                <c:pt idx="361">
                  <c:v>1977.252</c:v>
                </c:pt>
                <c:pt idx="362">
                  <c:v>1981.4380000000001</c:v>
                </c:pt>
                <c:pt idx="363">
                  <c:v>1985.6189999999999</c:v>
                </c:pt>
                <c:pt idx="364">
                  <c:v>1989.797</c:v>
                </c:pt>
                <c:pt idx="365">
                  <c:v>1993.971</c:v>
                </c:pt>
                <c:pt idx="366">
                  <c:v>1998.14</c:v>
                </c:pt>
                <c:pt idx="367">
                  <c:v>2002.306</c:v>
                </c:pt>
                <c:pt idx="368">
                  <c:v>2006.4690000000001</c:v>
                </c:pt>
                <c:pt idx="369">
                  <c:v>2010.627</c:v>
                </c:pt>
                <c:pt idx="370">
                  <c:v>2014.7809999999999</c:v>
                </c:pt>
                <c:pt idx="371">
                  <c:v>2018.932</c:v>
                </c:pt>
                <c:pt idx="372">
                  <c:v>2023.078</c:v>
                </c:pt>
                <c:pt idx="373">
                  <c:v>2027.221</c:v>
                </c:pt>
                <c:pt idx="374">
                  <c:v>2031.36</c:v>
                </c:pt>
                <c:pt idx="375">
                  <c:v>2035.4949999999999</c:v>
                </c:pt>
                <c:pt idx="376">
                  <c:v>2039.627</c:v>
                </c:pt>
                <c:pt idx="377">
                  <c:v>2043.7539999999999</c:v>
                </c:pt>
                <c:pt idx="378">
                  <c:v>2047.8779999999999</c:v>
                </c:pt>
                <c:pt idx="379">
                  <c:v>2051.998</c:v>
                </c:pt>
                <c:pt idx="380">
                  <c:v>2056.114</c:v>
                </c:pt>
                <c:pt idx="381">
                  <c:v>2060.2260000000001</c:v>
                </c:pt>
                <c:pt idx="382">
                  <c:v>2064.3339999999998</c:v>
                </c:pt>
                <c:pt idx="383">
                  <c:v>2068.4389999999999</c:v>
                </c:pt>
                <c:pt idx="384">
                  <c:v>2072.54</c:v>
                </c:pt>
                <c:pt idx="385">
                  <c:v>2076.6370000000002</c:v>
                </c:pt>
                <c:pt idx="386">
                  <c:v>2080.73</c:v>
                </c:pt>
                <c:pt idx="387">
                  <c:v>2084.8200000000002</c:v>
                </c:pt>
                <c:pt idx="388">
                  <c:v>2088.9059999999999</c:v>
                </c:pt>
                <c:pt idx="389">
                  <c:v>2092.9879999999998</c:v>
                </c:pt>
                <c:pt idx="390">
                  <c:v>2097.0659999999998</c:v>
                </c:pt>
                <c:pt idx="391">
                  <c:v>2101.14</c:v>
                </c:pt>
                <c:pt idx="392">
                  <c:v>2105.2109999999998</c:v>
                </c:pt>
                <c:pt idx="393">
                  <c:v>2109.2779999999998</c:v>
                </c:pt>
                <c:pt idx="394">
                  <c:v>2113.3420000000001</c:v>
                </c:pt>
                <c:pt idx="395">
                  <c:v>2117.4009999999998</c:v>
                </c:pt>
                <c:pt idx="396">
                  <c:v>2121.4569999999999</c:v>
                </c:pt>
                <c:pt idx="397">
                  <c:v>2125.509</c:v>
                </c:pt>
                <c:pt idx="398">
                  <c:v>2129.558</c:v>
                </c:pt>
                <c:pt idx="399">
                  <c:v>2133.6019999999999</c:v>
                </c:pt>
                <c:pt idx="400">
                  <c:v>2137.643</c:v>
                </c:pt>
                <c:pt idx="401">
                  <c:v>2141.681</c:v>
                </c:pt>
                <c:pt idx="402">
                  <c:v>2145.7139999999999</c:v>
                </c:pt>
                <c:pt idx="403">
                  <c:v>2149.7440000000001</c:v>
                </c:pt>
                <c:pt idx="404">
                  <c:v>2153.77</c:v>
                </c:pt>
                <c:pt idx="405">
                  <c:v>2157.7930000000001</c:v>
                </c:pt>
                <c:pt idx="406">
                  <c:v>2161.8119999999999</c:v>
                </c:pt>
                <c:pt idx="407">
                  <c:v>2165.8270000000002</c:v>
                </c:pt>
                <c:pt idx="408">
                  <c:v>2169.8380000000002</c:v>
                </c:pt>
                <c:pt idx="409">
                  <c:v>2173.846</c:v>
                </c:pt>
                <c:pt idx="410">
                  <c:v>2177.8510000000001</c:v>
                </c:pt>
                <c:pt idx="411">
                  <c:v>2181.8510000000001</c:v>
                </c:pt>
                <c:pt idx="412">
                  <c:v>2185.848</c:v>
                </c:pt>
                <c:pt idx="413">
                  <c:v>2189.8409999999999</c:v>
                </c:pt>
                <c:pt idx="414">
                  <c:v>2193.8310000000001</c:v>
                </c:pt>
                <c:pt idx="415">
                  <c:v>2197.817</c:v>
                </c:pt>
                <c:pt idx="416">
                  <c:v>2201.799</c:v>
                </c:pt>
                <c:pt idx="417">
                  <c:v>2205.7779999999998</c:v>
                </c:pt>
                <c:pt idx="418">
                  <c:v>2209.7530000000002</c:v>
                </c:pt>
                <c:pt idx="419">
                  <c:v>2213.7249999999999</c:v>
                </c:pt>
                <c:pt idx="420">
                  <c:v>2217.6930000000002</c:v>
                </c:pt>
                <c:pt idx="421">
                  <c:v>2221.6570000000002</c:v>
                </c:pt>
                <c:pt idx="422">
                  <c:v>2225.6179999999999</c:v>
                </c:pt>
                <c:pt idx="423">
                  <c:v>2229.5749999999998</c:v>
                </c:pt>
                <c:pt idx="424">
                  <c:v>2233.529</c:v>
                </c:pt>
                <c:pt idx="425">
                  <c:v>2237.4789999999998</c:v>
                </c:pt>
                <c:pt idx="426">
                  <c:v>2241.4250000000002</c:v>
                </c:pt>
                <c:pt idx="427">
                  <c:v>2245.3679999999999</c:v>
                </c:pt>
                <c:pt idx="428">
                  <c:v>2249.3069999999998</c:v>
                </c:pt>
                <c:pt idx="429">
                  <c:v>2253.2429999999999</c:v>
                </c:pt>
                <c:pt idx="430">
                  <c:v>2257.1750000000002</c:v>
                </c:pt>
                <c:pt idx="431">
                  <c:v>2261.1039999999998</c:v>
                </c:pt>
                <c:pt idx="432">
                  <c:v>2265.029</c:v>
                </c:pt>
                <c:pt idx="433">
                  <c:v>2268.9499999999998</c:v>
                </c:pt>
                <c:pt idx="434">
                  <c:v>2272.8679999999999</c:v>
                </c:pt>
                <c:pt idx="435">
                  <c:v>2276.7829999999999</c:v>
                </c:pt>
                <c:pt idx="436">
                  <c:v>2280.694</c:v>
                </c:pt>
                <c:pt idx="437">
                  <c:v>2284.6010000000001</c:v>
                </c:pt>
                <c:pt idx="438">
                  <c:v>2288.5050000000001</c:v>
                </c:pt>
                <c:pt idx="439">
                  <c:v>2292.4050000000002</c:v>
                </c:pt>
                <c:pt idx="440">
                  <c:v>2296.3020000000001</c:v>
                </c:pt>
                <c:pt idx="441">
                  <c:v>2300.1950000000002</c:v>
                </c:pt>
                <c:pt idx="442">
                  <c:v>2304.085</c:v>
                </c:pt>
                <c:pt idx="443">
                  <c:v>2307.971</c:v>
                </c:pt>
                <c:pt idx="444">
                  <c:v>2311.8539999999998</c:v>
                </c:pt>
                <c:pt idx="445">
                  <c:v>2315.7339999999999</c:v>
                </c:pt>
                <c:pt idx="446">
                  <c:v>2319.6089999999999</c:v>
                </c:pt>
                <c:pt idx="447">
                  <c:v>2323.482</c:v>
                </c:pt>
                <c:pt idx="448">
                  <c:v>2327.3510000000001</c:v>
                </c:pt>
                <c:pt idx="449">
                  <c:v>2331.2159999999999</c:v>
                </c:pt>
                <c:pt idx="450">
                  <c:v>2335.078</c:v>
                </c:pt>
                <c:pt idx="451">
                  <c:v>2338.9369999999999</c:v>
                </c:pt>
                <c:pt idx="452">
                  <c:v>2342.7919999999999</c:v>
                </c:pt>
                <c:pt idx="453">
                  <c:v>2346.643</c:v>
                </c:pt>
                <c:pt idx="454">
                  <c:v>2350.4920000000002</c:v>
                </c:pt>
                <c:pt idx="455">
                  <c:v>2354.3359999999998</c:v>
                </c:pt>
                <c:pt idx="456">
                  <c:v>2358.1779999999999</c:v>
                </c:pt>
                <c:pt idx="457">
                  <c:v>2362.0149999999999</c:v>
                </c:pt>
                <c:pt idx="458">
                  <c:v>2365.85</c:v>
                </c:pt>
                <c:pt idx="459">
                  <c:v>2369.681</c:v>
                </c:pt>
                <c:pt idx="460">
                  <c:v>2373.5079999999998</c:v>
                </c:pt>
                <c:pt idx="461">
                  <c:v>2377.3330000000001</c:v>
                </c:pt>
                <c:pt idx="462">
                  <c:v>2381.1529999999998</c:v>
                </c:pt>
                <c:pt idx="463">
                  <c:v>2384.971</c:v>
                </c:pt>
                <c:pt idx="464">
                  <c:v>2388.7849999999999</c:v>
                </c:pt>
                <c:pt idx="465">
                  <c:v>2392.5949999999998</c:v>
                </c:pt>
                <c:pt idx="466">
                  <c:v>2396.402</c:v>
                </c:pt>
                <c:pt idx="467">
                  <c:v>2400.2060000000001</c:v>
                </c:pt>
                <c:pt idx="468">
                  <c:v>2404.0070000000001</c:v>
                </c:pt>
                <c:pt idx="469">
                  <c:v>2407.8040000000001</c:v>
                </c:pt>
                <c:pt idx="470">
                  <c:v>2411.5970000000002</c:v>
                </c:pt>
                <c:pt idx="471">
                  <c:v>2415.3879999999999</c:v>
                </c:pt>
                <c:pt idx="472">
                  <c:v>2419.174</c:v>
                </c:pt>
                <c:pt idx="473">
                  <c:v>2422.9580000000001</c:v>
                </c:pt>
                <c:pt idx="474">
                  <c:v>2426.7379999999998</c:v>
                </c:pt>
                <c:pt idx="475">
                  <c:v>2430.5149999999999</c:v>
                </c:pt>
                <c:pt idx="476">
                  <c:v>2434.2890000000002</c:v>
                </c:pt>
                <c:pt idx="477">
                  <c:v>2438.0590000000002</c:v>
                </c:pt>
                <c:pt idx="478">
                  <c:v>2441.8249999999998</c:v>
                </c:pt>
                <c:pt idx="479">
                  <c:v>2445.5889999999999</c:v>
                </c:pt>
                <c:pt idx="480">
                  <c:v>2449.3490000000002</c:v>
                </c:pt>
                <c:pt idx="481">
                  <c:v>2453.1060000000002</c:v>
                </c:pt>
                <c:pt idx="482">
                  <c:v>2456.8589999999999</c:v>
                </c:pt>
                <c:pt idx="483">
                  <c:v>2460.61</c:v>
                </c:pt>
                <c:pt idx="484">
                  <c:v>2464.3560000000002</c:v>
                </c:pt>
                <c:pt idx="485">
                  <c:v>2468.1</c:v>
                </c:pt>
                <c:pt idx="486">
                  <c:v>2471.84</c:v>
                </c:pt>
                <c:pt idx="487">
                  <c:v>2475.5770000000002</c:v>
                </c:pt>
                <c:pt idx="488">
                  <c:v>2479.3110000000001</c:v>
                </c:pt>
                <c:pt idx="489">
                  <c:v>2483.0410000000002</c:v>
                </c:pt>
                <c:pt idx="490">
                  <c:v>2486.768</c:v>
                </c:pt>
                <c:pt idx="491">
                  <c:v>2490.4920000000002</c:v>
                </c:pt>
                <c:pt idx="492">
                  <c:v>2494.2130000000002</c:v>
                </c:pt>
                <c:pt idx="493">
                  <c:v>2497.9299999999998</c:v>
                </c:pt>
                <c:pt idx="494">
                  <c:v>2501.6439999999998</c:v>
                </c:pt>
                <c:pt idx="495">
                  <c:v>2505.355</c:v>
                </c:pt>
                <c:pt idx="496">
                  <c:v>2509.0619999999999</c:v>
                </c:pt>
                <c:pt idx="497">
                  <c:v>2512.7660000000001</c:v>
                </c:pt>
                <c:pt idx="498">
                  <c:v>2516.4670000000001</c:v>
                </c:pt>
                <c:pt idx="499">
                  <c:v>2520.165</c:v>
                </c:pt>
                <c:pt idx="500">
                  <c:v>2523.8589999999999</c:v>
                </c:pt>
                <c:pt idx="501">
                  <c:v>2527.5509999999999</c:v>
                </c:pt>
                <c:pt idx="502">
                  <c:v>2531.239</c:v>
                </c:pt>
                <c:pt idx="503">
                  <c:v>2534.9229999999998</c:v>
                </c:pt>
                <c:pt idx="504">
                  <c:v>2538.605</c:v>
                </c:pt>
                <c:pt idx="505">
                  <c:v>2542.2829999999999</c:v>
                </c:pt>
                <c:pt idx="506">
                  <c:v>2545.9580000000001</c:v>
                </c:pt>
                <c:pt idx="507">
                  <c:v>2549.63</c:v>
                </c:pt>
                <c:pt idx="508">
                  <c:v>2553.299</c:v>
                </c:pt>
                <c:pt idx="509">
                  <c:v>2556.9639999999999</c:v>
                </c:pt>
                <c:pt idx="510">
                  <c:v>2560.6260000000002</c:v>
                </c:pt>
                <c:pt idx="511">
                  <c:v>2564.2849999999999</c:v>
                </c:pt>
                <c:pt idx="512">
                  <c:v>2567.9409999999998</c:v>
                </c:pt>
                <c:pt idx="513">
                  <c:v>2571.5940000000001</c:v>
                </c:pt>
                <c:pt idx="514">
                  <c:v>2575.2429999999999</c:v>
                </c:pt>
                <c:pt idx="515">
                  <c:v>2578.89</c:v>
                </c:pt>
                <c:pt idx="516">
                  <c:v>2582.5329999999999</c:v>
                </c:pt>
                <c:pt idx="517">
                  <c:v>2586.1729999999998</c:v>
                </c:pt>
                <c:pt idx="518">
                  <c:v>2589.8090000000002</c:v>
                </c:pt>
                <c:pt idx="519">
                  <c:v>2593.4430000000002</c:v>
                </c:pt>
                <c:pt idx="520">
                  <c:v>2597.0729999999999</c:v>
                </c:pt>
                <c:pt idx="521">
                  <c:v>2600.701</c:v>
                </c:pt>
                <c:pt idx="522">
                  <c:v>2604.3249999999998</c:v>
                </c:pt>
                <c:pt idx="523">
                  <c:v>2607.9459999999999</c:v>
                </c:pt>
                <c:pt idx="524">
                  <c:v>2611.5639999999999</c:v>
                </c:pt>
                <c:pt idx="525">
                  <c:v>2615.1779999999999</c:v>
                </c:pt>
                <c:pt idx="526">
                  <c:v>2618.79</c:v>
                </c:pt>
                <c:pt idx="527">
                  <c:v>2622.3980000000001</c:v>
                </c:pt>
                <c:pt idx="528">
                  <c:v>2626.0039999999999</c:v>
                </c:pt>
                <c:pt idx="529">
                  <c:v>2629.6060000000002</c:v>
                </c:pt>
                <c:pt idx="530">
                  <c:v>2633.2049999999999</c:v>
                </c:pt>
                <c:pt idx="531">
                  <c:v>2636.8009999999999</c:v>
                </c:pt>
                <c:pt idx="532">
                  <c:v>2640.3939999999998</c:v>
                </c:pt>
                <c:pt idx="533">
                  <c:v>2643.9830000000002</c:v>
                </c:pt>
                <c:pt idx="534">
                  <c:v>2647.57</c:v>
                </c:pt>
                <c:pt idx="535">
                  <c:v>2651.1529999999998</c:v>
                </c:pt>
                <c:pt idx="536">
                  <c:v>2654.7339999999999</c:v>
                </c:pt>
                <c:pt idx="537">
                  <c:v>2658.3110000000001</c:v>
                </c:pt>
                <c:pt idx="538">
                  <c:v>2661.8850000000002</c:v>
                </c:pt>
                <c:pt idx="539">
                  <c:v>2665.4560000000001</c:v>
                </c:pt>
                <c:pt idx="540">
                  <c:v>2669.0250000000001</c:v>
                </c:pt>
                <c:pt idx="541">
                  <c:v>2672.5889999999999</c:v>
                </c:pt>
                <c:pt idx="542">
                  <c:v>2676.1509999999998</c:v>
                </c:pt>
                <c:pt idx="543">
                  <c:v>2679.71</c:v>
                </c:pt>
                <c:pt idx="544">
                  <c:v>2683.2660000000001</c:v>
                </c:pt>
                <c:pt idx="545">
                  <c:v>2686.819</c:v>
                </c:pt>
                <c:pt idx="546">
                  <c:v>2690.3679999999999</c:v>
                </c:pt>
                <c:pt idx="547">
                  <c:v>2693.915</c:v>
                </c:pt>
                <c:pt idx="548">
                  <c:v>2697.4580000000001</c:v>
                </c:pt>
                <c:pt idx="549">
                  <c:v>2700.9989999999998</c:v>
                </c:pt>
                <c:pt idx="550">
                  <c:v>2704.5360000000001</c:v>
                </c:pt>
                <c:pt idx="551">
                  <c:v>2708.0709999999999</c:v>
                </c:pt>
                <c:pt idx="552">
                  <c:v>2711.6019999999999</c:v>
                </c:pt>
                <c:pt idx="553">
                  <c:v>2715.13</c:v>
                </c:pt>
                <c:pt idx="554">
                  <c:v>2718.6559999999999</c:v>
                </c:pt>
                <c:pt idx="555">
                  <c:v>2722.1779999999999</c:v>
                </c:pt>
                <c:pt idx="556">
                  <c:v>2725.6970000000001</c:v>
                </c:pt>
                <c:pt idx="557">
                  <c:v>2729.2139999999999</c:v>
                </c:pt>
                <c:pt idx="558">
                  <c:v>2732.7269999999999</c:v>
                </c:pt>
                <c:pt idx="559">
                  <c:v>2736.2370000000001</c:v>
                </c:pt>
                <c:pt idx="560">
                  <c:v>2739.7440000000001</c:v>
                </c:pt>
                <c:pt idx="561">
                  <c:v>2743.2489999999998</c:v>
                </c:pt>
                <c:pt idx="562">
                  <c:v>2746.75</c:v>
                </c:pt>
                <c:pt idx="563">
                  <c:v>2750.248</c:v>
                </c:pt>
                <c:pt idx="564">
                  <c:v>2753.7429999999999</c:v>
                </c:pt>
                <c:pt idx="565">
                  <c:v>2757.2359999999999</c:v>
                </c:pt>
                <c:pt idx="566">
                  <c:v>2760.7249999999999</c:v>
                </c:pt>
                <c:pt idx="567">
                  <c:v>2764.2109999999998</c:v>
                </c:pt>
                <c:pt idx="568">
                  <c:v>2767.6950000000002</c:v>
                </c:pt>
                <c:pt idx="569">
                  <c:v>2771.1750000000002</c:v>
                </c:pt>
                <c:pt idx="570">
                  <c:v>2774.652</c:v>
                </c:pt>
                <c:pt idx="571">
                  <c:v>2778.127</c:v>
                </c:pt>
                <c:pt idx="572">
                  <c:v>2781.598</c:v>
                </c:pt>
                <c:pt idx="573">
                  <c:v>2785.067</c:v>
                </c:pt>
                <c:pt idx="574">
                  <c:v>2788.5320000000002</c:v>
                </c:pt>
                <c:pt idx="575">
                  <c:v>2791.9949999999999</c:v>
                </c:pt>
                <c:pt idx="576">
                  <c:v>2795.4549999999999</c:v>
                </c:pt>
                <c:pt idx="577">
                  <c:v>2798.9110000000001</c:v>
                </c:pt>
                <c:pt idx="578">
                  <c:v>2802.3649999999998</c:v>
                </c:pt>
                <c:pt idx="579">
                  <c:v>2805.8159999999998</c:v>
                </c:pt>
                <c:pt idx="580">
                  <c:v>2809.2640000000001</c:v>
                </c:pt>
                <c:pt idx="581">
                  <c:v>2812.7089999999998</c:v>
                </c:pt>
                <c:pt idx="582">
                  <c:v>2816.1509999999998</c:v>
                </c:pt>
                <c:pt idx="583">
                  <c:v>2819.59</c:v>
                </c:pt>
                <c:pt idx="584">
                  <c:v>2823.0259999999998</c:v>
                </c:pt>
                <c:pt idx="585">
                  <c:v>2826.46</c:v>
                </c:pt>
                <c:pt idx="586">
                  <c:v>2829.89</c:v>
                </c:pt>
                <c:pt idx="587">
                  <c:v>2833.3180000000002</c:v>
                </c:pt>
                <c:pt idx="588">
                  <c:v>2836.7420000000002</c:v>
                </c:pt>
                <c:pt idx="589">
                  <c:v>2840.1640000000002</c:v>
                </c:pt>
                <c:pt idx="590">
                  <c:v>2843.5830000000001</c:v>
                </c:pt>
                <c:pt idx="591">
                  <c:v>2846.9989999999998</c:v>
                </c:pt>
                <c:pt idx="592">
                  <c:v>2850.4119999999998</c:v>
                </c:pt>
                <c:pt idx="593">
                  <c:v>2853.8220000000001</c:v>
                </c:pt>
                <c:pt idx="594">
                  <c:v>2857.2289999999998</c:v>
                </c:pt>
                <c:pt idx="595">
                  <c:v>2860.634</c:v>
                </c:pt>
                <c:pt idx="596">
                  <c:v>2864.0349999999999</c:v>
                </c:pt>
                <c:pt idx="597">
                  <c:v>2867.4340000000002</c:v>
                </c:pt>
                <c:pt idx="598">
                  <c:v>2870.83</c:v>
                </c:pt>
                <c:pt idx="599">
                  <c:v>2874.223</c:v>
                </c:pt>
                <c:pt idx="600">
                  <c:v>2877.6129999999998</c:v>
                </c:pt>
                <c:pt idx="601">
                  <c:v>2881</c:v>
                </c:pt>
                <c:pt idx="602">
                  <c:v>2884.3850000000002</c:v>
                </c:pt>
                <c:pt idx="603">
                  <c:v>2887.7660000000001</c:v>
                </c:pt>
                <c:pt idx="604">
                  <c:v>2891.145</c:v>
                </c:pt>
                <c:pt idx="605">
                  <c:v>2894.5210000000002</c:v>
                </c:pt>
                <c:pt idx="606">
                  <c:v>2897.8939999999998</c:v>
                </c:pt>
                <c:pt idx="607">
                  <c:v>2901.2640000000001</c:v>
                </c:pt>
                <c:pt idx="608">
                  <c:v>2904.6309999999999</c:v>
                </c:pt>
                <c:pt idx="609">
                  <c:v>2907.9960000000001</c:v>
                </c:pt>
                <c:pt idx="610">
                  <c:v>2911.3580000000002</c:v>
                </c:pt>
                <c:pt idx="611">
                  <c:v>2914.7170000000001</c:v>
                </c:pt>
                <c:pt idx="612">
                  <c:v>2918.0729999999999</c:v>
                </c:pt>
                <c:pt idx="613">
                  <c:v>2921.4259999999999</c:v>
                </c:pt>
                <c:pt idx="614">
                  <c:v>2924.777</c:v>
                </c:pt>
                <c:pt idx="615">
                  <c:v>2928.1239999999998</c:v>
                </c:pt>
                <c:pt idx="616">
                  <c:v>2931.4690000000001</c:v>
                </c:pt>
                <c:pt idx="617">
                  <c:v>2934.8110000000001</c:v>
                </c:pt>
                <c:pt idx="618">
                  <c:v>2938.15</c:v>
                </c:pt>
                <c:pt idx="619">
                  <c:v>2941.4870000000001</c:v>
                </c:pt>
                <c:pt idx="620">
                  <c:v>2944.8209999999999</c:v>
                </c:pt>
                <c:pt idx="621">
                  <c:v>2948.152</c:v>
                </c:pt>
                <c:pt idx="622">
                  <c:v>2951.48</c:v>
                </c:pt>
                <c:pt idx="623">
                  <c:v>2954.8049999999998</c:v>
                </c:pt>
                <c:pt idx="624">
                  <c:v>2958.1280000000002</c:v>
                </c:pt>
                <c:pt idx="625">
                  <c:v>2961.4470000000001</c:v>
                </c:pt>
                <c:pt idx="626">
                  <c:v>2964.7649999999999</c:v>
                </c:pt>
                <c:pt idx="627">
                  <c:v>2968.0790000000002</c:v>
                </c:pt>
                <c:pt idx="628">
                  <c:v>2971.39</c:v>
                </c:pt>
                <c:pt idx="629">
                  <c:v>2974.6990000000001</c:v>
                </c:pt>
                <c:pt idx="630">
                  <c:v>2978.0050000000001</c:v>
                </c:pt>
                <c:pt idx="631">
                  <c:v>2981.308</c:v>
                </c:pt>
                <c:pt idx="632">
                  <c:v>2984.6089999999999</c:v>
                </c:pt>
                <c:pt idx="633">
                  <c:v>2987.9070000000002</c:v>
                </c:pt>
                <c:pt idx="634">
                  <c:v>2991.2020000000002</c:v>
                </c:pt>
                <c:pt idx="635">
                  <c:v>2994.4940000000001</c:v>
                </c:pt>
                <c:pt idx="636">
                  <c:v>2997.7840000000001</c:v>
                </c:pt>
                <c:pt idx="637">
                  <c:v>3001.07</c:v>
                </c:pt>
                <c:pt idx="638">
                  <c:v>3004.355</c:v>
                </c:pt>
                <c:pt idx="639">
                  <c:v>3007.636</c:v>
                </c:pt>
                <c:pt idx="640">
                  <c:v>3010.915</c:v>
                </c:pt>
                <c:pt idx="641">
                  <c:v>3014.1909999999998</c:v>
                </c:pt>
                <c:pt idx="642">
                  <c:v>3017.4639999999999</c:v>
                </c:pt>
                <c:pt idx="643">
                  <c:v>3020.7339999999999</c:v>
                </c:pt>
                <c:pt idx="644">
                  <c:v>3024.002</c:v>
                </c:pt>
                <c:pt idx="645">
                  <c:v>3027.2669999999998</c:v>
                </c:pt>
                <c:pt idx="646">
                  <c:v>3030.53</c:v>
                </c:pt>
                <c:pt idx="647">
                  <c:v>3033.7890000000002</c:v>
                </c:pt>
                <c:pt idx="648">
                  <c:v>3037.0459999999998</c:v>
                </c:pt>
                <c:pt idx="649">
                  <c:v>3040.3009999999999</c:v>
                </c:pt>
                <c:pt idx="650">
                  <c:v>3043.5520000000001</c:v>
                </c:pt>
                <c:pt idx="651">
                  <c:v>3046.8009999999999</c:v>
                </c:pt>
                <c:pt idx="652">
                  <c:v>3050.0479999999998</c:v>
                </c:pt>
                <c:pt idx="653">
                  <c:v>3053.2910000000002</c:v>
                </c:pt>
                <c:pt idx="654">
                  <c:v>3056.5320000000002</c:v>
                </c:pt>
                <c:pt idx="655">
                  <c:v>3059.7710000000002</c:v>
                </c:pt>
                <c:pt idx="656">
                  <c:v>3063.0059999999999</c:v>
                </c:pt>
                <c:pt idx="657">
                  <c:v>3066.239</c:v>
                </c:pt>
                <c:pt idx="658">
                  <c:v>3069.4690000000001</c:v>
                </c:pt>
                <c:pt idx="659">
                  <c:v>3072.6970000000001</c:v>
                </c:pt>
                <c:pt idx="660">
                  <c:v>3075.922</c:v>
                </c:pt>
                <c:pt idx="661">
                  <c:v>3079.1439999999998</c:v>
                </c:pt>
                <c:pt idx="662">
                  <c:v>3082.364</c:v>
                </c:pt>
                <c:pt idx="663">
                  <c:v>3085.5810000000001</c:v>
                </c:pt>
                <c:pt idx="664">
                  <c:v>3088.7950000000001</c:v>
                </c:pt>
                <c:pt idx="665">
                  <c:v>3092.0070000000001</c:v>
                </c:pt>
                <c:pt idx="666">
                  <c:v>3095.2159999999999</c:v>
                </c:pt>
                <c:pt idx="667">
                  <c:v>3098.4229999999998</c:v>
                </c:pt>
                <c:pt idx="668">
                  <c:v>3101.627</c:v>
                </c:pt>
                <c:pt idx="669">
                  <c:v>3104.828</c:v>
                </c:pt>
                <c:pt idx="670">
                  <c:v>3108.0259999999998</c:v>
                </c:pt>
                <c:pt idx="671">
                  <c:v>3111.2220000000002</c:v>
                </c:pt>
                <c:pt idx="672">
                  <c:v>3114.4160000000002</c:v>
                </c:pt>
                <c:pt idx="673">
                  <c:v>3117.607</c:v>
                </c:pt>
                <c:pt idx="674">
                  <c:v>3120.7950000000001</c:v>
                </c:pt>
                <c:pt idx="675">
                  <c:v>3123.98</c:v>
                </c:pt>
                <c:pt idx="676">
                  <c:v>3127.163</c:v>
                </c:pt>
                <c:pt idx="677">
                  <c:v>3130.3440000000001</c:v>
                </c:pt>
                <c:pt idx="678">
                  <c:v>3133.5210000000002</c:v>
                </c:pt>
                <c:pt idx="679">
                  <c:v>3136.6959999999999</c:v>
                </c:pt>
                <c:pt idx="680">
                  <c:v>3139.8690000000001</c:v>
                </c:pt>
                <c:pt idx="681">
                  <c:v>3143.0390000000002</c:v>
                </c:pt>
                <c:pt idx="682">
                  <c:v>3146.2060000000001</c:v>
                </c:pt>
                <c:pt idx="683">
                  <c:v>3149.3710000000001</c:v>
                </c:pt>
                <c:pt idx="684">
                  <c:v>3152.5329999999999</c:v>
                </c:pt>
                <c:pt idx="685">
                  <c:v>3155.6930000000002</c:v>
                </c:pt>
                <c:pt idx="686">
                  <c:v>3158.85</c:v>
                </c:pt>
                <c:pt idx="687">
                  <c:v>3162.0050000000001</c:v>
                </c:pt>
                <c:pt idx="688">
                  <c:v>3165.1570000000002</c:v>
                </c:pt>
                <c:pt idx="689">
                  <c:v>3168.306</c:v>
                </c:pt>
                <c:pt idx="690">
                  <c:v>3171.453</c:v>
                </c:pt>
                <c:pt idx="691">
                  <c:v>3174.5970000000002</c:v>
                </c:pt>
                <c:pt idx="692">
                  <c:v>3177.739</c:v>
                </c:pt>
                <c:pt idx="693">
                  <c:v>3180.8780000000002</c:v>
                </c:pt>
                <c:pt idx="694">
                  <c:v>3184.0140000000001</c:v>
                </c:pt>
                <c:pt idx="695">
                  <c:v>3187.1489999999999</c:v>
                </c:pt>
                <c:pt idx="696">
                  <c:v>3190.28</c:v>
                </c:pt>
                <c:pt idx="697">
                  <c:v>3193.4090000000001</c:v>
                </c:pt>
                <c:pt idx="698">
                  <c:v>3196.5360000000001</c:v>
                </c:pt>
                <c:pt idx="699">
                  <c:v>3199.6590000000001</c:v>
                </c:pt>
                <c:pt idx="700">
                  <c:v>3202.7809999999999</c:v>
                </c:pt>
                <c:pt idx="701">
                  <c:v>3205.9</c:v>
                </c:pt>
                <c:pt idx="702">
                  <c:v>3209.0160000000001</c:v>
                </c:pt>
                <c:pt idx="703">
                  <c:v>3212.13</c:v>
                </c:pt>
                <c:pt idx="704">
                  <c:v>3215.241</c:v>
                </c:pt>
                <c:pt idx="705">
                  <c:v>3218.35</c:v>
                </c:pt>
                <c:pt idx="706">
                  <c:v>3221.4560000000001</c:v>
                </c:pt>
                <c:pt idx="707">
                  <c:v>3224.56</c:v>
                </c:pt>
                <c:pt idx="708">
                  <c:v>3227.6610000000001</c:v>
                </c:pt>
                <c:pt idx="709">
                  <c:v>3230.76</c:v>
                </c:pt>
                <c:pt idx="710">
                  <c:v>3233.8560000000002</c:v>
                </c:pt>
                <c:pt idx="711">
                  <c:v>3236.95</c:v>
                </c:pt>
                <c:pt idx="712">
                  <c:v>3240.0410000000002</c:v>
                </c:pt>
                <c:pt idx="713">
                  <c:v>3243.13</c:v>
                </c:pt>
                <c:pt idx="714">
                  <c:v>3246.2159999999999</c:v>
                </c:pt>
                <c:pt idx="715">
                  <c:v>3249.3</c:v>
                </c:pt>
                <c:pt idx="716">
                  <c:v>3252.3820000000001</c:v>
                </c:pt>
                <c:pt idx="717">
                  <c:v>3255.46</c:v>
                </c:pt>
                <c:pt idx="718">
                  <c:v>3258.5369999999998</c:v>
                </c:pt>
                <c:pt idx="719">
                  <c:v>3261.6109999999999</c:v>
                </c:pt>
                <c:pt idx="720">
                  <c:v>3264.6819999999998</c:v>
                </c:pt>
                <c:pt idx="721">
                  <c:v>3267.7510000000002</c:v>
                </c:pt>
                <c:pt idx="722">
                  <c:v>3270.8180000000002</c:v>
                </c:pt>
                <c:pt idx="723">
                  <c:v>3273.8820000000001</c:v>
                </c:pt>
                <c:pt idx="724">
                  <c:v>3276.9430000000002</c:v>
                </c:pt>
                <c:pt idx="725">
                  <c:v>3280.002</c:v>
                </c:pt>
                <c:pt idx="726">
                  <c:v>3283.0590000000002</c:v>
                </c:pt>
                <c:pt idx="727">
                  <c:v>3286.1129999999998</c:v>
                </c:pt>
                <c:pt idx="728">
                  <c:v>3289.165</c:v>
                </c:pt>
                <c:pt idx="729">
                  <c:v>3292.2139999999999</c:v>
                </c:pt>
                <c:pt idx="730">
                  <c:v>3295.261</c:v>
                </c:pt>
                <c:pt idx="731">
                  <c:v>3298.306</c:v>
                </c:pt>
                <c:pt idx="732">
                  <c:v>3301.348</c:v>
                </c:pt>
                <c:pt idx="733">
                  <c:v>3304.3870000000002</c:v>
                </c:pt>
                <c:pt idx="734">
                  <c:v>3307.4250000000002</c:v>
                </c:pt>
                <c:pt idx="735">
                  <c:v>3310.4589999999998</c:v>
                </c:pt>
                <c:pt idx="736">
                  <c:v>3313.4920000000002</c:v>
                </c:pt>
                <c:pt idx="737">
                  <c:v>3316.5210000000002</c:v>
                </c:pt>
                <c:pt idx="738">
                  <c:v>3319.549</c:v>
                </c:pt>
                <c:pt idx="739">
                  <c:v>3322.5740000000001</c:v>
                </c:pt>
                <c:pt idx="740">
                  <c:v>3325.5970000000002</c:v>
                </c:pt>
                <c:pt idx="741">
                  <c:v>3328.6170000000002</c:v>
                </c:pt>
                <c:pt idx="742">
                  <c:v>3331.6350000000002</c:v>
                </c:pt>
                <c:pt idx="743">
                  <c:v>3334.65</c:v>
                </c:pt>
                <c:pt idx="744">
                  <c:v>3337.663</c:v>
                </c:pt>
                <c:pt idx="745">
                  <c:v>3340.674</c:v>
                </c:pt>
                <c:pt idx="746">
                  <c:v>3343.6819999999998</c:v>
                </c:pt>
                <c:pt idx="747">
                  <c:v>3346.6880000000001</c:v>
                </c:pt>
                <c:pt idx="748">
                  <c:v>3349.6909999999998</c:v>
                </c:pt>
                <c:pt idx="749">
                  <c:v>3352.692</c:v>
                </c:pt>
                <c:pt idx="750">
                  <c:v>3355.6909999999998</c:v>
                </c:pt>
                <c:pt idx="751">
                  <c:v>3358.6869999999999</c:v>
                </c:pt>
                <c:pt idx="752">
                  <c:v>3361.681</c:v>
                </c:pt>
                <c:pt idx="753">
                  <c:v>3364.6729999999998</c:v>
                </c:pt>
                <c:pt idx="754">
                  <c:v>3367.6619999999998</c:v>
                </c:pt>
                <c:pt idx="755">
                  <c:v>3370.6489999999999</c:v>
                </c:pt>
                <c:pt idx="756">
                  <c:v>3373.6329999999998</c:v>
                </c:pt>
                <c:pt idx="757">
                  <c:v>3376.6149999999998</c:v>
                </c:pt>
                <c:pt idx="758">
                  <c:v>3379.5949999999998</c:v>
                </c:pt>
                <c:pt idx="759">
                  <c:v>3382.5720000000001</c:v>
                </c:pt>
                <c:pt idx="760">
                  <c:v>3385.547</c:v>
                </c:pt>
                <c:pt idx="761">
                  <c:v>3388.52</c:v>
                </c:pt>
                <c:pt idx="762">
                  <c:v>3391.49</c:v>
                </c:pt>
                <c:pt idx="763">
                  <c:v>3394.4580000000001</c:v>
                </c:pt>
                <c:pt idx="764">
                  <c:v>3397.424</c:v>
                </c:pt>
                <c:pt idx="765">
                  <c:v>3400.3870000000002</c:v>
                </c:pt>
                <c:pt idx="766">
                  <c:v>3403.348</c:v>
                </c:pt>
                <c:pt idx="767">
                  <c:v>3406.3069999999998</c:v>
                </c:pt>
                <c:pt idx="768">
                  <c:v>3409.2629999999999</c:v>
                </c:pt>
                <c:pt idx="769">
                  <c:v>3412.2170000000001</c:v>
                </c:pt>
                <c:pt idx="770">
                  <c:v>3415.1680000000001</c:v>
                </c:pt>
                <c:pt idx="771">
                  <c:v>3418.1179999999999</c:v>
                </c:pt>
                <c:pt idx="772">
                  <c:v>3421.0650000000001</c:v>
                </c:pt>
                <c:pt idx="773">
                  <c:v>3424.009</c:v>
                </c:pt>
                <c:pt idx="774">
                  <c:v>3426.951</c:v>
                </c:pt>
                <c:pt idx="775">
                  <c:v>3429.8910000000001</c:v>
                </c:pt>
                <c:pt idx="776">
                  <c:v>3432.8290000000002</c:v>
                </c:pt>
                <c:pt idx="777">
                  <c:v>3435.7640000000001</c:v>
                </c:pt>
                <c:pt idx="778">
                  <c:v>3438.6970000000001</c:v>
                </c:pt>
                <c:pt idx="779">
                  <c:v>3441.6280000000002</c:v>
                </c:pt>
                <c:pt idx="780">
                  <c:v>3444.5569999999998</c:v>
                </c:pt>
                <c:pt idx="781">
                  <c:v>3447.4830000000002</c:v>
                </c:pt>
                <c:pt idx="782">
                  <c:v>3450.4070000000002</c:v>
                </c:pt>
                <c:pt idx="783">
                  <c:v>3453.328</c:v>
                </c:pt>
                <c:pt idx="784">
                  <c:v>3456.2469999999998</c:v>
                </c:pt>
                <c:pt idx="785">
                  <c:v>3459.1640000000002</c:v>
                </c:pt>
                <c:pt idx="786">
                  <c:v>3462.0790000000002</c:v>
                </c:pt>
                <c:pt idx="787">
                  <c:v>3464.991</c:v>
                </c:pt>
                <c:pt idx="788">
                  <c:v>3467.902</c:v>
                </c:pt>
                <c:pt idx="789">
                  <c:v>3470.8090000000002</c:v>
                </c:pt>
                <c:pt idx="790">
                  <c:v>3473.7150000000001</c:v>
                </c:pt>
                <c:pt idx="791">
                  <c:v>3476.6179999999999</c:v>
                </c:pt>
                <c:pt idx="792">
                  <c:v>3479.5189999999998</c:v>
                </c:pt>
                <c:pt idx="793">
                  <c:v>3482.4180000000001</c:v>
                </c:pt>
                <c:pt idx="794">
                  <c:v>3485.3150000000001</c:v>
                </c:pt>
                <c:pt idx="795">
                  <c:v>3488.2089999999998</c:v>
                </c:pt>
                <c:pt idx="796">
                  <c:v>3491.1010000000001</c:v>
                </c:pt>
                <c:pt idx="797">
                  <c:v>3493.99</c:v>
                </c:pt>
                <c:pt idx="798">
                  <c:v>3496.8780000000002</c:v>
                </c:pt>
                <c:pt idx="799">
                  <c:v>3499.7629999999999</c:v>
                </c:pt>
                <c:pt idx="800">
                  <c:v>3502.6460000000002</c:v>
                </c:pt>
                <c:pt idx="801">
                  <c:v>3505.527</c:v>
                </c:pt>
                <c:pt idx="802">
                  <c:v>3508.4050000000002</c:v>
                </c:pt>
                <c:pt idx="803">
                  <c:v>3511.2809999999999</c:v>
                </c:pt>
                <c:pt idx="804">
                  <c:v>3514.1550000000002</c:v>
                </c:pt>
                <c:pt idx="805">
                  <c:v>3517.027</c:v>
                </c:pt>
                <c:pt idx="806">
                  <c:v>3519.8969999999999</c:v>
                </c:pt>
                <c:pt idx="807">
                  <c:v>3522.7640000000001</c:v>
                </c:pt>
                <c:pt idx="808">
                  <c:v>3525.6289999999999</c:v>
                </c:pt>
                <c:pt idx="809">
                  <c:v>3528.4920000000002</c:v>
                </c:pt>
                <c:pt idx="810">
                  <c:v>3531.3519999999999</c:v>
                </c:pt>
                <c:pt idx="811">
                  <c:v>3534.2109999999998</c:v>
                </c:pt>
                <c:pt idx="812">
                  <c:v>3537.067</c:v>
                </c:pt>
                <c:pt idx="813">
                  <c:v>3539.9209999999998</c:v>
                </c:pt>
                <c:pt idx="814">
                  <c:v>3542.7730000000001</c:v>
                </c:pt>
                <c:pt idx="815">
                  <c:v>3545.6219999999998</c:v>
                </c:pt>
                <c:pt idx="816">
                  <c:v>3548.4690000000001</c:v>
                </c:pt>
                <c:pt idx="817">
                  <c:v>3551.3150000000001</c:v>
                </c:pt>
                <c:pt idx="818">
                  <c:v>3554.1570000000002</c:v>
                </c:pt>
                <c:pt idx="819">
                  <c:v>3556.998</c:v>
                </c:pt>
                <c:pt idx="820">
                  <c:v>3559.837</c:v>
                </c:pt>
                <c:pt idx="821">
                  <c:v>3562.6729999999998</c:v>
                </c:pt>
                <c:pt idx="822">
                  <c:v>3565.5070000000001</c:v>
                </c:pt>
                <c:pt idx="823">
                  <c:v>3568.3389999999999</c:v>
                </c:pt>
                <c:pt idx="824">
                  <c:v>3571.1689999999999</c:v>
                </c:pt>
                <c:pt idx="825">
                  <c:v>3573.9960000000001</c:v>
                </c:pt>
                <c:pt idx="826">
                  <c:v>3576.8220000000001</c:v>
                </c:pt>
                <c:pt idx="827">
                  <c:v>3579.645</c:v>
                </c:pt>
                <c:pt idx="828">
                  <c:v>3582.4659999999999</c:v>
                </c:pt>
                <c:pt idx="829">
                  <c:v>3585.2849999999999</c:v>
                </c:pt>
                <c:pt idx="830">
                  <c:v>3588.1010000000001</c:v>
                </c:pt>
                <c:pt idx="831">
                  <c:v>3590.9160000000002</c:v>
                </c:pt>
                <c:pt idx="832">
                  <c:v>3593.7280000000001</c:v>
                </c:pt>
                <c:pt idx="833">
                  <c:v>3596.538</c:v>
                </c:pt>
                <c:pt idx="834">
                  <c:v>3599.346</c:v>
                </c:pt>
                <c:pt idx="835">
                  <c:v>3602.152</c:v>
                </c:pt>
                <c:pt idx="836">
                  <c:v>3604.9560000000001</c:v>
                </c:pt>
                <c:pt idx="837">
                  <c:v>3607.7570000000001</c:v>
                </c:pt>
                <c:pt idx="838">
                  <c:v>3610.556</c:v>
                </c:pt>
                <c:pt idx="839">
                  <c:v>3613.3539999999998</c:v>
                </c:pt>
                <c:pt idx="840">
                  <c:v>3616.1489999999999</c:v>
                </c:pt>
                <c:pt idx="841">
                  <c:v>3618.942</c:v>
                </c:pt>
                <c:pt idx="842">
                  <c:v>3621.732</c:v>
                </c:pt>
                <c:pt idx="843">
                  <c:v>3624.5210000000002</c:v>
                </c:pt>
                <c:pt idx="844">
                  <c:v>3627.3069999999998</c:v>
                </c:pt>
                <c:pt idx="845">
                  <c:v>3630.0920000000001</c:v>
                </c:pt>
                <c:pt idx="846">
                  <c:v>3632.8739999999998</c:v>
                </c:pt>
                <c:pt idx="847">
                  <c:v>3635.654</c:v>
                </c:pt>
                <c:pt idx="848">
                  <c:v>3638.4319999999998</c:v>
                </c:pt>
                <c:pt idx="849">
                  <c:v>3641.2080000000001</c:v>
                </c:pt>
                <c:pt idx="850">
                  <c:v>3643.982</c:v>
                </c:pt>
                <c:pt idx="851">
                  <c:v>3646.7530000000002</c:v>
                </c:pt>
                <c:pt idx="852">
                  <c:v>3649.5230000000001</c:v>
                </c:pt>
                <c:pt idx="853">
                  <c:v>3652.29</c:v>
                </c:pt>
                <c:pt idx="854">
                  <c:v>3655.0549999999998</c:v>
                </c:pt>
                <c:pt idx="855">
                  <c:v>3657.8180000000002</c:v>
                </c:pt>
                <c:pt idx="856">
                  <c:v>3660.5790000000002</c:v>
                </c:pt>
                <c:pt idx="857">
                  <c:v>3663.3380000000002</c:v>
                </c:pt>
                <c:pt idx="858">
                  <c:v>3666.0949999999998</c:v>
                </c:pt>
                <c:pt idx="859">
                  <c:v>3668.8490000000002</c:v>
                </c:pt>
                <c:pt idx="860">
                  <c:v>3671.6019999999999</c:v>
                </c:pt>
                <c:pt idx="861">
                  <c:v>3674.3519999999999</c:v>
                </c:pt>
                <c:pt idx="862">
                  <c:v>3677.1010000000001</c:v>
                </c:pt>
                <c:pt idx="863">
                  <c:v>3679.8470000000002</c:v>
                </c:pt>
                <c:pt idx="864">
                  <c:v>3682.5909999999999</c:v>
                </c:pt>
                <c:pt idx="865">
                  <c:v>3685.3330000000001</c:v>
                </c:pt>
                <c:pt idx="866">
                  <c:v>3688.0729999999999</c:v>
                </c:pt>
                <c:pt idx="867">
                  <c:v>3690.8110000000001</c:v>
                </c:pt>
                <c:pt idx="868">
                  <c:v>3693.547</c:v>
                </c:pt>
                <c:pt idx="869">
                  <c:v>3696.2809999999999</c:v>
                </c:pt>
                <c:pt idx="870">
                  <c:v>3699.0129999999999</c:v>
                </c:pt>
                <c:pt idx="871">
                  <c:v>3701.7420000000002</c:v>
                </c:pt>
                <c:pt idx="872">
                  <c:v>3704.47</c:v>
                </c:pt>
                <c:pt idx="873">
                  <c:v>3707.1950000000002</c:v>
                </c:pt>
                <c:pt idx="874">
                  <c:v>3709.9189999999999</c:v>
                </c:pt>
                <c:pt idx="875">
                  <c:v>3712.64</c:v>
                </c:pt>
                <c:pt idx="876">
                  <c:v>3715.3589999999999</c:v>
                </c:pt>
                <c:pt idx="877">
                  <c:v>3718.076</c:v>
                </c:pt>
                <c:pt idx="878">
                  <c:v>3720.7919999999999</c:v>
                </c:pt>
                <c:pt idx="879">
                  <c:v>3723.5050000000001</c:v>
                </c:pt>
                <c:pt idx="880">
                  <c:v>3726.2159999999999</c:v>
                </c:pt>
                <c:pt idx="881">
                  <c:v>3728.9250000000002</c:v>
                </c:pt>
                <c:pt idx="882">
                  <c:v>3731.6320000000001</c:v>
                </c:pt>
                <c:pt idx="883">
                  <c:v>3734.3359999999998</c:v>
                </c:pt>
                <c:pt idx="884">
                  <c:v>3737.0390000000002</c:v>
                </c:pt>
                <c:pt idx="885">
                  <c:v>3739.74</c:v>
                </c:pt>
                <c:pt idx="886">
                  <c:v>3742.4389999999999</c:v>
                </c:pt>
                <c:pt idx="887">
                  <c:v>3745.136</c:v>
                </c:pt>
                <c:pt idx="888">
                  <c:v>3747.83</c:v>
                </c:pt>
                <c:pt idx="889">
                  <c:v>3750.5230000000001</c:v>
                </c:pt>
                <c:pt idx="890">
                  <c:v>3753.2130000000002</c:v>
                </c:pt>
                <c:pt idx="891">
                  <c:v>3755.902</c:v>
                </c:pt>
                <c:pt idx="892">
                  <c:v>3758.5889999999999</c:v>
                </c:pt>
                <c:pt idx="893">
                  <c:v>3761.2730000000001</c:v>
                </c:pt>
                <c:pt idx="894">
                  <c:v>3763.9560000000001</c:v>
                </c:pt>
                <c:pt idx="895">
                  <c:v>3766.636</c:v>
                </c:pt>
                <c:pt idx="896">
                  <c:v>3769.3150000000001</c:v>
                </c:pt>
                <c:pt idx="897">
                  <c:v>3771.991</c:v>
                </c:pt>
                <c:pt idx="898">
                  <c:v>3774.665</c:v>
                </c:pt>
                <c:pt idx="899">
                  <c:v>3777.3380000000002</c:v>
                </c:pt>
                <c:pt idx="900">
                  <c:v>3780.0079999999998</c:v>
                </c:pt>
                <c:pt idx="901">
                  <c:v>3782.6770000000001</c:v>
                </c:pt>
                <c:pt idx="902">
                  <c:v>3785.3429999999998</c:v>
                </c:pt>
                <c:pt idx="903">
                  <c:v>3788.0070000000001</c:v>
                </c:pt>
                <c:pt idx="904">
                  <c:v>3790.67</c:v>
                </c:pt>
                <c:pt idx="905">
                  <c:v>3793.33</c:v>
                </c:pt>
                <c:pt idx="906">
                  <c:v>3795.989</c:v>
                </c:pt>
                <c:pt idx="907">
                  <c:v>3798.645</c:v>
                </c:pt>
                <c:pt idx="908">
                  <c:v>3801.299</c:v>
                </c:pt>
                <c:pt idx="909">
                  <c:v>3803.9520000000002</c:v>
                </c:pt>
                <c:pt idx="910">
                  <c:v>3806.6019999999999</c:v>
                </c:pt>
                <c:pt idx="911">
                  <c:v>3809.2510000000002</c:v>
                </c:pt>
                <c:pt idx="912">
                  <c:v>3811.8969999999999</c:v>
                </c:pt>
                <c:pt idx="913">
                  <c:v>3814.5419999999999</c:v>
                </c:pt>
                <c:pt idx="914">
                  <c:v>3817.1840000000002</c:v>
                </c:pt>
                <c:pt idx="915">
                  <c:v>3819.8249999999998</c:v>
                </c:pt>
                <c:pt idx="916">
                  <c:v>3822.4630000000002</c:v>
                </c:pt>
                <c:pt idx="917">
                  <c:v>3825.1</c:v>
                </c:pt>
                <c:pt idx="918">
                  <c:v>3827.7350000000001</c:v>
                </c:pt>
                <c:pt idx="919">
                  <c:v>3830.3670000000002</c:v>
                </c:pt>
                <c:pt idx="920">
                  <c:v>3832.998</c:v>
                </c:pt>
                <c:pt idx="921">
                  <c:v>3835.627</c:v>
                </c:pt>
                <c:pt idx="922">
                  <c:v>3838.2530000000002</c:v>
                </c:pt>
                <c:pt idx="923">
                  <c:v>3840.8780000000002</c:v>
                </c:pt>
                <c:pt idx="924">
                  <c:v>3843.5010000000002</c:v>
                </c:pt>
                <c:pt idx="925">
                  <c:v>3846.1219999999998</c:v>
                </c:pt>
                <c:pt idx="926">
                  <c:v>3848.741</c:v>
                </c:pt>
                <c:pt idx="927">
                  <c:v>3851.3580000000002</c:v>
                </c:pt>
                <c:pt idx="928">
                  <c:v>3853.973</c:v>
                </c:pt>
                <c:pt idx="929">
                  <c:v>3856.5859999999998</c:v>
                </c:pt>
                <c:pt idx="930">
                  <c:v>3859.1970000000001</c:v>
                </c:pt>
                <c:pt idx="931">
                  <c:v>3861.806</c:v>
                </c:pt>
                <c:pt idx="932">
                  <c:v>3864.4140000000002</c:v>
                </c:pt>
                <c:pt idx="933">
                  <c:v>3867.0189999999998</c:v>
                </c:pt>
                <c:pt idx="934">
                  <c:v>3869.6219999999998</c:v>
                </c:pt>
                <c:pt idx="935">
                  <c:v>3872.2240000000002</c:v>
                </c:pt>
                <c:pt idx="936">
                  <c:v>3874.8229999999999</c:v>
                </c:pt>
                <c:pt idx="937">
                  <c:v>3877.4209999999998</c:v>
                </c:pt>
                <c:pt idx="938">
                  <c:v>3880.0160000000001</c:v>
                </c:pt>
                <c:pt idx="939">
                  <c:v>3882.61</c:v>
                </c:pt>
                <c:pt idx="940">
                  <c:v>3885.2020000000002</c:v>
                </c:pt>
                <c:pt idx="941">
                  <c:v>3887.7919999999999</c:v>
                </c:pt>
                <c:pt idx="942">
                  <c:v>3890.38</c:v>
                </c:pt>
                <c:pt idx="943">
                  <c:v>3892.9659999999999</c:v>
                </c:pt>
                <c:pt idx="944">
                  <c:v>3895.55</c:v>
                </c:pt>
                <c:pt idx="945">
                  <c:v>3898.1320000000001</c:v>
                </c:pt>
                <c:pt idx="946">
                  <c:v>3900.7130000000002</c:v>
                </c:pt>
                <c:pt idx="947">
                  <c:v>3903.2910000000002</c:v>
                </c:pt>
                <c:pt idx="948">
                  <c:v>3905.8679999999999</c:v>
                </c:pt>
                <c:pt idx="949">
                  <c:v>3908.442</c:v>
                </c:pt>
                <c:pt idx="950">
                  <c:v>3911.0149999999999</c:v>
                </c:pt>
                <c:pt idx="951">
                  <c:v>3913.5859999999998</c:v>
                </c:pt>
                <c:pt idx="952">
                  <c:v>3916.1550000000002</c:v>
                </c:pt>
                <c:pt idx="953">
                  <c:v>3918.7220000000002</c:v>
                </c:pt>
                <c:pt idx="954">
                  <c:v>3921.2869999999998</c:v>
                </c:pt>
                <c:pt idx="955">
                  <c:v>3923.85</c:v>
                </c:pt>
                <c:pt idx="956">
                  <c:v>3926.4110000000001</c:v>
                </c:pt>
                <c:pt idx="957">
                  <c:v>3928.971</c:v>
                </c:pt>
                <c:pt idx="958">
                  <c:v>3931.5279999999998</c:v>
                </c:pt>
                <c:pt idx="959">
                  <c:v>3934.0839999999998</c:v>
                </c:pt>
                <c:pt idx="960">
                  <c:v>3936.6379999999999</c:v>
                </c:pt>
                <c:pt idx="961">
                  <c:v>3939.19</c:v>
                </c:pt>
                <c:pt idx="962">
                  <c:v>3941.74</c:v>
                </c:pt>
                <c:pt idx="963">
                  <c:v>3944.288</c:v>
                </c:pt>
                <c:pt idx="964">
                  <c:v>3946.8339999999998</c:v>
                </c:pt>
                <c:pt idx="965">
                  <c:v>3949.3780000000002</c:v>
                </c:pt>
                <c:pt idx="966">
                  <c:v>3951.9209999999998</c:v>
                </c:pt>
                <c:pt idx="967">
                  <c:v>3954.462</c:v>
                </c:pt>
                <c:pt idx="968">
                  <c:v>3957</c:v>
                </c:pt>
                <c:pt idx="969">
                  <c:v>3959.5369999999998</c:v>
                </c:pt>
                <c:pt idx="970">
                  <c:v>3962.0720000000001</c:v>
                </c:pt>
                <c:pt idx="971">
                  <c:v>3964.6060000000002</c:v>
                </c:pt>
                <c:pt idx="972">
                  <c:v>3967.1370000000002</c:v>
                </c:pt>
                <c:pt idx="973">
                  <c:v>3969.6669999999999</c:v>
                </c:pt>
                <c:pt idx="974">
                  <c:v>3972.194</c:v>
                </c:pt>
                <c:pt idx="975">
                  <c:v>3974.72</c:v>
                </c:pt>
                <c:pt idx="976">
                  <c:v>3977.2440000000001</c:v>
                </c:pt>
                <c:pt idx="977">
                  <c:v>3979.7660000000001</c:v>
                </c:pt>
                <c:pt idx="978">
                  <c:v>3982.2860000000001</c:v>
                </c:pt>
                <c:pt idx="979">
                  <c:v>3984.8049999999998</c:v>
                </c:pt>
                <c:pt idx="980">
                  <c:v>3987.3209999999999</c:v>
                </c:pt>
                <c:pt idx="981">
                  <c:v>3989.8359999999998</c:v>
                </c:pt>
                <c:pt idx="982">
                  <c:v>3992.3490000000002</c:v>
                </c:pt>
                <c:pt idx="983">
                  <c:v>3994.86</c:v>
                </c:pt>
                <c:pt idx="984">
                  <c:v>3997.3690000000001</c:v>
                </c:pt>
                <c:pt idx="985">
                  <c:v>3999.877</c:v>
                </c:pt>
                <c:pt idx="986">
                  <c:v>4002.3820000000001</c:v>
                </c:pt>
                <c:pt idx="987">
                  <c:v>4004.886</c:v>
                </c:pt>
                <c:pt idx="988">
                  <c:v>4007.3879999999999</c:v>
                </c:pt>
                <c:pt idx="989">
                  <c:v>4009.8879999999999</c:v>
                </c:pt>
                <c:pt idx="990">
                  <c:v>4012.386</c:v>
                </c:pt>
                <c:pt idx="991">
                  <c:v>4014.8829999999998</c:v>
                </c:pt>
                <c:pt idx="992">
                  <c:v>4017.377</c:v>
                </c:pt>
                <c:pt idx="993">
                  <c:v>4019.87</c:v>
                </c:pt>
                <c:pt idx="994">
                  <c:v>4022.3609999999999</c:v>
                </c:pt>
                <c:pt idx="995">
                  <c:v>4024.85</c:v>
                </c:pt>
                <c:pt idx="996">
                  <c:v>4027.3380000000002</c:v>
                </c:pt>
                <c:pt idx="997">
                  <c:v>4029.8229999999999</c:v>
                </c:pt>
                <c:pt idx="998">
                  <c:v>4032.3069999999998</c:v>
                </c:pt>
                <c:pt idx="999">
                  <c:v>4034.7890000000002</c:v>
                </c:pt>
                <c:pt idx="1000">
                  <c:v>4037.2689999999998</c:v>
                </c:pt>
                <c:pt idx="1001">
                  <c:v>4039.7469999999998</c:v>
                </c:pt>
                <c:pt idx="1002">
                  <c:v>4042.2240000000002</c:v>
                </c:pt>
                <c:pt idx="1003">
                  <c:v>4044.6990000000001</c:v>
                </c:pt>
                <c:pt idx="1004">
                  <c:v>4047.172</c:v>
                </c:pt>
                <c:pt idx="1005">
                  <c:v>4049.643</c:v>
                </c:pt>
                <c:pt idx="1006">
                  <c:v>4052.1120000000001</c:v>
                </c:pt>
                <c:pt idx="1007">
                  <c:v>4054.58</c:v>
                </c:pt>
                <c:pt idx="1008">
                  <c:v>4057.0459999999998</c:v>
                </c:pt>
                <c:pt idx="1009">
                  <c:v>4059.51</c:v>
                </c:pt>
                <c:pt idx="1010">
                  <c:v>4061.9720000000002</c:v>
                </c:pt>
                <c:pt idx="1011">
                  <c:v>4064.4319999999998</c:v>
                </c:pt>
                <c:pt idx="1012">
                  <c:v>4066.8910000000001</c:v>
                </c:pt>
                <c:pt idx="1013">
                  <c:v>4069.348</c:v>
                </c:pt>
                <c:pt idx="1014">
                  <c:v>4071.8029999999999</c:v>
                </c:pt>
                <c:pt idx="1015">
                  <c:v>4074.2559999999999</c:v>
                </c:pt>
                <c:pt idx="1016">
                  <c:v>4076.7080000000001</c:v>
                </c:pt>
                <c:pt idx="1017">
                  <c:v>4079.1579999999999</c:v>
                </c:pt>
                <c:pt idx="1018">
                  <c:v>4081.6060000000002</c:v>
                </c:pt>
                <c:pt idx="1019">
                  <c:v>4084.0520000000001</c:v>
                </c:pt>
                <c:pt idx="1020">
                  <c:v>4086.4969999999998</c:v>
                </c:pt>
                <c:pt idx="1021">
                  <c:v>4088.9389999999999</c:v>
                </c:pt>
                <c:pt idx="1022">
                  <c:v>4091.38</c:v>
                </c:pt>
                <c:pt idx="1023">
                  <c:v>4093.819</c:v>
                </c:pt>
                <c:pt idx="1024">
                  <c:v>4096.2569999999996</c:v>
                </c:pt>
                <c:pt idx="1025">
                  <c:v>4098.6930000000002</c:v>
                </c:pt>
                <c:pt idx="1026">
                  <c:v>4101.1270000000004</c:v>
                </c:pt>
                <c:pt idx="1027">
                  <c:v>4103.5590000000002</c:v>
                </c:pt>
                <c:pt idx="1028">
                  <c:v>4105.9889999999996</c:v>
                </c:pt>
                <c:pt idx="1029">
                  <c:v>4108.4179999999997</c:v>
                </c:pt>
                <c:pt idx="1030">
                  <c:v>4110.8450000000003</c:v>
                </c:pt>
                <c:pt idx="1031">
                  <c:v>4113.2700000000004</c:v>
                </c:pt>
                <c:pt idx="1032">
                  <c:v>4115.6940000000004</c:v>
                </c:pt>
                <c:pt idx="1033">
                  <c:v>4118.1149999999998</c:v>
                </c:pt>
                <c:pt idx="1034">
                  <c:v>4120.5349999999999</c:v>
                </c:pt>
                <c:pt idx="1035">
                  <c:v>4122.9539999999997</c:v>
                </c:pt>
                <c:pt idx="1036">
                  <c:v>4125.37</c:v>
                </c:pt>
                <c:pt idx="1037">
                  <c:v>4127.7849999999999</c:v>
                </c:pt>
                <c:pt idx="1038">
                  <c:v>4130.1980000000003</c:v>
                </c:pt>
                <c:pt idx="1039">
                  <c:v>4132.6090000000004</c:v>
                </c:pt>
                <c:pt idx="1040">
                  <c:v>4135.0190000000002</c:v>
                </c:pt>
                <c:pt idx="1041">
                  <c:v>4137.4269999999997</c:v>
                </c:pt>
                <c:pt idx="1042">
                  <c:v>4139.8329999999996</c:v>
                </c:pt>
                <c:pt idx="1043">
                  <c:v>4142.2370000000001</c:v>
                </c:pt>
              </c:numCache>
            </c:numRef>
          </c:xVal>
          <c:yVal>
            <c:numRef>
              <c:f>גיליון1!$G$16:$ANJ$16</c:f>
              <c:numCache>
                <c:formatCode>General</c:formatCode>
                <c:ptCount val="1044"/>
                <c:pt idx="0">
                  <c:v>-51.33</c:v>
                </c:pt>
                <c:pt idx="1">
                  <c:v>24.67</c:v>
                </c:pt>
                <c:pt idx="2">
                  <c:v>249.67</c:v>
                </c:pt>
                <c:pt idx="3">
                  <c:v>937</c:v>
                </c:pt>
                <c:pt idx="4">
                  <c:v>2584.33</c:v>
                </c:pt>
                <c:pt idx="5">
                  <c:v>5345</c:v>
                </c:pt>
                <c:pt idx="6">
                  <c:v>8528.33</c:v>
                </c:pt>
                <c:pt idx="7">
                  <c:v>10607</c:v>
                </c:pt>
                <c:pt idx="8">
                  <c:v>11119.33</c:v>
                </c:pt>
                <c:pt idx="9">
                  <c:v>10775</c:v>
                </c:pt>
                <c:pt idx="10">
                  <c:v>10417.33</c:v>
                </c:pt>
                <c:pt idx="11">
                  <c:v>10162.33</c:v>
                </c:pt>
                <c:pt idx="12">
                  <c:v>9948.67</c:v>
                </c:pt>
                <c:pt idx="13">
                  <c:v>9747.67</c:v>
                </c:pt>
                <c:pt idx="14">
                  <c:v>9439.67</c:v>
                </c:pt>
                <c:pt idx="15">
                  <c:v>9098.33</c:v>
                </c:pt>
                <c:pt idx="16">
                  <c:v>8761.33</c:v>
                </c:pt>
                <c:pt idx="17">
                  <c:v>8389.67</c:v>
                </c:pt>
                <c:pt idx="18">
                  <c:v>8095.33</c:v>
                </c:pt>
                <c:pt idx="19">
                  <c:v>7879</c:v>
                </c:pt>
                <c:pt idx="20">
                  <c:v>7631</c:v>
                </c:pt>
                <c:pt idx="21">
                  <c:v>7403</c:v>
                </c:pt>
                <c:pt idx="22">
                  <c:v>7230</c:v>
                </c:pt>
                <c:pt idx="23">
                  <c:v>7042.33</c:v>
                </c:pt>
                <c:pt idx="24">
                  <c:v>6880.33</c:v>
                </c:pt>
                <c:pt idx="25">
                  <c:v>6711</c:v>
                </c:pt>
                <c:pt idx="26">
                  <c:v>6620</c:v>
                </c:pt>
                <c:pt idx="27">
                  <c:v>6459</c:v>
                </c:pt>
                <c:pt idx="28">
                  <c:v>6406.33</c:v>
                </c:pt>
                <c:pt idx="29">
                  <c:v>6337.33</c:v>
                </c:pt>
                <c:pt idx="30">
                  <c:v>6296.33</c:v>
                </c:pt>
                <c:pt idx="31">
                  <c:v>6266.33</c:v>
                </c:pt>
                <c:pt idx="32">
                  <c:v>6269</c:v>
                </c:pt>
                <c:pt idx="33">
                  <c:v>6216.67</c:v>
                </c:pt>
                <c:pt idx="34">
                  <c:v>6186.67</c:v>
                </c:pt>
                <c:pt idx="35">
                  <c:v>6192.33</c:v>
                </c:pt>
                <c:pt idx="36">
                  <c:v>6220.67</c:v>
                </c:pt>
                <c:pt idx="37">
                  <c:v>6215.67</c:v>
                </c:pt>
                <c:pt idx="38">
                  <c:v>6216</c:v>
                </c:pt>
                <c:pt idx="39">
                  <c:v>6276.33</c:v>
                </c:pt>
                <c:pt idx="40">
                  <c:v>6281.67</c:v>
                </c:pt>
                <c:pt idx="41">
                  <c:v>6313.33</c:v>
                </c:pt>
                <c:pt idx="42">
                  <c:v>6332.33</c:v>
                </c:pt>
                <c:pt idx="43">
                  <c:v>6350</c:v>
                </c:pt>
                <c:pt idx="44">
                  <c:v>6371</c:v>
                </c:pt>
                <c:pt idx="45">
                  <c:v>6372</c:v>
                </c:pt>
                <c:pt idx="46">
                  <c:v>6374.67</c:v>
                </c:pt>
                <c:pt idx="47">
                  <c:v>6381.33</c:v>
                </c:pt>
                <c:pt idx="48">
                  <c:v>6357</c:v>
                </c:pt>
                <c:pt idx="49">
                  <c:v>6317.33</c:v>
                </c:pt>
                <c:pt idx="50">
                  <c:v>6306</c:v>
                </c:pt>
                <c:pt idx="51">
                  <c:v>6250</c:v>
                </c:pt>
                <c:pt idx="52">
                  <c:v>6215</c:v>
                </c:pt>
                <c:pt idx="53">
                  <c:v>6176.67</c:v>
                </c:pt>
                <c:pt idx="54">
                  <c:v>6103.67</c:v>
                </c:pt>
                <c:pt idx="55">
                  <c:v>6103.33</c:v>
                </c:pt>
                <c:pt idx="56">
                  <c:v>6081.33</c:v>
                </c:pt>
                <c:pt idx="57">
                  <c:v>6044</c:v>
                </c:pt>
                <c:pt idx="58">
                  <c:v>5943.67</c:v>
                </c:pt>
                <c:pt idx="59">
                  <c:v>5829.67</c:v>
                </c:pt>
                <c:pt idx="60">
                  <c:v>5655.67</c:v>
                </c:pt>
                <c:pt idx="61">
                  <c:v>5520.67</c:v>
                </c:pt>
                <c:pt idx="62">
                  <c:v>5421.67</c:v>
                </c:pt>
                <c:pt idx="63">
                  <c:v>5334</c:v>
                </c:pt>
                <c:pt idx="64">
                  <c:v>5235.67</c:v>
                </c:pt>
                <c:pt idx="65">
                  <c:v>5190</c:v>
                </c:pt>
                <c:pt idx="66">
                  <c:v>5129.33</c:v>
                </c:pt>
                <c:pt idx="67">
                  <c:v>5116.33</c:v>
                </c:pt>
                <c:pt idx="68">
                  <c:v>5086</c:v>
                </c:pt>
                <c:pt idx="69">
                  <c:v>5039</c:v>
                </c:pt>
                <c:pt idx="70">
                  <c:v>5022.33</c:v>
                </c:pt>
                <c:pt idx="71">
                  <c:v>4992.33</c:v>
                </c:pt>
                <c:pt idx="72">
                  <c:v>4929.33</c:v>
                </c:pt>
                <c:pt idx="73">
                  <c:v>4920</c:v>
                </c:pt>
                <c:pt idx="74">
                  <c:v>4895</c:v>
                </c:pt>
                <c:pt idx="75">
                  <c:v>4873</c:v>
                </c:pt>
                <c:pt idx="76">
                  <c:v>4850.67</c:v>
                </c:pt>
                <c:pt idx="77">
                  <c:v>4820.33</c:v>
                </c:pt>
                <c:pt idx="78">
                  <c:v>4773</c:v>
                </c:pt>
                <c:pt idx="79">
                  <c:v>4710</c:v>
                </c:pt>
                <c:pt idx="80">
                  <c:v>4658.33</c:v>
                </c:pt>
                <c:pt idx="81">
                  <c:v>4619.67</c:v>
                </c:pt>
                <c:pt idx="82">
                  <c:v>4570.33</c:v>
                </c:pt>
                <c:pt idx="83">
                  <c:v>4544</c:v>
                </c:pt>
                <c:pt idx="84">
                  <c:v>4507.33</c:v>
                </c:pt>
                <c:pt idx="85">
                  <c:v>4520.33</c:v>
                </c:pt>
                <c:pt idx="86">
                  <c:v>4473</c:v>
                </c:pt>
                <c:pt idx="87">
                  <c:v>4478.33</c:v>
                </c:pt>
                <c:pt idx="88">
                  <c:v>4442.33</c:v>
                </c:pt>
                <c:pt idx="89">
                  <c:v>4465</c:v>
                </c:pt>
                <c:pt idx="90">
                  <c:v>4419.67</c:v>
                </c:pt>
                <c:pt idx="91">
                  <c:v>4422.33</c:v>
                </c:pt>
                <c:pt idx="92">
                  <c:v>4398</c:v>
                </c:pt>
                <c:pt idx="93">
                  <c:v>4376</c:v>
                </c:pt>
                <c:pt idx="94">
                  <c:v>4344.33</c:v>
                </c:pt>
                <c:pt idx="95">
                  <c:v>4344</c:v>
                </c:pt>
                <c:pt idx="96">
                  <c:v>4302.67</c:v>
                </c:pt>
                <c:pt idx="97">
                  <c:v>4274.33</c:v>
                </c:pt>
                <c:pt idx="98">
                  <c:v>4279.67</c:v>
                </c:pt>
                <c:pt idx="99">
                  <c:v>4229</c:v>
                </c:pt>
                <c:pt idx="100">
                  <c:v>4219</c:v>
                </c:pt>
                <c:pt idx="101">
                  <c:v>4210</c:v>
                </c:pt>
                <c:pt idx="102">
                  <c:v>4193</c:v>
                </c:pt>
                <c:pt idx="103">
                  <c:v>4193</c:v>
                </c:pt>
                <c:pt idx="104">
                  <c:v>4169.67</c:v>
                </c:pt>
                <c:pt idx="105">
                  <c:v>4180</c:v>
                </c:pt>
                <c:pt idx="106">
                  <c:v>4179.67</c:v>
                </c:pt>
                <c:pt idx="107">
                  <c:v>4177</c:v>
                </c:pt>
                <c:pt idx="108">
                  <c:v>4202</c:v>
                </c:pt>
                <c:pt idx="109">
                  <c:v>4204.67</c:v>
                </c:pt>
                <c:pt idx="110">
                  <c:v>4210.67</c:v>
                </c:pt>
                <c:pt idx="111">
                  <c:v>4213.67</c:v>
                </c:pt>
                <c:pt idx="112">
                  <c:v>4193</c:v>
                </c:pt>
                <c:pt idx="113">
                  <c:v>4150.67</c:v>
                </c:pt>
                <c:pt idx="114">
                  <c:v>4120.67</c:v>
                </c:pt>
                <c:pt idx="115">
                  <c:v>4090</c:v>
                </c:pt>
                <c:pt idx="116">
                  <c:v>4051</c:v>
                </c:pt>
                <c:pt idx="117">
                  <c:v>4023.33</c:v>
                </c:pt>
                <c:pt idx="118">
                  <c:v>4006</c:v>
                </c:pt>
                <c:pt idx="119">
                  <c:v>3985.33</c:v>
                </c:pt>
                <c:pt idx="120">
                  <c:v>3947.67</c:v>
                </c:pt>
                <c:pt idx="121">
                  <c:v>3965.67</c:v>
                </c:pt>
                <c:pt idx="122">
                  <c:v>3914</c:v>
                </c:pt>
                <c:pt idx="123">
                  <c:v>3939.67</c:v>
                </c:pt>
                <c:pt idx="124">
                  <c:v>3927.67</c:v>
                </c:pt>
                <c:pt idx="125">
                  <c:v>3931.33</c:v>
                </c:pt>
                <c:pt idx="126">
                  <c:v>3963.67</c:v>
                </c:pt>
                <c:pt idx="127">
                  <c:v>4025.67</c:v>
                </c:pt>
                <c:pt idx="128">
                  <c:v>4067.33</c:v>
                </c:pt>
                <c:pt idx="129">
                  <c:v>4014</c:v>
                </c:pt>
                <c:pt idx="130">
                  <c:v>3877.67</c:v>
                </c:pt>
                <c:pt idx="131">
                  <c:v>3717.67</c:v>
                </c:pt>
                <c:pt idx="132">
                  <c:v>3633</c:v>
                </c:pt>
                <c:pt idx="133">
                  <c:v>3589</c:v>
                </c:pt>
                <c:pt idx="134">
                  <c:v>3564</c:v>
                </c:pt>
                <c:pt idx="135">
                  <c:v>3550.33</c:v>
                </c:pt>
                <c:pt idx="136">
                  <c:v>3543</c:v>
                </c:pt>
                <c:pt idx="137">
                  <c:v>3540.67</c:v>
                </c:pt>
                <c:pt idx="138">
                  <c:v>3559.33</c:v>
                </c:pt>
                <c:pt idx="139">
                  <c:v>3533.67</c:v>
                </c:pt>
                <c:pt idx="140">
                  <c:v>3534.67</c:v>
                </c:pt>
                <c:pt idx="141">
                  <c:v>3518.67</c:v>
                </c:pt>
                <c:pt idx="142">
                  <c:v>3499</c:v>
                </c:pt>
                <c:pt idx="143">
                  <c:v>3439</c:v>
                </c:pt>
                <c:pt idx="144">
                  <c:v>3409</c:v>
                </c:pt>
                <c:pt idx="145">
                  <c:v>3365.67</c:v>
                </c:pt>
                <c:pt idx="146">
                  <c:v>3316.67</c:v>
                </c:pt>
                <c:pt idx="147">
                  <c:v>3298</c:v>
                </c:pt>
                <c:pt idx="148">
                  <c:v>3302.33</c:v>
                </c:pt>
                <c:pt idx="149">
                  <c:v>3286.67</c:v>
                </c:pt>
                <c:pt idx="150">
                  <c:v>3309.33</c:v>
                </c:pt>
                <c:pt idx="151">
                  <c:v>3351</c:v>
                </c:pt>
                <c:pt idx="152">
                  <c:v>3386.67</c:v>
                </c:pt>
                <c:pt idx="153">
                  <c:v>3425.33</c:v>
                </c:pt>
                <c:pt idx="154">
                  <c:v>3479.67</c:v>
                </c:pt>
                <c:pt idx="155">
                  <c:v>3478.67</c:v>
                </c:pt>
                <c:pt idx="156">
                  <c:v>3485.33</c:v>
                </c:pt>
                <c:pt idx="157">
                  <c:v>3479.67</c:v>
                </c:pt>
                <c:pt idx="158">
                  <c:v>3479</c:v>
                </c:pt>
                <c:pt idx="159">
                  <c:v>3500.33</c:v>
                </c:pt>
                <c:pt idx="160">
                  <c:v>3494.33</c:v>
                </c:pt>
                <c:pt idx="161">
                  <c:v>3461.67</c:v>
                </c:pt>
                <c:pt idx="162">
                  <c:v>3425</c:v>
                </c:pt>
                <c:pt idx="163">
                  <c:v>3382</c:v>
                </c:pt>
                <c:pt idx="164">
                  <c:v>3372.33</c:v>
                </c:pt>
                <c:pt idx="165">
                  <c:v>3367.67</c:v>
                </c:pt>
                <c:pt idx="166">
                  <c:v>3430.33</c:v>
                </c:pt>
                <c:pt idx="167">
                  <c:v>3447.67</c:v>
                </c:pt>
                <c:pt idx="168">
                  <c:v>3481.67</c:v>
                </c:pt>
                <c:pt idx="169">
                  <c:v>3497.67</c:v>
                </c:pt>
                <c:pt idx="170">
                  <c:v>3519.33</c:v>
                </c:pt>
                <c:pt idx="171">
                  <c:v>3470.33</c:v>
                </c:pt>
                <c:pt idx="172">
                  <c:v>3461.67</c:v>
                </c:pt>
                <c:pt idx="173">
                  <c:v>3415</c:v>
                </c:pt>
                <c:pt idx="174">
                  <c:v>3344</c:v>
                </c:pt>
                <c:pt idx="175">
                  <c:v>3326.33</c:v>
                </c:pt>
                <c:pt idx="176">
                  <c:v>3300</c:v>
                </c:pt>
                <c:pt idx="177">
                  <c:v>3269.33</c:v>
                </c:pt>
                <c:pt idx="178">
                  <c:v>3270</c:v>
                </c:pt>
                <c:pt idx="179">
                  <c:v>3264.67</c:v>
                </c:pt>
                <c:pt idx="180">
                  <c:v>3280.33</c:v>
                </c:pt>
                <c:pt idx="181">
                  <c:v>3291.67</c:v>
                </c:pt>
                <c:pt idx="182">
                  <c:v>3312</c:v>
                </c:pt>
                <c:pt idx="183">
                  <c:v>3303</c:v>
                </c:pt>
                <c:pt idx="184">
                  <c:v>3304</c:v>
                </c:pt>
                <c:pt idx="185">
                  <c:v>3324.33</c:v>
                </c:pt>
                <c:pt idx="186">
                  <c:v>3305.67</c:v>
                </c:pt>
                <c:pt idx="187">
                  <c:v>3270.33</c:v>
                </c:pt>
                <c:pt idx="188">
                  <c:v>3258.67</c:v>
                </c:pt>
                <c:pt idx="189">
                  <c:v>3247</c:v>
                </c:pt>
                <c:pt idx="190">
                  <c:v>3226</c:v>
                </c:pt>
                <c:pt idx="191">
                  <c:v>3265.33</c:v>
                </c:pt>
                <c:pt idx="192">
                  <c:v>3281</c:v>
                </c:pt>
                <c:pt idx="193">
                  <c:v>3282.67</c:v>
                </c:pt>
                <c:pt idx="194">
                  <c:v>3312.33</c:v>
                </c:pt>
                <c:pt idx="195">
                  <c:v>3356.67</c:v>
                </c:pt>
                <c:pt idx="196">
                  <c:v>3392</c:v>
                </c:pt>
                <c:pt idx="197">
                  <c:v>3395.33</c:v>
                </c:pt>
                <c:pt idx="198">
                  <c:v>3391.67</c:v>
                </c:pt>
                <c:pt idx="199">
                  <c:v>3391.67</c:v>
                </c:pt>
                <c:pt idx="200">
                  <c:v>3351.67</c:v>
                </c:pt>
                <c:pt idx="201">
                  <c:v>3317</c:v>
                </c:pt>
                <c:pt idx="202">
                  <c:v>3310.67</c:v>
                </c:pt>
                <c:pt idx="203">
                  <c:v>3228</c:v>
                </c:pt>
                <c:pt idx="204">
                  <c:v>3183</c:v>
                </c:pt>
                <c:pt idx="205">
                  <c:v>3179.33</c:v>
                </c:pt>
                <c:pt idx="206">
                  <c:v>3176.67</c:v>
                </c:pt>
                <c:pt idx="207">
                  <c:v>3175</c:v>
                </c:pt>
                <c:pt idx="208">
                  <c:v>3171.67</c:v>
                </c:pt>
                <c:pt idx="209">
                  <c:v>3175.67</c:v>
                </c:pt>
                <c:pt idx="210">
                  <c:v>3195.67</c:v>
                </c:pt>
                <c:pt idx="211">
                  <c:v>3210</c:v>
                </c:pt>
                <c:pt idx="212">
                  <c:v>3215.33</c:v>
                </c:pt>
                <c:pt idx="213">
                  <c:v>3231.67</c:v>
                </c:pt>
                <c:pt idx="214">
                  <c:v>3230</c:v>
                </c:pt>
                <c:pt idx="215">
                  <c:v>3222.67</c:v>
                </c:pt>
                <c:pt idx="216">
                  <c:v>3182</c:v>
                </c:pt>
                <c:pt idx="217">
                  <c:v>3142.33</c:v>
                </c:pt>
                <c:pt idx="218">
                  <c:v>3095.33</c:v>
                </c:pt>
                <c:pt idx="219">
                  <c:v>3073.67</c:v>
                </c:pt>
                <c:pt idx="220">
                  <c:v>3047.33</c:v>
                </c:pt>
                <c:pt idx="221">
                  <c:v>3004.67</c:v>
                </c:pt>
                <c:pt idx="222">
                  <c:v>2992.33</c:v>
                </c:pt>
                <c:pt idx="223">
                  <c:v>2996</c:v>
                </c:pt>
                <c:pt idx="224">
                  <c:v>2986.33</c:v>
                </c:pt>
                <c:pt idx="225">
                  <c:v>3000.67</c:v>
                </c:pt>
                <c:pt idx="226">
                  <c:v>2985.33</c:v>
                </c:pt>
                <c:pt idx="227">
                  <c:v>3027.67</c:v>
                </c:pt>
                <c:pt idx="228">
                  <c:v>3040</c:v>
                </c:pt>
                <c:pt idx="229">
                  <c:v>3018</c:v>
                </c:pt>
                <c:pt idx="230">
                  <c:v>3024.67</c:v>
                </c:pt>
                <c:pt idx="231">
                  <c:v>2993.33</c:v>
                </c:pt>
                <c:pt idx="232">
                  <c:v>2925</c:v>
                </c:pt>
                <c:pt idx="233">
                  <c:v>2907.67</c:v>
                </c:pt>
                <c:pt idx="234">
                  <c:v>2878</c:v>
                </c:pt>
                <c:pt idx="235">
                  <c:v>2876.33</c:v>
                </c:pt>
                <c:pt idx="236">
                  <c:v>2876.67</c:v>
                </c:pt>
                <c:pt idx="237">
                  <c:v>2893.67</c:v>
                </c:pt>
                <c:pt idx="238">
                  <c:v>2906.33</c:v>
                </c:pt>
                <c:pt idx="239">
                  <c:v>2962.67</c:v>
                </c:pt>
                <c:pt idx="240">
                  <c:v>2994.67</c:v>
                </c:pt>
                <c:pt idx="241">
                  <c:v>3035</c:v>
                </c:pt>
                <c:pt idx="242">
                  <c:v>3074.33</c:v>
                </c:pt>
                <c:pt idx="243">
                  <c:v>3102</c:v>
                </c:pt>
                <c:pt idx="244">
                  <c:v>3125.33</c:v>
                </c:pt>
                <c:pt idx="245">
                  <c:v>3106</c:v>
                </c:pt>
                <c:pt idx="246">
                  <c:v>3024</c:v>
                </c:pt>
                <c:pt idx="247">
                  <c:v>2985.33</c:v>
                </c:pt>
                <c:pt idx="248">
                  <c:v>2941</c:v>
                </c:pt>
                <c:pt idx="249">
                  <c:v>2950.67</c:v>
                </c:pt>
                <c:pt idx="250">
                  <c:v>2901.33</c:v>
                </c:pt>
                <c:pt idx="251">
                  <c:v>2937.33</c:v>
                </c:pt>
                <c:pt idx="252">
                  <c:v>2962.33</c:v>
                </c:pt>
                <c:pt idx="253">
                  <c:v>2938.33</c:v>
                </c:pt>
                <c:pt idx="254">
                  <c:v>2972.67</c:v>
                </c:pt>
                <c:pt idx="255">
                  <c:v>3009.33</c:v>
                </c:pt>
                <c:pt idx="256">
                  <c:v>3025.67</c:v>
                </c:pt>
                <c:pt idx="257">
                  <c:v>3071.33</c:v>
                </c:pt>
                <c:pt idx="258">
                  <c:v>3081</c:v>
                </c:pt>
                <c:pt idx="259">
                  <c:v>3093.33</c:v>
                </c:pt>
                <c:pt idx="260">
                  <c:v>3072.33</c:v>
                </c:pt>
                <c:pt idx="261">
                  <c:v>3084.67</c:v>
                </c:pt>
                <c:pt idx="262">
                  <c:v>3078.67</c:v>
                </c:pt>
                <c:pt idx="263">
                  <c:v>3078</c:v>
                </c:pt>
                <c:pt idx="264">
                  <c:v>3068.33</c:v>
                </c:pt>
                <c:pt idx="265">
                  <c:v>3088.33</c:v>
                </c:pt>
                <c:pt idx="266">
                  <c:v>3114.33</c:v>
                </c:pt>
                <c:pt idx="267">
                  <c:v>3133.33</c:v>
                </c:pt>
                <c:pt idx="268">
                  <c:v>3148.33</c:v>
                </c:pt>
                <c:pt idx="269">
                  <c:v>3186</c:v>
                </c:pt>
                <c:pt idx="270">
                  <c:v>3223.33</c:v>
                </c:pt>
                <c:pt idx="271">
                  <c:v>3242.33</c:v>
                </c:pt>
                <c:pt idx="272">
                  <c:v>3310.67</c:v>
                </c:pt>
                <c:pt idx="273">
                  <c:v>3325</c:v>
                </c:pt>
                <c:pt idx="274">
                  <c:v>3346</c:v>
                </c:pt>
                <c:pt idx="275">
                  <c:v>3376</c:v>
                </c:pt>
                <c:pt idx="276">
                  <c:v>3374.33</c:v>
                </c:pt>
                <c:pt idx="277">
                  <c:v>3385.67</c:v>
                </c:pt>
                <c:pt idx="278">
                  <c:v>3403.67</c:v>
                </c:pt>
                <c:pt idx="279">
                  <c:v>3436.33</c:v>
                </c:pt>
                <c:pt idx="280">
                  <c:v>3489.67</c:v>
                </c:pt>
                <c:pt idx="281">
                  <c:v>3514</c:v>
                </c:pt>
                <c:pt idx="282">
                  <c:v>3559.33</c:v>
                </c:pt>
                <c:pt idx="283">
                  <c:v>3616.67</c:v>
                </c:pt>
                <c:pt idx="284">
                  <c:v>3651.33</c:v>
                </c:pt>
                <c:pt idx="285">
                  <c:v>3676.67</c:v>
                </c:pt>
                <c:pt idx="286">
                  <c:v>3683.67</c:v>
                </c:pt>
                <c:pt idx="287">
                  <c:v>3699.67</c:v>
                </c:pt>
                <c:pt idx="288">
                  <c:v>3690.33</c:v>
                </c:pt>
                <c:pt idx="289">
                  <c:v>3647.67</c:v>
                </c:pt>
                <c:pt idx="290">
                  <c:v>3569.67</c:v>
                </c:pt>
                <c:pt idx="291">
                  <c:v>3505.33</c:v>
                </c:pt>
                <c:pt idx="292">
                  <c:v>3387</c:v>
                </c:pt>
                <c:pt idx="293">
                  <c:v>3317.67</c:v>
                </c:pt>
                <c:pt idx="294">
                  <c:v>3222</c:v>
                </c:pt>
                <c:pt idx="295">
                  <c:v>3111.67</c:v>
                </c:pt>
                <c:pt idx="296">
                  <c:v>3026.33</c:v>
                </c:pt>
                <c:pt idx="297">
                  <c:v>2954.67</c:v>
                </c:pt>
                <c:pt idx="298">
                  <c:v>2895.33</c:v>
                </c:pt>
                <c:pt idx="299">
                  <c:v>2855.33</c:v>
                </c:pt>
                <c:pt idx="300">
                  <c:v>2804.67</c:v>
                </c:pt>
                <c:pt idx="301">
                  <c:v>2760.33</c:v>
                </c:pt>
                <c:pt idx="302">
                  <c:v>2719.33</c:v>
                </c:pt>
                <c:pt idx="303">
                  <c:v>2673.67</c:v>
                </c:pt>
                <c:pt idx="304">
                  <c:v>2609.33</c:v>
                </c:pt>
                <c:pt idx="305">
                  <c:v>2573.33</c:v>
                </c:pt>
                <c:pt idx="306">
                  <c:v>2487</c:v>
                </c:pt>
                <c:pt idx="307">
                  <c:v>2434.33</c:v>
                </c:pt>
                <c:pt idx="308">
                  <c:v>2408.67</c:v>
                </c:pt>
                <c:pt idx="309">
                  <c:v>2336.33</c:v>
                </c:pt>
                <c:pt idx="310">
                  <c:v>2291</c:v>
                </c:pt>
                <c:pt idx="311">
                  <c:v>2244.67</c:v>
                </c:pt>
                <c:pt idx="312">
                  <c:v>2251.67</c:v>
                </c:pt>
                <c:pt idx="313">
                  <c:v>2212.33</c:v>
                </c:pt>
                <c:pt idx="314">
                  <c:v>2209.67</c:v>
                </c:pt>
                <c:pt idx="315">
                  <c:v>2211.33</c:v>
                </c:pt>
                <c:pt idx="316">
                  <c:v>2205</c:v>
                </c:pt>
                <c:pt idx="317">
                  <c:v>2214</c:v>
                </c:pt>
                <c:pt idx="318">
                  <c:v>2237</c:v>
                </c:pt>
                <c:pt idx="319">
                  <c:v>2250</c:v>
                </c:pt>
                <c:pt idx="320">
                  <c:v>2274</c:v>
                </c:pt>
                <c:pt idx="321">
                  <c:v>2254</c:v>
                </c:pt>
                <c:pt idx="322">
                  <c:v>2212.67</c:v>
                </c:pt>
                <c:pt idx="323">
                  <c:v>2302</c:v>
                </c:pt>
                <c:pt idx="324">
                  <c:v>2163</c:v>
                </c:pt>
                <c:pt idx="325">
                  <c:v>2135.67</c:v>
                </c:pt>
                <c:pt idx="326">
                  <c:v>2116.67</c:v>
                </c:pt>
                <c:pt idx="327">
                  <c:v>2096.67</c:v>
                </c:pt>
                <c:pt idx="328">
                  <c:v>2078.33</c:v>
                </c:pt>
                <c:pt idx="329">
                  <c:v>2071.33</c:v>
                </c:pt>
                <c:pt idx="330">
                  <c:v>2068.67</c:v>
                </c:pt>
                <c:pt idx="331">
                  <c:v>2059</c:v>
                </c:pt>
                <c:pt idx="332">
                  <c:v>2064.67</c:v>
                </c:pt>
                <c:pt idx="333">
                  <c:v>2074</c:v>
                </c:pt>
                <c:pt idx="334">
                  <c:v>2102</c:v>
                </c:pt>
                <c:pt idx="335">
                  <c:v>2082.33</c:v>
                </c:pt>
                <c:pt idx="336">
                  <c:v>2074</c:v>
                </c:pt>
                <c:pt idx="337">
                  <c:v>2101</c:v>
                </c:pt>
                <c:pt idx="338">
                  <c:v>2107.67</c:v>
                </c:pt>
                <c:pt idx="339">
                  <c:v>2108.67</c:v>
                </c:pt>
                <c:pt idx="340">
                  <c:v>2092</c:v>
                </c:pt>
                <c:pt idx="341">
                  <c:v>2084.67</c:v>
                </c:pt>
                <c:pt idx="342">
                  <c:v>2078.33</c:v>
                </c:pt>
                <c:pt idx="343">
                  <c:v>2085.67</c:v>
                </c:pt>
                <c:pt idx="344">
                  <c:v>2078.33</c:v>
                </c:pt>
                <c:pt idx="345">
                  <c:v>2084.33</c:v>
                </c:pt>
                <c:pt idx="346">
                  <c:v>2084</c:v>
                </c:pt>
                <c:pt idx="347">
                  <c:v>2077.67</c:v>
                </c:pt>
                <c:pt idx="348">
                  <c:v>2076</c:v>
                </c:pt>
                <c:pt idx="349">
                  <c:v>2088.33</c:v>
                </c:pt>
                <c:pt idx="350">
                  <c:v>2100.33</c:v>
                </c:pt>
                <c:pt idx="351">
                  <c:v>2128</c:v>
                </c:pt>
                <c:pt idx="352">
                  <c:v>2120</c:v>
                </c:pt>
                <c:pt idx="353">
                  <c:v>2147</c:v>
                </c:pt>
                <c:pt idx="354">
                  <c:v>2137.67</c:v>
                </c:pt>
                <c:pt idx="355">
                  <c:v>2135.33</c:v>
                </c:pt>
                <c:pt idx="356">
                  <c:v>2131.67</c:v>
                </c:pt>
                <c:pt idx="357">
                  <c:v>2095.67</c:v>
                </c:pt>
                <c:pt idx="358">
                  <c:v>2086.67</c:v>
                </c:pt>
                <c:pt idx="359">
                  <c:v>2079</c:v>
                </c:pt>
                <c:pt idx="360">
                  <c:v>2038.67</c:v>
                </c:pt>
                <c:pt idx="361">
                  <c:v>2031.33</c:v>
                </c:pt>
                <c:pt idx="362">
                  <c:v>2023.67</c:v>
                </c:pt>
                <c:pt idx="363">
                  <c:v>2005</c:v>
                </c:pt>
                <c:pt idx="364">
                  <c:v>2034</c:v>
                </c:pt>
                <c:pt idx="365">
                  <c:v>2019.67</c:v>
                </c:pt>
                <c:pt idx="366">
                  <c:v>2004</c:v>
                </c:pt>
                <c:pt idx="367">
                  <c:v>2025.33</c:v>
                </c:pt>
                <c:pt idx="368">
                  <c:v>2034.33</c:v>
                </c:pt>
                <c:pt idx="369">
                  <c:v>2019.67</c:v>
                </c:pt>
                <c:pt idx="370">
                  <c:v>2032</c:v>
                </c:pt>
                <c:pt idx="371">
                  <c:v>2030.33</c:v>
                </c:pt>
                <c:pt idx="372">
                  <c:v>2006.67</c:v>
                </c:pt>
                <c:pt idx="373">
                  <c:v>2008</c:v>
                </c:pt>
                <c:pt idx="374">
                  <c:v>1994.33</c:v>
                </c:pt>
                <c:pt idx="375">
                  <c:v>1962.33</c:v>
                </c:pt>
                <c:pt idx="376">
                  <c:v>1955.67</c:v>
                </c:pt>
                <c:pt idx="377">
                  <c:v>1933.67</c:v>
                </c:pt>
                <c:pt idx="378">
                  <c:v>1943</c:v>
                </c:pt>
                <c:pt idx="379">
                  <c:v>1934.33</c:v>
                </c:pt>
                <c:pt idx="380">
                  <c:v>1957.67</c:v>
                </c:pt>
                <c:pt idx="381">
                  <c:v>1945.33</c:v>
                </c:pt>
                <c:pt idx="382">
                  <c:v>1965.33</c:v>
                </c:pt>
                <c:pt idx="383">
                  <c:v>1965.33</c:v>
                </c:pt>
                <c:pt idx="384">
                  <c:v>1979.67</c:v>
                </c:pt>
                <c:pt idx="385">
                  <c:v>2006.67</c:v>
                </c:pt>
                <c:pt idx="386">
                  <c:v>2007.33</c:v>
                </c:pt>
                <c:pt idx="387">
                  <c:v>2015.33</c:v>
                </c:pt>
                <c:pt idx="388">
                  <c:v>2020</c:v>
                </c:pt>
                <c:pt idx="389">
                  <c:v>2012.67</c:v>
                </c:pt>
                <c:pt idx="390">
                  <c:v>2006</c:v>
                </c:pt>
                <c:pt idx="391">
                  <c:v>1977.33</c:v>
                </c:pt>
                <c:pt idx="392">
                  <c:v>1960</c:v>
                </c:pt>
                <c:pt idx="393">
                  <c:v>1958.67</c:v>
                </c:pt>
                <c:pt idx="394">
                  <c:v>1961</c:v>
                </c:pt>
                <c:pt idx="395">
                  <c:v>1952.33</c:v>
                </c:pt>
                <c:pt idx="396">
                  <c:v>1957.67</c:v>
                </c:pt>
                <c:pt idx="397">
                  <c:v>1945.33</c:v>
                </c:pt>
                <c:pt idx="398">
                  <c:v>1912.67</c:v>
                </c:pt>
                <c:pt idx="399">
                  <c:v>1909.33</c:v>
                </c:pt>
                <c:pt idx="400">
                  <c:v>1908.67</c:v>
                </c:pt>
                <c:pt idx="401">
                  <c:v>1920.67</c:v>
                </c:pt>
                <c:pt idx="402">
                  <c:v>1915.67</c:v>
                </c:pt>
                <c:pt idx="403">
                  <c:v>1889.33</c:v>
                </c:pt>
                <c:pt idx="404">
                  <c:v>1879</c:v>
                </c:pt>
                <c:pt idx="405">
                  <c:v>1876.33</c:v>
                </c:pt>
                <c:pt idx="406">
                  <c:v>1850.33</c:v>
                </c:pt>
                <c:pt idx="407">
                  <c:v>1861.67</c:v>
                </c:pt>
                <c:pt idx="408">
                  <c:v>1798</c:v>
                </c:pt>
                <c:pt idx="409">
                  <c:v>1791.67</c:v>
                </c:pt>
                <c:pt idx="410">
                  <c:v>1760.33</c:v>
                </c:pt>
                <c:pt idx="411">
                  <c:v>1732</c:v>
                </c:pt>
                <c:pt idx="412">
                  <c:v>1725.33</c:v>
                </c:pt>
                <c:pt idx="413">
                  <c:v>1699</c:v>
                </c:pt>
                <c:pt idx="414">
                  <c:v>1696</c:v>
                </c:pt>
                <c:pt idx="415">
                  <c:v>1694</c:v>
                </c:pt>
                <c:pt idx="416">
                  <c:v>1669</c:v>
                </c:pt>
                <c:pt idx="417">
                  <c:v>1684.67</c:v>
                </c:pt>
                <c:pt idx="418">
                  <c:v>1686</c:v>
                </c:pt>
                <c:pt idx="419">
                  <c:v>1677.33</c:v>
                </c:pt>
                <c:pt idx="420">
                  <c:v>1658.33</c:v>
                </c:pt>
                <c:pt idx="421">
                  <c:v>1685.33</c:v>
                </c:pt>
                <c:pt idx="422">
                  <c:v>1649.67</c:v>
                </c:pt>
                <c:pt idx="423">
                  <c:v>1668</c:v>
                </c:pt>
                <c:pt idx="424">
                  <c:v>1651.33</c:v>
                </c:pt>
                <c:pt idx="425">
                  <c:v>1656.67</c:v>
                </c:pt>
                <c:pt idx="426">
                  <c:v>1633.33</c:v>
                </c:pt>
                <c:pt idx="427">
                  <c:v>1623.67</c:v>
                </c:pt>
                <c:pt idx="428">
                  <c:v>1593.33</c:v>
                </c:pt>
                <c:pt idx="429">
                  <c:v>1575.67</c:v>
                </c:pt>
                <c:pt idx="430">
                  <c:v>1555.33</c:v>
                </c:pt>
                <c:pt idx="431">
                  <c:v>1541.67</c:v>
                </c:pt>
                <c:pt idx="432">
                  <c:v>1515.33</c:v>
                </c:pt>
                <c:pt idx="433">
                  <c:v>1490.67</c:v>
                </c:pt>
                <c:pt idx="434">
                  <c:v>1497</c:v>
                </c:pt>
                <c:pt idx="435">
                  <c:v>1473.67</c:v>
                </c:pt>
                <c:pt idx="436">
                  <c:v>1464.33</c:v>
                </c:pt>
                <c:pt idx="437">
                  <c:v>1447.67</c:v>
                </c:pt>
                <c:pt idx="438">
                  <c:v>1422.33</c:v>
                </c:pt>
                <c:pt idx="439">
                  <c:v>1412.67</c:v>
                </c:pt>
                <c:pt idx="440">
                  <c:v>1405</c:v>
                </c:pt>
                <c:pt idx="441">
                  <c:v>1389.33</c:v>
                </c:pt>
                <c:pt idx="442">
                  <c:v>1388.33</c:v>
                </c:pt>
                <c:pt idx="443">
                  <c:v>1347.33</c:v>
                </c:pt>
                <c:pt idx="444">
                  <c:v>1343.67</c:v>
                </c:pt>
                <c:pt idx="445">
                  <c:v>1315.33</c:v>
                </c:pt>
                <c:pt idx="446">
                  <c:v>1288</c:v>
                </c:pt>
                <c:pt idx="447">
                  <c:v>1284.67</c:v>
                </c:pt>
                <c:pt idx="448">
                  <c:v>1272.33</c:v>
                </c:pt>
                <c:pt idx="449">
                  <c:v>1270</c:v>
                </c:pt>
                <c:pt idx="450">
                  <c:v>1260</c:v>
                </c:pt>
                <c:pt idx="451">
                  <c:v>1256.67</c:v>
                </c:pt>
                <c:pt idx="452">
                  <c:v>1227</c:v>
                </c:pt>
                <c:pt idx="453">
                  <c:v>1236.67</c:v>
                </c:pt>
                <c:pt idx="454">
                  <c:v>1215</c:v>
                </c:pt>
                <c:pt idx="455">
                  <c:v>1220.67</c:v>
                </c:pt>
                <c:pt idx="456">
                  <c:v>1227.67</c:v>
                </c:pt>
                <c:pt idx="457">
                  <c:v>1228.67</c:v>
                </c:pt>
                <c:pt idx="458">
                  <c:v>1226</c:v>
                </c:pt>
                <c:pt idx="459">
                  <c:v>1220.33</c:v>
                </c:pt>
                <c:pt idx="460">
                  <c:v>1232</c:v>
                </c:pt>
                <c:pt idx="461">
                  <c:v>1216</c:v>
                </c:pt>
                <c:pt idx="462">
                  <c:v>1238.33</c:v>
                </c:pt>
                <c:pt idx="463">
                  <c:v>1233.67</c:v>
                </c:pt>
                <c:pt idx="464">
                  <c:v>1219</c:v>
                </c:pt>
                <c:pt idx="465">
                  <c:v>1211</c:v>
                </c:pt>
                <c:pt idx="466">
                  <c:v>1201.33</c:v>
                </c:pt>
                <c:pt idx="467">
                  <c:v>1201</c:v>
                </c:pt>
                <c:pt idx="468">
                  <c:v>1191.67</c:v>
                </c:pt>
                <c:pt idx="469">
                  <c:v>1173.67</c:v>
                </c:pt>
                <c:pt idx="470">
                  <c:v>1176</c:v>
                </c:pt>
                <c:pt idx="471">
                  <c:v>1176.33</c:v>
                </c:pt>
                <c:pt idx="472">
                  <c:v>1173.67</c:v>
                </c:pt>
                <c:pt idx="473">
                  <c:v>1164.33</c:v>
                </c:pt>
                <c:pt idx="474">
                  <c:v>1171</c:v>
                </c:pt>
                <c:pt idx="475">
                  <c:v>1149.67</c:v>
                </c:pt>
                <c:pt idx="476">
                  <c:v>1148</c:v>
                </c:pt>
                <c:pt idx="477">
                  <c:v>1149.67</c:v>
                </c:pt>
                <c:pt idx="478">
                  <c:v>1142.33</c:v>
                </c:pt>
                <c:pt idx="479">
                  <c:v>1118.33</c:v>
                </c:pt>
                <c:pt idx="480">
                  <c:v>1137</c:v>
                </c:pt>
                <c:pt idx="481">
                  <c:v>1111</c:v>
                </c:pt>
                <c:pt idx="482">
                  <c:v>1108</c:v>
                </c:pt>
                <c:pt idx="483">
                  <c:v>1109.33</c:v>
                </c:pt>
                <c:pt idx="484">
                  <c:v>1092</c:v>
                </c:pt>
                <c:pt idx="485">
                  <c:v>1104.33</c:v>
                </c:pt>
                <c:pt idx="486">
                  <c:v>1084.67</c:v>
                </c:pt>
                <c:pt idx="487">
                  <c:v>1079.67</c:v>
                </c:pt>
                <c:pt idx="488">
                  <c:v>1083.67</c:v>
                </c:pt>
                <c:pt idx="489">
                  <c:v>1072.33</c:v>
                </c:pt>
                <c:pt idx="490">
                  <c:v>1058</c:v>
                </c:pt>
                <c:pt idx="491">
                  <c:v>1075</c:v>
                </c:pt>
                <c:pt idx="492">
                  <c:v>1076.33</c:v>
                </c:pt>
                <c:pt idx="493">
                  <c:v>1085.67</c:v>
                </c:pt>
                <c:pt idx="494">
                  <c:v>1081.33</c:v>
                </c:pt>
                <c:pt idx="495">
                  <c:v>1072</c:v>
                </c:pt>
                <c:pt idx="496">
                  <c:v>1076.33</c:v>
                </c:pt>
                <c:pt idx="497">
                  <c:v>1069</c:v>
                </c:pt>
                <c:pt idx="498">
                  <c:v>1075</c:v>
                </c:pt>
                <c:pt idx="499">
                  <c:v>1063</c:v>
                </c:pt>
                <c:pt idx="500">
                  <c:v>1068.33</c:v>
                </c:pt>
                <c:pt idx="501">
                  <c:v>1031.33</c:v>
                </c:pt>
                <c:pt idx="502">
                  <c:v>1057.33</c:v>
                </c:pt>
                <c:pt idx="503">
                  <c:v>1037</c:v>
                </c:pt>
                <c:pt idx="504">
                  <c:v>1028.67</c:v>
                </c:pt>
                <c:pt idx="505">
                  <c:v>1017</c:v>
                </c:pt>
                <c:pt idx="506">
                  <c:v>1012.67</c:v>
                </c:pt>
                <c:pt idx="507">
                  <c:v>1014</c:v>
                </c:pt>
                <c:pt idx="508">
                  <c:v>1017</c:v>
                </c:pt>
                <c:pt idx="509">
                  <c:v>1010.33</c:v>
                </c:pt>
                <c:pt idx="510">
                  <c:v>996.67</c:v>
                </c:pt>
                <c:pt idx="511">
                  <c:v>998.33</c:v>
                </c:pt>
                <c:pt idx="512">
                  <c:v>1005.67</c:v>
                </c:pt>
                <c:pt idx="513">
                  <c:v>992.33</c:v>
                </c:pt>
                <c:pt idx="514">
                  <c:v>969.33</c:v>
                </c:pt>
                <c:pt idx="515">
                  <c:v>982.67</c:v>
                </c:pt>
                <c:pt idx="516">
                  <c:v>966</c:v>
                </c:pt>
                <c:pt idx="517">
                  <c:v>972</c:v>
                </c:pt>
                <c:pt idx="518">
                  <c:v>939</c:v>
                </c:pt>
                <c:pt idx="519">
                  <c:v>981.67</c:v>
                </c:pt>
                <c:pt idx="520">
                  <c:v>945.33</c:v>
                </c:pt>
                <c:pt idx="521">
                  <c:v>939.67</c:v>
                </c:pt>
                <c:pt idx="522">
                  <c:v>929.33</c:v>
                </c:pt>
                <c:pt idx="523">
                  <c:v>936.33</c:v>
                </c:pt>
                <c:pt idx="524">
                  <c:v>923.33</c:v>
                </c:pt>
                <c:pt idx="525">
                  <c:v>914.67</c:v>
                </c:pt>
                <c:pt idx="526">
                  <c:v>923.67</c:v>
                </c:pt>
                <c:pt idx="527">
                  <c:v>923.33</c:v>
                </c:pt>
                <c:pt idx="528">
                  <c:v>912.33</c:v>
                </c:pt>
                <c:pt idx="529">
                  <c:v>905</c:v>
                </c:pt>
                <c:pt idx="530">
                  <c:v>899.33</c:v>
                </c:pt>
                <c:pt idx="531">
                  <c:v>881.33</c:v>
                </c:pt>
                <c:pt idx="532">
                  <c:v>874</c:v>
                </c:pt>
                <c:pt idx="533">
                  <c:v>862.67</c:v>
                </c:pt>
                <c:pt idx="534">
                  <c:v>875.33</c:v>
                </c:pt>
                <c:pt idx="535">
                  <c:v>851.67</c:v>
                </c:pt>
                <c:pt idx="536">
                  <c:v>846.67</c:v>
                </c:pt>
                <c:pt idx="537">
                  <c:v>857</c:v>
                </c:pt>
                <c:pt idx="538">
                  <c:v>830.67</c:v>
                </c:pt>
                <c:pt idx="539">
                  <c:v>819.33</c:v>
                </c:pt>
                <c:pt idx="540">
                  <c:v>821</c:v>
                </c:pt>
                <c:pt idx="541">
                  <c:v>825.67</c:v>
                </c:pt>
                <c:pt idx="542">
                  <c:v>794.33</c:v>
                </c:pt>
                <c:pt idx="543">
                  <c:v>791</c:v>
                </c:pt>
                <c:pt idx="544">
                  <c:v>803.67</c:v>
                </c:pt>
                <c:pt idx="545">
                  <c:v>793</c:v>
                </c:pt>
                <c:pt idx="546">
                  <c:v>778.33</c:v>
                </c:pt>
                <c:pt idx="547">
                  <c:v>767.67</c:v>
                </c:pt>
                <c:pt idx="548">
                  <c:v>768.67</c:v>
                </c:pt>
                <c:pt idx="549">
                  <c:v>745.33</c:v>
                </c:pt>
                <c:pt idx="550">
                  <c:v>741</c:v>
                </c:pt>
                <c:pt idx="551">
                  <c:v>738.67</c:v>
                </c:pt>
                <c:pt idx="552">
                  <c:v>723.33</c:v>
                </c:pt>
                <c:pt idx="553">
                  <c:v>740.67</c:v>
                </c:pt>
                <c:pt idx="554">
                  <c:v>738</c:v>
                </c:pt>
                <c:pt idx="555">
                  <c:v>737.33</c:v>
                </c:pt>
                <c:pt idx="556">
                  <c:v>750.33</c:v>
                </c:pt>
                <c:pt idx="557">
                  <c:v>732.67</c:v>
                </c:pt>
                <c:pt idx="558">
                  <c:v>741.33</c:v>
                </c:pt>
                <c:pt idx="559">
                  <c:v>757</c:v>
                </c:pt>
                <c:pt idx="560">
                  <c:v>749.67</c:v>
                </c:pt>
                <c:pt idx="561">
                  <c:v>763.67</c:v>
                </c:pt>
                <c:pt idx="562">
                  <c:v>750</c:v>
                </c:pt>
                <c:pt idx="563">
                  <c:v>758.67</c:v>
                </c:pt>
                <c:pt idx="564">
                  <c:v>759</c:v>
                </c:pt>
                <c:pt idx="565">
                  <c:v>744.33</c:v>
                </c:pt>
                <c:pt idx="566">
                  <c:v>740.67</c:v>
                </c:pt>
                <c:pt idx="567">
                  <c:v>763</c:v>
                </c:pt>
                <c:pt idx="568">
                  <c:v>730.33</c:v>
                </c:pt>
                <c:pt idx="569">
                  <c:v>733.67</c:v>
                </c:pt>
                <c:pt idx="570">
                  <c:v>717.33</c:v>
                </c:pt>
                <c:pt idx="571">
                  <c:v>728.33</c:v>
                </c:pt>
                <c:pt idx="572">
                  <c:v>713.33</c:v>
                </c:pt>
                <c:pt idx="573">
                  <c:v>710.67</c:v>
                </c:pt>
                <c:pt idx="574">
                  <c:v>726.33</c:v>
                </c:pt>
                <c:pt idx="575">
                  <c:v>711</c:v>
                </c:pt>
                <c:pt idx="576">
                  <c:v>714.67</c:v>
                </c:pt>
                <c:pt idx="577">
                  <c:v>726</c:v>
                </c:pt>
                <c:pt idx="578">
                  <c:v>737.67</c:v>
                </c:pt>
                <c:pt idx="579">
                  <c:v>727</c:v>
                </c:pt>
                <c:pt idx="580">
                  <c:v>708.33</c:v>
                </c:pt>
                <c:pt idx="581">
                  <c:v>730.33</c:v>
                </c:pt>
                <c:pt idx="582">
                  <c:v>717.33</c:v>
                </c:pt>
                <c:pt idx="583">
                  <c:v>735.67</c:v>
                </c:pt>
                <c:pt idx="584">
                  <c:v>724</c:v>
                </c:pt>
                <c:pt idx="585">
                  <c:v>724</c:v>
                </c:pt>
                <c:pt idx="586">
                  <c:v>720</c:v>
                </c:pt>
                <c:pt idx="587">
                  <c:v>756.33</c:v>
                </c:pt>
                <c:pt idx="588">
                  <c:v>722</c:v>
                </c:pt>
                <c:pt idx="589">
                  <c:v>734.67</c:v>
                </c:pt>
                <c:pt idx="590">
                  <c:v>746.33</c:v>
                </c:pt>
                <c:pt idx="591">
                  <c:v>746.33</c:v>
                </c:pt>
                <c:pt idx="592">
                  <c:v>752</c:v>
                </c:pt>
                <c:pt idx="593">
                  <c:v>764.67</c:v>
                </c:pt>
                <c:pt idx="594">
                  <c:v>752.33</c:v>
                </c:pt>
                <c:pt idx="595">
                  <c:v>772</c:v>
                </c:pt>
                <c:pt idx="596">
                  <c:v>802.33</c:v>
                </c:pt>
                <c:pt idx="597">
                  <c:v>783.67</c:v>
                </c:pt>
                <c:pt idx="598">
                  <c:v>804</c:v>
                </c:pt>
                <c:pt idx="599">
                  <c:v>814.67</c:v>
                </c:pt>
                <c:pt idx="600">
                  <c:v>820.67</c:v>
                </c:pt>
                <c:pt idx="601">
                  <c:v>844</c:v>
                </c:pt>
                <c:pt idx="602">
                  <c:v>852</c:v>
                </c:pt>
                <c:pt idx="603">
                  <c:v>840.33</c:v>
                </c:pt>
                <c:pt idx="604">
                  <c:v>864.67</c:v>
                </c:pt>
                <c:pt idx="605">
                  <c:v>851.67</c:v>
                </c:pt>
                <c:pt idx="606">
                  <c:v>855.67</c:v>
                </c:pt>
                <c:pt idx="607">
                  <c:v>840.33</c:v>
                </c:pt>
                <c:pt idx="608">
                  <c:v>844</c:v>
                </c:pt>
                <c:pt idx="609">
                  <c:v>841.33</c:v>
                </c:pt>
                <c:pt idx="610">
                  <c:v>840.67</c:v>
                </c:pt>
                <c:pt idx="611">
                  <c:v>850</c:v>
                </c:pt>
                <c:pt idx="612">
                  <c:v>861.33</c:v>
                </c:pt>
                <c:pt idx="613">
                  <c:v>873.33</c:v>
                </c:pt>
                <c:pt idx="614">
                  <c:v>884.67</c:v>
                </c:pt>
                <c:pt idx="615">
                  <c:v>902</c:v>
                </c:pt>
                <c:pt idx="616">
                  <c:v>912.67</c:v>
                </c:pt>
                <c:pt idx="617">
                  <c:v>961.33</c:v>
                </c:pt>
                <c:pt idx="618">
                  <c:v>960.33</c:v>
                </c:pt>
                <c:pt idx="619">
                  <c:v>982</c:v>
                </c:pt>
                <c:pt idx="620">
                  <c:v>951.67</c:v>
                </c:pt>
                <c:pt idx="621">
                  <c:v>970.67</c:v>
                </c:pt>
                <c:pt idx="622">
                  <c:v>954</c:v>
                </c:pt>
                <c:pt idx="623">
                  <c:v>952</c:v>
                </c:pt>
                <c:pt idx="624">
                  <c:v>938.67</c:v>
                </c:pt>
                <c:pt idx="625">
                  <c:v>943</c:v>
                </c:pt>
                <c:pt idx="626">
                  <c:v>948.33</c:v>
                </c:pt>
                <c:pt idx="627">
                  <c:v>980.67</c:v>
                </c:pt>
                <c:pt idx="628">
                  <c:v>969.33</c:v>
                </c:pt>
                <c:pt idx="629">
                  <c:v>991</c:v>
                </c:pt>
                <c:pt idx="630">
                  <c:v>1001.67</c:v>
                </c:pt>
                <c:pt idx="631">
                  <c:v>1025.67</c:v>
                </c:pt>
                <c:pt idx="632">
                  <c:v>1062.33</c:v>
                </c:pt>
                <c:pt idx="633">
                  <c:v>1064.33</c:v>
                </c:pt>
                <c:pt idx="634">
                  <c:v>1080.67</c:v>
                </c:pt>
                <c:pt idx="635">
                  <c:v>1113.67</c:v>
                </c:pt>
                <c:pt idx="636">
                  <c:v>1104.67</c:v>
                </c:pt>
                <c:pt idx="637">
                  <c:v>1140.33</c:v>
                </c:pt>
                <c:pt idx="638">
                  <c:v>1169.33</c:v>
                </c:pt>
                <c:pt idx="639">
                  <c:v>1181.33</c:v>
                </c:pt>
                <c:pt idx="640">
                  <c:v>1186.33</c:v>
                </c:pt>
                <c:pt idx="641">
                  <c:v>1193.67</c:v>
                </c:pt>
                <c:pt idx="642">
                  <c:v>1216.33</c:v>
                </c:pt>
                <c:pt idx="643">
                  <c:v>1215.67</c:v>
                </c:pt>
                <c:pt idx="644">
                  <c:v>1224.33</c:v>
                </c:pt>
                <c:pt idx="645">
                  <c:v>1258.33</c:v>
                </c:pt>
                <c:pt idx="646">
                  <c:v>1263.33</c:v>
                </c:pt>
                <c:pt idx="647">
                  <c:v>1296.33</c:v>
                </c:pt>
                <c:pt idx="648">
                  <c:v>1313</c:v>
                </c:pt>
                <c:pt idx="649">
                  <c:v>1322</c:v>
                </c:pt>
                <c:pt idx="650">
                  <c:v>1348</c:v>
                </c:pt>
                <c:pt idx="651">
                  <c:v>1366.67</c:v>
                </c:pt>
                <c:pt idx="652">
                  <c:v>1384.67</c:v>
                </c:pt>
                <c:pt idx="653">
                  <c:v>1416</c:v>
                </c:pt>
                <c:pt idx="654">
                  <c:v>1454.67</c:v>
                </c:pt>
                <c:pt idx="655">
                  <c:v>1521.67</c:v>
                </c:pt>
                <c:pt idx="656">
                  <c:v>1550</c:v>
                </c:pt>
                <c:pt idx="657">
                  <c:v>1573.33</c:v>
                </c:pt>
                <c:pt idx="658">
                  <c:v>1621.67</c:v>
                </c:pt>
                <c:pt idx="659">
                  <c:v>1677</c:v>
                </c:pt>
                <c:pt idx="660">
                  <c:v>1731.33</c:v>
                </c:pt>
                <c:pt idx="661">
                  <c:v>1740.33</c:v>
                </c:pt>
                <c:pt idx="662">
                  <c:v>1768</c:v>
                </c:pt>
                <c:pt idx="663">
                  <c:v>1801.33</c:v>
                </c:pt>
                <c:pt idx="664">
                  <c:v>1837</c:v>
                </c:pt>
                <c:pt idx="665">
                  <c:v>1882.67</c:v>
                </c:pt>
                <c:pt idx="666">
                  <c:v>1930</c:v>
                </c:pt>
                <c:pt idx="667">
                  <c:v>1965</c:v>
                </c:pt>
                <c:pt idx="668">
                  <c:v>2024.67</c:v>
                </c:pt>
                <c:pt idx="669">
                  <c:v>2058</c:v>
                </c:pt>
                <c:pt idx="670">
                  <c:v>2095</c:v>
                </c:pt>
                <c:pt idx="671">
                  <c:v>2133.33</c:v>
                </c:pt>
                <c:pt idx="672">
                  <c:v>2163.33</c:v>
                </c:pt>
                <c:pt idx="673">
                  <c:v>2219</c:v>
                </c:pt>
                <c:pt idx="674">
                  <c:v>2264.33</c:v>
                </c:pt>
                <c:pt idx="675">
                  <c:v>2332.33</c:v>
                </c:pt>
                <c:pt idx="676">
                  <c:v>2383.67</c:v>
                </c:pt>
                <c:pt idx="677">
                  <c:v>2424.67</c:v>
                </c:pt>
                <c:pt idx="678">
                  <c:v>2477.33</c:v>
                </c:pt>
                <c:pt idx="679">
                  <c:v>2520.67</c:v>
                </c:pt>
                <c:pt idx="680">
                  <c:v>2572</c:v>
                </c:pt>
                <c:pt idx="681">
                  <c:v>2620</c:v>
                </c:pt>
                <c:pt idx="682">
                  <c:v>2647.67</c:v>
                </c:pt>
                <c:pt idx="683">
                  <c:v>2677</c:v>
                </c:pt>
                <c:pt idx="684">
                  <c:v>2695.67</c:v>
                </c:pt>
                <c:pt idx="685">
                  <c:v>2746</c:v>
                </c:pt>
                <c:pt idx="686">
                  <c:v>2741</c:v>
                </c:pt>
                <c:pt idx="687">
                  <c:v>2755.67</c:v>
                </c:pt>
                <c:pt idx="688">
                  <c:v>2757</c:v>
                </c:pt>
                <c:pt idx="689">
                  <c:v>2778.33</c:v>
                </c:pt>
                <c:pt idx="690">
                  <c:v>2779</c:v>
                </c:pt>
                <c:pt idx="691">
                  <c:v>2792</c:v>
                </c:pt>
                <c:pt idx="692">
                  <c:v>2817</c:v>
                </c:pt>
                <c:pt idx="693">
                  <c:v>2798.67</c:v>
                </c:pt>
                <c:pt idx="694">
                  <c:v>2828.33</c:v>
                </c:pt>
                <c:pt idx="695">
                  <c:v>2820.33</c:v>
                </c:pt>
                <c:pt idx="696">
                  <c:v>2805.67</c:v>
                </c:pt>
                <c:pt idx="697">
                  <c:v>2837</c:v>
                </c:pt>
                <c:pt idx="698">
                  <c:v>2841</c:v>
                </c:pt>
                <c:pt idx="699">
                  <c:v>2842.67</c:v>
                </c:pt>
                <c:pt idx="700">
                  <c:v>2842.33</c:v>
                </c:pt>
                <c:pt idx="701">
                  <c:v>2862.67</c:v>
                </c:pt>
                <c:pt idx="702">
                  <c:v>2878.33</c:v>
                </c:pt>
                <c:pt idx="703">
                  <c:v>2847</c:v>
                </c:pt>
                <c:pt idx="704">
                  <c:v>2847.67</c:v>
                </c:pt>
                <c:pt idx="705">
                  <c:v>2822</c:v>
                </c:pt>
                <c:pt idx="706">
                  <c:v>2809.67</c:v>
                </c:pt>
                <c:pt idx="707">
                  <c:v>2804</c:v>
                </c:pt>
                <c:pt idx="708">
                  <c:v>2748</c:v>
                </c:pt>
                <c:pt idx="709">
                  <c:v>2732</c:v>
                </c:pt>
                <c:pt idx="710">
                  <c:v>2711.33</c:v>
                </c:pt>
                <c:pt idx="711">
                  <c:v>2688.33</c:v>
                </c:pt>
                <c:pt idx="712">
                  <c:v>2675.33</c:v>
                </c:pt>
                <c:pt idx="713">
                  <c:v>2626</c:v>
                </c:pt>
                <c:pt idx="714">
                  <c:v>2632</c:v>
                </c:pt>
                <c:pt idx="715">
                  <c:v>2603.67</c:v>
                </c:pt>
                <c:pt idx="716">
                  <c:v>2582.33</c:v>
                </c:pt>
                <c:pt idx="717">
                  <c:v>2607.33</c:v>
                </c:pt>
                <c:pt idx="718">
                  <c:v>2678</c:v>
                </c:pt>
                <c:pt idx="719">
                  <c:v>2588.33</c:v>
                </c:pt>
                <c:pt idx="720">
                  <c:v>2568</c:v>
                </c:pt>
                <c:pt idx="721">
                  <c:v>2571.67</c:v>
                </c:pt>
                <c:pt idx="722">
                  <c:v>2558.67</c:v>
                </c:pt>
                <c:pt idx="723">
                  <c:v>2546.67</c:v>
                </c:pt>
                <c:pt idx="724">
                  <c:v>2526.67</c:v>
                </c:pt>
                <c:pt idx="725">
                  <c:v>2491</c:v>
                </c:pt>
                <c:pt idx="726">
                  <c:v>2476</c:v>
                </c:pt>
                <c:pt idx="727">
                  <c:v>2445.33</c:v>
                </c:pt>
                <c:pt idx="728">
                  <c:v>2428.67</c:v>
                </c:pt>
                <c:pt idx="729">
                  <c:v>2405.33</c:v>
                </c:pt>
                <c:pt idx="730">
                  <c:v>2346</c:v>
                </c:pt>
                <c:pt idx="731">
                  <c:v>2329.67</c:v>
                </c:pt>
                <c:pt idx="732">
                  <c:v>2282.67</c:v>
                </c:pt>
                <c:pt idx="733">
                  <c:v>2239.67</c:v>
                </c:pt>
                <c:pt idx="734">
                  <c:v>2207.67</c:v>
                </c:pt>
                <c:pt idx="735">
                  <c:v>2192.67</c:v>
                </c:pt>
                <c:pt idx="736">
                  <c:v>2144</c:v>
                </c:pt>
                <c:pt idx="737">
                  <c:v>2130.33</c:v>
                </c:pt>
                <c:pt idx="738">
                  <c:v>2105.33</c:v>
                </c:pt>
                <c:pt idx="739">
                  <c:v>2085.33</c:v>
                </c:pt>
                <c:pt idx="740">
                  <c:v>2062</c:v>
                </c:pt>
                <c:pt idx="741">
                  <c:v>2057.67</c:v>
                </c:pt>
                <c:pt idx="742">
                  <c:v>2041.67</c:v>
                </c:pt>
                <c:pt idx="743">
                  <c:v>2038.67</c:v>
                </c:pt>
                <c:pt idx="744">
                  <c:v>2013.33</c:v>
                </c:pt>
                <c:pt idx="745">
                  <c:v>2002.33</c:v>
                </c:pt>
                <c:pt idx="746">
                  <c:v>2004.33</c:v>
                </c:pt>
                <c:pt idx="747">
                  <c:v>1989.33</c:v>
                </c:pt>
                <c:pt idx="748">
                  <c:v>1990.67</c:v>
                </c:pt>
                <c:pt idx="749">
                  <c:v>1983.67</c:v>
                </c:pt>
                <c:pt idx="750">
                  <c:v>1953.67</c:v>
                </c:pt>
                <c:pt idx="751">
                  <c:v>1933.33</c:v>
                </c:pt>
                <c:pt idx="752">
                  <c:v>1923.67</c:v>
                </c:pt>
                <c:pt idx="753">
                  <c:v>1903.33</c:v>
                </c:pt>
                <c:pt idx="754">
                  <c:v>1871.67</c:v>
                </c:pt>
                <c:pt idx="755">
                  <c:v>1848</c:v>
                </c:pt>
                <c:pt idx="756">
                  <c:v>1836</c:v>
                </c:pt>
                <c:pt idx="757">
                  <c:v>1800.33</c:v>
                </c:pt>
                <c:pt idx="758">
                  <c:v>1806.67</c:v>
                </c:pt>
                <c:pt idx="759">
                  <c:v>1752.67</c:v>
                </c:pt>
                <c:pt idx="760">
                  <c:v>1736</c:v>
                </c:pt>
                <c:pt idx="761">
                  <c:v>1729.33</c:v>
                </c:pt>
                <c:pt idx="762">
                  <c:v>1697.67</c:v>
                </c:pt>
                <c:pt idx="763">
                  <c:v>1668.67</c:v>
                </c:pt>
                <c:pt idx="764">
                  <c:v>1649</c:v>
                </c:pt>
                <c:pt idx="765">
                  <c:v>1644.67</c:v>
                </c:pt>
                <c:pt idx="766">
                  <c:v>1624</c:v>
                </c:pt>
                <c:pt idx="767">
                  <c:v>1599.67</c:v>
                </c:pt>
                <c:pt idx="768">
                  <c:v>1590.67</c:v>
                </c:pt>
                <c:pt idx="769">
                  <c:v>1560</c:v>
                </c:pt>
                <c:pt idx="770">
                  <c:v>1550.33</c:v>
                </c:pt>
                <c:pt idx="771">
                  <c:v>1534.67</c:v>
                </c:pt>
                <c:pt idx="772">
                  <c:v>1516.67</c:v>
                </c:pt>
                <c:pt idx="773">
                  <c:v>1490.33</c:v>
                </c:pt>
                <c:pt idx="774">
                  <c:v>1479.67</c:v>
                </c:pt>
                <c:pt idx="775">
                  <c:v>1456.33</c:v>
                </c:pt>
                <c:pt idx="776">
                  <c:v>1439.33</c:v>
                </c:pt>
                <c:pt idx="777">
                  <c:v>1396.33</c:v>
                </c:pt>
                <c:pt idx="778">
                  <c:v>1387.33</c:v>
                </c:pt>
                <c:pt idx="779">
                  <c:v>1323.67</c:v>
                </c:pt>
                <c:pt idx="780">
                  <c:v>1315</c:v>
                </c:pt>
                <c:pt idx="781">
                  <c:v>1298</c:v>
                </c:pt>
                <c:pt idx="782">
                  <c:v>1240.33</c:v>
                </c:pt>
                <c:pt idx="783">
                  <c:v>1212</c:v>
                </c:pt>
                <c:pt idx="784">
                  <c:v>1177.33</c:v>
                </c:pt>
                <c:pt idx="785">
                  <c:v>1166.67</c:v>
                </c:pt>
                <c:pt idx="786">
                  <c:v>1109</c:v>
                </c:pt>
                <c:pt idx="787">
                  <c:v>1077</c:v>
                </c:pt>
                <c:pt idx="788">
                  <c:v>1068.33</c:v>
                </c:pt>
                <c:pt idx="789">
                  <c:v>1004.67</c:v>
                </c:pt>
                <c:pt idx="790">
                  <c:v>980.33</c:v>
                </c:pt>
                <c:pt idx="791">
                  <c:v>968.33</c:v>
                </c:pt>
                <c:pt idx="792">
                  <c:v>928.67</c:v>
                </c:pt>
                <c:pt idx="793">
                  <c:v>919</c:v>
                </c:pt>
                <c:pt idx="794">
                  <c:v>890</c:v>
                </c:pt>
                <c:pt idx="795">
                  <c:v>863</c:v>
                </c:pt>
                <c:pt idx="796">
                  <c:v>832.67</c:v>
                </c:pt>
                <c:pt idx="797">
                  <c:v>817.33</c:v>
                </c:pt>
                <c:pt idx="798">
                  <c:v>792.33</c:v>
                </c:pt>
                <c:pt idx="799">
                  <c:v>765</c:v>
                </c:pt>
                <c:pt idx="800">
                  <c:v>744.33</c:v>
                </c:pt>
                <c:pt idx="801">
                  <c:v>739</c:v>
                </c:pt>
                <c:pt idx="802">
                  <c:v>697</c:v>
                </c:pt>
                <c:pt idx="803">
                  <c:v>679</c:v>
                </c:pt>
                <c:pt idx="804">
                  <c:v>638</c:v>
                </c:pt>
                <c:pt idx="805">
                  <c:v>612.33000000000004</c:v>
                </c:pt>
                <c:pt idx="806">
                  <c:v>604</c:v>
                </c:pt>
                <c:pt idx="807">
                  <c:v>557.33000000000004</c:v>
                </c:pt>
                <c:pt idx="808">
                  <c:v>546.66999999999996</c:v>
                </c:pt>
                <c:pt idx="809">
                  <c:v>512.66999999999996</c:v>
                </c:pt>
                <c:pt idx="810">
                  <c:v>474.67</c:v>
                </c:pt>
                <c:pt idx="811">
                  <c:v>445.67</c:v>
                </c:pt>
                <c:pt idx="812">
                  <c:v>429</c:v>
                </c:pt>
                <c:pt idx="813">
                  <c:v>408.67</c:v>
                </c:pt>
                <c:pt idx="814">
                  <c:v>382.67</c:v>
                </c:pt>
                <c:pt idx="815">
                  <c:v>371.33</c:v>
                </c:pt>
                <c:pt idx="816">
                  <c:v>363.67</c:v>
                </c:pt>
                <c:pt idx="817">
                  <c:v>326.33</c:v>
                </c:pt>
                <c:pt idx="818">
                  <c:v>324</c:v>
                </c:pt>
                <c:pt idx="819">
                  <c:v>288.67</c:v>
                </c:pt>
                <c:pt idx="820">
                  <c:v>273</c:v>
                </c:pt>
                <c:pt idx="821">
                  <c:v>252.67</c:v>
                </c:pt>
                <c:pt idx="822">
                  <c:v>249.33</c:v>
                </c:pt>
                <c:pt idx="823">
                  <c:v>234.67</c:v>
                </c:pt>
                <c:pt idx="824">
                  <c:v>223.33</c:v>
                </c:pt>
                <c:pt idx="825">
                  <c:v>201.33</c:v>
                </c:pt>
                <c:pt idx="826">
                  <c:v>193.67</c:v>
                </c:pt>
                <c:pt idx="827">
                  <c:v>192.67</c:v>
                </c:pt>
                <c:pt idx="828">
                  <c:v>170.67</c:v>
                </c:pt>
                <c:pt idx="829">
                  <c:v>139</c:v>
                </c:pt>
                <c:pt idx="830">
                  <c:v>135</c:v>
                </c:pt>
                <c:pt idx="831">
                  <c:v>126.67</c:v>
                </c:pt>
                <c:pt idx="832">
                  <c:v>107.67</c:v>
                </c:pt>
                <c:pt idx="833">
                  <c:v>95.67</c:v>
                </c:pt>
                <c:pt idx="834">
                  <c:v>79</c:v>
                </c:pt>
                <c:pt idx="835">
                  <c:v>82.33</c:v>
                </c:pt>
                <c:pt idx="836">
                  <c:v>56.33</c:v>
                </c:pt>
                <c:pt idx="837">
                  <c:v>46.67</c:v>
                </c:pt>
                <c:pt idx="838">
                  <c:v>44.33</c:v>
                </c:pt>
                <c:pt idx="839">
                  <c:v>27.67</c:v>
                </c:pt>
                <c:pt idx="840">
                  <c:v>22</c:v>
                </c:pt>
                <c:pt idx="841">
                  <c:v>3.67</c:v>
                </c:pt>
                <c:pt idx="842">
                  <c:v>-5.33</c:v>
                </c:pt>
                <c:pt idx="843">
                  <c:v>14.67</c:v>
                </c:pt>
                <c:pt idx="844">
                  <c:v>-8</c:v>
                </c:pt>
                <c:pt idx="845">
                  <c:v>-26</c:v>
                </c:pt>
                <c:pt idx="846">
                  <c:v>-25.33</c:v>
                </c:pt>
                <c:pt idx="847">
                  <c:v>-27.33</c:v>
                </c:pt>
                <c:pt idx="848">
                  <c:v>-24</c:v>
                </c:pt>
                <c:pt idx="849">
                  <c:v>-39.33</c:v>
                </c:pt>
                <c:pt idx="850">
                  <c:v>-49</c:v>
                </c:pt>
                <c:pt idx="851">
                  <c:v>-55.67</c:v>
                </c:pt>
                <c:pt idx="852">
                  <c:v>-31.33</c:v>
                </c:pt>
                <c:pt idx="853">
                  <c:v>-62.67</c:v>
                </c:pt>
                <c:pt idx="854">
                  <c:v>-82.67</c:v>
                </c:pt>
                <c:pt idx="855">
                  <c:v>-75.33</c:v>
                </c:pt>
                <c:pt idx="856">
                  <c:v>-92.33</c:v>
                </c:pt>
                <c:pt idx="857">
                  <c:v>-77.33</c:v>
                </c:pt>
                <c:pt idx="858">
                  <c:v>-91</c:v>
                </c:pt>
                <c:pt idx="859">
                  <c:v>-78</c:v>
                </c:pt>
                <c:pt idx="860">
                  <c:v>-113.33</c:v>
                </c:pt>
                <c:pt idx="861">
                  <c:v>-93.33</c:v>
                </c:pt>
                <c:pt idx="862">
                  <c:v>-117</c:v>
                </c:pt>
                <c:pt idx="863">
                  <c:v>-131.33000000000001</c:v>
                </c:pt>
                <c:pt idx="864">
                  <c:v>-124</c:v>
                </c:pt>
                <c:pt idx="865">
                  <c:v>-121</c:v>
                </c:pt>
                <c:pt idx="866">
                  <c:v>-136.33000000000001</c:v>
                </c:pt>
                <c:pt idx="867">
                  <c:v>-132.66999999999999</c:v>
                </c:pt>
                <c:pt idx="868">
                  <c:v>-123</c:v>
                </c:pt>
                <c:pt idx="869">
                  <c:v>-142.66999999999999</c:v>
                </c:pt>
                <c:pt idx="870">
                  <c:v>-148.66999999999999</c:v>
                </c:pt>
                <c:pt idx="871">
                  <c:v>-149.33000000000001</c:v>
                </c:pt>
                <c:pt idx="872">
                  <c:v>-144</c:v>
                </c:pt>
                <c:pt idx="873">
                  <c:v>-161</c:v>
                </c:pt>
                <c:pt idx="874">
                  <c:v>-163</c:v>
                </c:pt>
                <c:pt idx="875">
                  <c:v>-157</c:v>
                </c:pt>
                <c:pt idx="876">
                  <c:v>-165.67</c:v>
                </c:pt>
                <c:pt idx="877">
                  <c:v>-181</c:v>
                </c:pt>
                <c:pt idx="878">
                  <c:v>-177.67</c:v>
                </c:pt>
                <c:pt idx="879">
                  <c:v>-171.67</c:v>
                </c:pt>
                <c:pt idx="880">
                  <c:v>-181.33</c:v>
                </c:pt>
                <c:pt idx="881">
                  <c:v>-167</c:v>
                </c:pt>
                <c:pt idx="882">
                  <c:v>-178</c:v>
                </c:pt>
                <c:pt idx="883">
                  <c:v>-169</c:v>
                </c:pt>
                <c:pt idx="884">
                  <c:v>-180</c:v>
                </c:pt>
                <c:pt idx="885">
                  <c:v>-182</c:v>
                </c:pt>
                <c:pt idx="886">
                  <c:v>-143.33000000000001</c:v>
                </c:pt>
                <c:pt idx="887">
                  <c:v>-189</c:v>
                </c:pt>
                <c:pt idx="888">
                  <c:v>-193</c:v>
                </c:pt>
                <c:pt idx="889">
                  <c:v>-194.67</c:v>
                </c:pt>
                <c:pt idx="890">
                  <c:v>-126.33</c:v>
                </c:pt>
                <c:pt idx="891">
                  <c:v>-190</c:v>
                </c:pt>
                <c:pt idx="892">
                  <c:v>-174</c:v>
                </c:pt>
                <c:pt idx="893">
                  <c:v>-189.67</c:v>
                </c:pt>
                <c:pt idx="894">
                  <c:v>-199.67</c:v>
                </c:pt>
                <c:pt idx="895">
                  <c:v>-183.33</c:v>
                </c:pt>
                <c:pt idx="896">
                  <c:v>-211</c:v>
                </c:pt>
                <c:pt idx="897">
                  <c:v>-198</c:v>
                </c:pt>
                <c:pt idx="898">
                  <c:v>-201.33</c:v>
                </c:pt>
                <c:pt idx="899">
                  <c:v>-207.33</c:v>
                </c:pt>
                <c:pt idx="900">
                  <c:v>-194.67</c:v>
                </c:pt>
                <c:pt idx="901">
                  <c:v>-195</c:v>
                </c:pt>
                <c:pt idx="902">
                  <c:v>-191</c:v>
                </c:pt>
                <c:pt idx="903">
                  <c:v>-188.33</c:v>
                </c:pt>
                <c:pt idx="904">
                  <c:v>-199.33</c:v>
                </c:pt>
                <c:pt idx="905">
                  <c:v>-200.33</c:v>
                </c:pt>
                <c:pt idx="906">
                  <c:v>-199.67</c:v>
                </c:pt>
                <c:pt idx="907">
                  <c:v>-209</c:v>
                </c:pt>
                <c:pt idx="908">
                  <c:v>-196</c:v>
                </c:pt>
                <c:pt idx="909">
                  <c:v>-198.33</c:v>
                </c:pt>
                <c:pt idx="910">
                  <c:v>-211.67</c:v>
                </c:pt>
                <c:pt idx="911">
                  <c:v>-208.33</c:v>
                </c:pt>
                <c:pt idx="912">
                  <c:v>-208</c:v>
                </c:pt>
                <c:pt idx="913">
                  <c:v>-205</c:v>
                </c:pt>
                <c:pt idx="914">
                  <c:v>-205.33</c:v>
                </c:pt>
                <c:pt idx="915">
                  <c:v>-214.33</c:v>
                </c:pt>
                <c:pt idx="916">
                  <c:v>-213.33</c:v>
                </c:pt>
                <c:pt idx="917">
                  <c:v>-215.33</c:v>
                </c:pt>
                <c:pt idx="918">
                  <c:v>-215</c:v>
                </c:pt>
                <c:pt idx="919">
                  <c:v>-210.33</c:v>
                </c:pt>
                <c:pt idx="920">
                  <c:v>-223.67</c:v>
                </c:pt>
                <c:pt idx="921">
                  <c:v>-220</c:v>
                </c:pt>
                <c:pt idx="922">
                  <c:v>-225.33</c:v>
                </c:pt>
                <c:pt idx="923">
                  <c:v>-207.67</c:v>
                </c:pt>
                <c:pt idx="924">
                  <c:v>-225.33</c:v>
                </c:pt>
                <c:pt idx="925">
                  <c:v>-223</c:v>
                </c:pt>
                <c:pt idx="926">
                  <c:v>-224.67</c:v>
                </c:pt>
                <c:pt idx="927">
                  <c:v>-222.67</c:v>
                </c:pt>
                <c:pt idx="928">
                  <c:v>-201</c:v>
                </c:pt>
                <c:pt idx="929">
                  <c:v>-222</c:v>
                </c:pt>
                <c:pt idx="930">
                  <c:v>-221</c:v>
                </c:pt>
                <c:pt idx="931">
                  <c:v>-221.67</c:v>
                </c:pt>
                <c:pt idx="932">
                  <c:v>-213.33</c:v>
                </c:pt>
                <c:pt idx="933">
                  <c:v>-207.33</c:v>
                </c:pt>
                <c:pt idx="934">
                  <c:v>-216</c:v>
                </c:pt>
                <c:pt idx="935">
                  <c:v>-211.67</c:v>
                </c:pt>
                <c:pt idx="936">
                  <c:v>-209</c:v>
                </c:pt>
                <c:pt idx="937">
                  <c:v>-203</c:v>
                </c:pt>
                <c:pt idx="938">
                  <c:v>-194.67</c:v>
                </c:pt>
                <c:pt idx="939">
                  <c:v>-183.67</c:v>
                </c:pt>
                <c:pt idx="940">
                  <c:v>-173.67</c:v>
                </c:pt>
                <c:pt idx="941">
                  <c:v>-186</c:v>
                </c:pt>
                <c:pt idx="942">
                  <c:v>-204.67</c:v>
                </c:pt>
                <c:pt idx="943">
                  <c:v>-209.67</c:v>
                </c:pt>
                <c:pt idx="944">
                  <c:v>-200</c:v>
                </c:pt>
                <c:pt idx="945">
                  <c:v>-226.67</c:v>
                </c:pt>
                <c:pt idx="946">
                  <c:v>-225.67</c:v>
                </c:pt>
                <c:pt idx="947">
                  <c:v>-222.67</c:v>
                </c:pt>
                <c:pt idx="948">
                  <c:v>-216.33</c:v>
                </c:pt>
                <c:pt idx="949">
                  <c:v>-229.67</c:v>
                </c:pt>
                <c:pt idx="950">
                  <c:v>-230.67</c:v>
                </c:pt>
                <c:pt idx="951">
                  <c:v>-219.67</c:v>
                </c:pt>
                <c:pt idx="952">
                  <c:v>-224.33</c:v>
                </c:pt>
                <c:pt idx="953">
                  <c:v>-226</c:v>
                </c:pt>
                <c:pt idx="954">
                  <c:v>-227.67</c:v>
                </c:pt>
                <c:pt idx="955">
                  <c:v>-214</c:v>
                </c:pt>
                <c:pt idx="956">
                  <c:v>-227.33</c:v>
                </c:pt>
                <c:pt idx="957">
                  <c:v>-227.67</c:v>
                </c:pt>
                <c:pt idx="958">
                  <c:v>-227.33</c:v>
                </c:pt>
                <c:pt idx="959">
                  <c:v>-227.67</c:v>
                </c:pt>
                <c:pt idx="960">
                  <c:v>-226</c:v>
                </c:pt>
                <c:pt idx="961">
                  <c:v>-222.67</c:v>
                </c:pt>
                <c:pt idx="962">
                  <c:v>-234</c:v>
                </c:pt>
                <c:pt idx="963">
                  <c:v>-233</c:v>
                </c:pt>
                <c:pt idx="964">
                  <c:v>-222</c:v>
                </c:pt>
                <c:pt idx="965">
                  <c:v>-237</c:v>
                </c:pt>
                <c:pt idx="966">
                  <c:v>-219.67</c:v>
                </c:pt>
                <c:pt idx="967">
                  <c:v>-220.67</c:v>
                </c:pt>
                <c:pt idx="968">
                  <c:v>-236.67</c:v>
                </c:pt>
                <c:pt idx="969">
                  <c:v>-233</c:v>
                </c:pt>
                <c:pt idx="970">
                  <c:v>-218.33</c:v>
                </c:pt>
                <c:pt idx="971">
                  <c:v>-212.33</c:v>
                </c:pt>
                <c:pt idx="972">
                  <c:v>-233</c:v>
                </c:pt>
                <c:pt idx="973">
                  <c:v>-226</c:v>
                </c:pt>
                <c:pt idx="974">
                  <c:v>-229.67</c:v>
                </c:pt>
                <c:pt idx="975">
                  <c:v>-222.67</c:v>
                </c:pt>
                <c:pt idx="976">
                  <c:v>-197.67</c:v>
                </c:pt>
                <c:pt idx="977">
                  <c:v>-212.33</c:v>
                </c:pt>
                <c:pt idx="978">
                  <c:v>-214.33</c:v>
                </c:pt>
                <c:pt idx="979">
                  <c:v>-232.33</c:v>
                </c:pt>
                <c:pt idx="980">
                  <c:v>-231.67</c:v>
                </c:pt>
                <c:pt idx="981">
                  <c:v>-220.67</c:v>
                </c:pt>
                <c:pt idx="982">
                  <c:v>-212.33</c:v>
                </c:pt>
                <c:pt idx="983">
                  <c:v>-227</c:v>
                </c:pt>
                <c:pt idx="984">
                  <c:v>-223</c:v>
                </c:pt>
                <c:pt idx="985">
                  <c:v>-222.33</c:v>
                </c:pt>
                <c:pt idx="986">
                  <c:v>-219.67</c:v>
                </c:pt>
                <c:pt idx="987">
                  <c:v>-228.67</c:v>
                </c:pt>
                <c:pt idx="988">
                  <c:v>-221.33</c:v>
                </c:pt>
                <c:pt idx="989">
                  <c:v>-228.33</c:v>
                </c:pt>
                <c:pt idx="990">
                  <c:v>-233</c:v>
                </c:pt>
                <c:pt idx="991">
                  <c:v>-234</c:v>
                </c:pt>
                <c:pt idx="992">
                  <c:v>-228.33</c:v>
                </c:pt>
                <c:pt idx="993">
                  <c:v>-226</c:v>
                </c:pt>
                <c:pt idx="994">
                  <c:v>-220.33</c:v>
                </c:pt>
                <c:pt idx="995">
                  <c:v>-224.67</c:v>
                </c:pt>
                <c:pt idx="996">
                  <c:v>-225</c:v>
                </c:pt>
                <c:pt idx="997">
                  <c:v>-227.67</c:v>
                </c:pt>
                <c:pt idx="998">
                  <c:v>-230.67</c:v>
                </c:pt>
                <c:pt idx="999">
                  <c:v>-233</c:v>
                </c:pt>
                <c:pt idx="1000">
                  <c:v>-227</c:v>
                </c:pt>
                <c:pt idx="1001">
                  <c:v>-210.67</c:v>
                </c:pt>
                <c:pt idx="1002">
                  <c:v>-227</c:v>
                </c:pt>
                <c:pt idx="1003">
                  <c:v>-212.67</c:v>
                </c:pt>
                <c:pt idx="1004">
                  <c:v>-220.33</c:v>
                </c:pt>
                <c:pt idx="1005">
                  <c:v>-240.33</c:v>
                </c:pt>
                <c:pt idx="1006">
                  <c:v>-211.67</c:v>
                </c:pt>
                <c:pt idx="1007">
                  <c:v>-231</c:v>
                </c:pt>
                <c:pt idx="1008">
                  <c:v>-223.33</c:v>
                </c:pt>
                <c:pt idx="1009">
                  <c:v>-224.67</c:v>
                </c:pt>
                <c:pt idx="1010">
                  <c:v>-227.33</c:v>
                </c:pt>
                <c:pt idx="1011">
                  <c:v>-202.67</c:v>
                </c:pt>
                <c:pt idx="1012">
                  <c:v>-240.67</c:v>
                </c:pt>
                <c:pt idx="1013">
                  <c:v>-230.67</c:v>
                </c:pt>
                <c:pt idx="1014">
                  <c:v>-233.67</c:v>
                </c:pt>
                <c:pt idx="1015">
                  <c:v>-232</c:v>
                </c:pt>
                <c:pt idx="1016">
                  <c:v>-230.67</c:v>
                </c:pt>
                <c:pt idx="1017">
                  <c:v>-224</c:v>
                </c:pt>
                <c:pt idx="1018">
                  <c:v>-245.33</c:v>
                </c:pt>
                <c:pt idx="1019">
                  <c:v>-222</c:v>
                </c:pt>
                <c:pt idx="1020">
                  <c:v>-242.33</c:v>
                </c:pt>
                <c:pt idx="1021">
                  <c:v>-225</c:v>
                </c:pt>
                <c:pt idx="1022">
                  <c:v>-223.33</c:v>
                </c:pt>
                <c:pt idx="1023">
                  <c:v>-231.67</c:v>
                </c:pt>
                <c:pt idx="1024">
                  <c:v>-279.67</c:v>
                </c:pt>
                <c:pt idx="1025">
                  <c:v>-282.33</c:v>
                </c:pt>
                <c:pt idx="1026">
                  <c:v>-292</c:v>
                </c:pt>
                <c:pt idx="1027">
                  <c:v>-282.33</c:v>
                </c:pt>
                <c:pt idx="1028">
                  <c:v>-130.33000000000001</c:v>
                </c:pt>
                <c:pt idx="1029">
                  <c:v>-134</c:v>
                </c:pt>
                <c:pt idx="1030">
                  <c:v>-121.33</c:v>
                </c:pt>
                <c:pt idx="1031">
                  <c:v>-116.67</c:v>
                </c:pt>
                <c:pt idx="1032">
                  <c:v>-99</c:v>
                </c:pt>
                <c:pt idx="1033">
                  <c:v>-74.33</c:v>
                </c:pt>
                <c:pt idx="1034">
                  <c:v>-240.67</c:v>
                </c:pt>
                <c:pt idx="1035">
                  <c:v>-231.33</c:v>
                </c:pt>
                <c:pt idx="1036">
                  <c:v>-245.67</c:v>
                </c:pt>
                <c:pt idx="1037">
                  <c:v>-239</c:v>
                </c:pt>
                <c:pt idx="1038">
                  <c:v>-238</c:v>
                </c:pt>
                <c:pt idx="1039">
                  <c:v>-237.67</c:v>
                </c:pt>
                <c:pt idx="1040">
                  <c:v>-289.67</c:v>
                </c:pt>
                <c:pt idx="1041">
                  <c:v>-290</c:v>
                </c:pt>
                <c:pt idx="1042">
                  <c:v>-290.67</c:v>
                </c:pt>
                <c:pt idx="1043">
                  <c:v>-289.67</c:v>
                </c:pt>
              </c:numCache>
            </c:numRef>
          </c:yVal>
          <c:smooth val="1"/>
        </c:ser>
        <c:ser>
          <c:idx val="5"/>
          <c:order val="1"/>
          <c:tx>
            <c:strRef>
              <c:f>גיליון1!$D$14:$F$14</c:f>
              <c:strCache>
                <c:ptCount val="3"/>
                <c:pt idx="0">
                  <c:v>30</c:v>
                </c:pt>
                <c:pt idx="1">
                  <c:v>coli</c:v>
                </c:pt>
                <c:pt idx="2">
                  <c:v>1</c:v>
                </c:pt>
              </c:strCache>
            </c:strRef>
          </c:tx>
          <c:spPr>
            <a:ln w="19050" cap="rnd">
              <a:solidFill>
                <a:srgbClr val="FF0000"/>
              </a:solidFill>
              <a:prstDash val="sysDot"/>
              <a:round/>
            </a:ln>
            <a:effectLst/>
          </c:spPr>
          <c:marker>
            <c:symbol val="none"/>
          </c:marker>
          <c:xVal>
            <c:numRef>
              <c:f>גיליון1!$G$1:$ANJ$1</c:f>
              <c:numCache>
                <c:formatCode>General</c:formatCode>
                <c:ptCount val="1044"/>
                <c:pt idx="0">
                  <c:v>160.70099999999999</c:v>
                </c:pt>
                <c:pt idx="1">
                  <c:v>166.74199999999999</c:v>
                </c:pt>
                <c:pt idx="2">
                  <c:v>172.77699999999999</c:v>
                </c:pt>
                <c:pt idx="3">
                  <c:v>178.80500000000001</c:v>
                </c:pt>
                <c:pt idx="4">
                  <c:v>184.82599999999999</c:v>
                </c:pt>
                <c:pt idx="5">
                  <c:v>190.84100000000001</c:v>
                </c:pt>
                <c:pt idx="6">
                  <c:v>196.84899999999999</c:v>
                </c:pt>
                <c:pt idx="7">
                  <c:v>202.85</c:v>
                </c:pt>
                <c:pt idx="8">
                  <c:v>208.845</c:v>
                </c:pt>
                <c:pt idx="9">
                  <c:v>214.833</c:v>
                </c:pt>
                <c:pt idx="10">
                  <c:v>220.815</c:v>
                </c:pt>
                <c:pt idx="11">
                  <c:v>226.78899999999999</c:v>
                </c:pt>
                <c:pt idx="12">
                  <c:v>232.75800000000001</c:v>
                </c:pt>
                <c:pt idx="13">
                  <c:v>238.71899999999999</c:v>
                </c:pt>
                <c:pt idx="14">
                  <c:v>244.67400000000001</c:v>
                </c:pt>
                <c:pt idx="15">
                  <c:v>250.62299999999999</c:v>
                </c:pt>
                <c:pt idx="16">
                  <c:v>256.565</c:v>
                </c:pt>
                <c:pt idx="17">
                  <c:v>262.5</c:v>
                </c:pt>
                <c:pt idx="18">
                  <c:v>268.42899999999997</c:v>
                </c:pt>
                <c:pt idx="19">
                  <c:v>274.351</c:v>
                </c:pt>
                <c:pt idx="20">
                  <c:v>280.267</c:v>
                </c:pt>
                <c:pt idx="21">
                  <c:v>286.17599999999999</c:v>
                </c:pt>
                <c:pt idx="22">
                  <c:v>292.07900000000001</c:v>
                </c:pt>
                <c:pt idx="23">
                  <c:v>297.97500000000002</c:v>
                </c:pt>
                <c:pt idx="24">
                  <c:v>303.86500000000001</c:v>
                </c:pt>
                <c:pt idx="25">
                  <c:v>309.74799999999999</c:v>
                </c:pt>
                <c:pt idx="26">
                  <c:v>315.625</c:v>
                </c:pt>
                <c:pt idx="27">
                  <c:v>321.495</c:v>
                </c:pt>
                <c:pt idx="28">
                  <c:v>327.35899999999998</c:v>
                </c:pt>
                <c:pt idx="29">
                  <c:v>333.21699999999998</c:v>
                </c:pt>
                <c:pt idx="30">
                  <c:v>339.06799999999998</c:v>
                </c:pt>
                <c:pt idx="31">
                  <c:v>344.91199999999998</c:v>
                </c:pt>
                <c:pt idx="32">
                  <c:v>350.75099999999998</c:v>
                </c:pt>
                <c:pt idx="33">
                  <c:v>356.58300000000003</c:v>
                </c:pt>
                <c:pt idx="34">
                  <c:v>362.40800000000002</c:v>
                </c:pt>
                <c:pt idx="35">
                  <c:v>368.22699999999998</c:v>
                </c:pt>
                <c:pt idx="36">
                  <c:v>374.04</c:v>
                </c:pt>
                <c:pt idx="37">
                  <c:v>379.84699999999998</c:v>
                </c:pt>
                <c:pt idx="38">
                  <c:v>385.64699999999999</c:v>
                </c:pt>
                <c:pt idx="39">
                  <c:v>391.44</c:v>
                </c:pt>
                <c:pt idx="40">
                  <c:v>397.22800000000001</c:v>
                </c:pt>
                <c:pt idx="41">
                  <c:v>403.00900000000001</c:v>
                </c:pt>
                <c:pt idx="42">
                  <c:v>408.78399999999999</c:v>
                </c:pt>
                <c:pt idx="43">
                  <c:v>414.553</c:v>
                </c:pt>
                <c:pt idx="44">
                  <c:v>420.315</c:v>
                </c:pt>
                <c:pt idx="45">
                  <c:v>426.07100000000003</c:v>
                </c:pt>
                <c:pt idx="46">
                  <c:v>431.82100000000003</c:v>
                </c:pt>
                <c:pt idx="47">
                  <c:v>437.565</c:v>
                </c:pt>
                <c:pt idx="48">
                  <c:v>443.30200000000002</c:v>
                </c:pt>
                <c:pt idx="49">
                  <c:v>449.03300000000002</c:v>
                </c:pt>
                <c:pt idx="50">
                  <c:v>454.75799999999998</c:v>
                </c:pt>
                <c:pt idx="51">
                  <c:v>460.47699999999998</c:v>
                </c:pt>
                <c:pt idx="52">
                  <c:v>466.18900000000002</c:v>
                </c:pt>
                <c:pt idx="53">
                  <c:v>471.89600000000002</c:v>
                </c:pt>
                <c:pt idx="54">
                  <c:v>477.596</c:v>
                </c:pt>
                <c:pt idx="55">
                  <c:v>483.29</c:v>
                </c:pt>
                <c:pt idx="56">
                  <c:v>488.97800000000001</c:v>
                </c:pt>
                <c:pt idx="57">
                  <c:v>494.66</c:v>
                </c:pt>
                <c:pt idx="58">
                  <c:v>500.33499999999998</c:v>
                </c:pt>
                <c:pt idx="59">
                  <c:v>506.005</c:v>
                </c:pt>
                <c:pt idx="60">
                  <c:v>511.66800000000001</c:v>
                </c:pt>
                <c:pt idx="61">
                  <c:v>517.32500000000005</c:v>
                </c:pt>
                <c:pt idx="62">
                  <c:v>522.97699999999998</c:v>
                </c:pt>
                <c:pt idx="63">
                  <c:v>528.62199999999996</c:v>
                </c:pt>
                <c:pt idx="64">
                  <c:v>534.26099999999997</c:v>
                </c:pt>
                <c:pt idx="65">
                  <c:v>539.89400000000001</c:v>
                </c:pt>
                <c:pt idx="66">
                  <c:v>545.52099999999996</c:v>
                </c:pt>
                <c:pt idx="67">
                  <c:v>551.14099999999996</c:v>
                </c:pt>
                <c:pt idx="68">
                  <c:v>556.75599999999997</c:v>
                </c:pt>
                <c:pt idx="69">
                  <c:v>562.36500000000001</c:v>
                </c:pt>
                <c:pt idx="70">
                  <c:v>567.96799999999996</c:v>
                </c:pt>
                <c:pt idx="71">
                  <c:v>573.56500000000005</c:v>
                </c:pt>
                <c:pt idx="72">
                  <c:v>579.15499999999997</c:v>
                </c:pt>
                <c:pt idx="73">
                  <c:v>584.74</c:v>
                </c:pt>
                <c:pt idx="74">
                  <c:v>590.31899999999996</c:v>
                </c:pt>
                <c:pt idx="75">
                  <c:v>595.89200000000005</c:v>
                </c:pt>
                <c:pt idx="76">
                  <c:v>601.45899999999995</c:v>
                </c:pt>
                <c:pt idx="77">
                  <c:v>607.02</c:v>
                </c:pt>
                <c:pt idx="78">
                  <c:v>612.57500000000005</c:v>
                </c:pt>
                <c:pt idx="79">
                  <c:v>618.12400000000002</c:v>
                </c:pt>
                <c:pt idx="80">
                  <c:v>623.66700000000003</c:v>
                </c:pt>
                <c:pt idx="81">
                  <c:v>629.20399999999995</c:v>
                </c:pt>
                <c:pt idx="82">
                  <c:v>634.73500000000001</c:v>
                </c:pt>
                <c:pt idx="83">
                  <c:v>640.26099999999997</c:v>
                </c:pt>
                <c:pt idx="84">
                  <c:v>645.78099999999995</c:v>
                </c:pt>
                <c:pt idx="85">
                  <c:v>651.29399999999998</c:v>
                </c:pt>
                <c:pt idx="86">
                  <c:v>656.80200000000002</c:v>
                </c:pt>
                <c:pt idx="87">
                  <c:v>662.30399999999997</c:v>
                </c:pt>
                <c:pt idx="88">
                  <c:v>667.8</c:v>
                </c:pt>
                <c:pt idx="89">
                  <c:v>673.29</c:v>
                </c:pt>
                <c:pt idx="90">
                  <c:v>678.77499999999998</c:v>
                </c:pt>
                <c:pt idx="91">
                  <c:v>684.25400000000002</c:v>
                </c:pt>
                <c:pt idx="92">
                  <c:v>689.726</c:v>
                </c:pt>
                <c:pt idx="93">
                  <c:v>695.19299999999998</c:v>
                </c:pt>
                <c:pt idx="94">
                  <c:v>700.65499999999997</c:v>
                </c:pt>
                <c:pt idx="95">
                  <c:v>706.11</c:v>
                </c:pt>
                <c:pt idx="96">
                  <c:v>711.56</c:v>
                </c:pt>
                <c:pt idx="97">
                  <c:v>717.00400000000002</c:v>
                </c:pt>
                <c:pt idx="98">
                  <c:v>722.44200000000001</c:v>
                </c:pt>
                <c:pt idx="99">
                  <c:v>727.87400000000002</c:v>
                </c:pt>
                <c:pt idx="100">
                  <c:v>733.30100000000004</c:v>
                </c:pt>
                <c:pt idx="101">
                  <c:v>738.72199999999998</c:v>
                </c:pt>
                <c:pt idx="102">
                  <c:v>744.13699999999994</c:v>
                </c:pt>
                <c:pt idx="103">
                  <c:v>749.54700000000003</c:v>
                </c:pt>
                <c:pt idx="104">
                  <c:v>754.95100000000002</c:v>
                </c:pt>
                <c:pt idx="105">
                  <c:v>760.34900000000005</c:v>
                </c:pt>
                <c:pt idx="106">
                  <c:v>765.74099999999999</c:v>
                </c:pt>
                <c:pt idx="107">
                  <c:v>771.12800000000004</c:v>
                </c:pt>
                <c:pt idx="108">
                  <c:v>776.50900000000001</c:v>
                </c:pt>
                <c:pt idx="109">
                  <c:v>781.88499999999999</c:v>
                </c:pt>
                <c:pt idx="110">
                  <c:v>787.25400000000002</c:v>
                </c:pt>
                <c:pt idx="111">
                  <c:v>792.61800000000005</c:v>
                </c:pt>
                <c:pt idx="112">
                  <c:v>797.97699999999998</c:v>
                </c:pt>
                <c:pt idx="113">
                  <c:v>803.33</c:v>
                </c:pt>
                <c:pt idx="114">
                  <c:v>808.67700000000002</c:v>
                </c:pt>
                <c:pt idx="115">
                  <c:v>814.01900000000001</c:v>
                </c:pt>
                <c:pt idx="116">
                  <c:v>819.35500000000002</c:v>
                </c:pt>
                <c:pt idx="117">
                  <c:v>824.68600000000004</c:v>
                </c:pt>
                <c:pt idx="118">
                  <c:v>830.01099999999997</c:v>
                </c:pt>
                <c:pt idx="119">
                  <c:v>835.33</c:v>
                </c:pt>
                <c:pt idx="120">
                  <c:v>840.64400000000001</c:v>
                </c:pt>
                <c:pt idx="121">
                  <c:v>845.952</c:v>
                </c:pt>
                <c:pt idx="122">
                  <c:v>851.255</c:v>
                </c:pt>
                <c:pt idx="123">
                  <c:v>856.55200000000002</c:v>
                </c:pt>
                <c:pt idx="124">
                  <c:v>861.84400000000005</c:v>
                </c:pt>
                <c:pt idx="125">
                  <c:v>867.13</c:v>
                </c:pt>
                <c:pt idx="126">
                  <c:v>872.41</c:v>
                </c:pt>
                <c:pt idx="127">
                  <c:v>877.68600000000004</c:v>
                </c:pt>
                <c:pt idx="128">
                  <c:v>882.95500000000004</c:v>
                </c:pt>
                <c:pt idx="129">
                  <c:v>888.21900000000005</c:v>
                </c:pt>
                <c:pt idx="130">
                  <c:v>893.47799999999995</c:v>
                </c:pt>
                <c:pt idx="131">
                  <c:v>898.73099999999999</c:v>
                </c:pt>
                <c:pt idx="132">
                  <c:v>903.97900000000004</c:v>
                </c:pt>
                <c:pt idx="133">
                  <c:v>909.221</c:v>
                </c:pt>
                <c:pt idx="134">
                  <c:v>914.45799999999997</c:v>
                </c:pt>
                <c:pt idx="135">
                  <c:v>919.69</c:v>
                </c:pt>
                <c:pt idx="136">
                  <c:v>924.91600000000005</c:v>
                </c:pt>
                <c:pt idx="137">
                  <c:v>930.13599999999997</c:v>
                </c:pt>
                <c:pt idx="138">
                  <c:v>935.351</c:v>
                </c:pt>
                <c:pt idx="139">
                  <c:v>940.56100000000004</c:v>
                </c:pt>
                <c:pt idx="140">
                  <c:v>945.76599999999996</c:v>
                </c:pt>
                <c:pt idx="141">
                  <c:v>950.96500000000003</c:v>
                </c:pt>
                <c:pt idx="142">
                  <c:v>956.15800000000002</c:v>
                </c:pt>
                <c:pt idx="143">
                  <c:v>961.34699999999998</c:v>
                </c:pt>
                <c:pt idx="144">
                  <c:v>966.529</c:v>
                </c:pt>
                <c:pt idx="145">
                  <c:v>971.70699999999999</c:v>
                </c:pt>
                <c:pt idx="146">
                  <c:v>976.87900000000002</c:v>
                </c:pt>
                <c:pt idx="147">
                  <c:v>982.04600000000005</c:v>
                </c:pt>
                <c:pt idx="148">
                  <c:v>987.20799999999997</c:v>
                </c:pt>
                <c:pt idx="149">
                  <c:v>992.36400000000003</c:v>
                </c:pt>
                <c:pt idx="150">
                  <c:v>997.51499999999999</c:v>
                </c:pt>
                <c:pt idx="151">
                  <c:v>1002.66</c:v>
                </c:pt>
                <c:pt idx="152">
                  <c:v>1007.801</c:v>
                </c:pt>
                <c:pt idx="153">
                  <c:v>1012.936</c:v>
                </c:pt>
                <c:pt idx="154">
                  <c:v>1018.066</c:v>
                </c:pt>
                <c:pt idx="155">
                  <c:v>1023.19</c:v>
                </c:pt>
                <c:pt idx="156">
                  <c:v>1028.309</c:v>
                </c:pt>
                <c:pt idx="157">
                  <c:v>1033.423</c:v>
                </c:pt>
                <c:pt idx="158">
                  <c:v>1038.5319999999999</c:v>
                </c:pt>
                <c:pt idx="159">
                  <c:v>1043.636</c:v>
                </c:pt>
                <c:pt idx="160">
                  <c:v>1048.7339999999999</c:v>
                </c:pt>
                <c:pt idx="161">
                  <c:v>1053.827</c:v>
                </c:pt>
                <c:pt idx="162">
                  <c:v>1058.915</c:v>
                </c:pt>
                <c:pt idx="163">
                  <c:v>1063.998</c:v>
                </c:pt>
                <c:pt idx="164">
                  <c:v>1069.075</c:v>
                </c:pt>
                <c:pt idx="165">
                  <c:v>1074.1469999999999</c:v>
                </c:pt>
                <c:pt idx="166">
                  <c:v>1079.2139999999999</c:v>
                </c:pt>
                <c:pt idx="167">
                  <c:v>1084.2760000000001</c:v>
                </c:pt>
                <c:pt idx="168">
                  <c:v>1089.3330000000001</c:v>
                </c:pt>
                <c:pt idx="169">
                  <c:v>1094.385</c:v>
                </c:pt>
                <c:pt idx="170">
                  <c:v>1099.431</c:v>
                </c:pt>
                <c:pt idx="171">
                  <c:v>1104.472</c:v>
                </c:pt>
                <c:pt idx="172">
                  <c:v>1109.509</c:v>
                </c:pt>
                <c:pt idx="173">
                  <c:v>1114.54</c:v>
                </c:pt>
                <c:pt idx="174">
                  <c:v>1119.5650000000001</c:v>
                </c:pt>
                <c:pt idx="175">
                  <c:v>1124.586</c:v>
                </c:pt>
                <c:pt idx="176">
                  <c:v>1129.6020000000001</c:v>
                </c:pt>
                <c:pt idx="177">
                  <c:v>1134.6130000000001</c:v>
                </c:pt>
                <c:pt idx="178">
                  <c:v>1139.6179999999999</c:v>
                </c:pt>
                <c:pt idx="179">
                  <c:v>1144.6189999999999</c:v>
                </c:pt>
                <c:pt idx="180">
                  <c:v>1149.614</c:v>
                </c:pt>
                <c:pt idx="181">
                  <c:v>1154.604</c:v>
                </c:pt>
                <c:pt idx="182">
                  <c:v>1159.5889999999999</c:v>
                </c:pt>
                <c:pt idx="183">
                  <c:v>1164.57</c:v>
                </c:pt>
                <c:pt idx="184">
                  <c:v>1169.5450000000001</c:v>
                </c:pt>
                <c:pt idx="185">
                  <c:v>1174.5150000000001</c:v>
                </c:pt>
                <c:pt idx="186">
                  <c:v>1179.48</c:v>
                </c:pt>
                <c:pt idx="187">
                  <c:v>1184.44</c:v>
                </c:pt>
                <c:pt idx="188">
                  <c:v>1189.395</c:v>
                </c:pt>
                <c:pt idx="189">
                  <c:v>1194.345</c:v>
                </c:pt>
                <c:pt idx="190">
                  <c:v>1199.29</c:v>
                </c:pt>
                <c:pt idx="191">
                  <c:v>1204.23</c:v>
                </c:pt>
                <c:pt idx="192">
                  <c:v>1209.165</c:v>
                </c:pt>
                <c:pt idx="193">
                  <c:v>1214.095</c:v>
                </c:pt>
                <c:pt idx="194">
                  <c:v>1219.021</c:v>
                </c:pt>
                <c:pt idx="195">
                  <c:v>1223.941</c:v>
                </c:pt>
                <c:pt idx="196">
                  <c:v>1228.856</c:v>
                </c:pt>
                <c:pt idx="197">
                  <c:v>1233.7660000000001</c:v>
                </c:pt>
                <c:pt idx="198">
                  <c:v>1238.672</c:v>
                </c:pt>
                <c:pt idx="199">
                  <c:v>1243.5719999999999</c:v>
                </c:pt>
                <c:pt idx="200">
                  <c:v>1248.4670000000001</c:v>
                </c:pt>
                <c:pt idx="201">
                  <c:v>1253.3579999999999</c:v>
                </c:pt>
                <c:pt idx="202">
                  <c:v>1258.2439999999999</c:v>
                </c:pt>
                <c:pt idx="203">
                  <c:v>1263.124</c:v>
                </c:pt>
                <c:pt idx="204">
                  <c:v>1268</c:v>
                </c:pt>
                <c:pt idx="205">
                  <c:v>1272.8710000000001</c:v>
                </c:pt>
                <c:pt idx="206">
                  <c:v>1277.7370000000001</c:v>
                </c:pt>
                <c:pt idx="207">
                  <c:v>1282.5989999999999</c:v>
                </c:pt>
                <c:pt idx="208">
                  <c:v>1287.4549999999999</c:v>
                </c:pt>
                <c:pt idx="209">
                  <c:v>1292.306</c:v>
                </c:pt>
                <c:pt idx="210">
                  <c:v>1297.153</c:v>
                </c:pt>
                <c:pt idx="211">
                  <c:v>1301.9949999999999</c:v>
                </c:pt>
                <c:pt idx="212">
                  <c:v>1306.8320000000001</c:v>
                </c:pt>
                <c:pt idx="213">
                  <c:v>1311.664</c:v>
                </c:pt>
                <c:pt idx="214">
                  <c:v>1316.491</c:v>
                </c:pt>
                <c:pt idx="215">
                  <c:v>1321.3140000000001</c:v>
                </c:pt>
                <c:pt idx="216">
                  <c:v>1326.1320000000001</c:v>
                </c:pt>
                <c:pt idx="217">
                  <c:v>1330.9449999999999</c:v>
                </c:pt>
                <c:pt idx="218">
                  <c:v>1335.7529999999999</c:v>
                </c:pt>
                <c:pt idx="219">
                  <c:v>1340.556</c:v>
                </c:pt>
                <c:pt idx="220">
                  <c:v>1345.354</c:v>
                </c:pt>
                <c:pt idx="221">
                  <c:v>1350.1479999999999</c:v>
                </c:pt>
                <c:pt idx="222">
                  <c:v>1354.9369999999999</c:v>
                </c:pt>
                <c:pt idx="223">
                  <c:v>1359.722</c:v>
                </c:pt>
                <c:pt idx="224">
                  <c:v>1364.501</c:v>
                </c:pt>
                <c:pt idx="225">
                  <c:v>1369.2760000000001</c:v>
                </c:pt>
                <c:pt idx="226">
                  <c:v>1374.046</c:v>
                </c:pt>
                <c:pt idx="227">
                  <c:v>1378.8109999999999</c:v>
                </c:pt>
                <c:pt idx="228">
                  <c:v>1383.5719999999999</c:v>
                </c:pt>
                <c:pt idx="229">
                  <c:v>1388.327</c:v>
                </c:pt>
                <c:pt idx="230">
                  <c:v>1393.079</c:v>
                </c:pt>
                <c:pt idx="231">
                  <c:v>1397.825</c:v>
                </c:pt>
                <c:pt idx="232">
                  <c:v>1402.567</c:v>
                </c:pt>
                <c:pt idx="233">
                  <c:v>1407.3040000000001</c:v>
                </c:pt>
                <c:pt idx="234">
                  <c:v>1412.0360000000001</c:v>
                </c:pt>
                <c:pt idx="235">
                  <c:v>1416.7639999999999</c:v>
                </c:pt>
                <c:pt idx="236">
                  <c:v>1421.4870000000001</c:v>
                </c:pt>
                <c:pt idx="237">
                  <c:v>1426.2049999999999</c:v>
                </c:pt>
                <c:pt idx="238">
                  <c:v>1430.9190000000001</c:v>
                </c:pt>
                <c:pt idx="239">
                  <c:v>1435.6279999999999</c:v>
                </c:pt>
                <c:pt idx="240">
                  <c:v>1440.3330000000001</c:v>
                </c:pt>
                <c:pt idx="241">
                  <c:v>1445.0319999999999</c:v>
                </c:pt>
                <c:pt idx="242">
                  <c:v>1449.7270000000001</c:v>
                </c:pt>
                <c:pt idx="243">
                  <c:v>1454.4179999999999</c:v>
                </c:pt>
                <c:pt idx="244">
                  <c:v>1459.104</c:v>
                </c:pt>
                <c:pt idx="245">
                  <c:v>1463.7850000000001</c:v>
                </c:pt>
                <c:pt idx="246">
                  <c:v>1468.462</c:v>
                </c:pt>
                <c:pt idx="247">
                  <c:v>1473.134</c:v>
                </c:pt>
                <c:pt idx="248">
                  <c:v>1477.8019999999999</c:v>
                </c:pt>
                <c:pt idx="249">
                  <c:v>1482.4649999999999</c:v>
                </c:pt>
                <c:pt idx="250">
                  <c:v>1487.123</c:v>
                </c:pt>
                <c:pt idx="251">
                  <c:v>1491.777</c:v>
                </c:pt>
                <c:pt idx="252">
                  <c:v>1496.4259999999999</c:v>
                </c:pt>
                <c:pt idx="253">
                  <c:v>1501.0709999999999</c:v>
                </c:pt>
                <c:pt idx="254">
                  <c:v>1505.711</c:v>
                </c:pt>
                <c:pt idx="255">
                  <c:v>1510.347</c:v>
                </c:pt>
                <c:pt idx="256">
                  <c:v>1514.9780000000001</c:v>
                </c:pt>
                <c:pt idx="257">
                  <c:v>1519.604</c:v>
                </c:pt>
                <c:pt idx="258">
                  <c:v>1524.2260000000001</c:v>
                </c:pt>
                <c:pt idx="259">
                  <c:v>1528.8440000000001</c:v>
                </c:pt>
                <c:pt idx="260">
                  <c:v>1533.4570000000001</c:v>
                </c:pt>
                <c:pt idx="261">
                  <c:v>1538.0650000000001</c:v>
                </c:pt>
                <c:pt idx="262">
                  <c:v>1542.6690000000001</c:v>
                </c:pt>
                <c:pt idx="263">
                  <c:v>1547.269</c:v>
                </c:pt>
                <c:pt idx="264">
                  <c:v>1551.864</c:v>
                </c:pt>
                <c:pt idx="265">
                  <c:v>1556.454</c:v>
                </c:pt>
                <c:pt idx="266">
                  <c:v>1561.0409999999999</c:v>
                </c:pt>
                <c:pt idx="267">
                  <c:v>1565.6220000000001</c:v>
                </c:pt>
                <c:pt idx="268">
                  <c:v>1570.1990000000001</c:v>
                </c:pt>
                <c:pt idx="269">
                  <c:v>1574.7719999999999</c:v>
                </c:pt>
                <c:pt idx="270">
                  <c:v>1579.34</c:v>
                </c:pt>
                <c:pt idx="271">
                  <c:v>1583.904</c:v>
                </c:pt>
                <c:pt idx="272">
                  <c:v>1588.4639999999999</c:v>
                </c:pt>
                <c:pt idx="273">
                  <c:v>1593.019</c:v>
                </c:pt>
                <c:pt idx="274">
                  <c:v>1597.569</c:v>
                </c:pt>
                <c:pt idx="275">
                  <c:v>1602.115</c:v>
                </c:pt>
                <c:pt idx="276">
                  <c:v>1606.6569999999999</c:v>
                </c:pt>
                <c:pt idx="277">
                  <c:v>1611.1949999999999</c:v>
                </c:pt>
                <c:pt idx="278">
                  <c:v>1615.7280000000001</c:v>
                </c:pt>
                <c:pt idx="279">
                  <c:v>1620.2560000000001</c:v>
                </c:pt>
                <c:pt idx="280">
                  <c:v>1624.78</c:v>
                </c:pt>
                <c:pt idx="281">
                  <c:v>1629.3</c:v>
                </c:pt>
                <c:pt idx="282">
                  <c:v>1633.816</c:v>
                </c:pt>
                <c:pt idx="283">
                  <c:v>1638.327</c:v>
                </c:pt>
                <c:pt idx="284">
                  <c:v>1642.8340000000001</c:v>
                </c:pt>
                <c:pt idx="285">
                  <c:v>1647.336</c:v>
                </c:pt>
                <c:pt idx="286">
                  <c:v>1651.8340000000001</c:v>
                </c:pt>
                <c:pt idx="287">
                  <c:v>1656.328</c:v>
                </c:pt>
                <c:pt idx="288">
                  <c:v>1660.817</c:v>
                </c:pt>
                <c:pt idx="289">
                  <c:v>1665.3019999999999</c:v>
                </c:pt>
                <c:pt idx="290">
                  <c:v>1669.7829999999999</c:v>
                </c:pt>
                <c:pt idx="291">
                  <c:v>1674.259</c:v>
                </c:pt>
                <c:pt idx="292">
                  <c:v>1678.732</c:v>
                </c:pt>
                <c:pt idx="293">
                  <c:v>1683.1990000000001</c:v>
                </c:pt>
                <c:pt idx="294">
                  <c:v>1687.663</c:v>
                </c:pt>
                <c:pt idx="295">
                  <c:v>1692.1220000000001</c:v>
                </c:pt>
                <c:pt idx="296">
                  <c:v>1696.577</c:v>
                </c:pt>
                <c:pt idx="297">
                  <c:v>1701.028</c:v>
                </c:pt>
                <c:pt idx="298">
                  <c:v>1705.4739999999999</c:v>
                </c:pt>
                <c:pt idx="299">
                  <c:v>1709.9169999999999</c:v>
                </c:pt>
                <c:pt idx="300">
                  <c:v>1714.355</c:v>
                </c:pt>
                <c:pt idx="301">
                  <c:v>1718.788</c:v>
                </c:pt>
                <c:pt idx="302">
                  <c:v>1723.2180000000001</c:v>
                </c:pt>
                <c:pt idx="303">
                  <c:v>1727.643</c:v>
                </c:pt>
                <c:pt idx="304">
                  <c:v>1732.0640000000001</c:v>
                </c:pt>
                <c:pt idx="305">
                  <c:v>1736.481</c:v>
                </c:pt>
                <c:pt idx="306">
                  <c:v>1740.893</c:v>
                </c:pt>
                <c:pt idx="307">
                  <c:v>1745.3009999999999</c:v>
                </c:pt>
                <c:pt idx="308">
                  <c:v>1749.7049999999999</c:v>
                </c:pt>
                <c:pt idx="309">
                  <c:v>1754.105</c:v>
                </c:pt>
                <c:pt idx="310">
                  <c:v>1758.501</c:v>
                </c:pt>
                <c:pt idx="311">
                  <c:v>1762.893</c:v>
                </c:pt>
                <c:pt idx="312">
                  <c:v>1767.28</c:v>
                </c:pt>
                <c:pt idx="313">
                  <c:v>1771.663</c:v>
                </c:pt>
                <c:pt idx="314">
                  <c:v>1776.0419999999999</c:v>
                </c:pt>
                <c:pt idx="315">
                  <c:v>1780.4169999999999</c:v>
                </c:pt>
                <c:pt idx="316">
                  <c:v>1784.787</c:v>
                </c:pt>
                <c:pt idx="317">
                  <c:v>1789.154</c:v>
                </c:pt>
                <c:pt idx="318">
                  <c:v>1793.5160000000001</c:v>
                </c:pt>
                <c:pt idx="319">
                  <c:v>1797.874</c:v>
                </c:pt>
                <c:pt idx="320">
                  <c:v>1802.2280000000001</c:v>
                </c:pt>
                <c:pt idx="321">
                  <c:v>1806.578</c:v>
                </c:pt>
                <c:pt idx="322">
                  <c:v>1810.924</c:v>
                </c:pt>
                <c:pt idx="323">
                  <c:v>1815.2660000000001</c:v>
                </c:pt>
                <c:pt idx="324">
                  <c:v>1819.6030000000001</c:v>
                </c:pt>
                <c:pt idx="325">
                  <c:v>1823.9369999999999</c:v>
                </c:pt>
                <c:pt idx="326">
                  <c:v>1828.2660000000001</c:v>
                </c:pt>
                <c:pt idx="327">
                  <c:v>1832.5909999999999</c:v>
                </c:pt>
                <c:pt idx="328">
                  <c:v>1836.913</c:v>
                </c:pt>
                <c:pt idx="329">
                  <c:v>1841.23</c:v>
                </c:pt>
                <c:pt idx="330">
                  <c:v>1845.5429999999999</c:v>
                </c:pt>
                <c:pt idx="331">
                  <c:v>1849.8520000000001</c:v>
                </c:pt>
                <c:pt idx="332">
                  <c:v>1854.1559999999999</c:v>
                </c:pt>
                <c:pt idx="333">
                  <c:v>1858.4570000000001</c:v>
                </c:pt>
                <c:pt idx="334">
                  <c:v>1862.7539999999999</c:v>
                </c:pt>
                <c:pt idx="335">
                  <c:v>1867.047</c:v>
                </c:pt>
                <c:pt idx="336">
                  <c:v>1871.335</c:v>
                </c:pt>
                <c:pt idx="337">
                  <c:v>1875.62</c:v>
                </c:pt>
                <c:pt idx="338">
                  <c:v>1879.9</c:v>
                </c:pt>
                <c:pt idx="339">
                  <c:v>1884.1769999999999</c:v>
                </c:pt>
                <c:pt idx="340">
                  <c:v>1888.4490000000001</c:v>
                </c:pt>
                <c:pt idx="341">
                  <c:v>1892.7180000000001</c:v>
                </c:pt>
                <c:pt idx="342">
                  <c:v>1896.982</c:v>
                </c:pt>
                <c:pt idx="343">
                  <c:v>1901.2429999999999</c:v>
                </c:pt>
                <c:pt idx="344">
                  <c:v>1905.499</c:v>
                </c:pt>
                <c:pt idx="345">
                  <c:v>1909.752</c:v>
                </c:pt>
                <c:pt idx="346">
                  <c:v>1914</c:v>
                </c:pt>
                <c:pt idx="347">
                  <c:v>1918.2449999999999</c:v>
                </c:pt>
                <c:pt idx="348">
                  <c:v>1922.4849999999999</c:v>
                </c:pt>
                <c:pt idx="349">
                  <c:v>1926.722</c:v>
                </c:pt>
                <c:pt idx="350">
                  <c:v>1930.954</c:v>
                </c:pt>
                <c:pt idx="351">
                  <c:v>1935.183</c:v>
                </c:pt>
                <c:pt idx="352">
                  <c:v>1939.4079999999999</c:v>
                </c:pt>
                <c:pt idx="353">
                  <c:v>1943.6279999999999</c:v>
                </c:pt>
                <c:pt idx="354">
                  <c:v>1947.845</c:v>
                </c:pt>
                <c:pt idx="355">
                  <c:v>1952.058</c:v>
                </c:pt>
                <c:pt idx="356">
                  <c:v>1956.2670000000001</c:v>
                </c:pt>
                <c:pt idx="357">
                  <c:v>1960.472</c:v>
                </c:pt>
                <c:pt idx="358">
                  <c:v>1964.673</c:v>
                </c:pt>
                <c:pt idx="359">
                  <c:v>1968.87</c:v>
                </c:pt>
                <c:pt idx="360">
                  <c:v>1973.0630000000001</c:v>
                </c:pt>
                <c:pt idx="361">
                  <c:v>1977.252</c:v>
                </c:pt>
                <c:pt idx="362">
                  <c:v>1981.4380000000001</c:v>
                </c:pt>
                <c:pt idx="363">
                  <c:v>1985.6189999999999</c:v>
                </c:pt>
                <c:pt idx="364">
                  <c:v>1989.797</c:v>
                </c:pt>
                <c:pt idx="365">
                  <c:v>1993.971</c:v>
                </c:pt>
                <c:pt idx="366">
                  <c:v>1998.14</c:v>
                </c:pt>
                <c:pt idx="367">
                  <c:v>2002.306</c:v>
                </c:pt>
                <c:pt idx="368">
                  <c:v>2006.4690000000001</c:v>
                </c:pt>
                <c:pt idx="369">
                  <c:v>2010.627</c:v>
                </c:pt>
                <c:pt idx="370">
                  <c:v>2014.7809999999999</c:v>
                </c:pt>
                <c:pt idx="371">
                  <c:v>2018.932</c:v>
                </c:pt>
                <c:pt idx="372">
                  <c:v>2023.078</c:v>
                </c:pt>
                <c:pt idx="373">
                  <c:v>2027.221</c:v>
                </c:pt>
                <c:pt idx="374">
                  <c:v>2031.36</c:v>
                </c:pt>
                <c:pt idx="375">
                  <c:v>2035.4949999999999</c:v>
                </c:pt>
                <c:pt idx="376">
                  <c:v>2039.627</c:v>
                </c:pt>
                <c:pt idx="377">
                  <c:v>2043.7539999999999</c:v>
                </c:pt>
                <c:pt idx="378">
                  <c:v>2047.8779999999999</c:v>
                </c:pt>
                <c:pt idx="379">
                  <c:v>2051.998</c:v>
                </c:pt>
                <c:pt idx="380">
                  <c:v>2056.114</c:v>
                </c:pt>
                <c:pt idx="381">
                  <c:v>2060.2260000000001</c:v>
                </c:pt>
                <c:pt idx="382">
                  <c:v>2064.3339999999998</c:v>
                </c:pt>
                <c:pt idx="383">
                  <c:v>2068.4389999999999</c:v>
                </c:pt>
                <c:pt idx="384">
                  <c:v>2072.54</c:v>
                </c:pt>
                <c:pt idx="385">
                  <c:v>2076.6370000000002</c:v>
                </c:pt>
                <c:pt idx="386">
                  <c:v>2080.73</c:v>
                </c:pt>
                <c:pt idx="387">
                  <c:v>2084.8200000000002</c:v>
                </c:pt>
                <c:pt idx="388">
                  <c:v>2088.9059999999999</c:v>
                </c:pt>
                <c:pt idx="389">
                  <c:v>2092.9879999999998</c:v>
                </c:pt>
                <c:pt idx="390">
                  <c:v>2097.0659999999998</c:v>
                </c:pt>
                <c:pt idx="391">
                  <c:v>2101.14</c:v>
                </c:pt>
                <c:pt idx="392">
                  <c:v>2105.2109999999998</c:v>
                </c:pt>
                <c:pt idx="393">
                  <c:v>2109.2779999999998</c:v>
                </c:pt>
                <c:pt idx="394">
                  <c:v>2113.3420000000001</c:v>
                </c:pt>
                <c:pt idx="395">
                  <c:v>2117.4009999999998</c:v>
                </c:pt>
                <c:pt idx="396">
                  <c:v>2121.4569999999999</c:v>
                </c:pt>
                <c:pt idx="397">
                  <c:v>2125.509</c:v>
                </c:pt>
                <c:pt idx="398">
                  <c:v>2129.558</c:v>
                </c:pt>
                <c:pt idx="399">
                  <c:v>2133.6019999999999</c:v>
                </c:pt>
                <c:pt idx="400">
                  <c:v>2137.643</c:v>
                </c:pt>
                <c:pt idx="401">
                  <c:v>2141.681</c:v>
                </c:pt>
                <c:pt idx="402">
                  <c:v>2145.7139999999999</c:v>
                </c:pt>
                <c:pt idx="403">
                  <c:v>2149.7440000000001</c:v>
                </c:pt>
                <c:pt idx="404">
                  <c:v>2153.77</c:v>
                </c:pt>
                <c:pt idx="405">
                  <c:v>2157.7930000000001</c:v>
                </c:pt>
                <c:pt idx="406">
                  <c:v>2161.8119999999999</c:v>
                </c:pt>
                <c:pt idx="407">
                  <c:v>2165.8270000000002</c:v>
                </c:pt>
                <c:pt idx="408">
                  <c:v>2169.8380000000002</c:v>
                </c:pt>
                <c:pt idx="409">
                  <c:v>2173.846</c:v>
                </c:pt>
                <c:pt idx="410">
                  <c:v>2177.8510000000001</c:v>
                </c:pt>
                <c:pt idx="411">
                  <c:v>2181.8510000000001</c:v>
                </c:pt>
                <c:pt idx="412">
                  <c:v>2185.848</c:v>
                </c:pt>
                <c:pt idx="413">
                  <c:v>2189.8409999999999</c:v>
                </c:pt>
                <c:pt idx="414">
                  <c:v>2193.8310000000001</c:v>
                </c:pt>
                <c:pt idx="415">
                  <c:v>2197.817</c:v>
                </c:pt>
                <c:pt idx="416">
                  <c:v>2201.799</c:v>
                </c:pt>
                <c:pt idx="417">
                  <c:v>2205.7779999999998</c:v>
                </c:pt>
                <c:pt idx="418">
                  <c:v>2209.7530000000002</c:v>
                </c:pt>
                <c:pt idx="419">
                  <c:v>2213.7249999999999</c:v>
                </c:pt>
                <c:pt idx="420">
                  <c:v>2217.6930000000002</c:v>
                </c:pt>
                <c:pt idx="421">
                  <c:v>2221.6570000000002</c:v>
                </c:pt>
                <c:pt idx="422">
                  <c:v>2225.6179999999999</c:v>
                </c:pt>
                <c:pt idx="423">
                  <c:v>2229.5749999999998</c:v>
                </c:pt>
                <c:pt idx="424">
                  <c:v>2233.529</c:v>
                </c:pt>
                <c:pt idx="425">
                  <c:v>2237.4789999999998</c:v>
                </c:pt>
                <c:pt idx="426">
                  <c:v>2241.4250000000002</c:v>
                </c:pt>
                <c:pt idx="427">
                  <c:v>2245.3679999999999</c:v>
                </c:pt>
                <c:pt idx="428">
                  <c:v>2249.3069999999998</c:v>
                </c:pt>
                <c:pt idx="429">
                  <c:v>2253.2429999999999</c:v>
                </c:pt>
                <c:pt idx="430">
                  <c:v>2257.1750000000002</c:v>
                </c:pt>
                <c:pt idx="431">
                  <c:v>2261.1039999999998</c:v>
                </c:pt>
                <c:pt idx="432">
                  <c:v>2265.029</c:v>
                </c:pt>
                <c:pt idx="433">
                  <c:v>2268.9499999999998</c:v>
                </c:pt>
                <c:pt idx="434">
                  <c:v>2272.8679999999999</c:v>
                </c:pt>
                <c:pt idx="435">
                  <c:v>2276.7829999999999</c:v>
                </c:pt>
                <c:pt idx="436">
                  <c:v>2280.694</c:v>
                </c:pt>
                <c:pt idx="437">
                  <c:v>2284.6010000000001</c:v>
                </c:pt>
                <c:pt idx="438">
                  <c:v>2288.5050000000001</c:v>
                </c:pt>
                <c:pt idx="439">
                  <c:v>2292.4050000000002</c:v>
                </c:pt>
                <c:pt idx="440">
                  <c:v>2296.3020000000001</c:v>
                </c:pt>
                <c:pt idx="441">
                  <c:v>2300.1950000000002</c:v>
                </c:pt>
                <c:pt idx="442">
                  <c:v>2304.085</c:v>
                </c:pt>
                <c:pt idx="443">
                  <c:v>2307.971</c:v>
                </c:pt>
                <c:pt idx="444">
                  <c:v>2311.8539999999998</c:v>
                </c:pt>
                <c:pt idx="445">
                  <c:v>2315.7339999999999</c:v>
                </c:pt>
                <c:pt idx="446">
                  <c:v>2319.6089999999999</c:v>
                </c:pt>
                <c:pt idx="447">
                  <c:v>2323.482</c:v>
                </c:pt>
                <c:pt idx="448">
                  <c:v>2327.3510000000001</c:v>
                </c:pt>
                <c:pt idx="449">
                  <c:v>2331.2159999999999</c:v>
                </c:pt>
                <c:pt idx="450">
                  <c:v>2335.078</c:v>
                </c:pt>
                <c:pt idx="451">
                  <c:v>2338.9369999999999</c:v>
                </c:pt>
                <c:pt idx="452">
                  <c:v>2342.7919999999999</c:v>
                </c:pt>
                <c:pt idx="453">
                  <c:v>2346.643</c:v>
                </c:pt>
                <c:pt idx="454">
                  <c:v>2350.4920000000002</c:v>
                </c:pt>
                <c:pt idx="455">
                  <c:v>2354.3359999999998</c:v>
                </c:pt>
                <c:pt idx="456">
                  <c:v>2358.1779999999999</c:v>
                </c:pt>
                <c:pt idx="457">
                  <c:v>2362.0149999999999</c:v>
                </c:pt>
                <c:pt idx="458">
                  <c:v>2365.85</c:v>
                </c:pt>
                <c:pt idx="459">
                  <c:v>2369.681</c:v>
                </c:pt>
                <c:pt idx="460">
                  <c:v>2373.5079999999998</c:v>
                </c:pt>
                <c:pt idx="461">
                  <c:v>2377.3330000000001</c:v>
                </c:pt>
                <c:pt idx="462">
                  <c:v>2381.1529999999998</c:v>
                </c:pt>
                <c:pt idx="463">
                  <c:v>2384.971</c:v>
                </c:pt>
                <c:pt idx="464">
                  <c:v>2388.7849999999999</c:v>
                </c:pt>
                <c:pt idx="465">
                  <c:v>2392.5949999999998</c:v>
                </c:pt>
                <c:pt idx="466">
                  <c:v>2396.402</c:v>
                </c:pt>
                <c:pt idx="467">
                  <c:v>2400.2060000000001</c:v>
                </c:pt>
                <c:pt idx="468">
                  <c:v>2404.0070000000001</c:v>
                </c:pt>
                <c:pt idx="469">
                  <c:v>2407.8040000000001</c:v>
                </c:pt>
                <c:pt idx="470">
                  <c:v>2411.5970000000002</c:v>
                </c:pt>
                <c:pt idx="471">
                  <c:v>2415.3879999999999</c:v>
                </c:pt>
                <c:pt idx="472">
                  <c:v>2419.174</c:v>
                </c:pt>
                <c:pt idx="473">
                  <c:v>2422.9580000000001</c:v>
                </c:pt>
                <c:pt idx="474">
                  <c:v>2426.7379999999998</c:v>
                </c:pt>
                <c:pt idx="475">
                  <c:v>2430.5149999999999</c:v>
                </c:pt>
                <c:pt idx="476">
                  <c:v>2434.2890000000002</c:v>
                </c:pt>
                <c:pt idx="477">
                  <c:v>2438.0590000000002</c:v>
                </c:pt>
                <c:pt idx="478">
                  <c:v>2441.8249999999998</c:v>
                </c:pt>
                <c:pt idx="479">
                  <c:v>2445.5889999999999</c:v>
                </c:pt>
                <c:pt idx="480">
                  <c:v>2449.3490000000002</c:v>
                </c:pt>
                <c:pt idx="481">
                  <c:v>2453.1060000000002</c:v>
                </c:pt>
                <c:pt idx="482">
                  <c:v>2456.8589999999999</c:v>
                </c:pt>
                <c:pt idx="483">
                  <c:v>2460.61</c:v>
                </c:pt>
                <c:pt idx="484">
                  <c:v>2464.3560000000002</c:v>
                </c:pt>
                <c:pt idx="485">
                  <c:v>2468.1</c:v>
                </c:pt>
                <c:pt idx="486">
                  <c:v>2471.84</c:v>
                </c:pt>
                <c:pt idx="487">
                  <c:v>2475.5770000000002</c:v>
                </c:pt>
                <c:pt idx="488">
                  <c:v>2479.3110000000001</c:v>
                </c:pt>
                <c:pt idx="489">
                  <c:v>2483.0410000000002</c:v>
                </c:pt>
                <c:pt idx="490">
                  <c:v>2486.768</c:v>
                </c:pt>
                <c:pt idx="491">
                  <c:v>2490.4920000000002</c:v>
                </c:pt>
                <c:pt idx="492">
                  <c:v>2494.2130000000002</c:v>
                </c:pt>
                <c:pt idx="493">
                  <c:v>2497.9299999999998</c:v>
                </c:pt>
                <c:pt idx="494">
                  <c:v>2501.6439999999998</c:v>
                </c:pt>
                <c:pt idx="495">
                  <c:v>2505.355</c:v>
                </c:pt>
                <c:pt idx="496">
                  <c:v>2509.0619999999999</c:v>
                </c:pt>
                <c:pt idx="497">
                  <c:v>2512.7660000000001</c:v>
                </c:pt>
                <c:pt idx="498">
                  <c:v>2516.4670000000001</c:v>
                </c:pt>
                <c:pt idx="499">
                  <c:v>2520.165</c:v>
                </c:pt>
                <c:pt idx="500">
                  <c:v>2523.8589999999999</c:v>
                </c:pt>
                <c:pt idx="501">
                  <c:v>2527.5509999999999</c:v>
                </c:pt>
                <c:pt idx="502">
                  <c:v>2531.239</c:v>
                </c:pt>
                <c:pt idx="503">
                  <c:v>2534.9229999999998</c:v>
                </c:pt>
                <c:pt idx="504">
                  <c:v>2538.605</c:v>
                </c:pt>
                <c:pt idx="505">
                  <c:v>2542.2829999999999</c:v>
                </c:pt>
                <c:pt idx="506">
                  <c:v>2545.9580000000001</c:v>
                </c:pt>
                <c:pt idx="507">
                  <c:v>2549.63</c:v>
                </c:pt>
                <c:pt idx="508">
                  <c:v>2553.299</c:v>
                </c:pt>
                <c:pt idx="509">
                  <c:v>2556.9639999999999</c:v>
                </c:pt>
                <c:pt idx="510">
                  <c:v>2560.6260000000002</c:v>
                </c:pt>
                <c:pt idx="511">
                  <c:v>2564.2849999999999</c:v>
                </c:pt>
                <c:pt idx="512">
                  <c:v>2567.9409999999998</c:v>
                </c:pt>
                <c:pt idx="513">
                  <c:v>2571.5940000000001</c:v>
                </c:pt>
                <c:pt idx="514">
                  <c:v>2575.2429999999999</c:v>
                </c:pt>
                <c:pt idx="515">
                  <c:v>2578.89</c:v>
                </c:pt>
                <c:pt idx="516">
                  <c:v>2582.5329999999999</c:v>
                </c:pt>
                <c:pt idx="517">
                  <c:v>2586.1729999999998</c:v>
                </c:pt>
                <c:pt idx="518">
                  <c:v>2589.8090000000002</c:v>
                </c:pt>
                <c:pt idx="519">
                  <c:v>2593.4430000000002</c:v>
                </c:pt>
                <c:pt idx="520">
                  <c:v>2597.0729999999999</c:v>
                </c:pt>
                <c:pt idx="521">
                  <c:v>2600.701</c:v>
                </c:pt>
                <c:pt idx="522">
                  <c:v>2604.3249999999998</c:v>
                </c:pt>
                <c:pt idx="523">
                  <c:v>2607.9459999999999</c:v>
                </c:pt>
                <c:pt idx="524">
                  <c:v>2611.5639999999999</c:v>
                </c:pt>
                <c:pt idx="525">
                  <c:v>2615.1779999999999</c:v>
                </c:pt>
                <c:pt idx="526">
                  <c:v>2618.79</c:v>
                </c:pt>
                <c:pt idx="527">
                  <c:v>2622.3980000000001</c:v>
                </c:pt>
                <c:pt idx="528">
                  <c:v>2626.0039999999999</c:v>
                </c:pt>
                <c:pt idx="529">
                  <c:v>2629.6060000000002</c:v>
                </c:pt>
                <c:pt idx="530">
                  <c:v>2633.2049999999999</c:v>
                </c:pt>
                <c:pt idx="531">
                  <c:v>2636.8009999999999</c:v>
                </c:pt>
                <c:pt idx="532">
                  <c:v>2640.3939999999998</c:v>
                </c:pt>
                <c:pt idx="533">
                  <c:v>2643.9830000000002</c:v>
                </c:pt>
                <c:pt idx="534">
                  <c:v>2647.57</c:v>
                </c:pt>
                <c:pt idx="535">
                  <c:v>2651.1529999999998</c:v>
                </c:pt>
                <c:pt idx="536">
                  <c:v>2654.7339999999999</c:v>
                </c:pt>
                <c:pt idx="537">
                  <c:v>2658.3110000000001</c:v>
                </c:pt>
                <c:pt idx="538">
                  <c:v>2661.8850000000002</c:v>
                </c:pt>
                <c:pt idx="539">
                  <c:v>2665.4560000000001</c:v>
                </c:pt>
                <c:pt idx="540">
                  <c:v>2669.0250000000001</c:v>
                </c:pt>
                <c:pt idx="541">
                  <c:v>2672.5889999999999</c:v>
                </c:pt>
                <c:pt idx="542">
                  <c:v>2676.1509999999998</c:v>
                </c:pt>
                <c:pt idx="543">
                  <c:v>2679.71</c:v>
                </c:pt>
                <c:pt idx="544">
                  <c:v>2683.2660000000001</c:v>
                </c:pt>
                <c:pt idx="545">
                  <c:v>2686.819</c:v>
                </c:pt>
                <c:pt idx="546">
                  <c:v>2690.3679999999999</c:v>
                </c:pt>
                <c:pt idx="547">
                  <c:v>2693.915</c:v>
                </c:pt>
                <c:pt idx="548">
                  <c:v>2697.4580000000001</c:v>
                </c:pt>
                <c:pt idx="549">
                  <c:v>2700.9989999999998</c:v>
                </c:pt>
                <c:pt idx="550">
                  <c:v>2704.5360000000001</c:v>
                </c:pt>
                <c:pt idx="551">
                  <c:v>2708.0709999999999</c:v>
                </c:pt>
                <c:pt idx="552">
                  <c:v>2711.6019999999999</c:v>
                </c:pt>
                <c:pt idx="553">
                  <c:v>2715.13</c:v>
                </c:pt>
                <c:pt idx="554">
                  <c:v>2718.6559999999999</c:v>
                </c:pt>
                <c:pt idx="555">
                  <c:v>2722.1779999999999</c:v>
                </c:pt>
                <c:pt idx="556">
                  <c:v>2725.6970000000001</c:v>
                </c:pt>
                <c:pt idx="557">
                  <c:v>2729.2139999999999</c:v>
                </c:pt>
                <c:pt idx="558">
                  <c:v>2732.7269999999999</c:v>
                </c:pt>
                <c:pt idx="559">
                  <c:v>2736.2370000000001</c:v>
                </c:pt>
                <c:pt idx="560">
                  <c:v>2739.7440000000001</c:v>
                </c:pt>
                <c:pt idx="561">
                  <c:v>2743.2489999999998</c:v>
                </c:pt>
                <c:pt idx="562">
                  <c:v>2746.75</c:v>
                </c:pt>
                <c:pt idx="563">
                  <c:v>2750.248</c:v>
                </c:pt>
                <c:pt idx="564">
                  <c:v>2753.7429999999999</c:v>
                </c:pt>
                <c:pt idx="565">
                  <c:v>2757.2359999999999</c:v>
                </c:pt>
                <c:pt idx="566">
                  <c:v>2760.7249999999999</c:v>
                </c:pt>
                <c:pt idx="567">
                  <c:v>2764.2109999999998</c:v>
                </c:pt>
                <c:pt idx="568">
                  <c:v>2767.6950000000002</c:v>
                </c:pt>
                <c:pt idx="569">
                  <c:v>2771.1750000000002</c:v>
                </c:pt>
                <c:pt idx="570">
                  <c:v>2774.652</c:v>
                </c:pt>
                <c:pt idx="571">
                  <c:v>2778.127</c:v>
                </c:pt>
                <c:pt idx="572">
                  <c:v>2781.598</c:v>
                </c:pt>
                <c:pt idx="573">
                  <c:v>2785.067</c:v>
                </c:pt>
                <c:pt idx="574">
                  <c:v>2788.5320000000002</c:v>
                </c:pt>
                <c:pt idx="575">
                  <c:v>2791.9949999999999</c:v>
                </c:pt>
                <c:pt idx="576">
                  <c:v>2795.4549999999999</c:v>
                </c:pt>
                <c:pt idx="577">
                  <c:v>2798.9110000000001</c:v>
                </c:pt>
                <c:pt idx="578">
                  <c:v>2802.3649999999998</c:v>
                </c:pt>
                <c:pt idx="579">
                  <c:v>2805.8159999999998</c:v>
                </c:pt>
                <c:pt idx="580">
                  <c:v>2809.2640000000001</c:v>
                </c:pt>
                <c:pt idx="581">
                  <c:v>2812.7089999999998</c:v>
                </c:pt>
                <c:pt idx="582">
                  <c:v>2816.1509999999998</c:v>
                </c:pt>
                <c:pt idx="583">
                  <c:v>2819.59</c:v>
                </c:pt>
                <c:pt idx="584">
                  <c:v>2823.0259999999998</c:v>
                </c:pt>
                <c:pt idx="585">
                  <c:v>2826.46</c:v>
                </c:pt>
                <c:pt idx="586">
                  <c:v>2829.89</c:v>
                </c:pt>
                <c:pt idx="587">
                  <c:v>2833.3180000000002</c:v>
                </c:pt>
                <c:pt idx="588">
                  <c:v>2836.7420000000002</c:v>
                </c:pt>
                <c:pt idx="589">
                  <c:v>2840.1640000000002</c:v>
                </c:pt>
                <c:pt idx="590">
                  <c:v>2843.5830000000001</c:v>
                </c:pt>
                <c:pt idx="591">
                  <c:v>2846.9989999999998</c:v>
                </c:pt>
                <c:pt idx="592">
                  <c:v>2850.4119999999998</c:v>
                </c:pt>
                <c:pt idx="593">
                  <c:v>2853.8220000000001</c:v>
                </c:pt>
                <c:pt idx="594">
                  <c:v>2857.2289999999998</c:v>
                </c:pt>
                <c:pt idx="595">
                  <c:v>2860.634</c:v>
                </c:pt>
                <c:pt idx="596">
                  <c:v>2864.0349999999999</c:v>
                </c:pt>
                <c:pt idx="597">
                  <c:v>2867.4340000000002</c:v>
                </c:pt>
                <c:pt idx="598">
                  <c:v>2870.83</c:v>
                </c:pt>
                <c:pt idx="599">
                  <c:v>2874.223</c:v>
                </c:pt>
                <c:pt idx="600">
                  <c:v>2877.6129999999998</c:v>
                </c:pt>
                <c:pt idx="601">
                  <c:v>2881</c:v>
                </c:pt>
                <c:pt idx="602">
                  <c:v>2884.3850000000002</c:v>
                </c:pt>
                <c:pt idx="603">
                  <c:v>2887.7660000000001</c:v>
                </c:pt>
                <c:pt idx="604">
                  <c:v>2891.145</c:v>
                </c:pt>
                <c:pt idx="605">
                  <c:v>2894.5210000000002</c:v>
                </c:pt>
                <c:pt idx="606">
                  <c:v>2897.8939999999998</c:v>
                </c:pt>
                <c:pt idx="607">
                  <c:v>2901.2640000000001</c:v>
                </c:pt>
                <c:pt idx="608">
                  <c:v>2904.6309999999999</c:v>
                </c:pt>
                <c:pt idx="609">
                  <c:v>2907.9960000000001</c:v>
                </c:pt>
                <c:pt idx="610">
                  <c:v>2911.3580000000002</c:v>
                </c:pt>
                <c:pt idx="611">
                  <c:v>2914.7170000000001</c:v>
                </c:pt>
                <c:pt idx="612">
                  <c:v>2918.0729999999999</c:v>
                </c:pt>
                <c:pt idx="613">
                  <c:v>2921.4259999999999</c:v>
                </c:pt>
                <c:pt idx="614">
                  <c:v>2924.777</c:v>
                </c:pt>
                <c:pt idx="615">
                  <c:v>2928.1239999999998</c:v>
                </c:pt>
                <c:pt idx="616">
                  <c:v>2931.4690000000001</c:v>
                </c:pt>
                <c:pt idx="617">
                  <c:v>2934.8110000000001</c:v>
                </c:pt>
                <c:pt idx="618">
                  <c:v>2938.15</c:v>
                </c:pt>
                <c:pt idx="619">
                  <c:v>2941.4870000000001</c:v>
                </c:pt>
                <c:pt idx="620">
                  <c:v>2944.8209999999999</c:v>
                </c:pt>
                <c:pt idx="621">
                  <c:v>2948.152</c:v>
                </c:pt>
                <c:pt idx="622">
                  <c:v>2951.48</c:v>
                </c:pt>
                <c:pt idx="623">
                  <c:v>2954.8049999999998</c:v>
                </c:pt>
                <c:pt idx="624">
                  <c:v>2958.1280000000002</c:v>
                </c:pt>
                <c:pt idx="625">
                  <c:v>2961.4470000000001</c:v>
                </c:pt>
                <c:pt idx="626">
                  <c:v>2964.7649999999999</c:v>
                </c:pt>
                <c:pt idx="627">
                  <c:v>2968.0790000000002</c:v>
                </c:pt>
                <c:pt idx="628">
                  <c:v>2971.39</c:v>
                </c:pt>
                <c:pt idx="629">
                  <c:v>2974.6990000000001</c:v>
                </c:pt>
                <c:pt idx="630">
                  <c:v>2978.0050000000001</c:v>
                </c:pt>
                <c:pt idx="631">
                  <c:v>2981.308</c:v>
                </c:pt>
                <c:pt idx="632">
                  <c:v>2984.6089999999999</c:v>
                </c:pt>
                <c:pt idx="633">
                  <c:v>2987.9070000000002</c:v>
                </c:pt>
                <c:pt idx="634">
                  <c:v>2991.2020000000002</c:v>
                </c:pt>
                <c:pt idx="635">
                  <c:v>2994.4940000000001</c:v>
                </c:pt>
                <c:pt idx="636">
                  <c:v>2997.7840000000001</c:v>
                </c:pt>
                <c:pt idx="637">
                  <c:v>3001.07</c:v>
                </c:pt>
                <c:pt idx="638">
                  <c:v>3004.355</c:v>
                </c:pt>
                <c:pt idx="639">
                  <c:v>3007.636</c:v>
                </c:pt>
                <c:pt idx="640">
                  <c:v>3010.915</c:v>
                </c:pt>
                <c:pt idx="641">
                  <c:v>3014.1909999999998</c:v>
                </c:pt>
                <c:pt idx="642">
                  <c:v>3017.4639999999999</c:v>
                </c:pt>
                <c:pt idx="643">
                  <c:v>3020.7339999999999</c:v>
                </c:pt>
                <c:pt idx="644">
                  <c:v>3024.002</c:v>
                </c:pt>
                <c:pt idx="645">
                  <c:v>3027.2669999999998</c:v>
                </c:pt>
                <c:pt idx="646">
                  <c:v>3030.53</c:v>
                </c:pt>
                <c:pt idx="647">
                  <c:v>3033.7890000000002</c:v>
                </c:pt>
                <c:pt idx="648">
                  <c:v>3037.0459999999998</c:v>
                </c:pt>
                <c:pt idx="649">
                  <c:v>3040.3009999999999</c:v>
                </c:pt>
                <c:pt idx="650">
                  <c:v>3043.5520000000001</c:v>
                </c:pt>
                <c:pt idx="651">
                  <c:v>3046.8009999999999</c:v>
                </c:pt>
                <c:pt idx="652">
                  <c:v>3050.0479999999998</c:v>
                </c:pt>
                <c:pt idx="653">
                  <c:v>3053.2910000000002</c:v>
                </c:pt>
                <c:pt idx="654">
                  <c:v>3056.5320000000002</c:v>
                </c:pt>
                <c:pt idx="655">
                  <c:v>3059.7710000000002</c:v>
                </c:pt>
                <c:pt idx="656">
                  <c:v>3063.0059999999999</c:v>
                </c:pt>
                <c:pt idx="657">
                  <c:v>3066.239</c:v>
                </c:pt>
                <c:pt idx="658">
                  <c:v>3069.4690000000001</c:v>
                </c:pt>
                <c:pt idx="659">
                  <c:v>3072.6970000000001</c:v>
                </c:pt>
                <c:pt idx="660">
                  <c:v>3075.922</c:v>
                </c:pt>
                <c:pt idx="661">
                  <c:v>3079.1439999999998</c:v>
                </c:pt>
                <c:pt idx="662">
                  <c:v>3082.364</c:v>
                </c:pt>
                <c:pt idx="663">
                  <c:v>3085.5810000000001</c:v>
                </c:pt>
                <c:pt idx="664">
                  <c:v>3088.7950000000001</c:v>
                </c:pt>
                <c:pt idx="665">
                  <c:v>3092.0070000000001</c:v>
                </c:pt>
                <c:pt idx="666">
                  <c:v>3095.2159999999999</c:v>
                </c:pt>
                <c:pt idx="667">
                  <c:v>3098.4229999999998</c:v>
                </c:pt>
                <c:pt idx="668">
                  <c:v>3101.627</c:v>
                </c:pt>
                <c:pt idx="669">
                  <c:v>3104.828</c:v>
                </c:pt>
                <c:pt idx="670">
                  <c:v>3108.0259999999998</c:v>
                </c:pt>
                <c:pt idx="671">
                  <c:v>3111.2220000000002</c:v>
                </c:pt>
                <c:pt idx="672">
                  <c:v>3114.4160000000002</c:v>
                </c:pt>
                <c:pt idx="673">
                  <c:v>3117.607</c:v>
                </c:pt>
                <c:pt idx="674">
                  <c:v>3120.7950000000001</c:v>
                </c:pt>
                <c:pt idx="675">
                  <c:v>3123.98</c:v>
                </c:pt>
                <c:pt idx="676">
                  <c:v>3127.163</c:v>
                </c:pt>
                <c:pt idx="677">
                  <c:v>3130.3440000000001</c:v>
                </c:pt>
                <c:pt idx="678">
                  <c:v>3133.5210000000002</c:v>
                </c:pt>
                <c:pt idx="679">
                  <c:v>3136.6959999999999</c:v>
                </c:pt>
                <c:pt idx="680">
                  <c:v>3139.8690000000001</c:v>
                </c:pt>
                <c:pt idx="681">
                  <c:v>3143.0390000000002</c:v>
                </c:pt>
                <c:pt idx="682">
                  <c:v>3146.2060000000001</c:v>
                </c:pt>
                <c:pt idx="683">
                  <c:v>3149.3710000000001</c:v>
                </c:pt>
                <c:pt idx="684">
                  <c:v>3152.5329999999999</c:v>
                </c:pt>
                <c:pt idx="685">
                  <c:v>3155.6930000000002</c:v>
                </c:pt>
                <c:pt idx="686">
                  <c:v>3158.85</c:v>
                </c:pt>
                <c:pt idx="687">
                  <c:v>3162.0050000000001</c:v>
                </c:pt>
                <c:pt idx="688">
                  <c:v>3165.1570000000002</c:v>
                </c:pt>
                <c:pt idx="689">
                  <c:v>3168.306</c:v>
                </c:pt>
                <c:pt idx="690">
                  <c:v>3171.453</c:v>
                </c:pt>
                <c:pt idx="691">
                  <c:v>3174.5970000000002</c:v>
                </c:pt>
                <c:pt idx="692">
                  <c:v>3177.739</c:v>
                </c:pt>
                <c:pt idx="693">
                  <c:v>3180.8780000000002</c:v>
                </c:pt>
                <c:pt idx="694">
                  <c:v>3184.0140000000001</c:v>
                </c:pt>
                <c:pt idx="695">
                  <c:v>3187.1489999999999</c:v>
                </c:pt>
                <c:pt idx="696">
                  <c:v>3190.28</c:v>
                </c:pt>
                <c:pt idx="697">
                  <c:v>3193.4090000000001</c:v>
                </c:pt>
                <c:pt idx="698">
                  <c:v>3196.5360000000001</c:v>
                </c:pt>
                <c:pt idx="699">
                  <c:v>3199.6590000000001</c:v>
                </c:pt>
                <c:pt idx="700">
                  <c:v>3202.7809999999999</c:v>
                </c:pt>
                <c:pt idx="701">
                  <c:v>3205.9</c:v>
                </c:pt>
                <c:pt idx="702">
                  <c:v>3209.0160000000001</c:v>
                </c:pt>
                <c:pt idx="703">
                  <c:v>3212.13</c:v>
                </c:pt>
                <c:pt idx="704">
                  <c:v>3215.241</c:v>
                </c:pt>
                <c:pt idx="705">
                  <c:v>3218.35</c:v>
                </c:pt>
                <c:pt idx="706">
                  <c:v>3221.4560000000001</c:v>
                </c:pt>
                <c:pt idx="707">
                  <c:v>3224.56</c:v>
                </c:pt>
                <c:pt idx="708">
                  <c:v>3227.6610000000001</c:v>
                </c:pt>
                <c:pt idx="709">
                  <c:v>3230.76</c:v>
                </c:pt>
                <c:pt idx="710">
                  <c:v>3233.8560000000002</c:v>
                </c:pt>
                <c:pt idx="711">
                  <c:v>3236.95</c:v>
                </c:pt>
                <c:pt idx="712">
                  <c:v>3240.0410000000002</c:v>
                </c:pt>
                <c:pt idx="713">
                  <c:v>3243.13</c:v>
                </c:pt>
                <c:pt idx="714">
                  <c:v>3246.2159999999999</c:v>
                </c:pt>
                <c:pt idx="715">
                  <c:v>3249.3</c:v>
                </c:pt>
                <c:pt idx="716">
                  <c:v>3252.3820000000001</c:v>
                </c:pt>
                <c:pt idx="717">
                  <c:v>3255.46</c:v>
                </c:pt>
                <c:pt idx="718">
                  <c:v>3258.5369999999998</c:v>
                </c:pt>
                <c:pt idx="719">
                  <c:v>3261.6109999999999</c:v>
                </c:pt>
                <c:pt idx="720">
                  <c:v>3264.6819999999998</c:v>
                </c:pt>
                <c:pt idx="721">
                  <c:v>3267.7510000000002</c:v>
                </c:pt>
                <c:pt idx="722">
                  <c:v>3270.8180000000002</c:v>
                </c:pt>
                <c:pt idx="723">
                  <c:v>3273.8820000000001</c:v>
                </c:pt>
                <c:pt idx="724">
                  <c:v>3276.9430000000002</c:v>
                </c:pt>
                <c:pt idx="725">
                  <c:v>3280.002</c:v>
                </c:pt>
                <c:pt idx="726">
                  <c:v>3283.0590000000002</c:v>
                </c:pt>
                <c:pt idx="727">
                  <c:v>3286.1129999999998</c:v>
                </c:pt>
                <c:pt idx="728">
                  <c:v>3289.165</c:v>
                </c:pt>
                <c:pt idx="729">
                  <c:v>3292.2139999999999</c:v>
                </c:pt>
                <c:pt idx="730">
                  <c:v>3295.261</c:v>
                </c:pt>
                <c:pt idx="731">
                  <c:v>3298.306</c:v>
                </c:pt>
                <c:pt idx="732">
                  <c:v>3301.348</c:v>
                </c:pt>
                <c:pt idx="733">
                  <c:v>3304.3870000000002</c:v>
                </c:pt>
                <c:pt idx="734">
                  <c:v>3307.4250000000002</c:v>
                </c:pt>
                <c:pt idx="735">
                  <c:v>3310.4589999999998</c:v>
                </c:pt>
                <c:pt idx="736">
                  <c:v>3313.4920000000002</c:v>
                </c:pt>
                <c:pt idx="737">
                  <c:v>3316.5210000000002</c:v>
                </c:pt>
                <c:pt idx="738">
                  <c:v>3319.549</c:v>
                </c:pt>
                <c:pt idx="739">
                  <c:v>3322.5740000000001</c:v>
                </c:pt>
                <c:pt idx="740">
                  <c:v>3325.5970000000002</c:v>
                </c:pt>
                <c:pt idx="741">
                  <c:v>3328.6170000000002</c:v>
                </c:pt>
                <c:pt idx="742">
                  <c:v>3331.6350000000002</c:v>
                </c:pt>
                <c:pt idx="743">
                  <c:v>3334.65</c:v>
                </c:pt>
                <c:pt idx="744">
                  <c:v>3337.663</c:v>
                </c:pt>
                <c:pt idx="745">
                  <c:v>3340.674</c:v>
                </c:pt>
                <c:pt idx="746">
                  <c:v>3343.6819999999998</c:v>
                </c:pt>
                <c:pt idx="747">
                  <c:v>3346.6880000000001</c:v>
                </c:pt>
                <c:pt idx="748">
                  <c:v>3349.6909999999998</c:v>
                </c:pt>
                <c:pt idx="749">
                  <c:v>3352.692</c:v>
                </c:pt>
                <c:pt idx="750">
                  <c:v>3355.6909999999998</c:v>
                </c:pt>
                <c:pt idx="751">
                  <c:v>3358.6869999999999</c:v>
                </c:pt>
                <c:pt idx="752">
                  <c:v>3361.681</c:v>
                </c:pt>
                <c:pt idx="753">
                  <c:v>3364.6729999999998</c:v>
                </c:pt>
                <c:pt idx="754">
                  <c:v>3367.6619999999998</c:v>
                </c:pt>
                <c:pt idx="755">
                  <c:v>3370.6489999999999</c:v>
                </c:pt>
                <c:pt idx="756">
                  <c:v>3373.6329999999998</c:v>
                </c:pt>
                <c:pt idx="757">
                  <c:v>3376.6149999999998</c:v>
                </c:pt>
                <c:pt idx="758">
                  <c:v>3379.5949999999998</c:v>
                </c:pt>
                <c:pt idx="759">
                  <c:v>3382.5720000000001</c:v>
                </c:pt>
                <c:pt idx="760">
                  <c:v>3385.547</c:v>
                </c:pt>
                <c:pt idx="761">
                  <c:v>3388.52</c:v>
                </c:pt>
                <c:pt idx="762">
                  <c:v>3391.49</c:v>
                </c:pt>
                <c:pt idx="763">
                  <c:v>3394.4580000000001</c:v>
                </c:pt>
                <c:pt idx="764">
                  <c:v>3397.424</c:v>
                </c:pt>
                <c:pt idx="765">
                  <c:v>3400.3870000000002</c:v>
                </c:pt>
                <c:pt idx="766">
                  <c:v>3403.348</c:v>
                </c:pt>
                <c:pt idx="767">
                  <c:v>3406.3069999999998</c:v>
                </c:pt>
                <c:pt idx="768">
                  <c:v>3409.2629999999999</c:v>
                </c:pt>
                <c:pt idx="769">
                  <c:v>3412.2170000000001</c:v>
                </c:pt>
                <c:pt idx="770">
                  <c:v>3415.1680000000001</c:v>
                </c:pt>
                <c:pt idx="771">
                  <c:v>3418.1179999999999</c:v>
                </c:pt>
                <c:pt idx="772">
                  <c:v>3421.0650000000001</c:v>
                </c:pt>
                <c:pt idx="773">
                  <c:v>3424.009</c:v>
                </c:pt>
                <c:pt idx="774">
                  <c:v>3426.951</c:v>
                </c:pt>
                <c:pt idx="775">
                  <c:v>3429.8910000000001</c:v>
                </c:pt>
                <c:pt idx="776">
                  <c:v>3432.8290000000002</c:v>
                </c:pt>
                <c:pt idx="777">
                  <c:v>3435.7640000000001</c:v>
                </c:pt>
                <c:pt idx="778">
                  <c:v>3438.6970000000001</c:v>
                </c:pt>
                <c:pt idx="779">
                  <c:v>3441.6280000000002</c:v>
                </c:pt>
                <c:pt idx="780">
                  <c:v>3444.5569999999998</c:v>
                </c:pt>
                <c:pt idx="781">
                  <c:v>3447.4830000000002</c:v>
                </c:pt>
                <c:pt idx="782">
                  <c:v>3450.4070000000002</c:v>
                </c:pt>
                <c:pt idx="783">
                  <c:v>3453.328</c:v>
                </c:pt>
                <c:pt idx="784">
                  <c:v>3456.2469999999998</c:v>
                </c:pt>
                <c:pt idx="785">
                  <c:v>3459.1640000000002</c:v>
                </c:pt>
                <c:pt idx="786">
                  <c:v>3462.0790000000002</c:v>
                </c:pt>
                <c:pt idx="787">
                  <c:v>3464.991</c:v>
                </c:pt>
                <c:pt idx="788">
                  <c:v>3467.902</c:v>
                </c:pt>
                <c:pt idx="789">
                  <c:v>3470.8090000000002</c:v>
                </c:pt>
                <c:pt idx="790">
                  <c:v>3473.7150000000001</c:v>
                </c:pt>
                <c:pt idx="791">
                  <c:v>3476.6179999999999</c:v>
                </c:pt>
                <c:pt idx="792">
                  <c:v>3479.5189999999998</c:v>
                </c:pt>
                <c:pt idx="793">
                  <c:v>3482.4180000000001</c:v>
                </c:pt>
                <c:pt idx="794">
                  <c:v>3485.3150000000001</c:v>
                </c:pt>
                <c:pt idx="795">
                  <c:v>3488.2089999999998</c:v>
                </c:pt>
                <c:pt idx="796">
                  <c:v>3491.1010000000001</c:v>
                </c:pt>
                <c:pt idx="797">
                  <c:v>3493.99</c:v>
                </c:pt>
                <c:pt idx="798">
                  <c:v>3496.8780000000002</c:v>
                </c:pt>
                <c:pt idx="799">
                  <c:v>3499.7629999999999</c:v>
                </c:pt>
                <c:pt idx="800">
                  <c:v>3502.6460000000002</c:v>
                </c:pt>
                <c:pt idx="801">
                  <c:v>3505.527</c:v>
                </c:pt>
                <c:pt idx="802">
                  <c:v>3508.4050000000002</c:v>
                </c:pt>
                <c:pt idx="803">
                  <c:v>3511.2809999999999</c:v>
                </c:pt>
                <c:pt idx="804">
                  <c:v>3514.1550000000002</c:v>
                </c:pt>
                <c:pt idx="805">
                  <c:v>3517.027</c:v>
                </c:pt>
                <c:pt idx="806">
                  <c:v>3519.8969999999999</c:v>
                </c:pt>
                <c:pt idx="807">
                  <c:v>3522.7640000000001</c:v>
                </c:pt>
                <c:pt idx="808">
                  <c:v>3525.6289999999999</c:v>
                </c:pt>
                <c:pt idx="809">
                  <c:v>3528.4920000000002</c:v>
                </c:pt>
                <c:pt idx="810">
                  <c:v>3531.3519999999999</c:v>
                </c:pt>
                <c:pt idx="811">
                  <c:v>3534.2109999999998</c:v>
                </c:pt>
                <c:pt idx="812">
                  <c:v>3537.067</c:v>
                </c:pt>
                <c:pt idx="813">
                  <c:v>3539.9209999999998</c:v>
                </c:pt>
                <c:pt idx="814">
                  <c:v>3542.7730000000001</c:v>
                </c:pt>
                <c:pt idx="815">
                  <c:v>3545.6219999999998</c:v>
                </c:pt>
                <c:pt idx="816">
                  <c:v>3548.4690000000001</c:v>
                </c:pt>
                <c:pt idx="817">
                  <c:v>3551.3150000000001</c:v>
                </c:pt>
                <c:pt idx="818">
                  <c:v>3554.1570000000002</c:v>
                </c:pt>
                <c:pt idx="819">
                  <c:v>3556.998</c:v>
                </c:pt>
                <c:pt idx="820">
                  <c:v>3559.837</c:v>
                </c:pt>
                <c:pt idx="821">
                  <c:v>3562.6729999999998</c:v>
                </c:pt>
                <c:pt idx="822">
                  <c:v>3565.5070000000001</c:v>
                </c:pt>
                <c:pt idx="823">
                  <c:v>3568.3389999999999</c:v>
                </c:pt>
                <c:pt idx="824">
                  <c:v>3571.1689999999999</c:v>
                </c:pt>
                <c:pt idx="825">
                  <c:v>3573.9960000000001</c:v>
                </c:pt>
                <c:pt idx="826">
                  <c:v>3576.8220000000001</c:v>
                </c:pt>
                <c:pt idx="827">
                  <c:v>3579.645</c:v>
                </c:pt>
                <c:pt idx="828">
                  <c:v>3582.4659999999999</c:v>
                </c:pt>
                <c:pt idx="829">
                  <c:v>3585.2849999999999</c:v>
                </c:pt>
                <c:pt idx="830">
                  <c:v>3588.1010000000001</c:v>
                </c:pt>
                <c:pt idx="831">
                  <c:v>3590.9160000000002</c:v>
                </c:pt>
                <c:pt idx="832">
                  <c:v>3593.7280000000001</c:v>
                </c:pt>
                <c:pt idx="833">
                  <c:v>3596.538</c:v>
                </c:pt>
                <c:pt idx="834">
                  <c:v>3599.346</c:v>
                </c:pt>
                <c:pt idx="835">
                  <c:v>3602.152</c:v>
                </c:pt>
                <c:pt idx="836">
                  <c:v>3604.9560000000001</c:v>
                </c:pt>
                <c:pt idx="837">
                  <c:v>3607.7570000000001</c:v>
                </c:pt>
                <c:pt idx="838">
                  <c:v>3610.556</c:v>
                </c:pt>
                <c:pt idx="839">
                  <c:v>3613.3539999999998</c:v>
                </c:pt>
                <c:pt idx="840">
                  <c:v>3616.1489999999999</c:v>
                </c:pt>
                <c:pt idx="841">
                  <c:v>3618.942</c:v>
                </c:pt>
                <c:pt idx="842">
                  <c:v>3621.732</c:v>
                </c:pt>
                <c:pt idx="843">
                  <c:v>3624.5210000000002</c:v>
                </c:pt>
                <c:pt idx="844">
                  <c:v>3627.3069999999998</c:v>
                </c:pt>
                <c:pt idx="845">
                  <c:v>3630.0920000000001</c:v>
                </c:pt>
                <c:pt idx="846">
                  <c:v>3632.8739999999998</c:v>
                </c:pt>
                <c:pt idx="847">
                  <c:v>3635.654</c:v>
                </c:pt>
                <c:pt idx="848">
                  <c:v>3638.4319999999998</c:v>
                </c:pt>
                <c:pt idx="849">
                  <c:v>3641.2080000000001</c:v>
                </c:pt>
                <c:pt idx="850">
                  <c:v>3643.982</c:v>
                </c:pt>
                <c:pt idx="851">
                  <c:v>3646.7530000000002</c:v>
                </c:pt>
                <c:pt idx="852">
                  <c:v>3649.5230000000001</c:v>
                </c:pt>
                <c:pt idx="853">
                  <c:v>3652.29</c:v>
                </c:pt>
                <c:pt idx="854">
                  <c:v>3655.0549999999998</c:v>
                </c:pt>
                <c:pt idx="855">
                  <c:v>3657.8180000000002</c:v>
                </c:pt>
                <c:pt idx="856">
                  <c:v>3660.5790000000002</c:v>
                </c:pt>
                <c:pt idx="857">
                  <c:v>3663.3380000000002</c:v>
                </c:pt>
                <c:pt idx="858">
                  <c:v>3666.0949999999998</c:v>
                </c:pt>
                <c:pt idx="859">
                  <c:v>3668.8490000000002</c:v>
                </c:pt>
                <c:pt idx="860">
                  <c:v>3671.6019999999999</c:v>
                </c:pt>
                <c:pt idx="861">
                  <c:v>3674.3519999999999</c:v>
                </c:pt>
                <c:pt idx="862">
                  <c:v>3677.1010000000001</c:v>
                </c:pt>
                <c:pt idx="863">
                  <c:v>3679.8470000000002</c:v>
                </c:pt>
                <c:pt idx="864">
                  <c:v>3682.5909999999999</c:v>
                </c:pt>
                <c:pt idx="865">
                  <c:v>3685.3330000000001</c:v>
                </c:pt>
                <c:pt idx="866">
                  <c:v>3688.0729999999999</c:v>
                </c:pt>
                <c:pt idx="867">
                  <c:v>3690.8110000000001</c:v>
                </c:pt>
                <c:pt idx="868">
                  <c:v>3693.547</c:v>
                </c:pt>
                <c:pt idx="869">
                  <c:v>3696.2809999999999</c:v>
                </c:pt>
                <c:pt idx="870">
                  <c:v>3699.0129999999999</c:v>
                </c:pt>
                <c:pt idx="871">
                  <c:v>3701.7420000000002</c:v>
                </c:pt>
                <c:pt idx="872">
                  <c:v>3704.47</c:v>
                </c:pt>
                <c:pt idx="873">
                  <c:v>3707.1950000000002</c:v>
                </c:pt>
                <c:pt idx="874">
                  <c:v>3709.9189999999999</c:v>
                </c:pt>
                <c:pt idx="875">
                  <c:v>3712.64</c:v>
                </c:pt>
                <c:pt idx="876">
                  <c:v>3715.3589999999999</c:v>
                </c:pt>
                <c:pt idx="877">
                  <c:v>3718.076</c:v>
                </c:pt>
                <c:pt idx="878">
                  <c:v>3720.7919999999999</c:v>
                </c:pt>
                <c:pt idx="879">
                  <c:v>3723.5050000000001</c:v>
                </c:pt>
                <c:pt idx="880">
                  <c:v>3726.2159999999999</c:v>
                </c:pt>
                <c:pt idx="881">
                  <c:v>3728.9250000000002</c:v>
                </c:pt>
                <c:pt idx="882">
                  <c:v>3731.6320000000001</c:v>
                </c:pt>
                <c:pt idx="883">
                  <c:v>3734.3359999999998</c:v>
                </c:pt>
                <c:pt idx="884">
                  <c:v>3737.0390000000002</c:v>
                </c:pt>
                <c:pt idx="885">
                  <c:v>3739.74</c:v>
                </c:pt>
                <c:pt idx="886">
                  <c:v>3742.4389999999999</c:v>
                </c:pt>
                <c:pt idx="887">
                  <c:v>3745.136</c:v>
                </c:pt>
                <c:pt idx="888">
                  <c:v>3747.83</c:v>
                </c:pt>
                <c:pt idx="889">
                  <c:v>3750.5230000000001</c:v>
                </c:pt>
                <c:pt idx="890">
                  <c:v>3753.2130000000002</c:v>
                </c:pt>
                <c:pt idx="891">
                  <c:v>3755.902</c:v>
                </c:pt>
                <c:pt idx="892">
                  <c:v>3758.5889999999999</c:v>
                </c:pt>
                <c:pt idx="893">
                  <c:v>3761.2730000000001</c:v>
                </c:pt>
                <c:pt idx="894">
                  <c:v>3763.9560000000001</c:v>
                </c:pt>
                <c:pt idx="895">
                  <c:v>3766.636</c:v>
                </c:pt>
                <c:pt idx="896">
                  <c:v>3769.3150000000001</c:v>
                </c:pt>
                <c:pt idx="897">
                  <c:v>3771.991</c:v>
                </c:pt>
                <c:pt idx="898">
                  <c:v>3774.665</c:v>
                </c:pt>
                <c:pt idx="899">
                  <c:v>3777.3380000000002</c:v>
                </c:pt>
                <c:pt idx="900">
                  <c:v>3780.0079999999998</c:v>
                </c:pt>
                <c:pt idx="901">
                  <c:v>3782.6770000000001</c:v>
                </c:pt>
                <c:pt idx="902">
                  <c:v>3785.3429999999998</c:v>
                </c:pt>
                <c:pt idx="903">
                  <c:v>3788.0070000000001</c:v>
                </c:pt>
                <c:pt idx="904">
                  <c:v>3790.67</c:v>
                </c:pt>
                <c:pt idx="905">
                  <c:v>3793.33</c:v>
                </c:pt>
                <c:pt idx="906">
                  <c:v>3795.989</c:v>
                </c:pt>
                <c:pt idx="907">
                  <c:v>3798.645</c:v>
                </c:pt>
                <c:pt idx="908">
                  <c:v>3801.299</c:v>
                </c:pt>
                <c:pt idx="909">
                  <c:v>3803.9520000000002</c:v>
                </c:pt>
                <c:pt idx="910">
                  <c:v>3806.6019999999999</c:v>
                </c:pt>
                <c:pt idx="911">
                  <c:v>3809.2510000000002</c:v>
                </c:pt>
                <c:pt idx="912">
                  <c:v>3811.8969999999999</c:v>
                </c:pt>
                <c:pt idx="913">
                  <c:v>3814.5419999999999</c:v>
                </c:pt>
                <c:pt idx="914">
                  <c:v>3817.1840000000002</c:v>
                </c:pt>
                <c:pt idx="915">
                  <c:v>3819.8249999999998</c:v>
                </c:pt>
                <c:pt idx="916">
                  <c:v>3822.4630000000002</c:v>
                </c:pt>
                <c:pt idx="917">
                  <c:v>3825.1</c:v>
                </c:pt>
                <c:pt idx="918">
                  <c:v>3827.7350000000001</c:v>
                </c:pt>
                <c:pt idx="919">
                  <c:v>3830.3670000000002</c:v>
                </c:pt>
                <c:pt idx="920">
                  <c:v>3832.998</c:v>
                </c:pt>
                <c:pt idx="921">
                  <c:v>3835.627</c:v>
                </c:pt>
                <c:pt idx="922">
                  <c:v>3838.2530000000002</c:v>
                </c:pt>
                <c:pt idx="923">
                  <c:v>3840.8780000000002</c:v>
                </c:pt>
                <c:pt idx="924">
                  <c:v>3843.5010000000002</c:v>
                </c:pt>
                <c:pt idx="925">
                  <c:v>3846.1219999999998</c:v>
                </c:pt>
                <c:pt idx="926">
                  <c:v>3848.741</c:v>
                </c:pt>
                <c:pt idx="927">
                  <c:v>3851.3580000000002</c:v>
                </c:pt>
                <c:pt idx="928">
                  <c:v>3853.973</c:v>
                </c:pt>
                <c:pt idx="929">
                  <c:v>3856.5859999999998</c:v>
                </c:pt>
                <c:pt idx="930">
                  <c:v>3859.1970000000001</c:v>
                </c:pt>
                <c:pt idx="931">
                  <c:v>3861.806</c:v>
                </c:pt>
                <c:pt idx="932">
                  <c:v>3864.4140000000002</c:v>
                </c:pt>
                <c:pt idx="933">
                  <c:v>3867.0189999999998</c:v>
                </c:pt>
                <c:pt idx="934">
                  <c:v>3869.6219999999998</c:v>
                </c:pt>
                <c:pt idx="935">
                  <c:v>3872.2240000000002</c:v>
                </c:pt>
                <c:pt idx="936">
                  <c:v>3874.8229999999999</c:v>
                </c:pt>
                <c:pt idx="937">
                  <c:v>3877.4209999999998</c:v>
                </c:pt>
                <c:pt idx="938">
                  <c:v>3880.0160000000001</c:v>
                </c:pt>
                <c:pt idx="939">
                  <c:v>3882.61</c:v>
                </c:pt>
                <c:pt idx="940">
                  <c:v>3885.2020000000002</c:v>
                </c:pt>
                <c:pt idx="941">
                  <c:v>3887.7919999999999</c:v>
                </c:pt>
                <c:pt idx="942">
                  <c:v>3890.38</c:v>
                </c:pt>
                <c:pt idx="943">
                  <c:v>3892.9659999999999</c:v>
                </c:pt>
                <c:pt idx="944">
                  <c:v>3895.55</c:v>
                </c:pt>
                <c:pt idx="945">
                  <c:v>3898.1320000000001</c:v>
                </c:pt>
                <c:pt idx="946">
                  <c:v>3900.7130000000002</c:v>
                </c:pt>
                <c:pt idx="947">
                  <c:v>3903.2910000000002</c:v>
                </c:pt>
                <c:pt idx="948">
                  <c:v>3905.8679999999999</c:v>
                </c:pt>
                <c:pt idx="949">
                  <c:v>3908.442</c:v>
                </c:pt>
                <c:pt idx="950">
                  <c:v>3911.0149999999999</c:v>
                </c:pt>
                <c:pt idx="951">
                  <c:v>3913.5859999999998</c:v>
                </c:pt>
                <c:pt idx="952">
                  <c:v>3916.1550000000002</c:v>
                </c:pt>
                <c:pt idx="953">
                  <c:v>3918.7220000000002</c:v>
                </c:pt>
                <c:pt idx="954">
                  <c:v>3921.2869999999998</c:v>
                </c:pt>
                <c:pt idx="955">
                  <c:v>3923.85</c:v>
                </c:pt>
                <c:pt idx="956">
                  <c:v>3926.4110000000001</c:v>
                </c:pt>
                <c:pt idx="957">
                  <c:v>3928.971</c:v>
                </c:pt>
                <c:pt idx="958">
                  <c:v>3931.5279999999998</c:v>
                </c:pt>
                <c:pt idx="959">
                  <c:v>3934.0839999999998</c:v>
                </c:pt>
                <c:pt idx="960">
                  <c:v>3936.6379999999999</c:v>
                </c:pt>
                <c:pt idx="961">
                  <c:v>3939.19</c:v>
                </c:pt>
                <c:pt idx="962">
                  <c:v>3941.74</c:v>
                </c:pt>
                <c:pt idx="963">
                  <c:v>3944.288</c:v>
                </c:pt>
                <c:pt idx="964">
                  <c:v>3946.8339999999998</c:v>
                </c:pt>
                <c:pt idx="965">
                  <c:v>3949.3780000000002</c:v>
                </c:pt>
                <c:pt idx="966">
                  <c:v>3951.9209999999998</c:v>
                </c:pt>
                <c:pt idx="967">
                  <c:v>3954.462</c:v>
                </c:pt>
                <c:pt idx="968">
                  <c:v>3957</c:v>
                </c:pt>
                <c:pt idx="969">
                  <c:v>3959.5369999999998</c:v>
                </c:pt>
                <c:pt idx="970">
                  <c:v>3962.0720000000001</c:v>
                </c:pt>
                <c:pt idx="971">
                  <c:v>3964.6060000000002</c:v>
                </c:pt>
                <c:pt idx="972">
                  <c:v>3967.1370000000002</c:v>
                </c:pt>
                <c:pt idx="973">
                  <c:v>3969.6669999999999</c:v>
                </c:pt>
                <c:pt idx="974">
                  <c:v>3972.194</c:v>
                </c:pt>
                <c:pt idx="975">
                  <c:v>3974.72</c:v>
                </c:pt>
                <c:pt idx="976">
                  <c:v>3977.2440000000001</c:v>
                </c:pt>
                <c:pt idx="977">
                  <c:v>3979.7660000000001</c:v>
                </c:pt>
                <c:pt idx="978">
                  <c:v>3982.2860000000001</c:v>
                </c:pt>
                <c:pt idx="979">
                  <c:v>3984.8049999999998</c:v>
                </c:pt>
                <c:pt idx="980">
                  <c:v>3987.3209999999999</c:v>
                </c:pt>
                <c:pt idx="981">
                  <c:v>3989.8359999999998</c:v>
                </c:pt>
                <c:pt idx="982">
                  <c:v>3992.3490000000002</c:v>
                </c:pt>
                <c:pt idx="983">
                  <c:v>3994.86</c:v>
                </c:pt>
                <c:pt idx="984">
                  <c:v>3997.3690000000001</c:v>
                </c:pt>
                <c:pt idx="985">
                  <c:v>3999.877</c:v>
                </c:pt>
                <c:pt idx="986">
                  <c:v>4002.3820000000001</c:v>
                </c:pt>
                <c:pt idx="987">
                  <c:v>4004.886</c:v>
                </c:pt>
                <c:pt idx="988">
                  <c:v>4007.3879999999999</c:v>
                </c:pt>
                <c:pt idx="989">
                  <c:v>4009.8879999999999</c:v>
                </c:pt>
                <c:pt idx="990">
                  <c:v>4012.386</c:v>
                </c:pt>
                <c:pt idx="991">
                  <c:v>4014.8829999999998</c:v>
                </c:pt>
                <c:pt idx="992">
                  <c:v>4017.377</c:v>
                </c:pt>
                <c:pt idx="993">
                  <c:v>4019.87</c:v>
                </c:pt>
                <c:pt idx="994">
                  <c:v>4022.3609999999999</c:v>
                </c:pt>
                <c:pt idx="995">
                  <c:v>4024.85</c:v>
                </c:pt>
                <c:pt idx="996">
                  <c:v>4027.3380000000002</c:v>
                </c:pt>
                <c:pt idx="997">
                  <c:v>4029.8229999999999</c:v>
                </c:pt>
                <c:pt idx="998">
                  <c:v>4032.3069999999998</c:v>
                </c:pt>
                <c:pt idx="999">
                  <c:v>4034.7890000000002</c:v>
                </c:pt>
                <c:pt idx="1000">
                  <c:v>4037.2689999999998</c:v>
                </c:pt>
                <c:pt idx="1001">
                  <c:v>4039.7469999999998</c:v>
                </c:pt>
                <c:pt idx="1002">
                  <c:v>4042.2240000000002</c:v>
                </c:pt>
                <c:pt idx="1003">
                  <c:v>4044.6990000000001</c:v>
                </c:pt>
                <c:pt idx="1004">
                  <c:v>4047.172</c:v>
                </c:pt>
                <c:pt idx="1005">
                  <c:v>4049.643</c:v>
                </c:pt>
                <c:pt idx="1006">
                  <c:v>4052.1120000000001</c:v>
                </c:pt>
                <c:pt idx="1007">
                  <c:v>4054.58</c:v>
                </c:pt>
                <c:pt idx="1008">
                  <c:v>4057.0459999999998</c:v>
                </c:pt>
                <c:pt idx="1009">
                  <c:v>4059.51</c:v>
                </c:pt>
                <c:pt idx="1010">
                  <c:v>4061.9720000000002</c:v>
                </c:pt>
                <c:pt idx="1011">
                  <c:v>4064.4319999999998</c:v>
                </c:pt>
                <c:pt idx="1012">
                  <c:v>4066.8910000000001</c:v>
                </c:pt>
                <c:pt idx="1013">
                  <c:v>4069.348</c:v>
                </c:pt>
                <c:pt idx="1014">
                  <c:v>4071.8029999999999</c:v>
                </c:pt>
                <c:pt idx="1015">
                  <c:v>4074.2559999999999</c:v>
                </c:pt>
                <c:pt idx="1016">
                  <c:v>4076.7080000000001</c:v>
                </c:pt>
                <c:pt idx="1017">
                  <c:v>4079.1579999999999</c:v>
                </c:pt>
                <c:pt idx="1018">
                  <c:v>4081.6060000000002</c:v>
                </c:pt>
                <c:pt idx="1019">
                  <c:v>4084.0520000000001</c:v>
                </c:pt>
                <c:pt idx="1020">
                  <c:v>4086.4969999999998</c:v>
                </c:pt>
                <c:pt idx="1021">
                  <c:v>4088.9389999999999</c:v>
                </c:pt>
                <c:pt idx="1022">
                  <c:v>4091.38</c:v>
                </c:pt>
                <c:pt idx="1023">
                  <c:v>4093.819</c:v>
                </c:pt>
                <c:pt idx="1024">
                  <c:v>4096.2569999999996</c:v>
                </c:pt>
                <c:pt idx="1025">
                  <c:v>4098.6930000000002</c:v>
                </c:pt>
                <c:pt idx="1026">
                  <c:v>4101.1270000000004</c:v>
                </c:pt>
                <c:pt idx="1027">
                  <c:v>4103.5590000000002</c:v>
                </c:pt>
                <c:pt idx="1028">
                  <c:v>4105.9889999999996</c:v>
                </c:pt>
                <c:pt idx="1029">
                  <c:v>4108.4179999999997</c:v>
                </c:pt>
                <c:pt idx="1030">
                  <c:v>4110.8450000000003</c:v>
                </c:pt>
                <c:pt idx="1031">
                  <c:v>4113.2700000000004</c:v>
                </c:pt>
                <c:pt idx="1032">
                  <c:v>4115.6940000000004</c:v>
                </c:pt>
                <c:pt idx="1033">
                  <c:v>4118.1149999999998</c:v>
                </c:pt>
                <c:pt idx="1034">
                  <c:v>4120.5349999999999</c:v>
                </c:pt>
                <c:pt idx="1035">
                  <c:v>4122.9539999999997</c:v>
                </c:pt>
                <c:pt idx="1036">
                  <c:v>4125.37</c:v>
                </c:pt>
                <c:pt idx="1037">
                  <c:v>4127.7849999999999</c:v>
                </c:pt>
                <c:pt idx="1038">
                  <c:v>4130.1980000000003</c:v>
                </c:pt>
                <c:pt idx="1039">
                  <c:v>4132.6090000000004</c:v>
                </c:pt>
                <c:pt idx="1040">
                  <c:v>4135.0190000000002</c:v>
                </c:pt>
                <c:pt idx="1041">
                  <c:v>4137.4269999999997</c:v>
                </c:pt>
                <c:pt idx="1042">
                  <c:v>4139.8329999999996</c:v>
                </c:pt>
                <c:pt idx="1043">
                  <c:v>4142.2370000000001</c:v>
                </c:pt>
              </c:numCache>
            </c:numRef>
          </c:xVal>
          <c:yVal>
            <c:numRef>
              <c:f>גיליון1!$G$14:$ANJ$14</c:f>
              <c:numCache>
                <c:formatCode>General</c:formatCode>
                <c:ptCount val="1044"/>
                <c:pt idx="0">
                  <c:v>-52.04</c:v>
                </c:pt>
                <c:pt idx="1">
                  <c:v>23.62</c:v>
                </c:pt>
                <c:pt idx="2">
                  <c:v>243.96</c:v>
                </c:pt>
                <c:pt idx="3">
                  <c:v>921.62</c:v>
                </c:pt>
                <c:pt idx="4">
                  <c:v>2512.62</c:v>
                </c:pt>
                <c:pt idx="5">
                  <c:v>5225.62</c:v>
                </c:pt>
                <c:pt idx="6">
                  <c:v>8329.6200000000008</c:v>
                </c:pt>
                <c:pt idx="7">
                  <c:v>10327.290000000001</c:v>
                </c:pt>
                <c:pt idx="8">
                  <c:v>10805.62</c:v>
                </c:pt>
                <c:pt idx="9">
                  <c:v>10486.29</c:v>
                </c:pt>
                <c:pt idx="10">
                  <c:v>10140.620000000001</c:v>
                </c:pt>
                <c:pt idx="11">
                  <c:v>9905.6200000000008</c:v>
                </c:pt>
                <c:pt idx="12">
                  <c:v>9698.9599999999991</c:v>
                </c:pt>
                <c:pt idx="13">
                  <c:v>9484.6200000000008</c:v>
                </c:pt>
                <c:pt idx="14">
                  <c:v>9187.9599999999991</c:v>
                </c:pt>
                <c:pt idx="15">
                  <c:v>8866.6200000000008</c:v>
                </c:pt>
                <c:pt idx="16">
                  <c:v>8538.6200000000008</c:v>
                </c:pt>
                <c:pt idx="17">
                  <c:v>8208.9599999999991</c:v>
                </c:pt>
                <c:pt idx="18">
                  <c:v>7889.62</c:v>
                </c:pt>
                <c:pt idx="19">
                  <c:v>7661.96</c:v>
                </c:pt>
                <c:pt idx="20">
                  <c:v>7446.96</c:v>
                </c:pt>
                <c:pt idx="21">
                  <c:v>7193.96</c:v>
                </c:pt>
                <c:pt idx="22">
                  <c:v>7062.29</c:v>
                </c:pt>
                <c:pt idx="23">
                  <c:v>6854.62</c:v>
                </c:pt>
                <c:pt idx="24">
                  <c:v>6694.29</c:v>
                </c:pt>
                <c:pt idx="25">
                  <c:v>6557.96</c:v>
                </c:pt>
                <c:pt idx="26">
                  <c:v>6438.62</c:v>
                </c:pt>
                <c:pt idx="27">
                  <c:v>6334.29</c:v>
                </c:pt>
                <c:pt idx="28">
                  <c:v>6264.62</c:v>
                </c:pt>
                <c:pt idx="29">
                  <c:v>6211.29</c:v>
                </c:pt>
                <c:pt idx="30">
                  <c:v>6162.96</c:v>
                </c:pt>
                <c:pt idx="31">
                  <c:v>6132.62</c:v>
                </c:pt>
                <c:pt idx="32">
                  <c:v>6109.29</c:v>
                </c:pt>
                <c:pt idx="33">
                  <c:v>6081.29</c:v>
                </c:pt>
                <c:pt idx="34">
                  <c:v>6053.62</c:v>
                </c:pt>
                <c:pt idx="35">
                  <c:v>6050.62</c:v>
                </c:pt>
                <c:pt idx="36">
                  <c:v>6076.96</c:v>
                </c:pt>
                <c:pt idx="37">
                  <c:v>6085.29</c:v>
                </c:pt>
                <c:pt idx="38">
                  <c:v>6107.96</c:v>
                </c:pt>
                <c:pt idx="39">
                  <c:v>6146.62</c:v>
                </c:pt>
                <c:pt idx="40">
                  <c:v>6164.29</c:v>
                </c:pt>
                <c:pt idx="41">
                  <c:v>6177.62</c:v>
                </c:pt>
                <c:pt idx="42">
                  <c:v>6191.62</c:v>
                </c:pt>
                <c:pt idx="43">
                  <c:v>6236.29</c:v>
                </c:pt>
                <c:pt idx="44">
                  <c:v>6228.62</c:v>
                </c:pt>
                <c:pt idx="45">
                  <c:v>6236.62</c:v>
                </c:pt>
                <c:pt idx="46">
                  <c:v>6226.96</c:v>
                </c:pt>
                <c:pt idx="47">
                  <c:v>6246.96</c:v>
                </c:pt>
                <c:pt idx="48">
                  <c:v>6218.29</c:v>
                </c:pt>
                <c:pt idx="49">
                  <c:v>6198.96</c:v>
                </c:pt>
                <c:pt idx="50">
                  <c:v>6171.62</c:v>
                </c:pt>
                <c:pt idx="51">
                  <c:v>6140.96</c:v>
                </c:pt>
                <c:pt idx="52">
                  <c:v>6084.96</c:v>
                </c:pt>
                <c:pt idx="53">
                  <c:v>6050.96</c:v>
                </c:pt>
                <c:pt idx="54">
                  <c:v>5990.62</c:v>
                </c:pt>
                <c:pt idx="55">
                  <c:v>5982.29</c:v>
                </c:pt>
                <c:pt idx="56">
                  <c:v>5952.62</c:v>
                </c:pt>
                <c:pt idx="57">
                  <c:v>5923.62</c:v>
                </c:pt>
                <c:pt idx="58">
                  <c:v>5840.29</c:v>
                </c:pt>
                <c:pt idx="59">
                  <c:v>5700.29</c:v>
                </c:pt>
                <c:pt idx="60">
                  <c:v>5527.29</c:v>
                </c:pt>
                <c:pt idx="61">
                  <c:v>5405.96</c:v>
                </c:pt>
                <c:pt idx="62">
                  <c:v>5306.96</c:v>
                </c:pt>
                <c:pt idx="63">
                  <c:v>5190.62</c:v>
                </c:pt>
                <c:pt idx="64">
                  <c:v>5127.29</c:v>
                </c:pt>
                <c:pt idx="65">
                  <c:v>5079.96</c:v>
                </c:pt>
                <c:pt idx="66">
                  <c:v>5024.29</c:v>
                </c:pt>
                <c:pt idx="67">
                  <c:v>5000.96</c:v>
                </c:pt>
                <c:pt idx="68">
                  <c:v>4963.96</c:v>
                </c:pt>
                <c:pt idx="69">
                  <c:v>4934.62</c:v>
                </c:pt>
                <c:pt idx="70">
                  <c:v>4907.62</c:v>
                </c:pt>
                <c:pt idx="71">
                  <c:v>4867.96</c:v>
                </c:pt>
                <c:pt idx="72">
                  <c:v>4811.96</c:v>
                </c:pt>
                <c:pt idx="73">
                  <c:v>4819.29</c:v>
                </c:pt>
                <c:pt idx="74">
                  <c:v>4780.29</c:v>
                </c:pt>
                <c:pt idx="75">
                  <c:v>4744.96</c:v>
                </c:pt>
                <c:pt idx="76">
                  <c:v>4726.62</c:v>
                </c:pt>
                <c:pt idx="77">
                  <c:v>4711.96</c:v>
                </c:pt>
                <c:pt idx="78">
                  <c:v>4661.96</c:v>
                </c:pt>
                <c:pt idx="79">
                  <c:v>4597.62</c:v>
                </c:pt>
                <c:pt idx="80">
                  <c:v>4567.96</c:v>
                </c:pt>
                <c:pt idx="81">
                  <c:v>4522.96</c:v>
                </c:pt>
                <c:pt idx="82">
                  <c:v>4477.96</c:v>
                </c:pt>
                <c:pt idx="83">
                  <c:v>4436.29</c:v>
                </c:pt>
                <c:pt idx="84">
                  <c:v>4413.29</c:v>
                </c:pt>
                <c:pt idx="85">
                  <c:v>4411.96</c:v>
                </c:pt>
                <c:pt idx="86">
                  <c:v>4380.96</c:v>
                </c:pt>
                <c:pt idx="87">
                  <c:v>4352.62</c:v>
                </c:pt>
                <c:pt idx="88">
                  <c:v>4344.29</c:v>
                </c:pt>
                <c:pt idx="89">
                  <c:v>4348.29</c:v>
                </c:pt>
                <c:pt idx="90">
                  <c:v>4315.62</c:v>
                </c:pt>
                <c:pt idx="91">
                  <c:v>4315.62</c:v>
                </c:pt>
                <c:pt idx="92">
                  <c:v>4300.96</c:v>
                </c:pt>
                <c:pt idx="93">
                  <c:v>4263.62</c:v>
                </c:pt>
                <c:pt idx="94">
                  <c:v>4247.29</c:v>
                </c:pt>
                <c:pt idx="95">
                  <c:v>4229.29</c:v>
                </c:pt>
                <c:pt idx="96">
                  <c:v>4176.62</c:v>
                </c:pt>
                <c:pt idx="97">
                  <c:v>4158.62</c:v>
                </c:pt>
                <c:pt idx="98">
                  <c:v>4172.29</c:v>
                </c:pt>
                <c:pt idx="99">
                  <c:v>4125.96</c:v>
                </c:pt>
                <c:pt idx="100">
                  <c:v>4131.62</c:v>
                </c:pt>
                <c:pt idx="101">
                  <c:v>4108.62</c:v>
                </c:pt>
                <c:pt idx="102">
                  <c:v>4090.96</c:v>
                </c:pt>
                <c:pt idx="103">
                  <c:v>4096.29</c:v>
                </c:pt>
                <c:pt idx="104">
                  <c:v>4073.29</c:v>
                </c:pt>
                <c:pt idx="105">
                  <c:v>4055.29</c:v>
                </c:pt>
                <c:pt idx="106">
                  <c:v>4063.96</c:v>
                </c:pt>
                <c:pt idx="107">
                  <c:v>4096.96</c:v>
                </c:pt>
                <c:pt idx="108">
                  <c:v>4096.62</c:v>
                </c:pt>
                <c:pt idx="109">
                  <c:v>4093.62</c:v>
                </c:pt>
                <c:pt idx="110">
                  <c:v>4117.29</c:v>
                </c:pt>
                <c:pt idx="111">
                  <c:v>4081.96</c:v>
                </c:pt>
                <c:pt idx="112">
                  <c:v>4086.96</c:v>
                </c:pt>
                <c:pt idx="113">
                  <c:v>4062.29</c:v>
                </c:pt>
                <c:pt idx="114">
                  <c:v>4021.62</c:v>
                </c:pt>
                <c:pt idx="115">
                  <c:v>3993.96</c:v>
                </c:pt>
                <c:pt idx="116">
                  <c:v>3947.96</c:v>
                </c:pt>
                <c:pt idx="117">
                  <c:v>3932.29</c:v>
                </c:pt>
                <c:pt idx="118">
                  <c:v>3903.29</c:v>
                </c:pt>
                <c:pt idx="119">
                  <c:v>3864.96</c:v>
                </c:pt>
                <c:pt idx="120">
                  <c:v>3848.62</c:v>
                </c:pt>
                <c:pt idx="121">
                  <c:v>3867.62</c:v>
                </c:pt>
                <c:pt idx="122">
                  <c:v>3815.62</c:v>
                </c:pt>
                <c:pt idx="123">
                  <c:v>3810.96</c:v>
                </c:pt>
                <c:pt idx="124">
                  <c:v>3796.29</c:v>
                </c:pt>
                <c:pt idx="125">
                  <c:v>3796.29</c:v>
                </c:pt>
                <c:pt idx="126">
                  <c:v>3826.29</c:v>
                </c:pt>
                <c:pt idx="127">
                  <c:v>3838.96</c:v>
                </c:pt>
                <c:pt idx="128">
                  <c:v>3848.62</c:v>
                </c:pt>
                <c:pt idx="129">
                  <c:v>3794.29</c:v>
                </c:pt>
                <c:pt idx="130">
                  <c:v>3694.96</c:v>
                </c:pt>
                <c:pt idx="131">
                  <c:v>3600.62</c:v>
                </c:pt>
                <c:pt idx="132">
                  <c:v>3500.96</c:v>
                </c:pt>
                <c:pt idx="133">
                  <c:v>3483.62</c:v>
                </c:pt>
                <c:pt idx="134">
                  <c:v>3453.62</c:v>
                </c:pt>
                <c:pt idx="135">
                  <c:v>3443.29</c:v>
                </c:pt>
                <c:pt idx="136">
                  <c:v>3446.29</c:v>
                </c:pt>
                <c:pt idx="137">
                  <c:v>3438.29</c:v>
                </c:pt>
                <c:pt idx="138">
                  <c:v>3446.96</c:v>
                </c:pt>
                <c:pt idx="139">
                  <c:v>3449.29</c:v>
                </c:pt>
                <c:pt idx="140">
                  <c:v>3429.29</c:v>
                </c:pt>
                <c:pt idx="141">
                  <c:v>3392.62</c:v>
                </c:pt>
                <c:pt idx="142">
                  <c:v>3391.62</c:v>
                </c:pt>
                <c:pt idx="143">
                  <c:v>3330.62</c:v>
                </c:pt>
                <c:pt idx="144">
                  <c:v>3303.96</c:v>
                </c:pt>
                <c:pt idx="145">
                  <c:v>3249.29</c:v>
                </c:pt>
                <c:pt idx="146">
                  <c:v>3209.62</c:v>
                </c:pt>
                <c:pt idx="147">
                  <c:v>3184.29</c:v>
                </c:pt>
                <c:pt idx="148">
                  <c:v>3176.62</c:v>
                </c:pt>
                <c:pt idx="149">
                  <c:v>3178.62</c:v>
                </c:pt>
                <c:pt idx="150">
                  <c:v>3210.96</c:v>
                </c:pt>
                <c:pt idx="151">
                  <c:v>3225.62</c:v>
                </c:pt>
                <c:pt idx="152">
                  <c:v>3266.62</c:v>
                </c:pt>
                <c:pt idx="153">
                  <c:v>3290.96</c:v>
                </c:pt>
                <c:pt idx="154">
                  <c:v>3347.29</c:v>
                </c:pt>
                <c:pt idx="155">
                  <c:v>3351.62</c:v>
                </c:pt>
                <c:pt idx="156">
                  <c:v>3348.96</c:v>
                </c:pt>
                <c:pt idx="157">
                  <c:v>3364.96</c:v>
                </c:pt>
                <c:pt idx="158">
                  <c:v>3350.96</c:v>
                </c:pt>
                <c:pt idx="159">
                  <c:v>3347.29</c:v>
                </c:pt>
                <c:pt idx="160">
                  <c:v>3325.62</c:v>
                </c:pt>
                <c:pt idx="161">
                  <c:v>3316.62</c:v>
                </c:pt>
                <c:pt idx="162">
                  <c:v>3301.29</c:v>
                </c:pt>
                <c:pt idx="163">
                  <c:v>3243.62</c:v>
                </c:pt>
                <c:pt idx="164">
                  <c:v>3231.29</c:v>
                </c:pt>
                <c:pt idx="165">
                  <c:v>3237.62</c:v>
                </c:pt>
                <c:pt idx="166">
                  <c:v>3278.62</c:v>
                </c:pt>
                <c:pt idx="167">
                  <c:v>3273.62</c:v>
                </c:pt>
                <c:pt idx="168">
                  <c:v>3314.96</c:v>
                </c:pt>
                <c:pt idx="169">
                  <c:v>3339.29</c:v>
                </c:pt>
                <c:pt idx="170">
                  <c:v>3362.96</c:v>
                </c:pt>
                <c:pt idx="171">
                  <c:v>3325.96</c:v>
                </c:pt>
                <c:pt idx="172">
                  <c:v>3312.29</c:v>
                </c:pt>
                <c:pt idx="173">
                  <c:v>3281.29</c:v>
                </c:pt>
                <c:pt idx="174">
                  <c:v>3206.96</c:v>
                </c:pt>
                <c:pt idx="175">
                  <c:v>3184.96</c:v>
                </c:pt>
                <c:pt idx="176">
                  <c:v>3171.29</c:v>
                </c:pt>
                <c:pt idx="177">
                  <c:v>3145.62</c:v>
                </c:pt>
                <c:pt idx="178">
                  <c:v>3136.29</c:v>
                </c:pt>
                <c:pt idx="179">
                  <c:v>3127.62</c:v>
                </c:pt>
                <c:pt idx="180">
                  <c:v>3128.96</c:v>
                </c:pt>
                <c:pt idx="181">
                  <c:v>3165.29</c:v>
                </c:pt>
                <c:pt idx="182">
                  <c:v>3162.96</c:v>
                </c:pt>
                <c:pt idx="183">
                  <c:v>3174.29</c:v>
                </c:pt>
                <c:pt idx="184">
                  <c:v>3185.29</c:v>
                </c:pt>
                <c:pt idx="185">
                  <c:v>3176.29</c:v>
                </c:pt>
                <c:pt idx="186">
                  <c:v>3173.29</c:v>
                </c:pt>
                <c:pt idx="187">
                  <c:v>3161.29</c:v>
                </c:pt>
                <c:pt idx="188">
                  <c:v>3128.96</c:v>
                </c:pt>
                <c:pt idx="189">
                  <c:v>3128.62</c:v>
                </c:pt>
                <c:pt idx="190">
                  <c:v>3111.96</c:v>
                </c:pt>
                <c:pt idx="191">
                  <c:v>3131.96</c:v>
                </c:pt>
                <c:pt idx="192">
                  <c:v>3159.62</c:v>
                </c:pt>
                <c:pt idx="193">
                  <c:v>3147.62</c:v>
                </c:pt>
                <c:pt idx="194">
                  <c:v>3192.62</c:v>
                </c:pt>
                <c:pt idx="195">
                  <c:v>3214.96</c:v>
                </c:pt>
                <c:pt idx="196">
                  <c:v>3249.29</c:v>
                </c:pt>
                <c:pt idx="197">
                  <c:v>3255.29</c:v>
                </c:pt>
                <c:pt idx="198">
                  <c:v>3240.96</c:v>
                </c:pt>
                <c:pt idx="199">
                  <c:v>3242.96</c:v>
                </c:pt>
                <c:pt idx="200">
                  <c:v>3232.96</c:v>
                </c:pt>
                <c:pt idx="201">
                  <c:v>3185.62</c:v>
                </c:pt>
                <c:pt idx="202">
                  <c:v>3164.62</c:v>
                </c:pt>
                <c:pt idx="203">
                  <c:v>3081.29</c:v>
                </c:pt>
                <c:pt idx="204">
                  <c:v>3057.29</c:v>
                </c:pt>
                <c:pt idx="205">
                  <c:v>3047.96</c:v>
                </c:pt>
                <c:pt idx="206">
                  <c:v>3029.96</c:v>
                </c:pt>
                <c:pt idx="207">
                  <c:v>3028.29</c:v>
                </c:pt>
                <c:pt idx="208">
                  <c:v>3034.62</c:v>
                </c:pt>
                <c:pt idx="209">
                  <c:v>3028.62</c:v>
                </c:pt>
                <c:pt idx="210">
                  <c:v>3068.96</c:v>
                </c:pt>
                <c:pt idx="211">
                  <c:v>3089.96</c:v>
                </c:pt>
                <c:pt idx="212">
                  <c:v>3094.29</c:v>
                </c:pt>
                <c:pt idx="213">
                  <c:v>3106.29</c:v>
                </c:pt>
                <c:pt idx="214">
                  <c:v>3116.62</c:v>
                </c:pt>
                <c:pt idx="215">
                  <c:v>3076.96</c:v>
                </c:pt>
                <c:pt idx="216">
                  <c:v>3056.29</c:v>
                </c:pt>
                <c:pt idx="217">
                  <c:v>3008.29</c:v>
                </c:pt>
                <c:pt idx="218">
                  <c:v>2976.96</c:v>
                </c:pt>
                <c:pt idx="219">
                  <c:v>2942.62</c:v>
                </c:pt>
                <c:pt idx="220">
                  <c:v>2923.96</c:v>
                </c:pt>
                <c:pt idx="221">
                  <c:v>2891.62</c:v>
                </c:pt>
                <c:pt idx="222">
                  <c:v>2890.29</c:v>
                </c:pt>
                <c:pt idx="223">
                  <c:v>2895.62</c:v>
                </c:pt>
                <c:pt idx="224">
                  <c:v>2873.62</c:v>
                </c:pt>
                <c:pt idx="225">
                  <c:v>2892.96</c:v>
                </c:pt>
                <c:pt idx="226">
                  <c:v>2877.96</c:v>
                </c:pt>
                <c:pt idx="227">
                  <c:v>2914.62</c:v>
                </c:pt>
                <c:pt idx="228">
                  <c:v>2913.29</c:v>
                </c:pt>
                <c:pt idx="229">
                  <c:v>2898.62</c:v>
                </c:pt>
                <c:pt idx="230">
                  <c:v>2894.62</c:v>
                </c:pt>
                <c:pt idx="231">
                  <c:v>2851.96</c:v>
                </c:pt>
                <c:pt idx="232">
                  <c:v>2816.96</c:v>
                </c:pt>
                <c:pt idx="233">
                  <c:v>2785.29</c:v>
                </c:pt>
                <c:pt idx="234">
                  <c:v>2759.96</c:v>
                </c:pt>
                <c:pt idx="235">
                  <c:v>2757.96</c:v>
                </c:pt>
                <c:pt idx="236">
                  <c:v>2755.29</c:v>
                </c:pt>
                <c:pt idx="237">
                  <c:v>2757.96</c:v>
                </c:pt>
                <c:pt idx="238">
                  <c:v>2786.29</c:v>
                </c:pt>
                <c:pt idx="239">
                  <c:v>2836.96</c:v>
                </c:pt>
                <c:pt idx="240">
                  <c:v>2853.62</c:v>
                </c:pt>
                <c:pt idx="241">
                  <c:v>2893.29</c:v>
                </c:pt>
                <c:pt idx="242">
                  <c:v>2928.62</c:v>
                </c:pt>
                <c:pt idx="243">
                  <c:v>2948.96</c:v>
                </c:pt>
                <c:pt idx="244">
                  <c:v>2957.62</c:v>
                </c:pt>
                <c:pt idx="245">
                  <c:v>2941.62</c:v>
                </c:pt>
                <c:pt idx="246">
                  <c:v>2880.96</c:v>
                </c:pt>
                <c:pt idx="247">
                  <c:v>2837.62</c:v>
                </c:pt>
                <c:pt idx="248">
                  <c:v>2816.96</c:v>
                </c:pt>
                <c:pt idx="249">
                  <c:v>2840.29</c:v>
                </c:pt>
                <c:pt idx="250">
                  <c:v>2799.29</c:v>
                </c:pt>
                <c:pt idx="251">
                  <c:v>2824.96</c:v>
                </c:pt>
                <c:pt idx="252">
                  <c:v>2850.96</c:v>
                </c:pt>
                <c:pt idx="253">
                  <c:v>2830.96</c:v>
                </c:pt>
                <c:pt idx="254">
                  <c:v>2887.62</c:v>
                </c:pt>
                <c:pt idx="255">
                  <c:v>2899.29</c:v>
                </c:pt>
                <c:pt idx="256">
                  <c:v>2923.29</c:v>
                </c:pt>
                <c:pt idx="257">
                  <c:v>2958.29</c:v>
                </c:pt>
                <c:pt idx="258">
                  <c:v>2974.29</c:v>
                </c:pt>
                <c:pt idx="259">
                  <c:v>2977.96</c:v>
                </c:pt>
                <c:pt idx="260">
                  <c:v>2971.62</c:v>
                </c:pt>
                <c:pt idx="261">
                  <c:v>2987.96</c:v>
                </c:pt>
                <c:pt idx="262">
                  <c:v>2964.96</c:v>
                </c:pt>
                <c:pt idx="263">
                  <c:v>2960.62</c:v>
                </c:pt>
                <c:pt idx="264">
                  <c:v>2958.62</c:v>
                </c:pt>
                <c:pt idx="265">
                  <c:v>2997.29</c:v>
                </c:pt>
                <c:pt idx="266">
                  <c:v>3009.29</c:v>
                </c:pt>
                <c:pt idx="267">
                  <c:v>3012.62</c:v>
                </c:pt>
                <c:pt idx="268">
                  <c:v>3030.96</c:v>
                </c:pt>
                <c:pt idx="269">
                  <c:v>3059.96</c:v>
                </c:pt>
                <c:pt idx="270">
                  <c:v>3079.29</c:v>
                </c:pt>
                <c:pt idx="271">
                  <c:v>3138.29</c:v>
                </c:pt>
                <c:pt idx="272">
                  <c:v>3187.62</c:v>
                </c:pt>
                <c:pt idx="273">
                  <c:v>3215.96</c:v>
                </c:pt>
                <c:pt idx="274">
                  <c:v>3225.96</c:v>
                </c:pt>
                <c:pt idx="275">
                  <c:v>3264.62</c:v>
                </c:pt>
                <c:pt idx="276">
                  <c:v>3265.96</c:v>
                </c:pt>
                <c:pt idx="277">
                  <c:v>3267.96</c:v>
                </c:pt>
                <c:pt idx="278">
                  <c:v>3277.62</c:v>
                </c:pt>
                <c:pt idx="279">
                  <c:v>3322.96</c:v>
                </c:pt>
                <c:pt idx="280">
                  <c:v>3381.29</c:v>
                </c:pt>
                <c:pt idx="281">
                  <c:v>3403.62</c:v>
                </c:pt>
                <c:pt idx="282">
                  <c:v>3445.62</c:v>
                </c:pt>
                <c:pt idx="283">
                  <c:v>3483.96</c:v>
                </c:pt>
                <c:pt idx="284">
                  <c:v>3531.96</c:v>
                </c:pt>
                <c:pt idx="285">
                  <c:v>3565.62</c:v>
                </c:pt>
                <c:pt idx="286">
                  <c:v>3566.29</c:v>
                </c:pt>
                <c:pt idx="287">
                  <c:v>3584.29</c:v>
                </c:pt>
                <c:pt idx="288">
                  <c:v>3568.62</c:v>
                </c:pt>
                <c:pt idx="289">
                  <c:v>3532.29</c:v>
                </c:pt>
                <c:pt idx="290">
                  <c:v>3476.29</c:v>
                </c:pt>
                <c:pt idx="291">
                  <c:v>3394.96</c:v>
                </c:pt>
                <c:pt idx="292">
                  <c:v>3308.29</c:v>
                </c:pt>
                <c:pt idx="293">
                  <c:v>3213.29</c:v>
                </c:pt>
                <c:pt idx="294">
                  <c:v>3122.96</c:v>
                </c:pt>
                <c:pt idx="295">
                  <c:v>3027.96</c:v>
                </c:pt>
                <c:pt idx="296">
                  <c:v>2958.29</c:v>
                </c:pt>
                <c:pt idx="297">
                  <c:v>2885.62</c:v>
                </c:pt>
                <c:pt idx="298">
                  <c:v>2829.96</c:v>
                </c:pt>
                <c:pt idx="299">
                  <c:v>2773.96</c:v>
                </c:pt>
                <c:pt idx="300">
                  <c:v>2723.62</c:v>
                </c:pt>
                <c:pt idx="301">
                  <c:v>2679.62</c:v>
                </c:pt>
                <c:pt idx="302">
                  <c:v>2630.29</c:v>
                </c:pt>
                <c:pt idx="303">
                  <c:v>2591.62</c:v>
                </c:pt>
                <c:pt idx="304">
                  <c:v>2530.62</c:v>
                </c:pt>
                <c:pt idx="305">
                  <c:v>2474.29</c:v>
                </c:pt>
                <c:pt idx="306">
                  <c:v>2406.62</c:v>
                </c:pt>
                <c:pt idx="307">
                  <c:v>2351.62</c:v>
                </c:pt>
                <c:pt idx="308">
                  <c:v>2327.29</c:v>
                </c:pt>
                <c:pt idx="309">
                  <c:v>2260.62</c:v>
                </c:pt>
                <c:pt idx="310">
                  <c:v>2209.62</c:v>
                </c:pt>
                <c:pt idx="311">
                  <c:v>2181.29</c:v>
                </c:pt>
                <c:pt idx="312">
                  <c:v>2176.62</c:v>
                </c:pt>
                <c:pt idx="313">
                  <c:v>2144.62</c:v>
                </c:pt>
                <c:pt idx="314">
                  <c:v>2139.62</c:v>
                </c:pt>
                <c:pt idx="315">
                  <c:v>2139.96</c:v>
                </c:pt>
                <c:pt idx="316">
                  <c:v>2141.96</c:v>
                </c:pt>
                <c:pt idx="317">
                  <c:v>2146.96</c:v>
                </c:pt>
                <c:pt idx="318">
                  <c:v>2169.29</c:v>
                </c:pt>
                <c:pt idx="319">
                  <c:v>2183.29</c:v>
                </c:pt>
                <c:pt idx="320">
                  <c:v>2196.29</c:v>
                </c:pt>
                <c:pt idx="321">
                  <c:v>2192.96</c:v>
                </c:pt>
                <c:pt idx="322">
                  <c:v>2144.62</c:v>
                </c:pt>
                <c:pt idx="323">
                  <c:v>2220.29</c:v>
                </c:pt>
                <c:pt idx="324">
                  <c:v>2093.62</c:v>
                </c:pt>
                <c:pt idx="325">
                  <c:v>2077.96</c:v>
                </c:pt>
                <c:pt idx="326">
                  <c:v>2050.29</c:v>
                </c:pt>
                <c:pt idx="327">
                  <c:v>2023.29</c:v>
                </c:pt>
                <c:pt idx="328">
                  <c:v>1999.29</c:v>
                </c:pt>
                <c:pt idx="329">
                  <c:v>2004.96</c:v>
                </c:pt>
                <c:pt idx="330">
                  <c:v>1996.96</c:v>
                </c:pt>
                <c:pt idx="331">
                  <c:v>1982.96</c:v>
                </c:pt>
                <c:pt idx="332">
                  <c:v>1999.29</c:v>
                </c:pt>
                <c:pt idx="333">
                  <c:v>1995.29</c:v>
                </c:pt>
                <c:pt idx="334">
                  <c:v>2024.62</c:v>
                </c:pt>
                <c:pt idx="335">
                  <c:v>2008.29</c:v>
                </c:pt>
                <c:pt idx="336">
                  <c:v>2012.96</c:v>
                </c:pt>
                <c:pt idx="337">
                  <c:v>2028.96</c:v>
                </c:pt>
                <c:pt idx="338">
                  <c:v>2042.96</c:v>
                </c:pt>
                <c:pt idx="339">
                  <c:v>2019.96</c:v>
                </c:pt>
                <c:pt idx="340">
                  <c:v>2030.96</c:v>
                </c:pt>
                <c:pt idx="341">
                  <c:v>2006.62</c:v>
                </c:pt>
                <c:pt idx="342">
                  <c:v>2011.62</c:v>
                </c:pt>
                <c:pt idx="343">
                  <c:v>2025.62</c:v>
                </c:pt>
                <c:pt idx="344">
                  <c:v>2013.62</c:v>
                </c:pt>
                <c:pt idx="345">
                  <c:v>2024.29</c:v>
                </c:pt>
                <c:pt idx="346">
                  <c:v>2017.29</c:v>
                </c:pt>
                <c:pt idx="347">
                  <c:v>2027.29</c:v>
                </c:pt>
                <c:pt idx="348">
                  <c:v>2023.29</c:v>
                </c:pt>
                <c:pt idx="349">
                  <c:v>2041.96</c:v>
                </c:pt>
                <c:pt idx="350">
                  <c:v>2053.29</c:v>
                </c:pt>
                <c:pt idx="351">
                  <c:v>2068.62</c:v>
                </c:pt>
                <c:pt idx="352">
                  <c:v>2074.62</c:v>
                </c:pt>
                <c:pt idx="353">
                  <c:v>2081.96</c:v>
                </c:pt>
                <c:pt idx="354">
                  <c:v>2086.62</c:v>
                </c:pt>
                <c:pt idx="355">
                  <c:v>2086.62</c:v>
                </c:pt>
                <c:pt idx="356">
                  <c:v>2071.62</c:v>
                </c:pt>
                <c:pt idx="357">
                  <c:v>2034.96</c:v>
                </c:pt>
                <c:pt idx="358">
                  <c:v>2024.29</c:v>
                </c:pt>
                <c:pt idx="359">
                  <c:v>2007.29</c:v>
                </c:pt>
                <c:pt idx="360">
                  <c:v>1988.96</c:v>
                </c:pt>
                <c:pt idx="361">
                  <c:v>1966.62</c:v>
                </c:pt>
                <c:pt idx="362">
                  <c:v>1949.29</c:v>
                </c:pt>
                <c:pt idx="363">
                  <c:v>1946.96</c:v>
                </c:pt>
                <c:pt idx="364">
                  <c:v>1964.62</c:v>
                </c:pt>
                <c:pt idx="365">
                  <c:v>1937.62</c:v>
                </c:pt>
                <c:pt idx="366">
                  <c:v>1937.29</c:v>
                </c:pt>
                <c:pt idx="367">
                  <c:v>1962.62</c:v>
                </c:pt>
                <c:pt idx="368">
                  <c:v>1961.29</c:v>
                </c:pt>
                <c:pt idx="369">
                  <c:v>1963.96</c:v>
                </c:pt>
                <c:pt idx="370">
                  <c:v>1962.29</c:v>
                </c:pt>
                <c:pt idx="371">
                  <c:v>1967.62</c:v>
                </c:pt>
                <c:pt idx="372">
                  <c:v>1946.96</c:v>
                </c:pt>
                <c:pt idx="373">
                  <c:v>1944.62</c:v>
                </c:pt>
                <c:pt idx="374">
                  <c:v>1929.62</c:v>
                </c:pt>
                <c:pt idx="375">
                  <c:v>1911.29</c:v>
                </c:pt>
                <c:pt idx="376">
                  <c:v>1889.29</c:v>
                </c:pt>
                <c:pt idx="377">
                  <c:v>1870.62</c:v>
                </c:pt>
                <c:pt idx="378">
                  <c:v>1870.96</c:v>
                </c:pt>
                <c:pt idx="379">
                  <c:v>1875.96</c:v>
                </c:pt>
                <c:pt idx="380">
                  <c:v>1897.96</c:v>
                </c:pt>
                <c:pt idx="381">
                  <c:v>1900.96</c:v>
                </c:pt>
                <c:pt idx="382">
                  <c:v>1893.96</c:v>
                </c:pt>
                <c:pt idx="383">
                  <c:v>1895.62</c:v>
                </c:pt>
                <c:pt idx="384">
                  <c:v>1915.62</c:v>
                </c:pt>
                <c:pt idx="385">
                  <c:v>1952.62</c:v>
                </c:pt>
                <c:pt idx="386">
                  <c:v>1952.29</c:v>
                </c:pt>
                <c:pt idx="387">
                  <c:v>1959.29</c:v>
                </c:pt>
                <c:pt idx="388">
                  <c:v>1972.62</c:v>
                </c:pt>
                <c:pt idx="389">
                  <c:v>1959.62</c:v>
                </c:pt>
                <c:pt idx="390">
                  <c:v>1931.62</c:v>
                </c:pt>
                <c:pt idx="391">
                  <c:v>1917.29</c:v>
                </c:pt>
                <c:pt idx="392">
                  <c:v>1907.62</c:v>
                </c:pt>
                <c:pt idx="393">
                  <c:v>1907.62</c:v>
                </c:pt>
                <c:pt idx="394">
                  <c:v>1899.29</c:v>
                </c:pt>
                <c:pt idx="395">
                  <c:v>1907.62</c:v>
                </c:pt>
                <c:pt idx="396">
                  <c:v>1896.62</c:v>
                </c:pt>
                <c:pt idx="397">
                  <c:v>1890.29</c:v>
                </c:pt>
                <c:pt idx="398">
                  <c:v>1852.29</c:v>
                </c:pt>
                <c:pt idx="399">
                  <c:v>1857.62</c:v>
                </c:pt>
                <c:pt idx="400">
                  <c:v>1855.29</c:v>
                </c:pt>
                <c:pt idx="401">
                  <c:v>1859.29</c:v>
                </c:pt>
                <c:pt idx="402">
                  <c:v>1855.62</c:v>
                </c:pt>
                <c:pt idx="403">
                  <c:v>1822.29</c:v>
                </c:pt>
                <c:pt idx="404">
                  <c:v>1821.96</c:v>
                </c:pt>
                <c:pt idx="405">
                  <c:v>1809.29</c:v>
                </c:pt>
                <c:pt idx="406">
                  <c:v>1792.29</c:v>
                </c:pt>
                <c:pt idx="407">
                  <c:v>1787.62</c:v>
                </c:pt>
                <c:pt idx="408">
                  <c:v>1740.62</c:v>
                </c:pt>
                <c:pt idx="409">
                  <c:v>1722.29</c:v>
                </c:pt>
                <c:pt idx="410">
                  <c:v>1692.29</c:v>
                </c:pt>
                <c:pt idx="411">
                  <c:v>1666.62</c:v>
                </c:pt>
                <c:pt idx="412">
                  <c:v>1659.62</c:v>
                </c:pt>
                <c:pt idx="413">
                  <c:v>1635.62</c:v>
                </c:pt>
                <c:pt idx="414">
                  <c:v>1637.62</c:v>
                </c:pt>
                <c:pt idx="415">
                  <c:v>1633.62</c:v>
                </c:pt>
                <c:pt idx="416">
                  <c:v>1619.29</c:v>
                </c:pt>
                <c:pt idx="417">
                  <c:v>1624.29</c:v>
                </c:pt>
                <c:pt idx="418">
                  <c:v>1624.96</c:v>
                </c:pt>
                <c:pt idx="419">
                  <c:v>1617.62</c:v>
                </c:pt>
                <c:pt idx="420">
                  <c:v>1598.62</c:v>
                </c:pt>
                <c:pt idx="421">
                  <c:v>1617.62</c:v>
                </c:pt>
                <c:pt idx="422">
                  <c:v>1601.96</c:v>
                </c:pt>
                <c:pt idx="423">
                  <c:v>1604.29</c:v>
                </c:pt>
                <c:pt idx="424">
                  <c:v>1588.62</c:v>
                </c:pt>
                <c:pt idx="425">
                  <c:v>1584.62</c:v>
                </c:pt>
                <c:pt idx="426">
                  <c:v>1565.62</c:v>
                </c:pt>
                <c:pt idx="427">
                  <c:v>1554.96</c:v>
                </c:pt>
                <c:pt idx="428">
                  <c:v>1534.29</c:v>
                </c:pt>
                <c:pt idx="429">
                  <c:v>1517.96</c:v>
                </c:pt>
                <c:pt idx="430">
                  <c:v>1489.96</c:v>
                </c:pt>
                <c:pt idx="431">
                  <c:v>1494.62</c:v>
                </c:pt>
                <c:pt idx="432">
                  <c:v>1461.62</c:v>
                </c:pt>
                <c:pt idx="433">
                  <c:v>1445.29</c:v>
                </c:pt>
                <c:pt idx="434">
                  <c:v>1429.62</c:v>
                </c:pt>
                <c:pt idx="435">
                  <c:v>1425.29</c:v>
                </c:pt>
                <c:pt idx="436">
                  <c:v>1402.29</c:v>
                </c:pt>
                <c:pt idx="437">
                  <c:v>1395.96</c:v>
                </c:pt>
                <c:pt idx="438">
                  <c:v>1363.62</c:v>
                </c:pt>
                <c:pt idx="439">
                  <c:v>1344.96</c:v>
                </c:pt>
                <c:pt idx="440">
                  <c:v>1356.62</c:v>
                </c:pt>
                <c:pt idx="441">
                  <c:v>1336.29</c:v>
                </c:pt>
                <c:pt idx="442">
                  <c:v>1341.62</c:v>
                </c:pt>
                <c:pt idx="443">
                  <c:v>1285.6199999999999</c:v>
                </c:pt>
                <c:pt idx="444">
                  <c:v>1292.96</c:v>
                </c:pt>
                <c:pt idx="445">
                  <c:v>1245.96</c:v>
                </c:pt>
                <c:pt idx="446">
                  <c:v>1229.96</c:v>
                </c:pt>
                <c:pt idx="447">
                  <c:v>1235.96</c:v>
                </c:pt>
                <c:pt idx="448">
                  <c:v>1207.96</c:v>
                </c:pt>
                <c:pt idx="449">
                  <c:v>1209.96</c:v>
                </c:pt>
                <c:pt idx="450">
                  <c:v>1212.6199999999999</c:v>
                </c:pt>
                <c:pt idx="451">
                  <c:v>1196.96</c:v>
                </c:pt>
                <c:pt idx="452">
                  <c:v>1176.6199999999999</c:v>
                </c:pt>
                <c:pt idx="453">
                  <c:v>1176.6199999999999</c:v>
                </c:pt>
                <c:pt idx="454">
                  <c:v>1160.96</c:v>
                </c:pt>
                <c:pt idx="455">
                  <c:v>1166.96</c:v>
                </c:pt>
                <c:pt idx="456">
                  <c:v>1166.6199999999999</c:v>
                </c:pt>
                <c:pt idx="457">
                  <c:v>1168.96</c:v>
                </c:pt>
                <c:pt idx="458">
                  <c:v>1177.29</c:v>
                </c:pt>
                <c:pt idx="459">
                  <c:v>1166.96</c:v>
                </c:pt>
                <c:pt idx="460">
                  <c:v>1163.29</c:v>
                </c:pt>
                <c:pt idx="461">
                  <c:v>1159.6199999999999</c:v>
                </c:pt>
                <c:pt idx="462">
                  <c:v>1177.96</c:v>
                </c:pt>
                <c:pt idx="463">
                  <c:v>1164.96</c:v>
                </c:pt>
                <c:pt idx="464">
                  <c:v>1158.6199999999999</c:v>
                </c:pt>
                <c:pt idx="465">
                  <c:v>1141.6199999999999</c:v>
                </c:pt>
                <c:pt idx="466">
                  <c:v>1138.6199999999999</c:v>
                </c:pt>
                <c:pt idx="467">
                  <c:v>1143.29</c:v>
                </c:pt>
                <c:pt idx="468">
                  <c:v>1129.6199999999999</c:v>
                </c:pt>
                <c:pt idx="469">
                  <c:v>1111.96</c:v>
                </c:pt>
                <c:pt idx="470">
                  <c:v>1113.96</c:v>
                </c:pt>
                <c:pt idx="471">
                  <c:v>1122.29</c:v>
                </c:pt>
                <c:pt idx="472">
                  <c:v>1113.96</c:v>
                </c:pt>
                <c:pt idx="473">
                  <c:v>1117.96</c:v>
                </c:pt>
                <c:pt idx="474">
                  <c:v>1112.29</c:v>
                </c:pt>
                <c:pt idx="475">
                  <c:v>1086.29</c:v>
                </c:pt>
                <c:pt idx="476">
                  <c:v>1099.96</c:v>
                </c:pt>
                <c:pt idx="477">
                  <c:v>1095.96</c:v>
                </c:pt>
                <c:pt idx="478">
                  <c:v>1088.29</c:v>
                </c:pt>
                <c:pt idx="479">
                  <c:v>1052.29</c:v>
                </c:pt>
                <c:pt idx="480">
                  <c:v>1075.29</c:v>
                </c:pt>
                <c:pt idx="481">
                  <c:v>1057.96</c:v>
                </c:pt>
                <c:pt idx="482">
                  <c:v>1053.6199999999999</c:v>
                </c:pt>
                <c:pt idx="483">
                  <c:v>1051.96</c:v>
                </c:pt>
                <c:pt idx="484">
                  <c:v>1042.96</c:v>
                </c:pt>
                <c:pt idx="485">
                  <c:v>1054.6199999999999</c:v>
                </c:pt>
                <c:pt idx="486">
                  <c:v>1032.29</c:v>
                </c:pt>
                <c:pt idx="487">
                  <c:v>1017.62</c:v>
                </c:pt>
                <c:pt idx="488">
                  <c:v>1016.96</c:v>
                </c:pt>
                <c:pt idx="489">
                  <c:v>1017.29</c:v>
                </c:pt>
                <c:pt idx="490">
                  <c:v>999.96</c:v>
                </c:pt>
                <c:pt idx="491">
                  <c:v>1024.29</c:v>
                </c:pt>
                <c:pt idx="492">
                  <c:v>1027.96</c:v>
                </c:pt>
                <c:pt idx="493">
                  <c:v>1029.96</c:v>
                </c:pt>
                <c:pt idx="494">
                  <c:v>1043.29</c:v>
                </c:pt>
                <c:pt idx="495">
                  <c:v>1032.6199999999999</c:v>
                </c:pt>
                <c:pt idx="496">
                  <c:v>1019.29</c:v>
                </c:pt>
                <c:pt idx="497">
                  <c:v>1019.96</c:v>
                </c:pt>
                <c:pt idx="498">
                  <c:v>1020.29</c:v>
                </c:pt>
                <c:pt idx="499">
                  <c:v>1016.62</c:v>
                </c:pt>
                <c:pt idx="500">
                  <c:v>1010.62</c:v>
                </c:pt>
                <c:pt idx="501">
                  <c:v>977.96</c:v>
                </c:pt>
                <c:pt idx="502">
                  <c:v>990.96</c:v>
                </c:pt>
                <c:pt idx="503">
                  <c:v>990.96</c:v>
                </c:pt>
                <c:pt idx="504">
                  <c:v>976.96</c:v>
                </c:pt>
                <c:pt idx="505">
                  <c:v>976.29</c:v>
                </c:pt>
                <c:pt idx="506">
                  <c:v>974.29</c:v>
                </c:pt>
                <c:pt idx="507">
                  <c:v>961.96</c:v>
                </c:pt>
                <c:pt idx="508">
                  <c:v>973.62</c:v>
                </c:pt>
                <c:pt idx="509">
                  <c:v>959.96</c:v>
                </c:pt>
                <c:pt idx="510">
                  <c:v>949.29</c:v>
                </c:pt>
                <c:pt idx="511">
                  <c:v>939.29</c:v>
                </c:pt>
                <c:pt idx="512">
                  <c:v>962.62</c:v>
                </c:pt>
                <c:pt idx="513">
                  <c:v>940.29</c:v>
                </c:pt>
                <c:pt idx="514">
                  <c:v>918.62</c:v>
                </c:pt>
                <c:pt idx="515">
                  <c:v>944.62</c:v>
                </c:pt>
                <c:pt idx="516">
                  <c:v>927.29</c:v>
                </c:pt>
                <c:pt idx="517">
                  <c:v>919.96</c:v>
                </c:pt>
                <c:pt idx="518">
                  <c:v>895.62</c:v>
                </c:pt>
                <c:pt idx="519">
                  <c:v>924.62</c:v>
                </c:pt>
                <c:pt idx="520">
                  <c:v>893.62</c:v>
                </c:pt>
                <c:pt idx="521">
                  <c:v>890.96</c:v>
                </c:pt>
                <c:pt idx="522">
                  <c:v>882.96</c:v>
                </c:pt>
                <c:pt idx="523">
                  <c:v>896.62</c:v>
                </c:pt>
                <c:pt idx="524">
                  <c:v>878.96</c:v>
                </c:pt>
                <c:pt idx="525">
                  <c:v>869.62</c:v>
                </c:pt>
                <c:pt idx="526">
                  <c:v>876.96</c:v>
                </c:pt>
                <c:pt idx="527">
                  <c:v>886.29</c:v>
                </c:pt>
                <c:pt idx="528">
                  <c:v>870.29</c:v>
                </c:pt>
                <c:pt idx="529">
                  <c:v>857.29</c:v>
                </c:pt>
                <c:pt idx="530">
                  <c:v>851.62</c:v>
                </c:pt>
                <c:pt idx="531">
                  <c:v>829.96</c:v>
                </c:pt>
                <c:pt idx="532">
                  <c:v>823.62</c:v>
                </c:pt>
                <c:pt idx="533">
                  <c:v>815.29</c:v>
                </c:pt>
                <c:pt idx="534">
                  <c:v>828.29</c:v>
                </c:pt>
                <c:pt idx="535">
                  <c:v>824.29</c:v>
                </c:pt>
                <c:pt idx="536">
                  <c:v>790.29</c:v>
                </c:pt>
                <c:pt idx="537">
                  <c:v>809.62</c:v>
                </c:pt>
                <c:pt idx="538">
                  <c:v>782.62</c:v>
                </c:pt>
                <c:pt idx="539">
                  <c:v>777.96</c:v>
                </c:pt>
                <c:pt idx="540">
                  <c:v>772.29</c:v>
                </c:pt>
                <c:pt idx="541">
                  <c:v>780.29</c:v>
                </c:pt>
                <c:pt idx="542">
                  <c:v>753.62</c:v>
                </c:pt>
                <c:pt idx="543">
                  <c:v>753.96</c:v>
                </c:pt>
                <c:pt idx="544">
                  <c:v>758.29</c:v>
                </c:pt>
                <c:pt idx="545">
                  <c:v>742.29</c:v>
                </c:pt>
                <c:pt idx="546">
                  <c:v>732.29</c:v>
                </c:pt>
                <c:pt idx="547">
                  <c:v>723.96</c:v>
                </c:pt>
                <c:pt idx="548">
                  <c:v>727.62</c:v>
                </c:pt>
                <c:pt idx="549">
                  <c:v>712.62</c:v>
                </c:pt>
                <c:pt idx="550">
                  <c:v>700.62</c:v>
                </c:pt>
                <c:pt idx="551">
                  <c:v>695.29</c:v>
                </c:pt>
                <c:pt idx="552">
                  <c:v>691.96</c:v>
                </c:pt>
                <c:pt idx="553">
                  <c:v>696.96</c:v>
                </c:pt>
                <c:pt idx="554">
                  <c:v>700.29</c:v>
                </c:pt>
                <c:pt idx="555">
                  <c:v>699.96</c:v>
                </c:pt>
                <c:pt idx="556">
                  <c:v>706.96</c:v>
                </c:pt>
                <c:pt idx="557">
                  <c:v>696.29</c:v>
                </c:pt>
                <c:pt idx="558">
                  <c:v>705.62</c:v>
                </c:pt>
                <c:pt idx="559">
                  <c:v>718.29</c:v>
                </c:pt>
                <c:pt idx="560">
                  <c:v>708.62</c:v>
                </c:pt>
                <c:pt idx="561">
                  <c:v>721.96</c:v>
                </c:pt>
                <c:pt idx="562">
                  <c:v>709.29</c:v>
                </c:pt>
                <c:pt idx="563">
                  <c:v>715.29</c:v>
                </c:pt>
                <c:pt idx="564">
                  <c:v>720.29</c:v>
                </c:pt>
                <c:pt idx="565">
                  <c:v>710.96</c:v>
                </c:pt>
                <c:pt idx="566">
                  <c:v>700.62</c:v>
                </c:pt>
                <c:pt idx="567">
                  <c:v>736.62</c:v>
                </c:pt>
                <c:pt idx="568">
                  <c:v>695.62</c:v>
                </c:pt>
                <c:pt idx="569">
                  <c:v>687.29</c:v>
                </c:pt>
                <c:pt idx="570">
                  <c:v>672.29</c:v>
                </c:pt>
                <c:pt idx="571">
                  <c:v>691.62</c:v>
                </c:pt>
                <c:pt idx="572">
                  <c:v>679.29</c:v>
                </c:pt>
                <c:pt idx="573">
                  <c:v>678.96</c:v>
                </c:pt>
                <c:pt idx="574">
                  <c:v>694.96</c:v>
                </c:pt>
                <c:pt idx="575">
                  <c:v>682.29</c:v>
                </c:pt>
                <c:pt idx="576">
                  <c:v>682.96</c:v>
                </c:pt>
                <c:pt idx="577">
                  <c:v>683.96</c:v>
                </c:pt>
                <c:pt idx="578">
                  <c:v>696.29</c:v>
                </c:pt>
                <c:pt idx="579">
                  <c:v>698.29</c:v>
                </c:pt>
                <c:pt idx="580">
                  <c:v>668.29</c:v>
                </c:pt>
                <c:pt idx="581">
                  <c:v>689.29</c:v>
                </c:pt>
                <c:pt idx="582">
                  <c:v>680.29</c:v>
                </c:pt>
                <c:pt idx="583">
                  <c:v>703.29</c:v>
                </c:pt>
                <c:pt idx="584">
                  <c:v>690.62</c:v>
                </c:pt>
                <c:pt idx="585">
                  <c:v>701.29</c:v>
                </c:pt>
                <c:pt idx="586">
                  <c:v>677.96</c:v>
                </c:pt>
                <c:pt idx="587">
                  <c:v>703.29</c:v>
                </c:pt>
                <c:pt idx="588">
                  <c:v>686.29</c:v>
                </c:pt>
                <c:pt idx="589">
                  <c:v>694.62</c:v>
                </c:pt>
                <c:pt idx="590">
                  <c:v>698.29</c:v>
                </c:pt>
                <c:pt idx="591">
                  <c:v>707.62</c:v>
                </c:pt>
                <c:pt idx="592">
                  <c:v>705.96</c:v>
                </c:pt>
                <c:pt idx="593">
                  <c:v>717.62</c:v>
                </c:pt>
                <c:pt idx="594">
                  <c:v>711.96</c:v>
                </c:pt>
                <c:pt idx="595">
                  <c:v>727.62</c:v>
                </c:pt>
                <c:pt idx="596">
                  <c:v>757.29</c:v>
                </c:pt>
                <c:pt idx="597">
                  <c:v>734.62</c:v>
                </c:pt>
                <c:pt idx="598">
                  <c:v>758.29</c:v>
                </c:pt>
                <c:pt idx="599">
                  <c:v>776.62</c:v>
                </c:pt>
                <c:pt idx="600">
                  <c:v>769.96</c:v>
                </c:pt>
                <c:pt idx="601">
                  <c:v>780.62</c:v>
                </c:pt>
                <c:pt idx="602">
                  <c:v>790.29</c:v>
                </c:pt>
                <c:pt idx="603">
                  <c:v>778.96</c:v>
                </c:pt>
                <c:pt idx="604">
                  <c:v>796.96</c:v>
                </c:pt>
                <c:pt idx="605">
                  <c:v>788.62</c:v>
                </c:pt>
                <c:pt idx="606">
                  <c:v>789.96</c:v>
                </c:pt>
                <c:pt idx="607">
                  <c:v>773.29</c:v>
                </c:pt>
                <c:pt idx="608">
                  <c:v>789.29</c:v>
                </c:pt>
                <c:pt idx="609">
                  <c:v>790.96</c:v>
                </c:pt>
                <c:pt idx="610">
                  <c:v>779.62</c:v>
                </c:pt>
                <c:pt idx="611">
                  <c:v>786.62</c:v>
                </c:pt>
                <c:pt idx="612">
                  <c:v>813.96</c:v>
                </c:pt>
                <c:pt idx="613">
                  <c:v>813.29</c:v>
                </c:pt>
                <c:pt idx="614">
                  <c:v>834.29</c:v>
                </c:pt>
                <c:pt idx="615">
                  <c:v>829.62</c:v>
                </c:pt>
                <c:pt idx="616">
                  <c:v>842.29</c:v>
                </c:pt>
                <c:pt idx="617">
                  <c:v>898.29</c:v>
                </c:pt>
                <c:pt idx="618">
                  <c:v>881.62</c:v>
                </c:pt>
                <c:pt idx="619">
                  <c:v>904.62</c:v>
                </c:pt>
                <c:pt idx="620">
                  <c:v>873.29</c:v>
                </c:pt>
                <c:pt idx="621">
                  <c:v>904.29</c:v>
                </c:pt>
                <c:pt idx="622">
                  <c:v>888.62</c:v>
                </c:pt>
                <c:pt idx="623">
                  <c:v>897.96</c:v>
                </c:pt>
                <c:pt idx="624">
                  <c:v>879.96</c:v>
                </c:pt>
                <c:pt idx="625">
                  <c:v>896.62</c:v>
                </c:pt>
                <c:pt idx="626">
                  <c:v>892.29</c:v>
                </c:pt>
                <c:pt idx="627">
                  <c:v>918.96</c:v>
                </c:pt>
                <c:pt idx="628">
                  <c:v>913.96</c:v>
                </c:pt>
                <c:pt idx="629">
                  <c:v>945.62</c:v>
                </c:pt>
                <c:pt idx="630">
                  <c:v>950.96</c:v>
                </c:pt>
                <c:pt idx="631">
                  <c:v>977.96</c:v>
                </c:pt>
                <c:pt idx="632">
                  <c:v>1004.29</c:v>
                </c:pt>
                <c:pt idx="633">
                  <c:v>1015.96</c:v>
                </c:pt>
                <c:pt idx="634">
                  <c:v>1038.29</c:v>
                </c:pt>
                <c:pt idx="635">
                  <c:v>1067.29</c:v>
                </c:pt>
                <c:pt idx="636">
                  <c:v>1066.29</c:v>
                </c:pt>
                <c:pt idx="637">
                  <c:v>1097.96</c:v>
                </c:pt>
                <c:pt idx="638">
                  <c:v>1115.96</c:v>
                </c:pt>
                <c:pt idx="639">
                  <c:v>1148.29</c:v>
                </c:pt>
                <c:pt idx="640">
                  <c:v>1149.29</c:v>
                </c:pt>
                <c:pt idx="641">
                  <c:v>1163.96</c:v>
                </c:pt>
                <c:pt idx="642">
                  <c:v>1184.96</c:v>
                </c:pt>
                <c:pt idx="643">
                  <c:v>1178.29</c:v>
                </c:pt>
                <c:pt idx="644">
                  <c:v>1194.29</c:v>
                </c:pt>
                <c:pt idx="645">
                  <c:v>1216.6199999999999</c:v>
                </c:pt>
                <c:pt idx="646">
                  <c:v>1232.29</c:v>
                </c:pt>
                <c:pt idx="647">
                  <c:v>1242.29</c:v>
                </c:pt>
                <c:pt idx="648">
                  <c:v>1273.29</c:v>
                </c:pt>
                <c:pt idx="649">
                  <c:v>1281.29</c:v>
                </c:pt>
                <c:pt idx="650">
                  <c:v>1311.62</c:v>
                </c:pt>
                <c:pt idx="651">
                  <c:v>1326.96</c:v>
                </c:pt>
                <c:pt idx="652">
                  <c:v>1348.29</c:v>
                </c:pt>
                <c:pt idx="653">
                  <c:v>1391.96</c:v>
                </c:pt>
                <c:pt idx="654">
                  <c:v>1414.62</c:v>
                </c:pt>
                <c:pt idx="655">
                  <c:v>1469.29</c:v>
                </c:pt>
                <c:pt idx="656">
                  <c:v>1503.29</c:v>
                </c:pt>
                <c:pt idx="657">
                  <c:v>1532.96</c:v>
                </c:pt>
                <c:pt idx="658">
                  <c:v>1586.62</c:v>
                </c:pt>
                <c:pt idx="659">
                  <c:v>1638.96</c:v>
                </c:pt>
                <c:pt idx="660">
                  <c:v>1687.29</c:v>
                </c:pt>
                <c:pt idx="661">
                  <c:v>1710.29</c:v>
                </c:pt>
                <c:pt idx="662">
                  <c:v>1725.29</c:v>
                </c:pt>
                <c:pt idx="663">
                  <c:v>1788.29</c:v>
                </c:pt>
                <c:pt idx="664">
                  <c:v>1806.62</c:v>
                </c:pt>
                <c:pt idx="665">
                  <c:v>1851.62</c:v>
                </c:pt>
                <c:pt idx="666">
                  <c:v>1883.29</c:v>
                </c:pt>
                <c:pt idx="667">
                  <c:v>1937.62</c:v>
                </c:pt>
                <c:pt idx="668">
                  <c:v>1987.62</c:v>
                </c:pt>
                <c:pt idx="669">
                  <c:v>2011.62</c:v>
                </c:pt>
                <c:pt idx="670">
                  <c:v>2057.96</c:v>
                </c:pt>
                <c:pt idx="671">
                  <c:v>2103.29</c:v>
                </c:pt>
                <c:pt idx="672">
                  <c:v>2144.96</c:v>
                </c:pt>
                <c:pt idx="673">
                  <c:v>2175.96</c:v>
                </c:pt>
                <c:pt idx="674">
                  <c:v>2222.62</c:v>
                </c:pt>
                <c:pt idx="675">
                  <c:v>2297.29</c:v>
                </c:pt>
                <c:pt idx="676">
                  <c:v>2352.96</c:v>
                </c:pt>
                <c:pt idx="677">
                  <c:v>2392.29</c:v>
                </c:pt>
                <c:pt idx="678">
                  <c:v>2441.29</c:v>
                </c:pt>
                <c:pt idx="679">
                  <c:v>2483.29</c:v>
                </c:pt>
                <c:pt idx="680">
                  <c:v>2542.62</c:v>
                </c:pt>
                <c:pt idx="681">
                  <c:v>2585.62</c:v>
                </c:pt>
                <c:pt idx="682">
                  <c:v>2592.29</c:v>
                </c:pt>
                <c:pt idx="683">
                  <c:v>2619.96</c:v>
                </c:pt>
                <c:pt idx="684">
                  <c:v>2655.62</c:v>
                </c:pt>
                <c:pt idx="685">
                  <c:v>2704.62</c:v>
                </c:pt>
                <c:pt idx="686">
                  <c:v>2701.29</c:v>
                </c:pt>
                <c:pt idx="687">
                  <c:v>2709.29</c:v>
                </c:pt>
                <c:pt idx="688">
                  <c:v>2721.96</c:v>
                </c:pt>
                <c:pt idx="689">
                  <c:v>2739.62</c:v>
                </c:pt>
                <c:pt idx="690">
                  <c:v>2744.96</c:v>
                </c:pt>
                <c:pt idx="691">
                  <c:v>2763.29</c:v>
                </c:pt>
                <c:pt idx="692">
                  <c:v>2779.62</c:v>
                </c:pt>
                <c:pt idx="693">
                  <c:v>2751.62</c:v>
                </c:pt>
                <c:pt idx="694">
                  <c:v>2766.96</c:v>
                </c:pt>
                <c:pt idx="695">
                  <c:v>2762.96</c:v>
                </c:pt>
                <c:pt idx="696">
                  <c:v>2769.62</c:v>
                </c:pt>
                <c:pt idx="697">
                  <c:v>2789.96</c:v>
                </c:pt>
                <c:pt idx="698">
                  <c:v>2804.96</c:v>
                </c:pt>
                <c:pt idx="699">
                  <c:v>2797.96</c:v>
                </c:pt>
                <c:pt idx="700">
                  <c:v>2811.62</c:v>
                </c:pt>
                <c:pt idx="701">
                  <c:v>2833.62</c:v>
                </c:pt>
                <c:pt idx="702">
                  <c:v>2831.62</c:v>
                </c:pt>
                <c:pt idx="703">
                  <c:v>2814.62</c:v>
                </c:pt>
                <c:pt idx="704">
                  <c:v>2803.29</c:v>
                </c:pt>
                <c:pt idx="705">
                  <c:v>2790.96</c:v>
                </c:pt>
                <c:pt idx="706">
                  <c:v>2761.29</c:v>
                </c:pt>
                <c:pt idx="707">
                  <c:v>2761.29</c:v>
                </c:pt>
                <c:pt idx="708">
                  <c:v>2712.62</c:v>
                </c:pt>
                <c:pt idx="709">
                  <c:v>2709.96</c:v>
                </c:pt>
                <c:pt idx="710">
                  <c:v>2694.29</c:v>
                </c:pt>
                <c:pt idx="711">
                  <c:v>2647.96</c:v>
                </c:pt>
                <c:pt idx="712">
                  <c:v>2652.62</c:v>
                </c:pt>
                <c:pt idx="713">
                  <c:v>2597.96</c:v>
                </c:pt>
                <c:pt idx="714">
                  <c:v>2590.29</c:v>
                </c:pt>
                <c:pt idx="715">
                  <c:v>2577.96</c:v>
                </c:pt>
                <c:pt idx="716">
                  <c:v>2574.96</c:v>
                </c:pt>
                <c:pt idx="717">
                  <c:v>2567.62</c:v>
                </c:pt>
                <c:pt idx="718">
                  <c:v>2644.29</c:v>
                </c:pt>
                <c:pt idx="719">
                  <c:v>2546.96</c:v>
                </c:pt>
                <c:pt idx="720">
                  <c:v>2518.62</c:v>
                </c:pt>
                <c:pt idx="721">
                  <c:v>2529.29</c:v>
                </c:pt>
                <c:pt idx="722">
                  <c:v>2516.96</c:v>
                </c:pt>
                <c:pt idx="723">
                  <c:v>2511.96</c:v>
                </c:pt>
                <c:pt idx="724">
                  <c:v>2497.29</c:v>
                </c:pt>
                <c:pt idx="725">
                  <c:v>2463.62</c:v>
                </c:pt>
                <c:pt idx="726">
                  <c:v>2454.96</c:v>
                </c:pt>
                <c:pt idx="727">
                  <c:v>2413.29</c:v>
                </c:pt>
                <c:pt idx="728">
                  <c:v>2391.96</c:v>
                </c:pt>
                <c:pt idx="729">
                  <c:v>2363.29</c:v>
                </c:pt>
                <c:pt idx="730">
                  <c:v>2305.29</c:v>
                </c:pt>
                <c:pt idx="731">
                  <c:v>2316.96</c:v>
                </c:pt>
                <c:pt idx="732">
                  <c:v>2254.29</c:v>
                </c:pt>
                <c:pt idx="733">
                  <c:v>2202.62</c:v>
                </c:pt>
                <c:pt idx="734">
                  <c:v>2171.29</c:v>
                </c:pt>
                <c:pt idx="735">
                  <c:v>2157.29</c:v>
                </c:pt>
                <c:pt idx="736">
                  <c:v>2113.62</c:v>
                </c:pt>
                <c:pt idx="737">
                  <c:v>2108.29</c:v>
                </c:pt>
                <c:pt idx="738">
                  <c:v>2076.96</c:v>
                </c:pt>
                <c:pt idx="739">
                  <c:v>2048.29</c:v>
                </c:pt>
                <c:pt idx="740">
                  <c:v>2034.62</c:v>
                </c:pt>
                <c:pt idx="741">
                  <c:v>2006.96</c:v>
                </c:pt>
                <c:pt idx="742">
                  <c:v>2009.29</c:v>
                </c:pt>
                <c:pt idx="743">
                  <c:v>2004.96</c:v>
                </c:pt>
                <c:pt idx="744">
                  <c:v>1983.96</c:v>
                </c:pt>
                <c:pt idx="745">
                  <c:v>1983.96</c:v>
                </c:pt>
                <c:pt idx="746">
                  <c:v>1963.62</c:v>
                </c:pt>
                <c:pt idx="747">
                  <c:v>1958.96</c:v>
                </c:pt>
                <c:pt idx="748">
                  <c:v>1962.96</c:v>
                </c:pt>
                <c:pt idx="749">
                  <c:v>1963.29</c:v>
                </c:pt>
                <c:pt idx="750">
                  <c:v>1934.62</c:v>
                </c:pt>
                <c:pt idx="751">
                  <c:v>1905.29</c:v>
                </c:pt>
                <c:pt idx="752">
                  <c:v>1891.96</c:v>
                </c:pt>
                <c:pt idx="753">
                  <c:v>1871.29</c:v>
                </c:pt>
                <c:pt idx="754">
                  <c:v>1853.62</c:v>
                </c:pt>
                <c:pt idx="755">
                  <c:v>1821.62</c:v>
                </c:pt>
                <c:pt idx="756">
                  <c:v>1807.96</c:v>
                </c:pt>
                <c:pt idx="757">
                  <c:v>1780.62</c:v>
                </c:pt>
                <c:pt idx="758">
                  <c:v>1786.62</c:v>
                </c:pt>
                <c:pt idx="759">
                  <c:v>1727.62</c:v>
                </c:pt>
                <c:pt idx="760">
                  <c:v>1724.29</c:v>
                </c:pt>
                <c:pt idx="761">
                  <c:v>1699.96</c:v>
                </c:pt>
                <c:pt idx="762">
                  <c:v>1673.29</c:v>
                </c:pt>
                <c:pt idx="763">
                  <c:v>1643.96</c:v>
                </c:pt>
                <c:pt idx="764">
                  <c:v>1624.29</c:v>
                </c:pt>
                <c:pt idx="765">
                  <c:v>1626.96</c:v>
                </c:pt>
                <c:pt idx="766">
                  <c:v>1595.62</c:v>
                </c:pt>
                <c:pt idx="767">
                  <c:v>1575.96</c:v>
                </c:pt>
                <c:pt idx="768">
                  <c:v>1567.96</c:v>
                </c:pt>
                <c:pt idx="769">
                  <c:v>1526.96</c:v>
                </c:pt>
                <c:pt idx="770">
                  <c:v>1518.62</c:v>
                </c:pt>
                <c:pt idx="771">
                  <c:v>1519.62</c:v>
                </c:pt>
                <c:pt idx="772">
                  <c:v>1498.62</c:v>
                </c:pt>
                <c:pt idx="773">
                  <c:v>1446.62</c:v>
                </c:pt>
                <c:pt idx="774">
                  <c:v>1472.29</c:v>
                </c:pt>
                <c:pt idx="775">
                  <c:v>1440.96</c:v>
                </c:pt>
                <c:pt idx="776">
                  <c:v>1419.62</c:v>
                </c:pt>
                <c:pt idx="777">
                  <c:v>1385.29</c:v>
                </c:pt>
                <c:pt idx="778">
                  <c:v>1359.62</c:v>
                </c:pt>
                <c:pt idx="779">
                  <c:v>1319.29</c:v>
                </c:pt>
                <c:pt idx="780">
                  <c:v>1292.96</c:v>
                </c:pt>
                <c:pt idx="781">
                  <c:v>1264.96</c:v>
                </c:pt>
                <c:pt idx="782">
                  <c:v>1223.96</c:v>
                </c:pt>
                <c:pt idx="783">
                  <c:v>1200.96</c:v>
                </c:pt>
                <c:pt idx="784">
                  <c:v>1167.96</c:v>
                </c:pt>
                <c:pt idx="785">
                  <c:v>1155.96</c:v>
                </c:pt>
                <c:pt idx="786">
                  <c:v>1093.29</c:v>
                </c:pt>
                <c:pt idx="787">
                  <c:v>1063.6199999999999</c:v>
                </c:pt>
                <c:pt idx="788">
                  <c:v>1035.6199999999999</c:v>
                </c:pt>
                <c:pt idx="789">
                  <c:v>1003.29</c:v>
                </c:pt>
                <c:pt idx="790">
                  <c:v>973.96</c:v>
                </c:pt>
                <c:pt idx="791">
                  <c:v>954.29</c:v>
                </c:pt>
                <c:pt idx="792">
                  <c:v>917.96</c:v>
                </c:pt>
                <c:pt idx="793">
                  <c:v>917.62</c:v>
                </c:pt>
                <c:pt idx="794">
                  <c:v>880.62</c:v>
                </c:pt>
                <c:pt idx="795">
                  <c:v>849.96</c:v>
                </c:pt>
                <c:pt idx="796">
                  <c:v>823.96</c:v>
                </c:pt>
                <c:pt idx="797">
                  <c:v>810.62</c:v>
                </c:pt>
                <c:pt idx="798">
                  <c:v>782.96</c:v>
                </c:pt>
                <c:pt idx="799">
                  <c:v>758.29</c:v>
                </c:pt>
                <c:pt idx="800">
                  <c:v>727.62</c:v>
                </c:pt>
                <c:pt idx="801">
                  <c:v>721.29</c:v>
                </c:pt>
                <c:pt idx="802">
                  <c:v>696.29</c:v>
                </c:pt>
                <c:pt idx="803">
                  <c:v>676.96</c:v>
                </c:pt>
                <c:pt idx="804">
                  <c:v>631.62</c:v>
                </c:pt>
                <c:pt idx="805">
                  <c:v>604.29</c:v>
                </c:pt>
                <c:pt idx="806">
                  <c:v>597.62</c:v>
                </c:pt>
                <c:pt idx="807">
                  <c:v>548.29</c:v>
                </c:pt>
                <c:pt idx="808">
                  <c:v>529.62</c:v>
                </c:pt>
                <c:pt idx="809">
                  <c:v>507.29</c:v>
                </c:pt>
                <c:pt idx="810">
                  <c:v>466.62</c:v>
                </c:pt>
                <c:pt idx="811">
                  <c:v>440.96</c:v>
                </c:pt>
                <c:pt idx="812">
                  <c:v>429.96</c:v>
                </c:pt>
                <c:pt idx="813">
                  <c:v>414.29</c:v>
                </c:pt>
                <c:pt idx="814">
                  <c:v>382.96</c:v>
                </c:pt>
                <c:pt idx="815">
                  <c:v>362.62</c:v>
                </c:pt>
                <c:pt idx="816">
                  <c:v>351.96</c:v>
                </c:pt>
                <c:pt idx="817">
                  <c:v>323.29000000000002</c:v>
                </c:pt>
                <c:pt idx="818">
                  <c:v>311.62</c:v>
                </c:pt>
                <c:pt idx="819">
                  <c:v>279.62</c:v>
                </c:pt>
                <c:pt idx="820">
                  <c:v>263.62</c:v>
                </c:pt>
                <c:pt idx="821">
                  <c:v>246.96</c:v>
                </c:pt>
                <c:pt idx="822">
                  <c:v>247.62</c:v>
                </c:pt>
                <c:pt idx="823">
                  <c:v>231.29</c:v>
                </c:pt>
                <c:pt idx="824">
                  <c:v>221.62</c:v>
                </c:pt>
                <c:pt idx="825">
                  <c:v>199.96</c:v>
                </c:pt>
                <c:pt idx="826">
                  <c:v>198.62</c:v>
                </c:pt>
                <c:pt idx="827">
                  <c:v>184.29</c:v>
                </c:pt>
                <c:pt idx="828">
                  <c:v>169.96</c:v>
                </c:pt>
                <c:pt idx="829">
                  <c:v>133.96</c:v>
                </c:pt>
                <c:pt idx="830">
                  <c:v>135.62</c:v>
                </c:pt>
                <c:pt idx="831">
                  <c:v>120.62</c:v>
                </c:pt>
                <c:pt idx="832">
                  <c:v>107.96</c:v>
                </c:pt>
                <c:pt idx="833">
                  <c:v>91.29</c:v>
                </c:pt>
                <c:pt idx="834">
                  <c:v>70.290000000000006</c:v>
                </c:pt>
                <c:pt idx="835">
                  <c:v>73.959999999999994</c:v>
                </c:pt>
                <c:pt idx="836">
                  <c:v>58.29</c:v>
                </c:pt>
                <c:pt idx="837">
                  <c:v>42.96</c:v>
                </c:pt>
                <c:pt idx="838">
                  <c:v>43.96</c:v>
                </c:pt>
                <c:pt idx="839">
                  <c:v>28.62</c:v>
                </c:pt>
                <c:pt idx="840">
                  <c:v>19.62</c:v>
                </c:pt>
                <c:pt idx="841">
                  <c:v>3.29</c:v>
                </c:pt>
                <c:pt idx="842">
                  <c:v>-6.38</c:v>
                </c:pt>
                <c:pt idx="843">
                  <c:v>13.29</c:v>
                </c:pt>
                <c:pt idx="844">
                  <c:v>-15.71</c:v>
                </c:pt>
                <c:pt idx="845">
                  <c:v>-20.04</c:v>
                </c:pt>
                <c:pt idx="846">
                  <c:v>-24.38</c:v>
                </c:pt>
                <c:pt idx="847">
                  <c:v>-24.71</c:v>
                </c:pt>
                <c:pt idx="848">
                  <c:v>-24.04</c:v>
                </c:pt>
                <c:pt idx="849">
                  <c:v>-39.04</c:v>
                </c:pt>
                <c:pt idx="850">
                  <c:v>-49.71</c:v>
                </c:pt>
                <c:pt idx="851">
                  <c:v>-55.71</c:v>
                </c:pt>
                <c:pt idx="852">
                  <c:v>-29.04</c:v>
                </c:pt>
                <c:pt idx="853">
                  <c:v>-58.71</c:v>
                </c:pt>
                <c:pt idx="854">
                  <c:v>-79.709999999999994</c:v>
                </c:pt>
                <c:pt idx="855">
                  <c:v>-77.38</c:v>
                </c:pt>
                <c:pt idx="856">
                  <c:v>-87.04</c:v>
                </c:pt>
                <c:pt idx="857">
                  <c:v>-73.38</c:v>
                </c:pt>
                <c:pt idx="858">
                  <c:v>-89.71</c:v>
                </c:pt>
                <c:pt idx="859">
                  <c:v>-78.709999999999994</c:v>
                </c:pt>
                <c:pt idx="860">
                  <c:v>-112.04</c:v>
                </c:pt>
                <c:pt idx="861">
                  <c:v>-89.38</c:v>
                </c:pt>
                <c:pt idx="862">
                  <c:v>-120.38</c:v>
                </c:pt>
                <c:pt idx="863">
                  <c:v>-130.04</c:v>
                </c:pt>
                <c:pt idx="864">
                  <c:v>-124.04</c:v>
                </c:pt>
                <c:pt idx="865">
                  <c:v>-117.04</c:v>
                </c:pt>
                <c:pt idx="866">
                  <c:v>-138.04</c:v>
                </c:pt>
                <c:pt idx="867">
                  <c:v>-129.38</c:v>
                </c:pt>
                <c:pt idx="868">
                  <c:v>-120.04</c:v>
                </c:pt>
                <c:pt idx="869">
                  <c:v>-139.38</c:v>
                </c:pt>
                <c:pt idx="870">
                  <c:v>-144.04</c:v>
                </c:pt>
                <c:pt idx="871">
                  <c:v>-145.71</c:v>
                </c:pt>
                <c:pt idx="872">
                  <c:v>-140.04</c:v>
                </c:pt>
                <c:pt idx="873">
                  <c:v>-156.04</c:v>
                </c:pt>
                <c:pt idx="874">
                  <c:v>-161.38</c:v>
                </c:pt>
                <c:pt idx="875">
                  <c:v>-154.38</c:v>
                </c:pt>
                <c:pt idx="876">
                  <c:v>-160.38</c:v>
                </c:pt>
                <c:pt idx="877">
                  <c:v>-175.38</c:v>
                </c:pt>
                <c:pt idx="878">
                  <c:v>-171.38</c:v>
                </c:pt>
                <c:pt idx="879">
                  <c:v>-170.71</c:v>
                </c:pt>
                <c:pt idx="880">
                  <c:v>-178.71</c:v>
                </c:pt>
                <c:pt idx="881">
                  <c:v>-163.38</c:v>
                </c:pt>
                <c:pt idx="882">
                  <c:v>-173.38</c:v>
                </c:pt>
                <c:pt idx="883">
                  <c:v>-168.38</c:v>
                </c:pt>
                <c:pt idx="884">
                  <c:v>-176.71</c:v>
                </c:pt>
                <c:pt idx="885">
                  <c:v>-181.04</c:v>
                </c:pt>
                <c:pt idx="886">
                  <c:v>-141.38</c:v>
                </c:pt>
                <c:pt idx="887">
                  <c:v>-184.38</c:v>
                </c:pt>
                <c:pt idx="888">
                  <c:v>-189.38</c:v>
                </c:pt>
                <c:pt idx="889">
                  <c:v>-193.71</c:v>
                </c:pt>
                <c:pt idx="890">
                  <c:v>-125.71</c:v>
                </c:pt>
                <c:pt idx="891">
                  <c:v>-188.38</c:v>
                </c:pt>
                <c:pt idx="892">
                  <c:v>-169.71</c:v>
                </c:pt>
                <c:pt idx="893">
                  <c:v>-186.71</c:v>
                </c:pt>
                <c:pt idx="894">
                  <c:v>-195.38</c:v>
                </c:pt>
                <c:pt idx="895">
                  <c:v>-182.04</c:v>
                </c:pt>
                <c:pt idx="896">
                  <c:v>-204.71</c:v>
                </c:pt>
                <c:pt idx="897">
                  <c:v>-189.04</c:v>
                </c:pt>
                <c:pt idx="898">
                  <c:v>-192.71</c:v>
                </c:pt>
                <c:pt idx="899">
                  <c:v>-205.04</c:v>
                </c:pt>
                <c:pt idx="900">
                  <c:v>-191.04</c:v>
                </c:pt>
                <c:pt idx="901">
                  <c:v>-191.71</c:v>
                </c:pt>
                <c:pt idx="902">
                  <c:v>-184.38</c:v>
                </c:pt>
                <c:pt idx="903">
                  <c:v>-188.38</c:v>
                </c:pt>
                <c:pt idx="904">
                  <c:v>-197.71</c:v>
                </c:pt>
                <c:pt idx="905">
                  <c:v>-201.71</c:v>
                </c:pt>
                <c:pt idx="906">
                  <c:v>-199.04</c:v>
                </c:pt>
                <c:pt idx="907">
                  <c:v>-210.38</c:v>
                </c:pt>
                <c:pt idx="908">
                  <c:v>-194.38</c:v>
                </c:pt>
                <c:pt idx="909">
                  <c:v>-196.38</c:v>
                </c:pt>
                <c:pt idx="910">
                  <c:v>-209.04</c:v>
                </c:pt>
                <c:pt idx="911">
                  <c:v>-206.71</c:v>
                </c:pt>
                <c:pt idx="912">
                  <c:v>-206.04</c:v>
                </c:pt>
                <c:pt idx="913">
                  <c:v>-204.04</c:v>
                </c:pt>
                <c:pt idx="914">
                  <c:v>-202.04</c:v>
                </c:pt>
                <c:pt idx="915">
                  <c:v>-212.71</c:v>
                </c:pt>
                <c:pt idx="916">
                  <c:v>-209.38</c:v>
                </c:pt>
                <c:pt idx="917">
                  <c:v>-211.71</c:v>
                </c:pt>
                <c:pt idx="918">
                  <c:v>-208.38</c:v>
                </c:pt>
                <c:pt idx="919">
                  <c:v>-207.38</c:v>
                </c:pt>
                <c:pt idx="920">
                  <c:v>-221.04</c:v>
                </c:pt>
                <c:pt idx="921">
                  <c:v>-216.38</c:v>
                </c:pt>
                <c:pt idx="922">
                  <c:v>-222.04</c:v>
                </c:pt>
                <c:pt idx="923">
                  <c:v>-203.38</c:v>
                </c:pt>
                <c:pt idx="924">
                  <c:v>-224.04</c:v>
                </c:pt>
                <c:pt idx="925">
                  <c:v>-215.71</c:v>
                </c:pt>
                <c:pt idx="926">
                  <c:v>-217.38</c:v>
                </c:pt>
                <c:pt idx="927">
                  <c:v>-221.04</c:v>
                </c:pt>
                <c:pt idx="928">
                  <c:v>-196.71</c:v>
                </c:pt>
                <c:pt idx="929">
                  <c:v>-216.38</c:v>
                </c:pt>
                <c:pt idx="930">
                  <c:v>-215.71</c:v>
                </c:pt>
                <c:pt idx="931">
                  <c:v>-218.38</c:v>
                </c:pt>
                <c:pt idx="932">
                  <c:v>-210.38</c:v>
                </c:pt>
                <c:pt idx="933">
                  <c:v>-204.71</c:v>
                </c:pt>
                <c:pt idx="934">
                  <c:v>-214.71</c:v>
                </c:pt>
                <c:pt idx="935">
                  <c:v>-212.71</c:v>
                </c:pt>
                <c:pt idx="936">
                  <c:v>-206.38</c:v>
                </c:pt>
                <c:pt idx="937">
                  <c:v>-203.04</c:v>
                </c:pt>
                <c:pt idx="938">
                  <c:v>-192.38</c:v>
                </c:pt>
                <c:pt idx="939">
                  <c:v>-179.04</c:v>
                </c:pt>
                <c:pt idx="940">
                  <c:v>-170.04</c:v>
                </c:pt>
                <c:pt idx="941">
                  <c:v>-183.71</c:v>
                </c:pt>
                <c:pt idx="942">
                  <c:v>-201.71</c:v>
                </c:pt>
                <c:pt idx="943">
                  <c:v>-201.38</c:v>
                </c:pt>
                <c:pt idx="944">
                  <c:v>-193.04</c:v>
                </c:pt>
                <c:pt idx="945">
                  <c:v>-218.38</c:v>
                </c:pt>
                <c:pt idx="946">
                  <c:v>-222.04</c:v>
                </c:pt>
                <c:pt idx="947">
                  <c:v>-217.38</c:v>
                </c:pt>
                <c:pt idx="948">
                  <c:v>-209.04</c:v>
                </c:pt>
                <c:pt idx="949">
                  <c:v>-225.04</c:v>
                </c:pt>
                <c:pt idx="950">
                  <c:v>-225.38</c:v>
                </c:pt>
                <c:pt idx="951">
                  <c:v>-215.04</c:v>
                </c:pt>
                <c:pt idx="952">
                  <c:v>-223.38</c:v>
                </c:pt>
                <c:pt idx="953">
                  <c:v>-222.04</c:v>
                </c:pt>
                <c:pt idx="954">
                  <c:v>-224.38</c:v>
                </c:pt>
                <c:pt idx="955">
                  <c:v>-211.38</c:v>
                </c:pt>
                <c:pt idx="956">
                  <c:v>-225.04</c:v>
                </c:pt>
                <c:pt idx="957">
                  <c:v>-225.04</c:v>
                </c:pt>
                <c:pt idx="958">
                  <c:v>-227.38</c:v>
                </c:pt>
                <c:pt idx="959">
                  <c:v>-222.38</c:v>
                </c:pt>
                <c:pt idx="960">
                  <c:v>-221.04</c:v>
                </c:pt>
                <c:pt idx="961">
                  <c:v>-221.38</c:v>
                </c:pt>
                <c:pt idx="962">
                  <c:v>-231.04</c:v>
                </c:pt>
                <c:pt idx="963">
                  <c:v>-232.71</c:v>
                </c:pt>
                <c:pt idx="964">
                  <c:v>-218.38</c:v>
                </c:pt>
                <c:pt idx="965">
                  <c:v>-233.71</c:v>
                </c:pt>
                <c:pt idx="966">
                  <c:v>-214.38</c:v>
                </c:pt>
                <c:pt idx="967">
                  <c:v>-214.38</c:v>
                </c:pt>
                <c:pt idx="968">
                  <c:v>-227.38</c:v>
                </c:pt>
                <c:pt idx="969">
                  <c:v>-222.71</c:v>
                </c:pt>
                <c:pt idx="970">
                  <c:v>-208.38</c:v>
                </c:pt>
                <c:pt idx="971">
                  <c:v>-206.04</c:v>
                </c:pt>
                <c:pt idx="972">
                  <c:v>-230.04</c:v>
                </c:pt>
                <c:pt idx="973">
                  <c:v>-221.38</c:v>
                </c:pt>
                <c:pt idx="974">
                  <c:v>-223.71</c:v>
                </c:pt>
                <c:pt idx="975">
                  <c:v>-218.38</c:v>
                </c:pt>
                <c:pt idx="976">
                  <c:v>-197.04</c:v>
                </c:pt>
                <c:pt idx="977">
                  <c:v>-210.04</c:v>
                </c:pt>
                <c:pt idx="978">
                  <c:v>-213.38</c:v>
                </c:pt>
                <c:pt idx="979">
                  <c:v>-230.04</c:v>
                </c:pt>
                <c:pt idx="980">
                  <c:v>-228.71</c:v>
                </c:pt>
                <c:pt idx="981">
                  <c:v>-219.38</c:v>
                </c:pt>
                <c:pt idx="982">
                  <c:v>-211.71</c:v>
                </c:pt>
                <c:pt idx="983">
                  <c:v>-221.38</c:v>
                </c:pt>
                <c:pt idx="984">
                  <c:v>-219.38</c:v>
                </c:pt>
                <c:pt idx="985">
                  <c:v>-219.38</c:v>
                </c:pt>
                <c:pt idx="986">
                  <c:v>-219.38</c:v>
                </c:pt>
                <c:pt idx="987">
                  <c:v>-224.38</c:v>
                </c:pt>
                <c:pt idx="988">
                  <c:v>-217.38</c:v>
                </c:pt>
                <c:pt idx="989">
                  <c:v>-224.38</c:v>
                </c:pt>
                <c:pt idx="990">
                  <c:v>-226.38</c:v>
                </c:pt>
                <c:pt idx="991">
                  <c:v>-227.38</c:v>
                </c:pt>
                <c:pt idx="992">
                  <c:v>-217.04</c:v>
                </c:pt>
                <c:pt idx="993">
                  <c:v>-219.38</c:v>
                </c:pt>
                <c:pt idx="994">
                  <c:v>-213.38</c:v>
                </c:pt>
                <c:pt idx="995">
                  <c:v>-220.71</c:v>
                </c:pt>
                <c:pt idx="996">
                  <c:v>-221.04</c:v>
                </c:pt>
                <c:pt idx="997">
                  <c:v>-224.71</c:v>
                </c:pt>
                <c:pt idx="998">
                  <c:v>-227.71</c:v>
                </c:pt>
                <c:pt idx="999">
                  <c:v>-233.04</c:v>
                </c:pt>
                <c:pt idx="1000">
                  <c:v>-225.38</c:v>
                </c:pt>
                <c:pt idx="1001">
                  <c:v>-207.71</c:v>
                </c:pt>
                <c:pt idx="1002">
                  <c:v>-224.71</c:v>
                </c:pt>
                <c:pt idx="1003">
                  <c:v>-207.71</c:v>
                </c:pt>
                <c:pt idx="1004">
                  <c:v>-221.38</c:v>
                </c:pt>
                <c:pt idx="1005">
                  <c:v>-235.38</c:v>
                </c:pt>
                <c:pt idx="1006">
                  <c:v>-208.04</c:v>
                </c:pt>
                <c:pt idx="1007">
                  <c:v>-227.04</c:v>
                </c:pt>
                <c:pt idx="1008">
                  <c:v>-219.71</c:v>
                </c:pt>
                <c:pt idx="1009">
                  <c:v>-224.04</c:v>
                </c:pt>
                <c:pt idx="1010">
                  <c:v>-223.38</c:v>
                </c:pt>
                <c:pt idx="1011">
                  <c:v>-195.71</c:v>
                </c:pt>
                <c:pt idx="1012">
                  <c:v>-235.38</c:v>
                </c:pt>
                <c:pt idx="1013">
                  <c:v>-221.38</c:v>
                </c:pt>
                <c:pt idx="1014">
                  <c:v>-227.71</c:v>
                </c:pt>
                <c:pt idx="1015">
                  <c:v>-223.71</c:v>
                </c:pt>
                <c:pt idx="1016">
                  <c:v>-226.38</c:v>
                </c:pt>
                <c:pt idx="1017">
                  <c:v>-216.71</c:v>
                </c:pt>
                <c:pt idx="1018">
                  <c:v>-240.71</c:v>
                </c:pt>
                <c:pt idx="1019">
                  <c:v>-220.38</c:v>
                </c:pt>
                <c:pt idx="1020">
                  <c:v>-238.04</c:v>
                </c:pt>
                <c:pt idx="1021">
                  <c:v>-224.04</c:v>
                </c:pt>
                <c:pt idx="1022">
                  <c:v>-218.38</c:v>
                </c:pt>
                <c:pt idx="1023">
                  <c:v>-232.38</c:v>
                </c:pt>
                <c:pt idx="1024">
                  <c:v>-275.70999999999998</c:v>
                </c:pt>
                <c:pt idx="1025">
                  <c:v>-280.04000000000002</c:v>
                </c:pt>
                <c:pt idx="1026">
                  <c:v>-288.38</c:v>
                </c:pt>
                <c:pt idx="1027">
                  <c:v>-275.70999999999998</c:v>
                </c:pt>
                <c:pt idx="1028">
                  <c:v>-131.38</c:v>
                </c:pt>
                <c:pt idx="1029">
                  <c:v>-132.38</c:v>
                </c:pt>
                <c:pt idx="1030">
                  <c:v>-115.38</c:v>
                </c:pt>
                <c:pt idx="1031">
                  <c:v>-112.04</c:v>
                </c:pt>
                <c:pt idx="1032">
                  <c:v>-92.38</c:v>
                </c:pt>
                <c:pt idx="1033">
                  <c:v>-69.38</c:v>
                </c:pt>
                <c:pt idx="1034">
                  <c:v>-240.04</c:v>
                </c:pt>
                <c:pt idx="1035">
                  <c:v>-228.38</c:v>
                </c:pt>
                <c:pt idx="1036">
                  <c:v>-243.04</c:v>
                </c:pt>
                <c:pt idx="1037">
                  <c:v>-237.04</c:v>
                </c:pt>
                <c:pt idx="1038">
                  <c:v>-233.71</c:v>
                </c:pt>
                <c:pt idx="1039">
                  <c:v>-233.71</c:v>
                </c:pt>
                <c:pt idx="1040">
                  <c:v>-285.70999999999998</c:v>
                </c:pt>
                <c:pt idx="1041">
                  <c:v>-284.38</c:v>
                </c:pt>
                <c:pt idx="1042">
                  <c:v>-284.38</c:v>
                </c:pt>
                <c:pt idx="1043">
                  <c:v>-282.70999999999998</c:v>
                </c:pt>
              </c:numCache>
            </c:numRef>
          </c:yVal>
          <c:smooth val="1"/>
        </c:ser>
        <c:ser>
          <c:idx val="6"/>
          <c:order val="2"/>
          <c:tx>
            <c:strRef>
              <c:f>גיליון1!$D$18:$F$18</c:f>
              <c:strCache>
                <c:ptCount val="3"/>
                <c:pt idx="0">
                  <c:v>30</c:v>
                </c:pt>
                <c:pt idx="1">
                  <c:v>water</c:v>
                </c:pt>
                <c:pt idx="2">
                  <c:v>2</c:v>
                </c:pt>
              </c:strCache>
            </c:strRef>
          </c:tx>
          <c:spPr>
            <a:ln w="19050" cap="rnd">
              <a:solidFill>
                <a:schemeClr val="accent1">
                  <a:lumMod val="60000"/>
                </a:schemeClr>
              </a:solidFill>
              <a:round/>
            </a:ln>
            <a:effectLst/>
          </c:spPr>
          <c:marker>
            <c:symbol val="none"/>
          </c:marker>
          <c:xVal>
            <c:numRef>
              <c:f>גיליון1!$G$1:$ANJ$1</c:f>
              <c:numCache>
                <c:formatCode>General</c:formatCode>
                <c:ptCount val="1044"/>
                <c:pt idx="0">
                  <c:v>160.70099999999999</c:v>
                </c:pt>
                <c:pt idx="1">
                  <c:v>166.74199999999999</c:v>
                </c:pt>
                <c:pt idx="2">
                  <c:v>172.77699999999999</c:v>
                </c:pt>
                <c:pt idx="3">
                  <c:v>178.80500000000001</c:v>
                </c:pt>
                <c:pt idx="4">
                  <c:v>184.82599999999999</c:v>
                </c:pt>
                <c:pt idx="5">
                  <c:v>190.84100000000001</c:v>
                </c:pt>
                <c:pt idx="6">
                  <c:v>196.84899999999999</c:v>
                </c:pt>
                <c:pt idx="7">
                  <c:v>202.85</c:v>
                </c:pt>
                <c:pt idx="8">
                  <c:v>208.845</c:v>
                </c:pt>
                <c:pt idx="9">
                  <c:v>214.833</c:v>
                </c:pt>
                <c:pt idx="10">
                  <c:v>220.815</c:v>
                </c:pt>
                <c:pt idx="11">
                  <c:v>226.78899999999999</c:v>
                </c:pt>
                <c:pt idx="12">
                  <c:v>232.75800000000001</c:v>
                </c:pt>
                <c:pt idx="13">
                  <c:v>238.71899999999999</c:v>
                </c:pt>
                <c:pt idx="14">
                  <c:v>244.67400000000001</c:v>
                </c:pt>
                <c:pt idx="15">
                  <c:v>250.62299999999999</c:v>
                </c:pt>
                <c:pt idx="16">
                  <c:v>256.565</c:v>
                </c:pt>
                <c:pt idx="17">
                  <c:v>262.5</c:v>
                </c:pt>
                <c:pt idx="18">
                  <c:v>268.42899999999997</c:v>
                </c:pt>
                <c:pt idx="19">
                  <c:v>274.351</c:v>
                </c:pt>
                <c:pt idx="20">
                  <c:v>280.267</c:v>
                </c:pt>
                <c:pt idx="21">
                  <c:v>286.17599999999999</c:v>
                </c:pt>
                <c:pt idx="22">
                  <c:v>292.07900000000001</c:v>
                </c:pt>
                <c:pt idx="23">
                  <c:v>297.97500000000002</c:v>
                </c:pt>
                <c:pt idx="24">
                  <c:v>303.86500000000001</c:v>
                </c:pt>
                <c:pt idx="25">
                  <c:v>309.74799999999999</c:v>
                </c:pt>
                <c:pt idx="26">
                  <c:v>315.625</c:v>
                </c:pt>
                <c:pt idx="27">
                  <c:v>321.495</c:v>
                </c:pt>
                <c:pt idx="28">
                  <c:v>327.35899999999998</c:v>
                </c:pt>
                <c:pt idx="29">
                  <c:v>333.21699999999998</c:v>
                </c:pt>
                <c:pt idx="30">
                  <c:v>339.06799999999998</c:v>
                </c:pt>
                <c:pt idx="31">
                  <c:v>344.91199999999998</c:v>
                </c:pt>
                <c:pt idx="32">
                  <c:v>350.75099999999998</c:v>
                </c:pt>
                <c:pt idx="33">
                  <c:v>356.58300000000003</c:v>
                </c:pt>
                <c:pt idx="34">
                  <c:v>362.40800000000002</c:v>
                </c:pt>
                <c:pt idx="35">
                  <c:v>368.22699999999998</c:v>
                </c:pt>
                <c:pt idx="36">
                  <c:v>374.04</c:v>
                </c:pt>
                <c:pt idx="37">
                  <c:v>379.84699999999998</c:v>
                </c:pt>
                <c:pt idx="38">
                  <c:v>385.64699999999999</c:v>
                </c:pt>
                <c:pt idx="39">
                  <c:v>391.44</c:v>
                </c:pt>
                <c:pt idx="40">
                  <c:v>397.22800000000001</c:v>
                </c:pt>
                <c:pt idx="41">
                  <c:v>403.00900000000001</c:v>
                </c:pt>
                <c:pt idx="42">
                  <c:v>408.78399999999999</c:v>
                </c:pt>
                <c:pt idx="43">
                  <c:v>414.553</c:v>
                </c:pt>
                <c:pt idx="44">
                  <c:v>420.315</c:v>
                </c:pt>
                <c:pt idx="45">
                  <c:v>426.07100000000003</c:v>
                </c:pt>
                <c:pt idx="46">
                  <c:v>431.82100000000003</c:v>
                </c:pt>
                <c:pt idx="47">
                  <c:v>437.565</c:v>
                </c:pt>
                <c:pt idx="48">
                  <c:v>443.30200000000002</c:v>
                </c:pt>
                <c:pt idx="49">
                  <c:v>449.03300000000002</c:v>
                </c:pt>
                <c:pt idx="50">
                  <c:v>454.75799999999998</c:v>
                </c:pt>
                <c:pt idx="51">
                  <c:v>460.47699999999998</c:v>
                </c:pt>
                <c:pt idx="52">
                  <c:v>466.18900000000002</c:v>
                </c:pt>
                <c:pt idx="53">
                  <c:v>471.89600000000002</c:v>
                </c:pt>
                <c:pt idx="54">
                  <c:v>477.596</c:v>
                </c:pt>
                <c:pt idx="55">
                  <c:v>483.29</c:v>
                </c:pt>
                <c:pt idx="56">
                  <c:v>488.97800000000001</c:v>
                </c:pt>
                <c:pt idx="57">
                  <c:v>494.66</c:v>
                </c:pt>
                <c:pt idx="58">
                  <c:v>500.33499999999998</c:v>
                </c:pt>
                <c:pt idx="59">
                  <c:v>506.005</c:v>
                </c:pt>
                <c:pt idx="60">
                  <c:v>511.66800000000001</c:v>
                </c:pt>
                <c:pt idx="61">
                  <c:v>517.32500000000005</c:v>
                </c:pt>
                <c:pt idx="62">
                  <c:v>522.97699999999998</c:v>
                </c:pt>
                <c:pt idx="63">
                  <c:v>528.62199999999996</c:v>
                </c:pt>
                <c:pt idx="64">
                  <c:v>534.26099999999997</c:v>
                </c:pt>
                <c:pt idx="65">
                  <c:v>539.89400000000001</c:v>
                </c:pt>
                <c:pt idx="66">
                  <c:v>545.52099999999996</c:v>
                </c:pt>
                <c:pt idx="67">
                  <c:v>551.14099999999996</c:v>
                </c:pt>
                <c:pt idx="68">
                  <c:v>556.75599999999997</c:v>
                </c:pt>
                <c:pt idx="69">
                  <c:v>562.36500000000001</c:v>
                </c:pt>
                <c:pt idx="70">
                  <c:v>567.96799999999996</c:v>
                </c:pt>
                <c:pt idx="71">
                  <c:v>573.56500000000005</c:v>
                </c:pt>
                <c:pt idx="72">
                  <c:v>579.15499999999997</c:v>
                </c:pt>
                <c:pt idx="73">
                  <c:v>584.74</c:v>
                </c:pt>
                <c:pt idx="74">
                  <c:v>590.31899999999996</c:v>
                </c:pt>
                <c:pt idx="75">
                  <c:v>595.89200000000005</c:v>
                </c:pt>
                <c:pt idx="76">
                  <c:v>601.45899999999995</c:v>
                </c:pt>
                <c:pt idx="77">
                  <c:v>607.02</c:v>
                </c:pt>
                <c:pt idx="78">
                  <c:v>612.57500000000005</c:v>
                </c:pt>
                <c:pt idx="79">
                  <c:v>618.12400000000002</c:v>
                </c:pt>
                <c:pt idx="80">
                  <c:v>623.66700000000003</c:v>
                </c:pt>
                <c:pt idx="81">
                  <c:v>629.20399999999995</c:v>
                </c:pt>
                <c:pt idx="82">
                  <c:v>634.73500000000001</c:v>
                </c:pt>
                <c:pt idx="83">
                  <c:v>640.26099999999997</c:v>
                </c:pt>
                <c:pt idx="84">
                  <c:v>645.78099999999995</c:v>
                </c:pt>
                <c:pt idx="85">
                  <c:v>651.29399999999998</c:v>
                </c:pt>
                <c:pt idx="86">
                  <c:v>656.80200000000002</c:v>
                </c:pt>
                <c:pt idx="87">
                  <c:v>662.30399999999997</c:v>
                </c:pt>
                <c:pt idx="88">
                  <c:v>667.8</c:v>
                </c:pt>
                <c:pt idx="89">
                  <c:v>673.29</c:v>
                </c:pt>
                <c:pt idx="90">
                  <c:v>678.77499999999998</c:v>
                </c:pt>
                <c:pt idx="91">
                  <c:v>684.25400000000002</c:v>
                </c:pt>
                <c:pt idx="92">
                  <c:v>689.726</c:v>
                </c:pt>
                <c:pt idx="93">
                  <c:v>695.19299999999998</c:v>
                </c:pt>
                <c:pt idx="94">
                  <c:v>700.65499999999997</c:v>
                </c:pt>
                <c:pt idx="95">
                  <c:v>706.11</c:v>
                </c:pt>
                <c:pt idx="96">
                  <c:v>711.56</c:v>
                </c:pt>
                <c:pt idx="97">
                  <c:v>717.00400000000002</c:v>
                </c:pt>
                <c:pt idx="98">
                  <c:v>722.44200000000001</c:v>
                </c:pt>
                <c:pt idx="99">
                  <c:v>727.87400000000002</c:v>
                </c:pt>
                <c:pt idx="100">
                  <c:v>733.30100000000004</c:v>
                </c:pt>
                <c:pt idx="101">
                  <c:v>738.72199999999998</c:v>
                </c:pt>
                <c:pt idx="102">
                  <c:v>744.13699999999994</c:v>
                </c:pt>
                <c:pt idx="103">
                  <c:v>749.54700000000003</c:v>
                </c:pt>
                <c:pt idx="104">
                  <c:v>754.95100000000002</c:v>
                </c:pt>
                <c:pt idx="105">
                  <c:v>760.34900000000005</c:v>
                </c:pt>
                <c:pt idx="106">
                  <c:v>765.74099999999999</c:v>
                </c:pt>
                <c:pt idx="107">
                  <c:v>771.12800000000004</c:v>
                </c:pt>
                <c:pt idx="108">
                  <c:v>776.50900000000001</c:v>
                </c:pt>
                <c:pt idx="109">
                  <c:v>781.88499999999999</c:v>
                </c:pt>
                <c:pt idx="110">
                  <c:v>787.25400000000002</c:v>
                </c:pt>
                <c:pt idx="111">
                  <c:v>792.61800000000005</c:v>
                </c:pt>
                <c:pt idx="112">
                  <c:v>797.97699999999998</c:v>
                </c:pt>
                <c:pt idx="113">
                  <c:v>803.33</c:v>
                </c:pt>
                <c:pt idx="114">
                  <c:v>808.67700000000002</c:v>
                </c:pt>
                <c:pt idx="115">
                  <c:v>814.01900000000001</c:v>
                </c:pt>
                <c:pt idx="116">
                  <c:v>819.35500000000002</c:v>
                </c:pt>
                <c:pt idx="117">
                  <c:v>824.68600000000004</c:v>
                </c:pt>
                <c:pt idx="118">
                  <c:v>830.01099999999997</c:v>
                </c:pt>
                <c:pt idx="119">
                  <c:v>835.33</c:v>
                </c:pt>
                <c:pt idx="120">
                  <c:v>840.64400000000001</c:v>
                </c:pt>
                <c:pt idx="121">
                  <c:v>845.952</c:v>
                </c:pt>
                <c:pt idx="122">
                  <c:v>851.255</c:v>
                </c:pt>
                <c:pt idx="123">
                  <c:v>856.55200000000002</c:v>
                </c:pt>
                <c:pt idx="124">
                  <c:v>861.84400000000005</c:v>
                </c:pt>
                <c:pt idx="125">
                  <c:v>867.13</c:v>
                </c:pt>
                <c:pt idx="126">
                  <c:v>872.41</c:v>
                </c:pt>
                <c:pt idx="127">
                  <c:v>877.68600000000004</c:v>
                </c:pt>
                <c:pt idx="128">
                  <c:v>882.95500000000004</c:v>
                </c:pt>
                <c:pt idx="129">
                  <c:v>888.21900000000005</c:v>
                </c:pt>
                <c:pt idx="130">
                  <c:v>893.47799999999995</c:v>
                </c:pt>
                <c:pt idx="131">
                  <c:v>898.73099999999999</c:v>
                </c:pt>
                <c:pt idx="132">
                  <c:v>903.97900000000004</c:v>
                </c:pt>
                <c:pt idx="133">
                  <c:v>909.221</c:v>
                </c:pt>
                <c:pt idx="134">
                  <c:v>914.45799999999997</c:v>
                </c:pt>
                <c:pt idx="135">
                  <c:v>919.69</c:v>
                </c:pt>
                <c:pt idx="136">
                  <c:v>924.91600000000005</c:v>
                </c:pt>
                <c:pt idx="137">
                  <c:v>930.13599999999997</c:v>
                </c:pt>
                <c:pt idx="138">
                  <c:v>935.351</c:v>
                </c:pt>
                <c:pt idx="139">
                  <c:v>940.56100000000004</c:v>
                </c:pt>
                <c:pt idx="140">
                  <c:v>945.76599999999996</c:v>
                </c:pt>
                <c:pt idx="141">
                  <c:v>950.96500000000003</c:v>
                </c:pt>
                <c:pt idx="142">
                  <c:v>956.15800000000002</c:v>
                </c:pt>
                <c:pt idx="143">
                  <c:v>961.34699999999998</c:v>
                </c:pt>
                <c:pt idx="144">
                  <c:v>966.529</c:v>
                </c:pt>
                <c:pt idx="145">
                  <c:v>971.70699999999999</c:v>
                </c:pt>
                <c:pt idx="146">
                  <c:v>976.87900000000002</c:v>
                </c:pt>
                <c:pt idx="147">
                  <c:v>982.04600000000005</c:v>
                </c:pt>
                <c:pt idx="148">
                  <c:v>987.20799999999997</c:v>
                </c:pt>
                <c:pt idx="149">
                  <c:v>992.36400000000003</c:v>
                </c:pt>
                <c:pt idx="150">
                  <c:v>997.51499999999999</c:v>
                </c:pt>
                <c:pt idx="151">
                  <c:v>1002.66</c:v>
                </c:pt>
                <c:pt idx="152">
                  <c:v>1007.801</c:v>
                </c:pt>
                <c:pt idx="153">
                  <c:v>1012.936</c:v>
                </c:pt>
                <c:pt idx="154">
                  <c:v>1018.066</c:v>
                </c:pt>
                <c:pt idx="155">
                  <c:v>1023.19</c:v>
                </c:pt>
                <c:pt idx="156">
                  <c:v>1028.309</c:v>
                </c:pt>
                <c:pt idx="157">
                  <c:v>1033.423</c:v>
                </c:pt>
                <c:pt idx="158">
                  <c:v>1038.5319999999999</c:v>
                </c:pt>
                <c:pt idx="159">
                  <c:v>1043.636</c:v>
                </c:pt>
                <c:pt idx="160">
                  <c:v>1048.7339999999999</c:v>
                </c:pt>
                <c:pt idx="161">
                  <c:v>1053.827</c:v>
                </c:pt>
                <c:pt idx="162">
                  <c:v>1058.915</c:v>
                </c:pt>
                <c:pt idx="163">
                  <c:v>1063.998</c:v>
                </c:pt>
                <c:pt idx="164">
                  <c:v>1069.075</c:v>
                </c:pt>
                <c:pt idx="165">
                  <c:v>1074.1469999999999</c:v>
                </c:pt>
                <c:pt idx="166">
                  <c:v>1079.2139999999999</c:v>
                </c:pt>
                <c:pt idx="167">
                  <c:v>1084.2760000000001</c:v>
                </c:pt>
                <c:pt idx="168">
                  <c:v>1089.3330000000001</c:v>
                </c:pt>
                <c:pt idx="169">
                  <c:v>1094.385</c:v>
                </c:pt>
                <c:pt idx="170">
                  <c:v>1099.431</c:v>
                </c:pt>
                <c:pt idx="171">
                  <c:v>1104.472</c:v>
                </c:pt>
                <c:pt idx="172">
                  <c:v>1109.509</c:v>
                </c:pt>
                <c:pt idx="173">
                  <c:v>1114.54</c:v>
                </c:pt>
                <c:pt idx="174">
                  <c:v>1119.5650000000001</c:v>
                </c:pt>
                <c:pt idx="175">
                  <c:v>1124.586</c:v>
                </c:pt>
                <c:pt idx="176">
                  <c:v>1129.6020000000001</c:v>
                </c:pt>
                <c:pt idx="177">
                  <c:v>1134.6130000000001</c:v>
                </c:pt>
                <c:pt idx="178">
                  <c:v>1139.6179999999999</c:v>
                </c:pt>
                <c:pt idx="179">
                  <c:v>1144.6189999999999</c:v>
                </c:pt>
                <c:pt idx="180">
                  <c:v>1149.614</c:v>
                </c:pt>
                <c:pt idx="181">
                  <c:v>1154.604</c:v>
                </c:pt>
                <c:pt idx="182">
                  <c:v>1159.5889999999999</c:v>
                </c:pt>
                <c:pt idx="183">
                  <c:v>1164.57</c:v>
                </c:pt>
                <c:pt idx="184">
                  <c:v>1169.5450000000001</c:v>
                </c:pt>
                <c:pt idx="185">
                  <c:v>1174.5150000000001</c:v>
                </c:pt>
                <c:pt idx="186">
                  <c:v>1179.48</c:v>
                </c:pt>
                <c:pt idx="187">
                  <c:v>1184.44</c:v>
                </c:pt>
                <c:pt idx="188">
                  <c:v>1189.395</c:v>
                </c:pt>
                <c:pt idx="189">
                  <c:v>1194.345</c:v>
                </c:pt>
                <c:pt idx="190">
                  <c:v>1199.29</c:v>
                </c:pt>
                <c:pt idx="191">
                  <c:v>1204.23</c:v>
                </c:pt>
                <c:pt idx="192">
                  <c:v>1209.165</c:v>
                </c:pt>
                <c:pt idx="193">
                  <c:v>1214.095</c:v>
                </c:pt>
                <c:pt idx="194">
                  <c:v>1219.021</c:v>
                </c:pt>
                <c:pt idx="195">
                  <c:v>1223.941</c:v>
                </c:pt>
                <c:pt idx="196">
                  <c:v>1228.856</c:v>
                </c:pt>
                <c:pt idx="197">
                  <c:v>1233.7660000000001</c:v>
                </c:pt>
                <c:pt idx="198">
                  <c:v>1238.672</c:v>
                </c:pt>
                <c:pt idx="199">
                  <c:v>1243.5719999999999</c:v>
                </c:pt>
                <c:pt idx="200">
                  <c:v>1248.4670000000001</c:v>
                </c:pt>
                <c:pt idx="201">
                  <c:v>1253.3579999999999</c:v>
                </c:pt>
                <c:pt idx="202">
                  <c:v>1258.2439999999999</c:v>
                </c:pt>
                <c:pt idx="203">
                  <c:v>1263.124</c:v>
                </c:pt>
                <c:pt idx="204">
                  <c:v>1268</c:v>
                </c:pt>
                <c:pt idx="205">
                  <c:v>1272.8710000000001</c:v>
                </c:pt>
                <c:pt idx="206">
                  <c:v>1277.7370000000001</c:v>
                </c:pt>
                <c:pt idx="207">
                  <c:v>1282.5989999999999</c:v>
                </c:pt>
                <c:pt idx="208">
                  <c:v>1287.4549999999999</c:v>
                </c:pt>
                <c:pt idx="209">
                  <c:v>1292.306</c:v>
                </c:pt>
                <c:pt idx="210">
                  <c:v>1297.153</c:v>
                </c:pt>
                <c:pt idx="211">
                  <c:v>1301.9949999999999</c:v>
                </c:pt>
                <c:pt idx="212">
                  <c:v>1306.8320000000001</c:v>
                </c:pt>
                <c:pt idx="213">
                  <c:v>1311.664</c:v>
                </c:pt>
                <c:pt idx="214">
                  <c:v>1316.491</c:v>
                </c:pt>
                <c:pt idx="215">
                  <c:v>1321.3140000000001</c:v>
                </c:pt>
                <c:pt idx="216">
                  <c:v>1326.1320000000001</c:v>
                </c:pt>
                <c:pt idx="217">
                  <c:v>1330.9449999999999</c:v>
                </c:pt>
                <c:pt idx="218">
                  <c:v>1335.7529999999999</c:v>
                </c:pt>
                <c:pt idx="219">
                  <c:v>1340.556</c:v>
                </c:pt>
                <c:pt idx="220">
                  <c:v>1345.354</c:v>
                </c:pt>
                <c:pt idx="221">
                  <c:v>1350.1479999999999</c:v>
                </c:pt>
                <c:pt idx="222">
                  <c:v>1354.9369999999999</c:v>
                </c:pt>
                <c:pt idx="223">
                  <c:v>1359.722</c:v>
                </c:pt>
                <c:pt idx="224">
                  <c:v>1364.501</c:v>
                </c:pt>
                <c:pt idx="225">
                  <c:v>1369.2760000000001</c:v>
                </c:pt>
                <c:pt idx="226">
                  <c:v>1374.046</c:v>
                </c:pt>
                <c:pt idx="227">
                  <c:v>1378.8109999999999</c:v>
                </c:pt>
                <c:pt idx="228">
                  <c:v>1383.5719999999999</c:v>
                </c:pt>
                <c:pt idx="229">
                  <c:v>1388.327</c:v>
                </c:pt>
                <c:pt idx="230">
                  <c:v>1393.079</c:v>
                </c:pt>
                <c:pt idx="231">
                  <c:v>1397.825</c:v>
                </c:pt>
                <c:pt idx="232">
                  <c:v>1402.567</c:v>
                </c:pt>
                <c:pt idx="233">
                  <c:v>1407.3040000000001</c:v>
                </c:pt>
                <c:pt idx="234">
                  <c:v>1412.0360000000001</c:v>
                </c:pt>
                <c:pt idx="235">
                  <c:v>1416.7639999999999</c:v>
                </c:pt>
                <c:pt idx="236">
                  <c:v>1421.4870000000001</c:v>
                </c:pt>
                <c:pt idx="237">
                  <c:v>1426.2049999999999</c:v>
                </c:pt>
                <c:pt idx="238">
                  <c:v>1430.9190000000001</c:v>
                </c:pt>
                <c:pt idx="239">
                  <c:v>1435.6279999999999</c:v>
                </c:pt>
                <c:pt idx="240">
                  <c:v>1440.3330000000001</c:v>
                </c:pt>
                <c:pt idx="241">
                  <c:v>1445.0319999999999</c:v>
                </c:pt>
                <c:pt idx="242">
                  <c:v>1449.7270000000001</c:v>
                </c:pt>
                <c:pt idx="243">
                  <c:v>1454.4179999999999</c:v>
                </c:pt>
                <c:pt idx="244">
                  <c:v>1459.104</c:v>
                </c:pt>
                <c:pt idx="245">
                  <c:v>1463.7850000000001</c:v>
                </c:pt>
                <c:pt idx="246">
                  <c:v>1468.462</c:v>
                </c:pt>
                <c:pt idx="247">
                  <c:v>1473.134</c:v>
                </c:pt>
                <c:pt idx="248">
                  <c:v>1477.8019999999999</c:v>
                </c:pt>
                <c:pt idx="249">
                  <c:v>1482.4649999999999</c:v>
                </c:pt>
                <c:pt idx="250">
                  <c:v>1487.123</c:v>
                </c:pt>
                <c:pt idx="251">
                  <c:v>1491.777</c:v>
                </c:pt>
                <c:pt idx="252">
                  <c:v>1496.4259999999999</c:v>
                </c:pt>
                <c:pt idx="253">
                  <c:v>1501.0709999999999</c:v>
                </c:pt>
                <c:pt idx="254">
                  <c:v>1505.711</c:v>
                </c:pt>
                <c:pt idx="255">
                  <c:v>1510.347</c:v>
                </c:pt>
                <c:pt idx="256">
                  <c:v>1514.9780000000001</c:v>
                </c:pt>
                <c:pt idx="257">
                  <c:v>1519.604</c:v>
                </c:pt>
                <c:pt idx="258">
                  <c:v>1524.2260000000001</c:v>
                </c:pt>
                <c:pt idx="259">
                  <c:v>1528.8440000000001</c:v>
                </c:pt>
                <c:pt idx="260">
                  <c:v>1533.4570000000001</c:v>
                </c:pt>
                <c:pt idx="261">
                  <c:v>1538.0650000000001</c:v>
                </c:pt>
                <c:pt idx="262">
                  <c:v>1542.6690000000001</c:v>
                </c:pt>
                <c:pt idx="263">
                  <c:v>1547.269</c:v>
                </c:pt>
                <c:pt idx="264">
                  <c:v>1551.864</c:v>
                </c:pt>
                <c:pt idx="265">
                  <c:v>1556.454</c:v>
                </c:pt>
                <c:pt idx="266">
                  <c:v>1561.0409999999999</c:v>
                </c:pt>
                <c:pt idx="267">
                  <c:v>1565.6220000000001</c:v>
                </c:pt>
                <c:pt idx="268">
                  <c:v>1570.1990000000001</c:v>
                </c:pt>
                <c:pt idx="269">
                  <c:v>1574.7719999999999</c:v>
                </c:pt>
                <c:pt idx="270">
                  <c:v>1579.34</c:v>
                </c:pt>
                <c:pt idx="271">
                  <c:v>1583.904</c:v>
                </c:pt>
                <c:pt idx="272">
                  <c:v>1588.4639999999999</c:v>
                </c:pt>
                <c:pt idx="273">
                  <c:v>1593.019</c:v>
                </c:pt>
                <c:pt idx="274">
                  <c:v>1597.569</c:v>
                </c:pt>
                <c:pt idx="275">
                  <c:v>1602.115</c:v>
                </c:pt>
                <c:pt idx="276">
                  <c:v>1606.6569999999999</c:v>
                </c:pt>
                <c:pt idx="277">
                  <c:v>1611.1949999999999</c:v>
                </c:pt>
                <c:pt idx="278">
                  <c:v>1615.7280000000001</c:v>
                </c:pt>
                <c:pt idx="279">
                  <c:v>1620.2560000000001</c:v>
                </c:pt>
                <c:pt idx="280">
                  <c:v>1624.78</c:v>
                </c:pt>
                <c:pt idx="281">
                  <c:v>1629.3</c:v>
                </c:pt>
                <c:pt idx="282">
                  <c:v>1633.816</c:v>
                </c:pt>
                <c:pt idx="283">
                  <c:v>1638.327</c:v>
                </c:pt>
                <c:pt idx="284">
                  <c:v>1642.8340000000001</c:v>
                </c:pt>
                <c:pt idx="285">
                  <c:v>1647.336</c:v>
                </c:pt>
                <c:pt idx="286">
                  <c:v>1651.8340000000001</c:v>
                </c:pt>
                <c:pt idx="287">
                  <c:v>1656.328</c:v>
                </c:pt>
                <c:pt idx="288">
                  <c:v>1660.817</c:v>
                </c:pt>
                <c:pt idx="289">
                  <c:v>1665.3019999999999</c:v>
                </c:pt>
                <c:pt idx="290">
                  <c:v>1669.7829999999999</c:v>
                </c:pt>
                <c:pt idx="291">
                  <c:v>1674.259</c:v>
                </c:pt>
                <c:pt idx="292">
                  <c:v>1678.732</c:v>
                </c:pt>
                <c:pt idx="293">
                  <c:v>1683.1990000000001</c:v>
                </c:pt>
                <c:pt idx="294">
                  <c:v>1687.663</c:v>
                </c:pt>
                <c:pt idx="295">
                  <c:v>1692.1220000000001</c:v>
                </c:pt>
                <c:pt idx="296">
                  <c:v>1696.577</c:v>
                </c:pt>
                <c:pt idx="297">
                  <c:v>1701.028</c:v>
                </c:pt>
                <c:pt idx="298">
                  <c:v>1705.4739999999999</c:v>
                </c:pt>
                <c:pt idx="299">
                  <c:v>1709.9169999999999</c:v>
                </c:pt>
                <c:pt idx="300">
                  <c:v>1714.355</c:v>
                </c:pt>
                <c:pt idx="301">
                  <c:v>1718.788</c:v>
                </c:pt>
                <c:pt idx="302">
                  <c:v>1723.2180000000001</c:v>
                </c:pt>
                <c:pt idx="303">
                  <c:v>1727.643</c:v>
                </c:pt>
                <c:pt idx="304">
                  <c:v>1732.0640000000001</c:v>
                </c:pt>
                <c:pt idx="305">
                  <c:v>1736.481</c:v>
                </c:pt>
                <c:pt idx="306">
                  <c:v>1740.893</c:v>
                </c:pt>
                <c:pt idx="307">
                  <c:v>1745.3009999999999</c:v>
                </c:pt>
                <c:pt idx="308">
                  <c:v>1749.7049999999999</c:v>
                </c:pt>
                <c:pt idx="309">
                  <c:v>1754.105</c:v>
                </c:pt>
                <c:pt idx="310">
                  <c:v>1758.501</c:v>
                </c:pt>
                <c:pt idx="311">
                  <c:v>1762.893</c:v>
                </c:pt>
                <c:pt idx="312">
                  <c:v>1767.28</c:v>
                </c:pt>
                <c:pt idx="313">
                  <c:v>1771.663</c:v>
                </c:pt>
                <c:pt idx="314">
                  <c:v>1776.0419999999999</c:v>
                </c:pt>
                <c:pt idx="315">
                  <c:v>1780.4169999999999</c:v>
                </c:pt>
                <c:pt idx="316">
                  <c:v>1784.787</c:v>
                </c:pt>
                <c:pt idx="317">
                  <c:v>1789.154</c:v>
                </c:pt>
                <c:pt idx="318">
                  <c:v>1793.5160000000001</c:v>
                </c:pt>
                <c:pt idx="319">
                  <c:v>1797.874</c:v>
                </c:pt>
                <c:pt idx="320">
                  <c:v>1802.2280000000001</c:v>
                </c:pt>
                <c:pt idx="321">
                  <c:v>1806.578</c:v>
                </c:pt>
                <c:pt idx="322">
                  <c:v>1810.924</c:v>
                </c:pt>
                <c:pt idx="323">
                  <c:v>1815.2660000000001</c:v>
                </c:pt>
                <c:pt idx="324">
                  <c:v>1819.6030000000001</c:v>
                </c:pt>
                <c:pt idx="325">
                  <c:v>1823.9369999999999</c:v>
                </c:pt>
                <c:pt idx="326">
                  <c:v>1828.2660000000001</c:v>
                </c:pt>
                <c:pt idx="327">
                  <c:v>1832.5909999999999</c:v>
                </c:pt>
                <c:pt idx="328">
                  <c:v>1836.913</c:v>
                </c:pt>
                <c:pt idx="329">
                  <c:v>1841.23</c:v>
                </c:pt>
                <c:pt idx="330">
                  <c:v>1845.5429999999999</c:v>
                </c:pt>
                <c:pt idx="331">
                  <c:v>1849.8520000000001</c:v>
                </c:pt>
                <c:pt idx="332">
                  <c:v>1854.1559999999999</c:v>
                </c:pt>
                <c:pt idx="333">
                  <c:v>1858.4570000000001</c:v>
                </c:pt>
                <c:pt idx="334">
                  <c:v>1862.7539999999999</c:v>
                </c:pt>
                <c:pt idx="335">
                  <c:v>1867.047</c:v>
                </c:pt>
                <c:pt idx="336">
                  <c:v>1871.335</c:v>
                </c:pt>
                <c:pt idx="337">
                  <c:v>1875.62</c:v>
                </c:pt>
                <c:pt idx="338">
                  <c:v>1879.9</c:v>
                </c:pt>
                <c:pt idx="339">
                  <c:v>1884.1769999999999</c:v>
                </c:pt>
                <c:pt idx="340">
                  <c:v>1888.4490000000001</c:v>
                </c:pt>
                <c:pt idx="341">
                  <c:v>1892.7180000000001</c:v>
                </c:pt>
                <c:pt idx="342">
                  <c:v>1896.982</c:v>
                </c:pt>
                <c:pt idx="343">
                  <c:v>1901.2429999999999</c:v>
                </c:pt>
                <c:pt idx="344">
                  <c:v>1905.499</c:v>
                </c:pt>
                <c:pt idx="345">
                  <c:v>1909.752</c:v>
                </c:pt>
                <c:pt idx="346">
                  <c:v>1914</c:v>
                </c:pt>
                <c:pt idx="347">
                  <c:v>1918.2449999999999</c:v>
                </c:pt>
                <c:pt idx="348">
                  <c:v>1922.4849999999999</c:v>
                </c:pt>
                <c:pt idx="349">
                  <c:v>1926.722</c:v>
                </c:pt>
                <c:pt idx="350">
                  <c:v>1930.954</c:v>
                </c:pt>
                <c:pt idx="351">
                  <c:v>1935.183</c:v>
                </c:pt>
                <c:pt idx="352">
                  <c:v>1939.4079999999999</c:v>
                </c:pt>
                <c:pt idx="353">
                  <c:v>1943.6279999999999</c:v>
                </c:pt>
                <c:pt idx="354">
                  <c:v>1947.845</c:v>
                </c:pt>
                <c:pt idx="355">
                  <c:v>1952.058</c:v>
                </c:pt>
                <c:pt idx="356">
                  <c:v>1956.2670000000001</c:v>
                </c:pt>
                <c:pt idx="357">
                  <c:v>1960.472</c:v>
                </c:pt>
                <c:pt idx="358">
                  <c:v>1964.673</c:v>
                </c:pt>
                <c:pt idx="359">
                  <c:v>1968.87</c:v>
                </c:pt>
                <c:pt idx="360">
                  <c:v>1973.0630000000001</c:v>
                </c:pt>
                <c:pt idx="361">
                  <c:v>1977.252</c:v>
                </c:pt>
                <c:pt idx="362">
                  <c:v>1981.4380000000001</c:v>
                </c:pt>
                <c:pt idx="363">
                  <c:v>1985.6189999999999</c:v>
                </c:pt>
                <c:pt idx="364">
                  <c:v>1989.797</c:v>
                </c:pt>
                <c:pt idx="365">
                  <c:v>1993.971</c:v>
                </c:pt>
                <c:pt idx="366">
                  <c:v>1998.14</c:v>
                </c:pt>
                <c:pt idx="367">
                  <c:v>2002.306</c:v>
                </c:pt>
                <c:pt idx="368">
                  <c:v>2006.4690000000001</c:v>
                </c:pt>
                <c:pt idx="369">
                  <c:v>2010.627</c:v>
                </c:pt>
                <c:pt idx="370">
                  <c:v>2014.7809999999999</c:v>
                </c:pt>
                <c:pt idx="371">
                  <c:v>2018.932</c:v>
                </c:pt>
                <c:pt idx="372">
                  <c:v>2023.078</c:v>
                </c:pt>
                <c:pt idx="373">
                  <c:v>2027.221</c:v>
                </c:pt>
                <c:pt idx="374">
                  <c:v>2031.36</c:v>
                </c:pt>
                <c:pt idx="375">
                  <c:v>2035.4949999999999</c:v>
                </c:pt>
                <c:pt idx="376">
                  <c:v>2039.627</c:v>
                </c:pt>
                <c:pt idx="377">
                  <c:v>2043.7539999999999</c:v>
                </c:pt>
                <c:pt idx="378">
                  <c:v>2047.8779999999999</c:v>
                </c:pt>
                <c:pt idx="379">
                  <c:v>2051.998</c:v>
                </c:pt>
                <c:pt idx="380">
                  <c:v>2056.114</c:v>
                </c:pt>
                <c:pt idx="381">
                  <c:v>2060.2260000000001</c:v>
                </c:pt>
                <c:pt idx="382">
                  <c:v>2064.3339999999998</c:v>
                </c:pt>
                <c:pt idx="383">
                  <c:v>2068.4389999999999</c:v>
                </c:pt>
                <c:pt idx="384">
                  <c:v>2072.54</c:v>
                </c:pt>
                <c:pt idx="385">
                  <c:v>2076.6370000000002</c:v>
                </c:pt>
                <c:pt idx="386">
                  <c:v>2080.73</c:v>
                </c:pt>
                <c:pt idx="387">
                  <c:v>2084.8200000000002</c:v>
                </c:pt>
                <c:pt idx="388">
                  <c:v>2088.9059999999999</c:v>
                </c:pt>
                <c:pt idx="389">
                  <c:v>2092.9879999999998</c:v>
                </c:pt>
                <c:pt idx="390">
                  <c:v>2097.0659999999998</c:v>
                </c:pt>
                <c:pt idx="391">
                  <c:v>2101.14</c:v>
                </c:pt>
                <c:pt idx="392">
                  <c:v>2105.2109999999998</c:v>
                </c:pt>
                <c:pt idx="393">
                  <c:v>2109.2779999999998</c:v>
                </c:pt>
                <c:pt idx="394">
                  <c:v>2113.3420000000001</c:v>
                </c:pt>
                <c:pt idx="395">
                  <c:v>2117.4009999999998</c:v>
                </c:pt>
                <c:pt idx="396">
                  <c:v>2121.4569999999999</c:v>
                </c:pt>
                <c:pt idx="397">
                  <c:v>2125.509</c:v>
                </c:pt>
                <c:pt idx="398">
                  <c:v>2129.558</c:v>
                </c:pt>
                <c:pt idx="399">
                  <c:v>2133.6019999999999</c:v>
                </c:pt>
                <c:pt idx="400">
                  <c:v>2137.643</c:v>
                </c:pt>
                <c:pt idx="401">
                  <c:v>2141.681</c:v>
                </c:pt>
                <c:pt idx="402">
                  <c:v>2145.7139999999999</c:v>
                </c:pt>
                <c:pt idx="403">
                  <c:v>2149.7440000000001</c:v>
                </c:pt>
                <c:pt idx="404">
                  <c:v>2153.77</c:v>
                </c:pt>
                <c:pt idx="405">
                  <c:v>2157.7930000000001</c:v>
                </c:pt>
                <c:pt idx="406">
                  <c:v>2161.8119999999999</c:v>
                </c:pt>
                <c:pt idx="407">
                  <c:v>2165.8270000000002</c:v>
                </c:pt>
                <c:pt idx="408">
                  <c:v>2169.8380000000002</c:v>
                </c:pt>
                <c:pt idx="409">
                  <c:v>2173.846</c:v>
                </c:pt>
                <c:pt idx="410">
                  <c:v>2177.8510000000001</c:v>
                </c:pt>
                <c:pt idx="411">
                  <c:v>2181.8510000000001</c:v>
                </c:pt>
                <c:pt idx="412">
                  <c:v>2185.848</c:v>
                </c:pt>
                <c:pt idx="413">
                  <c:v>2189.8409999999999</c:v>
                </c:pt>
                <c:pt idx="414">
                  <c:v>2193.8310000000001</c:v>
                </c:pt>
                <c:pt idx="415">
                  <c:v>2197.817</c:v>
                </c:pt>
                <c:pt idx="416">
                  <c:v>2201.799</c:v>
                </c:pt>
                <c:pt idx="417">
                  <c:v>2205.7779999999998</c:v>
                </c:pt>
                <c:pt idx="418">
                  <c:v>2209.7530000000002</c:v>
                </c:pt>
                <c:pt idx="419">
                  <c:v>2213.7249999999999</c:v>
                </c:pt>
                <c:pt idx="420">
                  <c:v>2217.6930000000002</c:v>
                </c:pt>
                <c:pt idx="421">
                  <c:v>2221.6570000000002</c:v>
                </c:pt>
                <c:pt idx="422">
                  <c:v>2225.6179999999999</c:v>
                </c:pt>
                <c:pt idx="423">
                  <c:v>2229.5749999999998</c:v>
                </c:pt>
                <c:pt idx="424">
                  <c:v>2233.529</c:v>
                </c:pt>
                <c:pt idx="425">
                  <c:v>2237.4789999999998</c:v>
                </c:pt>
                <c:pt idx="426">
                  <c:v>2241.4250000000002</c:v>
                </c:pt>
                <c:pt idx="427">
                  <c:v>2245.3679999999999</c:v>
                </c:pt>
                <c:pt idx="428">
                  <c:v>2249.3069999999998</c:v>
                </c:pt>
                <c:pt idx="429">
                  <c:v>2253.2429999999999</c:v>
                </c:pt>
                <c:pt idx="430">
                  <c:v>2257.1750000000002</c:v>
                </c:pt>
                <c:pt idx="431">
                  <c:v>2261.1039999999998</c:v>
                </c:pt>
                <c:pt idx="432">
                  <c:v>2265.029</c:v>
                </c:pt>
                <c:pt idx="433">
                  <c:v>2268.9499999999998</c:v>
                </c:pt>
                <c:pt idx="434">
                  <c:v>2272.8679999999999</c:v>
                </c:pt>
                <c:pt idx="435">
                  <c:v>2276.7829999999999</c:v>
                </c:pt>
                <c:pt idx="436">
                  <c:v>2280.694</c:v>
                </c:pt>
                <c:pt idx="437">
                  <c:v>2284.6010000000001</c:v>
                </c:pt>
                <c:pt idx="438">
                  <c:v>2288.5050000000001</c:v>
                </c:pt>
                <c:pt idx="439">
                  <c:v>2292.4050000000002</c:v>
                </c:pt>
                <c:pt idx="440">
                  <c:v>2296.3020000000001</c:v>
                </c:pt>
                <c:pt idx="441">
                  <c:v>2300.1950000000002</c:v>
                </c:pt>
                <c:pt idx="442">
                  <c:v>2304.085</c:v>
                </c:pt>
                <c:pt idx="443">
                  <c:v>2307.971</c:v>
                </c:pt>
                <c:pt idx="444">
                  <c:v>2311.8539999999998</c:v>
                </c:pt>
                <c:pt idx="445">
                  <c:v>2315.7339999999999</c:v>
                </c:pt>
                <c:pt idx="446">
                  <c:v>2319.6089999999999</c:v>
                </c:pt>
                <c:pt idx="447">
                  <c:v>2323.482</c:v>
                </c:pt>
                <c:pt idx="448">
                  <c:v>2327.3510000000001</c:v>
                </c:pt>
                <c:pt idx="449">
                  <c:v>2331.2159999999999</c:v>
                </c:pt>
                <c:pt idx="450">
                  <c:v>2335.078</c:v>
                </c:pt>
                <c:pt idx="451">
                  <c:v>2338.9369999999999</c:v>
                </c:pt>
                <c:pt idx="452">
                  <c:v>2342.7919999999999</c:v>
                </c:pt>
                <c:pt idx="453">
                  <c:v>2346.643</c:v>
                </c:pt>
                <c:pt idx="454">
                  <c:v>2350.4920000000002</c:v>
                </c:pt>
                <c:pt idx="455">
                  <c:v>2354.3359999999998</c:v>
                </c:pt>
                <c:pt idx="456">
                  <c:v>2358.1779999999999</c:v>
                </c:pt>
                <c:pt idx="457">
                  <c:v>2362.0149999999999</c:v>
                </c:pt>
                <c:pt idx="458">
                  <c:v>2365.85</c:v>
                </c:pt>
                <c:pt idx="459">
                  <c:v>2369.681</c:v>
                </c:pt>
                <c:pt idx="460">
                  <c:v>2373.5079999999998</c:v>
                </c:pt>
                <c:pt idx="461">
                  <c:v>2377.3330000000001</c:v>
                </c:pt>
                <c:pt idx="462">
                  <c:v>2381.1529999999998</c:v>
                </c:pt>
                <c:pt idx="463">
                  <c:v>2384.971</c:v>
                </c:pt>
                <c:pt idx="464">
                  <c:v>2388.7849999999999</c:v>
                </c:pt>
                <c:pt idx="465">
                  <c:v>2392.5949999999998</c:v>
                </c:pt>
                <c:pt idx="466">
                  <c:v>2396.402</c:v>
                </c:pt>
                <c:pt idx="467">
                  <c:v>2400.2060000000001</c:v>
                </c:pt>
                <c:pt idx="468">
                  <c:v>2404.0070000000001</c:v>
                </c:pt>
                <c:pt idx="469">
                  <c:v>2407.8040000000001</c:v>
                </c:pt>
                <c:pt idx="470">
                  <c:v>2411.5970000000002</c:v>
                </c:pt>
                <c:pt idx="471">
                  <c:v>2415.3879999999999</c:v>
                </c:pt>
                <c:pt idx="472">
                  <c:v>2419.174</c:v>
                </c:pt>
                <c:pt idx="473">
                  <c:v>2422.9580000000001</c:v>
                </c:pt>
                <c:pt idx="474">
                  <c:v>2426.7379999999998</c:v>
                </c:pt>
                <c:pt idx="475">
                  <c:v>2430.5149999999999</c:v>
                </c:pt>
                <c:pt idx="476">
                  <c:v>2434.2890000000002</c:v>
                </c:pt>
                <c:pt idx="477">
                  <c:v>2438.0590000000002</c:v>
                </c:pt>
                <c:pt idx="478">
                  <c:v>2441.8249999999998</c:v>
                </c:pt>
                <c:pt idx="479">
                  <c:v>2445.5889999999999</c:v>
                </c:pt>
                <c:pt idx="480">
                  <c:v>2449.3490000000002</c:v>
                </c:pt>
                <c:pt idx="481">
                  <c:v>2453.1060000000002</c:v>
                </c:pt>
                <c:pt idx="482">
                  <c:v>2456.8589999999999</c:v>
                </c:pt>
                <c:pt idx="483">
                  <c:v>2460.61</c:v>
                </c:pt>
                <c:pt idx="484">
                  <c:v>2464.3560000000002</c:v>
                </c:pt>
                <c:pt idx="485">
                  <c:v>2468.1</c:v>
                </c:pt>
                <c:pt idx="486">
                  <c:v>2471.84</c:v>
                </c:pt>
                <c:pt idx="487">
                  <c:v>2475.5770000000002</c:v>
                </c:pt>
                <c:pt idx="488">
                  <c:v>2479.3110000000001</c:v>
                </c:pt>
                <c:pt idx="489">
                  <c:v>2483.0410000000002</c:v>
                </c:pt>
                <c:pt idx="490">
                  <c:v>2486.768</c:v>
                </c:pt>
                <c:pt idx="491">
                  <c:v>2490.4920000000002</c:v>
                </c:pt>
                <c:pt idx="492">
                  <c:v>2494.2130000000002</c:v>
                </c:pt>
                <c:pt idx="493">
                  <c:v>2497.9299999999998</c:v>
                </c:pt>
                <c:pt idx="494">
                  <c:v>2501.6439999999998</c:v>
                </c:pt>
                <c:pt idx="495">
                  <c:v>2505.355</c:v>
                </c:pt>
                <c:pt idx="496">
                  <c:v>2509.0619999999999</c:v>
                </c:pt>
                <c:pt idx="497">
                  <c:v>2512.7660000000001</c:v>
                </c:pt>
                <c:pt idx="498">
                  <c:v>2516.4670000000001</c:v>
                </c:pt>
                <c:pt idx="499">
                  <c:v>2520.165</c:v>
                </c:pt>
                <c:pt idx="500">
                  <c:v>2523.8589999999999</c:v>
                </c:pt>
                <c:pt idx="501">
                  <c:v>2527.5509999999999</c:v>
                </c:pt>
                <c:pt idx="502">
                  <c:v>2531.239</c:v>
                </c:pt>
                <c:pt idx="503">
                  <c:v>2534.9229999999998</c:v>
                </c:pt>
                <c:pt idx="504">
                  <c:v>2538.605</c:v>
                </c:pt>
                <c:pt idx="505">
                  <c:v>2542.2829999999999</c:v>
                </c:pt>
                <c:pt idx="506">
                  <c:v>2545.9580000000001</c:v>
                </c:pt>
                <c:pt idx="507">
                  <c:v>2549.63</c:v>
                </c:pt>
                <c:pt idx="508">
                  <c:v>2553.299</c:v>
                </c:pt>
                <c:pt idx="509">
                  <c:v>2556.9639999999999</c:v>
                </c:pt>
                <c:pt idx="510">
                  <c:v>2560.6260000000002</c:v>
                </c:pt>
                <c:pt idx="511">
                  <c:v>2564.2849999999999</c:v>
                </c:pt>
                <c:pt idx="512">
                  <c:v>2567.9409999999998</c:v>
                </c:pt>
                <c:pt idx="513">
                  <c:v>2571.5940000000001</c:v>
                </c:pt>
                <c:pt idx="514">
                  <c:v>2575.2429999999999</c:v>
                </c:pt>
                <c:pt idx="515">
                  <c:v>2578.89</c:v>
                </c:pt>
                <c:pt idx="516">
                  <c:v>2582.5329999999999</c:v>
                </c:pt>
                <c:pt idx="517">
                  <c:v>2586.1729999999998</c:v>
                </c:pt>
                <c:pt idx="518">
                  <c:v>2589.8090000000002</c:v>
                </c:pt>
                <c:pt idx="519">
                  <c:v>2593.4430000000002</c:v>
                </c:pt>
                <c:pt idx="520">
                  <c:v>2597.0729999999999</c:v>
                </c:pt>
                <c:pt idx="521">
                  <c:v>2600.701</c:v>
                </c:pt>
                <c:pt idx="522">
                  <c:v>2604.3249999999998</c:v>
                </c:pt>
                <c:pt idx="523">
                  <c:v>2607.9459999999999</c:v>
                </c:pt>
                <c:pt idx="524">
                  <c:v>2611.5639999999999</c:v>
                </c:pt>
                <c:pt idx="525">
                  <c:v>2615.1779999999999</c:v>
                </c:pt>
                <c:pt idx="526">
                  <c:v>2618.79</c:v>
                </c:pt>
                <c:pt idx="527">
                  <c:v>2622.3980000000001</c:v>
                </c:pt>
                <c:pt idx="528">
                  <c:v>2626.0039999999999</c:v>
                </c:pt>
                <c:pt idx="529">
                  <c:v>2629.6060000000002</c:v>
                </c:pt>
                <c:pt idx="530">
                  <c:v>2633.2049999999999</c:v>
                </c:pt>
                <c:pt idx="531">
                  <c:v>2636.8009999999999</c:v>
                </c:pt>
                <c:pt idx="532">
                  <c:v>2640.3939999999998</c:v>
                </c:pt>
                <c:pt idx="533">
                  <c:v>2643.9830000000002</c:v>
                </c:pt>
                <c:pt idx="534">
                  <c:v>2647.57</c:v>
                </c:pt>
                <c:pt idx="535">
                  <c:v>2651.1529999999998</c:v>
                </c:pt>
                <c:pt idx="536">
                  <c:v>2654.7339999999999</c:v>
                </c:pt>
                <c:pt idx="537">
                  <c:v>2658.3110000000001</c:v>
                </c:pt>
                <c:pt idx="538">
                  <c:v>2661.8850000000002</c:v>
                </c:pt>
                <c:pt idx="539">
                  <c:v>2665.4560000000001</c:v>
                </c:pt>
                <c:pt idx="540">
                  <c:v>2669.0250000000001</c:v>
                </c:pt>
                <c:pt idx="541">
                  <c:v>2672.5889999999999</c:v>
                </c:pt>
                <c:pt idx="542">
                  <c:v>2676.1509999999998</c:v>
                </c:pt>
                <c:pt idx="543">
                  <c:v>2679.71</c:v>
                </c:pt>
                <c:pt idx="544">
                  <c:v>2683.2660000000001</c:v>
                </c:pt>
                <c:pt idx="545">
                  <c:v>2686.819</c:v>
                </c:pt>
                <c:pt idx="546">
                  <c:v>2690.3679999999999</c:v>
                </c:pt>
                <c:pt idx="547">
                  <c:v>2693.915</c:v>
                </c:pt>
                <c:pt idx="548">
                  <c:v>2697.4580000000001</c:v>
                </c:pt>
                <c:pt idx="549">
                  <c:v>2700.9989999999998</c:v>
                </c:pt>
                <c:pt idx="550">
                  <c:v>2704.5360000000001</c:v>
                </c:pt>
                <c:pt idx="551">
                  <c:v>2708.0709999999999</c:v>
                </c:pt>
                <c:pt idx="552">
                  <c:v>2711.6019999999999</c:v>
                </c:pt>
                <c:pt idx="553">
                  <c:v>2715.13</c:v>
                </c:pt>
                <c:pt idx="554">
                  <c:v>2718.6559999999999</c:v>
                </c:pt>
                <c:pt idx="555">
                  <c:v>2722.1779999999999</c:v>
                </c:pt>
                <c:pt idx="556">
                  <c:v>2725.6970000000001</c:v>
                </c:pt>
                <c:pt idx="557">
                  <c:v>2729.2139999999999</c:v>
                </c:pt>
                <c:pt idx="558">
                  <c:v>2732.7269999999999</c:v>
                </c:pt>
                <c:pt idx="559">
                  <c:v>2736.2370000000001</c:v>
                </c:pt>
                <c:pt idx="560">
                  <c:v>2739.7440000000001</c:v>
                </c:pt>
                <c:pt idx="561">
                  <c:v>2743.2489999999998</c:v>
                </c:pt>
                <c:pt idx="562">
                  <c:v>2746.75</c:v>
                </c:pt>
                <c:pt idx="563">
                  <c:v>2750.248</c:v>
                </c:pt>
                <c:pt idx="564">
                  <c:v>2753.7429999999999</c:v>
                </c:pt>
                <c:pt idx="565">
                  <c:v>2757.2359999999999</c:v>
                </c:pt>
                <c:pt idx="566">
                  <c:v>2760.7249999999999</c:v>
                </c:pt>
                <c:pt idx="567">
                  <c:v>2764.2109999999998</c:v>
                </c:pt>
                <c:pt idx="568">
                  <c:v>2767.6950000000002</c:v>
                </c:pt>
                <c:pt idx="569">
                  <c:v>2771.1750000000002</c:v>
                </c:pt>
                <c:pt idx="570">
                  <c:v>2774.652</c:v>
                </c:pt>
                <c:pt idx="571">
                  <c:v>2778.127</c:v>
                </c:pt>
                <c:pt idx="572">
                  <c:v>2781.598</c:v>
                </c:pt>
                <c:pt idx="573">
                  <c:v>2785.067</c:v>
                </c:pt>
                <c:pt idx="574">
                  <c:v>2788.5320000000002</c:v>
                </c:pt>
                <c:pt idx="575">
                  <c:v>2791.9949999999999</c:v>
                </c:pt>
                <c:pt idx="576">
                  <c:v>2795.4549999999999</c:v>
                </c:pt>
                <c:pt idx="577">
                  <c:v>2798.9110000000001</c:v>
                </c:pt>
                <c:pt idx="578">
                  <c:v>2802.3649999999998</c:v>
                </c:pt>
                <c:pt idx="579">
                  <c:v>2805.8159999999998</c:v>
                </c:pt>
                <c:pt idx="580">
                  <c:v>2809.2640000000001</c:v>
                </c:pt>
                <c:pt idx="581">
                  <c:v>2812.7089999999998</c:v>
                </c:pt>
                <c:pt idx="582">
                  <c:v>2816.1509999999998</c:v>
                </c:pt>
                <c:pt idx="583">
                  <c:v>2819.59</c:v>
                </c:pt>
                <c:pt idx="584">
                  <c:v>2823.0259999999998</c:v>
                </c:pt>
                <c:pt idx="585">
                  <c:v>2826.46</c:v>
                </c:pt>
                <c:pt idx="586">
                  <c:v>2829.89</c:v>
                </c:pt>
                <c:pt idx="587">
                  <c:v>2833.3180000000002</c:v>
                </c:pt>
                <c:pt idx="588">
                  <c:v>2836.7420000000002</c:v>
                </c:pt>
                <c:pt idx="589">
                  <c:v>2840.1640000000002</c:v>
                </c:pt>
                <c:pt idx="590">
                  <c:v>2843.5830000000001</c:v>
                </c:pt>
                <c:pt idx="591">
                  <c:v>2846.9989999999998</c:v>
                </c:pt>
                <c:pt idx="592">
                  <c:v>2850.4119999999998</c:v>
                </c:pt>
                <c:pt idx="593">
                  <c:v>2853.8220000000001</c:v>
                </c:pt>
                <c:pt idx="594">
                  <c:v>2857.2289999999998</c:v>
                </c:pt>
                <c:pt idx="595">
                  <c:v>2860.634</c:v>
                </c:pt>
                <c:pt idx="596">
                  <c:v>2864.0349999999999</c:v>
                </c:pt>
                <c:pt idx="597">
                  <c:v>2867.4340000000002</c:v>
                </c:pt>
                <c:pt idx="598">
                  <c:v>2870.83</c:v>
                </c:pt>
                <c:pt idx="599">
                  <c:v>2874.223</c:v>
                </c:pt>
                <c:pt idx="600">
                  <c:v>2877.6129999999998</c:v>
                </c:pt>
                <c:pt idx="601">
                  <c:v>2881</c:v>
                </c:pt>
                <c:pt idx="602">
                  <c:v>2884.3850000000002</c:v>
                </c:pt>
                <c:pt idx="603">
                  <c:v>2887.7660000000001</c:v>
                </c:pt>
                <c:pt idx="604">
                  <c:v>2891.145</c:v>
                </c:pt>
                <c:pt idx="605">
                  <c:v>2894.5210000000002</c:v>
                </c:pt>
                <c:pt idx="606">
                  <c:v>2897.8939999999998</c:v>
                </c:pt>
                <c:pt idx="607">
                  <c:v>2901.2640000000001</c:v>
                </c:pt>
                <c:pt idx="608">
                  <c:v>2904.6309999999999</c:v>
                </c:pt>
                <c:pt idx="609">
                  <c:v>2907.9960000000001</c:v>
                </c:pt>
                <c:pt idx="610">
                  <c:v>2911.3580000000002</c:v>
                </c:pt>
                <c:pt idx="611">
                  <c:v>2914.7170000000001</c:v>
                </c:pt>
                <c:pt idx="612">
                  <c:v>2918.0729999999999</c:v>
                </c:pt>
                <c:pt idx="613">
                  <c:v>2921.4259999999999</c:v>
                </c:pt>
                <c:pt idx="614">
                  <c:v>2924.777</c:v>
                </c:pt>
                <c:pt idx="615">
                  <c:v>2928.1239999999998</c:v>
                </c:pt>
                <c:pt idx="616">
                  <c:v>2931.4690000000001</c:v>
                </c:pt>
                <c:pt idx="617">
                  <c:v>2934.8110000000001</c:v>
                </c:pt>
                <c:pt idx="618">
                  <c:v>2938.15</c:v>
                </c:pt>
                <c:pt idx="619">
                  <c:v>2941.4870000000001</c:v>
                </c:pt>
                <c:pt idx="620">
                  <c:v>2944.8209999999999</c:v>
                </c:pt>
                <c:pt idx="621">
                  <c:v>2948.152</c:v>
                </c:pt>
                <c:pt idx="622">
                  <c:v>2951.48</c:v>
                </c:pt>
                <c:pt idx="623">
                  <c:v>2954.8049999999998</c:v>
                </c:pt>
                <c:pt idx="624">
                  <c:v>2958.1280000000002</c:v>
                </c:pt>
                <c:pt idx="625">
                  <c:v>2961.4470000000001</c:v>
                </c:pt>
                <c:pt idx="626">
                  <c:v>2964.7649999999999</c:v>
                </c:pt>
                <c:pt idx="627">
                  <c:v>2968.0790000000002</c:v>
                </c:pt>
                <c:pt idx="628">
                  <c:v>2971.39</c:v>
                </c:pt>
                <c:pt idx="629">
                  <c:v>2974.6990000000001</c:v>
                </c:pt>
                <c:pt idx="630">
                  <c:v>2978.0050000000001</c:v>
                </c:pt>
                <c:pt idx="631">
                  <c:v>2981.308</c:v>
                </c:pt>
                <c:pt idx="632">
                  <c:v>2984.6089999999999</c:v>
                </c:pt>
                <c:pt idx="633">
                  <c:v>2987.9070000000002</c:v>
                </c:pt>
                <c:pt idx="634">
                  <c:v>2991.2020000000002</c:v>
                </c:pt>
                <c:pt idx="635">
                  <c:v>2994.4940000000001</c:v>
                </c:pt>
                <c:pt idx="636">
                  <c:v>2997.7840000000001</c:v>
                </c:pt>
                <c:pt idx="637">
                  <c:v>3001.07</c:v>
                </c:pt>
                <c:pt idx="638">
                  <c:v>3004.355</c:v>
                </c:pt>
                <c:pt idx="639">
                  <c:v>3007.636</c:v>
                </c:pt>
                <c:pt idx="640">
                  <c:v>3010.915</c:v>
                </c:pt>
                <c:pt idx="641">
                  <c:v>3014.1909999999998</c:v>
                </c:pt>
                <c:pt idx="642">
                  <c:v>3017.4639999999999</c:v>
                </c:pt>
                <c:pt idx="643">
                  <c:v>3020.7339999999999</c:v>
                </c:pt>
                <c:pt idx="644">
                  <c:v>3024.002</c:v>
                </c:pt>
                <c:pt idx="645">
                  <c:v>3027.2669999999998</c:v>
                </c:pt>
                <c:pt idx="646">
                  <c:v>3030.53</c:v>
                </c:pt>
                <c:pt idx="647">
                  <c:v>3033.7890000000002</c:v>
                </c:pt>
                <c:pt idx="648">
                  <c:v>3037.0459999999998</c:v>
                </c:pt>
                <c:pt idx="649">
                  <c:v>3040.3009999999999</c:v>
                </c:pt>
                <c:pt idx="650">
                  <c:v>3043.5520000000001</c:v>
                </c:pt>
                <c:pt idx="651">
                  <c:v>3046.8009999999999</c:v>
                </c:pt>
                <c:pt idx="652">
                  <c:v>3050.0479999999998</c:v>
                </c:pt>
                <c:pt idx="653">
                  <c:v>3053.2910000000002</c:v>
                </c:pt>
                <c:pt idx="654">
                  <c:v>3056.5320000000002</c:v>
                </c:pt>
                <c:pt idx="655">
                  <c:v>3059.7710000000002</c:v>
                </c:pt>
                <c:pt idx="656">
                  <c:v>3063.0059999999999</c:v>
                </c:pt>
                <c:pt idx="657">
                  <c:v>3066.239</c:v>
                </c:pt>
                <c:pt idx="658">
                  <c:v>3069.4690000000001</c:v>
                </c:pt>
                <c:pt idx="659">
                  <c:v>3072.6970000000001</c:v>
                </c:pt>
                <c:pt idx="660">
                  <c:v>3075.922</c:v>
                </c:pt>
                <c:pt idx="661">
                  <c:v>3079.1439999999998</c:v>
                </c:pt>
                <c:pt idx="662">
                  <c:v>3082.364</c:v>
                </c:pt>
                <c:pt idx="663">
                  <c:v>3085.5810000000001</c:v>
                </c:pt>
                <c:pt idx="664">
                  <c:v>3088.7950000000001</c:v>
                </c:pt>
                <c:pt idx="665">
                  <c:v>3092.0070000000001</c:v>
                </c:pt>
                <c:pt idx="666">
                  <c:v>3095.2159999999999</c:v>
                </c:pt>
                <c:pt idx="667">
                  <c:v>3098.4229999999998</c:v>
                </c:pt>
                <c:pt idx="668">
                  <c:v>3101.627</c:v>
                </c:pt>
                <c:pt idx="669">
                  <c:v>3104.828</c:v>
                </c:pt>
                <c:pt idx="670">
                  <c:v>3108.0259999999998</c:v>
                </c:pt>
                <c:pt idx="671">
                  <c:v>3111.2220000000002</c:v>
                </c:pt>
                <c:pt idx="672">
                  <c:v>3114.4160000000002</c:v>
                </c:pt>
                <c:pt idx="673">
                  <c:v>3117.607</c:v>
                </c:pt>
                <c:pt idx="674">
                  <c:v>3120.7950000000001</c:v>
                </c:pt>
                <c:pt idx="675">
                  <c:v>3123.98</c:v>
                </c:pt>
                <c:pt idx="676">
                  <c:v>3127.163</c:v>
                </c:pt>
                <c:pt idx="677">
                  <c:v>3130.3440000000001</c:v>
                </c:pt>
                <c:pt idx="678">
                  <c:v>3133.5210000000002</c:v>
                </c:pt>
                <c:pt idx="679">
                  <c:v>3136.6959999999999</c:v>
                </c:pt>
                <c:pt idx="680">
                  <c:v>3139.8690000000001</c:v>
                </c:pt>
                <c:pt idx="681">
                  <c:v>3143.0390000000002</c:v>
                </c:pt>
                <c:pt idx="682">
                  <c:v>3146.2060000000001</c:v>
                </c:pt>
                <c:pt idx="683">
                  <c:v>3149.3710000000001</c:v>
                </c:pt>
                <c:pt idx="684">
                  <c:v>3152.5329999999999</c:v>
                </c:pt>
                <c:pt idx="685">
                  <c:v>3155.6930000000002</c:v>
                </c:pt>
                <c:pt idx="686">
                  <c:v>3158.85</c:v>
                </c:pt>
                <c:pt idx="687">
                  <c:v>3162.0050000000001</c:v>
                </c:pt>
                <c:pt idx="688">
                  <c:v>3165.1570000000002</c:v>
                </c:pt>
                <c:pt idx="689">
                  <c:v>3168.306</c:v>
                </c:pt>
                <c:pt idx="690">
                  <c:v>3171.453</c:v>
                </c:pt>
                <c:pt idx="691">
                  <c:v>3174.5970000000002</c:v>
                </c:pt>
                <c:pt idx="692">
                  <c:v>3177.739</c:v>
                </c:pt>
                <c:pt idx="693">
                  <c:v>3180.8780000000002</c:v>
                </c:pt>
                <c:pt idx="694">
                  <c:v>3184.0140000000001</c:v>
                </c:pt>
                <c:pt idx="695">
                  <c:v>3187.1489999999999</c:v>
                </c:pt>
                <c:pt idx="696">
                  <c:v>3190.28</c:v>
                </c:pt>
                <c:pt idx="697">
                  <c:v>3193.4090000000001</c:v>
                </c:pt>
                <c:pt idx="698">
                  <c:v>3196.5360000000001</c:v>
                </c:pt>
                <c:pt idx="699">
                  <c:v>3199.6590000000001</c:v>
                </c:pt>
                <c:pt idx="700">
                  <c:v>3202.7809999999999</c:v>
                </c:pt>
                <c:pt idx="701">
                  <c:v>3205.9</c:v>
                </c:pt>
                <c:pt idx="702">
                  <c:v>3209.0160000000001</c:v>
                </c:pt>
                <c:pt idx="703">
                  <c:v>3212.13</c:v>
                </c:pt>
                <c:pt idx="704">
                  <c:v>3215.241</c:v>
                </c:pt>
                <c:pt idx="705">
                  <c:v>3218.35</c:v>
                </c:pt>
                <c:pt idx="706">
                  <c:v>3221.4560000000001</c:v>
                </c:pt>
                <c:pt idx="707">
                  <c:v>3224.56</c:v>
                </c:pt>
                <c:pt idx="708">
                  <c:v>3227.6610000000001</c:v>
                </c:pt>
                <c:pt idx="709">
                  <c:v>3230.76</c:v>
                </c:pt>
                <c:pt idx="710">
                  <c:v>3233.8560000000002</c:v>
                </c:pt>
                <c:pt idx="711">
                  <c:v>3236.95</c:v>
                </c:pt>
                <c:pt idx="712">
                  <c:v>3240.0410000000002</c:v>
                </c:pt>
                <c:pt idx="713">
                  <c:v>3243.13</c:v>
                </c:pt>
                <c:pt idx="714">
                  <c:v>3246.2159999999999</c:v>
                </c:pt>
                <c:pt idx="715">
                  <c:v>3249.3</c:v>
                </c:pt>
                <c:pt idx="716">
                  <c:v>3252.3820000000001</c:v>
                </c:pt>
                <c:pt idx="717">
                  <c:v>3255.46</c:v>
                </c:pt>
                <c:pt idx="718">
                  <c:v>3258.5369999999998</c:v>
                </c:pt>
                <c:pt idx="719">
                  <c:v>3261.6109999999999</c:v>
                </c:pt>
                <c:pt idx="720">
                  <c:v>3264.6819999999998</c:v>
                </c:pt>
                <c:pt idx="721">
                  <c:v>3267.7510000000002</c:v>
                </c:pt>
                <c:pt idx="722">
                  <c:v>3270.8180000000002</c:v>
                </c:pt>
                <c:pt idx="723">
                  <c:v>3273.8820000000001</c:v>
                </c:pt>
                <c:pt idx="724">
                  <c:v>3276.9430000000002</c:v>
                </c:pt>
                <c:pt idx="725">
                  <c:v>3280.002</c:v>
                </c:pt>
                <c:pt idx="726">
                  <c:v>3283.0590000000002</c:v>
                </c:pt>
                <c:pt idx="727">
                  <c:v>3286.1129999999998</c:v>
                </c:pt>
                <c:pt idx="728">
                  <c:v>3289.165</c:v>
                </c:pt>
                <c:pt idx="729">
                  <c:v>3292.2139999999999</c:v>
                </c:pt>
                <c:pt idx="730">
                  <c:v>3295.261</c:v>
                </c:pt>
                <c:pt idx="731">
                  <c:v>3298.306</c:v>
                </c:pt>
                <c:pt idx="732">
                  <c:v>3301.348</c:v>
                </c:pt>
                <c:pt idx="733">
                  <c:v>3304.3870000000002</c:v>
                </c:pt>
                <c:pt idx="734">
                  <c:v>3307.4250000000002</c:v>
                </c:pt>
                <c:pt idx="735">
                  <c:v>3310.4589999999998</c:v>
                </c:pt>
                <c:pt idx="736">
                  <c:v>3313.4920000000002</c:v>
                </c:pt>
                <c:pt idx="737">
                  <c:v>3316.5210000000002</c:v>
                </c:pt>
                <c:pt idx="738">
                  <c:v>3319.549</c:v>
                </c:pt>
                <c:pt idx="739">
                  <c:v>3322.5740000000001</c:v>
                </c:pt>
                <c:pt idx="740">
                  <c:v>3325.5970000000002</c:v>
                </c:pt>
                <c:pt idx="741">
                  <c:v>3328.6170000000002</c:v>
                </c:pt>
                <c:pt idx="742">
                  <c:v>3331.6350000000002</c:v>
                </c:pt>
                <c:pt idx="743">
                  <c:v>3334.65</c:v>
                </c:pt>
                <c:pt idx="744">
                  <c:v>3337.663</c:v>
                </c:pt>
                <c:pt idx="745">
                  <c:v>3340.674</c:v>
                </c:pt>
                <c:pt idx="746">
                  <c:v>3343.6819999999998</c:v>
                </c:pt>
                <c:pt idx="747">
                  <c:v>3346.6880000000001</c:v>
                </c:pt>
                <c:pt idx="748">
                  <c:v>3349.6909999999998</c:v>
                </c:pt>
                <c:pt idx="749">
                  <c:v>3352.692</c:v>
                </c:pt>
                <c:pt idx="750">
                  <c:v>3355.6909999999998</c:v>
                </c:pt>
                <c:pt idx="751">
                  <c:v>3358.6869999999999</c:v>
                </c:pt>
                <c:pt idx="752">
                  <c:v>3361.681</c:v>
                </c:pt>
                <c:pt idx="753">
                  <c:v>3364.6729999999998</c:v>
                </c:pt>
                <c:pt idx="754">
                  <c:v>3367.6619999999998</c:v>
                </c:pt>
                <c:pt idx="755">
                  <c:v>3370.6489999999999</c:v>
                </c:pt>
                <c:pt idx="756">
                  <c:v>3373.6329999999998</c:v>
                </c:pt>
                <c:pt idx="757">
                  <c:v>3376.6149999999998</c:v>
                </c:pt>
                <c:pt idx="758">
                  <c:v>3379.5949999999998</c:v>
                </c:pt>
                <c:pt idx="759">
                  <c:v>3382.5720000000001</c:v>
                </c:pt>
                <c:pt idx="760">
                  <c:v>3385.547</c:v>
                </c:pt>
                <c:pt idx="761">
                  <c:v>3388.52</c:v>
                </c:pt>
                <c:pt idx="762">
                  <c:v>3391.49</c:v>
                </c:pt>
                <c:pt idx="763">
                  <c:v>3394.4580000000001</c:v>
                </c:pt>
                <c:pt idx="764">
                  <c:v>3397.424</c:v>
                </c:pt>
                <c:pt idx="765">
                  <c:v>3400.3870000000002</c:v>
                </c:pt>
                <c:pt idx="766">
                  <c:v>3403.348</c:v>
                </c:pt>
                <c:pt idx="767">
                  <c:v>3406.3069999999998</c:v>
                </c:pt>
                <c:pt idx="768">
                  <c:v>3409.2629999999999</c:v>
                </c:pt>
                <c:pt idx="769">
                  <c:v>3412.2170000000001</c:v>
                </c:pt>
                <c:pt idx="770">
                  <c:v>3415.1680000000001</c:v>
                </c:pt>
                <c:pt idx="771">
                  <c:v>3418.1179999999999</c:v>
                </c:pt>
                <c:pt idx="772">
                  <c:v>3421.0650000000001</c:v>
                </c:pt>
                <c:pt idx="773">
                  <c:v>3424.009</c:v>
                </c:pt>
                <c:pt idx="774">
                  <c:v>3426.951</c:v>
                </c:pt>
                <c:pt idx="775">
                  <c:v>3429.8910000000001</c:v>
                </c:pt>
                <c:pt idx="776">
                  <c:v>3432.8290000000002</c:v>
                </c:pt>
                <c:pt idx="777">
                  <c:v>3435.7640000000001</c:v>
                </c:pt>
                <c:pt idx="778">
                  <c:v>3438.6970000000001</c:v>
                </c:pt>
                <c:pt idx="779">
                  <c:v>3441.6280000000002</c:v>
                </c:pt>
                <c:pt idx="780">
                  <c:v>3444.5569999999998</c:v>
                </c:pt>
                <c:pt idx="781">
                  <c:v>3447.4830000000002</c:v>
                </c:pt>
                <c:pt idx="782">
                  <c:v>3450.4070000000002</c:v>
                </c:pt>
                <c:pt idx="783">
                  <c:v>3453.328</c:v>
                </c:pt>
                <c:pt idx="784">
                  <c:v>3456.2469999999998</c:v>
                </c:pt>
                <c:pt idx="785">
                  <c:v>3459.1640000000002</c:v>
                </c:pt>
                <c:pt idx="786">
                  <c:v>3462.0790000000002</c:v>
                </c:pt>
                <c:pt idx="787">
                  <c:v>3464.991</c:v>
                </c:pt>
                <c:pt idx="788">
                  <c:v>3467.902</c:v>
                </c:pt>
                <c:pt idx="789">
                  <c:v>3470.8090000000002</c:v>
                </c:pt>
                <c:pt idx="790">
                  <c:v>3473.7150000000001</c:v>
                </c:pt>
                <c:pt idx="791">
                  <c:v>3476.6179999999999</c:v>
                </c:pt>
                <c:pt idx="792">
                  <c:v>3479.5189999999998</c:v>
                </c:pt>
                <c:pt idx="793">
                  <c:v>3482.4180000000001</c:v>
                </c:pt>
                <c:pt idx="794">
                  <c:v>3485.3150000000001</c:v>
                </c:pt>
                <c:pt idx="795">
                  <c:v>3488.2089999999998</c:v>
                </c:pt>
                <c:pt idx="796">
                  <c:v>3491.1010000000001</c:v>
                </c:pt>
                <c:pt idx="797">
                  <c:v>3493.99</c:v>
                </c:pt>
                <c:pt idx="798">
                  <c:v>3496.8780000000002</c:v>
                </c:pt>
                <c:pt idx="799">
                  <c:v>3499.7629999999999</c:v>
                </c:pt>
                <c:pt idx="800">
                  <c:v>3502.6460000000002</c:v>
                </c:pt>
                <c:pt idx="801">
                  <c:v>3505.527</c:v>
                </c:pt>
                <c:pt idx="802">
                  <c:v>3508.4050000000002</c:v>
                </c:pt>
                <c:pt idx="803">
                  <c:v>3511.2809999999999</c:v>
                </c:pt>
                <c:pt idx="804">
                  <c:v>3514.1550000000002</c:v>
                </c:pt>
                <c:pt idx="805">
                  <c:v>3517.027</c:v>
                </c:pt>
                <c:pt idx="806">
                  <c:v>3519.8969999999999</c:v>
                </c:pt>
                <c:pt idx="807">
                  <c:v>3522.7640000000001</c:v>
                </c:pt>
                <c:pt idx="808">
                  <c:v>3525.6289999999999</c:v>
                </c:pt>
                <c:pt idx="809">
                  <c:v>3528.4920000000002</c:v>
                </c:pt>
                <c:pt idx="810">
                  <c:v>3531.3519999999999</c:v>
                </c:pt>
                <c:pt idx="811">
                  <c:v>3534.2109999999998</c:v>
                </c:pt>
                <c:pt idx="812">
                  <c:v>3537.067</c:v>
                </c:pt>
                <c:pt idx="813">
                  <c:v>3539.9209999999998</c:v>
                </c:pt>
                <c:pt idx="814">
                  <c:v>3542.7730000000001</c:v>
                </c:pt>
                <c:pt idx="815">
                  <c:v>3545.6219999999998</c:v>
                </c:pt>
                <c:pt idx="816">
                  <c:v>3548.4690000000001</c:v>
                </c:pt>
                <c:pt idx="817">
                  <c:v>3551.3150000000001</c:v>
                </c:pt>
                <c:pt idx="818">
                  <c:v>3554.1570000000002</c:v>
                </c:pt>
                <c:pt idx="819">
                  <c:v>3556.998</c:v>
                </c:pt>
                <c:pt idx="820">
                  <c:v>3559.837</c:v>
                </c:pt>
                <c:pt idx="821">
                  <c:v>3562.6729999999998</c:v>
                </c:pt>
                <c:pt idx="822">
                  <c:v>3565.5070000000001</c:v>
                </c:pt>
                <c:pt idx="823">
                  <c:v>3568.3389999999999</c:v>
                </c:pt>
                <c:pt idx="824">
                  <c:v>3571.1689999999999</c:v>
                </c:pt>
                <c:pt idx="825">
                  <c:v>3573.9960000000001</c:v>
                </c:pt>
                <c:pt idx="826">
                  <c:v>3576.8220000000001</c:v>
                </c:pt>
                <c:pt idx="827">
                  <c:v>3579.645</c:v>
                </c:pt>
                <c:pt idx="828">
                  <c:v>3582.4659999999999</c:v>
                </c:pt>
                <c:pt idx="829">
                  <c:v>3585.2849999999999</c:v>
                </c:pt>
                <c:pt idx="830">
                  <c:v>3588.1010000000001</c:v>
                </c:pt>
                <c:pt idx="831">
                  <c:v>3590.9160000000002</c:v>
                </c:pt>
                <c:pt idx="832">
                  <c:v>3593.7280000000001</c:v>
                </c:pt>
                <c:pt idx="833">
                  <c:v>3596.538</c:v>
                </c:pt>
                <c:pt idx="834">
                  <c:v>3599.346</c:v>
                </c:pt>
                <c:pt idx="835">
                  <c:v>3602.152</c:v>
                </c:pt>
                <c:pt idx="836">
                  <c:v>3604.9560000000001</c:v>
                </c:pt>
                <c:pt idx="837">
                  <c:v>3607.7570000000001</c:v>
                </c:pt>
                <c:pt idx="838">
                  <c:v>3610.556</c:v>
                </c:pt>
                <c:pt idx="839">
                  <c:v>3613.3539999999998</c:v>
                </c:pt>
                <c:pt idx="840">
                  <c:v>3616.1489999999999</c:v>
                </c:pt>
                <c:pt idx="841">
                  <c:v>3618.942</c:v>
                </c:pt>
                <c:pt idx="842">
                  <c:v>3621.732</c:v>
                </c:pt>
                <c:pt idx="843">
                  <c:v>3624.5210000000002</c:v>
                </c:pt>
                <c:pt idx="844">
                  <c:v>3627.3069999999998</c:v>
                </c:pt>
                <c:pt idx="845">
                  <c:v>3630.0920000000001</c:v>
                </c:pt>
                <c:pt idx="846">
                  <c:v>3632.8739999999998</c:v>
                </c:pt>
                <c:pt idx="847">
                  <c:v>3635.654</c:v>
                </c:pt>
                <c:pt idx="848">
                  <c:v>3638.4319999999998</c:v>
                </c:pt>
                <c:pt idx="849">
                  <c:v>3641.2080000000001</c:v>
                </c:pt>
                <c:pt idx="850">
                  <c:v>3643.982</c:v>
                </c:pt>
                <c:pt idx="851">
                  <c:v>3646.7530000000002</c:v>
                </c:pt>
                <c:pt idx="852">
                  <c:v>3649.5230000000001</c:v>
                </c:pt>
                <c:pt idx="853">
                  <c:v>3652.29</c:v>
                </c:pt>
                <c:pt idx="854">
                  <c:v>3655.0549999999998</c:v>
                </c:pt>
                <c:pt idx="855">
                  <c:v>3657.8180000000002</c:v>
                </c:pt>
                <c:pt idx="856">
                  <c:v>3660.5790000000002</c:v>
                </c:pt>
                <c:pt idx="857">
                  <c:v>3663.3380000000002</c:v>
                </c:pt>
                <c:pt idx="858">
                  <c:v>3666.0949999999998</c:v>
                </c:pt>
                <c:pt idx="859">
                  <c:v>3668.8490000000002</c:v>
                </c:pt>
                <c:pt idx="860">
                  <c:v>3671.6019999999999</c:v>
                </c:pt>
                <c:pt idx="861">
                  <c:v>3674.3519999999999</c:v>
                </c:pt>
                <c:pt idx="862">
                  <c:v>3677.1010000000001</c:v>
                </c:pt>
                <c:pt idx="863">
                  <c:v>3679.8470000000002</c:v>
                </c:pt>
                <c:pt idx="864">
                  <c:v>3682.5909999999999</c:v>
                </c:pt>
                <c:pt idx="865">
                  <c:v>3685.3330000000001</c:v>
                </c:pt>
                <c:pt idx="866">
                  <c:v>3688.0729999999999</c:v>
                </c:pt>
                <c:pt idx="867">
                  <c:v>3690.8110000000001</c:v>
                </c:pt>
                <c:pt idx="868">
                  <c:v>3693.547</c:v>
                </c:pt>
                <c:pt idx="869">
                  <c:v>3696.2809999999999</c:v>
                </c:pt>
                <c:pt idx="870">
                  <c:v>3699.0129999999999</c:v>
                </c:pt>
                <c:pt idx="871">
                  <c:v>3701.7420000000002</c:v>
                </c:pt>
                <c:pt idx="872">
                  <c:v>3704.47</c:v>
                </c:pt>
                <c:pt idx="873">
                  <c:v>3707.1950000000002</c:v>
                </c:pt>
                <c:pt idx="874">
                  <c:v>3709.9189999999999</c:v>
                </c:pt>
                <c:pt idx="875">
                  <c:v>3712.64</c:v>
                </c:pt>
                <c:pt idx="876">
                  <c:v>3715.3589999999999</c:v>
                </c:pt>
                <c:pt idx="877">
                  <c:v>3718.076</c:v>
                </c:pt>
                <c:pt idx="878">
                  <c:v>3720.7919999999999</c:v>
                </c:pt>
                <c:pt idx="879">
                  <c:v>3723.5050000000001</c:v>
                </c:pt>
                <c:pt idx="880">
                  <c:v>3726.2159999999999</c:v>
                </c:pt>
                <c:pt idx="881">
                  <c:v>3728.9250000000002</c:v>
                </c:pt>
                <c:pt idx="882">
                  <c:v>3731.6320000000001</c:v>
                </c:pt>
                <c:pt idx="883">
                  <c:v>3734.3359999999998</c:v>
                </c:pt>
                <c:pt idx="884">
                  <c:v>3737.0390000000002</c:v>
                </c:pt>
                <c:pt idx="885">
                  <c:v>3739.74</c:v>
                </c:pt>
                <c:pt idx="886">
                  <c:v>3742.4389999999999</c:v>
                </c:pt>
                <c:pt idx="887">
                  <c:v>3745.136</c:v>
                </c:pt>
                <c:pt idx="888">
                  <c:v>3747.83</c:v>
                </c:pt>
                <c:pt idx="889">
                  <c:v>3750.5230000000001</c:v>
                </c:pt>
                <c:pt idx="890">
                  <c:v>3753.2130000000002</c:v>
                </c:pt>
                <c:pt idx="891">
                  <c:v>3755.902</c:v>
                </c:pt>
                <c:pt idx="892">
                  <c:v>3758.5889999999999</c:v>
                </c:pt>
                <c:pt idx="893">
                  <c:v>3761.2730000000001</c:v>
                </c:pt>
                <c:pt idx="894">
                  <c:v>3763.9560000000001</c:v>
                </c:pt>
                <c:pt idx="895">
                  <c:v>3766.636</c:v>
                </c:pt>
                <c:pt idx="896">
                  <c:v>3769.3150000000001</c:v>
                </c:pt>
                <c:pt idx="897">
                  <c:v>3771.991</c:v>
                </c:pt>
                <c:pt idx="898">
                  <c:v>3774.665</c:v>
                </c:pt>
                <c:pt idx="899">
                  <c:v>3777.3380000000002</c:v>
                </c:pt>
                <c:pt idx="900">
                  <c:v>3780.0079999999998</c:v>
                </c:pt>
                <c:pt idx="901">
                  <c:v>3782.6770000000001</c:v>
                </c:pt>
                <c:pt idx="902">
                  <c:v>3785.3429999999998</c:v>
                </c:pt>
                <c:pt idx="903">
                  <c:v>3788.0070000000001</c:v>
                </c:pt>
                <c:pt idx="904">
                  <c:v>3790.67</c:v>
                </c:pt>
                <c:pt idx="905">
                  <c:v>3793.33</c:v>
                </c:pt>
                <c:pt idx="906">
                  <c:v>3795.989</c:v>
                </c:pt>
                <c:pt idx="907">
                  <c:v>3798.645</c:v>
                </c:pt>
                <c:pt idx="908">
                  <c:v>3801.299</c:v>
                </c:pt>
                <c:pt idx="909">
                  <c:v>3803.9520000000002</c:v>
                </c:pt>
                <c:pt idx="910">
                  <c:v>3806.6019999999999</c:v>
                </c:pt>
                <c:pt idx="911">
                  <c:v>3809.2510000000002</c:v>
                </c:pt>
                <c:pt idx="912">
                  <c:v>3811.8969999999999</c:v>
                </c:pt>
                <c:pt idx="913">
                  <c:v>3814.5419999999999</c:v>
                </c:pt>
                <c:pt idx="914">
                  <c:v>3817.1840000000002</c:v>
                </c:pt>
                <c:pt idx="915">
                  <c:v>3819.8249999999998</c:v>
                </c:pt>
                <c:pt idx="916">
                  <c:v>3822.4630000000002</c:v>
                </c:pt>
                <c:pt idx="917">
                  <c:v>3825.1</c:v>
                </c:pt>
                <c:pt idx="918">
                  <c:v>3827.7350000000001</c:v>
                </c:pt>
                <c:pt idx="919">
                  <c:v>3830.3670000000002</c:v>
                </c:pt>
                <c:pt idx="920">
                  <c:v>3832.998</c:v>
                </c:pt>
                <c:pt idx="921">
                  <c:v>3835.627</c:v>
                </c:pt>
                <c:pt idx="922">
                  <c:v>3838.2530000000002</c:v>
                </c:pt>
                <c:pt idx="923">
                  <c:v>3840.8780000000002</c:v>
                </c:pt>
                <c:pt idx="924">
                  <c:v>3843.5010000000002</c:v>
                </c:pt>
                <c:pt idx="925">
                  <c:v>3846.1219999999998</c:v>
                </c:pt>
                <c:pt idx="926">
                  <c:v>3848.741</c:v>
                </c:pt>
                <c:pt idx="927">
                  <c:v>3851.3580000000002</c:v>
                </c:pt>
                <c:pt idx="928">
                  <c:v>3853.973</c:v>
                </c:pt>
                <c:pt idx="929">
                  <c:v>3856.5859999999998</c:v>
                </c:pt>
                <c:pt idx="930">
                  <c:v>3859.1970000000001</c:v>
                </c:pt>
                <c:pt idx="931">
                  <c:v>3861.806</c:v>
                </c:pt>
                <c:pt idx="932">
                  <c:v>3864.4140000000002</c:v>
                </c:pt>
                <c:pt idx="933">
                  <c:v>3867.0189999999998</c:v>
                </c:pt>
                <c:pt idx="934">
                  <c:v>3869.6219999999998</c:v>
                </c:pt>
                <c:pt idx="935">
                  <c:v>3872.2240000000002</c:v>
                </c:pt>
                <c:pt idx="936">
                  <c:v>3874.8229999999999</c:v>
                </c:pt>
                <c:pt idx="937">
                  <c:v>3877.4209999999998</c:v>
                </c:pt>
                <c:pt idx="938">
                  <c:v>3880.0160000000001</c:v>
                </c:pt>
                <c:pt idx="939">
                  <c:v>3882.61</c:v>
                </c:pt>
                <c:pt idx="940">
                  <c:v>3885.2020000000002</c:v>
                </c:pt>
                <c:pt idx="941">
                  <c:v>3887.7919999999999</c:v>
                </c:pt>
                <c:pt idx="942">
                  <c:v>3890.38</c:v>
                </c:pt>
                <c:pt idx="943">
                  <c:v>3892.9659999999999</c:v>
                </c:pt>
                <c:pt idx="944">
                  <c:v>3895.55</c:v>
                </c:pt>
                <c:pt idx="945">
                  <c:v>3898.1320000000001</c:v>
                </c:pt>
                <c:pt idx="946">
                  <c:v>3900.7130000000002</c:v>
                </c:pt>
                <c:pt idx="947">
                  <c:v>3903.2910000000002</c:v>
                </c:pt>
                <c:pt idx="948">
                  <c:v>3905.8679999999999</c:v>
                </c:pt>
                <c:pt idx="949">
                  <c:v>3908.442</c:v>
                </c:pt>
                <c:pt idx="950">
                  <c:v>3911.0149999999999</c:v>
                </c:pt>
                <c:pt idx="951">
                  <c:v>3913.5859999999998</c:v>
                </c:pt>
                <c:pt idx="952">
                  <c:v>3916.1550000000002</c:v>
                </c:pt>
                <c:pt idx="953">
                  <c:v>3918.7220000000002</c:v>
                </c:pt>
                <c:pt idx="954">
                  <c:v>3921.2869999999998</c:v>
                </c:pt>
                <c:pt idx="955">
                  <c:v>3923.85</c:v>
                </c:pt>
                <c:pt idx="956">
                  <c:v>3926.4110000000001</c:v>
                </c:pt>
                <c:pt idx="957">
                  <c:v>3928.971</c:v>
                </c:pt>
                <c:pt idx="958">
                  <c:v>3931.5279999999998</c:v>
                </c:pt>
                <c:pt idx="959">
                  <c:v>3934.0839999999998</c:v>
                </c:pt>
                <c:pt idx="960">
                  <c:v>3936.6379999999999</c:v>
                </c:pt>
                <c:pt idx="961">
                  <c:v>3939.19</c:v>
                </c:pt>
                <c:pt idx="962">
                  <c:v>3941.74</c:v>
                </c:pt>
                <c:pt idx="963">
                  <c:v>3944.288</c:v>
                </c:pt>
                <c:pt idx="964">
                  <c:v>3946.8339999999998</c:v>
                </c:pt>
                <c:pt idx="965">
                  <c:v>3949.3780000000002</c:v>
                </c:pt>
                <c:pt idx="966">
                  <c:v>3951.9209999999998</c:v>
                </c:pt>
                <c:pt idx="967">
                  <c:v>3954.462</c:v>
                </c:pt>
                <c:pt idx="968">
                  <c:v>3957</c:v>
                </c:pt>
                <c:pt idx="969">
                  <c:v>3959.5369999999998</c:v>
                </c:pt>
                <c:pt idx="970">
                  <c:v>3962.0720000000001</c:v>
                </c:pt>
                <c:pt idx="971">
                  <c:v>3964.6060000000002</c:v>
                </c:pt>
                <c:pt idx="972">
                  <c:v>3967.1370000000002</c:v>
                </c:pt>
                <c:pt idx="973">
                  <c:v>3969.6669999999999</c:v>
                </c:pt>
                <c:pt idx="974">
                  <c:v>3972.194</c:v>
                </c:pt>
                <c:pt idx="975">
                  <c:v>3974.72</c:v>
                </c:pt>
                <c:pt idx="976">
                  <c:v>3977.2440000000001</c:v>
                </c:pt>
                <c:pt idx="977">
                  <c:v>3979.7660000000001</c:v>
                </c:pt>
                <c:pt idx="978">
                  <c:v>3982.2860000000001</c:v>
                </c:pt>
                <c:pt idx="979">
                  <c:v>3984.8049999999998</c:v>
                </c:pt>
                <c:pt idx="980">
                  <c:v>3987.3209999999999</c:v>
                </c:pt>
                <c:pt idx="981">
                  <c:v>3989.8359999999998</c:v>
                </c:pt>
                <c:pt idx="982">
                  <c:v>3992.3490000000002</c:v>
                </c:pt>
                <c:pt idx="983">
                  <c:v>3994.86</c:v>
                </c:pt>
                <c:pt idx="984">
                  <c:v>3997.3690000000001</c:v>
                </c:pt>
                <c:pt idx="985">
                  <c:v>3999.877</c:v>
                </c:pt>
                <c:pt idx="986">
                  <c:v>4002.3820000000001</c:v>
                </c:pt>
                <c:pt idx="987">
                  <c:v>4004.886</c:v>
                </c:pt>
                <c:pt idx="988">
                  <c:v>4007.3879999999999</c:v>
                </c:pt>
                <c:pt idx="989">
                  <c:v>4009.8879999999999</c:v>
                </c:pt>
                <c:pt idx="990">
                  <c:v>4012.386</c:v>
                </c:pt>
                <c:pt idx="991">
                  <c:v>4014.8829999999998</c:v>
                </c:pt>
                <c:pt idx="992">
                  <c:v>4017.377</c:v>
                </c:pt>
                <c:pt idx="993">
                  <c:v>4019.87</c:v>
                </c:pt>
                <c:pt idx="994">
                  <c:v>4022.3609999999999</c:v>
                </c:pt>
                <c:pt idx="995">
                  <c:v>4024.85</c:v>
                </c:pt>
                <c:pt idx="996">
                  <c:v>4027.3380000000002</c:v>
                </c:pt>
                <c:pt idx="997">
                  <c:v>4029.8229999999999</c:v>
                </c:pt>
                <c:pt idx="998">
                  <c:v>4032.3069999999998</c:v>
                </c:pt>
                <c:pt idx="999">
                  <c:v>4034.7890000000002</c:v>
                </c:pt>
                <c:pt idx="1000">
                  <c:v>4037.2689999999998</c:v>
                </c:pt>
                <c:pt idx="1001">
                  <c:v>4039.7469999999998</c:v>
                </c:pt>
                <c:pt idx="1002">
                  <c:v>4042.2240000000002</c:v>
                </c:pt>
                <c:pt idx="1003">
                  <c:v>4044.6990000000001</c:v>
                </c:pt>
                <c:pt idx="1004">
                  <c:v>4047.172</c:v>
                </c:pt>
                <c:pt idx="1005">
                  <c:v>4049.643</c:v>
                </c:pt>
                <c:pt idx="1006">
                  <c:v>4052.1120000000001</c:v>
                </c:pt>
                <c:pt idx="1007">
                  <c:v>4054.58</c:v>
                </c:pt>
                <c:pt idx="1008">
                  <c:v>4057.0459999999998</c:v>
                </c:pt>
                <c:pt idx="1009">
                  <c:v>4059.51</c:v>
                </c:pt>
                <c:pt idx="1010">
                  <c:v>4061.9720000000002</c:v>
                </c:pt>
                <c:pt idx="1011">
                  <c:v>4064.4319999999998</c:v>
                </c:pt>
                <c:pt idx="1012">
                  <c:v>4066.8910000000001</c:v>
                </c:pt>
                <c:pt idx="1013">
                  <c:v>4069.348</c:v>
                </c:pt>
                <c:pt idx="1014">
                  <c:v>4071.8029999999999</c:v>
                </c:pt>
                <c:pt idx="1015">
                  <c:v>4074.2559999999999</c:v>
                </c:pt>
                <c:pt idx="1016">
                  <c:v>4076.7080000000001</c:v>
                </c:pt>
                <c:pt idx="1017">
                  <c:v>4079.1579999999999</c:v>
                </c:pt>
                <c:pt idx="1018">
                  <c:v>4081.6060000000002</c:v>
                </c:pt>
                <c:pt idx="1019">
                  <c:v>4084.0520000000001</c:v>
                </c:pt>
                <c:pt idx="1020">
                  <c:v>4086.4969999999998</c:v>
                </c:pt>
                <c:pt idx="1021">
                  <c:v>4088.9389999999999</c:v>
                </c:pt>
                <c:pt idx="1022">
                  <c:v>4091.38</c:v>
                </c:pt>
                <c:pt idx="1023">
                  <c:v>4093.819</c:v>
                </c:pt>
                <c:pt idx="1024">
                  <c:v>4096.2569999999996</c:v>
                </c:pt>
                <c:pt idx="1025">
                  <c:v>4098.6930000000002</c:v>
                </c:pt>
                <c:pt idx="1026">
                  <c:v>4101.1270000000004</c:v>
                </c:pt>
                <c:pt idx="1027">
                  <c:v>4103.5590000000002</c:v>
                </c:pt>
                <c:pt idx="1028">
                  <c:v>4105.9889999999996</c:v>
                </c:pt>
                <c:pt idx="1029">
                  <c:v>4108.4179999999997</c:v>
                </c:pt>
                <c:pt idx="1030">
                  <c:v>4110.8450000000003</c:v>
                </c:pt>
                <c:pt idx="1031">
                  <c:v>4113.2700000000004</c:v>
                </c:pt>
                <c:pt idx="1032">
                  <c:v>4115.6940000000004</c:v>
                </c:pt>
                <c:pt idx="1033">
                  <c:v>4118.1149999999998</c:v>
                </c:pt>
                <c:pt idx="1034">
                  <c:v>4120.5349999999999</c:v>
                </c:pt>
                <c:pt idx="1035">
                  <c:v>4122.9539999999997</c:v>
                </c:pt>
                <c:pt idx="1036">
                  <c:v>4125.37</c:v>
                </c:pt>
                <c:pt idx="1037">
                  <c:v>4127.7849999999999</c:v>
                </c:pt>
                <c:pt idx="1038">
                  <c:v>4130.1980000000003</c:v>
                </c:pt>
                <c:pt idx="1039">
                  <c:v>4132.6090000000004</c:v>
                </c:pt>
                <c:pt idx="1040">
                  <c:v>4135.0190000000002</c:v>
                </c:pt>
                <c:pt idx="1041">
                  <c:v>4137.4269999999997</c:v>
                </c:pt>
                <c:pt idx="1042">
                  <c:v>4139.8329999999996</c:v>
                </c:pt>
                <c:pt idx="1043">
                  <c:v>4142.2370000000001</c:v>
                </c:pt>
              </c:numCache>
            </c:numRef>
          </c:xVal>
          <c:yVal>
            <c:numRef>
              <c:f>גיליון1!$G$18:$ANJ$18</c:f>
              <c:numCache>
                <c:formatCode>General</c:formatCode>
                <c:ptCount val="1044"/>
                <c:pt idx="0">
                  <c:v>-140.71</c:v>
                </c:pt>
                <c:pt idx="1">
                  <c:v>23.29</c:v>
                </c:pt>
                <c:pt idx="2">
                  <c:v>513.62</c:v>
                </c:pt>
                <c:pt idx="3">
                  <c:v>2058.96</c:v>
                </c:pt>
                <c:pt idx="4">
                  <c:v>5836.62</c:v>
                </c:pt>
                <c:pt idx="5">
                  <c:v>12265.96</c:v>
                </c:pt>
                <c:pt idx="6">
                  <c:v>19550.29</c:v>
                </c:pt>
                <c:pt idx="7">
                  <c:v>24205.96</c:v>
                </c:pt>
                <c:pt idx="8">
                  <c:v>25258.29</c:v>
                </c:pt>
                <c:pt idx="9">
                  <c:v>24526.959999999999</c:v>
                </c:pt>
                <c:pt idx="10">
                  <c:v>23764.959999999999</c:v>
                </c:pt>
                <c:pt idx="11">
                  <c:v>23304.29</c:v>
                </c:pt>
                <c:pt idx="12">
                  <c:v>22932.63</c:v>
                </c:pt>
                <c:pt idx="13">
                  <c:v>22395.62</c:v>
                </c:pt>
                <c:pt idx="14">
                  <c:v>21780.62</c:v>
                </c:pt>
                <c:pt idx="15">
                  <c:v>21045.29</c:v>
                </c:pt>
                <c:pt idx="16">
                  <c:v>20308.29</c:v>
                </c:pt>
                <c:pt idx="17">
                  <c:v>19580.96</c:v>
                </c:pt>
                <c:pt idx="18">
                  <c:v>18962.29</c:v>
                </c:pt>
                <c:pt idx="19">
                  <c:v>18401.62</c:v>
                </c:pt>
                <c:pt idx="20">
                  <c:v>17878.62</c:v>
                </c:pt>
                <c:pt idx="21">
                  <c:v>17434.29</c:v>
                </c:pt>
                <c:pt idx="22">
                  <c:v>16975.96</c:v>
                </c:pt>
                <c:pt idx="23">
                  <c:v>16560.29</c:v>
                </c:pt>
                <c:pt idx="24">
                  <c:v>16097.96</c:v>
                </c:pt>
                <c:pt idx="25">
                  <c:v>15757.29</c:v>
                </c:pt>
                <c:pt idx="26">
                  <c:v>15359.62</c:v>
                </c:pt>
                <c:pt idx="27">
                  <c:v>15081.96</c:v>
                </c:pt>
                <c:pt idx="28">
                  <c:v>14847.29</c:v>
                </c:pt>
                <c:pt idx="29">
                  <c:v>14643.29</c:v>
                </c:pt>
                <c:pt idx="30">
                  <c:v>14454.62</c:v>
                </c:pt>
                <c:pt idx="31">
                  <c:v>14351.29</c:v>
                </c:pt>
                <c:pt idx="32">
                  <c:v>14245.96</c:v>
                </c:pt>
                <c:pt idx="33">
                  <c:v>14143.29</c:v>
                </c:pt>
                <c:pt idx="34">
                  <c:v>14067.62</c:v>
                </c:pt>
                <c:pt idx="35">
                  <c:v>14044.96</c:v>
                </c:pt>
                <c:pt idx="36">
                  <c:v>14001.29</c:v>
                </c:pt>
                <c:pt idx="37">
                  <c:v>13993.62</c:v>
                </c:pt>
                <c:pt idx="38">
                  <c:v>14010.62</c:v>
                </c:pt>
                <c:pt idx="39">
                  <c:v>14086.29</c:v>
                </c:pt>
                <c:pt idx="40">
                  <c:v>14113.62</c:v>
                </c:pt>
                <c:pt idx="41">
                  <c:v>14130.29</c:v>
                </c:pt>
                <c:pt idx="42">
                  <c:v>14156.96</c:v>
                </c:pt>
                <c:pt idx="43">
                  <c:v>14194.96</c:v>
                </c:pt>
                <c:pt idx="44">
                  <c:v>14217.29</c:v>
                </c:pt>
                <c:pt idx="45">
                  <c:v>14244.29</c:v>
                </c:pt>
                <c:pt idx="46">
                  <c:v>14217.96</c:v>
                </c:pt>
                <c:pt idx="47">
                  <c:v>14247.29</c:v>
                </c:pt>
                <c:pt idx="48">
                  <c:v>14172.62</c:v>
                </c:pt>
                <c:pt idx="49">
                  <c:v>14160.29</c:v>
                </c:pt>
                <c:pt idx="50">
                  <c:v>14100.96</c:v>
                </c:pt>
                <c:pt idx="51">
                  <c:v>14023.62</c:v>
                </c:pt>
                <c:pt idx="52">
                  <c:v>13965.62</c:v>
                </c:pt>
                <c:pt idx="53">
                  <c:v>13895.29</c:v>
                </c:pt>
                <c:pt idx="54">
                  <c:v>13789.62</c:v>
                </c:pt>
                <c:pt idx="55">
                  <c:v>13755.96</c:v>
                </c:pt>
                <c:pt idx="56">
                  <c:v>13720.29</c:v>
                </c:pt>
                <c:pt idx="57">
                  <c:v>13647.29</c:v>
                </c:pt>
                <c:pt idx="58">
                  <c:v>13520.62</c:v>
                </c:pt>
                <c:pt idx="59">
                  <c:v>13343.96</c:v>
                </c:pt>
                <c:pt idx="60">
                  <c:v>13122.29</c:v>
                </c:pt>
                <c:pt idx="61">
                  <c:v>12961.62</c:v>
                </c:pt>
                <c:pt idx="62">
                  <c:v>12814.96</c:v>
                </c:pt>
                <c:pt idx="63">
                  <c:v>12684.29</c:v>
                </c:pt>
                <c:pt idx="64">
                  <c:v>12556.62</c:v>
                </c:pt>
                <c:pt idx="65">
                  <c:v>12475.62</c:v>
                </c:pt>
                <c:pt idx="66">
                  <c:v>12420.62</c:v>
                </c:pt>
                <c:pt idx="67">
                  <c:v>12401.96</c:v>
                </c:pt>
                <c:pt idx="68">
                  <c:v>12354.62</c:v>
                </c:pt>
                <c:pt idx="69">
                  <c:v>12303.29</c:v>
                </c:pt>
                <c:pt idx="70">
                  <c:v>12257.62</c:v>
                </c:pt>
                <c:pt idx="71">
                  <c:v>12225.96</c:v>
                </c:pt>
                <c:pt idx="72">
                  <c:v>12187.62</c:v>
                </c:pt>
                <c:pt idx="73">
                  <c:v>12097.62</c:v>
                </c:pt>
                <c:pt idx="74">
                  <c:v>12037.96</c:v>
                </c:pt>
                <c:pt idx="75">
                  <c:v>12008.96</c:v>
                </c:pt>
                <c:pt idx="76">
                  <c:v>11939.96</c:v>
                </c:pt>
                <c:pt idx="77">
                  <c:v>11872.62</c:v>
                </c:pt>
                <c:pt idx="78">
                  <c:v>11785.96</c:v>
                </c:pt>
                <c:pt idx="79">
                  <c:v>11720.62</c:v>
                </c:pt>
                <c:pt idx="80">
                  <c:v>11603.62</c:v>
                </c:pt>
                <c:pt idx="81">
                  <c:v>11522.62</c:v>
                </c:pt>
                <c:pt idx="82">
                  <c:v>11455.62</c:v>
                </c:pt>
                <c:pt idx="83">
                  <c:v>11388.29</c:v>
                </c:pt>
                <c:pt idx="84">
                  <c:v>11340.62</c:v>
                </c:pt>
                <c:pt idx="85">
                  <c:v>11327.62</c:v>
                </c:pt>
                <c:pt idx="86">
                  <c:v>11297.96</c:v>
                </c:pt>
                <c:pt idx="87">
                  <c:v>11265.96</c:v>
                </c:pt>
                <c:pt idx="88">
                  <c:v>11243.62</c:v>
                </c:pt>
                <c:pt idx="89">
                  <c:v>11235.29</c:v>
                </c:pt>
                <c:pt idx="90">
                  <c:v>11228.96</c:v>
                </c:pt>
                <c:pt idx="91">
                  <c:v>11212.29</c:v>
                </c:pt>
                <c:pt idx="92">
                  <c:v>11178.29</c:v>
                </c:pt>
                <c:pt idx="93">
                  <c:v>11120.29</c:v>
                </c:pt>
                <c:pt idx="94">
                  <c:v>11070.62</c:v>
                </c:pt>
                <c:pt idx="95">
                  <c:v>11057.62</c:v>
                </c:pt>
                <c:pt idx="96">
                  <c:v>10946.62</c:v>
                </c:pt>
                <c:pt idx="97">
                  <c:v>10901.62</c:v>
                </c:pt>
                <c:pt idx="98">
                  <c:v>10902.29</c:v>
                </c:pt>
                <c:pt idx="99">
                  <c:v>10829.29</c:v>
                </c:pt>
                <c:pt idx="100">
                  <c:v>10849.96</c:v>
                </c:pt>
                <c:pt idx="101">
                  <c:v>10806.29</c:v>
                </c:pt>
                <c:pt idx="102">
                  <c:v>10793.62</c:v>
                </c:pt>
                <c:pt idx="103">
                  <c:v>10795.29</c:v>
                </c:pt>
                <c:pt idx="104">
                  <c:v>10801.62</c:v>
                </c:pt>
                <c:pt idx="105">
                  <c:v>10779.62</c:v>
                </c:pt>
                <c:pt idx="106">
                  <c:v>10787.96</c:v>
                </c:pt>
                <c:pt idx="107">
                  <c:v>10826.29</c:v>
                </c:pt>
                <c:pt idx="108">
                  <c:v>10861.62</c:v>
                </c:pt>
                <c:pt idx="109">
                  <c:v>10852.62</c:v>
                </c:pt>
                <c:pt idx="110">
                  <c:v>10869.29</c:v>
                </c:pt>
                <c:pt idx="111">
                  <c:v>10833.62</c:v>
                </c:pt>
                <c:pt idx="112">
                  <c:v>10770.96</c:v>
                </c:pt>
                <c:pt idx="113">
                  <c:v>10722.62</c:v>
                </c:pt>
                <c:pt idx="114">
                  <c:v>10680.29</c:v>
                </c:pt>
                <c:pt idx="115">
                  <c:v>10584.96</c:v>
                </c:pt>
                <c:pt idx="116">
                  <c:v>10550.29</c:v>
                </c:pt>
                <c:pt idx="117">
                  <c:v>10495.62</c:v>
                </c:pt>
                <c:pt idx="118">
                  <c:v>10460.959999999999</c:v>
                </c:pt>
                <c:pt idx="119">
                  <c:v>10414.290000000001</c:v>
                </c:pt>
                <c:pt idx="120">
                  <c:v>10418.620000000001</c:v>
                </c:pt>
                <c:pt idx="121">
                  <c:v>10461.290000000001</c:v>
                </c:pt>
                <c:pt idx="122">
                  <c:v>10439.290000000001</c:v>
                </c:pt>
                <c:pt idx="123">
                  <c:v>10486.29</c:v>
                </c:pt>
                <c:pt idx="124">
                  <c:v>10532.62</c:v>
                </c:pt>
                <c:pt idx="125">
                  <c:v>10594.96</c:v>
                </c:pt>
                <c:pt idx="126">
                  <c:v>10777.62</c:v>
                </c:pt>
                <c:pt idx="127">
                  <c:v>10992.96</c:v>
                </c:pt>
                <c:pt idx="128">
                  <c:v>11181.29</c:v>
                </c:pt>
                <c:pt idx="129">
                  <c:v>11018.29</c:v>
                </c:pt>
                <c:pt idx="130">
                  <c:v>10596.29</c:v>
                </c:pt>
                <c:pt idx="131">
                  <c:v>10222.290000000001</c:v>
                </c:pt>
                <c:pt idx="132">
                  <c:v>9975.9599999999991</c:v>
                </c:pt>
                <c:pt idx="133">
                  <c:v>9823.6200000000008</c:v>
                </c:pt>
                <c:pt idx="134">
                  <c:v>9810.9599999999991</c:v>
                </c:pt>
                <c:pt idx="135">
                  <c:v>9761.9599999999991</c:v>
                </c:pt>
                <c:pt idx="136">
                  <c:v>9790.2900000000009</c:v>
                </c:pt>
                <c:pt idx="137">
                  <c:v>9802.6200000000008</c:v>
                </c:pt>
                <c:pt idx="138">
                  <c:v>9835.9599999999991</c:v>
                </c:pt>
                <c:pt idx="139">
                  <c:v>9840.6200000000008</c:v>
                </c:pt>
                <c:pt idx="140">
                  <c:v>9835.2900000000009</c:v>
                </c:pt>
                <c:pt idx="141">
                  <c:v>9813.9599999999991</c:v>
                </c:pt>
                <c:pt idx="142">
                  <c:v>9752.2900000000009</c:v>
                </c:pt>
                <c:pt idx="143">
                  <c:v>9670.2900000000009</c:v>
                </c:pt>
                <c:pt idx="144">
                  <c:v>9561.6200000000008</c:v>
                </c:pt>
                <c:pt idx="145">
                  <c:v>9435.2900000000009</c:v>
                </c:pt>
                <c:pt idx="146">
                  <c:v>9331.6200000000008</c:v>
                </c:pt>
                <c:pt idx="147">
                  <c:v>9274.6200000000008</c:v>
                </c:pt>
                <c:pt idx="148">
                  <c:v>9286.2900000000009</c:v>
                </c:pt>
                <c:pt idx="149">
                  <c:v>9280.2900000000009</c:v>
                </c:pt>
                <c:pt idx="150">
                  <c:v>9367.9599999999991</c:v>
                </c:pt>
                <c:pt idx="151">
                  <c:v>9437.9599999999991</c:v>
                </c:pt>
                <c:pt idx="152">
                  <c:v>9529.2900000000009</c:v>
                </c:pt>
                <c:pt idx="153">
                  <c:v>9680.9599999999991</c:v>
                </c:pt>
                <c:pt idx="154">
                  <c:v>9789.2900000000009</c:v>
                </c:pt>
                <c:pt idx="155">
                  <c:v>9853.6200000000008</c:v>
                </c:pt>
                <c:pt idx="156">
                  <c:v>9890.6200000000008</c:v>
                </c:pt>
                <c:pt idx="157">
                  <c:v>9921.9599999999991</c:v>
                </c:pt>
                <c:pt idx="158">
                  <c:v>9900.9599999999991</c:v>
                </c:pt>
                <c:pt idx="159">
                  <c:v>9913.6200000000008</c:v>
                </c:pt>
                <c:pt idx="160">
                  <c:v>9904.9599999999991</c:v>
                </c:pt>
                <c:pt idx="161">
                  <c:v>9829.9599999999991</c:v>
                </c:pt>
                <c:pt idx="162">
                  <c:v>9713.6200000000008</c:v>
                </c:pt>
                <c:pt idx="163">
                  <c:v>9594.6200000000008</c:v>
                </c:pt>
                <c:pt idx="164">
                  <c:v>9572.6200000000008</c:v>
                </c:pt>
                <c:pt idx="165">
                  <c:v>9610.2900000000009</c:v>
                </c:pt>
                <c:pt idx="166">
                  <c:v>9722.2900000000009</c:v>
                </c:pt>
                <c:pt idx="167">
                  <c:v>9836.2900000000009</c:v>
                </c:pt>
                <c:pt idx="168">
                  <c:v>9967.6200000000008</c:v>
                </c:pt>
                <c:pt idx="169">
                  <c:v>10012.620000000001</c:v>
                </c:pt>
                <c:pt idx="170">
                  <c:v>10045.959999999999</c:v>
                </c:pt>
                <c:pt idx="171">
                  <c:v>9990.2900000000009</c:v>
                </c:pt>
                <c:pt idx="172">
                  <c:v>9917.9599999999991</c:v>
                </c:pt>
                <c:pt idx="173">
                  <c:v>9807.2900000000009</c:v>
                </c:pt>
                <c:pt idx="174">
                  <c:v>9654.2900000000009</c:v>
                </c:pt>
                <c:pt idx="175">
                  <c:v>9556.9599999999991</c:v>
                </c:pt>
                <c:pt idx="176">
                  <c:v>9504.6200000000008</c:v>
                </c:pt>
                <c:pt idx="177">
                  <c:v>9434.9599999999991</c:v>
                </c:pt>
                <c:pt idx="178">
                  <c:v>9404.9599999999991</c:v>
                </c:pt>
                <c:pt idx="179">
                  <c:v>9424.2900000000009</c:v>
                </c:pt>
                <c:pt idx="180">
                  <c:v>9414.9599999999991</c:v>
                </c:pt>
                <c:pt idx="181">
                  <c:v>9496.2900000000009</c:v>
                </c:pt>
                <c:pt idx="182">
                  <c:v>9545.2900000000009</c:v>
                </c:pt>
                <c:pt idx="183">
                  <c:v>9556.2900000000009</c:v>
                </c:pt>
                <c:pt idx="184">
                  <c:v>9611.9599999999991</c:v>
                </c:pt>
                <c:pt idx="185">
                  <c:v>9611.2900000000009</c:v>
                </c:pt>
                <c:pt idx="186">
                  <c:v>9584.6200000000008</c:v>
                </c:pt>
                <c:pt idx="187">
                  <c:v>9515.2900000000009</c:v>
                </c:pt>
                <c:pt idx="188">
                  <c:v>9488.9599999999991</c:v>
                </c:pt>
                <c:pt idx="189">
                  <c:v>9463.9599999999991</c:v>
                </c:pt>
                <c:pt idx="190">
                  <c:v>9429.6200000000008</c:v>
                </c:pt>
                <c:pt idx="191">
                  <c:v>9432.9599999999991</c:v>
                </c:pt>
                <c:pt idx="192">
                  <c:v>9518.9599999999991</c:v>
                </c:pt>
                <c:pt idx="193">
                  <c:v>9556.6200000000008</c:v>
                </c:pt>
                <c:pt idx="194">
                  <c:v>9644.2900000000009</c:v>
                </c:pt>
                <c:pt idx="195">
                  <c:v>9720.6200000000008</c:v>
                </c:pt>
                <c:pt idx="196">
                  <c:v>9811.6200000000008</c:v>
                </c:pt>
                <c:pt idx="197">
                  <c:v>9855.2900000000009</c:v>
                </c:pt>
                <c:pt idx="198">
                  <c:v>9848.2900000000009</c:v>
                </c:pt>
                <c:pt idx="199">
                  <c:v>9842.9599999999991</c:v>
                </c:pt>
                <c:pt idx="200">
                  <c:v>9778.9599999999991</c:v>
                </c:pt>
                <c:pt idx="201">
                  <c:v>9698.6200000000008</c:v>
                </c:pt>
                <c:pt idx="202">
                  <c:v>9595.2900000000009</c:v>
                </c:pt>
                <c:pt idx="203">
                  <c:v>9489.2900000000009</c:v>
                </c:pt>
                <c:pt idx="204">
                  <c:v>9374.2900000000009</c:v>
                </c:pt>
                <c:pt idx="205">
                  <c:v>9355.9599999999991</c:v>
                </c:pt>
                <c:pt idx="206">
                  <c:v>9305.6200000000008</c:v>
                </c:pt>
                <c:pt idx="207">
                  <c:v>9330.6200000000008</c:v>
                </c:pt>
                <c:pt idx="208">
                  <c:v>9346.2900000000009</c:v>
                </c:pt>
                <c:pt idx="209">
                  <c:v>9368.2900000000009</c:v>
                </c:pt>
                <c:pt idx="210">
                  <c:v>9432.9599999999991</c:v>
                </c:pt>
                <c:pt idx="211">
                  <c:v>9488.2900000000009</c:v>
                </c:pt>
                <c:pt idx="212">
                  <c:v>9538.2900000000009</c:v>
                </c:pt>
                <c:pt idx="213">
                  <c:v>9566.2900000000009</c:v>
                </c:pt>
                <c:pt idx="214">
                  <c:v>9578.6200000000008</c:v>
                </c:pt>
                <c:pt idx="215">
                  <c:v>9547.6200000000008</c:v>
                </c:pt>
                <c:pt idx="216">
                  <c:v>9495.2900000000009</c:v>
                </c:pt>
                <c:pt idx="217">
                  <c:v>9374.6200000000008</c:v>
                </c:pt>
                <c:pt idx="218">
                  <c:v>9279.2900000000009</c:v>
                </c:pt>
                <c:pt idx="219">
                  <c:v>9122.6200000000008</c:v>
                </c:pt>
                <c:pt idx="220">
                  <c:v>9052.6200000000008</c:v>
                </c:pt>
                <c:pt idx="221">
                  <c:v>8966.9599999999991</c:v>
                </c:pt>
                <c:pt idx="222">
                  <c:v>8961.9599999999991</c:v>
                </c:pt>
                <c:pt idx="223">
                  <c:v>8951.6200000000008</c:v>
                </c:pt>
                <c:pt idx="224">
                  <c:v>8971.6200000000008</c:v>
                </c:pt>
                <c:pt idx="225">
                  <c:v>9010.9599999999991</c:v>
                </c:pt>
                <c:pt idx="226">
                  <c:v>9036.6200000000008</c:v>
                </c:pt>
                <c:pt idx="227">
                  <c:v>9086.2900000000009</c:v>
                </c:pt>
                <c:pt idx="228">
                  <c:v>9078.2900000000009</c:v>
                </c:pt>
                <c:pt idx="229">
                  <c:v>9061.2900000000009</c:v>
                </c:pt>
                <c:pt idx="230">
                  <c:v>8985.9599999999991</c:v>
                </c:pt>
                <c:pt idx="231">
                  <c:v>8924.2900000000009</c:v>
                </c:pt>
                <c:pt idx="232">
                  <c:v>8788.6200000000008</c:v>
                </c:pt>
                <c:pt idx="233">
                  <c:v>8738.9599999999991</c:v>
                </c:pt>
                <c:pt idx="234">
                  <c:v>8692.9599999999991</c:v>
                </c:pt>
                <c:pt idx="235">
                  <c:v>8676.9599999999991</c:v>
                </c:pt>
                <c:pt idx="236">
                  <c:v>8690.6200000000008</c:v>
                </c:pt>
                <c:pt idx="237">
                  <c:v>8740.2900000000009</c:v>
                </c:pt>
                <c:pt idx="238">
                  <c:v>8823.9599999999991</c:v>
                </c:pt>
                <c:pt idx="239">
                  <c:v>8929.9599999999991</c:v>
                </c:pt>
                <c:pt idx="240">
                  <c:v>9028.6200000000008</c:v>
                </c:pt>
                <c:pt idx="241">
                  <c:v>9141.2900000000009</c:v>
                </c:pt>
                <c:pt idx="242">
                  <c:v>9255.9599999999991</c:v>
                </c:pt>
                <c:pt idx="243">
                  <c:v>9390.6200000000008</c:v>
                </c:pt>
                <c:pt idx="244">
                  <c:v>9449.2900000000009</c:v>
                </c:pt>
                <c:pt idx="245">
                  <c:v>9385.9599999999991</c:v>
                </c:pt>
                <c:pt idx="246">
                  <c:v>9199.2900000000009</c:v>
                </c:pt>
                <c:pt idx="247">
                  <c:v>9028.2900000000009</c:v>
                </c:pt>
                <c:pt idx="248">
                  <c:v>8920.6200000000008</c:v>
                </c:pt>
                <c:pt idx="249">
                  <c:v>8945.6200000000008</c:v>
                </c:pt>
                <c:pt idx="250">
                  <c:v>8887.9599999999991</c:v>
                </c:pt>
                <c:pt idx="251">
                  <c:v>8927.6200000000008</c:v>
                </c:pt>
                <c:pt idx="252">
                  <c:v>8965.9599999999991</c:v>
                </c:pt>
                <c:pt idx="253">
                  <c:v>8966.9599999999991</c:v>
                </c:pt>
                <c:pt idx="254">
                  <c:v>9031.9599999999991</c:v>
                </c:pt>
                <c:pt idx="255">
                  <c:v>9125.9599999999991</c:v>
                </c:pt>
                <c:pt idx="256">
                  <c:v>9208.2900000000009</c:v>
                </c:pt>
                <c:pt idx="257">
                  <c:v>9297.2900000000009</c:v>
                </c:pt>
                <c:pt idx="258">
                  <c:v>9315.9599999999991</c:v>
                </c:pt>
                <c:pt idx="259">
                  <c:v>9336.9599999999991</c:v>
                </c:pt>
                <c:pt idx="260">
                  <c:v>9287.2900000000009</c:v>
                </c:pt>
                <c:pt idx="261">
                  <c:v>9294.6200000000008</c:v>
                </c:pt>
                <c:pt idx="262">
                  <c:v>9247.9599999999991</c:v>
                </c:pt>
                <c:pt idx="263">
                  <c:v>9195.2900000000009</c:v>
                </c:pt>
                <c:pt idx="264">
                  <c:v>9190.9599999999991</c:v>
                </c:pt>
                <c:pt idx="265">
                  <c:v>9206.9599999999991</c:v>
                </c:pt>
                <c:pt idx="266">
                  <c:v>9208.6200000000008</c:v>
                </c:pt>
                <c:pt idx="267">
                  <c:v>9266.6200000000008</c:v>
                </c:pt>
                <c:pt idx="268">
                  <c:v>9316.6200000000008</c:v>
                </c:pt>
                <c:pt idx="269">
                  <c:v>9401.9599999999991</c:v>
                </c:pt>
                <c:pt idx="270">
                  <c:v>9497.6200000000008</c:v>
                </c:pt>
                <c:pt idx="271">
                  <c:v>9594.2900000000009</c:v>
                </c:pt>
                <c:pt idx="272">
                  <c:v>9712.2900000000009</c:v>
                </c:pt>
                <c:pt idx="273">
                  <c:v>9714.9599999999991</c:v>
                </c:pt>
                <c:pt idx="274">
                  <c:v>9758.2900000000009</c:v>
                </c:pt>
                <c:pt idx="275">
                  <c:v>9783.6200000000008</c:v>
                </c:pt>
                <c:pt idx="276">
                  <c:v>9786.9599999999991</c:v>
                </c:pt>
                <c:pt idx="277">
                  <c:v>9773.6200000000008</c:v>
                </c:pt>
                <c:pt idx="278">
                  <c:v>9803.9599999999991</c:v>
                </c:pt>
                <c:pt idx="279">
                  <c:v>9841.9599999999991</c:v>
                </c:pt>
                <c:pt idx="280">
                  <c:v>9936.6200000000008</c:v>
                </c:pt>
                <c:pt idx="281">
                  <c:v>10005.620000000001</c:v>
                </c:pt>
                <c:pt idx="282">
                  <c:v>10113.959999999999</c:v>
                </c:pt>
                <c:pt idx="283">
                  <c:v>10229.290000000001</c:v>
                </c:pt>
                <c:pt idx="284">
                  <c:v>10338.290000000001</c:v>
                </c:pt>
                <c:pt idx="285">
                  <c:v>10434.620000000001</c:v>
                </c:pt>
                <c:pt idx="286">
                  <c:v>10483.959999999999</c:v>
                </c:pt>
                <c:pt idx="287">
                  <c:v>10519.29</c:v>
                </c:pt>
                <c:pt idx="288">
                  <c:v>10481.620000000001</c:v>
                </c:pt>
                <c:pt idx="289">
                  <c:v>10441.620000000001</c:v>
                </c:pt>
                <c:pt idx="290">
                  <c:v>10263.620000000001</c:v>
                </c:pt>
                <c:pt idx="291">
                  <c:v>10116.290000000001</c:v>
                </c:pt>
                <c:pt idx="292">
                  <c:v>9909.2900000000009</c:v>
                </c:pt>
                <c:pt idx="293">
                  <c:v>9653.2900000000009</c:v>
                </c:pt>
                <c:pt idx="294">
                  <c:v>9429.2900000000009</c:v>
                </c:pt>
                <c:pt idx="295">
                  <c:v>9177.2900000000009</c:v>
                </c:pt>
                <c:pt idx="296">
                  <c:v>8948.9599999999991</c:v>
                </c:pt>
                <c:pt idx="297">
                  <c:v>8784.9599999999991</c:v>
                </c:pt>
                <c:pt idx="298">
                  <c:v>8656.6200000000008</c:v>
                </c:pt>
                <c:pt idx="299">
                  <c:v>8525.9599999999991</c:v>
                </c:pt>
                <c:pt idx="300">
                  <c:v>8424.9599999999991</c:v>
                </c:pt>
                <c:pt idx="301">
                  <c:v>8330.9599999999991</c:v>
                </c:pt>
                <c:pt idx="302">
                  <c:v>8257.9599999999991</c:v>
                </c:pt>
                <c:pt idx="303">
                  <c:v>8160.29</c:v>
                </c:pt>
                <c:pt idx="304">
                  <c:v>8050.96</c:v>
                </c:pt>
                <c:pt idx="305">
                  <c:v>7921.96</c:v>
                </c:pt>
                <c:pt idx="306">
                  <c:v>7750.29</c:v>
                </c:pt>
                <c:pt idx="307">
                  <c:v>7622.62</c:v>
                </c:pt>
                <c:pt idx="308">
                  <c:v>7500.96</c:v>
                </c:pt>
                <c:pt idx="309">
                  <c:v>7378.96</c:v>
                </c:pt>
                <c:pt idx="310">
                  <c:v>7224.96</c:v>
                </c:pt>
                <c:pt idx="311">
                  <c:v>7145.29</c:v>
                </c:pt>
                <c:pt idx="312">
                  <c:v>7104.29</c:v>
                </c:pt>
                <c:pt idx="313">
                  <c:v>7061.62</c:v>
                </c:pt>
                <c:pt idx="314">
                  <c:v>7057.29</c:v>
                </c:pt>
                <c:pt idx="315">
                  <c:v>7082.96</c:v>
                </c:pt>
                <c:pt idx="316">
                  <c:v>7090.29</c:v>
                </c:pt>
                <c:pt idx="317">
                  <c:v>7146.96</c:v>
                </c:pt>
                <c:pt idx="318">
                  <c:v>7196.62</c:v>
                </c:pt>
                <c:pt idx="319">
                  <c:v>7227.29</c:v>
                </c:pt>
                <c:pt idx="320">
                  <c:v>7266.96</c:v>
                </c:pt>
                <c:pt idx="321">
                  <c:v>7227.62</c:v>
                </c:pt>
                <c:pt idx="322">
                  <c:v>7163.29</c:v>
                </c:pt>
                <c:pt idx="323">
                  <c:v>7195.62</c:v>
                </c:pt>
                <c:pt idx="324">
                  <c:v>6990.62</c:v>
                </c:pt>
                <c:pt idx="325">
                  <c:v>6946.96</c:v>
                </c:pt>
                <c:pt idx="326">
                  <c:v>6865.29</c:v>
                </c:pt>
                <c:pt idx="327">
                  <c:v>6809.96</c:v>
                </c:pt>
                <c:pt idx="328">
                  <c:v>6742.96</c:v>
                </c:pt>
                <c:pt idx="329">
                  <c:v>6746.62</c:v>
                </c:pt>
                <c:pt idx="330">
                  <c:v>6712.96</c:v>
                </c:pt>
                <c:pt idx="331">
                  <c:v>6712.29</c:v>
                </c:pt>
                <c:pt idx="332">
                  <c:v>6726.29</c:v>
                </c:pt>
                <c:pt idx="333">
                  <c:v>6750.96</c:v>
                </c:pt>
                <c:pt idx="334">
                  <c:v>6773.96</c:v>
                </c:pt>
                <c:pt idx="335">
                  <c:v>6793.29</c:v>
                </c:pt>
                <c:pt idx="336">
                  <c:v>6804.96</c:v>
                </c:pt>
                <c:pt idx="337">
                  <c:v>6858.29</c:v>
                </c:pt>
                <c:pt idx="338">
                  <c:v>6856.96</c:v>
                </c:pt>
                <c:pt idx="339">
                  <c:v>6857.96</c:v>
                </c:pt>
                <c:pt idx="340">
                  <c:v>6828.96</c:v>
                </c:pt>
                <c:pt idx="341">
                  <c:v>6806.62</c:v>
                </c:pt>
                <c:pt idx="342">
                  <c:v>6784.96</c:v>
                </c:pt>
                <c:pt idx="343">
                  <c:v>6795.29</c:v>
                </c:pt>
                <c:pt idx="344">
                  <c:v>6757.29</c:v>
                </c:pt>
                <c:pt idx="345">
                  <c:v>6758.62</c:v>
                </c:pt>
                <c:pt idx="346">
                  <c:v>6746.96</c:v>
                </c:pt>
                <c:pt idx="347">
                  <c:v>6758.62</c:v>
                </c:pt>
                <c:pt idx="348">
                  <c:v>6771.96</c:v>
                </c:pt>
                <c:pt idx="349">
                  <c:v>6793.29</c:v>
                </c:pt>
                <c:pt idx="350">
                  <c:v>6812.62</c:v>
                </c:pt>
                <c:pt idx="351">
                  <c:v>6848.96</c:v>
                </c:pt>
                <c:pt idx="352">
                  <c:v>6871.29</c:v>
                </c:pt>
                <c:pt idx="353">
                  <c:v>6912.62</c:v>
                </c:pt>
                <c:pt idx="354">
                  <c:v>6907.96</c:v>
                </c:pt>
                <c:pt idx="355">
                  <c:v>6913.62</c:v>
                </c:pt>
                <c:pt idx="356">
                  <c:v>6883.29</c:v>
                </c:pt>
                <c:pt idx="357">
                  <c:v>6814.29</c:v>
                </c:pt>
                <c:pt idx="358">
                  <c:v>6726.29</c:v>
                </c:pt>
                <c:pt idx="359">
                  <c:v>6687.29</c:v>
                </c:pt>
                <c:pt idx="360">
                  <c:v>6633.62</c:v>
                </c:pt>
                <c:pt idx="361">
                  <c:v>6575.29</c:v>
                </c:pt>
                <c:pt idx="362">
                  <c:v>6516.96</c:v>
                </c:pt>
                <c:pt idx="363">
                  <c:v>6518.96</c:v>
                </c:pt>
                <c:pt idx="364">
                  <c:v>6511.96</c:v>
                </c:pt>
                <c:pt idx="365">
                  <c:v>6491.62</c:v>
                </c:pt>
                <c:pt idx="366">
                  <c:v>6518.62</c:v>
                </c:pt>
                <c:pt idx="367">
                  <c:v>6536.62</c:v>
                </c:pt>
                <c:pt idx="368">
                  <c:v>6545.96</c:v>
                </c:pt>
                <c:pt idx="369">
                  <c:v>6558.29</c:v>
                </c:pt>
                <c:pt idx="370">
                  <c:v>6567.96</c:v>
                </c:pt>
                <c:pt idx="371">
                  <c:v>6531.62</c:v>
                </c:pt>
                <c:pt idx="372">
                  <c:v>6503.62</c:v>
                </c:pt>
                <c:pt idx="373">
                  <c:v>6472.62</c:v>
                </c:pt>
                <c:pt idx="374">
                  <c:v>6389.62</c:v>
                </c:pt>
                <c:pt idx="375">
                  <c:v>6338.29</c:v>
                </c:pt>
                <c:pt idx="376">
                  <c:v>6297.96</c:v>
                </c:pt>
                <c:pt idx="377">
                  <c:v>6258.29</c:v>
                </c:pt>
                <c:pt idx="378">
                  <c:v>6231.29</c:v>
                </c:pt>
                <c:pt idx="379">
                  <c:v>6219.29</c:v>
                </c:pt>
                <c:pt idx="380">
                  <c:v>6241.62</c:v>
                </c:pt>
                <c:pt idx="381">
                  <c:v>6255.29</c:v>
                </c:pt>
                <c:pt idx="382">
                  <c:v>6264.62</c:v>
                </c:pt>
                <c:pt idx="383">
                  <c:v>6281.96</c:v>
                </c:pt>
                <c:pt idx="384">
                  <c:v>6318.29</c:v>
                </c:pt>
                <c:pt idx="385">
                  <c:v>6358.62</c:v>
                </c:pt>
                <c:pt idx="386">
                  <c:v>6375.29</c:v>
                </c:pt>
                <c:pt idx="387">
                  <c:v>6405.62</c:v>
                </c:pt>
                <c:pt idx="388">
                  <c:v>6393.62</c:v>
                </c:pt>
                <c:pt idx="389">
                  <c:v>6380.29</c:v>
                </c:pt>
                <c:pt idx="390">
                  <c:v>6351.96</c:v>
                </c:pt>
                <c:pt idx="391">
                  <c:v>6313.96</c:v>
                </c:pt>
                <c:pt idx="392">
                  <c:v>6276.29</c:v>
                </c:pt>
                <c:pt idx="393">
                  <c:v>6245.96</c:v>
                </c:pt>
                <c:pt idx="394">
                  <c:v>6222.29</c:v>
                </c:pt>
                <c:pt idx="395">
                  <c:v>6212.29</c:v>
                </c:pt>
                <c:pt idx="396">
                  <c:v>6201.29</c:v>
                </c:pt>
                <c:pt idx="397">
                  <c:v>6166.62</c:v>
                </c:pt>
                <c:pt idx="398">
                  <c:v>6113.29</c:v>
                </c:pt>
                <c:pt idx="399">
                  <c:v>6103.96</c:v>
                </c:pt>
                <c:pt idx="400">
                  <c:v>6105.29</c:v>
                </c:pt>
                <c:pt idx="401">
                  <c:v>6077.29</c:v>
                </c:pt>
                <c:pt idx="402">
                  <c:v>6085.96</c:v>
                </c:pt>
                <c:pt idx="403">
                  <c:v>6062.29</c:v>
                </c:pt>
                <c:pt idx="404">
                  <c:v>6008.62</c:v>
                </c:pt>
                <c:pt idx="405">
                  <c:v>5979.29</c:v>
                </c:pt>
                <c:pt idx="406">
                  <c:v>5933.96</c:v>
                </c:pt>
                <c:pt idx="407">
                  <c:v>5874.62</c:v>
                </c:pt>
                <c:pt idx="408">
                  <c:v>5775.29</c:v>
                </c:pt>
                <c:pt idx="409">
                  <c:v>5725.62</c:v>
                </c:pt>
                <c:pt idx="410">
                  <c:v>5651.62</c:v>
                </c:pt>
                <c:pt idx="411">
                  <c:v>5585.96</c:v>
                </c:pt>
                <c:pt idx="412">
                  <c:v>5538.62</c:v>
                </c:pt>
                <c:pt idx="413">
                  <c:v>5473.96</c:v>
                </c:pt>
                <c:pt idx="414">
                  <c:v>5455.96</c:v>
                </c:pt>
                <c:pt idx="415">
                  <c:v>5432.29</c:v>
                </c:pt>
                <c:pt idx="416">
                  <c:v>5421.62</c:v>
                </c:pt>
                <c:pt idx="417">
                  <c:v>5409.96</c:v>
                </c:pt>
                <c:pt idx="418">
                  <c:v>5415.62</c:v>
                </c:pt>
                <c:pt idx="419">
                  <c:v>5407.29</c:v>
                </c:pt>
                <c:pt idx="420">
                  <c:v>5388.29</c:v>
                </c:pt>
                <c:pt idx="421">
                  <c:v>5407.96</c:v>
                </c:pt>
                <c:pt idx="422">
                  <c:v>5405.62</c:v>
                </c:pt>
                <c:pt idx="423">
                  <c:v>5400.62</c:v>
                </c:pt>
                <c:pt idx="424">
                  <c:v>5359.62</c:v>
                </c:pt>
                <c:pt idx="425">
                  <c:v>5348.62</c:v>
                </c:pt>
                <c:pt idx="426">
                  <c:v>5292.96</c:v>
                </c:pt>
                <c:pt idx="427">
                  <c:v>5233.29</c:v>
                </c:pt>
                <c:pt idx="428">
                  <c:v>5189.62</c:v>
                </c:pt>
                <c:pt idx="429">
                  <c:v>5114.29</c:v>
                </c:pt>
                <c:pt idx="430">
                  <c:v>5065.29</c:v>
                </c:pt>
                <c:pt idx="431">
                  <c:v>5011.96</c:v>
                </c:pt>
                <c:pt idx="432">
                  <c:v>4959.62</c:v>
                </c:pt>
                <c:pt idx="433">
                  <c:v>4931.29</c:v>
                </c:pt>
                <c:pt idx="434">
                  <c:v>4873.62</c:v>
                </c:pt>
                <c:pt idx="435">
                  <c:v>4843.29</c:v>
                </c:pt>
                <c:pt idx="436">
                  <c:v>4791.29</c:v>
                </c:pt>
                <c:pt idx="437">
                  <c:v>4761.96</c:v>
                </c:pt>
                <c:pt idx="438">
                  <c:v>4696.62</c:v>
                </c:pt>
                <c:pt idx="439">
                  <c:v>4660.29</c:v>
                </c:pt>
                <c:pt idx="440">
                  <c:v>4621.96</c:v>
                </c:pt>
                <c:pt idx="441">
                  <c:v>4572.96</c:v>
                </c:pt>
                <c:pt idx="442">
                  <c:v>4551.96</c:v>
                </c:pt>
                <c:pt idx="443">
                  <c:v>4460.29</c:v>
                </c:pt>
                <c:pt idx="444">
                  <c:v>4407.62</c:v>
                </c:pt>
                <c:pt idx="445">
                  <c:v>4334.62</c:v>
                </c:pt>
                <c:pt idx="446">
                  <c:v>4274.96</c:v>
                </c:pt>
                <c:pt idx="447">
                  <c:v>4231.62</c:v>
                </c:pt>
                <c:pt idx="448">
                  <c:v>4174.62</c:v>
                </c:pt>
                <c:pt idx="449">
                  <c:v>4182.96</c:v>
                </c:pt>
                <c:pt idx="450">
                  <c:v>4114.96</c:v>
                </c:pt>
                <c:pt idx="451">
                  <c:v>4100.96</c:v>
                </c:pt>
                <c:pt idx="452">
                  <c:v>4084.96</c:v>
                </c:pt>
                <c:pt idx="453">
                  <c:v>4076.29</c:v>
                </c:pt>
                <c:pt idx="454">
                  <c:v>4061.96</c:v>
                </c:pt>
                <c:pt idx="455">
                  <c:v>4079.29</c:v>
                </c:pt>
                <c:pt idx="456">
                  <c:v>4079.29</c:v>
                </c:pt>
                <c:pt idx="457">
                  <c:v>4102.96</c:v>
                </c:pt>
                <c:pt idx="458">
                  <c:v>4110.96</c:v>
                </c:pt>
                <c:pt idx="459">
                  <c:v>4109.62</c:v>
                </c:pt>
                <c:pt idx="460">
                  <c:v>4114.62</c:v>
                </c:pt>
                <c:pt idx="461">
                  <c:v>4083.96</c:v>
                </c:pt>
                <c:pt idx="462">
                  <c:v>4101.29</c:v>
                </c:pt>
                <c:pt idx="463">
                  <c:v>4110.29</c:v>
                </c:pt>
                <c:pt idx="464">
                  <c:v>4057.62</c:v>
                </c:pt>
                <c:pt idx="465">
                  <c:v>4042.96</c:v>
                </c:pt>
                <c:pt idx="466">
                  <c:v>4005.96</c:v>
                </c:pt>
                <c:pt idx="467">
                  <c:v>4010.96</c:v>
                </c:pt>
                <c:pt idx="468">
                  <c:v>3987.96</c:v>
                </c:pt>
                <c:pt idx="469">
                  <c:v>3940.29</c:v>
                </c:pt>
                <c:pt idx="470">
                  <c:v>3941.29</c:v>
                </c:pt>
                <c:pt idx="471">
                  <c:v>3954.96</c:v>
                </c:pt>
                <c:pt idx="472">
                  <c:v>3927.62</c:v>
                </c:pt>
                <c:pt idx="473">
                  <c:v>3931.62</c:v>
                </c:pt>
                <c:pt idx="474">
                  <c:v>3905.96</c:v>
                </c:pt>
                <c:pt idx="475">
                  <c:v>3892.62</c:v>
                </c:pt>
                <c:pt idx="476">
                  <c:v>3874.62</c:v>
                </c:pt>
                <c:pt idx="477">
                  <c:v>3865.96</c:v>
                </c:pt>
                <c:pt idx="478">
                  <c:v>3840.96</c:v>
                </c:pt>
                <c:pt idx="479">
                  <c:v>3810.96</c:v>
                </c:pt>
                <c:pt idx="480">
                  <c:v>3807.62</c:v>
                </c:pt>
                <c:pt idx="481">
                  <c:v>3779.29</c:v>
                </c:pt>
                <c:pt idx="482">
                  <c:v>3756.29</c:v>
                </c:pt>
                <c:pt idx="483">
                  <c:v>3743.96</c:v>
                </c:pt>
                <c:pt idx="484">
                  <c:v>3702.29</c:v>
                </c:pt>
                <c:pt idx="485">
                  <c:v>3688.96</c:v>
                </c:pt>
                <c:pt idx="486">
                  <c:v>3653.96</c:v>
                </c:pt>
                <c:pt idx="487">
                  <c:v>3649.62</c:v>
                </c:pt>
                <c:pt idx="488">
                  <c:v>3662.96</c:v>
                </c:pt>
                <c:pt idx="489">
                  <c:v>3658.62</c:v>
                </c:pt>
                <c:pt idx="490">
                  <c:v>3639.96</c:v>
                </c:pt>
                <c:pt idx="491">
                  <c:v>3643.96</c:v>
                </c:pt>
                <c:pt idx="492">
                  <c:v>3646.96</c:v>
                </c:pt>
                <c:pt idx="493">
                  <c:v>3665.96</c:v>
                </c:pt>
                <c:pt idx="494">
                  <c:v>3667.96</c:v>
                </c:pt>
                <c:pt idx="495">
                  <c:v>3659.96</c:v>
                </c:pt>
                <c:pt idx="496">
                  <c:v>3633.96</c:v>
                </c:pt>
                <c:pt idx="497">
                  <c:v>3638.29</c:v>
                </c:pt>
                <c:pt idx="498">
                  <c:v>3615.96</c:v>
                </c:pt>
                <c:pt idx="499">
                  <c:v>3590.62</c:v>
                </c:pt>
                <c:pt idx="500">
                  <c:v>3574.96</c:v>
                </c:pt>
                <c:pt idx="501">
                  <c:v>3532.62</c:v>
                </c:pt>
                <c:pt idx="502">
                  <c:v>3527.62</c:v>
                </c:pt>
                <c:pt idx="503">
                  <c:v>3492.96</c:v>
                </c:pt>
                <c:pt idx="504">
                  <c:v>3471.62</c:v>
                </c:pt>
                <c:pt idx="505">
                  <c:v>3473.96</c:v>
                </c:pt>
                <c:pt idx="506">
                  <c:v>3457.62</c:v>
                </c:pt>
                <c:pt idx="507">
                  <c:v>3442.29</c:v>
                </c:pt>
                <c:pt idx="508">
                  <c:v>3438.96</c:v>
                </c:pt>
                <c:pt idx="509">
                  <c:v>3415.29</c:v>
                </c:pt>
                <c:pt idx="510">
                  <c:v>3407.96</c:v>
                </c:pt>
                <c:pt idx="511">
                  <c:v>3381.29</c:v>
                </c:pt>
                <c:pt idx="512">
                  <c:v>3376.62</c:v>
                </c:pt>
                <c:pt idx="513">
                  <c:v>3355.62</c:v>
                </c:pt>
                <c:pt idx="514">
                  <c:v>3320.62</c:v>
                </c:pt>
                <c:pt idx="515">
                  <c:v>3318.29</c:v>
                </c:pt>
                <c:pt idx="516">
                  <c:v>3297.62</c:v>
                </c:pt>
                <c:pt idx="517">
                  <c:v>3280.96</c:v>
                </c:pt>
                <c:pt idx="518">
                  <c:v>3237.29</c:v>
                </c:pt>
                <c:pt idx="519">
                  <c:v>3261.62</c:v>
                </c:pt>
                <c:pt idx="520">
                  <c:v>3228.29</c:v>
                </c:pt>
                <c:pt idx="521">
                  <c:v>3202.29</c:v>
                </c:pt>
                <c:pt idx="522">
                  <c:v>3188.62</c:v>
                </c:pt>
                <c:pt idx="523">
                  <c:v>3187.62</c:v>
                </c:pt>
                <c:pt idx="524">
                  <c:v>3185.96</c:v>
                </c:pt>
                <c:pt idx="525">
                  <c:v>3178.29</c:v>
                </c:pt>
                <c:pt idx="526">
                  <c:v>3173.62</c:v>
                </c:pt>
                <c:pt idx="527">
                  <c:v>3150.96</c:v>
                </c:pt>
                <c:pt idx="528">
                  <c:v>3127.62</c:v>
                </c:pt>
                <c:pt idx="529">
                  <c:v>3106.62</c:v>
                </c:pt>
                <c:pt idx="530">
                  <c:v>3073.29</c:v>
                </c:pt>
                <c:pt idx="531">
                  <c:v>3043.96</c:v>
                </c:pt>
                <c:pt idx="532">
                  <c:v>3010.62</c:v>
                </c:pt>
                <c:pt idx="533">
                  <c:v>2985.62</c:v>
                </c:pt>
                <c:pt idx="534">
                  <c:v>2989.96</c:v>
                </c:pt>
                <c:pt idx="535">
                  <c:v>2943.29</c:v>
                </c:pt>
                <c:pt idx="536">
                  <c:v>2906.62</c:v>
                </c:pt>
                <c:pt idx="537">
                  <c:v>2894.62</c:v>
                </c:pt>
                <c:pt idx="538">
                  <c:v>2860.96</c:v>
                </c:pt>
                <c:pt idx="539">
                  <c:v>2831.29</c:v>
                </c:pt>
                <c:pt idx="540">
                  <c:v>2810.62</c:v>
                </c:pt>
                <c:pt idx="541">
                  <c:v>2808.29</c:v>
                </c:pt>
                <c:pt idx="542">
                  <c:v>2774.62</c:v>
                </c:pt>
                <c:pt idx="543">
                  <c:v>2752.96</c:v>
                </c:pt>
                <c:pt idx="544">
                  <c:v>2752.29</c:v>
                </c:pt>
                <c:pt idx="545">
                  <c:v>2706.62</c:v>
                </c:pt>
                <c:pt idx="546">
                  <c:v>2672.29</c:v>
                </c:pt>
                <c:pt idx="547">
                  <c:v>2660.96</c:v>
                </c:pt>
                <c:pt idx="548">
                  <c:v>2629.29</c:v>
                </c:pt>
                <c:pt idx="549">
                  <c:v>2594.29</c:v>
                </c:pt>
                <c:pt idx="550">
                  <c:v>2559.29</c:v>
                </c:pt>
                <c:pt idx="551">
                  <c:v>2552.29</c:v>
                </c:pt>
                <c:pt idx="552">
                  <c:v>2538.62</c:v>
                </c:pt>
                <c:pt idx="553">
                  <c:v>2535.62</c:v>
                </c:pt>
                <c:pt idx="554">
                  <c:v>2519.29</c:v>
                </c:pt>
                <c:pt idx="555">
                  <c:v>2521.62</c:v>
                </c:pt>
                <c:pt idx="556">
                  <c:v>2536.29</c:v>
                </c:pt>
                <c:pt idx="557">
                  <c:v>2529.62</c:v>
                </c:pt>
                <c:pt idx="558">
                  <c:v>2536.96</c:v>
                </c:pt>
                <c:pt idx="559">
                  <c:v>2549.62</c:v>
                </c:pt>
                <c:pt idx="560">
                  <c:v>2562.62</c:v>
                </c:pt>
                <c:pt idx="561">
                  <c:v>2562.29</c:v>
                </c:pt>
                <c:pt idx="562">
                  <c:v>2544.96</c:v>
                </c:pt>
                <c:pt idx="563">
                  <c:v>2546.29</c:v>
                </c:pt>
                <c:pt idx="564">
                  <c:v>2536.29</c:v>
                </c:pt>
                <c:pt idx="565">
                  <c:v>2515.62</c:v>
                </c:pt>
                <c:pt idx="566">
                  <c:v>2521.29</c:v>
                </c:pt>
                <c:pt idx="567">
                  <c:v>2516.96</c:v>
                </c:pt>
                <c:pt idx="568">
                  <c:v>2490.29</c:v>
                </c:pt>
                <c:pt idx="569">
                  <c:v>2469.62</c:v>
                </c:pt>
                <c:pt idx="570">
                  <c:v>2451.62</c:v>
                </c:pt>
                <c:pt idx="571">
                  <c:v>2438.29</c:v>
                </c:pt>
                <c:pt idx="572">
                  <c:v>2418.62</c:v>
                </c:pt>
                <c:pt idx="573">
                  <c:v>2409.62</c:v>
                </c:pt>
                <c:pt idx="574">
                  <c:v>2413.62</c:v>
                </c:pt>
                <c:pt idx="575">
                  <c:v>2406.29</c:v>
                </c:pt>
                <c:pt idx="576">
                  <c:v>2395.96</c:v>
                </c:pt>
                <c:pt idx="577">
                  <c:v>2396.29</c:v>
                </c:pt>
                <c:pt idx="578">
                  <c:v>2405.62</c:v>
                </c:pt>
                <c:pt idx="579">
                  <c:v>2404.96</c:v>
                </c:pt>
                <c:pt idx="580">
                  <c:v>2370.96</c:v>
                </c:pt>
                <c:pt idx="581">
                  <c:v>2383.96</c:v>
                </c:pt>
                <c:pt idx="582">
                  <c:v>2369.29</c:v>
                </c:pt>
                <c:pt idx="583">
                  <c:v>2378.62</c:v>
                </c:pt>
                <c:pt idx="584">
                  <c:v>2364.29</c:v>
                </c:pt>
                <c:pt idx="585">
                  <c:v>2373.29</c:v>
                </c:pt>
                <c:pt idx="586">
                  <c:v>2347.62</c:v>
                </c:pt>
                <c:pt idx="587">
                  <c:v>2373.62</c:v>
                </c:pt>
                <c:pt idx="588">
                  <c:v>2355.29</c:v>
                </c:pt>
                <c:pt idx="589">
                  <c:v>2362.62</c:v>
                </c:pt>
                <c:pt idx="590">
                  <c:v>2377.62</c:v>
                </c:pt>
                <c:pt idx="591">
                  <c:v>2385.96</c:v>
                </c:pt>
                <c:pt idx="592">
                  <c:v>2389.96</c:v>
                </c:pt>
                <c:pt idx="593">
                  <c:v>2417.29</c:v>
                </c:pt>
                <c:pt idx="594">
                  <c:v>2423.96</c:v>
                </c:pt>
                <c:pt idx="595">
                  <c:v>2424.62</c:v>
                </c:pt>
                <c:pt idx="596">
                  <c:v>2470.29</c:v>
                </c:pt>
                <c:pt idx="597">
                  <c:v>2469.29</c:v>
                </c:pt>
                <c:pt idx="598">
                  <c:v>2498.62</c:v>
                </c:pt>
                <c:pt idx="599">
                  <c:v>2537.96</c:v>
                </c:pt>
                <c:pt idx="600">
                  <c:v>2534.29</c:v>
                </c:pt>
                <c:pt idx="601">
                  <c:v>2583.62</c:v>
                </c:pt>
                <c:pt idx="602">
                  <c:v>2597.62</c:v>
                </c:pt>
                <c:pt idx="603">
                  <c:v>2594.96</c:v>
                </c:pt>
                <c:pt idx="604">
                  <c:v>2604.96</c:v>
                </c:pt>
                <c:pt idx="605">
                  <c:v>2570.62</c:v>
                </c:pt>
                <c:pt idx="606">
                  <c:v>2555.29</c:v>
                </c:pt>
                <c:pt idx="607">
                  <c:v>2532.29</c:v>
                </c:pt>
                <c:pt idx="608">
                  <c:v>2539.29</c:v>
                </c:pt>
                <c:pt idx="609">
                  <c:v>2533.62</c:v>
                </c:pt>
                <c:pt idx="610">
                  <c:v>2518.29</c:v>
                </c:pt>
                <c:pt idx="611">
                  <c:v>2531.29</c:v>
                </c:pt>
                <c:pt idx="612">
                  <c:v>2537.62</c:v>
                </c:pt>
                <c:pt idx="613">
                  <c:v>2543.29</c:v>
                </c:pt>
                <c:pt idx="614">
                  <c:v>2581.96</c:v>
                </c:pt>
                <c:pt idx="615">
                  <c:v>2589.29</c:v>
                </c:pt>
                <c:pt idx="616">
                  <c:v>2666.29</c:v>
                </c:pt>
                <c:pt idx="617">
                  <c:v>2757.96</c:v>
                </c:pt>
                <c:pt idx="618">
                  <c:v>2773.62</c:v>
                </c:pt>
                <c:pt idx="619">
                  <c:v>2807.29</c:v>
                </c:pt>
                <c:pt idx="620">
                  <c:v>2765.29</c:v>
                </c:pt>
                <c:pt idx="621">
                  <c:v>2750.62</c:v>
                </c:pt>
                <c:pt idx="622">
                  <c:v>2723.62</c:v>
                </c:pt>
                <c:pt idx="623">
                  <c:v>2692.29</c:v>
                </c:pt>
                <c:pt idx="624">
                  <c:v>2673.96</c:v>
                </c:pt>
                <c:pt idx="625">
                  <c:v>2656.96</c:v>
                </c:pt>
                <c:pt idx="626">
                  <c:v>2676.96</c:v>
                </c:pt>
                <c:pt idx="627">
                  <c:v>2699.62</c:v>
                </c:pt>
                <c:pt idx="628">
                  <c:v>2696.96</c:v>
                </c:pt>
                <c:pt idx="629">
                  <c:v>2749.96</c:v>
                </c:pt>
                <c:pt idx="630">
                  <c:v>2772.62</c:v>
                </c:pt>
                <c:pt idx="631">
                  <c:v>2834.96</c:v>
                </c:pt>
                <c:pt idx="632">
                  <c:v>2877.96</c:v>
                </c:pt>
                <c:pt idx="633">
                  <c:v>2914.96</c:v>
                </c:pt>
                <c:pt idx="634">
                  <c:v>2933.96</c:v>
                </c:pt>
                <c:pt idx="635">
                  <c:v>2990.62</c:v>
                </c:pt>
                <c:pt idx="636">
                  <c:v>3000.96</c:v>
                </c:pt>
                <c:pt idx="637">
                  <c:v>3035.62</c:v>
                </c:pt>
                <c:pt idx="638">
                  <c:v>3061.96</c:v>
                </c:pt>
                <c:pt idx="639">
                  <c:v>3111.96</c:v>
                </c:pt>
                <c:pt idx="640">
                  <c:v>3118.29</c:v>
                </c:pt>
                <c:pt idx="641">
                  <c:v>3155.96</c:v>
                </c:pt>
                <c:pt idx="642">
                  <c:v>3176.62</c:v>
                </c:pt>
                <c:pt idx="643">
                  <c:v>3158.62</c:v>
                </c:pt>
                <c:pt idx="644">
                  <c:v>3170.62</c:v>
                </c:pt>
                <c:pt idx="645">
                  <c:v>3198.29</c:v>
                </c:pt>
                <c:pt idx="646">
                  <c:v>3221.62</c:v>
                </c:pt>
                <c:pt idx="647">
                  <c:v>3261.62</c:v>
                </c:pt>
                <c:pt idx="648">
                  <c:v>3292.62</c:v>
                </c:pt>
                <c:pt idx="649">
                  <c:v>3321.29</c:v>
                </c:pt>
                <c:pt idx="650">
                  <c:v>3369.62</c:v>
                </c:pt>
                <c:pt idx="651">
                  <c:v>3416.29</c:v>
                </c:pt>
                <c:pt idx="652">
                  <c:v>3466.29</c:v>
                </c:pt>
                <c:pt idx="653">
                  <c:v>3536.29</c:v>
                </c:pt>
                <c:pt idx="654">
                  <c:v>3603.29</c:v>
                </c:pt>
                <c:pt idx="655">
                  <c:v>3711.96</c:v>
                </c:pt>
                <c:pt idx="656">
                  <c:v>3788.62</c:v>
                </c:pt>
                <c:pt idx="657">
                  <c:v>3863.62</c:v>
                </c:pt>
                <c:pt idx="658">
                  <c:v>3953.96</c:v>
                </c:pt>
                <c:pt idx="659">
                  <c:v>4068.96</c:v>
                </c:pt>
                <c:pt idx="660">
                  <c:v>4161.29</c:v>
                </c:pt>
                <c:pt idx="661">
                  <c:v>4214.62</c:v>
                </c:pt>
                <c:pt idx="662">
                  <c:v>4266.62</c:v>
                </c:pt>
                <c:pt idx="663">
                  <c:v>4365.96</c:v>
                </c:pt>
                <c:pt idx="664">
                  <c:v>4431.96</c:v>
                </c:pt>
                <c:pt idx="665">
                  <c:v>4505.96</c:v>
                </c:pt>
                <c:pt idx="666">
                  <c:v>4608.62</c:v>
                </c:pt>
                <c:pt idx="667">
                  <c:v>4685.96</c:v>
                </c:pt>
                <c:pt idx="668">
                  <c:v>4784.29</c:v>
                </c:pt>
                <c:pt idx="669">
                  <c:v>4848.29</c:v>
                </c:pt>
                <c:pt idx="670">
                  <c:v>4942.62</c:v>
                </c:pt>
                <c:pt idx="671">
                  <c:v>5024.29</c:v>
                </c:pt>
                <c:pt idx="672">
                  <c:v>5125.96</c:v>
                </c:pt>
                <c:pt idx="673">
                  <c:v>5204.96</c:v>
                </c:pt>
                <c:pt idx="674">
                  <c:v>5302.96</c:v>
                </c:pt>
                <c:pt idx="675">
                  <c:v>5433.29</c:v>
                </c:pt>
                <c:pt idx="676">
                  <c:v>5543.29</c:v>
                </c:pt>
                <c:pt idx="677">
                  <c:v>5642.62</c:v>
                </c:pt>
                <c:pt idx="678">
                  <c:v>5753.96</c:v>
                </c:pt>
                <c:pt idx="679">
                  <c:v>5845.62</c:v>
                </c:pt>
                <c:pt idx="680">
                  <c:v>5937.29</c:v>
                </c:pt>
                <c:pt idx="681">
                  <c:v>6054.96</c:v>
                </c:pt>
                <c:pt idx="682">
                  <c:v>6093.62</c:v>
                </c:pt>
                <c:pt idx="683">
                  <c:v>6166.62</c:v>
                </c:pt>
                <c:pt idx="684">
                  <c:v>6206.29</c:v>
                </c:pt>
                <c:pt idx="685">
                  <c:v>6276.96</c:v>
                </c:pt>
                <c:pt idx="686">
                  <c:v>6292.62</c:v>
                </c:pt>
                <c:pt idx="687">
                  <c:v>6303.96</c:v>
                </c:pt>
                <c:pt idx="688">
                  <c:v>6328.29</c:v>
                </c:pt>
                <c:pt idx="689">
                  <c:v>6331.62</c:v>
                </c:pt>
                <c:pt idx="690">
                  <c:v>6348.96</c:v>
                </c:pt>
                <c:pt idx="691">
                  <c:v>6372.96</c:v>
                </c:pt>
                <c:pt idx="692">
                  <c:v>6397.62</c:v>
                </c:pt>
                <c:pt idx="693">
                  <c:v>6354.62</c:v>
                </c:pt>
                <c:pt idx="694">
                  <c:v>6394.29</c:v>
                </c:pt>
                <c:pt idx="695">
                  <c:v>6374.96</c:v>
                </c:pt>
                <c:pt idx="696">
                  <c:v>6395.62</c:v>
                </c:pt>
                <c:pt idx="697">
                  <c:v>6427.62</c:v>
                </c:pt>
                <c:pt idx="698">
                  <c:v>6446.96</c:v>
                </c:pt>
                <c:pt idx="699">
                  <c:v>6444.62</c:v>
                </c:pt>
                <c:pt idx="700">
                  <c:v>6478.29</c:v>
                </c:pt>
                <c:pt idx="701">
                  <c:v>6477.62</c:v>
                </c:pt>
                <c:pt idx="702">
                  <c:v>6460.62</c:v>
                </c:pt>
                <c:pt idx="703">
                  <c:v>6465.29</c:v>
                </c:pt>
                <c:pt idx="704">
                  <c:v>6449.62</c:v>
                </c:pt>
                <c:pt idx="705">
                  <c:v>6391.29</c:v>
                </c:pt>
                <c:pt idx="706">
                  <c:v>6350.29</c:v>
                </c:pt>
                <c:pt idx="707">
                  <c:v>6299.96</c:v>
                </c:pt>
                <c:pt idx="708">
                  <c:v>6243.29</c:v>
                </c:pt>
                <c:pt idx="709">
                  <c:v>6184.62</c:v>
                </c:pt>
                <c:pt idx="710">
                  <c:v>6138.96</c:v>
                </c:pt>
                <c:pt idx="711">
                  <c:v>6071.96</c:v>
                </c:pt>
                <c:pt idx="712">
                  <c:v>6040.62</c:v>
                </c:pt>
                <c:pt idx="713">
                  <c:v>5985.29</c:v>
                </c:pt>
                <c:pt idx="714">
                  <c:v>5946.29</c:v>
                </c:pt>
                <c:pt idx="715">
                  <c:v>5902.96</c:v>
                </c:pt>
                <c:pt idx="716">
                  <c:v>5878.96</c:v>
                </c:pt>
                <c:pt idx="717">
                  <c:v>5858.62</c:v>
                </c:pt>
                <c:pt idx="718">
                  <c:v>5922.96</c:v>
                </c:pt>
                <c:pt idx="719">
                  <c:v>5810.62</c:v>
                </c:pt>
                <c:pt idx="720">
                  <c:v>5778.29</c:v>
                </c:pt>
                <c:pt idx="721">
                  <c:v>5752.29</c:v>
                </c:pt>
                <c:pt idx="722">
                  <c:v>5745.96</c:v>
                </c:pt>
                <c:pt idx="723">
                  <c:v>5698.62</c:v>
                </c:pt>
                <c:pt idx="724">
                  <c:v>5662.29</c:v>
                </c:pt>
                <c:pt idx="725">
                  <c:v>5604.96</c:v>
                </c:pt>
                <c:pt idx="726">
                  <c:v>5566.62</c:v>
                </c:pt>
                <c:pt idx="727">
                  <c:v>5464.96</c:v>
                </c:pt>
                <c:pt idx="728">
                  <c:v>5376.62</c:v>
                </c:pt>
                <c:pt idx="729">
                  <c:v>5312.96</c:v>
                </c:pt>
                <c:pt idx="730">
                  <c:v>5219.96</c:v>
                </c:pt>
                <c:pt idx="731">
                  <c:v>5185.96</c:v>
                </c:pt>
                <c:pt idx="732">
                  <c:v>5073.62</c:v>
                </c:pt>
                <c:pt idx="733">
                  <c:v>4976.62</c:v>
                </c:pt>
                <c:pt idx="734">
                  <c:v>4901.62</c:v>
                </c:pt>
                <c:pt idx="735">
                  <c:v>4856.96</c:v>
                </c:pt>
                <c:pt idx="736">
                  <c:v>4767.96</c:v>
                </c:pt>
                <c:pt idx="737">
                  <c:v>4711.29</c:v>
                </c:pt>
                <c:pt idx="738">
                  <c:v>4640.62</c:v>
                </c:pt>
                <c:pt idx="739">
                  <c:v>4607.29</c:v>
                </c:pt>
                <c:pt idx="740">
                  <c:v>4578.96</c:v>
                </c:pt>
                <c:pt idx="741">
                  <c:v>4521.96</c:v>
                </c:pt>
                <c:pt idx="742">
                  <c:v>4502.29</c:v>
                </c:pt>
                <c:pt idx="743">
                  <c:v>4483.62</c:v>
                </c:pt>
                <c:pt idx="744">
                  <c:v>4436.29</c:v>
                </c:pt>
                <c:pt idx="745">
                  <c:v>4431.96</c:v>
                </c:pt>
                <c:pt idx="746">
                  <c:v>4409.62</c:v>
                </c:pt>
                <c:pt idx="747">
                  <c:v>4398.29</c:v>
                </c:pt>
                <c:pt idx="748">
                  <c:v>4372.96</c:v>
                </c:pt>
                <c:pt idx="749">
                  <c:v>4364.29</c:v>
                </c:pt>
                <c:pt idx="750">
                  <c:v>4309.29</c:v>
                </c:pt>
                <c:pt idx="751">
                  <c:v>4260.96</c:v>
                </c:pt>
                <c:pt idx="752">
                  <c:v>4238.96</c:v>
                </c:pt>
                <c:pt idx="753">
                  <c:v>4174.62</c:v>
                </c:pt>
                <c:pt idx="754">
                  <c:v>4132.29</c:v>
                </c:pt>
                <c:pt idx="755">
                  <c:v>4045.62</c:v>
                </c:pt>
                <c:pt idx="756">
                  <c:v>4027.96</c:v>
                </c:pt>
                <c:pt idx="757">
                  <c:v>3952.96</c:v>
                </c:pt>
                <c:pt idx="758">
                  <c:v>3936.62</c:v>
                </c:pt>
                <c:pt idx="759">
                  <c:v>3830.29</c:v>
                </c:pt>
                <c:pt idx="760">
                  <c:v>3823.62</c:v>
                </c:pt>
                <c:pt idx="761">
                  <c:v>3768.29</c:v>
                </c:pt>
                <c:pt idx="762">
                  <c:v>3702.29</c:v>
                </c:pt>
                <c:pt idx="763">
                  <c:v>3655.96</c:v>
                </c:pt>
                <c:pt idx="764">
                  <c:v>3607.62</c:v>
                </c:pt>
                <c:pt idx="765">
                  <c:v>3583.96</c:v>
                </c:pt>
                <c:pt idx="766">
                  <c:v>3532.29</c:v>
                </c:pt>
                <c:pt idx="767">
                  <c:v>3478.29</c:v>
                </c:pt>
                <c:pt idx="768">
                  <c:v>3463.96</c:v>
                </c:pt>
                <c:pt idx="769">
                  <c:v>3405.96</c:v>
                </c:pt>
                <c:pt idx="770">
                  <c:v>3374.96</c:v>
                </c:pt>
                <c:pt idx="771">
                  <c:v>3348.29</c:v>
                </c:pt>
                <c:pt idx="772">
                  <c:v>3328.96</c:v>
                </c:pt>
                <c:pt idx="773">
                  <c:v>3270.29</c:v>
                </c:pt>
                <c:pt idx="774">
                  <c:v>3239.29</c:v>
                </c:pt>
                <c:pt idx="775">
                  <c:v>3179.29</c:v>
                </c:pt>
                <c:pt idx="776">
                  <c:v>3115.96</c:v>
                </c:pt>
                <c:pt idx="777">
                  <c:v>3047.62</c:v>
                </c:pt>
                <c:pt idx="778">
                  <c:v>3013.62</c:v>
                </c:pt>
                <c:pt idx="779">
                  <c:v>2906.29</c:v>
                </c:pt>
                <c:pt idx="780">
                  <c:v>2869.29</c:v>
                </c:pt>
                <c:pt idx="781">
                  <c:v>2788.96</c:v>
                </c:pt>
                <c:pt idx="782">
                  <c:v>2710.62</c:v>
                </c:pt>
                <c:pt idx="783">
                  <c:v>2638.62</c:v>
                </c:pt>
                <c:pt idx="784">
                  <c:v>2560.29</c:v>
                </c:pt>
                <c:pt idx="785">
                  <c:v>2503.96</c:v>
                </c:pt>
                <c:pt idx="786">
                  <c:v>2418.96</c:v>
                </c:pt>
                <c:pt idx="787">
                  <c:v>2348.96</c:v>
                </c:pt>
                <c:pt idx="788">
                  <c:v>2284.96</c:v>
                </c:pt>
                <c:pt idx="789">
                  <c:v>2205.96</c:v>
                </c:pt>
                <c:pt idx="790">
                  <c:v>2142.29</c:v>
                </c:pt>
                <c:pt idx="791">
                  <c:v>2099.62</c:v>
                </c:pt>
                <c:pt idx="792">
                  <c:v>2031.62</c:v>
                </c:pt>
                <c:pt idx="793">
                  <c:v>1993.62</c:v>
                </c:pt>
                <c:pt idx="794">
                  <c:v>1936.29</c:v>
                </c:pt>
                <c:pt idx="795">
                  <c:v>1872.62</c:v>
                </c:pt>
                <c:pt idx="796">
                  <c:v>1815.62</c:v>
                </c:pt>
                <c:pt idx="797">
                  <c:v>1778.62</c:v>
                </c:pt>
                <c:pt idx="798">
                  <c:v>1723.62</c:v>
                </c:pt>
                <c:pt idx="799">
                  <c:v>1666.62</c:v>
                </c:pt>
                <c:pt idx="800">
                  <c:v>1616.62</c:v>
                </c:pt>
                <c:pt idx="801">
                  <c:v>1575.62</c:v>
                </c:pt>
                <c:pt idx="802">
                  <c:v>1520.29</c:v>
                </c:pt>
                <c:pt idx="803">
                  <c:v>1454.62</c:v>
                </c:pt>
                <c:pt idx="804">
                  <c:v>1386.96</c:v>
                </c:pt>
                <c:pt idx="805">
                  <c:v>1329.96</c:v>
                </c:pt>
                <c:pt idx="806">
                  <c:v>1287.29</c:v>
                </c:pt>
                <c:pt idx="807">
                  <c:v>1203.6199999999999</c:v>
                </c:pt>
                <c:pt idx="808">
                  <c:v>1150.29</c:v>
                </c:pt>
                <c:pt idx="809">
                  <c:v>1089.29</c:v>
                </c:pt>
                <c:pt idx="810">
                  <c:v>1015.62</c:v>
                </c:pt>
                <c:pt idx="811">
                  <c:v>963.29</c:v>
                </c:pt>
                <c:pt idx="812">
                  <c:v>916.29</c:v>
                </c:pt>
                <c:pt idx="813">
                  <c:v>867.96</c:v>
                </c:pt>
                <c:pt idx="814">
                  <c:v>819.62</c:v>
                </c:pt>
                <c:pt idx="815">
                  <c:v>769.29</c:v>
                </c:pt>
                <c:pt idx="816">
                  <c:v>730.96</c:v>
                </c:pt>
                <c:pt idx="817">
                  <c:v>687.29</c:v>
                </c:pt>
                <c:pt idx="818">
                  <c:v>652.96</c:v>
                </c:pt>
                <c:pt idx="819">
                  <c:v>612.96</c:v>
                </c:pt>
                <c:pt idx="820">
                  <c:v>570.96</c:v>
                </c:pt>
                <c:pt idx="821">
                  <c:v>538.96</c:v>
                </c:pt>
                <c:pt idx="822">
                  <c:v>507.62</c:v>
                </c:pt>
                <c:pt idx="823">
                  <c:v>482.62</c:v>
                </c:pt>
                <c:pt idx="824">
                  <c:v>451.62</c:v>
                </c:pt>
                <c:pt idx="825">
                  <c:v>415.29</c:v>
                </c:pt>
                <c:pt idx="826">
                  <c:v>398.29</c:v>
                </c:pt>
                <c:pt idx="827">
                  <c:v>371.29</c:v>
                </c:pt>
                <c:pt idx="828">
                  <c:v>333.62</c:v>
                </c:pt>
                <c:pt idx="829">
                  <c:v>291.29000000000002</c:v>
                </c:pt>
                <c:pt idx="830">
                  <c:v>270.95999999999998</c:v>
                </c:pt>
                <c:pt idx="831">
                  <c:v>248.29</c:v>
                </c:pt>
                <c:pt idx="832">
                  <c:v>220.96</c:v>
                </c:pt>
                <c:pt idx="833">
                  <c:v>187.29</c:v>
                </c:pt>
                <c:pt idx="834">
                  <c:v>144.96</c:v>
                </c:pt>
                <c:pt idx="835">
                  <c:v>148.96</c:v>
                </c:pt>
                <c:pt idx="836">
                  <c:v>109.96</c:v>
                </c:pt>
                <c:pt idx="837">
                  <c:v>83.29</c:v>
                </c:pt>
                <c:pt idx="838">
                  <c:v>73.959999999999994</c:v>
                </c:pt>
                <c:pt idx="839">
                  <c:v>40.29</c:v>
                </c:pt>
                <c:pt idx="840">
                  <c:v>22.62</c:v>
                </c:pt>
                <c:pt idx="841">
                  <c:v>-0.04</c:v>
                </c:pt>
                <c:pt idx="842">
                  <c:v>-22.71</c:v>
                </c:pt>
                <c:pt idx="843">
                  <c:v>-9.0399999999999991</c:v>
                </c:pt>
                <c:pt idx="844">
                  <c:v>-45.04</c:v>
                </c:pt>
                <c:pt idx="845">
                  <c:v>-58.04</c:v>
                </c:pt>
                <c:pt idx="846">
                  <c:v>-79.38</c:v>
                </c:pt>
                <c:pt idx="847">
                  <c:v>-79.040000000000006</c:v>
                </c:pt>
                <c:pt idx="848">
                  <c:v>-78.38</c:v>
                </c:pt>
                <c:pt idx="849">
                  <c:v>-105.04</c:v>
                </c:pt>
                <c:pt idx="850">
                  <c:v>-124.04</c:v>
                </c:pt>
                <c:pt idx="851">
                  <c:v>-141.38</c:v>
                </c:pt>
                <c:pt idx="852">
                  <c:v>-127.38</c:v>
                </c:pt>
                <c:pt idx="853">
                  <c:v>-161.71</c:v>
                </c:pt>
                <c:pt idx="854">
                  <c:v>-191.38</c:v>
                </c:pt>
                <c:pt idx="855">
                  <c:v>-196.38</c:v>
                </c:pt>
                <c:pt idx="856">
                  <c:v>-213.71</c:v>
                </c:pt>
                <c:pt idx="857">
                  <c:v>-208.71</c:v>
                </c:pt>
                <c:pt idx="858">
                  <c:v>-223.38</c:v>
                </c:pt>
                <c:pt idx="859">
                  <c:v>-223.71</c:v>
                </c:pt>
                <c:pt idx="860">
                  <c:v>-260.04000000000002</c:v>
                </c:pt>
                <c:pt idx="861">
                  <c:v>-244.38</c:v>
                </c:pt>
                <c:pt idx="862">
                  <c:v>-281.70999999999998</c:v>
                </c:pt>
                <c:pt idx="863">
                  <c:v>-300.04000000000002</c:v>
                </c:pt>
                <c:pt idx="864">
                  <c:v>-291.04000000000002</c:v>
                </c:pt>
                <c:pt idx="865">
                  <c:v>-296.38</c:v>
                </c:pt>
                <c:pt idx="866">
                  <c:v>-316.38</c:v>
                </c:pt>
                <c:pt idx="867">
                  <c:v>-317.70999999999998</c:v>
                </c:pt>
                <c:pt idx="868">
                  <c:v>-312.04000000000002</c:v>
                </c:pt>
                <c:pt idx="869">
                  <c:v>-335.04</c:v>
                </c:pt>
                <c:pt idx="870">
                  <c:v>-341.38</c:v>
                </c:pt>
                <c:pt idx="871">
                  <c:v>-350.38</c:v>
                </c:pt>
                <c:pt idx="872">
                  <c:v>-346.38</c:v>
                </c:pt>
                <c:pt idx="873">
                  <c:v>-364.71</c:v>
                </c:pt>
                <c:pt idx="874">
                  <c:v>-368.04</c:v>
                </c:pt>
                <c:pt idx="875">
                  <c:v>-371.71</c:v>
                </c:pt>
                <c:pt idx="876">
                  <c:v>-377.04</c:v>
                </c:pt>
                <c:pt idx="877">
                  <c:v>-395.04</c:v>
                </c:pt>
                <c:pt idx="878">
                  <c:v>-387.71</c:v>
                </c:pt>
                <c:pt idx="879">
                  <c:v>-393.71</c:v>
                </c:pt>
                <c:pt idx="880">
                  <c:v>-404.71</c:v>
                </c:pt>
                <c:pt idx="881">
                  <c:v>-398.04</c:v>
                </c:pt>
                <c:pt idx="882">
                  <c:v>-408.38</c:v>
                </c:pt>
                <c:pt idx="883">
                  <c:v>-404.38</c:v>
                </c:pt>
                <c:pt idx="884">
                  <c:v>-415.04</c:v>
                </c:pt>
                <c:pt idx="885">
                  <c:v>-415.04</c:v>
                </c:pt>
                <c:pt idx="886">
                  <c:v>-385.04</c:v>
                </c:pt>
                <c:pt idx="887">
                  <c:v>-425.04</c:v>
                </c:pt>
                <c:pt idx="888">
                  <c:v>-434.38</c:v>
                </c:pt>
                <c:pt idx="889">
                  <c:v>-438.38</c:v>
                </c:pt>
                <c:pt idx="890">
                  <c:v>-377.04</c:v>
                </c:pt>
                <c:pt idx="891">
                  <c:v>-441.38</c:v>
                </c:pt>
                <c:pt idx="892">
                  <c:v>-421.38</c:v>
                </c:pt>
                <c:pt idx="893">
                  <c:v>-436.38</c:v>
                </c:pt>
                <c:pt idx="894">
                  <c:v>-450.38</c:v>
                </c:pt>
                <c:pt idx="895">
                  <c:v>-431.38</c:v>
                </c:pt>
                <c:pt idx="896">
                  <c:v>-462.71</c:v>
                </c:pt>
                <c:pt idx="897">
                  <c:v>-451.04</c:v>
                </c:pt>
                <c:pt idx="898">
                  <c:v>-454.38</c:v>
                </c:pt>
                <c:pt idx="899">
                  <c:v>-466.04</c:v>
                </c:pt>
                <c:pt idx="900">
                  <c:v>-448.04</c:v>
                </c:pt>
                <c:pt idx="901">
                  <c:v>-450.38</c:v>
                </c:pt>
                <c:pt idx="902">
                  <c:v>-453.38</c:v>
                </c:pt>
                <c:pt idx="903">
                  <c:v>-455.38</c:v>
                </c:pt>
                <c:pt idx="904">
                  <c:v>-465.71</c:v>
                </c:pt>
                <c:pt idx="905">
                  <c:v>-467.38</c:v>
                </c:pt>
                <c:pt idx="906">
                  <c:v>-469.71</c:v>
                </c:pt>
                <c:pt idx="907">
                  <c:v>-478.04</c:v>
                </c:pt>
                <c:pt idx="908">
                  <c:v>-463.04</c:v>
                </c:pt>
                <c:pt idx="909">
                  <c:v>-467.38</c:v>
                </c:pt>
                <c:pt idx="910">
                  <c:v>-484.04</c:v>
                </c:pt>
                <c:pt idx="911">
                  <c:v>-481.71</c:v>
                </c:pt>
                <c:pt idx="912">
                  <c:v>-478.71</c:v>
                </c:pt>
                <c:pt idx="913">
                  <c:v>-480.04</c:v>
                </c:pt>
                <c:pt idx="914">
                  <c:v>-480.04</c:v>
                </c:pt>
                <c:pt idx="915">
                  <c:v>-489.38</c:v>
                </c:pt>
                <c:pt idx="916">
                  <c:v>-487.71</c:v>
                </c:pt>
                <c:pt idx="917">
                  <c:v>-494.38</c:v>
                </c:pt>
                <c:pt idx="918">
                  <c:v>-491.71</c:v>
                </c:pt>
                <c:pt idx="919">
                  <c:v>-488.71</c:v>
                </c:pt>
                <c:pt idx="920">
                  <c:v>-502.04</c:v>
                </c:pt>
                <c:pt idx="921">
                  <c:v>-495.38</c:v>
                </c:pt>
                <c:pt idx="922">
                  <c:v>-509.38</c:v>
                </c:pt>
                <c:pt idx="923">
                  <c:v>-493.38</c:v>
                </c:pt>
                <c:pt idx="924">
                  <c:v>-508.38</c:v>
                </c:pt>
                <c:pt idx="925">
                  <c:v>-503.38</c:v>
                </c:pt>
                <c:pt idx="926">
                  <c:v>-507.38</c:v>
                </c:pt>
                <c:pt idx="927">
                  <c:v>-510.38</c:v>
                </c:pt>
                <c:pt idx="928">
                  <c:v>-487.04</c:v>
                </c:pt>
                <c:pt idx="929">
                  <c:v>-505.04</c:v>
                </c:pt>
                <c:pt idx="930">
                  <c:v>-509.04</c:v>
                </c:pt>
                <c:pt idx="931">
                  <c:v>-513.38</c:v>
                </c:pt>
                <c:pt idx="932">
                  <c:v>-500.38</c:v>
                </c:pt>
                <c:pt idx="933">
                  <c:v>-499.04</c:v>
                </c:pt>
                <c:pt idx="934">
                  <c:v>-504.38</c:v>
                </c:pt>
                <c:pt idx="935">
                  <c:v>-505.04</c:v>
                </c:pt>
                <c:pt idx="936">
                  <c:v>-497.38</c:v>
                </c:pt>
                <c:pt idx="937">
                  <c:v>-491.38</c:v>
                </c:pt>
                <c:pt idx="938">
                  <c:v>-485.38</c:v>
                </c:pt>
                <c:pt idx="939">
                  <c:v>-471.04</c:v>
                </c:pt>
                <c:pt idx="940">
                  <c:v>-457.71</c:v>
                </c:pt>
                <c:pt idx="941">
                  <c:v>-473.04</c:v>
                </c:pt>
                <c:pt idx="942">
                  <c:v>-500.38</c:v>
                </c:pt>
                <c:pt idx="943">
                  <c:v>-500.71</c:v>
                </c:pt>
                <c:pt idx="944">
                  <c:v>-492.38</c:v>
                </c:pt>
                <c:pt idx="945">
                  <c:v>-521.38</c:v>
                </c:pt>
                <c:pt idx="946">
                  <c:v>-523.38</c:v>
                </c:pt>
                <c:pt idx="947">
                  <c:v>-522.04</c:v>
                </c:pt>
                <c:pt idx="948">
                  <c:v>-510.04</c:v>
                </c:pt>
                <c:pt idx="949">
                  <c:v>-530.71</c:v>
                </c:pt>
                <c:pt idx="950">
                  <c:v>-529.71</c:v>
                </c:pt>
                <c:pt idx="951">
                  <c:v>-524.38</c:v>
                </c:pt>
                <c:pt idx="952">
                  <c:v>-529.04</c:v>
                </c:pt>
                <c:pt idx="953">
                  <c:v>-528.38</c:v>
                </c:pt>
                <c:pt idx="954">
                  <c:v>-534.04</c:v>
                </c:pt>
                <c:pt idx="955">
                  <c:v>-518.38</c:v>
                </c:pt>
                <c:pt idx="956">
                  <c:v>-529.71</c:v>
                </c:pt>
                <c:pt idx="957">
                  <c:v>-534.04</c:v>
                </c:pt>
                <c:pt idx="958">
                  <c:v>-530.71</c:v>
                </c:pt>
                <c:pt idx="959">
                  <c:v>-533.38</c:v>
                </c:pt>
                <c:pt idx="960">
                  <c:v>-532.04</c:v>
                </c:pt>
                <c:pt idx="961">
                  <c:v>-530.04</c:v>
                </c:pt>
                <c:pt idx="962">
                  <c:v>-536.71</c:v>
                </c:pt>
                <c:pt idx="963">
                  <c:v>-541.04</c:v>
                </c:pt>
                <c:pt idx="964">
                  <c:v>-523.38</c:v>
                </c:pt>
                <c:pt idx="965">
                  <c:v>-541.71</c:v>
                </c:pt>
                <c:pt idx="966">
                  <c:v>-522.04</c:v>
                </c:pt>
                <c:pt idx="967">
                  <c:v>-528.38</c:v>
                </c:pt>
                <c:pt idx="968">
                  <c:v>-539.71</c:v>
                </c:pt>
                <c:pt idx="969">
                  <c:v>-533.71</c:v>
                </c:pt>
                <c:pt idx="970">
                  <c:v>-519.38</c:v>
                </c:pt>
                <c:pt idx="971">
                  <c:v>-517.38</c:v>
                </c:pt>
                <c:pt idx="972">
                  <c:v>-539.71</c:v>
                </c:pt>
                <c:pt idx="973">
                  <c:v>-529.04</c:v>
                </c:pt>
                <c:pt idx="974">
                  <c:v>-536.38</c:v>
                </c:pt>
                <c:pt idx="975">
                  <c:v>-524.38</c:v>
                </c:pt>
                <c:pt idx="976">
                  <c:v>-500.38</c:v>
                </c:pt>
                <c:pt idx="977">
                  <c:v>-516.38</c:v>
                </c:pt>
                <c:pt idx="978">
                  <c:v>-513.38</c:v>
                </c:pt>
                <c:pt idx="979">
                  <c:v>-533.04</c:v>
                </c:pt>
                <c:pt idx="980">
                  <c:v>-534.38</c:v>
                </c:pt>
                <c:pt idx="981">
                  <c:v>-523.71</c:v>
                </c:pt>
                <c:pt idx="982">
                  <c:v>-515.04</c:v>
                </c:pt>
                <c:pt idx="983">
                  <c:v>-524.71</c:v>
                </c:pt>
                <c:pt idx="984">
                  <c:v>-521.04</c:v>
                </c:pt>
                <c:pt idx="985">
                  <c:v>-519.04</c:v>
                </c:pt>
                <c:pt idx="986">
                  <c:v>-519.71</c:v>
                </c:pt>
                <c:pt idx="987">
                  <c:v>-526.71</c:v>
                </c:pt>
                <c:pt idx="988">
                  <c:v>-522.04</c:v>
                </c:pt>
                <c:pt idx="989">
                  <c:v>-531.04</c:v>
                </c:pt>
                <c:pt idx="990">
                  <c:v>-531.71</c:v>
                </c:pt>
                <c:pt idx="991">
                  <c:v>-532.71</c:v>
                </c:pt>
                <c:pt idx="992">
                  <c:v>-525.04</c:v>
                </c:pt>
                <c:pt idx="993">
                  <c:v>-528.71</c:v>
                </c:pt>
                <c:pt idx="994">
                  <c:v>-522.71</c:v>
                </c:pt>
                <c:pt idx="995">
                  <c:v>-528.38</c:v>
                </c:pt>
                <c:pt idx="996">
                  <c:v>-530.71</c:v>
                </c:pt>
                <c:pt idx="997">
                  <c:v>-530.04</c:v>
                </c:pt>
                <c:pt idx="998">
                  <c:v>-532.38</c:v>
                </c:pt>
                <c:pt idx="999">
                  <c:v>-538.71</c:v>
                </c:pt>
                <c:pt idx="1000">
                  <c:v>-532.04</c:v>
                </c:pt>
                <c:pt idx="1001">
                  <c:v>-518.38</c:v>
                </c:pt>
                <c:pt idx="1002">
                  <c:v>-534.04</c:v>
                </c:pt>
                <c:pt idx="1003">
                  <c:v>-516.71</c:v>
                </c:pt>
                <c:pt idx="1004">
                  <c:v>-529.04</c:v>
                </c:pt>
                <c:pt idx="1005">
                  <c:v>-545.04</c:v>
                </c:pt>
                <c:pt idx="1006">
                  <c:v>-513.71</c:v>
                </c:pt>
                <c:pt idx="1007">
                  <c:v>-537.38</c:v>
                </c:pt>
                <c:pt idx="1008">
                  <c:v>-529.04</c:v>
                </c:pt>
                <c:pt idx="1009">
                  <c:v>-533.04</c:v>
                </c:pt>
                <c:pt idx="1010">
                  <c:v>-533.71</c:v>
                </c:pt>
                <c:pt idx="1011">
                  <c:v>-506.04</c:v>
                </c:pt>
                <c:pt idx="1012">
                  <c:v>-544.38</c:v>
                </c:pt>
                <c:pt idx="1013">
                  <c:v>-534.38</c:v>
                </c:pt>
                <c:pt idx="1014">
                  <c:v>-535.71</c:v>
                </c:pt>
                <c:pt idx="1015">
                  <c:v>-535.38</c:v>
                </c:pt>
                <c:pt idx="1016">
                  <c:v>-534.38</c:v>
                </c:pt>
                <c:pt idx="1017">
                  <c:v>-526.38</c:v>
                </c:pt>
                <c:pt idx="1018">
                  <c:v>-549.04</c:v>
                </c:pt>
                <c:pt idx="1019">
                  <c:v>-528.38</c:v>
                </c:pt>
                <c:pt idx="1020">
                  <c:v>-546.04</c:v>
                </c:pt>
                <c:pt idx="1021">
                  <c:v>-533.38</c:v>
                </c:pt>
                <c:pt idx="1022">
                  <c:v>-529.04</c:v>
                </c:pt>
                <c:pt idx="1023">
                  <c:v>-542.04</c:v>
                </c:pt>
                <c:pt idx="1024">
                  <c:v>-605.38</c:v>
                </c:pt>
                <c:pt idx="1025">
                  <c:v>-610.04</c:v>
                </c:pt>
                <c:pt idx="1026">
                  <c:v>-617.04</c:v>
                </c:pt>
                <c:pt idx="1027">
                  <c:v>-605.71</c:v>
                </c:pt>
                <c:pt idx="1028">
                  <c:v>-349.38</c:v>
                </c:pt>
                <c:pt idx="1029">
                  <c:v>-340.71</c:v>
                </c:pt>
                <c:pt idx="1030">
                  <c:v>-316.04000000000002</c:v>
                </c:pt>
                <c:pt idx="1031">
                  <c:v>-297.04000000000002</c:v>
                </c:pt>
                <c:pt idx="1032">
                  <c:v>-257.04000000000002</c:v>
                </c:pt>
                <c:pt idx="1033">
                  <c:v>-201.38</c:v>
                </c:pt>
                <c:pt idx="1034">
                  <c:v>-547.71</c:v>
                </c:pt>
                <c:pt idx="1035">
                  <c:v>-539.38</c:v>
                </c:pt>
                <c:pt idx="1036">
                  <c:v>-550.04</c:v>
                </c:pt>
                <c:pt idx="1037">
                  <c:v>-547.04</c:v>
                </c:pt>
                <c:pt idx="1038">
                  <c:v>-543.38</c:v>
                </c:pt>
                <c:pt idx="1039">
                  <c:v>-544.38</c:v>
                </c:pt>
                <c:pt idx="1040">
                  <c:v>-615.71</c:v>
                </c:pt>
                <c:pt idx="1041">
                  <c:v>-613.04</c:v>
                </c:pt>
                <c:pt idx="1042">
                  <c:v>-613.71</c:v>
                </c:pt>
                <c:pt idx="1043">
                  <c:v>-612.71</c:v>
                </c:pt>
              </c:numCache>
            </c:numRef>
          </c:yVal>
          <c:smooth val="1"/>
        </c:ser>
        <c:ser>
          <c:idx val="7"/>
          <c:order val="3"/>
          <c:tx>
            <c:strRef>
              <c:f>גיליון1!$D$17:$F$17</c:f>
              <c:strCache>
                <c:ptCount val="3"/>
                <c:pt idx="0">
                  <c:v>30</c:v>
                </c:pt>
                <c:pt idx="1">
                  <c:v>water</c:v>
                </c:pt>
                <c:pt idx="2">
                  <c:v>1</c:v>
                </c:pt>
              </c:strCache>
            </c:strRef>
          </c:tx>
          <c:spPr>
            <a:ln w="19050" cap="rnd">
              <a:solidFill>
                <a:srgbClr val="002060"/>
              </a:solidFill>
              <a:round/>
            </a:ln>
            <a:effectLst/>
          </c:spPr>
          <c:marker>
            <c:symbol val="none"/>
          </c:marker>
          <c:xVal>
            <c:numRef>
              <c:f>גיליון1!$G$1:$ANJ$1</c:f>
              <c:numCache>
                <c:formatCode>General</c:formatCode>
                <c:ptCount val="1044"/>
                <c:pt idx="0">
                  <c:v>160.70099999999999</c:v>
                </c:pt>
                <c:pt idx="1">
                  <c:v>166.74199999999999</c:v>
                </c:pt>
                <c:pt idx="2">
                  <c:v>172.77699999999999</c:v>
                </c:pt>
                <c:pt idx="3">
                  <c:v>178.80500000000001</c:v>
                </c:pt>
                <c:pt idx="4">
                  <c:v>184.82599999999999</c:v>
                </c:pt>
                <c:pt idx="5">
                  <c:v>190.84100000000001</c:v>
                </c:pt>
                <c:pt idx="6">
                  <c:v>196.84899999999999</c:v>
                </c:pt>
                <c:pt idx="7">
                  <c:v>202.85</c:v>
                </c:pt>
                <c:pt idx="8">
                  <c:v>208.845</c:v>
                </c:pt>
                <c:pt idx="9">
                  <c:v>214.833</c:v>
                </c:pt>
                <c:pt idx="10">
                  <c:v>220.815</c:v>
                </c:pt>
                <c:pt idx="11">
                  <c:v>226.78899999999999</c:v>
                </c:pt>
                <c:pt idx="12">
                  <c:v>232.75800000000001</c:v>
                </c:pt>
                <c:pt idx="13">
                  <c:v>238.71899999999999</c:v>
                </c:pt>
                <c:pt idx="14">
                  <c:v>244.67400000000001</c:v>
                </c:pt>
                <c:pt idx="15">
                  <c:v>250.62299999999999</c:v>
                </c:pt>
                <c:pt idx="16">
                  <c:v>256.565</c:v>
                </c:pt>
                <c:pt idx="17">
                  <c:v>262.5</c:v>
                </c:pt>
                <c:pt idx="18">
                  <c:v>268.42899999999997</c:v>
                </c:pt>
                <c:pt idx="19">
                  <c:v>274.351</c:v>
                </c:pt>
                <c:pt idx="20">
                  <c:v>280.267</c:v>
                </c:pt>
                <c:pt idx="21">
                  <c:v>286.17599999999999</c:v>
                </c:pt>
                <c:pt idx="22">
                  <c:v>292.07900000000001</c:v>
                </c:pt>
                <c:pt idx="23">
                  <c:v>297.97500000000002</c:v>
                </c:pt>
                <c:pt idx="24">
                  <c:v>303.86500000000001</c:v>
                </c:pt>
                <c:pt idx="25">
                  <c:v>309.74799999999999</c:v>
                </c:pt>
                <c:pt idx="26">
                  <c:v>315.625</c:v>
                </c:pt>
                <c:pt idx="27">
                  <c:v>321.495</c:v>
                </c:pt>
                <c:pt idx="28">
                  <c:v>327.35899999999998</c:v>
                </c:pt>
                <c:pt idx="29">
                  <c:v>333.21699999999998</c:v>
                </c:pt>
                <c:pt idx="30">
                  <c:v>339.06799999999998</c:v>
                </c:pt>
                <c:pt idx="31">
                  <c:v>344.91199999999998</c:v>
                </c:pt>
                <c:pt idx="32">
                  <c:v>350.75099999999998</c:v>
                </c:pt>
                <c:pt idx="33">
                  <c:v>356.58300000000003</c:v>
                </c:pt>
                <c:pt idx="34">
                  <c:v>362.40800000000002</c:v>
                </c:pt>
                <c:pt idx="35">
                  <c:v>368.22699999999998</c:v>
                </c:pt>
                <c:pt idx="36">
                  <c:v>374.04</c:v>
                </c:pt>
                <c:pt idx="37">
                  <c:v>379.84699999999998</c:v>
                </c:pt>
                <c:pt idx="38">
                  <c:v>385.64699999999999</c:v>
                </c:pt>
                <c:pt idx="39">
                  <c:v>391.44</c:v>
                </c:pt>
                <c:pt idx="40">
                  <c:v>397.22800000000001</c:v>
                </c:pt>
                <c:pt idx="41">
                  <c:v>403.00900000000001</c:v>
                </c:pt>
                <c:pt idx="42">
                  <c:v>408.78399999999999</c:v>
                </c:pt>
                <c:pt idx="43">
                  <c:v>414.553</c:v>
                </c:pt>
                <c:pt idx="44">
                  <c:v>420.315</c:v>
                </c:pt>
                <c:pt idx="45">
                  <c:v>426.07100000000003</c:v>
                </c:pt>
                <c:pt idx="46">
                  <c:v>431.82100000000003</c:v>
                </c:pt>
                <c:pt idx="47">
                  <c:v>437.565</c:v>
                </c:pt>
                <c:pt idx="48">
                  <c:v>443.30200000000002</c:v>
                </c:pt>
                <c:pt idx="49">
                  <c:v>449.03300000000002</c:v>
                </c:pt>
                <c:pt idx="50">
                  <c:v>454.75799999999998</c:v>
                </c:pt>
                <c:pt idx="51">
                  <c:v>460.47699999999998</c:v>
                </c:pt>
                <c:pt idx="52">
                  <c:v>466.18900000000002</c:v>
                </c:pt>
                <c:pt idx="53">
                  <c:v>471.89600000000002</c:v>
                </c:pt>
                <c:pt idx="54">
                  <c:v>477.596</c:v>
                </c:pt>
                <c:pt idx="55">
                  <c:v>483.29</c:v>
                </c:pt>
                <c:pt idx="56">
                  <c:v>488.97800000000001</c:v>
                </c:pt>
                <c:pt idx="57">
                  <c:v>494.66</c:v>
                </c:pt>
                <c:pt idx="58">
                  <c:v>500.33499999999998</c:v>
                </c:pt>
                <c:pt idx="59">
                  <c:v>506.005</c:v>
                </c:pt>
                <c:pt idx="60">
                  <c:v>511.66800000000001</c:v>
                </c:pt>
                <c:pt idx="61">
                  <c:v>517.32500000000005</c:v>
                </c:pt>
                <c:pt idx="62">
                  <c:v>522.97699999999998</c:v>
                </c:pt>
                <c:pt idx="63">
                  <c:v>528.62199999999996</c:v>
                </c:pt>
                <c:pt idx="64">
                  <c:v>534.26099999999997</c:v>
                </c:pt>
                <c:pt idx="65">
                  <c:v>539.89400000000001</c:v>
                </c:pt>
                <c:pt idx="66">
                  <c:v>545.52099999999996</c:v>
                </c:pt>
                <c:pt idx="67">
                  <c:v>551.14099999999996</c:v>
                </c:pt>
                <c:pt idx="68">
                  <c:v>556.75599999999997</c:v>
                </c:pt>
                <c:pt idx="69">
                  <c:v>562.36500000000001</c:v>
                </c:pt>
                <c:pt idx="70">
                  <c:v>567.96799999999996</c:v>
                </c:pt>
                <c:pt idx="71">
                  <c:v>573.56500000000005</c:v>
                </c:pt>
                <c:pt idx="72">
                  <c:v>579.15499999999997</c:v>
                </c:pt>
                <c:pt idx="73">
                  <c:v>584.74</c:v>
                </c:pt>
                <c:pt idx="74">
                  <c:v>590.31899999999996</c:v>
                </c:pt>
                <c:pt idx="75">
                  <c:v>595.89200000000005</c:v>
                </c:pt>
                <c:pt idx="76">
                  <c:v>601.45899999999995</c:v>
                </c:pt>
                <c:pt idx="77">
                  <c:v>607.02</c:v>
                </c:pt>
                <c:pt idx="78">
                  <c:v>612.57500000000005</c:v>
                </c:pt>
                <c:pt idx="79">
                  <c:v>618.12400000000002</c:v>
                </c:pt>
                <c:pt idx="80">
                  <c:v>623.66700000000003</c:v>
                </c:pt>
                <c:pt idx="81">
                  <c:v>629.20399999999995</c:v>
                </c:pt>
                <c:pt idx="82">
                  <c:v>634.73500000000001</c:v>
                </c:pt>
                <c:pt idx="83">
                  <c:v>640.26099999999997</c:v>
                </c:pt>
                <c:pt idx="84">
                  <c:v>645.78099999999995</c:v>
                </c:pt>
                <c:pt idx="85">
                  <c:v>651.29399999999998</c:v>
                </c:pt>
                <c:pt idx="86">
                  <c:v>656.80200000000002</c:v>
                </c:pt>
                <c:pt idx="87">
                  <c:v>662.30399999999997</c:v>
                </c:pt>
                <c:pt idx="88">
                  <c:v>667.8</c:v>
                </c:pt>
                <c:pt idx="89">
                  <c:v>673.29</c:v>
                </c:pt>
                <c:pt idx="90">
                  <c:v>678.77499999999998</c:v>
                </c:pt>
                <c:pt idx="91">
                  <c:v>684.25400000000002</c:v>
                </c:pt>
                <c:pt idx="92">
                  <c:v>689.726</c:v>
                </c:pt>
                <c:pt idx="93">
                  <c:v>695.19299999999998</c:v>
                </c:pt>
                <c:pt idx="94">
                  <c:v>700.65499999999997</c:v>
                </c:pt>
                <c:pt idx="95">
                  <c:v>706.11</c:v>
                </c:pt>
                <c:pt idx="96">
                  <c:v>711.56</c:v>
                </c:pt>
                <c:pt idx="97">
                  <c:v>717.00400000000002</c:v>
                </c:pt>
                <c:pt idx="98">
                  <c:v>722.44200000000001</c:v>
                </c:pt>
                <c:pt idx="99">
                  <c:v>727.87400000000002</c:v>
                </c:pt>
                <c:pt idx="100">
                  <c:v>733.30100000000004</c:v>
                </c:pt>
                <c:pt idx="101">
                  <c:v>738.72199999999998</c:v>
                </c:pt>
                <c:pt idx="102">
                  <c:v>744.13699999999994</c:v>
                </c:pt>
                <c:pt idx="103">
                  <c:v>749.54700000000003</c:v>
                </c:pt>
                <c:pt idx="104">
                  <c:v>754.95100000000002</c:v>
                </c:pt>
                <c:pt idx="105">
                  <c:v>760.34900000000005</c:v>
                </c:pt>
                <c:pt idx="106">
                  <c:v>765.74099999999999</c:v>
                </c:pt>
                <c:pt idx="107">
                  <c:v>771.12800000000004</c:v>
                </c:pt>
                <c:pt idx="108">
                  <c:v>776.50900000000001</c:v>
                </c:pt>
                <c:pt idx="109">
                  <c:v>781.88499999999999</c:v>
                </c:pt>
                <c:pt idx="110">
                  <c:v>787.25400000000002</c:v>
                </c:pt>
                <c:pt idx="111">
                  <c:v>792.61800000000005</c:v>
                </c:pt>
                <c:pt idx="112">
                  <c:v>797.97699999999998</c:v>
                </c:pt>
                <c:pt idx="113">
                  <c:v>803.33</c:v>
                </c:pt>
                <c:pt idx="114">
                  <c:v>808.67700000000002</c:v>
                </c:pt>
                <c:pt idx="115">
                  <c:v>814.01900000000001</c:v>
                </c:pt>
                <c:pt idx="116">
                  <c:v>819.35500000000002</c:v>
                </c:pt>
                <c:pt idx="117">
                  <c:v>824.68600000000004</c:v>
                </c:pt>
                <c:pt idx="118">
                  <c:v>830.01099999999997</c:v>
                </c:pt>
                <c:pt idx="119">
                  <c:v>835.33</c:v>
                </c:pt>
                <c:pt idx="120">
                  <c:v>840.64400000000001</c:v>
                </c:pt>
                <c:pt idx="121">
                  <c:v>845.952</c:v>
                </c:pt>
                <c:pt idx="122">
                  <c:v>851.255</c:v>
                </c:pt>
                <c:pt idx="123">
                  <c:v>856.55200000000002</c:v>
                </c:pt>
                <c:pt idx="124">
                  <c:v>861.84400000000005</c:v>
                </c:pt>
                <c:pt idx="125">
                  <c:v>867.13</c:v>
                </c:pt>
                <c:pt idx="126">
                  <c:v>872.41</c:v>
                </c:pt>
                <c:pt idx="127">
                  <c:v>877.68600000000004</c:v>
                </c:pt>
                <c:pt idx="128">
                  <c:v>882.95500000000004</c:v>
                </c:pt>
                <c:pt idx="129">
                  <c:v>888.21900000000005</c:v>
                </c:pt>
                <c:pt idx="130">
                  <c:v>893.47799999999995</c:v>
                </c:pt>
                <c:pt idx="131">
                  <c:v>898.73099999999999</c:v>
                </c:pt>
                <c:pt idx="132">
                  <c:v>903.97900000000004</c:v>
                </c:pt>
                <c:pt idx="133">
                  <c:v>909.221</c:v>
                </c:pt>
                <c:pt idx="134">
                  <c:v>914.45799999999997</c:v>
                </c:pt>
                <c:pt idx="135">
                  <c:v>919.69</c:v>
                </c:pt>
                <c:pt idx="136">
                  <c:v>924.91600000000005</c:v>
                </c:pt>
                <c:pt idx="137">
                  <c:v>930.13599999999997</c:v>
                </c:pt>
                <c:pt idx="138">
                  <c:v>935.351</c:v>
                </c:pt>
                <c:pt idx="139">
                  <c:v>940.56100000000004</c:v>
                </c:pt>
                <c:pt idx="140">
                  <c:v>945.76599999999996</c:v>
                </c:pt>
                <c:pt idx="141">
                  <c:v>950.96500000000003</c:v>
                </c:pt>
                <c:pt idx="142">
                  <c:v>956.15800000000002</c:v>
                </c:pt>
                <c:pt idx="143">
                  <c:v>961.34699999999998</c:v>
                </c:pt>
                <c:pt idx="144">
                  <c:v>966.529</c:v>
                </c:pt>
                <c:pt idx="145">
                  <c:v>971.70699999999999</c:v>
                </c:pt>
                <c:pt idx="146">
                  <c:v>976.87900000000002</c:v>
                </c:pt>
                <c:pt idx="147">
                  <c:v>982.04600000000005</c:v>
                </c:pt>
                <c:pt idx="148">
                  <c:v>987.20799999999997</c:v>
                </c:pt>
                <c:pt idx="149">
                  <c:v>992.36400000000003</c:v>
                </c:pt>
                <c:pt idx="150">
                  <c:v>997.51499999999999</c:v>
                </c:pt>
                <c:pt idx="151">
                  <c:v>1002.66</c:v>
                </c:pt>
                <c:pt idx="152">
                  <c:v>1007.801</c:v>
                </c:pt>
                <c:pt idx="153">
                  <c:v>1012.936</c:v>
                </c:pt>
                <c:pt idx="154">
                  <c:v>1018.066</c:v>
                </c:pt>
                <c:pt idx="155">
                  <c:v>1023.19</c:v>
                </c:pt>
                <c:pt idx="156">
                  <c:v>1028.309</c:v>
                </c:pt>
                <c:pt idx="157">
                  <c:v>1033.423</c:v>
                </c:pt>
                <c:pt idx="158">
                  <c:v>1038.5319999999999</c:v>
                </c:pt>
                <c:pt idx="159">
                  <c:v>1043.636</c:v>
                </c:pt>
                <c:pt idx="160">
                  <c:v>1048.7339999999999</c:v>
                </c:pt>
                <c:pt idx="161">
                  <c:v>1053.827</c:v>
                </c:pt>
                <c:pt idx="162">
                  <c:v>1058.915</c:v>
                </c:pt>
                <c:pt idx="163">
                  <c:v>1063.998</c:v>
                </c:pt>
                <c:pt idx="164">
                  <c:v>1069.075</c:v>
                </c:pt>
                <c:pt idx="165">
                  <c:v>1074.1469999999999</c:v>
                </c:pt>
                <c:pt idx="166">
                  <c:v>1079.2139999999999</c:v>
                </c:pt>
                <c:pt idx="167">
                  <c:v>1084.2760000000001</c:v>
                </c:pt>
                <c:pt idx="168">
                  <c:v>1089.3330000000001</c:v>
                </c:pt>
                <c:pt idx="169">
                  <c:v>1094.385</c:v>
                </c:pt>
                <c:pt idx="170">
                  <c:v>1099.431</c:v>
                </c:pt>
                <c:pt idx="171">
                  <c:v>1104.472</c:v>
                </c:pt>
                <c:pt idx="172">
                  <c:v>1109.509</c:v>
                </c:pt>
                <c:pt idx="173">
                  <c:v>1114.54</c:v>
                </c:pt>
                <c:pt idx="174">
                  <c:v>1119.5650000000001</c:v>
                </c:pt>
                <c:pt idx="175">
                  <c:v>1124.586</c:v>
                </c:pt>
                <c:pt idx="176">
                  <c:v>1129.6020000000001</c:v>
                </c:pt>
                <c:pt idx="177">
                  <c:v>1134.6130000000001</c:v>
                </c:pt>
                <c:pt idx="178">
                  <c:v>1139.6179999999999</c:v>
                </c:pt>
                <c:pt idx="179">
                  <c:v>1144.6189999999999</c:v>
                </c:pt>
                <c:pt idx="180">
                  <c:v>1149.614</c:v>
                </c:pt>
                <c:pt idx="181">
                  <c:v>1154.604</c:v>
                </c:pt>
                <c:pt idx="182">
                  <c:v>1159.5889999999999</c:v>
                </c:pt>
                <c:pt idx="183">
                  <c:v>1164.57</c:v>
                </c:pt>
                <c:pt idx="184">
                  <c:v>1169.5450000000001</c:v>
                </c:pt>
                <c:pt idx="185">
                  <c:v>1174.5150000000001</c:v>
                </c:pt>
                <c:pt idx="186">
                  <c:v>1179.48</c:v>
                </c:pt>
                <c:pt idx="187">
                  <c:v>1184.44</c:v>
                </c:pt>
                <c:pt idx="188">
                  <c:v>1189.395</c:v>
                </c:pt>
                <c:pt idx="189">
                  <c:v>1194.345</c:v>
                </c:pt>
                <c:pt idx="190">
                  <c:v>1199.29</c:v>
                </c:pt>
                <c:pt idx="191">
                  <c:v>1204.23</c:v>
                </c:pt>
                <c:pt idx="192">
                  <c:v>1209.165</c:v>
                </c:pt>
                <c:pt idx="193">
                  <c:v>1214.095</c:v>
                </c:pt>
                <c:pt idx="194">
                  <c:v>1219.021</c:v>
                </c:pt>
                <c:pt idx="195">
                  <c:v>1223.941</c:v>
                </c:pt>
                <c:pt idx="196">
                  <c:v>1228.856</c:v>
                </c:pt>
                <c:pt idx="197">
                  <c:v>1233.7660000000001</c:v>
                </c:pt>
                <c:pt idx="198">
                  <c:v>1238.672</c:v>
                </c:pt>
                <c:pt idx="199">
                  <c:v>1243.5719999999999</c:v>
                </c:pt>
                <c:pt idx="200">
                  <c:v>1248.4670000000001</c:v>
                </c:pt>
                <c:pt idx="201">
                  <c:v>1253.3579999999999</c:v>
                </c:pt>
                <c:pt idx="202">
                  <c:v>1258.2439999999999</c:v>
                </c:pt>
                <c:pt idx="203">
                  <c:v>1263.124</c:v>
                </c:pt>
                <c:pt idx="204">
                  <c:v>1268</c:v>
                </c:pt>
                <c:pt idx="205">
                  <c:v>1272.8710000000001</c:v>
                </c:pt>
                <c:pt idx="206">
                  <c:v>1277.7370000000001</c:v>
                </c:pt>
                <c:pt idx="207">
                  <c:v>1282.5989999999999</c:v>
                </c:pt>
                <c:pt idx="208">
                  <c:v>1287.4549999999999</c:v>
                </c:pt>
                <c:pt idx="209">
                  <c:v>1292.306</c:v>
                </c:pt>
                <c:pt idx="210">
                  <c:v>1297.153</c:v>
                </c:pt>
                <c:pt idx="211">
                  <c:v>1301.9949999999999</c:v>
                </c:pt>
                <c:pt idx="212">
                  <c:v>1306.8320000000001</c:v>
                </c:pt>
                <c:pt idx="213">
                  <c:v>1311.664</c:v>
                </c:pt>
                <c:pt idx="214">
                  <c:v>1316.491</c:v>
                </c:pt>
                <c:pt idx="215">
                  <c:v>1321.3140000000001</c:v>
                </c:pt>
                <c:pt idx="216">
                  <c:v>1326.1320000000001</c:v>
                </c:pt>
                <c:pt idx="217">
                  <c:v>1330.9449999999999</c:v>
                </c:pt>
                <c:pt idx="218">
                  <c:v>1335.7529999999999</c:v>
                </c:pt>
                <c:pt idx="219">
                  <c:v>1340.556</c:v>
                </c:pt>
                <c:pt idx="220">
                  <c:v>1345.354</c:v>
                </c:pt>
                <c:pt idx="221">
                  <c:v>1350.1479999999999</c:v>
                </c:pt>
                <c:pt idx="222">
                  <c:v>1354.9369999999999</c:v>
                </c:pt>
                <c:pt idx="223">
                  <c:v>1359.722</c:v>
                </c:pt>
                <c:pt idx="224">
                  <c:v>1364.501</c:v>
                </c:pt>
                <c:pt idx="225">
                  <c:v>1369.2760000000001</c:v>
                </c:pt>
                <c:pt idx="226">
                  <c:v>1374.046</c:v>
                </c:pt>
                <c:pt idx="227">
                  <c:v>1378.8109999999999</c:v>
                </c:pt>
                <c:pt idx="228">
                  <c:v>1383.5719999999999</c:v>
                </c:pt>
                <c:pt idx="229">
                  <c:v>1388.327</c:v>
                </c:pt>
                <c:pt idx="230">
                  <c:v>1393.079</c:v>
                </c:pt>
                <c:pt idx="231">
                  <c:v>1397.825</c:v>
                </c:pt>
                <c:pt idx="232">
                  <c:v>1402.567</c:v>
                </c:pt>
                <c:pt idx="233">
                  <c:v>1407.3040000000001</c:v>
                </c:pt>
                <c:pt idx="234">
                  <c:v>1412.0360000000001</c:v>
                </c:pt>
                <c:pt idx="235">
                  <c:v>1416.7639999999999</c:v>
                </c:pt>
                <c:pt idx="236">
                  <c:v>1421.4870000000001</c:v>
                </c:pt>
                <c:pt idx="237">
                  <c:v>1426.2049999999999</c:v>
                </c:pt>
                <c:pt idx="238">
                  <c:v>1430.9190000000001</c:v>
                </c:pt>
                <c:pt idx="239">
                  <c:v>1435.6279999999999</c:v>
                </c:pt>
                <c:pt idx="240">
                  <c:v>1440.3330000000001</c:v>
                </c:pt>
                <c:pt idx="241">
                  <c:v>1445.0319999999999</c:v>
                </c:pt>
                <c:pt idx="242">
                  <c:v>1449.7270000000001</c:v>
                </c:pt>
                <c:pt idx="243">
                  <c:v>1454.4179999999999</c:v>
                </c:pt>
                <c:pt idx="244">
                  <c:v>1459.104</c:v>
                </c:pt>
                <c:pt idx="245">
                  <c:v>1463.7850000000001</c:v>
                </c:pt>
                <c:pt idx="246">
                  <c:v>1468.462</c:v>
                </c:pt>
                <c:pt idx="247">
                  <c:v>1473.134</c:v>
                </c:pt>
                <c:pt idx="248">
                  <c:v>1477.8019999999999</c:v>
                </c:pt>
                <c:pt idx="249">
                  <c:v>1482.4649999999999</c:v>
                </c:pt>
                <c:pt idx="250">
                  <c:v>1487.123</c:v>
                </c:pt>
                <c:pt idx="251">
                  <c:v>1491.777</c:v>
                </c:pt>
                <c:pt idx="252">
                  <c:v>1496.4259999999999</c:v>
                </c:pt>
                <c:pt idx="253">
                  <c:v>1501.0709999999999</c:v>
                </c:pt>
                <c:pt idx="254">
                  <c:v>1505.711</c:v>
                </c:pt>
                <c:pt idx="255">
                  <c:v>1510.347</c:v>
                </c:pt>
                <c:pt idx="256">
                  <c:v>1514.9780000000001</c:v>
                </c:pt>
                <c:pt idx="257">
                  <c:v>1519.604</c:v>
                </c:pt>
                <c:pt idx="258">
                  <c:v>1524.2260000000001</c:v>
                </c:pt>
                <c:pt idx="259">
                  <c:v>1528.8440000000001</c:v>
                </c:pt>
                <c:pt idx="260">
                  <c:v>1533.4570000000001</c:v>
                </c:pt>
                <c:pt idx="261">
                  <c:v>1538.0650000000001</c:v>
                </c:pt>
                <c:pt idx="262">
                  <c:v>1542.6690000000001</c:v>
                </c:pt>
                <c:pt idx="263">
                  <c:v>1547.269</c:v>
                </c:pt>
                <c:pt idx="264">
                  <c:v>1551.864</c:v>
                </c:pt>
                <c:pt idx="265">
                  <c:v>1556.454</c:v>
                </c:pt>
                <c:pt idx="266">
                  <c:v>1561.0409999999999</c:v>
                </c:pt>
                <c:pt idx="267">
                  <c:v>1565.6220000000001</c:v>
                </c:pt>
                <c:pt idx="268">
                  <c:v>1570.1990000000001</c:v>
                </c:pt>
                <c:pt idx="269">
                  <c:v>1574.7719999999999</c:v>
                </c:pt>
                <c:pt idx="270">
                  <c:v>1579.34</c:v>
                </c:pt>
                <c:pt idx="271">
                  <c:v>1583.904</c:v>
                </c:pt>
                <c:pt idx="272">
                  <c:v>1588.4639999999999</c:v>
                </c:pt>
                <c:pt idx="273">
                  <c:v>1593.019</c:v>
                </c:pt>
                <c:pt idx="274">
                  <c:v>1597.569</c:v>
                </c:pt>
                <c:pt idx="275">
                  <c:v>1602.115</c:v>
                </c:pt>
                <c:pt idx="276">
                  <c:v>1606.6569999999999</c:v>
                </c:pt>
                <c:pt idx="277">
                  <c:v>1611.1949999999999</c:v>
                </c:pt>
                <c:pt idx="278">
                  <c:v>1615.7280000000001</c:v>
                </c:pt>
                <c:pt idx="279">
                  <c:v>1620.2560000000001</c:v>
                </c:pt>
                <c:pt idx="280">
                  <c:v>1624.78</c:v>
                </c:pt>
                <c:pt idx="281">
                  <c:v>1629.3</c:v>
                </c:pt>
                <c:pt idx="282">
                  <c:v>1633.816</c:v>
                </c:pt>
                <c:pt idx="283">
                  <c:v>1638.327</c:v>
                </c:pt>
                <c:pt idx="284">
                  <c:v>1642.8340000000001</c:v>
                </c:pt>
                <c:pt idx="285">
                  <c:v>1647.336</c:v>
                </c:pt>
                <c:pt idx="286">
                  <c:v>1651.8340000000001</c:v>
                </c:pt>
                <c:pt idx="287">
                  <c:v>1656.328</c:v>
                </c:pt>
                <c:pt idx="288">
                  <c:v>1660.817</c:v>
                </c:pt>
                <c:pt idx="289">
                  <c:v>1665.3019999999999</c:v>
                </c:pt>
                <c:pt idx="290">
                  <c:v>1669.7829999999999</c:v>
                </c:pt>
                <c:pt idx="291">
                  <c:v>1674.259</c:v>
                </c:pt>
                <c:pt idx="292">
                  <c:v>1678.732</c:v>
                </c:pt>
                <c:pt idx="293">
                  <c:v>1683.1990000000001</c:v>
                </c:pt>
                <c:pt idx="294">
                  <c:v>1687.663</c:v>
                </c:pt>
                <c:pt idx="295">
                  <c:v>1692.1220000000001</c:v>
                </c:pt>
                <c:pt idx="296">
                  <c:v>1696.577</c:v>
                </c:pt>
                <c:pt idx="297">
                  <c:v>1701.028</c:v>
                </c:pt>
                <c:pt idx="298">
                  <c:v>1705.4739999999999</c:v>
                </c:pt>
                <c:pt idx="299">
                  <c:v>1709.9169999999999</c:v>
                </c:pt>
                <c:pt idx="300">
                  <c:v>1714.355</c:v>
                </c:pt>
                <c:pt idx="301">
                  <c:v>1718.788</c:v>
                </c:pt>
                <c:pt idx="302">
                  <c:v>1723.2180000000001</c:v>
                </c:pt>
                <c:pt idx="303">
                  <c:v>1727.643</c:v>
                </c:pt>
                <c:pt idx="304">
                  <c:v>1732.0640000000001</c:v>
                </c:pt>
                <c:pt idx="305">
                  <c:v>1736.481</c:v>
                </c:pt>
                <c:pt idx="306">
                  <c:v>1740.893</c:v>
                </c:pt>
                <c:pt idx="307">
                  <c:v>1745.3009999999999</c:v>
                </c:pt>
                <c:pt idx="308">
                  <c:v>1749.7049999999999</c:v>
                </c:pt>
                <c:pt idx="309">
                  <c:v>1754.105</c:v>
                </c:pt>
                <c:pt idx="310">
                  <c:v>1758.501</c:v>
                </c:pt>
                <c:pt idx="311">
                  <c:v>1762.893</c:v>
                </c:pt>
                <c:pt idx="312">
                  <c:v>1767.28</c:v>
                </c:pt>
                <c:pt idx="313">
                  <c:v>1771.663</c:v>
                </c:pt>
                <c:pt idx="314">
                  <c:v>1776.0419999999999</c:v>
                </c:pt>
                <c:pt idx="315">
                  <c:v>1780.4169999999999</c:v>
                </c:pt>
                <c:pt idx="316">
                  <c:v>1784.787</c:v>
                </c:pt>
                <c:pt idx="317">
                  <c:v>1789.154</c:v>
                </c:pt>
                <c:pt idx="318">
                  <c:v>1793.5160000000001</c:v>
                </c:pt>
                <c:pt idx="319">
                  <c:v>1797.874</c:v>
                </c:pt>
                <c:pt idx="320">
                  <c:v>1802.2280000000001</c:v>
                </c:pt>
                <c:pt idx="321">
                  <c:v>1806.578</c:v>
                </c:pt>
                <c:pt idx="322">
                  <c:v>1810.924</c:v>
                </c:pt>
                <c:pt idx="323">
                  <c:v>1815.2660000000001</c:v>
                </c:pt>
                <c:pt idx="324">
                  <c:v>1819.6030000000001</c:v>
                </c:pt>
                <c:pt idx="325">
                  <c:v>1823.9369999999999</c:v>
                </c:pt>
                <c:pt idx="326">
                  <c:v>1828.2660000000001</c:v>
                </c:pt>
                <c:pt idx="327">
                  <c:v>1832.5909999999999</c:v>
                </c:pt>
                <c:pt idx="328">
                  <c:v>1836.913</c:v>
                </c:pt>
                <c:pt idx="329">
                  <c:v>1841.23</c:v>
                </c:pt>
                <c:pt idx="330">
                  <c:v>1845.5429999999999</c:v>
                </c:pt>
                <c:pt idx="331">
                  <c:v>1849.8520000000001</c:v>
                </c:pt>
                <c:pt idx="332">
                  <c:v>1854.1559999999999</c:v>
                </c:pt>
                <c:pt idx="333">
                  <c:v>1858.4570000000001</c:v>
                </c:pt>
                <c:pt idx="334">
                  <c:v>1862.7539999999999</c:v>
                </c:pt>
                <c:pt idx="335">
                  <c:v>1867.047</c:v>
                </c:pt>
                <c:pt idx="336">
                  <c:v>1871.335</c:v>
                </c:pt>
                <c:pt idx="337">
                  <c:v>1875.62</c:v>
                </c:pt>
                <c:pt idx="338">
                  <c:v>1879.9</c:v>
                </c:pt>
                <c:pt idx="339">
                  <c:v>1884.1769999999999</c:v>
                </c:pt>
                <c:pt idx="340">
                  <c:v>1888.4490000000001</c:v>
                </c:pt>
                <c:pt idx="341">
                  <c:v>1892.7180000000001</c:v>
                </c:pt>
                <c:pt idx="342">
                  <c:v>1896.982</c:v>
                </c:pt>
                <c:pt idx="343">
                  <c:v>1901.2429999999999</c:v>
                </c:pt>
                <c:pt idx="344">
                  <c:v>1905.499</c:v>
                </c:pt>
                <c:pt idx="345">
                  <c:v>1909.752</c:v>
                </c:pt>
                <c:pt idx="346">
                  <c:v>1914</c:v>
                </c:pt>
                <c:pt idx="347">
                  <c:v>1918.2449999999999</c:v>
                </c:pt>
                <c:pt idx="348">
                  <c:v>1922.4849999999999</c:v>
                </c:pt>
                <c:pt idx="349">
                  <c:v>1926.722</c:v>
                </c:pt>
                <c:pt idx="350">
                  <c:v>1930.954</c:v>
                </c:pt>
                <c:pt idx="351">
                  <c:v>1935.183</c:v>
                </c:pt>
                <c:pt idx="352">
                  <c:v>1939.4079999999999</c:v>
                </c:pt>
                <c:pt idx="353">
                  <c:v>1943.6279999999999</c:v>
                </c:pt>
                <c:pt idx="354">
                  <c:v>1947.845</c:v>
                </c:pt>
                <c:pt idx="355">
                  <c:v>1952.058</c:v>
                </c:pt>
                <c:pt idx="356">
                  <c:v>1956.2670000000001</c:v>
                </c:pt>
                <c:pt idx="357">
                  <c:v>1960.472</c:v>
                </c:pt>
                <c:pt idx="358">
                  <c:v>1964.673</c:v>
                </c:pt>
                <c:pt idx="359">
                  <c:v>1968.87</c:v>
                </c:pt>
                <c:pt idx="360">
                  <c:v>1973.0630000000001</c:v>
                </c:pt>
                <c:pt idx="361">
                  <c:v>1977.252</c:v>
                </c:pt>
                <c:pt idx="362">
                  <c:v>1981.4380000000001</c:v>
                </c:pt>
                <c:pt idx="363">
                  <c:v>1985.6189999999999</c:v>
                </c:pt>
                <c:pt idx="364">
                  <c:v>1989.797</c:v>
                </c:pt>
                <c:pt idx="365">
                  <c:v>1993.971</c:v>
                </c:pt>
                <c:pt idx="366">
                  <c:v>1998.14</c:v>
                </c:pt>
                <c:pt idx="367">
                  <c:v>2002.306</c:v>
                </c:pt>
                <c:pt idx="368">
                  <c:v>2006.4690000000001</c:v>
                </c:pt>
                <c:pt idx="369">
                  <c:v>2010.627</c:v>
                </c:pt>
                <c:pt idx="370">
                  <c:v>2014.7809999999999</c:v>
                </c:pt>
                <c:pt idx="371">
                  <c:v>2018.932</c:v>
                </c:pt>
                <c:pt idx="372">
                  <c:v>2023.078</c:v>
                </c:pt>
                <c:pt idx="373">
                  <c:v>2027.221</c:v>
                </c:pt>
                <c:pt idx="374">
                  <c:v>2031.36</c:v>
                </c:pt>
                <c:pt idx="375">
                  <c:v>2035.4949999999999</c:v>
                </c:pt>
                <c:pt idx="376">
                  <c:v>2039.627</c:v>
                </c:pt>
                <c:pt idx="377">
                  <c:v>2043.7539999999999</c:v>
                </c:pt>
                <c:pt idx="378">
                  <c:v>2047.8779999999999</c:v>
                </c:pt>
                <c:pt idx="379">
                  <c:v>2051.998</c:v>
                </c:pt>
                <c:pt idx="380">
                  <c:v>2056.114</c:v>
                </c:pt>
                <c:pt idx="381">
                  <c:v>2060.2260000000001</c:v>
                </c:pt>
                <c:pt idx="382">
                  <c:v>2064.3339999999998</c:v>
                </c:pt>
                <c:pt idx="383">
                  <c:v>2068.4389999999999</c:v>
                </c:pt>
                <c:pt idx="384">
                  <c:v>2072.54</c:v>
                </c:pt>
                <c:pt idx="385">
                  <c:v>2076.6370000000002</c:v>
                </c:pt>
                <c:pt idx="386">
                  <c:v>2080.73</c:v>
                </c:pt>
                <c:pt idx="387">
                  <c:v>2084.8200000000002</c:v>
                </c:pt>
                <c:pt idx="388">
                  <c:v>2088.9059999999999</c:v>
                </c:pt>
                <c:pt idx="389">
                  <c:v>2092.9879999999998</c:v>
                </c:pt>
                <c:pt idx="390">
                  <c:v>2097.0659999999998</c:v>
                </c:pt>
                <c:pt idx="391">
                  <c:v>2101.14</c:v>
                </c:pt>
                <c:pt idx="392">
                  <c:v>2105.2109999999998</c:v>
                </c:pt>
                <c:pt idx="393">
                  <c:v>2109.2779999999998</c:v>
                </c:pt>
                <c:pt idx="394">
                  <c:v>2113.3420000000001</c:v>
                </c:pt>
                <c:pt idx="395">
                  <c:v>2117.4009999999998</c:v>
                </c:pt>
                <c:pt idx="396">
                  <c:v>2121.4569999999999</c:v>
                </c:pt>
                <c:pt idx="397">
                  <c:v>2125.509</c:v>
                </c:pt>
                <c:pt idx="398">
                  <c:v>2129.558</c:v>
                </c:pt>
                <c:pt idx="399">
                  <c:v>2133.6019999999999</c:v>
                </c:pt>
                <c:pt idx="400">
                  <c:v>2137.643</c:v>
                </c:pt>
                <c:pt idx="401">
                  <c:v>2141.681</c:v>
                </c:pt>
                <c:pt idx="402">
                  <c:v>2145.7139999999999</c:v>
                </c:pt>
                <c:pt idx="403">
                  <c:v>2149.7440000000001</c:v>
                </c:pt>
                <c:pt idx="404">
                  <c:v>2153.77</c:v>
                </c:pt>
                <c:pt idx="405">
                  <c:v>2157.7930000000001</c:v>
                </c:pt>
                <c:pt idx="406">
                  <c:v>2161.8119999999999</c:v>
                </c:pt>
                <c:pt idx="407">
                  <c:v>2165.8270000000002</c:v>
                </c:pt>
                <c:pt idx="408">
                  <c:v>2169.8380000000002</c:v>
                </c:pt>
                <c:pt idx="409">
                  <c:v>2173.846</c:v>
                </c:pt>
                <c:pt idx="410">
                  <c:v>2177.8510000000001</c:v>
                </c:pt>
                <c:pt idx="411">
                  <c:v>2181.8510000000001</c:v>
                </c:pt>
                <c:pt idx="412">
                  <c:v>2185.848</c:v>
                </c:pt>
                <c:pt idx="413">
                  <c:v>2189.8409999999999</c:v>
                </c:pt>
                <c:pt idx="414">
                  <c:v>2193.8310000000001</c:v>
                </c:pt>
                <c:pt idx="415">
                  <c:v>2197.817</c:v>
                </c:pt>
                <c:pt idx="416">
                  <c:v>2201.799</c:v>
                </c:pt>
                <c:pt idx="417">
                  <c:v>2205.7779999999998</c:v>
                </c:pt>
                <c:pt idx="418">
                  <c:v>2209.7530000000002</c:v>
                </c:pt>
                <c:pt idx="419">
                  <c:v>2213.7249999999999</c:v>
                </c:pt>
                <c:pt idx="420">
                  <c:v>2217.6930000000002</c:v>
                </c:pt>
                <c:pt idx="421">
                  <c:v>2221.6570000000002</c:v>
                </c:pt>
                <c:pt idx="422">
                  <c:v>2225.6179999999999</c:v>
                </c:pt>
                <c:pt idx="423">
                  <c:v>2229.5749999999998</c:v>
                </c:pt>
                <c:pt idx="424">
                  <c:v>2233.529</c:v>
                </c:pt>
                <c:pt idx="425">
                  <c:v>2237.4789999999998</c:v>
                </c:pt>
                <c:pt idx="426">
                  <c:v>2241.4250000000002</c:v>
                </c:pt>
                <c:pt idx="427">
                  <c:v>2245.3679999999999</c:v>
                </c:pt>
                <c:pt idx="428">
                  <c:v>2249.3069999999998</c:v>
                </c:pt>
                <c:pt idx="429">
                  <c:v>2253.2429999999999</c:v>
                </c:pt>
                <c:pt idx="430">
                  <c:v>2257.1750000000002</c:v>
                </c:pt>
                <c:pt idx="431">
                  <c:v>2261.1039999999998</c:v>
                </c:pt>
                <c:pt idx="432">
                  <c:v>2265.029</c:v>
                </c:pt>
                <c:pt idx="433">
                  <c:v>2268.9499999999998</c:v>
                </c:pt>
                <c:pt idx="434">
                  <c:v>2272.8679999999999</c:v>
                </c:pt>
                <c:pt idx="435">
                  <c:v>2276.7829999999999</c:v>
                </c:pt>
                <c:pt idx="436">
                  <c:v>2280.694</c:v>
                </c:pt>
                <c:pt idx="437">
                  <c:v>2284.6010000000001</c:v>
                </c:pt>
                <c:pt idx="438">
                  <c:v>2288.5050000000001</c:v>
                </c:pt>
                <c:pt idx="439">
                  <c:v>2292.4050000000002</c:v>
                </c:pt>
                <c:pt idx="440">
                  <c:v>2296.3020000000001</c:v>
                </c:pt>
                <c:pt idx="441">
                  <c:v>2300.1950000000002</c:v>
                </c:pt>
                <c:pt idx="442">
                  <c:v>2304.085</c:v>
                </c:pt>
                <c:pt idx="443">
                  <c:v>2307.971</c:v>
                </c:pt>
                <c:pt idx="444">
                  <c:v>2311.8539999999998</c:v>
                </c:pt>
                <c:pt idx="445">
                  <c:v>2315.7339999999999</c:v>
                </c:pt>
                <c:pt idx="446">
                  <c:v>2319.6089999999999</c:v>
                </c:pt>
                <c:pt idx="447">
                  <c:v>2323.482</c:v>
                </c:pt>
                <c:pt idx="448">
                  <c:v>2327.3510000000001</c:v>
                </c:pt>
                <c:pt idx="449">
                  <c:v>2331.2159999999999</c:v>
                </c:pt>
                <c:pt idx="450">
                  <c:v>2335.078</c:v>
                </c:pt>
                <c:pt idx="451">
                  <c:v>2338.9369999999999</c:v>
                </c:pt>
                <c:pt idx="452">
                  <c:v>2342.7919999999999</c:v>
                </c:pt>
                <c:pt idx="453">
                  <c:v>2346.643</c:v>
                </c:pt>
                <c:pt idx="454">
                  <c:v>2350.4920000000002</c:v>
                </c:pt>
                <c:pt idx="455">
                  <c:v>2354.3359999999998</c:v>
                </c:pt>
                <c:pt idx="456">
                  <c:v>2358.1779999999999</c:v>
                </c:pt>
                <c:pt idx="457">
                  <c:v>2362.0149999999999</c:v>
                </c:pt>
                <c:pt idx="458">
                  <c:v>2365.85</c:v>
                </c:pt>
                <c:pt idx="459">
                  <c:v>2369.681</c:v>
                </c:pt>
                <c:pt idx="460">
                  <c:v>2373.5079999999998</c:v>
                </c:pt>
                <c:pt idx="461">
                  <c:v>2377.3330000000001</c:v>
                </c:pt>
                <c:pt idx="462">
                  <c:v>2381.1529999999998</c:v>
                </c:pt>
                <c:pt idx="463">
                  <c:v>2384.971</c:v>
                </c:pt>
                <c:pt idx="464">
                  <c:v>2388.7849999999999</c:v>
                </c:pt>
                <c:pt idx="465">
                  <c:v>2392.5949999999998</c:v>
                </c:pt>
                <c:pt idx="466">
                  <c:v>2396.402</c:v>
                </c:pt>
                <c:pt idx="467">
                  <c:v>2400.2060000000001</c:v>
                </c:pt>
                <c:pt idx="468">
                  <c:v>2404.0070000000001</c:v>
                </c:pt>
                <c:pt idx="469">
                  <c:v>2407.8040000000001</c:v>
                </c:pt>
                <c:pt idx="470">
                  <c:v>2411.5970000000002</c:v>
                </c:pt>
                <c:pt idx="471">
                  <c:v>2415.3879999999999</c:v>
                </c:pt>
                <c:pt idx="472">
                  <c:v>2419.174</c:v>
                </c:pt>
                <c:pt idx="473">
                  <c:v>2422.9580000000001</c:v>
                </c:pt>
                <c:pt idx="474">
                  <c:v>2426.7379999999998</c:v>
                </c:pt>
                <c:pt idx="475">
                  <c:v>2430.5149999999999</c:v>
                </c:pt>
                <c:pt idx="476">
                  <c:v>2434.2890000000002</c:v>
                </c:pt>
                <c:pt idx="477">
                  <c:v>2438.0590000000002</c:v>
                </c:pt>
                <c:pt idx="478">
                  <c:v>2441.8249999999998</c:v>
                </c:pt>
                <c:pt idx="479">
                  <c:v>2445.5889999999999</c:v>
                </c:pt>
                <c:pt idx="480">
                  <c:v>2449.3490000000002</c:v>
                </c:pt>
                <c:pt idx="481">
                  <c:v>2453.1060000000002</c:v>
                </c:pt>
                <c:pt idx="482">
                  <c:v>2456.8589999999999</c:v>
                </c:pt>
                <c:pt idx="483">
                  <c:v>2460.61</c:v>
                </c:pt>
                <c:pt idx="484">
                  <c:v>2464.3560000000002</c:v>
                </c:pt>
                <c:pt idx="485">
                  <c:v>2468.1</c:v>
                </c:pt>
                <c:pt idx="486">
                  <c:v>2471.84</c:v>
                </c:pt>
                <c:pt idx="487">
                  <c:v>2475.5770000000002</c:v>
                </c:pt>
                <c:pt idx="488">
                  <c:v>2479.3110000000001</c:v>
                </c:pt>
                <c:pt idx="489">
                  <c:v>2483.0410000000002</c:v>
                </c:pt>
                <c:pt idx="490">
                  <c:v>2486.768</c:v>
                </c:pt>
                <c:pt idx="491">
                  <c:v>2490.4920000000002</c:v>
                </c:pt>
                <c:pt idx="492">
                  <c:v>2494.2130000000002</c:v>
                </c:pt>
                <c:pt idx="493">
                  <c:v>2497.9299999999998</c:v>
                </c:pt>
                <c:pt idx="494">
                  <c:v>2501.6439999999998</c:v>
                </c:pt>
                <c:pt idx="495">
                  <c:v>2505.355</c:v>
                </c:pt>
                <c:pt idx="496">
                  <c:v>2509.0619999999999</c:v>
                </c:pt>
                <c:pt idx="497">
                  <c:v>2512.7660000000001</c:v>
                </c:pt>
                <c:pt idx="498">
                  <c:v>2516.4670000000001</c:v>
                </c:pt>
                <c:pt idx="499">
                  <c:v>2520.165</c:v>
                </c:pt>
                <c:pt idx="500">
                  <c:v>2523.8589999999999</c:v>
                </c:pt>
                <c:pt idx="501">
                  <c:v>2527.5509999999999</c:v>
                </c:pt>
                <c:pt idx="502">
                  <c:v>2531.239</c:v>
                </c:pt>
                <c:pt idx="503">
                  <c:v>2534.9229999999998</c:v>
                </c:pt>
                <c:pt idx="504">
                  <c:v>2538.605</c:v>
                </c:pt>
                <c:pt idx="505">
                  <c:v>2542.2829999999999</c:v>
                </c:pt>
                <c:pt idx="506">
                  <c:v>2545.9580000000001</c:v>
                </c:pt>
                <c:pt idx="507">
                  <c:v>2549.63</c:v>
                </c:pt>
                <c:pt idx="508">
                  <c:v>2553.299</c:v>
                </c:pt>
                <c:pt idx="509">
                  <c:v>2556.9639999999999</c:v>
                </c:pt>
                <c:pt idx="510">
                  <c:v>2560.6260000000002</c:v>
                </c:pt>
                <c:pt idx="511">
                  <c:v>2564.2849999999999</c:v>
                </c:pt>
                <c:pt idx="512">
                  <c:v>2567.9409999999998</c:v>
                </c:pt>
                <c:pt idx="513">
                  <c:v>2571.5940000000001</c:v>
                </c:pt>
                <c:pt idx="514">
                  <c:v>2575.2429999999999</c:v>
                </c:pt>
                <c:pt idx="515">
                  <c:v>2578.89</c:v>
                </c:pt>
                <c:pt idx="516">
                  <c:v>2582.5329999999999</c:v>
                </c:pt>
                <c:pt idx="517">
                  <c:v>2586.1729999999998</c:v>
                </c:pt>
                <c:pt idx="518">
                  <c:v>2589.8090000000002</c:v>
                </c:pt>
                <c:pt idx="519">
                  <c:v>2593.4430000000002</c:v>
                </c:pt>
                <c:pt idx="520">
                  <c:v>2597.0729999999999</c:v>
                </c:pt>
                <c:pt idx="521">
                  <c:v>2600.701</c:v>
                </c:pt>
                <c:pt idx="522">
                  <c:v>2604.3249999999998</c:v>
                </c:pt>
                <c:pt idx="523">
                  <c:v>2607.9459999999999</c:v>
                </c:pt>
                <c:pt idx="524">
                  <c:v>2611.5639999999999</c:v>
                </c:pt>
                <c:pt idx="525">
                  <c:v>2615.1779999999999</c:v>
                </c:pt>
                <c:pt idx="526">
                  <c:v>2618.79</c:v>
                </c:pt>
                <c:pt idx="527">
                  <c:v>2622.3980000000001</c:v>
                </c:pt>
                <c:pt idx="528">
                  <c:v>2626.0039999999999</c:v>
                </c:pt>
                <c:pt idx="529">
                  <c:v>2629.6060000000002</c:v>
                </c:pt>
                <c:pt idx="530">
                  <c:v>2633.2049999999999</c:v>
                </c:pt>
                <c:pt idx="531">
                  <c:v>2636.8009999999999</c:v>
                </c:pt>
                <c:pt idx="532">
                  <c:v>2640.3939999999998</c:v>
                </c:pt>
                <c:pt idx="533">
                  <c:v>2643.9830000000002</c:v>
                </c:pt>
                <c:pt idx="534">
                  <c:v>2647.57</c:v>
                </c:pt>
                <c:pt idx="535">
                  <c:v>2651.1529999999998</c:v>
                </c:pt>
                <c:pt idx="536">
                  <c:v>2654.7339999999999</c:v>
                </c:pt>
                <c:pt idx="537">
                  <c:v>2658.3110000000001</c:v>
                </c:pt>
                <c:pt idx="538">
                  <c:v>2661.8850000000002</c:v>
                </c:pt>
                <c:pt idx="539">
                  <c:v>2665.4560000000001</c:v>
                </c:pt>
                <c:pt idx="540">
                  <c:v>2669.0250000000001</c:v>
                </c:pt>
                <c:pt idx="541">
                  <c:v>2672.5889999999999</c:v>
                </c:pt>
                <c:pt idx="542">
                  <c:v>2676.1509999999998</c:v>
                </c:pt>
                <c:pt idx="543">
                  <c:v>2679.71</c:v>
                </c:pt>
                <c:pt idx="544">
                  <c:v>2683.2660000000001</c:v>
                </c:pt>
                <c:pt idx="545">
                  <c:v>2686.819</c:v>
                </c:pt>
                <c:pt idx="546">
                  <c:v>2690.3679999999999</c:v>
                </c:pt>
                <c:pt idx="547">
                  <c:v>2693.915</c:v>
                </c:pt>
                <c:pt idx="548">
                  <c:v>2697.4580000000001</c:v>
                </c:pt>
                <c:pt idx="549">
                  <c:v>2700.9989999999998</c:v>
                </c:pt>
                <c:pt idx="550">
                  <c:v>2704.5360000000001</c:v>
                </c:pt>
                <c:pt idx="551">
                  <c:v>2708.0709999999999</c:v>
                </c:pt>
                <c:pt idx="552">
                  <c:v>2711.6019999999999</c:v>
                </c:pt>
                <c:pt idx="553">
                  <c:v>2715.13</c:v>
                </c:pt>
                <c:pt idx="554">
                  <c:v>2718.6559999999999</c:v>
                </c:pt>
                <c:pt idx="555">
                  <c:v>2722.1779999999999</c:v>
                </c:pt>
                <c:pt idx="556">
                  <c:v>2725.6970000000001</c:v>
                </c:pt>
                <c:pt idx="557">
                  <c:v>2729.2139999999999</c:v>
                </c:pt>
                <c:pt idx="558">
                  <c:v>2732.7269999999999</c:v>
                </c:pt>
                <c:pt idx="559">
                  <c:v>2736.2370000000001</c:v>
                </c:pt>
                <c:pt idx="560">
                  <c:v>2739.7440000000001</c:v>
                </c:pt>
                <c:pt idx="561">
                  <c:v>2743.2489999999998</c:v>
                </c:pt>
                <c:pt idx="562">
                  <c:v>2746.75</c:v>
                </c:pt>
                <c:pt idx="563">
                  <c:v>2750.248</c:v>
                </c:pt>
                <c:pt idx="564">
                  <c:v>2753.7429999999999</c:v>
                </c:pt>
                <c:pt idx="565">
                  <c:v>2757.2359999999999</c:v>
                </c:pt>
                <c:pt idx="566">
                  <c:v>2760.7249999999999</c:v>
                </c:pt>
                <c:pt idx="567">
                  <c:v>2764.2109999999998</c:v>
                </c:pt>
                <c:pt idx="568">
                  <c:v>2767.6950000000002</c:v>
                </c:pt>
                <c:pt idx="569">
                  <c:v>2771.1750000000002</c:v>
                </c:pt>
                <c:pt idx="570">
                  <c:v>2774.652</c:v>
                </c:pt>
                <c:pt idx="571">
                  <c:v>2778.127</c:v>
                </c:pt>
                <c:pt idx="572">
                  <c:v>2781.598</c:v>
                </c:pt>
                <c:pt idx="573">
                  <c:v>2785.067</c:v>
                </c:pt>
                <c:pt idx="574">
                  <c:v>2788.5320000000002</c:v>
                </c:pt>
                <c:pt idx="575">
                  <c:v>2791.9949999999999</c:v>
                </c:pt>
                <c:pt idx="576">
                  <c:v>2795.4549999999999</c:v>
                </c:pt>
                <c:pt idx="577">
                  <c:v>2798.9110000000001</c:v>
                </c:pt>
                <c:pt idx="578">
                  <c:v>2802.3649999999998</c:v>
                </c:pt>
                <c:pt idx="579">
                  <c:v>2805.8159999999998</c:v>
                </c:pt>
                <c:pt idx="580">
                  <c:v>2809.2640000000001</c:v>
                </c:pt>
                <c:pt idx="581">
                  <c:v>2812.7089999999998</c:v>
                </c:pt>
                <c:pt idx="582">
                  <c:v>2816.1509999999998</c:v>
                </c:pt>
                <c:pt idx="583">
                  <c:v>2819.59</c:v>
                </c:pt>
                <c:pt idx="584">
                  <c:v>2823.0259999999998</c:v>
                </c:pt>
                <c:pt idx="585">
                  <c:v>2826.46</c:v>
                </c:pt>
                <c:pt idx="586">
                  <c:v>2829.89</c:v>
                </c:pt>
                <c:pt idx="587">
                  <c:v>2833.3180000000002</c:v>
                </c:pt>
                <c:pt idx="588">
                  <c:v>2836.7420000000002</c:v>
                </c:pt>
                <c:pt idx="589">
                  <c:v>2840.1640000000002</c:v>
                </c:pt>
                <c:pt idx="590">
                  <c:v>2843.5830000000001</c:v>
                </c:pt>
                <c:pt idx="591">
                  <c:v>2846.9989999999998</c:v>
                </c:pt>
                <c:pt idx="592">
                  <c:v>2850.4119999999998</c:v>
                </c:pt>
                <c:pt idx="593">
                  <c:v>2853.8220000000001</c:v>
                </c:pt>
                <c:pt idx="594">
                  <c:v>2857.2289999999998</c:v>
                </c:pt>
                <c:pt idx="595">
                  <c:v>2860.634</c:v>
                </c:pt>
                <c:pt idx="596">
                  <c:v>2864.0349999999999</c:v>
                </c:pt>
                <c:pt idx="597">
                  <c:v>2867.4340000000002</c:v>
                </c:pt>
                <c:pt idx="598">
                  <c:v>2870.83</c:v>
                </c:pt>
                <c:pt idx="599">
                  <c:v>2874.223</c:v>
                </c:pt>
                <c:pt idx="600">
                  <c:v>2877.6129999999998</c:v>
                </c:pt>
                <c:pt idx="601">
                  <c:v>2881</c:v>
                </c:pt>
                <c:pt idx="602">
                  <c:v>2884.3850000000002</c:v>
                </c:pt>
                <c:pt idx="603">
                  <c:v>2887.7660000000001</c:v>
                </c:pt>
                <c:pt idx="604">
                  <c:v>2891.145</c:v>
                </c:pt>
                <c:pt idx="605">
                  <c:v>2894.5210000000002</c:v>
                </c:pt>
                <c:pt idx="606">
                  <c:v>2897.8939999999998</c:v>
                </c:pt>
                <c:pt idx="607">
                  <c:v>2901.2640000000001</c:v>
                </c:pt>
                <c:pt idx="608">
                  <c:v>2904.6309999999999</c:v>
                </c:pt>
                <c:pt idx="609">
                  <c:v>2907.9960000000001</c:v>
                </c:pt>
                <c:pt idx="610">
                  <c:v>2911.3580000000002</c:v>
                </c:pt>
                <c:pt idx="611">
                  <c:v>2914.7170000000001</c:v>
                </c:pt>
                <c:pt idx="612">
                  <c:v>2918.0729999999999</c:v>
                </c:pt>
                <c:pt idx="613">
                  <c:v>2921.4259999999999</c:v>
                </c:pt>
                <c:pt idx="614">
                  <c:v>2924.777</c:v>
                </c:pt>
                <c:pt idx="615">
                  <c:v>2928.1239999999998</c:v>
                </c:pt>
                <c:pt idx="616">
                  <c:v>2931.4690000000001</c:v>
                </c:pt>
                <c:pt idx="617">
                  <c:v>2934.8110000000001</c:v>
                </c:pt>
                <c:pt idx="618">
                  <c:v>2938.15</c:v>
                </c:pt>
                <c:pt idx="619">
                  <c:v>2941.4870000000001</c:v>
                </c:pt>
                <c:pt idx="620">
                  <c:v>2944.8209999999999</c:v>
                </c:pt>
                <c:pt idx="621">
                  <c:v>2948.152</c:v>
                </c:pt>
                <c:pt idx="622">
                  <c:v>2951.48</c:v>
                </c:pt>
                <c:pt idx="623">
                  <c:v>2954.8049999999998</c:v>
                </c:pt>
                <c:pt idx="624">
                  <c:v>2958.1280000000002</c:v>
                </c:pt>
                <c:pt idx="625">
                  <c:v>2961.4470000000001</c:v>
                </c:pt>
                <c:pt idx="626">
                  <c:v>2964.7649999999999</c:v>
                </c:pt>
                <c:pt idx="627">
                  <c:v>2968.0790000000002</c:v>
                </c:pt>
                <c:pt idx="628">
                  <c:v>2971.39</c:v>
                </c:pt>
                <c:pt idx="629">
                  <c:v>2974.6990000000001</c:v>
                </c:pt>
                <c:pt idx="630">
                  <c:v>2978.0050000000001</c:v>
                </c:pt>
                <c:pt idx="631">
                  <c:v>2981.308</c:v>
                </c:pt>
                <c:pt idx="632">
                  <c:v>2984.6089999999999</c:v>
                </c:pt>
                <c:pt idx="633">
                  <c:v>2987.9070000000002</c:v>
                </c:pt>
                <c:pt idx="634">
                  <c:v>2991.2020000000002</c:v>
                </c:pt>
                <c:pt idx="635">
                  <c:v>2994.4940000000001</c:v>
                </c:pt>
                <c:pt idx="636">
                  <c:v>2997.7840000000001</c:v>
                </c:pt>
                <c:pt idx="637">
                  <c:v>3001.07</c:v>
                </c:pt>
                <c:pt idx="638">
                  <c:v>3004.355</c:v>
                </c:pt>
                <c:pt idx="639">
                  <c:v>3007.636</c:v>
                </c:pt>
                <c:pt idx="640">
                  <c:v>3010.915</c:v>
                </c:pt>
                <c:pt idx="641">
                  <c:v>3014.1909999999998</c:v>
                </c:pt>
                <c:pt idx="642">
                  <c:v>3017.4639999999999</c:v>
                </c:pt>
                <c:pt idx="643">
                  <c:v>3020.7339999999999</c:v>
                </c:pt>
                <c:pt idx="644">
                  <c:v>3024.002</c:v>
                </c:pt>
                <c:pt idx="645">
                  <c:v>3027.2669999999998</c:v>
                </c:pt>
                <c:pt idx="646">
                  <c:v>3030.53</c:v>
                </c:pt>
                <c:pt idx="647">
                  <c:v>3033.7890000000002</c:v>
                </c:pt>
                <c:pt idx="648">
                  <c:v>3037.0459999999998</c:v>
                </c:pt>
                <c:pt idx="649">
                  <c:v>3040.3009999999999</c:v>
                </c:pt>
                <c:pt idx="650">
                  <c:v>3043.5520000000001</c:v>
                </c:pt>
                <c:pt idx="651">
                  <c:v>3046.8009999999999</c:v>
                </c:pt>
                <c:pt idx="652">
                  <c:v>3050.0479999999998</c:v>
                </c:pt>
                <c:pt idx="653">
                  <c:v>3053.2910000000002</c:v>
                </c:pt>
                <c:pt idx="654">
                  <c:v>3056.5320000000002</c:v>
                </c:pt>
                <c:pt idx="655">
                  <c:v>3059.7710000000002</c:v>
                </c:pt>
                <c:pt idx="656">
                  <c:v>3063.0059999999999</c:v>
                </c:pt>
                <c:pt idx="657">
                  <c:v>3066.239</c:v>
                </c:pt>
                <c:pt idx="658">
                  <c:v>3069.4690000000001</c:v>
                </c:pt>
                <c:pt idx="659">
                  <c:v>3072.6970000000001</c:v>
                </c:pt>
                <c:pt idx="660">
                  <c:v>3075.922</c:v>
                </c:pt>
                <c:pt idx="661">
                  <c:v>3079.1439999999998</c:v>
                </c:pt>
                <c:pt idx="662">
                  <c:v>3082.364</c:v>
                </c:pt>
                <c:pt idx="663">
                  <c:v>3085.5810000000001</c:v>
                </c:pt>
                <c:pt idx="664">
                  <c:v>3088.7950000000001</c:v>
                </c:pt>
                <c:pt idx="665">
                  <c:v>3092.0070000000001</c:v>
                </c:pt>
                <c:pt idx="666">
                  <c:v>3095.2159999999999</c:v>
                </c:pt>
                <c:pt idx="667">
                  <c:v>3098.4229999999998</c:v>
                </c:pt>
                <c:pt idx="668">
                  <c:v>3101.627</c:v>
                </c:pt>
                <c:pt idx="669">
                  <c:v>3104.828</c:v>
                </c:pt>
                <c:pt idx="670">
                  <c:v>3108.0259999999998</c:v>
                </c:pt>
                <c:pt idx="671">
                  <c:v>3111.2220000000002</c:v>
                </c:pt>
                <c:pt idx="672">
                  <c:v>3114.4160000000002</c:v>
                </c:pt>
                <c:pt idx="673">
                  <c:v>3117.607</c:v>
                </c:pt>
                <c:pt idx="674">
                  <c:v>3120.7950000000001</c:v>
                </c:pt>
                <c:pt idx="675">
                  <c:v>3123.98</c:v>
                </c:pt>
                <c:pt idx="676">
                  <c:v>3127.163</c:v>
                </c:pt>
                <c:pt idx="677">
                  <c:v>3130.3440000000001</c:v>
                </c:pt>
                <c:pt idx="678">
                  <c:v>3133.5210000000002</c:v>
                </c:pt>
                <c:pt idx="679">
                  <c:v>3136.6959999999999</c:v>
                </c:pt>
                <c:pt idx="680">
                  <c:v>3139.8690000000001</c:v>
                </c:pt>
                <c:pt idx="681">
                  <c:v>3143.0390000000002</c:v>
                </c:pt>
                <c:pt idx="682">
                  <c:v>3146.2060000000001</c:v>
                </c:pt>
                <c:pt idx="683">
                  <c:v>3149.3710000000001</c:v>
                </c:pt>
                <c:pt idx="684">
                  <c:v>3152.5329999999999</c:v>
                </c:pt>
                <c:pt idx="685">
                  <c:v>3155.6930000000002</c:v>
                </c:pt>
                <c:pt idx="686">
                  <c:v>3158.85</c:v>
                </c:pt>
                <c:pt idx="687">
                  <c:v>3162.0050000000001</c:v>
                </c:pt>
                <c:pt idx="688">
                  <c:v>3165.1570000000002</c:v>
                </c:pt>
                <c:pt idx="689">
                  <c:v>3168.306</c:v>
                </c:pt>
                <c:pt idx="690">
                  <c:v>3171.453</c:v>
                </c:pt>
                <c:pt idx="691">
                  <c:v>3174.5970000000002</c:v>
                </c:pt>
                <c:pt idx="692">
                  <c:v>3177.739</c:v>
                </c:pt>
                <c:pt idx="693">
                  <c:v>3180.8780000000002</c:v>
                </c:pt>
                <c:pt idx="694">
                  <c:v>3184.0140000000001</c:v>
                </c:pt>
                <c:pt idx="695">
                  <c:v>3187.1489999999999</c:v>
                </c:pt>
                <c:pt idx="696">
                  <c:v>3190.28</c:v>
                </c:pt>
                <c:pt idx="697">
                  <c:v>3193.4090000000001</c:v>
                </c:pt>
                <c:pt idx="698">
                  <c:v>3196.5360000000001</c:v>
                </c:pt>
                <c:pt idx="699">
                  <c:v>3199.6590000000001</c:v>
                </c:pt>
                <c:pt idx="700">
                  <c:v>3202.7809999999999</c:v>
                </c:pt>
                <c:pt idx="701">
                  <c:v>3205.9</c:v>
                </c:pt>
                <c:pt idx="702">
                  <c:v>3209.0160000000001</c:v>
                </c:pt>
                <c:pt idx="703">
                  <c:v>3212.13</c:v>
                </c:pt>
                <c:pt idx="704">
                  <c:v>3215.241</c:v>
                </c:pt>
                <c:pt idx="705">
                  <c:v>3218.35</c:v>
                </c:pt>
                <c:pt idx="706">
                  <c:v>3221.4560000000001</c:v>
                </c:pt>
                <c:pt idx="707">
                  <c:v>3224.56</c:v>
                </c:pt>
                <c:pt idx="708">
                  <c:v>3227.6610000000001</c:v>
                </c:pt>
                <c:pt idx="709">
                  <c:v>3230.76</c:v>
                </c:pt>
                <c:pt idx="710">
                  <c:v>3233.8560000000002</c:v>
                </c:pt>
                <c:pt idx="711">
                  <c:v>3236.95</c:v>
                </c:pt>
                <c:pt idx="712">
                  <c:v>3240.0410000000002</c:v>
                </c:pt>
                <c:pt idx="713">
                  <c:v>3243.13</c:v>
                </c:pt>
                <c:pt idx="714">
                  <c:v>3246.2159999999999</c:v>
                </c:pt>
                <c:pt idx="715">
                  <c:v>3249.3</c:v>
                </c:pt>
                <c:pt idx="716">
                  <c:v>3252.3820000000001</c:v>
                </c:pt>
                <c:pt idx="717">
                  <c:v>3255.46</c:v>
                </c:pt>
                <c:pt idx="718">
                  <c:v>3258.5369999999998</c:v>
                </c:pt>
                <c:pt idx="719">
                  <c:v>3261.6109999999999</c:v>
                </c:pt>
                <c:pt idx="720">
                  <c:v>3264.6819999999998</c:v>
                </c:pt>
                <c:pt idx="721">
                  <c:v>3267.7510000000002</c:v>
                </c:pt>
                <c:pt idx="722">
                  <c:v>3270.8180000000002</c:v>
                </c:pt>
                <c:pt idx="723">
                  <c:v>3273.8820000000001</c:v>
                </c:pt>
                <c:pt idx="724">
                  <c:v>3276.9430000000002</c:v>
                </c:pt>
                <c:pt idx="725">
                  <c:v>3280.002</c:v>
                </c:pt>
                <c:pt idx="726">
                  <c:v>3283.0590000000002</c:v>
                </c:pt>
                <c:pt idx="727">
                  <c:v>3286.1129999999998</c:v>
                </c:pt>
                <c:pt idx="728">
                  <c:v>3289.165</c:v>
                </c:pt>
                <c:pt idx="729">
                  <c:v>3292.2139999999999</c:v>
                </c:pt>
                <c:pt idx="730">
                  <c:v>3295.261</c:v>
                </c:pt>
                <c:pt idx="731">
                  <c:v>3298.306</c:v>
                </c:pt>
                <c:pt idx="732">
                  <c:v>3301.348</c:v>
                </c:pt>
                <c:pt idx="733">
                  <c:v>3304.3870000000002</c:v>
                </c:pt>
                <c:pt idx="734">
                  <c:v>3307.4250000000002</c:v>
                </c:pt>
                <c:pt idx="735">
                  <c:v>3310.4589999999998</c:v>
                </c:pt>
                <c:pt idx="736">
                  <c:v>3313.4920000000002</c:v>
                </c:pt>
                <c:pt idx="737">
                  <c:v>3316.5210000000002</c:v>
                </c:pt>
                <c:pt idx="738">
                  <c:v>3319.549</c:v>
                </c:pt>
                <c:pt idx="739">
                  <c:v>3322.5740000000001</c:v>
                </c:pt>
                <c:pt idx="740">
                  <c:v>3325.5970000000002</c:v>
                </c:pt>
                <c:pt idx="741">
                  <c:v>3328.6170000000002</c:v>
                </c:pt>
                <c:pt idx="742">
                  <c:v>3331.6350000000002</c:v>
                </c:pt>
                <c:pt idx="743">
                  <c:v>3334.65</c:v>
                </c:pt>
                <c:pt idx="744">
                  <c:v>3337.663</c:v>
                </c:pt>
                <c:pt idx="745">
                  <c:v>3340.674</c:v>
                </c:pt>
                <c:pt idx="746">
                  <c:v>3343.6819999999998</c:v>
                </c:pt>
                <c:pt idx="747">
                  <c:v>3346.6880000000001</c:v>
                </c:pt>
                <c:pt idx="748">
                  <c:v>3349.6909999999998</c:v>
                </c:pt>
                <c:pt idx="749">
                  <c:v>3352.692</c:v>
                </c:pt>
                <c:pt idx="750">
                  <c:v>3355.6909999999998</c:v>
                </c:pt>
                <c:pt idx="751">
                  <c:v>3358.6869999999999</c:v>
                </c:pt>
                <c:pt idx="752">
                  <c:v>3361.681</c:v>
                </c:pt>
                <c:pt idx="753">
                  <c:v>3364.6729999999998</c:v>
                </c:pt>
                <c:pt idx="754">
                  <c:v>3367.6619999999998</c:v>
                </c:pt>
                <c:pt idx="755">
                  <c:v>3370.6489999999999</c:v>
                </c:pt>
                <c:pt idx="756">
                  <c:v>3373.6329999999998</c:v>
                </c:pt>
                <c:pt idx="757">
                  <c:v>3376.6149999999998</c:v>
                </c:pt>
                <c:pt idx="758">
                  <c:v>3379.5949999999998</c:v>
                </c:pt>
                <c:pt idx="759">
                  <c:v>3382.5720000000001</c:v>
                </c:pt>
                <c:pt idx="760">
                  <c:v>3385.547</c:v>
                </c:pt>
                <c:pt idx="761">
                  <c:v>3388.52</c:v>
                </c:pt>
                <c:pt idx="762">
                  <c:v>3391.49</c:v>
                </c:pt>
                <c:pt idx="763">
                  <c:v>3394.4580000000001</c:v>
                </c:pt>
                <c:pt idx="764">
                  <c:v>3397.424</c:v>
                </c:pt>
                <c:pt idx="765">
                  <c:v>3400.3870000000002</c:v>
                </c:pt>
                <c:pt idx="766">
                  <c:v>3403.348</c:v>
                </c:pt>
                <c:pt idx="767">
                  <c:v>3406.3069999999998</c:v>
                </c:pt>
                <c:pt idx="768">
                  <c:v>3409.2629999999999</c:v>
                </c:pt>
                <c:pt idx="769">
                  <c:v>3412.2170000000001</c:v>
                </c:pt>
                <c:pt idx="770">
                  <c:v>3415.1680000000001</c:v>
                </c:pt>
                <c:pt idx="771">
                  <c:v>3418.1179999999999</c:v>
                </c:pt>
                <c:pt idx="772">
                  <c:v>3421.0650000000001</c:v>
                </c:pt>
                <c:pt idx="773">
                  <c:v>3424.009</c:v>
                </c:pt>
                <c:pt idx="774">
                  <c:v>3426.951</c:v>
                </c:pt>
                <c:pt idx="775">
                  <c:v>3429.8910000000001</c:v>
                </c:pt>
                <c:pt idx="776">
                  <c:v>3432.8290000000002</c:v>
                </c:pt>
                <c:pt idx="777">
                  <c:v>3435.7640000000001</c:v>
                </c:pt>
                <c:pt idx="778">
                  <c:v>3438.6970000000001</c:v>
                </c:pt>
                <c:pt idx="779">
                  <c:v>3441.6280000000002</c:v>
                </c:pt>
                <c:pt idx="780">
                  <c:v>3444.5569999999998</c:v>
                </c:pt>
                <c:pt idx="781">
                  <c:v>3447.4830000000002</c:v>
                </c:pt>
                <c:pt idx="782">
                  <c:v>3450.4070000000002</c:v>
                </c:pt>
                <c:pt idx="783">
                  <c:v>3453.328</c:v>
                </c:pt>
                <c:pt idx="784">
                  <c:v>3456.2469999999998</c:v>
                </c:pt>
                <c:pt idx="785">
                  <c:v>3459.1640000000002</c:v>
                </c:pt>
                <c:pt idx="786">
                  <c:v>3462.0790000000002</c:v>
                </c:pt>
                <c:pt idx="787">
                  <c:v>3464.991</c:v>
                </c:pt>
                <c:pt idx="788">
                  <c:v>3467.902</c:v>
                </c:pt>
                <c:pt idx="789">
                  <c:v>3470.8090000000002</c:v>
                </c:pt>
                <c:pt idx="790">
                  <c:v>3473.7150000000001</c:v>
                </c:pt>
                <c:pt idx="791">
                  <c:v>3476.6179999999999</c:v>
                </c:pt>
                <c:pt idx="792">
                  <c:v>3479.5189999999998</c:v>
                </c:pt>
                <c:pt idx="793">
                  <c:v>3482.4180000000001</c:v>
                </c:pt>
                <c:pt idx="794">
                  <c:v>3485.3150000000001</c:v>
                </c:pt>
                <c:pt idx="795">
                  <c:v>3488.2089999999998</c:v>
                </c:pt>
                <c:pt idx="796">
                  <c:v>3491.1010000000001</c:v>
                </c:pt>
                <c:pt idx="797">
                  <c:v>3493.99</c:v>
                </c:pt>
                <c:pt idx="798">
                  <c:v>3496.8780000000002</c:v>
                </c:pt>
                <c:pt idx="799">
                  <c:v>3499.7629999999999</c:v>
                </c:pt>
                <c:pt idx="800">
                  <c:v>3502.6460000000002</c:v>
                </c:pt>
                <c:pt idx="801">
                  <c:v>3505.527</c:v>
                </c:pt>
                <c:pt idx="802">
                  <c:v>3508.4050000000002</c:v>
                </c:pt>
                <c:pt idx="803">
                  <c:v>3511.2809999999999</c:v>
                </c:pt>
                <c:pt idx="804">
                  <c:v>3514.1550000000002</c:v>
                </c:pt>
                <c:pt idx="805">
                  <c:v>3517.027</c:v>
                </c:pt>
                <c:pt idx="806">
                  <c:v>3519.8969999999999</c:v>
                </c:pt>
                <c:pt idx="807">
                  <c:v>3522.7640000000001</c:v>
                </c:pt>
                <c:pt idx="808">
                  <c:v>3525.6289999999999</c:v>
                </c:pt>
                <c:pt idx="809">
                  <c:v>3528.4920000000002</c:v>
                </c:pt>
                <c:pt idx="810">
                  <c:v>3531.3519999999999</c:v>
                </c:pt>
                <c:pt idx="811">
                  <c:v>3534.2109999999998</c:v>
                </c:pt>
                <c:pt idx="812">
                  <c:v>3537.067</c:v>
                </c:pt>
                <c:pt idx="813">
                  <c:v>3539.9209999999998</c:v>
                </c:pt>
                <c:pt idx="814">
                  <c:v>3542.7730000000001</c:v>
                </c:pt>
                <c:pt idx="815">
                  <c:v>3545.6219999999998</c:v>
                </c:pt>
                <c:pt idx="816">
                  <c:v>3548.4690000000001</c:v>
                </c:pt>
                <c:pt idx="817">
                  <c:v>3551.3150000000001</c:v>
                </c:pt>
                <c:pt idx="818">
                  <c:v>3554.1570000000002</c:v>
                </c:pt>
                <c:pt idx="819">
                  <c:v>3556.998</c:v>
                </c:pt>
                <c:pt idx="820">
                  <c:v>3559.837</c:v>
                </c:pt>
                <c:pt idx="821">
                  <c:v>3562.6729999999998</c:v>
                </c:pt>
                <c:pt idx="822">
                  <c:v>3565.5070000000001</c:v>
                </c:pt>
                <c:pt idx="823">
                  <c:v>3568.3389999999999</c:v>
                </c:pt>
                <c:pt idx="824">
                  <c:v>3571.1689999999999</c:v>
                </c:pt>
                <c:pt idx="825">
                  <c:v>3573.9960000000001</c:v>
                </c:pt>
                <c:pt idx="826">
                  <c:v>3576.8220000000001</c:v>
                </c:pt>
                <c:pt idx="827">
                  <c:v>3579.645</c:v>
                </c:pt>
                <c:pt idx="828">
                  <c:v>3582.4659999999999</c:v>
                </c:pt>
                <c:pt idx="829">
                  <c:v>3585.2849999999999</c:v>
                </c:pt>
                <c:pt idx="830">
                  <c:v>3588.1010000000001</c:v>
                </c:pt>
                <c:pt idx="831">
                  <c:v>3590.9160000000002</c:v>
                </c:pt>
                <c:pt idx="832">
                  <c:v>3593.7280000000001</c:v>
                </c:pt>
                <c:pt idx="833">
                  <c:v>3596.538</c:v>
                </c:pt>
                <c:pt idx="834">
                  <c:v>3599.346</c:v>
                </c:pt>
                <c:pt idx="835">
                  <c:v>3602.152</c:v>
                </c:pt>
                <c:pt idx="836">
                  <c:v>3604.9560000000001</c:v>
                </c:pt>
                <c:pt idx="837">
                  <c:v>3607.7570000000001</c:v>
                </c:pt>
                <c:pt idx="838">
                  <c:v>3610.556</c:v>
                </c:pt>
                <c:pt idx="839">
                  <c:v>3613.3539999999998</c:v>
                </c:pt>
                <c:pt idx="840">
                  <c:v>3616.1489999999999</c:v>
                </c:pt>
                <c:pt idx="841">
                  <c:v>3618.942</c:v>
                </c:pt>
                <c:pt idx="842">
                  <c:v>3621.732</c:v>
                </c:pt>
                <c:pt idx="843">
                  <c:v>3624.5210000000002</c:v>
                </c:pt>
                <c:pt idx="844">
                  <c:v>3627.3069999999998</c:v>
                </c:pt>
                <c:pt idx="845">
                  <c:v>3630.0920000000001</c:v>
                </c:pt>
                <c:pt idx="846">
                  <c:v>3632.8739999999998</c:v>
                </c:pt>
                <c:pt idx="847">
                  <c:v>3635.654</c:v>
                </c:pt>
                <c:pt idx="848">
                  <c:v>3638.4319999999998</c:v>
                </c:pt>
                <c:pt idx="849">
                  <c:v>3641.2080000000001</c:v>
                </c:pt>
                <c:pt idx="850">
                  <c:v>3643.982</c:v>
                </c:pt>
                <c:pt idx="851">
                  <c:v>3646.7530000000002</c:v>
                </c:pt>
                <c:pt idx="852">
                  <c:v>3649.5230000000001</c:v>
                </c:pt>
                <c:pt idx="853">
                  <c:v>3652.29</c:v>
                </c:pt>
                <c:pt idx="854">
                  <c:v>3655.0549999999998</c:v>
                </c:pt>
                <c:pt idx="855">
                  <c:v>3657.8180000000002</c:v>
                </c:pt>
                <c:pt idx="856">
                  <c:v>3660.5790000000002</c:v>
                </c:pt>
                <c:pt idx="857">
                  <c:v>3663.3380000000002</c:v>
                </c:pt>
                <c:pt idx="858">
                  <c:v>3666.0949999999998</c:v>
                </c:pt>
                <c:pt idx="859">
                  <c:v>3668.8490000000002</c:v>
                </c:pt>
                <c:pt idx="860">
                  <c:v>3671.6019999999999</c:v>
                </c:pt>
                <c:pt idx="861">
                  <c:v>3674.3519999999999</c:v>
                </c:pt>
                <c:pt idx="862">
                  <c:v>3677.1010000000001</c:v>
                </c:pt>
                <c:pt idx="863">
                  <c:v>3679.8470000000002</c:v>
                </c:pt>
                <c:pt idx="864">
                  <c:v>3682.5909999999999</c:v>
                </c:pt>
                <c:pt idx="865">
                  <c:v>3685.3330000000001</c:v>
                </c:pt>
                <c:pt idx="866">
                  <c:v>3688.0729999999999</c:v>
                </c:pt>
                <c:pt idx="867">
                  <c:v>3690.8110000000001</c:v>
                </c:pt>
                <c:pt idx="868">
                  <c:v>3693.547</c:v>
                </c:pt>
                <c:pt idx="869">
                  <c:v>3696.2809999999999</c:v>
                </c:pt>
                <c:pt idx="870">
                  <c:v>3699.0129999999999</c:v>
                </c:pt>
                <c:pt idx="871">
                  <c:v>3701.7420000000002</c:v>
                </c:pt>
                <c:pt idx="872">
                  <c:v>3704.47</c:v>
                </c:pt>
                <c:pt idx="873">
                  <c:v>3707.1950000000002</c:v>
                </c:pt>
                <c:pt idx="874">
                  <c:v>3709.9189999999999</c:v>
                </c:pt>
                <c:pt idx="875">
                  <c:v>3712.64</c:v>
                </c:pt>
                <c:pt idx="876">
                  <c:v>3715.3589999999999</c:v>
                </c:pt>
                <c:pt idx="877">
                  <c:v>3718.076</c:v>
                </c:pt>
                <c:pt idx="878">
                  <c:v>3720.7919999999999</c:v>
                </c:pt>
                <c:pt idx="879">
                  <c:v>3723.5050000000001</c:v>
                </c:pt>
                <c:pt idx="880">
                  <c:v>3726.2159999999999</c:v>
                </c:pt>
                <c:pt idx="881">
                  <c:v>3728.9250000000002</c:v>
                </c:pt>
                <c:pt idx="882">
                  <c:v>3731.6320000000001</c:v>
                </c:pt>
                <c:pt idx="883">
                  <c:v>3734.3359999999998</c:v>
                </c:pt>
                <c:pt idx="884">
                  <c:v>3737.0390000000002</c:v>
                </c:pt>
                <c:pt idx="885">
                  <c:v>3739.74</c:v>
                </c:pt>
                <c:pt idx="886">
                  <c:v>3742.4389999999999</c:v>
                </c:pt>
                <c:pt idx="887">
                  <c:v>3745.136</c:v>
                </c:pt>
                <c:pt idx="888">
                  <c:v>3747.83</c:v>
                </c:pt>
                <c:pt idx="889">
                  <c:v>3750.5230000000001</c:v>
                </c:pt>
                <c:pt idx="890">
                  <c:v>3753.2130000000002</c:v>
                </c:pt>
                <c:pt idx="891">
                  <c:v>3755.902</c:v>
                </c:pt>
                <c:pt idx="892">
                  <c:v>3758.5889999999999</c:v>
                </c:pt>
                <c:pt idx="893">
                  <c:v>3761.2730000000001</c:v>
                </c:pt>
                <c:pt idx="894">
                  <c:v>3763.9560000000001</c:v>
                </c:pt>
                <c:pt idx="895">
                  <c:v>3766.636</c:v>
                </c:pt>
                <c:pt idx="896">
                  <c:v>3769.3150000000001</c:v>
                </c:pt>
                <c:pt idx="897">
                  <c:v>3771.991</c:v>
                </c:pt>
                <c:pt idx="898">
                  <c:v>3774.665</c:v>
                </c:pt>
                <c:pt idx="899">
                  <c:v>3777.3380000000002</c:v>
                </c:pt>
                <c:pt idx="900">
                  <c:v>3780.0079999999998</c:v>
                </c:pt>
                <c:pt idx="901">
                  <c:v>3782.6770000000001</c:v>
                </c:pt>
                <c:pt idx="902">
                  <c:v>3785.3429999999998</c:v>
                </c:pt>
                <c:pt idx="903">
                  <c:v>3788.0070000000001</c:v>
                </c:pt>
                <c:pt idx="904">
                  <c:v>3790.67</c:v>
                </c:pt>
                <c:pt idx="905">
                  <c:v>3793.33</c:v>
                </c:pt>
                <c:pt idx="906">
                  <c:v>3795.989</c:v>
                </c:pt>
                <c:pt idx="907">
                  <c:v>3798.645</c:v>
                </c:pt>
                <c:pt idx="908">
                  <c:v>3801.299</c:v>
                </c:pt>
                <c:pt idx="909">
                  <c:v>3803.9520000000002</c:v>
                </c:pt>
                <c:pt idx="910">
                  <c:v>3806.6019999999999</c:v>
                </c:pt>
                <c:pt idx="911">
                  <c:v>3809.2510000000002</c:v>
                </c:pt>
                <c:pt idx="912">
                  <c:v>3811.8969999999999</c:v>
                </c:pt>
                <c:pt idx="913">
                  <c:v>3814.5419999999999</c:v>
                </c:pt>
                <c:pt idx="914">
                  <c:v>3817.1840000000002</c:v>
                </c:pt>
                <c:pt idx="915">
                  <c:v>3819.8249999999998</c:v>
                </c:pt>
                <c:pt idx="916">
                  <c:v>3822.4630000000002</c:v>
                </c:pt>
                <c:pt idx="917">
                  <c:v>3825.1</c:v>
                </c:pt>
                <c:pt idx="918">
                  <c:v>3827.7350000000001</c:v>
                </c:pt>
                <c:pt idx="919">
                  <c:v>3830.3670000000002</c:v>
                </c:pt>
                <c:pt idx="920">
                  <c:v>3832.998</c:v>
                </c:pt>
                <c:pt idx="921">
                  <c:v>3835.627</c:v>
                </c:pt>
                <c:pt idx="922">
                  <c:v>3838.2530000000002</c:v>
                </c:pt>
                <c:pt idx="923">
                  <c:v>3840.8780000000002</c:v>
                </c:pt>
                <c:pt idx="924">
                  <c:v>3843.5010000000002</c:v>
                </c:pt>
                <c:pt idx="925">
                  <c:v>3846.1219999999998</c:v>
                </c:pt>
                <c:pt idx="926">
                  <c:v>3848.741</c:v>
                </c:pt>
                <c:pt idx="927">
                  <c:v>3851.3580000000002</c:v>
                </c:pt>
                <c:pt idx="928">
                  <c:v>3853.973</c:v>
                </c:pt>
                <c:pt idx="929">
                  <c:v>3856.5859999999998</c:v>
                </c:pt>
                <c:pt idx="930">
                  <c:v>3859.1970000000001</c:v>
                </c:pt>
                <c:pt idx="931">
                  <c:v>3861.806</c:v>
                </c:pt>
                <c:pt idx="932">
                  <c:v>3864.4140000000002</c:v>
                </c:pt>
                <c:pt idx="933">
                  <c:v>3867.0189999999998</c:v>
                </c:pt>
                <c:pt idx="934">
                  <c:v>3869.6219999999998</c:v>
                </c:pt>
                <c:pt idx="935">
                  <c:v>3872.2240000000002</c:v>
                </c:pt>
                <c:pt idx="936">
                  <c:v>3874.8229999999999</c:v>
                </c:pt>
                <c:pt idx="937">
                  <c:v>3877.4209999999998</c:v>
                </c:pt>
                <c:pt idx="938">
                  <c:v>3880.0160000000001</c:v>
                </c:pt>
                <c:pt idx="939">
                  <c:v>3882.61</c:v>
                </c:pt>
                <c:pt idx="940">
                  <c:v>3885.2020000000002</c:v>
                </c:pt>
                <c:pt idx="941">
                  <c:v>3887.7919999999999</c:v>
                </c:pt>
                <c:pt idx="942">
                  <c:v>3890.38</c:v>
                </c:pt>
                <c:pt idx="943">
                  <c:v>3892.9659999999999</c:v>
                </c:pt>
                <c:pt idx="944">
                  <c:v>3895.55</c:v>
                </c:pt>
                <c:pt idx="945">
                  <c:v>3898.1320000000001</c:v>
                </c:pt>
                <c:pt idx="946">
                  <c:v>3900.7130000000002</c:v>
                </c:pt>
                <c:pt idx="947">
                  <c:v>3903.2910000000002</c:v>
                </c:pt>
                <c:pt idx="948">
                  <c:v>3905.8679999999999</c:v>
                </c:pt>
                <c:pt idx="949">
                  <c:v>3908.442</c:v>
                </c:pt>
                <c:pt idx="950">
                  <c:v>3911.0149999999999</c:v>
                </c:pt>
                <c:pt idx="951">
                  <c:v>3913.5859999999998</c:v>
                </c:pt>
                <c:pt idx="952">
                  <c:v>3916.1550000000002</c:v>
                </c:pt>
                <c:pt idx="953">
                  <c:v>3918.7220000000002</c:v>
                </c:pt>
                <c:pt idx="954">
                  <c:v>3921.2869999999998</c:v>
                </c:pt>
                <c:pt idx="955">
                  <c:v>3923.85</c:v>
                </c:pt>
                <c:pt idx="956">
                  <c:v>3926.4110000000001</c:v>
                </c:pt>
                <c:pt idx="957">
                  <c:v>3928.971</c:v>
                </c:pt>
                <c:pt idx="958">
                  <c:v>3931.5279999999998</c:v>
                </c:pt>
                <c:pt idx="959">
                  <c:v>3934.0839999999998</c:v>
                </c:pt>
                <c:pt idx="960">
                  <c:v>3936.6379999999999</c:v>
                </c:pt>
                <c:pt idx="961">
                  <c:v>3939.19</c:v>
                </c:pt>
                <c:pt idx="962">
                  <c:v>3941.74</c:v>
                </c:pt>
                <c:pt idx="963">
                  <c:v>3944.288</c:v>
                </c:pt>
                <c:pt idx="964">
                  <c:v>3946.8339999999998</c:v>
                </c:pt>
                <c:pt idx="965">
                  <c:v>3949.3780000000002</c:v>
                </c:pt>
                <c:pt idx="966">
                  <c:v>3951.9209999999998</c:v>
                </c:pt>
                <c:pt idx="967">
                  <c:v>3954.462</c:v>
                </c:pt>
                <c:pt idx="968">
                  <c:v>3957</c:v>
                </c:pt>
                <c:pt idx="969">
                  <c:v>3959.5369999999998</c:v>
                </c:pt>
                <c:pt idx="970">
                  <c:v>3962.0720000000001</c:v>
                </c:pt>
                <c:pt idx="971">
                  <c:v>3964.6060000000002</c:v>
                </c:pt>
                <c:pt idx="972">
                  <c:v>3967.1370000000002</c:v>
                </c:pt>
                <c:pt idx="973">
                  <c:v>3969.6669999999999</c:v>
                </c:pt>
                <c:pt idx="974">
                  <c:v>3972.194</c:v>
                </c:pt>
                <c:pt idx="975">
                  <c:v>3974.72</c:v>
                </c:pt>
                <c:pt idx="976">
                  <c:v>3977.2440000000001</c:v>
                </c:pt>
                <c:pt idx="977">
                  <c:v>3979.7660000000001</c:v>
                </c:pt>
                <c:pt idx="978">
                  <c:v>3982.2860000000001</c:v>
                </c:pt>
                <c:pt idx="979">
                  <c:v>3984.8049999999998</c:v>
                </c:pt>
                <c:pt idx="980">
                  <c:v>3987.3209999999999</c:v>
                </c:pt>
                <c:pt idx="981">
                  <c:v>3989.8359999999998</c:v>
                </c:pt>
                <c:pt idx="982">
                  <c:v>3992.3490000000002</c:v>
                </c:pt>
                <c:pt idx="983">
                  <c:v>3994.86</c:v>
                </c:pt>
                <c:pt idx="984">
                  <c:v>3997.3690000000001</c:v>
                </c:pt>
                <c:pt idx="985">
                  <c:v>3999.877</c:v>
                </c:pt>
                <c:pt idx="986">
                  <c:v>4002.3820000000001</c:v>
                </c:pt>
                <c:pt idx="987">
                  <c:v>4004.886</c:v>
                </c:pt>
                <c:pt idx="988">
                  <c:v>4007.3879999999999</c:v>
                </c:pt>
                <c:pt idx="989">
                  <c:v>4009.8879999999999</c:v>
                </c:pt>
                <c:pt idx="990">
                  <c:v>4012.386</c:v>
                </c:pt>
                <c:pt idx="991">
                  <c:v>4014.8829999999998</c:v>
                </c:pt>
                <c:pt idx="992">
                  <c:v>4017.377</c:v>
                </c:pt>
                <c:pt idx="993">
                  <c:v>4019.87</c:v>
                </c:pt>
                <c:pt idx="994">
                  <c:v>4022.3609999999999</c:v>
                </c:pt>
                <c:pt idx="995">
                  <c:v>4024.85</c:v>
                </c:pt>
                <c:pt idx="996">
                  <c:v>4027.3380000000002</c:v>
                </c:pt>
                <c:pt idx="997">
                  <c:v>4029.8229999999999</c:v>
                </c:pt>
                <c:pt idx="998">
                  <c:v>4032.3069999999998</c:v>
                </c:pt>
                <c:pt idx="999">
                  <c:v>4034.7890000000002</c:v>
                </c:pt>
                <c:pt idx="1000">
                  <c:v>4037.2689999999998</c:v>
                </c:pt>
                <c:pt idx="1001">
                  <c:v>4039.7469999999998</c:v>
                </c:pt>
                <c:pt idx="1002">
                  <c:v>4042.2240000000002</c:v>
                </c:pt>
                <c:pt idx="1003">
                  <c:v>4044.6990000000001</c:v>
                </c:pt>
                <c:pt idx="1004">
                  <c:v>4047.172</c:v>
                </c:pt>
                <c:pt idx="1005">
                  <c:v>4049.643</c:v>
                </c:pt>
                <c:pt idx="1006">
                  <c:v>4052.1120000000001</c:v>
                </c:pt>
                <c:pt idx="1007">
                  <c:v>4054.58</c:v>
                </c:pt>
                <c:pt idx="1008">
                  <c:v>4057.0459999999998</c:v>
                </c:pt>
                <c:pt idx="1009">
                  <c:v>4059.51</c:v>
                </c:pt>
                <c:pt idx="1010">
                  <c:v>4061.9720000000002</c:v>
                </c:pt>
                <c:pt idx="1011">
                  <c:v>4064.4319999999998</c:v>
                </c:pt>
                <c:pt idx="1012">
                  <c:v>4066.8910000000001</c:v>
                </c:pt>
                <c:pt idx="1013">
                  <c:v>4069.348</c:v>
                </c:pt>
                <c:pt idx="1014">
                  <c:v>4071.8029999999999</c:v>
                </c:pt>
                <c:pt idx="1015">
                  <c:v>4074.2559999999999</c:v>
                </c:pt>
                <c:pt idx="1016">
                  <c:v>4076.7080000000001</c:v>
                </c:pt>
                <c:pt idx="1017">
                  <c:v>4079.1579999999999</c:v>
                </c:pt>
                <c:pt idx="1018">
                  <c:v>4081.6060000000002</c:v>
                </c:pt>
                <c:pt idx="1019">
                  <c:v>4084.0520000000001</c:v>
                </c:pt>
                <c:pt idx="1020">
                  <c:v>4086.4969999999998</c:v>
                </c:pt>
                <c:pt idx="1021">
                  <c:v>4088.9389999999999</c:v>
                </c:pt>
                <c:pt idx="1022">
                  <c:v>4091.38</c:v>
                </c:pt>
                <c:pt idx="1023">
                  <c:v>4093.819</c:v>
                </c:pt>
                <c:pt idx="1024">
                  <c:v>4096.2569999999996</c:v>
                </c:pt>
                <c:pt idx="1025">
                  <c:v>4098.6930000000002</c:v>
                </c:pt>
                <c:pt idx="1026">
                  <c:v>4101.1270000000004</c:v>
                </c:pt>
                <c:pt idx="1027">
                  <c:v>4103.5590000000002</c:v>
                </c:pt>
                <c:pt idx="1028">
                  <c:v>4105.9889999999996</c:v>
                </c:pt>
                <c:pt idx="1029">
                  <c:v>4108.4179999999997</c:v>
                </c:pt>
                <c:pt idx="1030">
                  <c:v>4110.8450000000003</c:v>
                </c:pt>
                <c:pt idx="1031">
                  <c:v>4113.2700000000004</c:v>
                </c:pt>
                <c:pt idx="1032">
                  <c:v>4115.6940000000004</c:v>
                </c:pt>
                <c:pt idx="1033">
                  <c:v>4118.1149999999998</c:v>
                </c:pt>
                <c:pt idx="1034">
                  <c:v>4120.5349999999999</c:v>
                </c:pt>
                <c:pt idx="1035">
                  <c:v>4122.9539999999997</c:v>
                </c:pt>
                <c:pt idx="1036">
                  <c:v>4125.37</c:v>
                </c:pt>
                <c:pt idx="1037">
                  <c:v>4127.7849999999999</c:v>
                </c:pt>
                <c:pt idx="1038">
                  <c:v>4130.1980000000003</c:v>
                </c:pt>
                <c:pt idx="1039">
                  <c:v>4132.6090000000004</c:v>
                </c:pt>
                <c:pt idx="1040">
                  <c:v>4135.0190000000002</c:v>
                </c:pt>
                <c:pt idx="1041">
                  <c:v>4137.4269999999997</c:v>
                </c:pt>
                <c:pt idx="1042">
                  <c:v>4139.8329999999996</c:v>
                </c:pt>
                <c:pt idx="1043">
                  <c:v>4142.2370000000001</c:v>
                </c:pt>
              </c:numCache>
            </c:numRef>
          </c:xVal>
          <c:yVal>
            <c:numRef>
              <c:f>גיליון1!$G$17:$ANJ$17</c:f>
              <c:numCache>
                <c:formatCode>General</c:formatCode>
                <c:ptCount val="1044"/>
                <c:pt idx="0">
                  <c:v>-144.71</c:v>
                </c:pt>
                <c:pt idx="1">
                  <c:v>20.29</c:v>
                </c:pt>
                <c:pt idx="2">
                  <c:v>520.96</c:v>
                </c:pt>
                <c:pt idx="3">
                  <c:v>2104.29</c:v>
                </c:pt>
                <c:pt idx="4">
                  <c:v>5952.29</c:v>
                </c:pt>
                <c:pt idx="5">
                  <c:v>12501.62</c:v>
                </c:pt>
                <c:pt idx="6">
                  <c:v>19910.63</c:v>
                </c:pt>
                <c:pt idx="7">
                  <c:v>24648.29</c:v>
                </c:pt>
                <c:pt idx="8">
                  <c:v>25666.62</c:v>
                </c:pt>
                <c:pt idx="9">
                  <c:v>24953.96</c:v>
                </c:pt>
                <c:pt idx="10">
                  <c:v>24207.62</c:v>
                </c:pt>
                <c:pt idx="11">
                  <c:v>23712.29</c:v>
                </c:pt>
                <c:pt idx="12">
                  <c:v>23270.959999999999</c:v>
                </c:pt>
                <c:pt idx="13">
                  <c:v>22783.96</c:v>
                </c:pt>
                <c:pt idx="14">
                  <c:v>22113.62</c:v>
                </c:pt>
                <c:pt idx="15">
                  <c:v>21399.29</c:v>
                </c:pt>
                <c:pt idx="16">
                  <c:v>20625.62</c:v>
                </c:pt>
                <c:pt idx="17">
                  <c:v>19884.62</c:v>
                </c:pt>
                <c:pt idx="18">
                  <c:v>19260.63</c:v>
                </c:pt>
                <c:pt idx="19">
                  <c:v>18694.62</c:v>
                </c:pt>
                <c:pt idx="20">
                  <c:v>18201.62</c:v>
                </c:pt>
                <c:pt idx="21">
                  <c:v>17684.63</c:v>
                </c:pt>
                <c:pt idx="22">
                  <c:v>17235.29</c:v>
                </c:pt>
                <c:pt idx="23">
                  <c:v>16815.63</c:v>
                </c:pt>
                <c:pt idx="24">
                  <c:v>16378.29</c:v>
                </c:pt>
                <c:pt idx="25">
                  <c:v>15977.96</c:v>
                </c:pt>
                <c:pt idx="26">
                  <c:v>15612.62</c:v>
                </c:pt>
                <c:pt idx="27">
                  <c:v>15307.29</c:v>
                </c:pt>
                <c:pt idx="28">
                  <c:v>15065.29</c:v>
                </c:pt>
                <c:pt idx="29">
                  <c:v>14816.29</c:v>
                </c:pt>
                <c:pt idx="30">
                  <c:v>14726.29</c:v>
                </c:pt>
                <c:pt idx="31">
                  <c:v>14601.96</c:v>
                </c:pt>
                <c:pt idx="32">
                  <c:v>14470.96</c:v>
                </c:pt>
                <c:pt idx="33">
                  <c:v>14374.62</c:v>
                </c:pt>
                <c:pt idx="34">
                  <c:v>14282.62</c:v>
                </c:pt>
                <c:pt idx="35">
                  <c:v>14263.96</c:v>
                </c:pt>
                <c:pt idx="36">
                  <c:v>14217.29</c:v>
                </c:pt>
                <c:pt idx="37">
                  <c:v>14212.62</c:v>
                </c:pt>
                <c:pt idx="38">
                  <c:v>14232.96</c:v>
                </c:pt>
                <c:pt idx="39">
                  <c:v>14294.62</c:v>
                </c:pt>
                <c:pt idx="40">
                  <c:v>14275.62</c:v>
                </c:pt>
                <c:pt idx="41">
                  <c:v>14339.62</c:v>
                </c:pt>
                <c:pt idx="42">
                  <c:v>14352.96</c:v>
                </c:pt>
                <c:pt idx="43">
                  <c:v>14408.62</c:v>
                </c:pt>
                <c:pt idx="44">
                  <c:v>14413.96</c:v>
                </c:pt>
                <c:pt idx="45">
                  <c:v>14421.62</c:v>
                </c:pt>
                <c:pt idx="46">
                  <c:v>14424.96</c:v>
                </c:pt>
                <c:pt idx="47">
                  <c:v>14424.29</c:v>
                </c:pt>
                <c:pt idx="48">
                  <c:v>14382.62</c:v>
                </c:pt>
                <c:pt idx="49">
                  <c:v>14359.96</c:v>
                </c:pt>
                <c:pt idx="50">
                  <c:v>14287.96</c:v>
                </c:pt>
                <c:pt idx="51">
                  <c:v>14225.29</c:v>
                </c:pt>
                <c:pt idx="52">
                  <c:v>14167.29</c:v>
                </c:pt>
                <c:pt idx="53">
                  <c:v>14128.96</c:v>
                </c:pt>
                <c:pt idx="54">
                  <c:v>13996.29</c:v>
                </c:pt>
                <c:pt idx="55">
                  <c:v>14014.96</c:v>
                </c:pt>
                <c:pt idx="56">
                  <c:v>13941.29</c:v>
                </c:pt>
                <c:pt idx="57">
                  <c:v>13850.96</c:v>
                </c:pt>
                <c:pt idx="58">
                  <c:v>13717.96</c:v>
                </c:pt>
                <c:pt idx="59">
                  <c:v>13573.29</c:v>
                </c:pt>
                <c:pt idx="60">
                  <c:v>13335.62</c:v>
                </c:pt>
                <c:pt idx="61">
                  <c:v>13167.29</c:v>
                </c:pt>
                <c:pt idx="62">
                  <c:v>13027.29</c:v>
                </c:pt>
                <c:pt idx="63">
                  <c:v>12884.29</c:v>
                </c:pt>
                <c:pt idx="64">
                  <c:v>12785.29</c:v>
                </c:pt>
                <c:pt idx="65">
                  <c:v>12707.62</c:v>
                </c:pt>
                <c:pt idx="66">
                  <c:v>12621.96</c:v>
                </c:pt>
                <c:pt idx="67">
                  <c:v>12603.29</c:v>
                </c:pt>
                <c:pt idx="68">
                  <c:v>12572.29</c:v>
                </c:pt>
                <c:pt idx="69">
                  <c:v>12509.29</c:v>
                </c:pt>
                <c:pt idx="70">
                  <c:v>12508.29</c:v>
                </c:pt>
                <c:pt idx="71">
                  <c:v>12422.29</c:v>
                </c:pt>
                <c:pt idx="72">
                  <c:v>12409.29</c:v>
                </c:pt>
                <c:pt idx="73">
                  <c:v>12323.62</c:v>
                </c:pt>
                <c:pt idx="74">
                  <c:v>12257.62</c:v>
                </c:pt>
                <c:pt idx="75">
                  <c:v>12219.29</c:v>
                </c:pt>
                <c:pt idx="76">
                  <c:v>12148.29</c:v>
                </c:pt>
                <c:pt idx="77">
                  <c:v>12096.62</c:v>
                </c:pt>
                <c:pt idx="78">
                  <c:v>11967.62</c:v>
                </c:pt>
                <c:pt idx="79">
                  <c:v>11891.96</c:v>
                </c:pt>
                <c:pt idx="80">
                  <c:v>11792.62</c:v>
                </c:pt>
                <c:pt idx="81">
                  <c:v>11743.96</c:v>
                </c:pt>
                <c:pt idx="82">
                  <c:v>11642.29</c:v>
                </c:pt>
                <c:pt idx="83">
                  <c:v>11625.62</c:v>
                </c:pt>
                <c:pt idx="84">
                  <c:v>11546.96</c:v>
                </c:pt>
                <c:pt idx="85">
                  <c:v>11535.29</c:v>
                </c:pt>
                <c:pt idx="86">
                  <c:v>11492.29</c:v>
                </c:pt>
                <c:pt idx="87">
                  <c:v>11465.62</c:v>
                </c:pt>
                <c:pt idx="88">
                  <c:v>11440.62</c:v>
                </c:pt>
                <c:pt idx="89">
                  <c:v>11447.29</c:v>
                </c:pt>
                <c:pt idx="90">
                  <c:v>11413.96</c:v>
                </c:pt>
                <c:pt idx="91">
                  <c:v>11380.96</c:v>
                </c:pt>
                <c:pt idx="92">
                  <c:v>11358.29</c:v>
                </c:pt>
                <c:pt idx="93">
                  <c:v>11349.29</c:v>
                </c:pt>
                <c:pt idx="94">
                  <c:v>11283.29</c:v>
                </c:pt>
                <c:pt idx="95">
                  <c:v>11251.62</c:v>
                </c:pt>
                <c:pt idx="96">
                  <c:v>11183.96</c:v>
                </c:pt>
                <c:pt idx="97">
                  <c:v>11129.96</c:v>
                </c:pt>
                <c:pt idx="98">
                  <c:v>11084.62</c:v>
                </c:pt>
                <c:pt idx="99">
                  <c:v>11045.62</c:v>
                </c:pt>
                <c:pt idx="100">
                  <c:v>11052.96</c:v>
                </c:pt>
                <c:pt idx="101">
                  <c:v>10999.62</c:v>
                </c:pt>
                <c:pt idx="102">
                  <c:v>10984.96</c:v>
                </c:pt>
                <c:pt idx="103">
                  <c:v>10980.96</c:v>
                </c:pt>
                <c:pt idx="104">
                  <c:v>11009.96</c:v>
                </c:pt>
                <c:pt idx="105">
                  <c:v>10996.62</c:v>
                </c:pt>
                <c:pt idx="106">
                  <c:v>10985.96</c:v>
                </c:pt>
                <c:pt idx="107">
                  <c:v>11029.29</c:v>
                </c:pt>
                <c:pt idx="108">
                  <c:v>11051.62</c:v>
                </c:pt>
                <c:pt idx="109">
                  <c:v>11025.62</c:v>
                </c:pt>
                <c:pt idx="110">
                  <c:v>11044.62</c:v>
                </c:pt>
                <c:pt idx="111">
                  <c:v>11037.96</c:v>
                </c:pt>
                <c:pt idx="112">
                  <c:v>10978.96</c:v>
                </c:pt>
                <c:pt idx="113">
                  <c:v>10937.62</c:v>
                </c:pt>
                <c:pt idx="114">
                  <c:v>10831.29</c:v>
                </c:pt>
                <c:pt idx="115">
                  <c:v>10808.62</c:v>
                </c:pt>
                <c:pt idx="116">
                  <c:v>10732.96</c:v>
                </c:pt>
                <c:pt idx="117">
                  <c:v>10674.29</c:v>
                </c:pt>
                <c:pt idx="118">
                  <c:v>10658.29</c:v>
                </c:pt>
                <c:pt idx="119">
                  <c:v>10618.96</c:v>
                </c:pt>
                <c:pt idx="120">
                  <c:v>10616.29</c:v>
                </c:pt>
                <c:pt idx="121">
                  <c:v>10641.62</c:v>
                </c:pt>
                <c:pt idx="122">
                  <c:v>10635.62</c:v>
                </c:pt>
                <c:pt idx="123">
                  <c:v>10671.29</c:v>
                </c:pt>
                <c:pt idx="124">
                  <c:v>10692.62</c:v>
                </c:pt>
                <c:pt idx="125">
                  <c:v>10769.62</c:v>
                </c:pt>
                <c:pt idx="126">
                  <c:v>10887.29</c:v>
                </c:pt>
                <c:pt idx="127">
                  <c:v>11052.96</c:v>
                </c:pt>
                <c:pt idx="128">
                  <c:v>11196.29</c:v>
                </c:pt>
                <c:pt idx="129">
                  <c:v>11042.29</c:v>
                </c:pt>
                <c:pt idx="130">
                  <c:v>10698.62</c:v>
                </c:pt>
                <c:pt idx="131">
                  <c:v>10331.620000000001</c:v>
                </c:pt>
                <c:pt idx="132">
                  <c:v>10149.620000000001</c:v>
                </c:pt>
                <c:pt idx="133">
                  <c:v>10021.290000000001</c:v>
                </c:pt>
                <c:pt idx="134">
                  <c:v>9944.9599999999991</c:v>
                </c:pt>
                <c:pt idx="135">
                  <c:v>9938.9599999999991</c:v>
                </c:pt>
                <c:pt idx="136">
                  <c:v>9982.2900000000009</c:v>
                </c:pt>
                <c:pt idx="137">
                  <c:v>9991.6200000000008</c:v>
                </c:pt>
                <c:pt idx="138">
                  <c:v>10005.290000000001</c:v>
                </c:pt>
                <c:pt idx="139">
                  <c:v>10017.290000000001</c:v>
                </c:pt>
                <c:pt idx="140">
                  <c:v>9985.2900000000009</c:v>
                </c:pt>
                <c:pt idx="141">
                  <c:v>9972.2900000000009</c:v>
                </c:pt>
                <c:pt idx="142">
                  <c:v>9917.2900000000009</c:v>
                </c:pt>
                <c:pt idx="143">
                  <c:v>9824.9599999999991</c:v>
                </c:pt>
                <c:pt idx="144">
                  <c:v>9735.9599999999991</c:v>
                </c:pt>
                <c:pt idx="145">
                  <c:v>9628.6200000000008</c:v>
                </c:pt>
                <c:pt idx="146">
                  <c:v>9514.6200000000008</c:v>
                </c:pt>
                <c:pt idx="147">
                  <c:v>9430.9599999999991</c:v>
                </c:pt>
                <c:pt idx="148">
                  <c:v>9448.2900000000009</c:v>
                </c:pt>
                <c:pt idx="149">
                  <c:v>9475.6200000000008</c:v>
                </c:pt>
                <c:pt idx="150">
                  <c:v>9524.6200000000008</c:v>
                </c:pt>
                <c:pt idx="151">
                  <c:v>9626.9599999999991</c:v>
                </c:pt>
                <c:pt idx="152">
                  <c:v>9688.9599999999991</c:v>
                </c:pt>
                <c:pt idx="153">
                  <c:v>9823.6200000000008</c:v>
                </c:pt>
                <c:pt idx="154">
                  <c:v>9967.2900000000009</c:v>
                </c:pt>
                <c:pt idx="155">
                  <c:v>9988.9599999999991</c:v>
                </c:pt>
                <c:pt idx="156">
                  <c:v>10043.959999999999</c:v>
                </c:pt>
                <c:pt idx="157">
                  <c:v>10062.620000000001</c:v>
                </c:pt>
                <c:pt idx="158">
                  <c:v>10056.290000000001</c:v>
                </c:pt>
                <c:pt idx="159">
                  <c:v>10082.620000000001</c:v>
                </c:pt>
                <c:pt idx="160">
                  <c:v>10018.290000000001</c:v>
                </c:pt>
                <c:pt idx="161">
                  <c:v>9973.6200000000008</c:v>
                </c:pt>
                <c:pt idx="162">
                  <c:v>9846.9599999999991</c:v>
                </c:pt>
                <c:pt idx="163">
                  <c:v>9746.2900000000009</c:v>
                </c:pt>
                <c:pt idx="164">
                  <c:v>9712.9599999999991</c:v>
                </c:pt>
                <c:pt idx="165">
                  <c:v>9761.2900000000009</c:v>
                </c:pt>
                <c:pt idx="166">
                  <c:v>9848.6200000000008</c:v>
                </c:pt>
                <c:pt idx="167">
                  <c:v>9967.9599999999991</c:v>
                </c:pt>
                <c:pt idx="168">
                  <c:v>10064.620000000001</c:v>
                </c:pt>
                <c:pt idx="169">
                  <c:v>10145.290000000001</c:v>
                </c:pt>
                <c:pt idx="170">
                  <c:v>10188.959999999999</c:v>
                </c:pt>
                <c:pt idx="171">
                  <c:v>10145.290000000001</c:v>
                </c:pt>
                <c:pt idx="172">
                  <c:v>10063.620000000001</c:v>
                </c:pt>
                <c:pt idx="173">
                  <c:v>9959.6200000000008</c:v>
                </c:pt>
                <c:pt idx="174">
                  <c:v>9851.6200000000008</c:v>
                </c:pt>
                <c:pt idx="175">
                  <c:v>9735.2900000000009</c:v>
                </c:pt>
                <c:pt idx="176">
                  <c:v>9675.6200000000008</c:v>
                </c:pt>
                <c:pt idx="177">
                  <c:v>9596.9599999999991</c:v>
                </c:pt>
                <c:pt idx="178">
                  <c:v>9579.9599999999991</c:v>
                </c:pt>
                <c:pt idx="179">
                  <c:v>9559.2900000000009</c:v>
                </c:pt>
                <c:pt idx="180">
                  <c:v>9570.2900000000009</c:v>
                </c:pt>
                <c:pt idx="181">
                  <c:v>9672.9599999999991</c:v>
                </c:pt>
                <c:pt idx="182">
                  <c:v>9710.9599999999991</c:v>
                </c:pt>
                <c:pt idx="183">
                  <c:v>9747.9599999999991</c:v>
                </c:pt>
                <c:pt idx="184">
                  <c:v>9775.6200000000008</c:v>
                </c:pt>
                <c:pt idx="185">
                  <c:v>9770.9599999999991</c:v>
                </c:pt>
                <c:pt idx="186">
                  <c:v>9738.6200000000008</c:v>
                </c:pt>
                <c:pt idx="187">
                  <c:v>9685.6200000000008</c:v>
                </c:pt>
                <c:pt idx="188">
                  <c:v>9613.6200000000008</c:v>
                </c:pt>
                <c:pt idx="189">
                  <c:v>9621.2900000000009</c:v>
                </c:pt>
                <c:pt idx="190">
                  <c:v>9592.2900000000009</c:v>
                </c:pt>
                <c:pt idx="191">
                  <c:v>9621.9599999999991</c:v>
                </c:pt>
                <c:pt idx="192">
                  <c:v>9680.6200000000008</c:v>
                </c:pt>
                <c:pt idx="193">
                  <c:v>9718.6200000000008</c:v>
                </c:pt>
                <c:pt idx="194">
                  <c:v>9812.6200000000008</c:v>
                </c:pt>
                <c:pt idx="195">
                  <c:v>9905.2900000000009</c:v>
                </c:pt>
                <c:pt idx="196">
                  <c:v>10001.620000000001</c:v>
                </c:pt>
                <c:pt idx="197">
                  <c:v>10009.290000000001</c:v>
                </c:pt>
                <c:pt idx="198">
                  <c:v>10037.959999999999</c:v>
                </c:pt>
                <c:pt idx="199">
                  <c:v>10018.959999999999</c:v>
                </c:pt>
                <c:pt idx="200">
                  <c:v>9987.2900000000009</c:v>
                </c:pt>
                <c:pt idx="201">
                  <c:v>9869.9599999999991</c:v>
                </c:pt>
                <c:pt idx="202">
                  <c:v>9803.9599999999991</c:v>
                </c:pt>
                <c:pt idx="203">
                  <c:v>9638.9599999999991</c:v>
                </c:pt>
                <c:pt idx="204">
                  <c:v>9527.6200000000008</c:v>
                </c:pt>
                <c:pt idx="205">
                  <c:v>9494.9599999999991</c:v>
                </c:pt>
                <c:pt idx="206">
                  <c:v>9475.2900000000009</c:v>
                </c:pt>
                <c:pt idx="207">
                  <c:v>9473.2900000000009</c:v>
                </c:pt>
                <c:pt idx="208">
                  <c:v>9542.2900000000009</c:v>
                </c:pt>
                <c:pt idx="209">
                  <c:v>9508.2900000000009</c:v>
                </c:pt>
                <c:pt idx="210">
                  <c:v>9615.6200000000008</c:v>
                </c:pt>
                <c:pt idx="211">
                  <c:v>9678.2900000000009</c:v>
                </c:pt>
                <c:pt idx="212">
                  <c:v>9707.6200000000008</c:v>
                </c:pt>
                <c:pt idx="213">
                  <c:v>9739.6200000000008</c:v>
                </c:pt>
                <c:pt idx="214">
                  <c:v>9763.2900000000009</c:v>
                </c:pt>
                <c:pt idx="215">
                  <c:v>9739.6200000000008</c:v>
                </c:pt>
                <c:pt idx="216">
                  <c:v>9666.6200000000008</c:v>
                </c:pt>
                <c:pt idx="217">
                  <c:v>9543.6200000000008</c:v>
                </c:pt>
                <c:pt idx="218">
                  <c:v>9430.6200000000008</c:v>
                </c:pt>
                <c:pt idx="219">
                  <c:v>9338.9599999999991</c:v>
                </c:pt>
                <c:pt idx="220">
                  <c:v>9223.6200000000008</c:v>
                </c:pt>
                <c:pt idx="221">
                  <c:v>9154.2900000000009</c:v>
                </c:pt>
                <c:pt idx="222">
                  <c:v>9134.2900000000009</c:v>
                </c:pt>
                <c:pt idx="223">
                  <c:v>9148.2900000000009</c:v>
                </c:pt>
                <c:pt idx="224">
                  <c:v>9151.6200000000008</c:v>
                </c:pt>
                <c:pt idx="225">
                  <c:v>9174.6200000000008</c:v>
                </c:pt>
                <c:pt idx="226">
                  <c:v>9214.6200000000008</c:v>
                </c:pt>
                <c:pt idx="227">
                  <c:v>9270.2900000000009</c:v>
                </c:pt>
                <c:pt idx="228">
                  <c:v>9233.2900000000009</c:v>
                </c:pt>
                <c:pt idx="229">
                  <c:v>9210.9599999999991</c:v>
                </c:pt>
                <c:pt idx="230">
                  <c:v>9171.6200000000008</c:v>
                </c:pt>
                <c:pt idx="231">
                  <c:v>9071.9599999999991</c:v>
                </c:pt>
                <c:pt idx="232">
                  <c:v>8955.6200000000008</c:v>
                </c:pt>
                <c:pt idx="233">
                  <c:v>8860.9599999999991</c:v>
                </c:pt>
                <c:pt idx="234">
                  <c:v>8828.6200000000008</c:v>
                </c:pt>
                <c:pt idx="235">
                  <c:v>8830.2900000000009</c:v>
                </c:pt>
                <c:pt idx="236">
                  <c:v>8830.2900000000009</c:v>
                </c:pt>
                <c:pt idx="237">
                  <c:v>8891.9599999999991</c:v>
                </c:pt>
                <c:pt idx="238">
                  <c:v>8979.6200000000008</c:v>
                </c:pt>
                <c:pt idx="239">
                  <c:v>9092.6200000000008</c:v>
                </c:pt>
                <c:pt idx="240">
                  <c:v>9200.2900000000009</c:v>
                </c:pt>
                <c:pt idx="241">
                  <c:v>9273.9599999999991</c:v>
                </c:pt>
                <c:pt idx="242">
                  <c:v>9381.2900000000009</c:v>
                </c:pt>
                <c:pt idx="243">
                  <c:v>9499.9599999999991</c:v>
                </c:pt>
                <c:pt idx="244">
                  <c:v>9562.2900000000009</c:v>
                </c:pt>
                <c:pt idx="245">
                  <c:v>9505.9599999999991</c:v>
                </c:pt>
                <c:pt idx="246">
                  <c:v>9319.2900000000009</c:v>
                </c:pt>
                <c:pt idx="247">
                  <c:v>9177.6200000000008</c:v>
                </c:pt>
                <c:pt idx="248">
                  <c:v>9080.9599999999991</c:v>
                </c:pt>
                <c:pt idx="249">
                  <c:v>9065.6200000000008</c:v>
                </c:pt>
                <c:pt idx="250">
                  <c:v>9040.6200000000008</c:v>
                </c:pt>
                <c:pt idx="251">
                  <c:v>9080.2900000000009</c:v>
                </c:pt>
                <c:pt idx="252">
                  <c:v>9132.9599999999991</c:v>
                </c:pt>
                <c:pt idx="253">
                  <c:v>9146.2900000000009</c:v>
                </c:pt>
                <c:pt idx="254">
                  <c:v>9224.2900000000009</c:v>
                </c:pt>
                <c:pt idx="255">
                  <c:v>9309.6200000000008</c:v>
                </c:pt>
                <c:pt idx="256">
                  <c:v>9395.9599999999991</c:v>
                </c:pt>
                <c:pt idx="257">
                  <c:v>9477.6200000000008</c:v>
                </c:pt>
                <c:pt idx="258">
                  <c:v>9511.6200000000008</c:v>
                </c:pt>
                <c:pt idx="259">
                  <c:v>9548.9599999999991</c:v>
                </c:pt>
                <c:pt idx="260">
                  <c:v>9482.9599999999991</c:v>
                </c:pt>
                <c:pt idx="261">
                  <c:v>9461.2900000000009</c:v>
                </c:pt>
                <c:pt idx="262">
                  <c:v>9448.6200000000008</c:v>
                </c:pt>
                <c:pt idx="263">
                  <c:v>9387.6200000000008</c:v>
                </c:pt>
                <c:pt idx="264">
                  <c:v>9361.9599999999991</c:v>
                </c:pt>
                <c:pt idx="265">
                  <c:v>9383.2900000000009</c:v>
                </c:pt>
                <c:pt idx="266">
                  <c:v>9428.2900000000009</c:v>
                </c:pt>
                <c:pt idx="267">
                  <c:v>9425.6200000000008</c:v>
                </c:pt>
                <c:pt idx="268">
                  <c:v>9460.9599999999991</c:v>
                </c:pt>
                <c:pt idx="269">
                  <c:v>9560.9599999999991</c:v>
                </c:pt>
                <c:pt idx="270">
                  <c:v>9679.6200000000008</c:v>
                </c:pt>
                <c:pt idx="271">
                  <c:v>9773.6200000000008</c:v>
                </c:pt>
                <c:pt idx="272">
                  <c:v>9847.9599999999991</c:v>
                </c:pt>
                <c:pt idx="273">
                  <c:v>9926.2900000000009</c:v>
                </c:pt>
                <c:pt idx="274">
                  <c:v>9957.6200000000008</c:v>
                </c:pt>
                <c:pt idx="275">
                  <c:v>9999.6200000000008</c:v>
                </c:pt>
                <c:pt idx="276">
                  <c:v>9951.9599999999991</c:v>
                </c:pt>
                <c:pt idx="277">
                  <c:v>9949.2900000000009</c:v>
                </c:pt>
                <c:pt idx="278">
                  <c:v>9991.6200000000008</c:v>
                </c:pt>
                <c:pt idx="279">
                  <c:v>10031.959999999999</c:v>
                </c:pt>
                <c:pt idx="280">
                  <c:v>10122.620000000001</c:v>
                </c:pt>
                <c:pt idx="281">
                  <c:v>10209.620000000001</c:v>
                </c:pt>
                <c:pt idx="282">
                  <c:v>10334.620000000001</c:v>
                </c:pt>
                <c:pt idx="283">
                  <c:v>10426.620000000001</c:v>
                </c:pt>
                <c:pt idx="284">
                  <c:v>10554.96</c:v>
                </c:pt>
                <c:pt idx="285">
                  <c:v>10648.29</c:v>
                </c:pt>
                <c:pt idx="286">
                  <c:v>10709.62</c:v>
                </c:pt>
                <c:pt idx="287">
                  <c:v>10760.29</c:v>
                </c:pt>
                <c:pt idx="288">
                  <c:v>10701.96</c:v>
                </c:pt>
                <c:pt idx="289">
                  <c:v>10643.96</c:v>
                </c:pt>
                <c:pt idx="290">
                  <c:v>10484.959999999999</c:v>
                </c:pt>
                <c:pt idx="291">
                  <c:v>10321.959999999999</c:v>
                </c:pt>
                <c:pt idx="292">
                  <c:v>10105.290000000001</c:v>
                </c:pt>
                <c:pt idx="293">
                  <c:v>9868.2900000000009</c:v>
                </c:pt>
                <c:pt idx="294">
                  <c:v>9627.9599999999991</c:v>
                </c:pt>
                <c:pt idx="295">
                  <c:v>9387.9599999999991</c:v>
                </c:pt>
                <c:pt idx="296">
                  <c:v>9151.6200000000008</c:v>
                </c:pt>
                <c:pt idx="297">
                  <c:v>8986.2900000000009</c:v>
                </c:pt>
                <c:pt idx="298">
                  <c:v>8836.2900000000009</c:v>
                </c:pt>
                <c:pt idx="299">
                  <c:v>8729.9599999999991</c:v>
                </c:pt>
                <c:pt idx="300">
                  <c:v>8623.2900000000009</c:v>
                </c:pt>
                <c:pt idx="301">
                  <c:v>8529.9599999999991</c:v>
                </c:pt>
                <c:pt idx="302">
                  <c:v>8449.6200000000008</c:v>
                </c:pt>
                <c:pt idx="303">
                  <c:v>8355.6200000000008</c:v>
                </c:pt>
                <c:pt idx="304">
                  <c:v>8218.9599999999991</c:v>
                </c:pt>
                <c:pt idx="305">
                  <c:v>8145.29</c:v>
                </c:pt>
                <c:pt idx="306">
                  <c:v>7940.29</c:v>
                </c:pt>
                <c:pt idx="307">
                  <c:v>7805.29</c:v>
                </c:pt>
                <c:pt idx="308">
                  <c:v>7662.29</c:v>
                </c:pt>
                <c:pt idx="309">
                  <c:v>7518.29</c:v>
                </c:pt>
                <c:pt idx="310">
                  <c:v>7406.62</c:v>
                </c:pt>
                <c:pt idx="311">
                  <c:v>7305.29</c:v>
                </c:pt>
                <c:pt idx="312">
                  <c:v>7269.62</c:v>
                </c:pt>
                <c:pt idx="313">
                  <c:v>7238.62</c:v>
                </c:pt>
                <c:pt idx="314">
                  <c:v>7225.29</c:v>
                </c:pt>
                <c:pt idx="315">
                  <c:v>7256.96</c:v>
                </c:pt>
                <c:pt idx="316">
                  <c:v>7267.96</c:v>
                </c:pt>
                <c:pt idx="317">
                  <c:v>7332.29</c:v>
                </c:pt>
                <c:pt idx="318">
                  <c:v>7377.62</c:v>
                </c:pt>
                <c:pt idx="319">
                  <c:v>7418.29</c:v>
                </c:pt>
                <c:pt idx="320">
                  <c:v>7449.29</c:v>
                </c:pt>
                <c:pt idx="321">
                  <c:v>7425.96</c:v>
                </c:pt>
                <c:pt idx="322">
                  <c:v>7331.96</c:v>
                </c:pt>
                <c:pt idx="323">
                  <c:v>7337.29</c:v>
                </c:pt>
                <c:pt idx="324">
                  <c:v>7183.29</c:v>
                </c:pt>
                <c:pt idx="325">
                  <c:v>7114.29</c:v>
                </c:pt>
                <c:pt idx="326">
                  <c:v>7017.29</c:v>
                </c:pt>
                <c:pt idx="327">
                  <c:v>6953.29</c:v>
                </c:pt>
                <c:pt idx="328">
                  <c:v>6891.29</c:v>
                </c:pt>
                <c:pt idx="329">
                  <c:v>6879.29</c:v>
                </c:pt>
                <c:pt idx="330">
                  <c:v>6855.29</c:v>
                </c:pt>
                <c:pt idx="331">
                  <c:v>6878.96</c:v>
                </c:pt>
                <c:pt idx="332">
                  <c:v>6882.96</c:v>
                </c:pt>
                <c:pt idx="333">
                  <c:v>6901.96</c:v>
                </c:pt>
                <c:pt idx="334">
                  <c:v>6934.96</c:v>
                </c:pt>
                <c:pt idx="335">
                  <c:v>6955.29</c:v>
                </c:pt>
                <c:pt idx="336">
                  <c:v>6976.96</c:v>
                </c:pt>
                <c:pt idx="337">
                  <c:v>7004.96</c:v>
                </c:pt>
                <c:pt idx="338">
                  <c:v>7023.62</c:v>
                </c:pt>
                <c:pt idx="339">
                  <c:v>7014.62</c:v>
                </c:pt>
                <c:pt idx="340">
                  <c:v>7003.29</c:v>
                </c:pt>
                <c:pt idx="341">
                  <c:v>6982.62</c:v>
                </c:pt>
                <c:pt idx="342">
                  <c:v>6953.62</c:v>
                </c:pt>
                <c:pt idx="343">
                  <c:v>6945.29</c:v>
                </c:pt>
                <c:pt idx="344">
                  <c:v>6919.62</c:v>
                </c:pt>
                <c:pt idx="345">
                  <c:v>6933.62</c:v>
                </c:pt>
                <c:pt idx="346">
                  <c:v>6932.62</c:v>
                </c:pt>
                <c:pt idx="347">
                  <c:v>6924.62</c:v>
                </c:pt>
                <c:pt idx="348">
                  <c:v>6955.29</c:v>
                </c:pt>
                <c:pt idx="349">
                  <c:v>6948.96</c:v>
                </c:pt>
                <c:pt idx="350">
                  <c:v>6998.62</c:v>
                </c:pt>
                <c:pt idx="351">
                  <c:v>7022.96</c:v>
                </c:pt>
                <c:pt idx="352">
                  <c:v>7043.29</c:v>
                </c:pt>
                <c:pt idx="353">
                  <c:v>7104.96</c:v>
                </c:pt>
                <c:pt idx="354">
                  <c:v>7082.29</c:v>
                </c:pt>
                <c:pt idx="355">
                  <c:v>7077.29</c:v>
                </c:pt>
                <c:pt idx="356">
                  <c:v>7063.62</c:v>
                </c:pt>
                <c:pt idx="357">
                  <c:v>6986.29</c:v>
                </c:pt>
                <c:pt idx="358">
                  <c:v>6898.96</c:v>
                </c:pt>
                <c:pt idx="359">
                  <c:v>6847.96</c:v>
                </c:pt>
                <c:pt idx="360">
                  <c:v>6770.29</c:v>
                </c:pt>
                <c:pt idx="361">
                  <c:v>6713.29</c:v>
                </c:pt>
                <c:pt idx="362">
                  <c:v>6692.62</c:v>
                </c:pt>
                <c:pt idx="363">
                  <c:v>6666.96</c:v>
                </c:pt>
                <c:pt idx="364">
                  <c:v>6660.62</c:v>
                </c:pt>
                <c:pt idx="365">
                  <c:v>6630.96</c:v>
                </c:pt>
                <c:pt idx="366">
                  <c:v>6635.29</c:v>
                </c:pt>
                <c:pt idx="367">
                  <c:v>6668.29</c:v>
                </c:pt>
                <c:pt idx="368">
                  <c:v>6708.62</c:v>
                </c:pt>
                <c:pt idx="369">
                  <c:v>6696.62</c:v>
                </c:pt>
                <c:pt idx="370">
                  <c:v>6705.96</c:v>
                </c:pt>
                <c:pt idx="371">
                  <c:v>6703.62</c:v>
                </c:pt>
                <c:pt idx="372">
                  <c:v>6673.62</c:v>
                </c:pt>
                <c:pt idx="373">
                  <c:v>6611.29</c:v>
                </c:pt>
                <c:pt idx="374">
                  <c:v>6563.96</c:v>
                </c:pt>
                <c:pt idx="375">
                  <c:v>6483.96</c:v>
                </c:pt>
                <c:pt idx="376">
                  <c:v>6455.62</c:v>
                </c:pt>
                <c:pt idx="377">
                  <c:v>6401.96</c:v>
                </c:pt>
                <c:pt idx="378">
                  <c:v>6390.62</c:v>
                </c:pt>
                <c:pt idx="379">
                  <c:v>6378.96</c:v>
                </c:pt>
                <c:pt idx="380">
                  <c:v>6391.29</c:v>
                </c:pt>
                <c:pt idx="381">
                  <c:v>6407.29</c:v>
                </c:pt>
                <c:pt idx="382">
                  <c:v>6425.62</c:v>
                </c:pt>
                <c:pt idx="383">
                  <c:v>6462.96</c:v>
                </c:pt>
                <c:pt idx="384">
                  <c:v>6458.96</c:v>
                </c:pt>
                <c:pt idx="385">
                  <c:v>6518.96</c:v>
                </c:pt>
                <c:pt idx="386">
                  <c:v>6545.96</c:v>
                </c:pt>
                <c:pt idx="387">
                  <c:v>6540.29</c:v>
                </c:pt>
                <c:pt idx="388">
                  <c:v>6571.29</c:v>
                </c:pt>
                <c:pt idx="389">
                  <c:v>6556.29</c:v>
                </c:pt>
                <c:pt idx="390">
                  <c:v>6500.29</c:v>
                </c:pt>
                <c:pt idx="391">
                  <c:v>6469.29</c:v>
                </c:pt>
                <c:pt idx="392">
                  <c:v>6431.29</c:v>
                </c:pt>
                <c:pt idx="393">
                  <c:v>6388.96</c:v>
                </c:pt>
                <c:pt idx="394">
                  <c:v>6391.62</c:v>
                </c:pt>
                <c:pt idx="395">
                  <c:v>6373.62</c:v>
                </c:pt>
                <c:pt idx="396">
                  <c:v>6352.62</c:v>
                </c:pt>
                <c:pt idx="397">
                  <c:v>6325.62</c:v>
                </c:pt>
                <c:pt idx="398">
                  <c:v>6278.62</c:v>
                </c:pt>
                <c:pt idx="399">
                  <c:v>6260.96</c:v>
                </c:pt>
                <c:pt idx="400">
                  <c:v>6264.29</c:v>
                </c:pt>
                <c:pt idx="401">
                  <c:v>6251.96</c:v>
                </c:pt>
                <c:pt idx="402">
                  <c:v>6233.96</c:v>
                </c:pt>
                <c:pt idx="403">
                  <c:v>6193.29</c:v>
                </c:pt>
                <c:pt idx="404">
                  <c:v>6170.29</c:v>
                </c:pt>
                <c:pt idx="405">
                  <c:v>6122.62</c:v>
                </c:pt>
                <c:pt idx="406">
                  <c:v>6069.62</c:v>
                </c:pt>
                <c:pt idx="407">
                  <c:v>6034.62</c:v>
                </c:pt>
                <c:pt idx="408">
                  <c:v>5920.62</c:v>
                </c:pt>
                <c:pt idx="409">
                  <c:v>5850.62</c:v>
                </c:pt>
                <c:pt idx="410">
                  <c:v>5794.96</c:v>
                </c:pt>
                <c:pt idx="411">
                  <c:v>5706.62</c:v>
                </c:pt>
                <c:pt idx="412">
                  <c:v>5668.96</c:v>
                </c:pt>
                <c:pt idx="413">
                  <c:v>5627.62</c:v>
                </c:pt>
                <c:pt idx="414">
                  <c:v>5584.29</c:v>
                </c:pt>
                <c:pt idx="415">
                  <c:v>5563.62</c:v>
                </c:pt>
                <c:pt idx="416">
                  <c:v>5537.62</c:v>
                </c:pt>
                <c:pt idx="417">
                  <c:v>5521.62</c:v>
                </c:pt>
                <c:pt idx="418">
                  <c:v>5543.62</c:v>
                </c:pt>
                <c:pt idx="419">
                  <c:v>5546.96</c:v>
                </c:pt>
                <c:pt idx="420">
                  <c:v>5522.29</c:v>
                </c:pt>
                <c:pt idx="421">
                  <c:v>5539.96</c:v>
                </c:pt>
                <c:pt idx="422">
                  <c:v>5511.29</c:v>
                </c:pt>
                <c:pt idx="423">
                  <c:v>5506.96</c:v>
                </c:pt>
                <c:pt idx="424">
                  <c:v>5475.29</c:v>
                </c:pt>
                <c:pt idx="425">
                  <c:v>5467.29</c:v>
                </c:pt>
                <c:pt idx="426">
                  <c:v>5411.62</c:v>
                </c:pt>
                <c:pt idx="427">
                  <c:v>5357.96</c:v>
                </c:pt>
                <c:pt idx="428">
                  <c:v>5317.62</c:v>
                </c:pt>
                <c:pt idx="429">
                  <c:v>5235.62</c:v>
                </c:pt>
                <c:pt idx="430">
                  <c:v>5190.62</c:v>
                </c:pt>
                <c:pt idx="431">
                  <c:v>5150.29</c:v>
                </c:pt>
                <c:pt idx="432">
                  <c:v>5068.96</c:v>
                </c:pt>
                <c:pt idx="433">
                  <c:v>5019.62</c:v>
                </c:pt>
                <c:pt idx="434">
                  <c:v>4980.96</c:v>
                </c:pt>
                <c:pt idx="435">
                  <c:v>4950.29</c:v>
                </c:pt>
                <c:pt idx="436">
                  <c:v>4900.62</c:v>
                </c:pt>
                <c:pt idx="437">
                  <c:v>4854.29</c:v>
                </c:pt>
                <c:pt idx="438">
                  <c:v>4801.62</c:v>
                </c:pt>
                <c:pt idx="439">
                  <c:v>4764.96</c:v>
                </c:pt>
                <c:pt idx="440">
                  <c:v>4737.62</c:v>
                </c:pt>
                <c:pt idx="441">
                  <c:v>4682.96</c:v>
                </c:pt>
                <c:pt idx="442">
                  <c:v>4634.62</c:v>
                </c:pt>
                <c:pt idx="443">
                  <c:v>4541.29</c:v>
                </c:pt>
                <c:pt idx="444">
                  <c:v>4509.96</c:v>
                </c:pt>
                <c:pt idx="445">
                  <c:v>4431.29</c:v>
                </c:pt>
                <c:pt idx="446">
                  <c:v>4351.96</c:v>
                </c:pt>
                <c:pt idx="447">
                  <c:v>4324.96</c:v>
                </c:pt>
                <c:pt idx="448">
                  <c:v>4273.29</c:v>
                </c:pt>
                <c:pt idx="449">
                  <c:v>4240.29</c:v>
                </c:pt>
                <c:pt idx="450">
                  <c:v>4218.62</c:v>
                </c:pt>
                <c:pt idx="451">
                  <c:v>4204.96</c:v>
                </c:pt>
                <c:pt idx="452">
                  <c:v>4159.29</c:v>
                </c:pt>
                <c:pt idx="453">
                  <c:v>4175.62</c:v>
                </c:pt>
                <c:pt idx="454">
                  <c:v>4150.62</c:v>
                </c:pt>
                <c:pt idx="455">
                  <c:v>4157.62</c:v>
                </c:pt>
                <c:pt idx="456">
                  <c:v>4159.29</c:v>
                </c:pt>
                <c:pt idx="457">
                  <c:v>4185.96</c:v>
                </c:pt>
                <c:pt idx="458">
                  <c:v>4183.29</c:v>
                </c:pt>
                <c:pt idx="459">
                  <c:v>4183.62</c:v>
                </c:pt>
                <c:pt idx="460">
                  <c:v>4196.29</c:v>
                </c:pt>
                <c:pt idx="461">
                  <c:v>4185.62</c:v>
                </c:pt>
                <c:pt idx="462">
                  <c:v>4186.96</c:v>
                </c:pt>
                <c:pt idx="463">
                  <c:v>4178.96</c:v>
                </c:pt>
                <c:pt idx="464">
                  <c:v>4130.62</c:v>
                </c:pt>
                <c:pt idx="465">
                  <c:v>4113.29</c:v>
                </c:pt>
                <c:pt idx="466">
                  <c:v>4093.29</c:v>
                </c:pt>
                <c:pt idx="467">
                  <c:v>4087.96</c:v>
                </c:pt>
                <c:pt idx="468">
                  <c:v>4069.96</c:v>
                </c:pt>
                <c:pt idx="469">
                  <c:v>4043.96</c:v>
                </c:pt>
                <c:pt idx="470">
                  <c:v>4024.96</c:v>
                </c:pt>
                <c:pt idx="471">
                  <c:v>4033.29</c:v>
                </c:pt>
                <c:pt idx="472">
                  <c:v>4043.29</c:v>
                </c:pt>
                <c:pt idx="473">
                  <c:v>4003.62</c:v>
                </c:pt>
                <c:pt idx="474">
                  <c:v>3992.96</c:v>
                </c:pt>
                <c:pt idx="475">
                  <c:v>3960.96</c:v>
                </c:pt>
                <c:pt idx="476">
                  <c:v>3956.29</c:v>
                </c:pt>
                <c:pt idx="477">
                  <c:v>3945.29</c:v>
                </c:pt>
                <c:pt idx="478">
                  <c:v>3926.96</c:v>
                </c:pt>
                <c:pt idx="479">
                  <c:v>3889.96</c:v>
                </c:pt>
                <c:pt idx="480">
                  <c:v>3903.29</c:v>
                </c:pt>
                <c:pt idx="481">
                  <c:v>3857.96</c:v>
                </c:pt>
                <c:pt idx="482">
                  <c:v>3818.62</c:v>
                </c:pt>
                <c:pt idx="483">
                  <c:v>3812.62</c:v>
                </c:pt>
                <c:pt idx="484">
                  <c:v>3776.96</c:v>
                </c:pt>
                <c:pt idx="485">
                  <c:v>3770.62</c:v>
                </c:pt>
                <c:pt idx="486">
                  <c:v>3741.29</c:v>
                </c:pt>
                <c:pt idx="487">
                  <c:v>3732.29</c:v>
                </c:pt>
                <c:pt idx="488">
                  <c:v>3727.96</c:v>
                </c:pt>
                <c:pt idx="489">
                  <c:v>3717.96</c:v>
                </c:pt>
                <c:pt idx="490">
                  <c:v>3719.96</c:v>
                </c:pt>
                <c:pt idx="491">
                  <c:v>3728.62</c:v>
                </c:pt>
                <c:pt idx="492">
                  <c:v>3736.29</c:v>
                </c:pt>
                <c:pt idx="493">
                  <c:v>3731.96</c:v>
                </c:pt>
                <c:pt idx="494">
                  <c:v>3751.62</c:v>
                </c:pt>
                <c:pt idx="495">
                  <c:v>3716.96</c:v>
                </c:pt>
                <c:pt idx="496">
                  <c:v>3727.62</c:v>
                </c:pt>
                <c:pt idx="497">
                  <c:v>3702.96</c:v>
                </c:pt>
                <c:pt idx="498">
                  <c:v>3707.62</c:v>
                </c:pt>
                <c:pt idx="499">
                  <c:v>3688.96</c:v>
                </c:pt>
                <c:pt idx="500">
                  <c:v>3665.96</c:v>
                </c:pt>
                <c:pt idx="501">
                  <c:v>3614.62</c:v>
                </c:pt>
                <c:pt idx="502">
                  <c:v>3599.96</c:v>
                </c:pt>
                <c:pt idx="503">
                  <c:v>3598.96</c:v>
                </c:pt>
                <c:pt idx="504">
                  <c:v>3564.96</c:v>
                </c:pt>
                <c:pt idx="505">
                  <c:v>3531.62</c:v>
                </c:pt>
                <c:pt idx="506">
                  <c:v>3532.29</c:v>
                </c:pt>
                <c:pt idx="507">
                  <c:v>3518.62</c:v>
                </c:pt>
                <c:pt idx="508">
                  <c:v>3517.29</c:v>
                </c:pt>
                <c:pt idx="509">
                  <c:v>3484.62</c:v>
                </c:pt>
                <c:pt idx="510">
                  <c:v>3466.29</c:v>
                </c:pt>
                <c:pt idx="511">
                  <c:v>3453.62</c:v>
                </c:pt>
                <c:pt idx="512">
                  <c:v>3454.96</c:v>
                </c:pt>
                <c:pt idx="513">
                  <c:v>3425.29</c:v>
                </c:pt>
                <c:pt idx="514">
                  <c:v>3396.96</c:v>
                </c:pt>
                <c:pt idx="515">
                  <c:v>3407.62</c:v>
                </c:pt>
                <c:pt idx="516">
                  <c:v>3381.96</c:v>
                </c:pt>
                <c:pt idx="517">
                  <c:v>3339.62</c:v>
                </c:pt>
                <c:pt idx="518">
                  <c:v>3319.62</c:v>
                </c:pt>
                <c:pt idx="519">
                  <c:v>3320.62</c:v>
                </c:pt>
                <c:pt idx="520">
                  <c:v>3296.29</c:v>
                </c:pt>
                <c:pt idx="521">
                  <c:v>3274.96</c:v>
                </c:pt>
                <c:pt idx="522">
                  <c:v>3251.29</c:v>
                </c:pt>
                <c:pt idx="523">
                  <c:v>3267.62</c:v>
                </c:pt>
                <c:pt idx="524">
                  <c:v>3251.29</c:v>
                </c:pt>
                <c:pt idx="525">
                  <c:v>3233.29</c:v>
                </c:pt>
                <c:pt idx="526">
                  <c:v>3233.29</c:v>
                </c:pt>
                <c:pt idx="527">
                  <c:v>3220.62</c:v>
                </c:pt>
                <c:pt idx="528">
                  <c:v>3202.29</c:v>
                </c:pt>
                <c:pt idx="529">
                  <c:v>3172.29</c:v>
                </c:pt>
                <c:pt idx="530">
                  <c:v>3146.29</c:v>
                </c:pt>
                <c:pt idx="531">
                  <c:v>3110.96</c:v>
                </c:pt>
                <c:pt idx="532">
                  <c:v>3077.62</c:v>
                </c:pt>
                <c:pt idx="533">
                  <c:v>3044.29</c:v>
                </c:pt>
                <c:pt idx="534">
                  <c:v>3030.96</c:v>
                </c:pt>
                <c:pt idx="535">
                  <c:v>3013.96</c:v>
                </c:pt>
                <c:pt idx="536">
                  <c:v>2945.62</c:v>
                </c:pt>
                <c:pt idx="537">
                  <c:v>2940.62</c:v>
                </c:pt>
                <c:pt idx="538">
                  <c:v>2913.96</c:v>
                </c:pt>
                <c:pt idx="539">
                  <c:v>2878.96</c:v>
                </c:pt>
                <c:pt idx="540">
                  <c:v>2862.62</c:v>
                </c:pt>
                <c:pt idx="541">
                  <c:v>2853.96</c:v>
                </c:pt>
                <c:pt idx="542">
                  <c:v>2827.29</c:v>
                </c:pt>
                <c:pt idx="543">
                  <c:v>2799.96</c:v>
                </c:pt>
                <c:pt idx="544">
                  <c:v>2790.96</c:v>
                </c:pt>
                <c:pt idx="545">
                  <c:v>2768.29</c:v>
                </c:pt>
                <c:pt idx="546">
                  <c:v>2729.29</c:v>
                </c:pt>
                <c:pt idx="547">
                  <c:v>2695.96</c:v>
                </c:pt>
                <c:pt idx="548">
                  <c:v>2668.29</c:v>
                </c:pt>
                <c:pt idx="549">
                  <c:v>2649.62</c:v>
                </c:pt>
                <c:pt idx="550">
                  <c:v>2612.62</c:v>
                </c:pt>
                <c:pt idx="551">
                  <c:v>2597.62</c:v>
                </c:pt>
                <c:pt idx="552">
                  <c:v>2566.29</c:v>
                </c:pt>
                <c:pt idx="553">
                  <c:v>2567.62</c:v>
                </c:pt>
                <c:pt idx="554">
                  <c:v>2568.29</c:v>
                </c:pt>
                <c:pt idx="555">
                  <c:v>2568.29</c:v>
                </c:pt>
                <c:pt idx="556">
                  <c:v>2572.29</c:v>
                </c:pt>
                <c:pt idx="557">
                  <c:v>2572.62</c:v>
                </c:pt>
                <c:pt idx="558">
                  <c:v>2580.62</c:v>
                </c:pt>
                <c:pt idx="559">
                  <c:v>2598.29</c:v>
                </c:pt>
                <c:pt idx="560">
                  <c:v>2617.29</c:v>
                </c:pt>
                <c:pt idx="561">
                  <c:v>2626.62</c:v>
                </c:pt>
                <c:pt idx="562">
                  <c:v>2596.96</c:v>
                </c:pt>
                <c:pt idx="563">
                  <c:v>2600.96</c:v>
                </c:pt>
                <c:pt idx="564">
                  <c:v>2592.62</c:v>
                </c:pt>
                <c:pt idx="565">
                  <c:v>2583.29</c:v>
                </c:pt>
                <c:pt idx="566">
                  <c:v>2575.29</c:v>
                </c:pt>
                <c:pt idx="567">
                  <c:v>2595.29</c:v>
                </c:pt>
                <c:pt idx="568">
                  <c:v>2533.96</c:v>
                </c:pt>
                <c:pt idx="569">
                  <c:v>2506.96</c:v>
                </c:pt>
                <c:pt idx="570">
                  <c:v>2501.96</c:v>
                </c:pt>
                <c:pt idx="571">
                  <c:v>2500.96</c:v>
                </c:pt>
                <c:pt idx="572">
                  <c:v>2460.29</c:v>
                </c:pt>
                <c:pt idx="573">
                  <c:v>2457.96</c:v>
                </c:pt>
                <c:pt idx="574">
                  <c:v>2460.29</c:v>
                </c:pt>
                <c:pt idx="575">
                  <c:v>2451.62</c:v>
                </c:pt>
                <c:pt idx="576">
                  <c:v>2451.62</c:v>
                </c:pt>
                <c:pt idx="577">
                  <c:v>2440.29</c:v>
                </c:pt>
                <c:pt idx="578">
                  <c:v>2468.62</c:v>
                </c:pt>
                <c:pt idx="579">
                  <c:v>2444.29</c:v>
                </c:pt>
                <c:pt idx="580">
                  <c:v>2421.29</c:v>
                </c:pt>
                <c:pt idx="581">
                  <c:v>2426.62</c:v>
                </c:pt>
                <c:pt idx="582">
                  <c:v>2405.62</c:v>
                </c:pt>
                <c:pt idx="583">
                  <c:v>2430.96</c:v>
                </c:pt>
                <c:pt idx="584">
                  <c:v>2416.96</c:v>
                </c:pt>
                <c:pt idx="585">
                  <c:v>2402.96</c:v>
                </c:pt>
                <c:pt idx="586">
                  <c:v>2381.62</c:v>
                </c:pt>
                <c:pt idx="587">
                  <c:v>2415.96</c:v>
                </c:pt>
                <c:pt idx="588">
                  <c:v>2386.96</c:v>
                </c:pt>
                <c:pt idx="589">
                  <c:v>2410.96</c:v>
                </c:pt>
                <c:pt idx="590">
                  <c:v>2414.96</c:v>
                </c:pt>
                <c:pt idx="591">
                  <c:v>2417.29</c:v>
                </c:pt>
                <c:pt idx="592">
                  <c:v>2424.29</c:v>
                </c:pt>
                <c:pt idx="593">
                  <c:v>2449.96</c:v>
                </c:pt>
                <c:pt idx="594">
                  <c:v>2435.96</c:v>
                </c:pt>
                <c:pt idx="595">
                  <c:v>2451.29</c:v>
                </c:pt>
                <c:pt idx="596">
                  <c:v>2506.29</c:v>
                </c:pt>
                <c:pt idx="597">
                  <c:v>2498.62</c:v>
                </c:pt>
                <c:pt idx="598">
                  <c:v>2535.96</c:v>
                </c:pt>
                <c:pt idx="599">
                  <c:v>2556.62</c:v>
                </c:pt>
                <c:pt idx="600">
                  <c:v>2577.29</c:v>
                </c:pt>
                <c:pt idx="601">
                  <c:v>2585.29</c:v>
                </c:pt>
                <c:pt idx="602">
                  <c:v>2604.96</c:v>
                </c:pt>
                <c:pt idx="603">
                  <c:v>2586.96</c:v>
                </c:pt>
                <c:pt idx="604">
                  <c:v>2589.29</c:v>
                </c:pt>
                <c:pt idx="605">
                  <c:v>2562.29</c:v>
                </c:pt>
                <c:pt idx="606">
                  <c:v>2559.29</c:v>
                </c:pt>
                <c:pt idx="607">
                  <c:v>2532.96</c:v>
                </c:pt>
                <c:pt idx="608">
                  <c:v>2544.96</c:v>
                </c:pt>
                <c:pt idx="609">
                  <c:v>2515.29</c:v>
                </c:pt>
                <c:pt idx="610">
                  <c:v>2519.96</c:v>
                </c:pt>
                <c:pt idx="611">
                  <c:v>2526.29</c:v>
                </c:pt>
                <c:pt idx="612">
                  <c:v>2576.62</c:v>
                </c:pt>
                <c:pt idx="613">
                  <c:v>2550.62</c:v>
                </c:pt>
                <c:pt idx="614">
                  <c:v>2585.96</c:v>
                </c:pt>
                <c:pt idx="615">
                  <c:v>2590.62</c:v>
                </c:pt>
                <c:pt idx="616">
                  <c:v>2660.62</c:v>
                </c:pt>
                <c:pt idx="617">
                  <c:v>2731.29</c:v>
                </c:pt>
                <c:pt idx="618">
                  <c:v>2745.29</c:v>
                </c:pt>
                <c:pt idx="619">
                  <c:v>2770.62</c:v>
                </c:pt>
                <c:pt idx="620">
                  <c:v>2728.96</c:v>
                </c:pt>
                <c:pt idx="621">
                  <c:v>2745.29</c:v>
                </c:pt>
                <c:pt idx="622">
                  <c:v>2715.29</c:v>
                </c:pt>
                <c:pt idx="623">
                  <c:v>2687.96</c:v>
                </c:pt>
                <c:pt idx="624">
                  <c:v>2672.29</c:v>
                </c:pt>
                <c:pt idx="625">
                  <c:v>2678.29</c:v>
                </c:pt>
                <c:pt idx="626">
                  <c:v>2663.96</c:v>
                </c:pt>
                <c:pt idx="627">
                  <c:v>2717.62</c:v>
                </c:pt>
                <c:pt idx="628">
                  <c:v>2727.62</c:v>
                </c:pt>
                <c:pt idx="629">
                  <c:v>2764.29</c:v>
                </c:pt>
                <c:pt idx="630">
                  <c:v>2802.62</c:v>
                </c:pt>
                <c:pt idx="631">
                  <c:v>2855.96</c:v>
                </c:pt>
                <c:pt idx="632">
                  <c:v>2906.96</c:v>
                </c:pt>
                <c:pt idx="633">
                  <c:v>2912.96</c:v>
                </c:pt>
                <c:pt idx="634">
                  <c:v>2961.29</c:v>
                </c:pt>
                <c:pt idx="635">
                  <c:v>3017.96</c:v>
                </c:pt>
                <c:pt idx="636">
                  <c:v>3046.96</c:v>
                </c:pt>
                <c:pt idx="637">
                  <c:v>3093.96</c:v>
                </c:pt>
                <c:pt idx="638">
                  <c:v>3117.29</c:v>
                </c:pt>
                <c:pt idx="639">
                  <c:v>3167.96</c:v>
                </c:pt>
                <c:pt idx="640">
                  <c:v>3171.29</c:v>
                </c:pt>
                <c:pt idx="641">
                  <c:v>3199.29</c:v>
                </c:pt>
                <c:pt idx="642">
                  <c:v>3215.96</c:v>
                </c:pt>
                <c:pt idx="643">
                  <c:v>3210.29</c:v>
                </c:pt>
                <c:pt idx="644">
                  <c:v>3221.96</c:v>
                </c:pt>
                <c:pt idx="645">
                  <c:v>3265.29</c:v>
                </c:pt>
                <c:pt idx="646">
                  <c:v>3275.96</c:v>
                </c:pt>
                <c:pt idx="647">
                  <c:v>3303.29</c:v>
                </c:pt>
                <c:pt idx="648">
                  <c:v>3354.96</c:v>
                </c:pt>
                <c:pt idx="649">
                  <c:v>3394.29</c:v>
                </c:pt>
                <c:pt idx="650">
                  <c:v>3432.29</c:v>
                </c:pt>
                <c:pt idx="651">
                  <c:v>3468.96</c:v>
                </c:pt>
                <c:pt idx="652">
                  <c:v>3541.29</c:v>
                </c:pt>
                <c:pt idx="653">
                  <c:v>3604.96</c:v>
                </c:pt>
                <c:pt idx="654">
                  <c:v>3677.96</c:v>
                </c:pt>
                <c:pt idx="655">
                  <c:v>3784.62</c:v>
                </c:pt>
                <c:pt idx="656">
                  <c:v>3866.29</c:v>
                </c:pt>
                <c:pt idx="657">
                  <c:v>3933.29</c:v>
                </c:pt>
                <c:pt idx="658">
                  <c:v>4036.62</c:v>
                </c:pt>
                <c:pt idx="659">
                  <c:v>4136.29</c:v>
                </c:pt>
                <c:pt idx="660">
                  <c:v>4221.29</c:v>
                </c:pt>
                <c:pt idx="661">
                  <c:v>4305.96</c:v>
                </c:pt>
                <c:pt idx="662">
                  <c:v>4363.62</c:v>
                </c:pt>
                <c:pt idx="663">
                  <c:v>4450.96</c:v>
                </c:pt>
                <c:pt idx="664">
                  <c:v>4517.29</c:v>
                </c:pt>
                <c:pt idx="665">
                  <c:v>4586.29</c:v>
                </c:pt>
                <c:pt idx="666">
                  <c:v>4696.29</c:v>
                </c:pt>
                <c:pt idx="667">
                  <c:v>4782.62</c:v>
                </c:pt>
                <c:pt idx="668">
                  <c:v>4875.29</c:v>
                </c:pt>
                <c:pt idx="669">
                  <c:v>4961.62</c:v>
                </c:pt>
                <c:pt idx="670">
                  <c:v>5051.29</c:v>
                </c:pt>
                <c:pt idx="671">
                  <c:v>5131.29</c:v>
                </c:pt>
                <c:pt idx="672">
                  <c:v>5223.62</c:v>
                </c:pt>
                <c:pt idx="673">
                  <c:v>5311.96</c:v>
                </c:pt>
                <c:pt idx="674">
                  <c:v>5440.62</c:v>
                </c:pt>
                <c:pt idx="675">
                  <c:v>5551.62</c:v>
                </c:pt>
                <c:pt idx="676">
                  <c:v>5652.96</c:v>
                </c:pt>
                <c:pt idx="677">
                  <c:v>5763.96</c:v>
                </c:pt>
                <c:pt idx="678">
                  <c:v>5878.96</c:v>
                </c:pt>
                <c:pt idx="679">
                  <c:v>5965.96</c:v>
                </c:pt>
                <c:pt idx="680">
                  <c:v>6079.29</c:v>
                </c:pt>
                <c:pt idx="681">
                  <c:v>6197.96</c:v>
                </c:pt>
                <c:pt idx="682">
                  <c:v>6215.62</c:v>
                </c:pt>
                <c:pt idx="683">
                  <c:v>6296.96</c:v>
                </c:pt>
                <c:pt idx="684">
                  <c:v>6334.96</c:v>
                </c:pt>
                <c:pt idx="685">
                  <c:v>6396.96</c:v>
                </c:pt>
                <c:pt idx="686">
                  <c:v>6424.62</c:v>
                </c:pt>
                <c:pt idx="687">
                  <c:v>6421.96</c:v>
                </c:pt>
                <c:pt idx="688">
                  <c:v>6465.62</c:v>
                </c:pt>
                <c:pt idx="689">
                  <c:v>6463.96</c:v>
                </c:pt>
                <c:pt idx="690">
                  <c:v>6476.29</c:v>
                </c:pt>
                <c:pt idx="691">
                  <c:v>6504.29</c:v>
                </c:pt>
                <c:pt idx="692">
                  <c:v>6538.96</c:v>
                </c:pt>
                <c:pt idx="693">
                  <c:v>6513.29</c:v>
                </c:pt>
                <c:pt idx="694">
                  <c:v>6513.29</c:v>
                </c:pt>
                <c:pt idx="695">
                  <c:v>6538.62</c:v>
                </c:pt>
                <c:pt idx="696">
                  <c:v>6534.29</c:v>
                </c:pt>
                <c:pt idx="697">
                  <c:v>6541.96</c:v>
                </c:pt>
                <c:pt idx="698">
                  <c:v>6566.29</c:v>
                </c:pt>
                <c:pt idx="699">
                  <c:v>6590.62</c:v>
                </c:pt>
                <c:pt idx="700">
                  <c:v>6616.62</c:v>
                </c:pt>
                <c:pt idx="701">
                  <c:v>6627.96</c:v>
                </c:pt>
                <c:pt idx="702">
                  <c:v>6617.96</c:v>
                </c:pt>
                <c:pt idx="703">
                  <c:v>6607.96</c:v>
                </c:pt>
                <c:pt idx="704">
                  <c:v>6567.96</c:v>
                </c:pt>
                <c:pt idx="705">
                  <c:v>6521.96</c:v>
                </c:pt>
                <c:pt idx="706">
                  <c:v>6458.96</c:v>
                </c:pt>
                <c:pt idx="707">
                  <c:v>6416.29</c:v>
                </c:pt>
                <c:pt idx="708">
                  <c:v>6364.29</c:v>
                </c:pt>
                <c:pt idx="709">
                  <c:v>6296.29</c:v>
                </c:pt>
                <c:pt idx="710">
                  <c:v>6262.62</c:v>
                </c:pt>
                <c:pt idx="711">
                  <c:v>6198.62</c:v>
                </c:pt>
                <c:pt idx="712">
                  <c:v>6170.62</c:v>
                </c:pt>
                <c:pt idx="713">
                  <c:v>6106.62</c:v>
                </c:pt>
                <c:pt idx="714">
                  <c:v>6065.62</c:v>
                </c:pt>
                <c:pt idx="715">
                  <c:v>6024.96</c:v>
                </c:pt>
                <c:pt idx="716">
                  <c:v>5984.96</c:v>
                </c:pt>
                <c:pt idx="717">
                  <c:v>5985.29</c:v>
                </c:pt>
                <c:pt idx="718">
                  <c:v>6061.96</c:v>
                </c:pt>
                <c:pt idx="719">
                  <c:v>5944.96</c:v>
                </c:pt>
                <c:pt idx="720">
                  <c:v>5890.62</c:v>
                </c:pt>
                <c:pt idx="721">
                  <c:v>5877.62</c:v>
                </c:pt>
                <c:pt idx="722">
                  <c:v>5866.29</c:v>
                </c:pt>
                <c:pt idx="723">
                  <c:v>5820.96</c:v>
                </c:pt>
                <c:pt idx="724">
                  <c:v>5764.29</c:v>
                </c:pt>
                <c:pt idx="725">
                  <c:v>5716.62</c:v>
                </c:pt>
                <c:pt idx="726">
                  <c:v>5687.96</c:v>
                </c:pt>
                <c:pt idx="727">
                  <c:v>5583.29</c:v>
                </c:pt>
                <c:pt idx="728">
                  <c:v>5494.62</c:v>
                </c:pt>
                <c:pt idx="729">
                  <c:v>5435.62</c:v>
                </c:pt>
                <c:pt idx="730">
                  <c:v>5332.96</c:v>
                </c:pt>
                <c:pt idx="731">
                  <c:v>5258.96</c:v>
                </c:pt>
                <c:pt idx="732">
                  <c:v>5167.62</c:v>
                </c:pt>
                <c:pt idx="733">
                  <c:v>5075.29</c:v>
                </c:pt>
                <c:pt idx="734">
                  <c:v>4989.29</c:v>
                </c:pt>
                <c:pt idx="735">
                  <c:v>4923.29</c:v>
                </c:pt>
                <c:pt idx="736">
                  <c:v>4867.29</c:v>
                </c:pt>
                <c:pt idx="737">
                  <c:v>4824.62</c:v>
                </c:pt>
                <c:pt idx="738">
                  <c:v>4755.96</c:v>
                </c:pt>
                <c:pt idx="739">
                  <c:v>4702.62</c:v>
                </c:pt>
                <c:pt idx="740">
                  <c:v>4662.62</c:v>
                </c:pt>
                <c:pt idx="741">
                  <c:v>4618.29</c:v>
                </c:pt>
                <c:pt idx="742">
                  <c:v>4587.62</c:v>
                </c:pt>
                <c:pt idx="743">
                  <c:v>4574.96</c:v>
                </c:pt>
                <c:pt idx="744">
                  <c:v>4529.62</c:v>
                </c:pt>
                <c:pt idx="745">
                  <c:v>4515.62</c:v>
                </c:pt>
                <c:pt idx="746">
                  <c:v>4490.62</c:v>
                </c:pt>
                <c:pt idx="747">
                  <c:v>4480.96</c:v>
                </c:pt>
                <c:pt idx="748">
                  <c:v>4460.29</c:v>
                </c:pt>
                <c:pt idx="749">
                  <c:v>4444.62</c:v>
                </c:pt>
                <c:pt idx="750">
                  <c:v>4388.29</c:v>
                </c:pt>
                <c:pt idx="751">
                  <c:v>4369.29</c:v>
                </c:pt>
                <c:pt idx="752">
                  <c:v>4318.62</c:v>
                </c:pt>
                <c:pt idx="753">
                  <c:v>4264.96</c:v>
                </c:pt>
                <c:pt idx="754">
                  <c:v>4202.62</c:v>
                </c:pt>
                <c:pt idx="755">
                  <c:v>4135.29</c:v>
                </c:pt>
                <c:pt idx="756">
                  <c:v>4110.62</c:v>
                </c:pt>
                <c:pt idx="757">
                  <c:v>4036.62</c:v>
                </c:pt>
                <c:pt idx="758">
                  <c:v>4017.96</c:v>
                </c:pt>
                <c:pt idx="759">
                  <c:v>3915.96</c:v>
                </c:pt>
                <c:pt idx="760">
                  <c:v>3877.62</c:v>
                </c:pt>
                <c:pt idx="761">
                  <c:v>3843.29</c:v>
                </c:pt>
                <c:pt idx="762">
                  <c:v>3768.62</c:v>
                </c:pt>
                <c:pt idx="763">
                  <c:v>3725.62</c:v>
                </c:pt>
                <c:pt idx="764">
                  <c:v>3666.62</c:v>
                </c:pt>
                <c:pt idx="765">
                  <c:v>3633.96</c:v>
                </c:pt>
                <c:pt idx="766">
                  <c:v>3594.29</c:v>
                </c:pt>
                <c:pt idx="767">
                  <c:v>3569.62</c:v>
                </c:pt>
                <c:pt idx="768">
                  <c:v>3533.29</c:v>
                </c:pt>
                <c:pt idx="769">
                  <c:v>3488.29</c:v>
                </c:pt>
                <c:pt idx="770">
                  <c:v>3452.96</c:v>
                </c:pt>
                <c:pt idx="771">
                  <c:v>3410.62</c:v>
                </c:pt>
                <c:pt idx="772">
                  <c:v>3397.62</c:v>
                </c:pt>
                <c:pt idx="773">
                  <c:v>3332.96</c:v>
                </c:pt>
                <c:pt idx="774">
                  <c:v>3301.62</c:v>
                </c:pt>
                <c:pt idx="775">
                  <c:v>3235.96</c:v>
                </c:pt>
                <c:pt idx="776">
                  <c:v>3197.62</c:v>
                </c:pt>
                <c:pt idx="777">
                  <c:v>3114.62</c:v>
                </c:pt>
                <c:pt idx="778">
                  <c:v>3070.96</c:v>
                </c:pt>
                <c:pt idx="779">
                  <c:v>2969.29</c:v>
                </c:pt>
                <c:pt idx="780">
                  <c:v>2914.29</c:v>
                </c:pt>
                <c:pt idx="781">
                  <c:v>2844.29</c:v>
                </c:pt>
                <c:pt idx="782">
                  <c:v>2764.29</c:v>
                </c:pt>
                <c:pt idx="783">
                  <c:v>2698.96</c:v>
                </c:pt>
                <c:pt idx="784">
                  <c:v>2621.62</c:v>
                </c:pt>
                <c:pt idx="785">
                  <c:v>2560.29</c:v>
                </c:pt>
                <c:pt idx="786">
                  <c:v>2460.29</c:v>
                </c:pt>
                <c:pt idx="787">
                  <c:v>2406.96</c:v>
                </c:pt>
                <c:pt idx="788">
                  <c:v>2314.62</c:v>
                </c:pt>
                <c:pt idx="789">
                  <c:v>2256.62</c:v>
                </c:pt>
                <c:pt idx="790">
                  <c:v>2179.62</c:v>
                </c:pt>
                <c:pt idx="791">
                  <c:v>2142.29</c:v>
                </c:pt>
                <c:pt idx="792">
                  <c:v>2060.62</c:v>
                </c:pt>
                <c:pt idx="793">
                  <c:v>2031.62</c:v>
                </c:pt>
                <c:pt idx="794">
                  <c:v>1975.29</c:v>
                </c:pt>
                <c:pt idx="795">
                  <c:v>1899.62</c:v>
                </c:pt>
                <c:pt idx="796">
                  <c:v>1844.96</c:v>
                </c:pt>
                <c:pt idx="797">
                  <c:v>1809.29</c:v>
                </c:pt>
                <c:pt idx="798">
                  <c:v>1753.96</c:v>
                </c:pt>
                <c:pt idx="799">
                  <c:v>1685.29</c:v>
                </c:pt>
                <c:pt idx="800">
                  <c:v>1635.96</c:v>
                </c:pt>
                <c:pt idx="801">
                  <c:v>1607.96</c:v>
                </c:pt>
                <c:pt idx="802">
                  <c:v>1546.29</c:v>
                </c:pt>
                <c:pt idx="803">
                  <c:v>1477.29</c:v>
                </c:pt>
                <c:pt idx="804">
                  <c:v>1400.29</c:v>
                </c:pt>
                <c:pt idx="805">
                  <c:v>1341.29</c:v>
                </c:pt>
                <c:pt idx="806">
                  <c:v>1305.6199999999999</c:v>
                </c:pt>
                <c:pt idx="807">
                  <c:v>1234.29</c:v>
                </c:pt>
                <c:pt idx="808">
                  <c:v>1177.6199999999999</c:v>
                </c:pt>
                <c:pt idx="809">
                  <c:v>1112.6199999999999</c:v>
                </c:pt>
                <c:pt idx="810">
                  <c:v>1041.96</c:v>
                </c:pt>
                <c:pt idx="811">
                  <c:v>973.96</c:v>
                </c:pt>
                <c:pt idx="812">
                  <c:v>932.29</c:v>
                </c:pt>
                <c:pt idx="813">
                  <c:v>888.29</c:v>
                </c:pt>
                <c:pt idx="814">
                  <c:v>831.62</c:v>
                </c:pt>
                <c:pt idx="815">
                  <c:v>781.62</c:v>
                </c:pt>
                <c:pt idx="816">
                  <c:v>751.96</c:v>
                </c:pt>
                <c:pt idx="817">
                  <c:v>706.96</c:v>
                </c:pt>
                <c:pt idx="818">
                  <c:v>672.96</c:v>
                </c:pt>
                <c:pt idx="819">
                  <c:v>615.96</c:v>
                </c:pt>
                <c:pt idx="820">
                  <c:v>574.29</c:v>
                </c:pt>
                <c:pt idx="821">
                  <c:v>541.29</c:v>
                </c:pt>
                <c:pt idx="822">
                  <c:v>527.62</c:v>
                </c:pt>
                <c:pt idx="823">
                  <c:v>495.62</c:v>
                </c:pt>
                <c:pt idx="824">
                  <c:v>464.62</c:v>
                </c:pt>
                <c:pt idx="825">
                  <c:v>416.29</c:v>
                </c:pt>
                <c:pt idx="826">
                  <c:v>402.62</c:v>
                </c:pt>
                <c:pt idx="827">
                  <c:v>368.96</c:v>
                </c:pt>
                <c:pt idx="828">
                  <c:v>335.62</c:v>
                </c:pt>
                <c:pt idx="829">
                  <c:v>291.29000000000002</c:v>
                </c:pt>
                <c:pt idx="830">
                  <c:v>265.29000000000002</c:v>
                </c:pt>
                <c:pt idx="831">
                  <c:v>244.96</c:v>
                </c:pt>
                <c:pt idx="832">
                  <c:v>219.29</c:v>
                </c:pt>
                <c:pt idx="833">
                  <c:v>185.96</c:v>
                </c:pt>
                <c:pt idx="834">
                  <c:v>146.62</c:v>
                </c:pt>
                <c:pt idx="835">
                  <c:v>145.29</c:v>
                </c:pt>
                <c:pt idx="836">
                  <c:v>107.96</c:v>
                </c:pt>
                <c:pt idx="837">
                  <c:v>82.96</c:v>
                </c:pt>
                <c:pt idx="838">
                  <c:v>78.62</c:v>
                </c:pt>
                <c:pt idx="839">
                  <c:v>41.96</c:v>
                </c:pt>
                <c:pt idx="840">
                  <c:v>23.29</c:v>
                </c:pt>
                <c:pt idx="841">
                  <c:v>-2.04</c:v>
                </c:pt>
                <c:pt idx="842">
                  <c:v>-24.71</c:v>
                </c:pt>
                <c:pt idx="843">
                  <c:v>-13.71</c:v>
                </c:pt>
                <c:pt idx="844">
                  <c:v>-38.380000000000003</c:v>
                </c:pt>
                <c:pt idx="845">
                  <c:v>-60.04</c:v>
                </c:pt>
                <c:pt idx="846">
                  <c:v>-76.38</c:v>
                </c:pt>
                <c:pt idx="847">
                  <c:v>-84.38</c:v>
                </c:pt>
                <c:pt idx="848">
                  <c:v>-88.38</c:v>
                </c:pt>
                <c:pt idx="849">
                  <c:v>-109.04</c:v>
                </c:pt>
                <c:pt idx="850">
                  <c:v>-135.38</c:v>
                </c:pt>
                <c:pt idx="851">
                  <c:v>-138.38</c:v>
                </c:pt>
                <c:pt idx="852">
                  <c:v>-126.38</c:v>
                </c:pt>
                <c:pt idx="853">
                  <c:v>-173.38</c:v>
                </c:pt>
                <c:pt idx="854">
                  <c:v>-190.38</c:v>
                </c:pt>
                <c:pt idx="855">
                  <c:v>-200.38</c:v>
                </c:pt>
                <c:pt idx="856">
                  <c:v>-216.71</c:v>
                </c:pt>
                <c:pt idx="857">
                  <c:v>-213.04</c:v>
                </c:pt>
                <c:pt idx="858">
                  <c:v>-233.04</c:v>
                </c:pt>
                <c:pt idx="859">
                  <c:v>-228.71</c:v>
                </c:pt>
                <c:pt idx="860">
                  <c:v>-268.70999999999998</c:v>
                </c:pt>
                <c:pt idx="861">
                  <c:v>-254.71</c:v>
                </c:pt>
                <c:pt idx="862">
                  <c:v>-290.38</c:v>
                </c:pt>
                <c:pt idx="863">
                  <c:v>-306.04000000000002</c:v>
                </c:pt>
                <c:pt idx="864">
                  <c:v>-296.38</c:v>
                </c:pt>
                <c:pt idx="865">
                  <c:v>-303.04000000000002</c:v>
                </c:pt>
                <c:pt idx="866">
                  <c:v>-321.70999999999998</c:v>
                </c:pt>
                <c:pt idx="867">
                  <c:v>-326.38</c:v>
                </c:pt>
                <c:pt idx="868">
                  <c:v>-321.04000000000002</c:v>
                </c:pt>
                <c:pt idx="869">
                  <c:v>-342.38</c:v>
                </c:pt>
                <c:pt idx="870">
                  <c:v>-352.04</c:v>
                </c:pt>
                <c:pt idx="871">
                  <c:v>-355.38</c:v>
                </c:pt>
                <c:pt idx="872">
                  <c:v>-354.38</c:v>
                </c:pt>
                <c:pt idx="873">
                  <c:v>-371.38</c:v>
                </c:pt>
                <c:pt idx="874">
                  <c:v>-377.04</c:v>
                </c:pt>
                <c:pt idx="875">
                  <c:v>-380.04</c:v>
                </c:pt>
                <c:pt idx="876">
                  <c:v>-384.04</c:v>
                </c:pt>
                <c:pt idx="877">
                  <c:v>-405.71</c:v>
                </c:pt>
                <c:pt idx="878">
                  <c:v>-402.38</c:v>
                </c:pt>
                <c:pt idx="879">
                  <c:v>-401.04</c:v>
                </c:pt>
                <c:pt idx="880">
                  <c:v>-414.38</c:v>
                </c:pt>
                <c:pt idx="881">
                  <c:v>-403.04</c:v>
                </c:pt>
                <c:pt idx="882">
                  <c:v>-415.71</c:v>
                </c:pt>
                <c:pt idx="883">
                  <c:v>-409.38</c:v>
                </c:pt>
                <c:pt idx="884">
                  <c:v>-425.38</c:v>
                </c:pt>
                <c:pt idx="885">
                  <c:v>-426.38</c:v>
                </c:pt>
                <c:pt idx="886">
                  <c:v>-391.71</c:v>
                </c:pt>
                <c:pt idx="887">
                  <c:v>-437.04</c:v>
                </c:pt>
                <c:pt idx="888">
                  <c:v>-444.71</c:v>
                </c:pt>
                <c:pt idx="889">
                  <c:v>-449.71</c:v>
                </c:pt>
                <c:pt idx="890">
                  <c:v>-387.04</c:v>
                </c:pt>
                <c:pt idx="891">
                  <c:v>-449.38</c:v>
                </c:pt>
                <c:pt idx="892">
                  <c:v>-424.71</c:v>
                </c:pt>
                <c:pt idx="893">
                  <c:v>-445.38</c:v>
                </c:pt>
                <c:pt idx="894">
                  <c:v>-457.38</c:v>
                </c:pt>
                <c:pt idx="895">
                  <c:v>-439.38</c:v>
                </c:pt>
                <c:pt idx="896">
                  <c:v>-471.38</c:v>
                </c:pt>
                <c:pt idx="897">
                  <c:v>-457.71</c:v>
                </c:pt>
                <c:pt idx="898">
                  <c:v>-462.38</c:v>
                </c:pt>
                <c:pt idx="899">
                  <c:v>-471.04</c:v>
                </c:pt>
                <c:pt idx="900">
                  <c:v>-459.71</c:v>
                </c:pt>
                <c:pt idx="901">
                  <c:v>-462.71</c:v>
                </c:pt>
                <c:pt idx="902">
                  <c:v>-461.04</c:v>
                </c:pt>
                <c:pt idx="903">
                  <c:v>-463.04</c:v>
                </c:pt>
                <c:pt idx="904">
                  <c:v>-471.04</c:v>
                </c:pt>
                <c:pt idx="905">
                  <c:v>-477.04</c:v>
                </c:pt>
                <c:pt idx="906">
                  <c:v>-476.71</c:v>
                </c:pt>
                <c:pt idx="907">
                  <c:v>-489.38</c:v>
                </c:pt>
                <c:pt idx="908">
                  <c:v>-471.71</c:v>
                </c:pt>
                <c:pt idx="909">
                  <c:v>-478.38</c:v>
                </c:pt>
                <c:pt idx="910">
                  <c:v>-487.04</c:v>
                </c:pt>
                <c:pt idx="911">
                  <c:v>-488.04</c:v>
                </c:pt>
                <c:pt idx="912">
                  <c:v>-490.71</c:v>
                </c:pt>
                <c:pt idx="913">
                  <c:v>-486.38</c:v>
                </c:pt>
                <c:pt idx="914">
                  <c:v>-489.71</c:v>
                </c:pt>
                <c:pt idx="915">
                  <c:v>-498.38</c:v>
                </c:pt>
                <c:pt idx="916">
                  <c:v>-494.38</c:v>
                </c:pt>
                <c:pt idx="917">
                  <c:v>-500.71</c:v>
                </c:pt>
                <c:pt idx="918">
                  <c:v>-503.04</c:v>
                </c:pt>
                <c:pt idx="919">
                  <c:v>-498.71</c:v>
                </c:pt>
                <c:pt idx="920">
                  <c:v>-510.38</c:v>
                </c:pt>
                <c:pt idx="921">
                  <c:v>-509.04</c:v>
                </c:pt>
                <c:pt idx="922">
                  <c:v>-518.04</c:v>
                </c:pt>
                <c:pt idx="923">
                  <c:v>-497.38</c:v>
                </c:pt>
                <c:pt idx="924">
                  <c:v>-519.71</c:v>
                </c:pt>
                <c:pt idx="925">
                  <c:v>-512.04</c:v>
                </c:pt>
                <c:pt idx="926">
                  <c:v>-518.71</c:v>
                </c:pt>
                <c:pt idx="927">
                  <c:v>-518.71</c:v>
                </c:pt>
                <c:pt idx="928">
                  <c:v>-497.04</c:v>
                </c:pt>
                <c:pt idx="929">
                  <c:v>-514.71</c:v>
                </c:pt>
                <c:pt idx="930">
                  <c:v>-514.04</c:v>
                </c:pt>
                <c:pt idx="931">
                  <c:v>-523.04</c:v>
                </c:pt>
                <c:pt idx="932">
                  <c:v>-515.71</c:v>
                </c:pt>
                <c:pt idx="933">
                  <c:v>-507.04</c:v>
                </c:pt>
                <c:pt idx="934">
                  <c:v>-518.71</c:v>
                </c:pt>
                <c:pt idx="935">
                  <c:v>-513.71</c:v>
                </c:pt>
                <c:pt idx="936">
                  <c:v>-508.71</c:v>
                </c:pt>
                <c:pt idx="937">
                  <c:v>-502.04</c:v>
                </c:pt>
                <c:pt idx="938">
                  <c:v>-493.38</c:v>
                </c:pt>
                <c:pt idx="939">
                  <c:v>-481.04</c:v>
                </c:pt>
                <c:pt idx="940">
                  <c:v>-470.04</c:v>
                </c:pt>
                <c:pt idx="941">
                  <c:v>-482.04</c:v>
                </c:pt>
                <c:pt idx="942">
                  <c:v>-509.04</c:v>
                </c:pt>
                <c:pt idx="943">
                  <c:v>-513.71</c:v>
                </c:pt>
                <c:pt idx="944">
                  <c:v>-502.71</c:v>
                </c:pt>
                <c:pt idx="945">
                  <c:v>-531.71</c:v>
                </c:pt>
                <c:pt idx="946">
                  <c:v>-534.04</c:v>
                </c:pt>
                <c:pt idx="947">
                  <c:v>-530.04</c:v>
                </c:pt>
                <c:pt idx="948">
                  <c:v>-519.71</c:v>
                </c:pt>
                <c:pt idx="949">
                  <c:v>-537.71</c:v>
                </c:pt>
                <c:pt idx="950">
                  <c:v>-541.04</c:v>
                </c:pt>
                <c:pt idx="951">
                  <c:v>-532.71</c:v>
                </c:pt>
                <c:pt idx="952">
                  <c:v>-538.04</c:v>
                </c:pt>
                <c:pt idx="953">
                  <c:v>-540.04</c:v>
                </c:pt>
                <c:pt idx="954">
                  <c:v>-544.38</c:v>
                </c:pt>
                <c:pt idx="955">
                  <c:v>-529.38</c:v>
                </c:pt>
                <c:pt idx="956">
                  <c:v>-543.71</c:v>
                </c:pt>
                <c:pt idx="957">
                  <c:v>-543.04</c:v>
                </c:pt>
                <c:pt idx="958">
                  <c:v>-541.38</c:v>
                </c:pt>
                <c:pt idx="959">
                  <c:v>-542.38</c:v>
                </c:pt>
                <c:pt idx="960">
                  <c:v>-542.04</c:v>
                </c:pt>
                <c:pt idx="961">
                  <c:v>-541.04</c:v>
                </c:pt>
                <c:pt idx="962">
                  <c:v>-549.71</c:v>
                </c:pt>
                <c:pt idx="963">
                  <c:v>-552.38</c:v>
                </c:pt>
                <c:pt idx="964">
                  <c:v>-534.04</c:v>
                </c:pt>
                <c:pt idx="965">
                  <c:v>-555.04</c:v>
                </c:pt>
                <c:pt idx="966">
                  <c:v>-533.71</c:v>
                </c:pt>
                <c:pt idx="967">
                  <c:v>-540.38</c:v>
                </c:pt>
                <c:pt idx="968">
                  <c:v>-546.38</c:v>
                </c:pt>
                <c:pt idx="969">
                  <c:v>-544.71</c:v>
                </c:pt>
                <c:pt idx="970">
                  <c:v>-529.04</c:v>
                </c:pt>
                <c:pt idx="971">
                  <c:v>-524.38</c:v>
                </c:pt>
                <c:pt idx="972">
                  <c:v>-551.04</c:v>
                </c:pt>
                <c:pt idx="973">
                  <c:v>-540.71</c:v>
                </c:pt>
                <c:pt idx="974">
                  <c:v>-542.38</c:v>
                </c:pt>
                <c:pt idx="975">
                  <c:v>-533.71</c:v>
                </c:pt>
                <c:pt idx="976">
                  <c:v>-511.04</c:v>
                </c:pt>
                <c:pt idx="977">
                  <c:v>-526.38</c:v>
                </c:pt>
                <c:pt idx="978">
                  <c:v>-526.38</c:v>
                </c:pt>
                <c:pt idx="979">
                  <c:v>-541.71</c:v>
                </c:pt>
                <c:pt idx="980">
                  <c:v>-543.38</c:v>
                </c:pt>
                <c:pt idx="981">
                  <c:v>-533.38</c:v>
                </c:pt>
                <c:pt idx="982">
                  <c:v>-525.38</c:v>
                </c:pt>
                <c:pt idx="983">
                  <c:v>-535.04</c:v>
                </c:pt>
                <c:pt idx="984">
                  <c:v>-534.04</c:v>
                </c:pt>
                <c:pt idx="985">
                  <c:v>-533.71</c:v>
                </c:pt>
                <c:pt idx="986">
                  <c:v>-534.04</c:v>
                </c:pt>
                <c:pt idx="987">
                  <c:v>-537.38</c:v>
                </c:pt>
                <c:pt idx="988">
                  <c:v>-531.71</c:v>
                </c:pt>
                <c:pt idx="989">
                  <c:v>-540.38</c:v>
                </c:pt>
                <c:pt idx="990">
                  <c:v>-544.38</c:v>
                </c:pt>
                <c:pt idx="991">
                  <c:v>-540.71</c:v>
                </c:pt>
                <c:pt idx="992">
                  <c:v>-535.38</c:v>
                </c:pt>
                <c:pt idx="993">
                  <c:v>-536.04</c:v>
                </c:pt>
                <c:pt idx="994">
                  <c:v>-535.04</c:v>
                </c:pt>
                <c:pt idx="995">
                  <c:v>-535.38</c:v>
                </c:pt>
                <c:pt idx="996">
                  <c:v>-537.38</c:v>
                </c:pt>
                <c:pt idx="997">
                  <c:v>-540.38</c:v>
                </c:pt>
                <c:pt idx="998">
                  <c:v>-542.04</c:v>
                </c:pt>
                <c:pt idx="999">
                  <c:v>-546.38</c:v>
                </c:pt>
                <c:pt idx="1000">
                  <c:v>-540.04</c:v>
                </c:pt>
                <c:pt idx="1001">
                  <c:v>-522.38</c:v>
                </c:pt>
                <c:pt idx="1002">
                  <c:v>-544.71</c:v>
                </c:pt>
                <c:pt idx="1003">
                  <c:v>-526.04</c:v>
                </c:pt>
                <c:pt idx="1004">
                  <c:v>-537.71</c:v>
                </c:pt>
                <c:pt idx="1005">
                  <c:v>-555.04</c:v>
                </c:pt>
                <c:pt idx="1006">
                  <c:v>-529.71</c:v>
                </c:pt>
                <c:pt idx="1007">
                  <c:v>-547.38</c:v>
                </c:pt>
                <c:pt idx="1008">
                  <c:v>-542.04</c:v>
                </c:pt>
                <c:pt idx="1009">
                  <c:v>-542.38</c:v>
                </c:pt>
                <c:pt idx="1010">
                  <c:v>-544.38</c:v>
                </c:pt>
                <c:pt idx="1011">
                  <c:v>-518.04</c:v>
                </c:pt>
                <c:pt idx="1012">
                  <c:v>-550.71</c:v>
                </c:pt>
                <c:pt idx="1013">
                  <c:v>-544.71</c:v>
                </c:pt>
                <c:pt idx="1014">
                  <c:v>-548.71</c:v>
                </c:pt>
                <c:pt idx="1015">
                  <c:v>-545.04</c:v>
                </c:pt>
                <c:pt idx="1016">
                  <c:v>-542.04</c:v>
                </c:pt>
                <c:pt idx="1017">
                  <c:v>-538.04</c:v>
                </c:pt>
                <c:pt idx="1018">
                  <c:v>-561.71</c:v>
                </c:pt>
                <c:pt idx="1019">
                  <c:v>-539.04</c:v>
                </c:pt>
                <c:pt idx="1020">
                  <c:v>-559.71</c:v>
                </c:pt>
                <c:pt idx="1021">
                  <c:v>-542.04</c:v>
                </c:pt>
                <c:pt idx="1022">
                  <c:v>-541.38</c:v>
                </c:pt>
                <c:pt idx="1023">
                  <c:v>-550.38</c:v>
                </c:pt>
                <c:pt idx="1024">
                  <c:v>-614.38</c:v>
                </c:pt>
                <c:pt idx="1025">
                  <c:v>-618.71</c:v>
                </c:pt>
                <c:pt idx="1026">
                  <c:v>-628.04</c:v>
                </c:pt>
                <c:pt idx="1027">
                  <c:v>-615.38</c:v>
                </c:pt>
                <c:pt idx="1028">
                  <c:v>-357.04</c:v>
                </c:pt>
                <c:pt idx="1029">
                  <c:v>-345.04</c:v>
                </c:pt>
                <c:pt idx="1030">
                  <c:v>-323.70999999999998</c:v>
                </c:pt>
                <c:pt idx="1031">
                  <c:v>-305.04000000000002</c:v>
                </c:pt>
                <c:pt idx="1032">
                  <c:v>-264.70999999999998</c:v>
                </c:pt>
                <c:pt idx="1033">
                  <c:v>-208.71</c:v>
                </c:pt>
                <c:pt idx="1034">
                  <c:v>-557.71</c:v>
                </c:pt>
                <c:pt idx="1035">
                  <c:v>-550.71</c:v>
                </c:pt>
                <c:pt idx="1036">
                  <c:v>-558.71</c:v>
                </c:pt>
                <c:pt idx="1037">
                  <c:v>-554.71</c:v>
                </c:pt>
                <c:pt idx="1038">
                  <c:v>-551.04</c:v>
                </c:pt>
                <c:pt idx="1039">
                  <c:v>-555.38</c:v>
                </c:pt>
                <c:pt idx="1040">
                  <c:v>-627.04</c:v>
                </c:pt>
                <c:pt idx="1041">
                  <c:v>-623.71</c:v>
                </c:pt>
                <c:pt idx="1042">
                  <c:v>-626.04</c:v>
                </c:pt>
                <c:pt idx="1043">
                  <c:v>-624.04</c:v>
                </c:pt>
              </c:numCache>
            </c:numRef>
          </c:yVal>
          <c:smooth val="1"/>
        </c:ser>
        <c:ser>
          <c:idx val="2"/>
          <c:order val="4"/>
          <c:tx>
            <c:strRef>
              <c:f>גיליון1!$D$19:$F$19</c:f>
              <c:strCache>
                <c:ptCount val="3"/>
                <c:pt idx="0">
                  <c:v>30</c:v>
                </c:pt>
                <c:pt idx="1">
                  <c:v>water</c:v>
                </c:pt>
                <c:pt idx="2">
                  <c:v>3</c:v>
                </c:pt>
              </c:strCache>
            </c:strRef>
          </c:tx>
          <c:spPr>
            <a:ln w="19050" cap="rnd">
              <a:solidFill>
                <a:srgbClr val="00B0F0"/>
              </a:solidFill>
              <a:round/>
            </a:ln>
            <a:effectLst/>
          </c:spPr>
          <c:marker>
            <c:symbol val="none"/>
          </c:marker>
          <c:xVal>
            <c:numRef>
              <c:f>גיליון1!$G$1:$ANJ$1</c:f>
              <c:numCache>
                <c:formatCode>General</c:formatCode>
                <c:ptCount val="1044"/>
                <c:pt idx="0">
                  <c:v>160.70099999999999</c:v>
                </c:pt>
                <c:pt idx="1">
                  <c:v>166.74199999999999</c:v>
                </c:pt>
                <c:pt idx="2">
                  <c:v>172.77699999999999</c:v>
                </c:pt>
                <c:pt idx="3">
                  <c:v>178.80500000000001</c:v>
                </c:pt>
                <c:pt idx="4">
                  <c:v>184.82599999999999</c:v>
                </c:pt>
                <c:pt idx="5">
                  <c:v>190.84100000000001</c:v>
                </c:pt>
                <c:pt idx="6">
                  <c:v>196.84899999999999</c:v>
                </c:pt>
                <c:pt idx="7">
                  <c:v>202.85</c:v>
                </c:pt>
                <c:pt idx="8">
                  <c:v>208.845</c:v>
                </c:pt>
                <c:pt idx="9">
                  <c:v>214.833</c:v>
                </c:pt>
                <c:pt idx="10">
                  <c:v>220.815</c:v>
                </c:pt>
                <c:pt idx="11">
                  <c:v>226.78899999999999</c:v>
                </c:pt>
                <c:pt idx="12">
                  <c:v>232.75800000000001</c:v>
                </c:pt>
                <c:pt idx="13">
                  <c:v>238.71899999999999</c:v>
                </c:pt>
                <c:pt idx="14">
                  <c:v>244.67400000000001</c:v>
                </c:pt>
                <c:pt idx="15">
                  <c:v>250.62299999999999</c:v>
                </c:pt>
                <c:pt idx="16">
                  <c:v>256.565</c:v>
                </c:pt>
                <c:pt idx="17">
                  <c:v>262.5</c:v>
                </c:pt>
                <c:pt idx="18">
                  <c:v>268.42899999999997</c:v>
                </c:pt>
                <c:pt idx="19">
                  <c:v>274.351</c:v>
                </c:pt>
                <c:pt idx="20">
                  <c:v>280.267</c:v>
                </c:pt>
                <c:pt idx="21">
                  <c:v>286.17599999999999</c:v>
                </c:pt>
                <c:pt idx="22">
                  <c:v>292.07900000000001</c:v>
                </c:pt>
                <c:pt idx="23">
                  <c:v>297.97500000000002</c:v>
                </c:pt>
                <c:pt idx="24">
                  <c:v>303.86500000000001</c:v>
                </c:pt>
                <c:pt idx="25">
                  <c:v>309.74799999999999</c:v>
                </c:pt>
                <c:pt idx="26">
                  <c:v>315.625</c:v>
                </c:pt>
                <c:pt idx="27">
                  <c:v>321.495</c:v>
                </c:pt>
                <c:pt idx="28">
                  <c:v>327.35899999999998</c:v>
                </c:pt>
                <c:pt idx="29">
                  <c:v>333.21699999999998</c:v>
                </c:pt>
                <c:pt idx="30">
                  <c:v>339.06799999999998</c:v>
                </c:pt>
                <c:pt idx="31">
                  <c:v>344.91199999999998</c:v>
                </c:pt>
                <c:pt idx="32">
                  <c:v>350.75099999999998</c:v>
                </c:pt>
                <c:pt idx="33">
                  <c:v>356.58300000000003</c:v>
                </c:pt>
                <c:pt idx="34">
                  <c:v>362.40800000000002</c:v>
                </c:pt>
                <c:pt idx="35">
                  <c:v>368.22699999999998</c:v>
                </c:pt>
                <c:pt idx="36">
                  <c:v>374.04</c:v>
                </c:pt>
                <c:pt idx="37">
                  <c:v>379.84699999999998</c:v>
                </c:pt>
                <c:pt idx="38">
                  <c:v>385.64699999999999</c:v>
                </c:pt>
                <c:pt idx="39">
                  <c:v>391.44</c:v>
                </c:pt>
                <c:pt idx="40">
                  <c:v>397.22800000000001</c:v>
                </c:pt>
                <c:pt idx="41">
                  <c:v>403.00900000000001</c:v>
                </c:pt>
                <c:pt idx="42">
                  <c:v>408.78399999999999</c:v>
                </c:pt>
                <c:pt idx="43">
                  <c:v>414.553</c:v>
                </c:pt>
                <c:pt idx="44">
                  <c:v>420.315</c:v>
                </c:pt>
                <c:pt idx="45">
                  <c:v>426.07100000000003</c:v>
                </c:pt>
                <c:pt idx="46">
                  <c:v>431.82100000000003</c:v>
                </c:pt>
                <c:pt idx="47">
                  <c:v>437.565</c:v>
                </c:pt>
                <c:pt idx="48">
                  <c:v>443.30200000000002</c:v>
                </c:pt>
                <c:pt idx="49">
                  <c:v>449.03300000000002</c:v>
                </c:pt>
                <c:pt idx="50">
                  <c:v>454.75799999999998</c:v>
                </c:pt>
                <c:pt idx="51">
                  <c:v>460.47699999999998</c:v>
                </c:pt>
                <c:pt idx="52">
                  <c:v>466.18900000000002</c:v>
                </c:pt>
                <c:pt idx="53">
                  <c:v>471.89600000000002</c:v>
                </c:pt>
                <c:pt idx="54">
                  <c:v>477.596</c:v>
                </c:pt>
                <c:pt idx="55">
                  <c:v>483.29</c:v>
                </c:pt>
                <c:pt idx="56">
                  <c:v>488.97800000000001</c:v>
                </c:pt>
                <c:pt idx="57">
                  <c:v>494.66</c:v>
                </c:pt>
                <c:pt idx="58">
                  <c:v>500.33499999999998</c:v>
                </c:pt>
                <c:pt idx="59">
                  <c:v>506.005</c:v>
                </c:pt>
                <c:pt idx="60">
                  <c:v>511.66800000000001</c:v>
                </c:pt>
                <c:pt idx="61">
                  <c:v>517.32500000000005</c:v>
                </c:pt>
                <c:pt idx="62">
                  <c:v>522.97699999999998</c:v>
                </c:pt>
                <c:pt idx="63">
                  <c:v>528.62199999999996</c:v>
                </c:pt>
                <c:pt idx="64">
                  <c:v>534.26099999999997</c:v>
                </c:pt>
                <c:pt idx="65">
                  <c:v>539.89400000000001</c:v>
                </c:pt>
                <c:pt idx="66">
                  <c:v>545.52099999999996</c:v>
                </c:pt>
                <c:pt idx="67">
                  <c:v>551.14099999999996</c:v>
                </c:pt>
                <c:pt idx="68">
                  <c:v>556.75599999999997</c:v>
                </c:pt>
                <c:pt idx="69">
                  <c:v>562.36500000000001</c:v>
                </c:pt>
                <c:pt idx="70">
                  <c:v>567.96799999999996</c:v>
                </c:pt>
                <c:pt idx="71">
                  <c:v>573.56500000000005</c:v>
                </c:pt>
                <c:pt idx="72">
                  <c:v>579.15499999999997</c:v>
                </c:pt>
                <c:pt idx="73">
                  <c:v>584.74</c:v>
                </c:pt>
                <c:pt idx="74">
                  <c:v>590.31899999999996</c:v>
                </c:pt>
                <c:pt idx="75">
                  <c:v>595.89200000000005</c:v>
                </c:pt>
                <c:pt idx="76">
                  <c:v>601.45899999999995</c:v>
                </c:pt>
                <c:pt idx="77">
                  <c:v>607.02</c:v>
                </c:pt>
                <c:pt idx="78">
                  <c:v>612.57500000000005</c:v>
                </c:pt>
                <c:pt idx="79">
                  <c:v>618.12400000000002</c:v>
                </c:pt>
                <c:pt idx="80">
                  <c:v>623.66700000000003</c:v>
                </c:pt>
                <c:pt idx="81">
                  <c:v>629.20399999999995</c:v>
                </c:pt>
                <c:pt idx="82">
                  <c:v>634.73500000000001</c:v>
                </c:pt>
                <c:pt idx="83">
                  <c:v>640.26099999999997</c:v>
                </c:pt>
                <c:pt idx="84">
                  <c:v>645.78099999999995</c:v>
                </c:pt>
                <c:pt idx="85">
                  <c:v>651.29399999999998</c:v>
                </c:pt>
                <c:pt idx="86">
                  <c:v>656.80200000000002</c:v>
                </c:pt>
                <c:pt idx="87">
                  <c:v>662.30399999999997</c:v>
                </c:pt>
                <c:pt idx="88">
                  <c:v>667.8</c:v>
                </c:pt>
                <c:pt idx="89">
                  <c:v>673.29</c:v>
                </c:pt>
                <c:pt idx="90">
                  <c:v>678.77499999999998</c:v>
                </c:pt>
                <c:pt idx="91">
                  <c:v>684.25400000000002</c:v>
                </c:pt>
                <c:pt idx="92">
                  <c:v>689.726</c:v>
                </c:pt>
                <c:pt idx="93">
                  <c:v>695.19299999999998</c:v>
                </c:pt>
                <c:pt idx="94">
                  <c:v>700.65499999999997</c:v>
                </c:pt>
                <c:pt idx="95">
                  <c:v>706.11</c:v>
                </c:pt>
                <c:pt idx="96">
                  <c:v>711.56</c:v>
                </c:pt>
                <c:pt idx="97">
                  <c:v>717.00400000000002</c:v>
                </c:pt>
                <c:pt idx="98">
                  <c:v>722.44200000000001</c:v>
                </c:pt>
                <c:pt idx="99">
                  <c:v>727.87400000000002</c:v>
                </c:pt>
                <c:pt idx="100">
                  <c:v>733.30100000000004</c:v>
                </c:pt>
                <c:pt idx="101">
                  <c:v>738.72199999999998</c:v>
                </c:pt>
                <c:pt idx="102">
                  <c:v>744.13699999999994</c:v>
                </c:pt>
                <c:pt idx="103">
                  <c:v>749.54700000000003</c:v>
                </c:pt>
                <c:pt idx="104">
                  <c:v>754.95100000000002</c:v>
                </c:pt>
                <c:pt idx="105">
                  <c:v>760.34900000000005</c:v>
                </c:pt>
                <c:pt idx="106">
                  <c:v>765.74099999999999</c:v>
                </c:pt>
                <c:pt idx="107">
                  <c:v>771.12800000000004</c:v>
                </c:pt>
                <c:pt idx="108">
                  <c:v>776.50900000000001</c:v>
                </c:pt>
                <c:pt idx="109">
                  <c:v>781.88499999999999</c:v>
                </c:pt>
                <c:pt idx="110">
                  <c:v>787.25400000000002</c:v>
                </c:pt>
                <c:pt idx="111">
                  <c:v>792.61800000000005</c:v>
                </c:pt>
                <c:pt idx="112">
                  <c:v>797.97699999999998</c:v>
                </c:pt>
                <c:pt idx="113">
                  <c:v>803.33</c:v>
                </c:pt>
                <c:pt idx="114">
                  <c:v>808.67700000000002</c:v>
                </c:pt>
                <c:pt idx="115">
                  <c:v>814.01900000000001</c:v>
                </c:pt>
                <c:pt idx="116">
                  <c:v>819.35500000000002</c:v>
                </c:pt>
                <c:pt idx="117">
                  <c:v>824.68600000000004</c:v>
                </c:pt>
                <c:pt idx="118">
                  <c:v>830.01099999999997</c:v>
                </c:pt>
                <c:pt idx="119">
                  <c:v>835.33</c:v>
                </c:pt>
                <c:pt idx="120">
                  <c:v>840.64400000000001</c:v>
                </c:pt>
                <c:pt idx="121">
                  <c:v>845.952</c:v>
                </c:pt>
                <c:pt idx="122">
                  <c:v>851.255</c:v>
                </c:pt>
                <c:pt idx="123">
                  <c:v>856.55200000000002</c:v>
                </c:pt>
                <c:pt idx="124">
                  <c:v>861.84400000000005</c:v>
                </c:pt>
                <c:pt idx="125">
                  <c:v>867.13</c:v>
                </c:pt>
                <c:pt idx="126">
                  <c:v>872.41</c:v>
                </c:pt>
                <c:pt idx="127">
                  <c:v>877.68600000000004</c:v>
                </c:pt>
                <c:pt idx="128">
                  <c:v>882.95500000000004</c:v>
                </c:pt>
                <c:pt idx="129">
                  <c:v>888.21900000000005</c:v>
                </c:pt>
                <c:pt idx="130">
                  <c:v>893.47799999999995</c:v>
                </c:pt>
                <c:pt idx="131">
                  <c:v>898.73099999999999</c:v>
                </c:pt>
                <c:pt idx="132">
                  <c:v>903.97900000000004</c:v>
                </c:pt>
                <c:pt idx="133">
                  <c:v>909.221</c:v>
                </c:pt>
                <c:pt idx="134">
                  <c:v>914.45799999999997</c:v>
                </c:pt>
                <c:pt idx="135">
                  <c:v>919.69</c:v>
                </c:pt>
                <c:pt idx="136">
                  <c:v>924.91600000000005</c:v>
                </c:pt>
                <c:pt idx="137">
                  <c:v>930.13599999999997</c:v>
                </c:pt>
                <c:pt idx="138">
                  <c:v>935.351</c:v>
                </c:pt>
                <c:pt idx="139">
                  <c:v>940.56100000000004</c:v>
                </c:pt>
                <c:pt idx="140">
                  <c:v>945.76599999999996</c:v>
                </c:pt>
                <c:pt idx="141">
                  <c:v>950.96500000000003</c:v>
                </c:pt>
                <c:pt idx="142">
                  <c:v>956.15800000000002</c:v>
                </c:pt>
                <c:pt idx="143">
                  <c:v>961.34699999999998</c:v>
                </c:pt>
                <c:pt idx="144">
                  <c:v>966.529</c:v>
                </c:pt>
                <c:pt idx="145">
                  <c:v>971.70699999999999</c:v>
                </c:pt>
                <c:pt idx="146">
                  <c:v>976.87900000000002</c:v>
                </c:pt>
                <c:pt idx="147">
                  <c:v>982.04600000000005</c:v>
                </c:pt>
                <c:pt idx="148">
                  <c:v>987.20799999999997</c:v>
                </c:pt>
                <c:pt idx="149">
                  <c:v>992.36400000000003</c:v>
                </c:pt>
                <c:pt idx="150">
                  <c:v>997.51499999999999</c:v>
                </c:pt>
                <c:pt idx="151">
                  <c:v>1002.66</c:v>
                </c:pt>
                <c:pt idx="152">
                  <c:v>1007.801</c:v>
                </c:pt>
                <c:pt idx="153">
                  <c:v>1012.936</c:v>
                </c:pt>
                <c:pt idx="154">
                  <c:v>1018.066</c:v>
                </c:pt>
                <c:pt idx="155">
                  <c:v>1023.19</c:v>
                </c:pt>
                <c:pt idx="156">
                  <c:v>1028.309</c:v>
                </c:pt>
                <c:pt idx="157">
                  <c:v>1033.423</c:v>
                </c:pt>
                <c:pt idx="158">
                  <c:v>1038.5319999999999</c:v>
                </c:pt>
                <c:pt idx="159">
                  <c:v>1043.636</c:v>
                </c:pt>
                <c:pt idx="160">
                  <c:v>1048.7339999999999</c:v>
                </c:pt>
                <c:pt idx="161">
                  <c:v>1053.827</c:v>
                </c:pt>
                <c:pt idx="162">
                  <c:v>1058.915</c:v>
                </c:pt>
                <c:pt idx="163">
                  <c:v>1063.998</c:v>
                </c:pt>
                <c:pt idx="164">
                  <c:v>1069.075</c:v>
                </c:pt>
                <c:pt idx="165">
                  <c:v>1074.1469999999999</c:v>
                </c:pt>
                <c:pt idx="166">
                  <c:v>1079.2139999999999</c:v>
                </c:pt>
                <c:pt idx="167">
                  <c:v>1084.2760000000001</c:v>
                </c:pt>
                <c:pt idx="168">
                  <c:v>1089.3330000000001</c:v>
                </c:pt>
                <c:pt idx="169">
                  <c:v>1094.385</c:v>
                </c:pt>
                <c:pt idx="170">
                  <c:v>1099.431</c:v>
                </c:pt>
                <c:pt idx="171">
                  <c:v>1104.472</c:v>
                </c:pt>
                <c:pt idx="172">
                  <c:v>1109.509</c:v>
                </c:pt>
                <c:pt idx="173">
                  <c:v>1114.54</c:v>
                </c:pt>
                <c:pt idx="174">
                  <c:v>1119.5650000000001</c:v>
                </c:pt>
                <c:pt idx="175">
                  <c:v>1124.586</c:v>
                </c:pt>
                <c:pt idx="176">
                  <c:v>1129.6020000000001</c:v>
                </c:pt>
                <c:pt idx="177">
                  <c:v>1134.6130000000001</c:v>
                </c:pt>
                <c:pt idx="178">
                  <c:v>1139.6179999999999</c:v>
                </c:pt>
                <c:pt idx="179">
                  <c:v>1144.6189999999999</c:v>
                </c:pt>
                <c:pt idx="180">
                  <c:v>1149.614</c:v>
                </c:pt>
                <c:pt idx="181">
                  <c:v>1154.604</c:v>
                </c:pt>
                <c:pt idx="182">
                  <c:v>1159.5889999999999</c:v>
                </c:pt>
                <c:pt idx="183">
                  <c:v>1164.57</c:v>
                </c:pt>
                <c:pt idx="184">
                  <c:v>1169.5450000000001</c:v>
                </c:pt>
                <c:pt idx="185">
                  <c:v>1174.5150000000001</c:v>
                </c:pt>
                <c:pt idx="186">
                  <c:v>1179.48</c:v>
                </c:pt>
                <c:pt idx="187">
                  <c:v>1184.44</c:v>
                </c:pt>
                <c:pt idx="188">
                  <c:v>1189.395</c:v>
                </c:pt>
                <c:pt idx="189">
                  <c:v>1194.345</c:v>
                </c:pt>
                <c:pt idx="190">
                  <c:v>1199.29</c:v>
                </c:pt>
                <c:pt idx="191">
                  <c:v>1204.23</c:v>
                </c:pt>
                <c:pt idx="192">
                  <c:v>1209.165</c:v>
                </c:pt>
                <c:pt idx="193">
                  <c:v>1214.095</c:v>
                </c:pt>
                <c:pt idx="194">
                  <c:v>1219.021</c:v>
                </c:pt>
                <c:pt idx="195">
                  <c:v>1223.941</c:v>
                </c:pt>
                <c:pt idx="196">
                  <c:v>1228.856</c:v>
                </c:pt>
                <c:pt idx="197">
                  <c:v>1233.7660000000001</c:v>
                </c:pt>
                <c:pt idx="198">
                  <c:v>1238.672</c:v>
                </c:pt>
                <c:pt idx="199">
                  <c:v>1243.5719999999999</c:v>
                </c:pt>
                <c:pt idx="200">
                  <c:v>1248.4670000000001</c:v>
                </c:pt>
                <c:pt idx="201">
                  <c:v>1253.3579999999999</c:v>
                </c:pt>
                <c:pt idx="202">
                  <c:v>1258.2439999999999</c:v>
                </c:pt>
                <c:pt idx="203">
                  <c:v>1263.124</c:v>
                </c:pt>
                <c:pt idx="204">
                  <c:v>1268</c:v>
                </c:pt>
                <c:pt idx="205">
                  <c:v>1272.8710000000001</c:v>
                </c:pt>
                <c:pt idx="206">
                  <c:v>1277.7370000000001</c:v>
                </c:pt>
                <c:pt idx="207">
                  <c:v>1282.5989999999999</c:v>
                </c:pt>
                <c:pt idx="208">
                  <c:v>1287.4549999999999</c:v>
                </c:pt>
                <c:pt idx="209">
                  <c:v>1292.306</c:v>
                </c:pt>
                <c:pt idx="210">
                  <c:v>1297.153</c:v>
                </c:pt>
                <c:pt idx="211">
                  <c:v>1301.9949999999999</c:v>
                </c:pt>
                <c:pt idx="212">
                  <c:v>1306.8320000000001</c:v>
                </c:pt>
                <c:pt idx="213">
                  <c:v>1311.664</c:v>
                </c:pt>
                <c:pt idx="214">
                  <c:v>1316.491</c:v>
                </c:pt>
                <c:pt idx="215">
                  <c:v>1321.3140000000001</c:v>
                </c:pt>
                <c:pt idx="216">
                  <c:v>1326.1320000000001</c:v>
                </c:pt>
                <c:pt idx="217">
                  <c:v>1330.9449999999999</c:v>
                </c:pt>
                <c:pt idx="218">
                  <c:v>1335.7529999999999</c:v>
                </c:pt>
                <c:pt idx="219">
                  <c:v>1340.556</c:v>
                </c:pt>
                <c:pt idx="220">
                  <c:v>1345.354</c:v>
                </c:pt>
                <c:pt idx="221">
                  <c:v>1350.1479999999999</c:v>
                </c:pt>
                <c:pt idx="222">
                  <c:v>1354.9369999999999</c:v>
                </c:pt>
                <c:pt idx="223">
                  <c:v>1359.722</c:v>
                </c:pt>
                <c:pt idx="224">
                  <c:v>1364.501</c:v>
                </c:pt>
                <c:pt idx="225">
                  <c:v>1369.2760000000001</c:v>
                </c:pt>
                <c:pt idx="226">
                  <c:v>1374.046</c:v>
                </c:pt>
                <c:pt idx="227">
                  <c:v>1378.8109999999999</c:v>
                </c:pt>
                <c:pt idx="228">
                  <c:v>1383.5719999999999</c:v>
                </c:pt>
                <c:pt idx="229">
                  <c:v>1388.327</c:v>
                </c:pt>
                <c:pt idx="230">
                  <c:v>1393.079</c:v>
                </c:pt>
                <c:pt idx="231">
                  <c:v>1397.825</c:v>
                </c:pt>
                <c:pt idx="232">
                  <c:v>1402.567</c:v>
                </c:pt>
                <c:pt idx="233">
                  <c:v>1407.3040000000001</c:v>
                </c:pt>
                <c:pt idx="234">
                  <c:v>1412.0360000000001</c:v>
                </c:pt>
                <c:pt idx="235">
                  <c:v>1416.7639999999999</c:v>
                </c:pt>
                <c:pt idx="236">
                  <c:v>1421.4870000000001</c:v>
                </c:pt>
                <c:pt idx="237">
                  <c:v>1426.2049999999999</c:v>
                </c:pt>
                <c:pt idx="238">
                  <c:v>1430.9190000000001</c:v>
                </c:pt>
                <c:pt idx="239">
                  <c:v>1435.6279999999999</c:v>
                </c:pt>
                <c:pt idx="240">
                  <c:v>1440.3330000000001</c:v>
                </c:pt>
                <c:pt idx="241">
                  <c:v>1445.0319999999999</c:v>
                </c:pt>
                <c:pt idx="242">
                  <c:v>1449.7270000000001</c:v>
                </c:pt>
                <c:pt idx="243">
                  <c:v>1454.4179999999999</c:v>
                </c:pt>
                <c:pt idx="244">
                  <c:v>1459.104</c:v>
                </c:pt>
                <c:pt idx="245">
                  <c:v>1463.7850000000001</c:v>
                </c:pt>
                <c:pt idx="246">
                  <c:v>1468.462</c:v>
                </c:pt>
                <c:pt idx="247">
                  <c:v>1473.134</c:v>
                </c:pt>
                <c:pt idx="248">
                  <c:v>1477.8019999999999</c:v>
                </c:pt>
                <c:pt idx="249">
                  <c:v>1482.4649999999999</c:v>
                </c:pt>
                <c:pt idx="250">
                  <c:v>1487.123</c:v>
                </c:pt>
                <c:pt idx="251">
                  <c:v>1491.777</c:v>
                </c:pt>
                <c:pt idx="252">
                  <c:v>1496.4259999999999</c:v>
                </c:pt>
                <c:pt idx="253">
                  <c:v>1501.0709999999999</c:v>
                </c:pt>
                <c:pt idx="254">
                  <c:v>1505.711</c:v>
                </c:pt>
                <c:pt idx="255">
                  <c:v>1510.347</c:v>
                </c:pt>
                <c:pt idx="256">
                  <c:v>1514.9780000000001</c:v>
                </c:pt>
                <c:pt idx="257">
                  <c:v>1519.604</c:v>
                </c:pt>
                <c:pt idx="258">
                  <c:v>1524.2260000000001</c:v>
                </c:pt>
                <c:pt idx="259">
                  <c:v>1528.8440000000001</c:v>
                </c:pt>
                <c:pt idx="260">
                  <c:v>1533.4570000000001</c:v>
                </c:pt>
                <c:pt idx="261">
                  <c:v>1538.0650000000001</c:v>
                </c:pt>
                <c:pt idx="262">
                  <c:v>1542.6690000000001</c:v>
                </c:pt>
                <c:pt idx="263">
                  <c:v>1547.269</c:v>
                </c:pt>
                <c:pt idx="264">
                  <c:v>1551.864</c:v>
                </c:pt>
                <c:pt idx="265">
                  <c:v>1556.454</c:v>
                </c:pt>
                <c:pt idx="266">
                  <c:v>1561.0409999999999</c:v>
                </c:pt>
                <c:pt idx="267">
                  <c:v>1565.6220000000001</c:v>
                </c:pt>
                <c:pt idx="268">
                  <c:v>1570.1990000000001</c:v>
                </c:pt>
                <c:pt idx="269">
                  <c:v>1574.7719999999999</c:v>
                </c:pt>
                <c:pt idx="270">
                  <c:v>1579.34</c:v>
                </c:pt>
                <c:pt idx="271">
                  <c:v>1583.904</c:v>
                </c:pt>
                <c:pt idx="272">
                  <c:v>1588.4639999999999</c:v>
                </c:pt>
                <c:pt idx="273">
                  <c:v>1593.019</c:v>
                </c:pt>
                <c:pt idx="274">
                  <c:v>1597.569</c:v>
                </c:pt>
                <c:pt idx="275">
                  <c:v>1602.115</c:v>
                </c:pt>
                <c:pt idx="276">
                  <c:v>1606.6569999999999</c:v>
                </c:pt>
                <c:pt idx="277">
                  <c:v>1611.1949999999999</c:v>
                </c:pt>
                <c:pt idx="278">
                  <c:v>1615.7280000000001</c:v>
                </c:pt>
                <c:pt idx="279">
                  <c:v>1620.2560000000001</c:v>
                </c:pt>
                <c:pt idx="280">
                  <c:v>1624.78</c:v>
                </c:pt>
                <c:pt idx="281">
                  <c:v>1629.3</c:v>
                </c:pt>
                <c:pt idx="282">
                  <c:v>1633.816</c:v>
                </c:pt>
                <c:pt idx="283">
                  <c:v>1638.327</c:v>
                </c:pt>
                <c:pt idx="284">
                  <c:v>1642.8340000000001</c:v>
                </c:pt>
                <c:pt idx="285">
                  <c:v>1647.336</c:v>
                </c:pt>
                <c:pt idx="286">
                  <c:v>1651.8340000000001</c:v>
                </c:pt>
                <c:pt idx="287">
                  <c:v>1656.328</c:v>
                </c:pt>
                <c:pt idx="288">
                  <c:v>1660.817</c:v>
                </c:pt>
                <c:pt idx="289">
                  <c:v>1665.3019999999999</c:v>
                </c:pt>
                <c:pt idx="290">
                  <c:v>1669.7829999999999</c:v>
                </c:pt>
                <c:pt idx="291">
                  <c:v>1674.259</c:v>
                </c:pt>
                <c:pt idx="292">
                  <c:v>1678.732</c:v>
                </c:pt>
                <c:pt idx="293">
                  <c:v>1683.1990000000001</c:v>
                </c:pt>
                <c:pt idx="294">
                  <c:v>1687.663</c:v>
                </c:pt>
                <c:pt idx="295">
                  <c:v>1692.1220000000001</c:v>
                </c:pt>
                <c:pt idx="296">
                  <c:v>1696.577</c:v>
                </c:pt>
                <c:pt idx="297">
                  <c:v>1701.028</c:v>
                </c:pt>
                <c:pt idx="298">
                  <c:v>1705.4739999999999</c:v>
                </c:pt>
                <c:pt idx="299">
                  <c:v>1709.9169999999999</c:v>
                </c:pt>
                <c:pt idx="300">
                  <c:v>1714.355</c:v>
                </c:pt>
                <c:pt idx="301">
                  <c:v>1718.788</c:v>
                </c:pt>
                <c:pt idx="302">
                  <c:v>1723.2180000000001</c:v>
                </c:pt>
                <c:pt idx="303">
                  <c:v>1727.643</c:v>
                </c:pt>
                <c:pt idx="304">
                  <c:v>1732.0640000000001</c:v>
                </c:pt>
                <c:pt idx="305">
                  <c:v>1736.481</c:v>
                </c:pt>
                <c:pt idx="306">
                  <c:v>1740.893</c:v>
                </c:pt>
                <c:pt idx="307">
                  <c:v>1745.3009999999999</c:v>
                </c:pt>
                <c:pt idx="308">
                  <c:v>1749.7049999999999</c:v>
                </c:pt>
                <c:pt idx="309">
                  <c:v>1754.105</c:v>
                </c:pt>
                <c:pt idx="310">
                  <c:v>1758.501</c:v>
                </c:pt>
                <c:pt idx="311">
                  <c:v>1762.893</c:v>
                </c:pt>
                <c:pt idx="312">
                  <c:v>1767.28</c:v>
                </c:pt>
                <c:pt idx="313">
                  <c:v>1771.663</c:v>
                </c:pt>
                <c:pt idx="314">
                  <c:v>1776.0419999999999</c:v>
                </c:pt>
                <c:pt idx="315">
                  <c:v>1780.4169999999999</c:v>
                </c:pt>
                <c:pt idx="316">
                  <c:v>1784.787</c:v>
                </c:pt>
                <c:pt idx="317">
                  <c:v>1789.154</c:v>
                </c:pt>
                <c:pt idx="318">
                  <c:v>1793.5160000000001</c:v>
                </c:pt>
                <c:pt idx="319">
                  <c:v>1797.874</c:v>
                </c:pt>
                <c:pt idx="320">
                  <c:v>1802.2280000000001</c:v>
                </c:pt>
                <c:pt idx="321">
                  <c:v>1806.578</c:v>
                </c:pt>
                <c:pt idx="322">
                  <c:v>1810.924</c:v>
                </c:pt>
                <c:pt idx="323">
                  <c:v>1815.2660000000001</c:v>
                </c:pt>
                <c:pt idx="324">
                  <c:v>1819.6030000000001</c:v>
                </c:pt>
                <c:pt idx="325">
                  <c:v>1823.9369999999999</c:v>
                </c:pt>
                <c:pt idx="326">
                  <c:v>1828.2660000000001</c:v>
                </c:pt>
                <c:pt idx="327">
                  <c:v>1832.5909999999999</c:v>
                </c:pt>
                <c:pt idx="328">
                  <c:v>1836.913</c:v>
                </c:pt>
                <c:pt idx="329">
                  <c:v>1841.23</c:v>
                </c:pt>
                <c:pt idx="330">
                  <c:v>1845.5429999999999</c:v>
                </c:pt>
                <c:pt idx="331">
                  <c:v>1849.8520000000001</c:v>
                </c:pt>
                <c:pt idx="332">
                  <c:v>1854.1559999999999</c:v>
                </c:pt>
                <c:pt idx="333">
                  <c:v>1858.4570000000001</c:v>
                </c:pt>
                <c:pt idx="334">
                  <c:v>1862.7539999999999</c:v>
                </c:pt>
                <c:pt idx="335">
                  <c:v>1867.047</c:v>
                </c:pt>
                <c:pt idx="336">
                  <c:v>1871.335</c:v>
                </c:pt>
                <c:pt idx="337">
                  <c:v>1875.62</c:v>
                </c:pt>
                <c:pt idx="338">
                  <c:v>1879.9</c:v>
                </c:pt>
                <c:pt idx="339">
                  <c:v>1884.1769999999999</c:v>
                </c:pt>
                <c:pt idx="340">
                  <c:v>1888.4490000000001</c:v>
                </c:pt>
                <c:pt idx="341">
                  <c:v>1892.7180000000001</c:v>
                </c:pt>
                <c:pt idx="342">
                  <c:v>1896.982</c:v>
                </c:pt>
                <c:pt idx="343">
                  <c:v>1901.2429999999999</c:v>
                </c:pt>
                <c:pt idx="344">
                  <c:v>1905.499</c:v>
                </c:pt>
                <c:pt idx="345">
                  <c:v>1909.752</c:v>
                </c:pt>
                <c:pt idx="346">
                  <c:v>1914</c:v>
                </c:pt>
                <c:pt idx="347">
                  <c:v>1918.2449999999999</c:v>
                </c:pt>
                <c:pt idx="348">
                  <c:v>1922.4849999999999</c:v>
                </c:pt>
                <c:pt idx="349">
                  <c:v>1926.722</c:v>
                </c:pt>
                <c:pt idx="350">
                  <c:v>1930.954</c:v>
                </c:pt>
                <c:pt idx="351">
                  <c:v>1935.183</c:v>
                </c:pt>
                <c:pt idx="352">
                  <c:v>1939.4079999999999</c:v>
                </c:pt>
                <c:pt idx="353">
                  <c:v>1943.6279999999999</c:v>
                </c:pt>
                <c:pt idx="354">
                  <c:v>1947.845</c:v>
                </c:pt>
                <c:pt idx="355">
                  <c:v>1952.058</c:v>
                </c:pt>
                <c:pt idx="356">
                  <c:v>1956.2670000000001</c:v>
                </c:pt>
                <c:pt idx="357">
                  <c:v>1960.472</c:v>
                </c:pt>
                <c:pt idx="358">
                  <c:v>1964.673</c:v>
                </c:pt>
                <c:pt idx="359">
                  <c:v>1968.87</c:v>
                </c:pt>
                <c:pt idx="360">
                  <c:v>1973.0630000000001</c:v>
                </c:pt>
                <c:pt idx="361">
                  <c:v>1977.252</c:v>
                </c:pt>
                <c:pt idx="362">
                  <c:v>1981.4380000000001</c:v>
                </c:pt>
                <c:pt idx="363">
                  <c:v>1985.6189999999999</c:v>
                </c:pt>
                <c:pt idx="364">
                  <c:v>1989.797</c:v>
                </c:pt>
                <c:pt idx="365">
                  <c:v>1993.971</c:v>
                </c:pt>
                <c:pt idx="366">
                  <c:v>1998.14</c:v>
                </c:pt>
                <c:pt idx="367">
                  <c:v>2002.306</c:v>
                </c:pt>
                <c:pt idx="368">
                  <c:v>2006.4690000000001</c:v>
                </c:pt>
                <c:pt idx="369">
                  <c:v>2010.627</c:v>
                </c:pt>
                <c:pt idx="370">
                  <c:v>2014.7809999999999</c:v>
                </c:pt>
                <c:pt idx="371">
                  <c:v>2018.932</c:v>
                </c:pt>
                <c:pt idx="372">
                  <c:v>2023.078</c:v>
                </c:pt>
                <c:pt idx="373">
                  <c:v>2027.221</c:v>
                </c:pt>
                <c:pt idx="374">
                  <c:v>2031.36</c:v>
                </c:pt>
                <c:pt idx="375">
                  <c:v>2035.4949999999999</c:v>
                </c:pt>
                <c:pt idx="376">
                  <c:v>2039.627</c:v>
                </c:pt>
                <c:pt idx="377">
                  <c:v>2043.7539999999999</c:v>
                </c:pt>
                <c:pt idx="378">
                  <c:v>2047.8779999999999</c:v>
                </c:pt>
                <c:pt idx="379">
                  <c:v>2051.998</c:v>
                </c:pt>
                <c:pt idx="380">
                  <c:v>2056.114</c:v>
                </c:pt>
                <c:pt idx="381">
                  <c:v>2060.2260000000001</c:v>
                </c:pt>
                <c:pt idx="382">
                  <c:v>2064.3339999999998</c:v>
                </c:pt>
                <c:pt idx="383">
                  <c:v>2068.4389999999999</c:v>
                </c:pt>
                <c:pt idx="384">
                  <c:v>2072.54</c:v>
                </c:pt>
                <c:pt idx="385">
                  <c:v>2076.6370000000002</c:v>
                </c:pt>
                <c:pt idx="386">
                  <c:v>2080.73</c:v>
                </c:pt>
                <c:pt idx="387">
                  <c:v>2084.8200000000002</c:v>
                </c:pt>
                <c:pt idx="388">
                  <c:v>2088.9059999999999</c:v>
                </c:pt>
                <c:pt idx="389">
                  <c:v>2092.9879999999998</c:v>
                </c:pt>
                <c:pt idx="390">
                  <c:v>2097.0659999999998</c:v>
                </c:pt>
                <c:pt idx="391">
                  <c:v>2101.14</c:v>
                </c:pt>
                <c:pt idx="392">
                  <c:v>2105.2109999999998</c:v>
                </c:pt>
                <c:pt idx="393">
                  <c:v>2109.2779999999998</c:v>
                </c:pt>
                <c:pt idx="394">
                  <c:v>2113.3420000000001</c:v>
                </c:pt>
                <c:pt idx="395">
                  <c:v>2117.4009999999998</c:v>
                </c:pt>
                <c:pt idx="396">
                  <c:v>2121.4569999999999</c:v>
                </c:pt>
                <c:pt idx="397">
                  <c:v>2125.509</c:v>
                </c:pt>
                <c:pt idx="398">
                  <c:v>2129.558</c:v>
                </c:pt>
                <c:pt idx="399">
                  <c:v>2133.6019999999999</c:v>
                </c:pt>
                <c:pt idx="400">
                  <c:v>2137.643</c:v>
                </c:pt>
                <c:pt idx="401">
                  <c:v>2141.681</c:v>
                </c:pt>
                <c:pt idx="402">
                  <c:v>2145.7139999999999</c:v>
                </c:pt>
                <c:pt idx="403">
                  <c:v>2149.7440000000001</c:v>
                </c:pt>
                <c:pt idx="404">
                  <c:v>2153.77</c:v>
                </c:pt>
                <c:pt idx="405">
                  <c:v>2157.7930000000001</c:v>
                </c:pt>
                <c:pt idx="406">
                  <c:v>2161.8119999999999</c:v>
                </c:pt>
                <c:pt idx="407">
                  <c:v>2165.8270000000002</c:v>
                </c:pt>
                <c:pt idx="408">
                  <c:v>2169.8380000000002</c:v>
                </c:pt>
                <c:pt idx="409">
                  <c:v>2173.846</c:v>
                </c:pt>
                <c:pt idx="410">
                  <c:v>2177.8510000000001</c:v>
                </c:pt>
                <c:pt idx="411">
                  <c:v>2181.8510000000001</c:v>
                </c:pt>
                <c:pt idx="412">
                  <c:v>2185.848</c:v>
                </c:pt>
                <c:pt idx="413">
                  <c:v>2189.8409999999999</c:v>
                </c:pt>
                <c:pt idx="414">
                  <c:v>2193.8310000000001</c:v>
                </c:pt>
                <c:pt idx="415">
                  <c:v>2197.817</c:v>
                </c:pt>
                <c:pt idx="416">
                  <c:v>2201.799</c:v>
                </c:pt>
                <c:pt idx="417">
                  <c:v>2205.7779999999998</c:v>
                </c:pt>
                <c:pt idx="418">
                  <c:v>2209.7530000000002</c:v>
                </c:pt>
                <c:pt idx="419">
                  <c:v>2213.7249999999999</c:v>
                </c:pt>
                <c:pt idx="420">
                  <c:v>2217.6930000000002</c:v>
                </c:pt>
                <c:pt idx="421">
                  <c:v>2221.6570000000002</c:v>
                </c:pt>
                <c:pt idx="422">
                  <c:v>2225.6179999999999</c:v>
                </c:pt>
                <c:pt idx="423">
                  <c:v>2229.5749999999998</c:v>
                </c:pt>
                <c:pt idx="424">
                  <c:v>2233.529</c:v>
                </c:pt>
                <c:pt idx="425">
                  <c:v>2237.4789999999998</c:v>
                </c:pt>
                <c:pt idx="426">
                  <c:v>2241.4250000000002</c:v>
                </c:pt>
                <c:pt idx="427">
                  <c:v>2245.3679999999999</c:v>
                </c:pt>
                <c:pt idx="428">
                  <c:v>2249.3069999999998</c:v>
                </c:pt>
                <c:pt idx="429">
                  <c:v>2253.2429999999999</c:v>
                </c:pt>
                <c:pt idx="430">
                  <c:v>2257.1750000000002</c:v>
                </c:pt>
                <c:pt idx="431">
                  <c:v>2261.1039999999998</c:v>
                </c:pt>
                <c:pt idx="432">
                  <c:v>2265.029</c:v>
                </c:pt>
                <c:pt idx="433">
                  <c:v>2268.9499999999998</c:v>
                </c:pt>
                <c:pt idx="434">
                  <c:v>2272.8679999999999</c:v>
                </c:pt>
                <c:pt idx="435">
                  <c:v>2276.7829999999999</c:v>
                </c:pt>
                <c:pt idx="436">
                  <c:v>2280.694</c:v>
                </c:pt>
                <c:pt idx="437">
                  <c:v>2284.6010000000001</c:v>
                </c:pt>
                <c:pt idx="438">
                  <c:v>2288.5050000000001</c:v>
                </c:pt>
                <c:pt idx="439">
                  <c:v>2292.4050000000002</c:v>
                </c:pt>
                <c:pt idx="440">
                  <c:v>2296.3020000000001</c:v>
                </c:pt>
                <c:pt idx="441">
                  <c:v>2300.1950000000002</c:v>
                </c:pt>
                <c:pt idx="442">
                  <c:v>2304.085</c:v>
                </c:pt>
                <c:pt idx="443">
                  <c:v>2307.971</c:v>
                </c:pt>
                <c:pt idx="444">
                  <c:v>2311.8539999999998</c:v>
                </c:pt>
                <c:pt idx="445">
                  <c:v>2315.7339999999999</c:v>
                </c:pt>
                <c:pt idx="446">
                  <c:v>2319.6089999999999</c:v>
                </c:pt>
                <c:pt idx="447">
                  <c:v>2323.482</c:v>
                </c:pt>
                <c:pt idx="448">
                  <c:v>2327.3510000000001</c:v>
                </c:pt>
                <c:pt idx="449">
                  <c:v>2331.2159999999999</c:v>
                </c:pt>
                <c:pt idx="450">
                  <c:v>2335.078</c:v>
                </c:pt>
                <c:pt idx="451">
                  <c:v>2338.9369999999999</c:v>
                </c:pt>
                <c:pt idx="452">
                  <c:v>2342.7919999999999</c:v>
                </c:pt>
                <c:pt idx="453">
                  <c:v>2346.643</c:v>
                </c:pt>
                <c:pt idx="454">
                  <c:v>2350.4920000000002</c:v>
                </c:pt>
                <c:pt idx="455">
                  <c:v>2354.3359999999998</c:v>
                </c:pt>
                <c:pt idx="456">
                  <c:v>2358.1779999999999</c:v>
                </c:pt>
                <c:pt idx="457">
                  <c:v>2362.0149999999999</c:v>
                </c:pt>
                <c:pt idx="458">
                  <c:v>2365.85</c:v>
                </c:pt>
                <c:pt idx="459">
                  <c:v>2369.681</c:v>
                </c:pt>
                <c:pt idx="460">
                  <c:v>2373.5079999999998</c:v>
                </c:pt>
                <c:pt idx="461">
                  <c:v>2377.3330000000001</c:v>
                </c:pt>
                <c:pt idx="462">
                  <c:v>2381.1529999999998</c:v>
                </c:pt>
                <c:pt idx="463">
                  <c:v>2384.971</c:v>
                </c:pt>
                <c:pt idx="464">
                  <c:v>2388.7849999999999</c:v>
                </c:pt>
                <c:pt idx="465">
                  <c:v>2392.5949999999998</c:v>
                </c:pt>
                <c:pt idx="466">
                  <c:v>2396.402</c:v>
                </c:pt>
                <c:pt idx="467">
                  <c:v>2400.2060000000001</c:v>
                </c:pt>
                <c:pt idx="468">
                  <c:v>2404.0070000000001</c:v>
                </c:pt>
                <c:pt idx="469">
                  <c:v>2407.8040000000001</c:v>
                </c:pt>
                <c:pt idx="470">
                  <c:v>2411.5970000000002</c:v>
                </c:pt>
                <c:pt idx="471">
                  <c:v>2415.3879999999999</c:v>
                </c:pt>
                <c:pt idx="472">
                  <c:v>2419.174</c:v>
                </c:pt>
                <c:pt idx="473">
                  <c:v>2422.9580000000001</c:v>
                </c:pt>
                <c:pt idx="474">
                  <c:v>2426.7379999999998</c:v>
                </c:pt>
                <c:pt idx="475">
                  <c:v>2430.5149999999999</c:v>
                </c:pt>
                <c:pt idx="476">
                  <c:v>2434.2890000000002</c:v>
                </c:pt>
                <c:pt idx="477">
                  <c:v>2438.0590000000002</c:v>
                </c:pt>
                <c:pt idx="478">
                  <c:v>2441.8249999999998</c:v>
                </c:pt>
                <c:pt idx="479">
                  <c:v>2445.5889999999999</c:v>
                </c:pt>
                <c:pt idx="480">
                  <c:v>2449.3490000000002</c:v>
                </c:pt>
                <c:pt idx="481">
                  <c:v>2453.1060000000002</c:v>
                </c:pt>
                <c:pt idx="482">
                  <c:v>2456.8589999999999</c:v>
                </c:pt>
                <c:pt idx="483">
                  <c:v>2460.61</c:v>
                </c:pt>
                <c:pt idx="484">
                  <c:v>2464.3560000000002</c:v>
                </c:pt>
                <c:pt idx="485">
                  <c:v>2468.1</c:v>
                </c:pt>
                <c:pt idx="486">
                  <c:v>2471.84</c:v>
                </c:pt>
                <c:pt idx="487">
                  <c:v>2475.5770000000002</c:v>
                </c:pt>
                <c:pt idx="488">
                  <c:v>2479.3110000000001</c:v>
                </c:pt>
                <c:pt idx="489">
                  <c:v>2483.0410000000002</c:v>
                </c:pt>
                <c:pt idx="490">
                  <c:v>2486.768</c:v>
                </c:pt>
                <c:pt idx="491">
                  <c:v>2490.4920000000002</c:v>
                </c:pt>
                <c:pt idx="492">
                  <c:v>2494.2130000000002</c:v>
                </c:pt>
                <c:pt idx="493">
                  <c:v>2497.9299999999998</c:v>
                </c:pt>
                <c:pt idx="494">
                  <c:v>2501.6439999999998</c:v>
                </c:pt>
                <c:pt idx="495">
                  <c:v>2505.355</c:v>
                </c:pt>
                <c:pt idx="496">
                  <c:v>2509.0619999999999</c:v>
                </c:pt>
                <c:pt idx="497">
                  <c:v>2512.7660000000001</c:v>
                </c:pt>
                <c:pt idx="498">
                  <c:v>2516.4670000000001</c:v>
                </c:pt>
                <c:pt idx="499">
                  <c:v>2520.165</c:v>
                </c:pt>
                <c:pt idx="500">
                  <c:v>2523.8589999999999</c:v>
                </c:pt>
                <c:pt idx="501">
                  <c:v>2527.5509999999999</c:v>
                </c:pt>
                <c:pt idx="502">
                  <c:v>2531.239</c:v>
                </c:pt>
                <c:pt idx="503">
                  <c:v>2534.9229999999998</c:v>
                </c:pt>
                <c:pt idx="504">
                  <c:v>2538.605</c:v>
                </c:pt>
                <c:pt idx="505">
                  <c:v>2542.2829999999999</c:v>
                </c:pt>
                <c:pt idx="506">
                  <c:v>2545.9580000000001</c:v>
                </c:pt>
                <c:pt idx="507">
                  <c:v>2549.63</c:v>
                </c:pt>
                <c:pt idx="508">
                  <c:v>2553.299</c:v>
                </c:pt>
                <c:pt idx="509">
                  <c:v>2556.9639999999999</c:v>
                </c:pt>
                <c:pt idx="510">
                  <c:v>2560.6260000000002</c:v>
                </c:pt>
                <c:pt idx="511">
                  <c:v>2564.2849999999999</c:v>
                </c:pt>
                <c:pt idx="512">
                  <c:v>2567.9409999999998</c:v>
                </c:pt>
                <c:pt idx="513">
                  <c:v>2571.5940000000001</c:v>
                </c:pt>
                <c:pt idx="514">
                  <c:v>2575.2429999999999</c:v>
                </c:pt>
                <c:pt idx="515">
                  <c:v>2578.89</c:v>
                </c:pt>
                <c:pt idx="516">
                  <c:v>2582.5329999999999</c:v>
                </c:pt>
                <c:pt idx="517">
                  <c:v>2586.1729999999998</c:v>
                </c:pt>
                <c:pt idx="518">
                  <c:v>2589.8090000000002</c:v>
                </c:pt>
                <c:pt idx="519">
                  <c:v>2593.4430000000002</c:v>
                </c:pt>
                <c:pt idx="520">
                  <c:v>2597.0729999999999</c:v>
                </c:pt>
                <c:pt idx="521">
                  <c:v>2600.701</c:v>
                </c:pt>
                <c:pt idx="522">
                  <c:v>2604.3249999999998</c:v>
                </c:pt>
                <c:pt idx="523">
                  <c:v>2607.9459999999999</c:v>
                </c:pt>
                <c:pt idx="524">
                  <c:v>2611.5639999999999</c:v>
                </c:pt>
                <c:pt idx="525">
                  <c:v>2615.1779999999999</c:v>
                </c:pt>
                <c:pt idx="526">
                  <c:v>2618.79</c:v>
                </c:pt>
                <c:pt idx="527">
                  <c:v>2622.3980000000001</c:v>
                </c:pt>
                <c:pt idx="528">
                  <c:v>2626.0039999999999</c:v>
                </c:pt>
                <c:pt idx="529">
                  <c:v>2629.6060000000002</c:v>
                </c:pt>
                <c:pt idx="530">
                  <c:v>2633.2049999999999</c:v>
                </c:pt>
                <c:pt idx="531">
                  <c:v>2636.8009999999999</c:v>
                </c:pt>
                <c:pt idx="532">
                  <c:v>2640.3939999999998</c:v>
                </c:pt>
                <c:pt idx="533">
                  <c:v>2643.9830000000002</c:v>
                </c:pt>
                <c:pt idx="534">
                  <c:v>2647.57</c:v>
                </c:pt>
                <c:pt idx="535">
                  <c:v>2651.1529999999998</c:v>
                </c:pt>
                <c:pt idx="536">
                  <c:v>2654.7339999999999</c:v>
                </c:pt>
                <c:pt idx="537">
                  <c:v>2658.3110000000001</c:v>
                </c:pt>
                <c:pt idx="538">
                  <c:v>2661.8850000000002</c:v>
                </c:pt>
                <c:pt idx="539">
                  <c:v>2665.4560000000001</c:v>
                </c:pt>
                <c:pt idx="540">
                  <c:v>2669.0250000000001</c:v>
                </c:pt>
                <c:pt idx="541">
                  <c:v>2672.5889999999999</c:v>
                </c:pt>
                <c:pt idx="542">
                  <c:v>2676.1509999999998</c:v>
                </c:pt>
                <c:pt idx="543">
                  <c:v>2679.71</c:v>
                </c:pt>
                <c:pt idx="544">
                  <c:v>2683.2660000000001</c:v>
                </c:pt>
                <c:pt idx="545">
                  <c:v>2686.819</c:v>
                </c:pt>
                <c:pt idx="546">
                  <c:v>2690.3679999999999</c:v>
                </c:pt>
                <c:pt idx="547">
                  <c:v>2693.915</c:v>
                </c:pt>
                <c:pt idx="548">
                  <c:v>2697.4580000000001</c:v>
                </c:pt>
                <c:pt idx="549">
                  <c:v>2700.9989999999998</c:v>
                </c:pt>
                <c:pt idx="550">
                  <c:v>2704.5360000000001</c:v>
                </c:pt>
                <c:pt idx="551">
                  <c:v>2708.0709999999999</c:v>
                </c:pt>
                <c:pt idx="552">
                  <c:v>2711.6019999999999</c:v>
                </c:pt>
                <c:pt idx="553">
                  <c:v>2715.13</c:v>
                </c:pt>
                <c:pt idx="554">
                  <c:v>2718.6559999999999</c:v>
                </c:pt>
                <c:pt idx="555">
                  <c:v>2722.1779999999999</c:v>
                </c:pt>
                <c:pt idx="556">
                  <c:v>2725.6970000000001</c:v>
                </c:pt>
                <c:pt idx="557">
                  <c:v>2729.2139999999999</c:v>
                </c:pt>
                <c:pt idx="558">
                  <c:v>2732.7269999999999</c:v>
                </c:pt>
                <c:pt idx="559">
                  <c:v>2736.2370000000001</c:v>
                </c:pt>
                <c:pt idx="560">
                  <c:v>2739.7440000000001</c:v>
                </c:pt>
                <c:pt idx="561">
                  <c:v>2743.2489999999998</c:v>
                </c:pt>
                <c:pt idx="562">
                  <c:v>2746.75</c:v>
                </c:pt>
                <c:pt idx="563">
                  <c:v>2750.248</c:v>
                </c:pt>
                <c:pt idx="564">
                  <c:v>2753.7429999999999</c:v>
                </c:pt>
                <c:pt idx="565">
                  <c:v>2757.2359999999999</c:v>
                </c:pt>
                <c:pt idx="566">
                  <c:v>2760.7249999999999</c:v>
                </c:pt>
                <c:pt idx="567">
                  <c:v>2764.2109999999998</c:v>
                </c:pt>
                <c:pt idx="568">
                  <c:v>2767.6950000000002</c:v>
                </c:pt>
                <c:pt idx="569">
                  <c:v>2771.1750000000002</c:v>
                </c:pt>
                <c:pt idx="570">
                  <c:v>2774.652</c:v>
                </c:pt>
                <c:pt idx="571">
                  <c:v>2778.127</c:v>
                </c:pt>
                <c:pt idx="572">
                  <c:v>2781.598</c:v>
                </c:pt>
                <c:pt idx="573">
                  <c:v>2785.067</c:v>
                </c:pt>
                <c:pt idx="574">
                  <c:v>2788.5320000000002</c:v>
                </c:pt>
                <c:pt idx="575">
                  <c:v>2791.9949999999999</c:v>
                </c:pt>
                <c:pt idx="576">
                  <c:v>2795.4549999999999</c:v>
                </c:pt>
                <c:pt idx="577">
                  <c:v>2798.9110000000001</c:v>
                </c:pt>
                <c:pt idx="578">
                  <c:v>2802.3649999999998</c:v>
                </c:pt>
                <c:pt idx="579">
                  <c:v>2805.8159999999998</c:v>
                </c:pt>
                <c:pt idx="580">
                  <c:v>2809.2640000000001</c:v>
                </c:pt>
                <c:pt idx="581">
                  <c:v>2812.7089999999998</c:v>
                </c:pt>
                <c:pt idx="582">
                  <c:v>2816.1509999999998</c:v>
                </c:pt>
                <c:pt idx="583">
                  <c:v>2819.59</c:v>
                </c:pt>
                <c:pt idx="584">
                  <c:v>2823.0259999999998</c:v>
                </c:pt>
                <c:pt idx="585">
                  <c:v>2826.46</c:v>
                </c:pt>
                <c:pt idx="586">
                  <c:v>2829.89</c:v>
                </c:pt>
                <c:pt idx="587">
                  <c:v>2833.3180000000002</c:v>
                </c:pt>
                <c:pt idx="588">
                  <c:v>2836.7420000000002</c:v>
                </c:pt>
                <c:pt idx="589">
                  <c:v>2840.1640000000002</c:v>
                </c:pt>
                <c:pt idx="590">
                  <c:v>2843.5830000000001</c:v>
                </c:pt>
                <c:pt idx="591">
                  <c:v>2846.9989999999998</c:v>
                </c:pt>
                <c:pt idx="592">
                  <c:v>2850.4119999999998</c:v>
                </c:pt>
                <c:pt idx="593">
                  <c:v>2853.8220000000001</c:v>
                </c:pt>
                <c:pt idx="594">
                  <c:v>2857.2289999999998</c:v>
                </c:pt>
                <c:pt idx="595">
                  <c:v>2860.634</c:v>
                </c:pt>
                <c:pt idx="596">
                  <c:v>2864.0349999999999</c:v>
                </c:pt>
                <c:pt idx="597">
                  <c:v>2867.4340000000002</c:v>
                </c:pt>
                <c:pt idx="598">
                  <c:v>2870.83</c:v>
                </c:pt>
                <c:pt idx="599">
                  <c:v>2874.223</c:v>
                </c:pt>
                <c:pt idx="600">
                  <c:v>2877.6129999999998</c:v>
                </c:pt>
                <c:pt idx="601">
                  <c:v>2881</c:v>
                </c:pt>
                <c:pt idx="602">
                  <c:v>2884.3850000000002</c:v>
                </c:pt>
                <c:pt idx="603">
                  <c:v>2887.7660000000001</c:v>
                </c:pt>
                <c:pt idx="604">
                  <c:v>2891.145</c:v>
                </c:pt>
                <c:pt idx="605">
                  <c:v>2894.5210000000002</c:v>
                </c:pt>
                <c:pt idx="606">
                  <c:v>2897.8939999999998</c:v>
                </c:pt>
                <c:pt idx="607">
                  <c:v>2901.2640000000001</c:v>
                </c:pt>
                <c:pt idx="608">
                  <c:v>2904.6309999999999</c:v>
                </c:pt>
                <c:pt idx="609">
                  <c:v>2907.9960000000001</c:v>
                </c:pt>
                <c:pt idx="610">
                  <c:v>2911.3580000000002</c:v>
                </c:pt>
                <c:pt idx="611">
                  <c:v>2914.7170000000001</c:v>
                </c:pt>
                <c:pt idx="612">
                  <c:v>2918.0729999999999</c:v>
                </c:pt>
                <c:pt idx="613">
                  <c:v>2921.4259999999999</c:v>
                </c:pt>
                <c:pt idx="614">
                  <c:v>2924.777</c:v>
                </c:pt>
                <c:pt idx="615">
                  <c:v>2928.1239999999998</c:v>
                </c:pt>
                <c:pt idx="616">
                  <c:v>2931.4690000000001</c:v>
                </c:pt>
                <c:pt idx="617">
                  <c:v>2934.8110000000001</c:v>
                </c:pt>
                <c:pt idx="618">
                  <c:v>2938.15</c:v>
                </c:pt>
                <c:pt idx="619">
                  <c:v>2941.4870000000001</c:v>
                </c:pt>
                <c:pt idx="620">
                  <c:v>2944.8209999999999</c:v>
                </c:pt>
                <c:pt idx="621">
                  <c:v>2948.152</c:v>
                </c:pt>
                <c:pt idx="622">
                  <c:v>2951.48</c:v>
                </c:pt>
                <c:pt idx="623">
                  <c:v>2954.8049999999998</c:v>
                </c:pt>
                <c:pt idx="624">
                  <c:v>2958.1280000000002</c:v>
                </c:pt>
                <c:pt idx="625">
                  <c:v>2961.4470000000001</c:v>
                </c:pt>
                <c:pt idx="626">
                  <c:v>2964.7649999999999</c:v>
                </c:pt>
                <c:pt idx="627">
                  <c:v>2968.0790000000002</c:v>
                </c:pt>
                <c:pt idx="628">
                  <c:v>2971.39</c:v>
                </c:pt>
                <c:pt idx="629">
                  <c:v>2974.6990000000001</c:v>
                </c:pt>
                <c:pt idx="630">
                  <c:v>2978.0050000000001</c:v>
                </c:pt>
                <c:pt idx="631">
                  <c:v>2981.308</c:v>
                </c:pt>
                <c:pt idx="632">
                  <c:v>2984.6089999999999</c:v>
                </c:pt>
                <c:pt idx="633">
                  <c:v>2987.9070000000002</c:v>
                </c:pt>
                <c:pt idx="634">
                  <c:v>2991.2020000000002</c:v>
                </c:pt>
                <c:pt idx="635">
                  <c:v>2994.4940000000001</c:v>
                </c:pt>
                <c:pt idx="636">
                  <c:v>2997.7840000000001</c:v>
                </c:pt>
                <c:pt idx="637">
                  <c:v>3001.07</c:v>
                </c:pt>
                <c:pt idx="638">
                  <c:v>3004.355</c:v>
                </c:pt>
                <c:pt idx="639">
                  <c:v>3007.636</c:v>
                </c:pt>
                <c:pt idx="640">
                  <c:v>3010.915</c:v>
                </c:pt>
                <c:pt idx="641">
                  <c:v>3014.1909999999998</c:v>
                </c:pt>
                <c:pt idx="642">
                  <c:v>3017.4639999999999</c:v>
                </c:pt>
                <c:pt idx="643">
                  <c:v>3020.7339999999999</c:v>
                </c:pt>
                <c:pt idx="644">
                  <c:v>3024.002</c:v>
                </c:pt>
                <c:pt idx="645">
                  <c:v>3027.2669999999998</c:v>
                </c:pt>
                <c:pt idx="646">
                  <c:v>3030.53</c:v>
                </c:pt>
                <c:pt idx="647">
                  <c:v>3033.7890000000002</c:v>
                </c:pt>
                <c:pt idx="648">
                  <c:v>3037.0459999999998</c:v>
                </c:pt>
                <c:pt idx="649">
                  <c:v>3040.3009999999999</c:v>
                </c:pt>
                <c:pt idx="650">
                  <c:v>3043.5520000000001</c:v>
                </c:pt>
                <c:pt idx="651">
                  <c:v>3046.8009999999999</c:v>
                </c:pt>
                <c:pt idx="652">
                  <c:v>3050.0479999999998</c:v>
                </c:pt>
                <c:pt idx="653">
                  <c:v>3053.2910000000002</c:v>
                </c:pt>
                <c:pt idx="654">
                  <c:v>3056.5320000000002</c:v>
                </c:pt>
                <c:pt idx="655">
                  <c:v>3059.7710000000002</c:v>
                </c:pt>
                <c:pt idx="656">
                  <c:v>3063.0059999999999</c:v>
                </c:pt>
                <c:pt idx="657">
                  <c:v>3066.239</c:v>
                </c:pt>
                <c:pt idx="658">
                  <c:v>3069.4690000000001</c:v>
                </c:pt>
                <c:pt idx="659">
                  <c:v>3072.6970000000001</c:v>
                </c:pt>
                <c:pt idx="660">
                  <c:v>3075.922</c:v>
                </c:pt>
                <c:pt idx="661">
                  <c:v>3079.1439999999998</c:v>
                </c:pt>
                <c:pt idx="662">
                  <c:v>3082.364</c:v>
                </c:pt>
                <c:pt idx="663">
                  <c:v>3085.5810000000001</c:v>
                </c:pt>
                <c:pt idx="664">
                  <c:v>3088.7950000000001</c:v>
                </c:pt>
                <c:pt idx="665">
                  <c:v>3092.0070000000001</c:v>
                </c:pt>
                <c:pt idx="666">
                  <c:v>3095.2159999999999</c:v>
                </c:pt>
                <c:pt idx="667">
                  <c:v>3098.4229999999998</c:v>
                </c:pt>
                <c:pt idx="668">
                  <c:v>3101.627</c:v>
                </c:pt>
                <c:pt idx="669">
                  <c:v>3104.828</c:v>
                </c:pt>
                <c:pt idx="670">
                  <c:v>3108.0259999999998</c:v>
                </c:pt>
                <c:pt idx="671">
                  <c:v>3111.2220000000002</c:v>
                </c:pt>
                <c:pt idx="672">
                  <c:v>3114.4160000000002</c:v>
                </c:pt>
                <c:pt idx="673">
                  <c:v>3117.607</c:v>
                </c:pt>
                <c:pt idx="674">
                  <c:v>3120.7950000000001</c:v>
                </c:pt>
                <c:pt idx="675">
                  <c:v>3123.98</c:v>
                </c:pt>
                <c:pt idx="676">
                  <c:v>3127.163</c:v>
                </c:pt>
                <c:pt idx="677">
                  <c:v>3130.3440000000001</c:v>
                </c:pt>
                <c:pt idx="678">
                  <c:v>3133.5210000000002</c:v>
                </c:pt>
                <c:pt idx="679">
                  <c:v>3136.6959999999999</c:v>
                </c:pt>
                <c:pt idx="680">
                  <c:v>3139.8690000000001</c:v>
                </c:pt>
                <c:pt idx="681">
                  <c:v>3143.0390000000002</c:v>
                </c:pt>
                <c:pt idx="682">
                  <c:v>3146.2060000000001</c:v>
                </c:pt>
                <c:pt idx="683">
                  <c:v>3149.3710000000001</c:v>
                </c:pt>
                <c:pt idx="684">
                  <c:v>3152.5329999999999</c:v>
                </c:pt>
                <c:pt idx="685">
                  <c:v>3155.6930000000002</c:v>
                </c:pt>
                <c:pt idx="686">
                  <c:v>3158.85</c:v>
                </c:pt>
                <c:pt idx="687">
                  <c:v>3162.0050000000001</c:v>
                </c:pt>
                <c:pt idx="688">
                  <c:v>3165.1570000000002</c:v>
                </c:pt>
                <c:pt idx="689">
                  <c:v>3168.306</c:v>
                </c:pt>
                <c:pt idx="690">
                  <c:v>3171.453</c:v>
                </c:pt>
                <c:pt idx="691">
                  <c:v>3174.5970000000002</c:v>
                </c:pt>
                <c:pt idx="692">
                  <c:v>3177.739</c:v>
                </c:pt>
                <c:pt idx="693">
                  <c:v>3180.8780000000002</c:v>
                </c:pt>
                <c:pt idx="694">
                  <c:v>3184.0140000000001</c:v>
                </c:pt>
                <c:pt idx="695">
                  <c:v>3187.1489999999999</c:v>
                </c:pt>
                <c:pt idx="696">
                  <c:v>3190.28</c:v>
                </c:pt>
                <c:pt idx="697">
                  <c:v>3193.4090000000001</c:v>
                </c:pt>
                <c:pt idx="698">
                  <c:v>3196.5360000000001</c:v>
                </c:pt>
                <c:pt idx="699">
                  <c:v>3199.6590000000001</c:v>
                </c:pt>
                <c:pt idx="700">
                  <c:v>3202.7809999999999</c:v>
                </c:pt>
                <c:pt idx="701">
                  <c:v>3205.9</c:v>
                </c:pt>
                <c:pt idx="702">
                  <c:v>3209.0160000000001</c:v>
                </c:pt>
                <c:pt idx="703">
                  <c:v>3212.13</c:v>
                </c:pt>
                <c:pt idx="704">
                  <c:v>3215.241</c:v>
                </c:pt>
                <c:pt idx="705">
                  <c:v>3218.35</c:v>
                </c:pt>
                <c:pt idx="706">
                  <c:v>3221.4560000000001</c:v>
                </c:pt>
                <c:pt idx="707">
                  <c:v>3224.56</c:v>
                </c:pt>
                <c:pt idx="708">
                  <c:v>3227.6610000000001</c:v>
                </c:pt>
                <c:pt idx="709">
                  <c:v>3230.76</c:v>
                </c:pt>
                <c:pt idx="710">
                  <c:v>3233.8560000000002</c:v>
                </c:pt>
                <c:pt idx="711">
                  <c:v>3236.95</c:v>
                </c:pt>
                <c:pt idx="712">
                  <c:v>3240.0410000000002</c:v>
                </c:pt>
                <c:pt idx="713">
                  <c:v>3243.13</c:v>
                </c:pt>
                <c:pt idx="714">
                  <c:v>3246.2159999999999</c:v>
                </c:pt>
                <c:pt idx="715">
                  <c:v>3249.3</c:v>
                </c:pt>
                <c:pt idx="716">
                  <c:v>3252.3820000000001</c:v>
                </c:pt>
                <c:pt idx="717">
                  <c:v>3255.46</c:v>
                </c:pt>
                <c:pt idx="718">
                  <c:v>3258.5369999999998</c:v>
                </c:pt>
                <c:pt idx="719">
                  <c:v>3261.6109999999999</c:v>
                </c:pt>
                <c:pt idx="720">
                  <c:v>3264.6819999999998</c:v>
                </c:pt>
                <c:pt idx="721">
                  <c:v>3267.7510000000002</c:v>
                </c:pt>
                <c:pt idx="722">
                  <c:v>3270.8180000000002</c:v>
                </c:pt>
                <c:pt idx="723">
                  <c:v>3273.8820000000001</c:v>
                </c:pt>
                <c:pt idx="724">
                  <c:v>3276.9430000000002</c:v>
                </c:pt>
                <c:pt idx="725">
                  <c:v>3280.002</c:v>
                </c:pt>
                <c:pt idx="726">
                  <c:v>3283.0590000000002</c:v>
                </c:pt>
                <c:pt idx="727">
                  <c:v>3286.1129999999998</c:v>
                </c:pt>
                <c:pt idx="728">
                  <c:v>3289.165</c:v>
                </c:pt>
                <c:pt idx="729">
                  <c:v>3292.2139999999999</c:v>
                </c:pt>
                <c:pt idx="730">
                  <c:v>3295.261</c:v>
                </c:pt>
                <c:pt idx="731">
                  <c:v>3298.306</c:v>
                </c:pt>
                <c:pt idx="732">
                  <c:v>3301.348</c:v>
                </c:pt>
                <c:pt idx="733">
                  <c:v>3304.3870000000002</c:v>
                </c:pt>
                <c:pt idx="734">
                  <c:v>3307.4250000000002</c:v>
                </c:pt>
                <c:pt idx="735">
                  <c:v>3310.4589999999998</c:v>
                </c:pt>
                <c:pt idx="736">
                  <c:v>3313.4920000000002</c:v>
                </c:pt>
                <c:pt idx="737">
                  <c:v>3316.5210000000002</c:v>
                </c:pt>
                <c:pt idx="738">
                  <c:v>3319.549</c:v>
                </c:pt>
                <c:pt idx="739">
                  <c:v>3322.5740000000001</c:v>
                </c:pt>
                <c:pt idx="740">
                  <c:v>3325.5970000000002</c:v>
                </c:pt>
                <c:pt idx="741">
                  <c:v>3328.6170000000002</c:v>
                </c:pt>
                <c:pt idx="742">
                  <c:v>3331.6350000000002</c:v>
                </c:pt>
                <c:pt idx="743">
                  <c:v>3334.65</c:v>
                </c:pt>
                <c:pt idx="744">
                  <c:v>3337.663</c:v>
                </c:pt>
                <c:pt idx="745">
                  <c:v>3340.674</c:v>
                </c:pt>
                <c:pt idx="746">
                  <c:v>3343.6819999999998</c:v>
                </c:pt>
                <c:pt idx="747">
                  <c:v>3346.6880000000001</c:v>
                </c:pt>
                <c:pt idx="748">
                  <c:v>3349.6909999999998</c:v>
                </c:pt>
                <c:pt idx="749">
                  <c:v>3352.692</c:v>
                </c:pt>
                <c:pt idx="750">
                  <c:v>3355.6909999999998</c:v>
                </c:pt>
                <c:pt idx="751">
                  <c:v>3358.6869999999999</c:v>
                </c:pt>
                <c:pt idx="752">
                  <c:v>3361.681</c:v>
                </c:pt>
                <c:pt idx="753">
                  <c:v>3364.6729999999998</c:v>
                </c:pt>
                <c:pt idx="754">
                  <c:v>3367.6619999999998</c:v>
                </c:pt>
                <c:pt idx="755">
                  <c:v>3370.6489999999999</c:v>
                </c:pt>
                <c:pt idx="756">
                  <c:v>3373.6329999999998</c:v>
                </c:pt>
                <c:pt idx="757">
                  <c:v>3376.6149999999998</c:v>
                </c:pt>
                <c:pt idx="758">
                  <c:v>3379.5949999999998</c:v>
                </c:pt>
                <c:pt idx="759">
                  <c:v>3382.5720000000001</c:v>
                </c:pt>
                <c:pt idx="760">
                  <c:v>3385.547</c:v>
                </c:pt>
                <c:pt idx="761">
                  <c:v>3388.52</c:v>
                </c:pt>
                <c:pt idx="762">
                  <c:v>3391.49</c:v>
                </c:pt>
                <c:pt idx="763">
                  <c:v>3394.4580000000001</c:v>
                </c:pt>
                <c:pt idx="764">
                  <c:v>3397.424</c:v>
                </c:pt>
                <c:pt idx="765">
                  <c:v>3400.3870000000002</c:v>
                </c:pt>
                <c:pt idx="766">
                  <c:v>3403.348</c:v>
                </c:pt>
                <c:pt idx="767">
                  <c:v>3406.3069999999998</c:v>
                </c:pt>
                <c:pt idx="768">
                  <c:v>3409.2629999999999</c:v>
                </c:pt>
                <c:pt idx="769">
                  <c:v>3412.2170000000001</c:v>
                </c:pt>
                <c:pt idx="770">
                  <c:v>3415.1680000000001</c:v>
                </c:pt>
                <c:pt idx="771">
                  <c:v>3418.1179999999999</c:v>
                </c:pt>
                <c:pt idx="772">
                  <c:v>3421.0650000000001</c:v>
                </c:pt>
                <c:pt idx="773">
                  <c:v>3424.009</c:v>
                </c:pt>
                <c:pt idx="774">
                  <c:v>3426.951</c:v>
                </c:pt>
                <c:pt idx="775">
                  <c:v>3429.8910000000001</c:v>
                </c:pt>
                <c:pt idx="776">
                  <c:v>3432.8290000000002</c:v>
                </c:pt>
                <c:pt idx="777">
                  <c:v>3435.7640000000001</c:v>
                </c:pt>
                <c:pt idx="778">
                  <c:v>3438.6970000000001</c:v>
                </c:pt>
                <c:pt idx="779">
                  <c:v>3441.6280000000002</c:v>
                </c:pt>
                <c:pt idx="780">
                  <c:v>3444.5569999999998</c:v>
                </c:pt>
                <c:pt idx="781">
                  <c:v>3447.4830000000002</c:v>
                </c:pt>
                <c:pt idx="782">
                  <c:v>3450.4070000000002</c:v>
                </c:pt>
                <c:pt idx="783">
                  <c:v>3453.328</c:v>
                </c:pt>
                <c:pt idx="784">
                  <c:v>3456.2469999999998</c:v>
                </c:pt>
                <c:pt idx="785">
                  <c:v>3459.1640000000002</c:v>
                </c:pt>
                <c:pt idx="786">
                  <c:v>3462.0790000000002</c:v>
                </c:pt>
                <c:pt idx="787">
                  <c:v>3464.991</c:v>
                </c:pt>
                <c:pt idx="788">
                  <c:v>3467.902</c:v>
                </c:pt>
                <c:pt idx="789">
                  <c:v>3470.8090000000002</c:v>
                </c:pt>
                <c:pt idx="790">
                  <c:v>3473.7150000000001</c:v>
                </c:pt>
                <c:pt idx="791">
                  <c:v>3476.6179999999999</c:v>
                </c:pt>
                <c:pt idx="792">
                  <c:v>3479.5189999999998</c:v>
                </c:pt>
                <c:pt idx="793">
                  <c:v>3482.4180000000001</c:v>
                </c:pt>
                <c:pt idx="794">
                  <c:v>3485.3150000000001</c:v>
                </c:pt>
                <c:pt idx="795">
                  <c:v>3488.2089999999998</c:v>
                </c:pt>
                <c:pt idx="796">
                  <c:v>3491.1010000000001</c:v>
                </c:pt>
                <c:pt idx="797">
                  <c:v>3493.99</c:v>
                </c:pt>
                <c:pt idx="798">
                  <c:v>3496.8780000000002</c:v>
                </c:pt>
                <c:pt idx="799">
                  <c:v>3499.7629999999999</c:v>
                </c:pt>
                <c:pt idx="800">
                  <c:v>3502.6460000000002</c:v>
                </c:pt>
                <c:pt idx="801">
                  <c:v>3505.527</c:v>
                </c:pt>
                <c:pt idx="802">
                  <c:v>3508.4050000000002</c:v>
                </c:pt>
                <c:pt idx="803">
                  <c:v>3511.2809999999999</c:v>
                </c:pt>
                <c:pt idx="804">
                  <c:v>3514.1550000000002</c:v>
                </c:pt>
                <c:pt idx="805">
                  <c:v>3517.027</c:v>
                </c:pt>
                <c:pt idx="806">
                  <c:v>3519.8969999999999</c:v>
                </c:pt>
                <c:pt idx="807">
                  <c:v>3522.7640000000001</c:v>
                </c:pt>
                <c:pt idx="808">
                  <c:v>3525.6289999999999</c:v>
                </c:pt>
                <c:pt idx="809">
                  <c:v>3528.4920000000002</c:v>
                </c:pt>
                <c:pt idx="810">
                  <c:v>3531.3519999999999</c:v>
                </c:pt>
                <c:pt idx="811">
                  <c:v>3534.2109999999998</c:v>
                </c:pt>
                <c:pt idx="812">
                  <c:v>3537.067</c:v>
                </c:pt>
                <c:pt idx="813">
                  <c:v>3539.9209999999998</c:v>
                </c:pt>
                <c:pt idx="814">
                  <c:v>3542.7730000000001</c:v>
                </c:pt>
                <c:pt idx="815">
                  <c:v>3545.6219999999998</c:v>
                </c:pt>
                <c:pt idx="816">
                  <c:v>3548.4690000000001</c:v>
                </c:pt>
                <c:pt idx="817">
                  <c:v>3551.3150000000001</c:v>
                </c:pt>
                <c:pt idx="818">
                  <c:v>3554.1570000000002</c:v>
                </c:pt>
                <c:pt idx="819">
                  <c:v>3556.998</c:v>
                </c:pt>
                <c:pt idx="820">
                  <c:v>3559.837</c:v>
                </c:pt>
                <c:pt idx="821">
                  <c:v>3562.6729999999998</c:v>
                </c:pt>
                <c:pt idx="822">
                  <c:v>3565.5070000000001</c:v>
                </c:pt>
                <c:pt idx="823">
                  <c:v>3568.3389999999999</c:v>
                </c:pt>
                <c:pt idx="824">
                  <c:v>3571.1689999999999</c:v>
                </c:pt>
                <c:pt idx="825">
                  <c:v>3573.9960000000001</c:v>
                </c:pt>
                <c:pt idx="826">
                  <c:v>3576.8220000000001</c:v>
                </c:pt>
                <c:pt idx="827">
                  <c:v>3579.645</c:v>
                </c:pt>
                <c:pt idx="828">
                  <c:v>3582.4659999999999</c:v>
                </c:pt>
                <c:pt idx="829">
                  <c:v>3585.2849999999999</c:v>
                </c:pt>
                <c:pt idx="830">
                  <c:v>3588.1010000000001</c:v>
                </c:pt>
                <c:pt idx="831">
                  <c:v>3590.9160000000002</c:v>
                </c:pt>
                <c:pt idx="832">
                  <c:v>3593.7280000000001</c:v>
                </c:pt>
                <c:pt idx="833">
                  <c:v>3596.538</c:v>
                </c:pt>
                <c:pt idx="834">
                  <c:v>3599.346</c:v>
                </c:pt>
                <c:pt idx="835">
                  <c:v>3602.152</c:v>
                </c:pt>
                <c:pt idx="836">
                  <c:v>3604.9560000000001</c:v>
                </c:pt>
                <c:pt idx="837">
                  <c:v>3607.7570000000001</c:v>
                </c:pt>
                <c:pt idx="838">
                  <c:v>3610.556</c:v>
                </c:pt>
                <c:pt idx="839">
                  <c:v>3613.3539999999998</c:v>
                </c:pt>
                <c:pt idx="840">
                  <c:v>3616.1489999999999</c:v>
                </c:pt>
                <c:pt idx="841">
                  <c:v>3618.942</c:v>
                </c:pt>
                <c:pt idx="842">
                  <c:v>3621.732</c:v>
                </c:pt>
                <c:pt idx="843">
                  <c:v>3624.5210000000002</c:v>
                </c:pt>
                <c:pt idx="844">
                  <c:v>3627.3069999999998</c:v>
                </c:pt>
                <c:pt idx="845">
                  <c:v>3630.0920000000001</c:v>
                </c:pt>
                <c:pt idx="846">
                  <c:v>3632.8739999999998</c:v>
                </c:pt>
                <c:pt idx="847">
                  <c:v>3635.654</c:v>
                </c:pt>
                <c:pt idx="848">
                  <c:v>3638.4319999999998</c:v>
                </c:pt>
                <c:pt idx="849">
                  <c:v>3641.2080000000001</c:v>
                </c:pt>
                <c:pt idx="850">
                  <c:v>3643.982</c:v>
                </c:pt>
                <c:pt idx="851">
                  <c:v>3646.7530000000002</c:v>
                </c:pt>
                <c:pt idx="852">
                  <c:v>3649.5230000000001</c:v>
                </c:pt>
                <c:pt idx="853">
                  <c:v>3652.29</c:v>
                </c:pt>
                <c:pt idx="854">
                  <c:v>3655.0549999999998</c:v>
                </c:pt>
                <c:pt idx="855">
                  <c:v>3657.8180000000002</c:v>
                </c:pt>
                <c:pt idx="856">
                  <c:v>3660.5790000000002</c:v>
                </c:pt>
                <c:pt idx="857">
                  <c:v>3663.3380000000002</c:v>
                </c:pt>
                <c:pt idx="858">
                  <c:v>3666.0949999999998</c:v>
                </c:pt>
                <c:pt idx="859">
                  <c:v>3668.8490000000002</c:v>
                </c:pt>
                <c:pt idx="860">
                  <c:v>3671.6019999999999</c:v>
                </c:pt>
                <c:pt idx="861">
                  <c:v>3674.3519999999999</c:v>
                </c:pt>
                <c:pt idx="862">
                  <c:v>3677.1010000000001</c:v>
                </c:pt>
                <c:pt idx="863">
                  <c:v>3679.8470000000002</c:v>
                </c:pt>
                <c:pt idx="864">
                  <c:v>3682.5909999999999</c:v>
                </c:pt>
                <c:pt idx="865">
                  <c:v>3685.3330000000001</c:v>
                </c:pt>
                <c:pt idx="866">
                  <c:v>3688.0729999999999</c:v>
                </c:pt>
                <c:pt idx="867">
                  <c:v>3690.8110000000001</c:v>
                </c:pt>
                <c:pt idx="868">
                  <c:v>3693.547</c:v>
                </c:pt>
                <c:pt idx="869">
                  <c:v>3696.2809999999999</c:v>
                </c:pt>
                <c:pt idx="870">
                  <c:v>3699.0129999999999</c:v>
                </c:pt>
                <c:pt idx="871">
                  <c:v>3701.7420000000002</c:v>
                </c:pt>
                <c:pt idx="872">
                  <c:v>3704.47</c:v>
                </c:pt>
                <c:pt idx="873">
                  <c:v>3707.1950000000002</c:v>
                </c:pt>
                <c:pt idx="874">
                  <c:v>3709.9189999999999</c:v>
                </c:pt>
                <c:pt idx="875">
                  <c:v>3712.64</c:v>
                </c:pt>
                <c:pt idx="876">
                  <c:v>3715.3589999999999</c:v>
                </c:pt>
                <c:pt idx="877">
                  <c:v>3718.076</c:v>
                </c:pt>
                <c:pt idx="878">
                  <c:v>3720.7919999999999</c:v>
                </c:pt>
                <c:pt idx="879">
                  <c:v>3723.5050000000001</c:v>
                </c:pt>
                <c:pt idx="880">
                  <c:v>3726.2159999999999</c:v>
                </c:pt>
                <c:pt idx="881">
                  <c:v>3728.9250000000002</c:v>
                </c:pt>
                <c:pt idx="882">
                  <c:v>3731.6320000000001</c:v>
                </c:pt>
                <c:pt idx="883">
                  <c:v>3734.3359999999998</c:v>
                </c:pt>
                <c:pt idx="884">
                  <c:v>3737.0390000000002</c:v>
                </c:pt>
                <c:pt idx="885">
                  <c:v>3739.74</c:v>
                </c:pt>
                <c:pt idx="886">
                  <c:v>3742.4389999999999</c:v>
                </c:pt>
                <c:pt idx="887">
                  <c:v>3745.136</c:v>
                </c:pt>
                <c:pt idx="888">
                  <c:v>3747.83</c:v>
                </c:pt>
                <c:pt idx="889">
                  <c:v>3750.5230000000001</c:v>
                </c:pt>
                <c:pt idx="890">
                  <c:v>3753.2130000000002</c:v>
                </c:pt>
                <c:pt idx="891">
                  <c:v>3755.902</c:v>
                </c:pt>
                <c:pt idx="892">
                  <c:v>3758.5889999999999</c:v>
                </c:pt>
                <c:pt idx="893">
                  <c:v>3761.2730000000001</c:v>
                </c:pt>
                <c:pt idx="894">
                  <c:v>3763.9560000000001</c:v>
                </c:pt>
                <c:pt idx="895">
                  <c:v>3766.636</c:v>
                </c:pt>
                <c:pt idx="896">
                  <c:v>3769.3150000000001</c:v>
                </c:pt>
                <c:pt idx="897">
                  <c:v>3771.991</c:v>
                </c:pt>
                <c:pt idx="898">
                  <c:v>3774.665</c:v>
                </c:pt>
                <c:pt idx="899">
                  <c:v>3777.3380000000002</c:v>
                </c:pt>
                <c:pt idx="900">
                  <c:v>3780.0079999999998</c:v>
                </c:pt>
                <c:pt idx="901">
                  <c:v>3782.6770000000001</c:v>
                </c:pt>
                <c:pt idx="902">
                  <c:v>3785.3429999999998</c:v>
                </c:pt>
                <c:pt idx="903">
                  <c:v>3788.0070000000001</c:v>
                </c:pt>
                <c:pt idx="904">
                  <c:v>3790.67</c:v>
                </c:pt>
                <c:pt idx="905">
                  <c:v>3793.33</c:v>
                </c:pt>
                <c:pt idx="906">
                  <c:v>3795.989</c:v>
                </c:pt>
                <c:pt idx="907">
                  <c:v>3798.645</c:v>
                </c:pt>
                <c:pt idx="908">
                  <c:v>3801.299</c:v>
                </c:pt>
                <c:pt idx="909">
                  <c:v>3803.9520000000002</c:v>
                </c:pt>
                <c:pt idx="910">
                  <c:v>3806.6019999999999</c:v>
                </c:pt>
                <c:pt idx="911">
                  <c:v>3809.2510000000002</c:v>
                </c:pt>
                <c:pt idx="912">
                  <c:v>3811.8969999999999</c:v>
                </c:pt>
                <c:pt idx="913">
                  <c:v>3814.5419999999999</c:v>
                </c:pt>
                <c:pt idx="914">
                  <c:v>3817.1840000000002</c:v>
                </c:pt>
                <c:pt idx="915">
                  <c:v>3819.8249999999998</c:v>
                </c:pt>
                <c:pt idx="916">
                  <c:v>3822.4630000000002</c:v>
                </c:pt>
                <c:pt idx="917">
                  <c:v>3825.1</c:v>
                </c:pt>
                <c:pt idx="918">
                  <c:v>3827.7350000000001</c:v>
                </c:pt>
                <c:pt idx="919">
                  <c:v>3830.3670000000002</c:v>
                </c:pt>
                <c:pt idx="920">
                  <c:v>3832.998</c:v>
                </c:pt>
                <c:pt idx="921">
                  <c:v>3835.627</c:v>
                </c:pt>
                <c:pt idx="922">
                  <c:v>3838.2530000000002</c:v>
                </c:pt>
                <c:pt idx="923">
                  <c:v>3840.8780000000002</c:v>
                </c:pt>
                <c:pt idx="924">
                  <c:v>3843.5010000000002</c:v>
                </c:pt>
                <c:pt idx="925">
                  <c:v>3846.1219999999998</c:v>
                </c:pt>
                <c:pt idx="926">
                  <c:v>3848.741</c:v>
                </c:pt>
                <c:pt idx="927">
                  <c:v>3851.3580000000002</c:v>
                </c:pt>
                <c:pt idx="928">
                  <c:v>3853.973</c:v>
                </c:pt>
                <c:pt idx="929">
                  <c:v>3856.5859999999998</c:v>
                </c:pt>
                <c:pt idx="930">
                  <c:v>3859.1970000000001</c:v>
                </c:pt>
                <c:pt idx="931">
                  <c:v>3861.806</c:v>
                </c:pt>
                <c:pt idx="932">
                  <c:v>3864.4140000000002</c:v>
                </c:pt>
                <c:pt idx="933">
                  <c:v>3867.0189999999998</c:v>
                </c:pt>
                <c:pt idx="934">
                  <c:v>3869.6219999999998</c:v>
                </c:pt>
                <c:pt idx="935">
                  <c:v>3872.2240000000002</c:v>
                </c:pt>
                <c:pt idx="936">
                  <c:v>3874.8229999999999</c:v>
                </c:pt>
                <c:pt idx="937">
                  <c:v>3877.4209999999998</c:v>
                </c:pt>
                <c:pt idx="938">
                  <c:v>3880.0160000000001</c:v>
                </c:pt>
                <c:pt idx="939">
                  <c:v>3882.61</c:v>
                </c:pt>
                <c:pt idx="940">
                  <c:v>3885.2020000000002</c:v>
                </c:pt>
                <c:pt idx="941">
                  <c:v>3887.7919999999999</c:v>
                </c:pt>
                <c:pt idx="942">
                  <c:v>3890.38</c:v>
                </c:pt>
                <c:pt idx="943">
                  <c:v>3892.9659999999999</c:v>
                </c:pt>
                <c:pt idx="944">
                  <c:v>3895.55</c:v>
                </c:pt>
                <c:pt idx="945">
                  <c:v>3898.1320000000001</c:v>
                </c:pt>
                <c:pt idx="946">
                  <c:v>3900.7130000000002</c:v>
                </c:pt>
                <c:pt idx="947">
                  <c:v>3903.2910000000002</c:v>
                </c:pt>
                <c:pt idx="948">
                  <c:v>3905.8679999999999</c:v>
                </c:pt>
                <c:pt idx="949">
                  <c:v>3908.442</c:v>
                </c:pt>
                <c:pt idx="950">
                  <c:v>3911.0149999999999</c:v>
                </c:pt>
                <c:pt idx="951">
                  <c:v>3913.5859999999998</c:v>
                </c:pt>
                <c:pt idx="952">
                  <c:v>3916.1550000000002</c:v>
                </c:pt>
                <c:pt idx="953">
                  <c:v>3918.7220000000002</c:v>
                </c:pt>
                <c:pt idx="954">
                  <c:v>3921.2869999999998</c:v>
                </c:pt>
                <c:pt idx="955">
                  <c:v>3923.85</c:v>
                </c:pt>
                <c:pt idx="956">
                  <c:v>3926.4110000000001</c:v>
                </c:pt>
                <c:pt idx="957">
                  <c:v>3928.971</c:v>
                </c:pt>
                <c:pt idx="958">
                  <c:v>3931.5279999999998</c:v>
                </c:pt>
                <c:pt idx="959">
                  <c:v>3934.0839999999998</c:v>
                </c:pt>
                <c:pt idx="960">
                  <c:v>3936.6379999999999</c:v>
                </c:pt>
                <c:pt idx="961">
                  <c:v>3939.19</c:v>
                </c:pt>
                <c:pt idx="962">
                  <c:v>3941.74</c:v>
                </c:pt>
                <c:pt idx="963">
                  <c:v>3944.288</c:v>
                </c:pt>
                <c:pt idx="964">
                  <c:v>3946.8339999999998</c:v>
                </c:pt>
                <c:pt idx="965">
                  <c:v>3949.3780000000002</c:v>
                </c:pt>
                <c:pt idx="966">
                  <c:v>3951.9209999999998</c:v>
                </c:pt>
                <c:pt idx="967">
                  <c:v>3954.462</c:v>
                </c:pt>
                <c:pt idx="968">
                  <c:v>3957</c:v>
                </c:pt>
                <c:pt idx="969">
                  <c:v>3959.5369999999998</c:v>
                </c:pt>
                <c:pt idx="970">
                  <c:v>3962.0720000000001</c:v>
                </c:pt>
                <c:pt idx="971">
                  <c:v>3964.6060000000002</c:v>
                </c:pt>
                <c:pt idx="972">
                  <c:v>3967.1370000000002</c:v>
                </c:pt>
                <c:pt idx="973">
                  <c:v>3969.6669999999999</c:v>
                </c:pt>
                <c:pt idx="974">
                  <c:v>3972.194</c:v>
                </c:pt>
                <c:pt idx="975">
                  <c:v>3974.72</c:v>
                </c:pt>
                <c:pt idx="976">
                  <c:v>3977.2440000000001</c:v>
                </c:pt>
                <c:pt idx="977">
                  <c:v>3979.7660000000001</c:v>
                </c:pt>
                <c:pt idx="978">
                  <c:v>3982.2860000000001</c:v>
                </c:pt>
                <c:pt idx="979">
                  <c:v>3984.8049999999998</c:v>
                </c:pt>
                <c:pt idx="980">
                  <c:v>3987.3209999999999</c:v>
                </c:pt>
                <c:pt idx="981">
                  <c:v>3989.8359999999998</c:v>
                </c:pt>
                <c:pt idx="982">
                  <c:v>3992.3490000000002</c:v>
                </c:pt>
                <c:pt idx="983">
                  <c:v>3994.86</c:v>
                </c:pt>
                <c:pt idx="984">
                  <c:v>3997.3690000000001</c:v>
                </c:pt>
                <c:pt idx="985">
                  <c:v>3999.877</c:v>
                </c:pt>
                <c:pt idx="986">
                  <c:v>4002.3820000000001</c:v>
                </c:pt>
                <c:pt idx="987">
                  <c:v>4004.886</c:v>
                </c:pt>
                <c:pt idx="988">
                  <c:v>4007.3879999999999</c:v>
                </c:pt>
                <c:pt idx="989">
                  <c:v>4009.8879999999999</c:v>
                </c:pt>
                <c:pt idx="990">
                  <c:v>4012.386</c:v>
                </c:pt>
                <c:pt idx="991">
                  <c:v>4014.8829999999998</c:v>
                </c:pt>
                <c:pt idx="992">
                  <c:v>4017.377</c:v>
                </c:pt>
                <c:pt idx="993">
                  <c:v>4019.87</c:v>
                </c:pt>
                <c:pt idx="994">
                  <c:v>4022.3609999999999</c:v>
                </c:pt>
                <c:pt idx="995">
                  <c:v>4024.85</c:v>
                </c:pt>
                <c:pt idx="996">
                  <c:v>4027.3380000000002</c:v>
                </c:pt>
                <c:pt idx="997">
                  <c:v>4029.8229999999999</c:v>
                </c:pt>
                <c:pt idx="998">
                  <c:v>4032.3069999999998</c:v>
                </c:pt>
                <c:pt idx="999">
                  <c:v>4034.7890000000002</c:v>
                </c:pt>
                <c:pt idx="1000">
                  <c:v>4037.2689999999998</c:v>
                </c:pt>
                <c:pt idx="1001">
                  <c:v>4039.7469999999998</c:v>
                </c:pt>
                <c:pt idx="1002">
                  <c:v>4042.2240000000002</c:v>
                </c:pt>
                <c:pt idx="1003">
                  <c:v>4044.6990000000001</c:v>
                </c:pt>
                <c:pt idx="1004">
                  <c:v>4047.172</c:v>
                </c:pt>
                <c:pt idx="1005">
                  <c:v>4049.643</c:v>
                </c:pt>
                <c:pt idx="1006">
                  <c:v>4052.1120000000001</c:v>
                </c:pt>
                <c:pt idx="1007">
                  <c:v>4054.58</c:v>
                </c:pt>
                <c:pt idx="1008">
                  <c:v>4057.0459999999998</c:v>
                </c:pt>
                <c:pt idx="1009">
                  <c:v>4059.51</c:v>
                </c:pt>
                <c:pt idx="1010">
                  <c:v>4061.9720000000002</c:v>
                </c:pt>
                <c:pt idx="1011">
                  <c:v>4064.4319999999998</c:v>
                </c:pt>
                <c:pt idx="1012">
                  <c:v>4066.8910000000001</c:v>
                </c:pt>
                <c:pt idx="1013">
                  <c:v>4069.348</c:v>
                </c:pt>
                <c:pt idx="1014">
                  <c:v>4071.8029999999999</c:v>
                </c:pt>
                <c:pt idx="1015">
                  <c:v>4074.2559999999999</c:v>
                </c:pt>
                <c:pt idx="1016">
                  <c:v>4076.7080000000001</c:v>
                </c:pt>
                <c:pt idx="1017">
                  <c:v>4079.1579999999999</c:v>
                </c:pt>
                <c:pt idx="1018">
                  <c:v>4081.6060000000002</c:v>
                </c:pt>
                <c:pt idx="1019">
                  <c:v>4084.0520000000001</c:v>
                </c:pt>
                <c:pt idx="1020">
                  <c:v>4086.4969999999998</c:v>
                </c:pt>
                <c:pt idx="1021">
                  <c:v>4088.9389999999999</c:v>
                </c:pt>
                <c:pt idx="1022">
                  <c:v>4091.38</c:v>
                </c:pt>
                <c:pt idx="1023">
                  <c:v>4093.819</c:v>
                </c:pt>
                <c:pt idx="1024">
                  <c:v>4096.2569999999996</c:v>
                </c:pt>
                <c:pt idx="1025">
                  <c:v>4098.6930000000002</c:v>
                </c:pt>
                <c:pt idx="1026">
                  <c:v>4101.1270000000004</c:v>
                </c:pt>
                <c:pt idx="1027">
                  <c:v>4103.5590000000002</c:v>
                </c:pt>
                <c:pt idx="1028">
                  <c:v>4105.9889999999996</c:v>
                </c:pt>
                <c:pt idx="1029">
                  <c:v>4108.4179999999997</c:v>
                </c:pt>
                <c:pt idx="1030">
                  <c:v>4110.8450000000003</c:v>
                </c:pt>
                <c:pt idx="1031">
                  <c:v>4113.2700000000004</c:v>
                </c:pt>
                <c:pt idx="1032">
                  <c:v>4115.6940000000004</c:v>
                </c:pt>
                <c:pt idx="1033">
                  <c:v>4118.1149999999998</c:v>
                </c:pt>
                <c:pt idx="1034">
                  <c:v>4120.5349999999999</c:v>
                </c:pt>
                <c:pt idx="1035">
                  <c:v>4122.9539999999997</c:v>
                </c:pt>
                <c:pt idx="1036">
                  <c:v>4125.37</c:v>
                </c:pt>
                <c:pt idx="1037">
                  <c:v>4127.7849999999999</c:v>
                </c:pt>
                <c:pt idx="1038">
                  <c:v>4130.1980000000003</c:v>
                </c:pt>
                <c:pt idx="1039">
                  <c:v>4132.6090000000004</c:v>
                </c:pt>
                <c:pt idx="1040">
                  <c:v>4135.0190000000002</c:v>
                </c:pt>
                <c:pt idx="1041">
                  <c:v>4137.4269999999997</c:v>
                </c:pt>
                <c:pt idx="1042">
                  <c:v>4139.8329999999996</c:v>
                </c:pt>
                <c:pt idx="1043">
                  <c:v>4142.2370000000001</c:v>
                </c:pt>
              </c:numCache>
            </c:numRef>
          </c:xVal>
          <c:yVal>
            <c:numRef>
              <c:f>גיליון1!$G$19:$ANJ$19</c:f>
              <c:numCache>
                <c:formatCode>General</c:formatCode>
                <c:ptCount val="1044"/>
                <c:pt idx="0">
                  <c:v>-134.66999999999999</c:v>
                </c:pt>
                <c:pt idx="1">
                  <c:v>24</c:v>
                </c:pt>
                <c:pt idx="2">
                  <c:v>509.33</c:v>
                </c:pt>
                <c:pt idx="3">
                  <c:v>2020</c:v>
                </c:pt>
                <c:pt idx="4">
                  <c:v>5751.33</c:v>
                </c:pt>
                <c:pt idx="5">
                  <c:v>12060.67</c:v>
                </c:pt>
                <c:pt idx="6">
                  <c:v>19289.669999999998</c:v>
                </c:pt>
                <c:pt idx="7">
                  <c:v>23892.67</c:v>
                </c:pt>
                <c:pt idx="8">
                  <c:v>24979</c:v>
                </c:pt>
                <c:pt idx="9">
                  <c:v>24260.33</c:v>
                </c:pt>
                <c:pt idx="10">
                  <c:v>23477</c:v>
                </c:pt>
                <c:pt idx="11">
                  <c:v>23047</c:v>
                </c:pt>
                <c:pt idx="12">
                  <c:v>22586.67</c:v>
                </c:pt>
                <c:pt idx="13">
                  <c:v>22101</c:v>
                </c:pt>
                <c:pt idx="14">
                  <c:v>21514</c:v>
                </c:pt>
                <c:pt idx="15">
                  <c:v>20800</c:v>
                </c:pt>
                <c:pt idx="16">
                  <c:v>20033.330000000002</c:v>
                </c:pt>
                <c:pt idx="17">
                  <c:v>19346.330000000002</c:v>
                </c:pt>
                <c:pt idx="18">
                  <c:v>18685.669999999998</c:v>
                </c:pt>
                <c:pt idx="19">
                  <c:v>18154</c:v>
                </c:pt>
                <c:pt idx="20">
                  <c:v>17615</c:v>
                </c:pt>
                <c:pt idx="21">
                  <c:v>17199</c:v>
                </c:pt>
                <c:pt idx="22">
                  <c:v>16777.669999999998</c:v>
                </c:pt>
                <c:pt idx="23">
                  <c:v>16306.33</c:v>
                </c:pt>
                <c:pt idx="24">
                  <c:v>15899.67</c:v>
                </c:pt>
                <c:pt idx="25">
                  <c:v>15530.67</c:v>
                </c:pt>
                <c:pt idx="26">
                  <c:v>15209.67</c:v>
                </c:pt>
                <c:pt idx="27">
                  <c:v>14908.33</c:v>
                </c:pt>
                <c:pt idx="28">
                  <c:v>14657.33</c:v>
                </c:pt>
                <c:pt idx="29">
                  <c:v>14437.67</c:v>
                </c:pt>
                <c:pt idx="30">
                  <c:v>14279.33</c:v>
                </c:pt>
                <c:pt idx="31">
                  <c:v>14163.33</c:v>
                </c:pt>
                <c:pt idx="32">
                  <c:v>14071.33</c:v>
                </c:pt>
                <c:pt idx="33">
                  <c:v>13980.67</c:v>
                </c:pt>
                <c:pt idx="34">
                  <c:v>13886</c:v>
                </c:pt>
                <c:pt idx="35">
                  <c:v>13836.33</c:v>
                </c:pt>
                <c:pt idx="36">
                  <c:v>13828.67</c:v>
                </c:pt>
                <c:pt idx="37">
                  <c:v>13833.33</c:v>
                </c:pt>
                <c:pt idx="38">
                  <c:v>13844</c:v>
                </c:pt>
                <c:pt idx="39">
                  <c:v>13910</c:v>
                </c:pt>
                <c:pt idx="40">
                  <c:v>13933.67</c:v>
                </c:pt>
                <c:pt idx="41">
                  <c:v>13963</c:v>
                </c:pt>
                <c:pt idx="42">
                  <c:v>13982</c:v>
                </c:pt>
                <c:pt idx="43">
                  <c:v>14019.67</c:v>
                </c:pt>
                <c:pt idx="44">
                  <c:v>14041.67</c:v>
                </c:pt>
                <c:pt idx="45">
                  <c:v>14050.67</c:v>
                </c:pt>
                <c:pt idx="46">
                  <c:v>14062.33</c:v>
                </c:pt>
                <c:pt idx="47">
                  <c:v>14059</c:v>
                </c:pt>
                <c:pt idx="48">
                  <c:v>14047.67</c:v>
                </c:pt>
                <c:pt idx="49">
                  <c:v>14010</c:v>
                </c:pt>
                <c:pt idx="50">
                  <c:v>13921.67</c:v>
                </c:pt>
                <c:pt idx="51">
                  <c:v>13874.33</c:v>
                </c:pt>
                <c:pt idx="52">
                  <c:v>13774</c:v>
                </c:pt>
                <c:pt idx="53">
                  <c:v>13752</c:v>
                </c:pt>
                <c:pt idx="54">
                  <c:v>13631.33</c:v>
                </c:pt>
                <c:pt idx="55">
                  <c:v>13588</c:v>
                </c:pt>
                <c:pt idx="56">
                  <c:v>13547.33</c:v>
                </c:pt>
                <c:pt idx="57">
                  <c:v>13486</c:v>
                </c:pt>
                <c:pt idx="58">
                  <c:v>13349</c:v>
                </c:pt>
                <c:pt idx="59">
                  <c:v>13178.67</c:v>
                </c:pt>
                <c:pt idx="60">
                  <c:v>12967.33</c:v>
                </c:pt>
                <c:pt idx="61">
                  <c:v>12795.67</c:v>
                </c:pt>
                <c:pt idx="62">
                  <c:v>12659.67</c:v>
                </c:pt>
                <c:pt idx="63">
                  <c:v>12480.67</c:v>
                </c:pt>
                <c:pt idx="64">
                  <c:v>12419.67</c:v>
                </c:pt>
                <c:pt idx="65">
                  <c:v>12304.33</c:v>
                </c:pt>
                <c:pt idx="66">
                  <c:v>12245</c:v>
                </c:pt>
                <c:pt idx="67">
                  <c:v>12230.67</c:v>
                </c:pt>
                <c:pt idx="68">
                  <c:v>12180.33</c:v>
                </c:pt>
                <c:pt idx="69">
                  <c:v>12139</c:v>
                </c:pt>
                <c:pt idx="70">
                  <c:v>12084.33</c:v>
                </c:pt>
                <c:pt idx="71">
                  <c:v>12040</c:v>
                </c:pt>
                <c:pt idx="72">
                  <c:v>11995.33</c:v>
                </c:pt>
                <c:pt idx="73">
                  <c:v>11951.33</c:v>
                </c:pt>
                <c:pt idx="74">
                  <c:v>11887.67</c:v>
                </c:pt>
                <c:pt idx="75">
                  <c:v>11850.33</c:v>
                </c:pt>
                <c:pt idx="76">
                  <c:v>11808.33</c:v>
                </c:pt>
                <c:pt idx="77">
                  <c:v>11693</c:v>
                </c:pt>
                <c:pt idx="78">
                  <c:v>11609.33</c:v>
                </c:pt>
                <c:pt idx="79">
                  <c:v>11523</c:v>
                </c:pt>
                <c:pt idx="80">
                  <c:v>11445.33</c:v>
                </c:pt>
                <c:pt idx="81">
                  <c:v>11379.33</c:v>
                </c:pt>
                <c:pt idx="82">
                  <c:v>11272.33</c:v>
                </c:pt>
                <c:pt idx="83">
                  <c:v>11248.67</c:v>
                </c:pt>
                <c:pt idx="84">
                  <c:v>11194</c:v>
                </c:pt>
                <c:pt idx="85">
                  <c:v>11137.33</c:v>
                </c:pt>
                <c:pt idx="86">
                  <c:v>11120</c:v>
                </c:pt>
                <c:pt idx="87">
                  <c:v>11104</c:v>
                </c:pt>
                <c:pt idx="88">
                  <c:v>11057.33</c:v>
                </c:pt>
                <c:pt idx="89">
                  <c:v>11054.33</c:v>
                </c:pt>
                <c:pt idx="90">
                  <c:v>11056</c:v>
                </c:pt>
                <c:pt idx="91">
                  <c:v>11032.33</c:v>
                </c:pt>
                <c:pt idx="92">
                  <c:v>11008</c:v>
                </c:pt>
                <c:pt idx="93">
                  <c:v>10980.33</c:v>
                </c:pt>
                <c:pt idx="94">
                  <c:v>10916</c:v>
                </c:pt>
                <c:pt idx="95">
                  <c:v>10863</c:v>
                </c:pt>
                <c:pt idx="96">
                  <c:v>10803.67</c:v>
                </c:pt>
                <c:pt idx="97">
                  <c:v>10726.33</c:v>
                </c:pt>
                <c:pt idx="98">
                  <c:v>10772</c:v>
                </c:pt>
                <c:pt idx="99">
                  <c:v>10706.67</c:v>
                </c:pt>
                <c:pt idx="100">
                  <c:v>10684</c:v>
                </c:pt>
                <c:pt idx="101">
                  <c:v>10666</c:v>
                </c:pt>
                <c:pt idx="102">
                  <c:v>10665.67</c:v>
                </c:pt>
                <c:pt idx="103">
                  <c:v>10652.67</c:v>
                </c:pt>
                <c:pt idx="104">
                  <c:v>10615.67</c:v>
                </c:pt>
                <c:pt idx="105">
                  <c:v>10640.67</c:v>
                </c:pt>
                <c:pt idx="106">
                  <c:v>10627.33</c:v>
                </c:pt>
                <c:pt idx="107">
                  <c:v>10656</c:v>
                </c:pt>
                <c:pt idx="108">
                  <c:v>10692.67</c:v>
                </c:pt>
                <c:pt idx="109">
                  <c:v>10708.33</c:v>
                </c:pt>
                <c:pt idx="110">
                  <c:v>10702</c:v>
                </c:pt>
                <c:pt idx="111">
                  <c:v>10672</c:v>
                </c:pt>
                <c:pt idx="112">
                  <c:v>10619</c:v>
                </c:pt>
                <c:pt idx="113">
                  <c:v>10581.33</c:v>
                </c:pt>
                <c:pt idx="114">
                  <c:v>10533.67</c:v>
                </c:pt>
                <c:pt idx="115">
                  <c:v>10439.33</c:v>
                </c:pt>
                <c:pt idx="116">
                  <c:v>10408</c:v>
                </c:pt>
                <c:pt idx="117">
                  <c:v>10328</c:v>
                </c:pt>
                <c:pt idx="118">
                  <c:v>10280</c:v>
                </c:pt>
                <c:pt idx="119">
                  <c:v>10283.33</c:v>
                </c:pt>
                <c:pt idx="120">
                  <c:v>10268</c:v>
                </c:pt>
                <c:pt idx="121">
                  <c:v>10330</c:v>
                </c:pt>
                <c:pt idx="122">
                  <c:v>10294.67</c:v>
                </c:pt>
                <c:pt idx="123">
                  <c:v>10356.67</c:v>
                </c:pt>
                <c:pt idx="124">
                  <c:v>10386.33</c:v>
                </c:pt>
                <c:pt idx="125">
                  <c:v>10492.33</c:v>
                </c:pt>
                <c:pt idx="126">
                  <c:v>10657</c:v>
                </c:pt>
                <c:pt idx="127">
                  <c:v>10952.33</c:v>
                </c:pt>
                <c:pt idx="128">
                  <c:v>11184</c:v>
                </c:pt>
                <c:pt idx="129">
                  <c:v>11008</c:v>
                </c:pt>
                <c:pt idx="130">
                  <c:v>10568</c:v>
                </c:pt>
                <c:pt idx="131">
                  <c:v>10096.67</c:v>
                </c:pt>
                <c:pt idx="132">
                  <c:v>9834.67</c:v>
                </c:pt>
                <c:pt idx="133">
                  <c:v>9723.33</c:v>
                </c:pt>
                <c:pt idx="134">
                  <c:v>9652.67</c:v>
                </c:pt>
                <c:pt idx="135">
                  <c:v>9640.67</c:v>
                </c:pt>
                <c:pt idx="136">
                  <c:v>9628</c:v>
                </c:pt>
                <c:pt idx="137">
                  <c:v>9648.33</c:v>
                </c:pt>
                <c:pt idx="138">
                  <c:v>9691</c:v>
                </c:pt>
                <c:pt idx="139">
                  <c:v>9674.67</c:v>
                </c:pt>
                <c:pt idx="140">
                  <c:v>9677.67</c:v>
                </c:pt>
                <c:pt idx="141">
                  <c:v>9638</c:v>
                </c:pt>
                <c:pt idx="142">
                  <c:v>9613.67</c:v>
                </c:pt>
                <c:pt idx="143">
                  <c:v>9510.67</c:v>
                </c:pt>
                <c:pt idx="144">
                  <c:v>9406.33</c:v>
                </c:pt>
                <c:pt idx="145">
                  <c:v>9282.67</c:v>
                </c:pt>
                <c:pt idx="146">
                  <c:v>9202.33</c:v>
                </c:pt>
                <c:pt idx="147">
                  <c:v>9120</c:v>
                </c:pt>
                <c:pt idx="148">
                  <c:v>9148.67</c:v>
                </c:pt>
                <c:pt idx="149">
                  <c:v>9141</c:v>
                </c:pt>
                <c:pt idx="150">
                  <c:v>9222</c:v>
                </c:pt>
                <c:pt idx="151">
                  <c:v>9303.67</c:v>
                </c:pt>
                <c:pt idx="152">
                  <c:v>9409.67</c:v>
                </c:pt>
                <c:pt idx="153">
                  <c:v>9506.33</c:v>
                </c:pt>
                <c:pt idx="154">
                  <c:v>9631</c:v>
                </c:pt>
                <c:pt idx="155">
                  <c:v>9717.67</c:v>
                </c:pt>
                <c:pt idx="156">
                  <c:v>9774</c:v>
                </c:pt>
                <c:pt idx="157">
                  <c:v>9791.67</c:v>
                </c:pt>
                <c:pt idx="158">
                  <c:v>9751.33</c:v>
                </c:pt>
                <c:pt idx="159">
                  <c:v>9805</c:v>
                </c:pt>
                <c:pt idx="160">
                  <c:v>9800.67</c:v>
                </c:pt>
                <c:pt idx="161">
                  <c:v>9745.33</c:v>
                </c:pt>
                <c:pt idx="162">
                  <c:v>9628.33</c:v>
                </c:pt>
                <c:pt idx="163">
                  <c:v>9487.33</c:v>
                </c:pt>
                <c:pt idx="164">
                  <c:v>9474.67</c:v>
                </c:pt>
                <c:pt idx="165">
                  <c:v>9475.67</c:v>
                </c:pt>
                <c:pt idx="166">
                  <c:v>9605.33</c:v>
                </c:pt>
                <c:pt idx="167">
                  <c:v>9709.33</c:v>
                </c:pt>
                <c:pt idx="168">
                  <c:v>9863.67</c:v>
                </c:pt>
                <c:pt idx="169">
                  <c:v>9925.67</c:v>
                </c:pt>
                <c:pt idx="170">
                  <c:v>9931.67</c:v>
                </c:pt>
                <c:pt idx="171">
                  <c:v>9863.67</c:v>
                </c:pt>
                <c:pt idx="172">
                  <c:v>9770</c:v>
                </c:pt>
                <c:pt idx="173">
                  <c:v>9688.67</c:v>
                </c:pt>
                <c:pt idx="174">
                  <c:v>9527</c:v>
                </c:pt>
                <c:pt idx="175">
                  <c:v>9433</c:v>
                </c:pt>
                <c:pt idx="176">
                  <c:v>9373.33</c:v>
                </c:pt>
                <c:pt idx="177">
                  <c:v>9318</c:v>
                </c:pt>
                <c:pt idx="178">
                  <c:v>9271</c:v>
                </c:pt>
                <c:pt idx="179">
                  <c:v>9260.33</c:v>
                </c:pt>
                <c:pt idx="180">
                  <c:v>9276</c:v>
                </c:pt>
                <c:pt idx="181">
                  <c:v>9360.33</c:v>
                </c:pt>
                <c:pt idx="182">
                  <c:v>9387.67</c:v>
                </c:pt>
                <c:pt idx="183">
                  <c:v>9421.33</c:v>
                </c:pt>
                <c:pt idx="184">
                  <c:v>9448</c:v>
                </c:pt>
                <c:pt idx="185">
                  <c:v>9438.33</c:v>
                </c:pt>
                <c:pt idx="186">
                  <c:v>9433</c:v>
                </c:pt>
                <c:pt idx="187">
                  <c:v>9375</c:v>
                </c:pt>
                <c:pt idx="188">
                  <c:v>9306</c:v>
                </c:pt>
                <c:pt idx="189">
                  <c:v>9307.33</c:v>
                </c:pt>
                <c:pt idx="190">
                  <c:v>9293.67</c:v>
                </c:pt>
                <c:pt idx="191">
                  <c:v>9287.67</c:v>
                </c:pt>
                <c:pt idx="192">
                  <c:v>9345.67</c:v>
                </c:pt>
                <c:pt idx="193">
                  <c:v>9387.33</c:v>
                </c:pt>
                <c:pt idx="194">
                  <c:v>9473.67</c:v>
                </c:pt>
                <c:pt idx="195">
                  <c:v>9587.67</c:v>
                </c:pt>
                <c:pt idx="196">
                  <c:v>9644.67</c:v>
                </c:pt>
                <c:pt idx="197">
                  <c:v>9683</c:v>
                </c:pt>
                <c:pt idx="198">
                  <c:v>9701</c:v>
                </c:pt>
                <c:pt idx="199">
                  <c:v>9685.67</c:v>
                </c:pt>
                <c:pt idx="200">
                  <c:v>9650.67</c:v>
                </c:pt>
                <c:pt idx="201">
                  <c:v>9526</c:v>
                </c:pt>
                <c:pt idx="202">
                  <c:v>9461</c:v>
                </c:pt>
                <c:pt idx="203">
                  <c:v>9305.67</c:v>
                </c:pt>
                <c:pt idx="204">
                  <c:v>9223</c:v>
                </c:pt>
                <c:pt idx="205">
                  <c:v>9207</c:v>
                </c:pt>
                <c:pt idx="206">
                  <c:v>9198.67</c:v>
                </c:pt>
                <c:pt idx="207">
                  <c:v>9234.67</c:v>
                </c:pt>
                <c:pt idx="208">
                  <c:v>9202</c:v>
                </c:pt>
                <c:pt idx="209">
                  <c:v>9233</c:v>
                </c:pt>
                <c:pt idx="210">
                  <c:v>9295.33</c:v>
                </c:pt>
                <c:pt idx="211">
                  <c:v>9344</c:v>
                </c:pt>
                <c:pt idx="212">
                  <c:v>9389</c:v>
                </c:pt>
                <c:pt idx="213">
                  <c:v>9427.67</c:v>
                </c:pt>
                <c:pt idx="214">
                  <c:v>9447.33</c:v>
                </c:pt>
                <c:pt idx="215">
                  <c:v>9406.33</c:v>
                </c:pt>
                <c:pt idx="216">
                  <c:v>9342.67</c:v>
                </c:pt>
                <c:pt idx="217">
                  <c:v>9221</c:v>
                </c:pt>
                <c:pt idx="218">
                  <c:v>9092</c:v>
                </c:pt>
                <c:pt idx="219">
                  <c:v>8990.33</c:v>
                </c:pt>
                <c:pt idx="220">
                  <c:v>8895.67</c:v>
                </c:pt>
                <c:pt idx="221">
                  <c:v>8810.67</c:v>
                </c:pt>
                <c:pt idx="222">
                  <c:v>8803</c:v>
                </c:pt>
                <c:pt idx="223">
                  <c:v>8797.67</c:v>
                </c:pt>
                <c:pt idx="224">
                  <c:v>8817</c:v>
                </c:pt>
                <c:pt idx="225">
                  <c:v>8868.67</c:v>
                </c:pt>
                <c:pt idx="226">
                  <c:v>8872.67</c:v>
                </c:pt>
                <c:pt idx="227">
                  <c:v>8949.33</c:v>
                </c:pt>
                <c:pt idx="228">
                  <c:v>8923.67</c:v>
                </c:pt>
                <c:pt idx="229">
                  <c:v>8919</c:v>
                </c:pt>
                <c:pt idx="230">
                  <c:v>8862.33</c:v>
                </c:pt>
                <c:pt idx="231">
                  <c:v>8786.33</c:v>
                </c:pt>
                <c:pt idx="232">
                  <c:v>8647.67</c:v>
                </c:pt>
                <c:pt idx="233">
                  <c:v>8599.67</c:v>
                </c:pt>
                <c:pt idx="234">
                  <c:v>8551</c:v>
                </c:pt>
                <c:pt idx="235">
                  <c:v>8554.33</c:v>
                </c:pt>
                <c:pt idx="236">
                  <c:v>8551.33</c:v>
                </c:pt>
                <c:pt idx="237">
                  <c:v>8601.67</c:v>
                </c:pt>
                <c:pt idx="238">
                  <c:v>8695.33</c:v>
                </c:pt>
                <c:pt idx="239">
                  <c:v>8818.67</c:v>
                </c:pt>
                <c:pt idx="240">
                  <c:v>8924.67</c:v>
                </c:pt>
                <c:pt idx="241">
                  <c:v>9019</c:v>
                </c:pt>
                <c:pt idx="242">
                  <c:v>9168.33</c:v>
                </c:pt>
                <c:pt idx="243">
                  <c:v>9340.33</c:v>
                </c:pt>
                <c:pt idx="244">
                  <c:v>9376.33</c:v>
                </c:pt>
                <c:pt idx="245">
                  <c:v>9302.67</c:v>
                </c:pt>
                <c:pt idx="246">
                  <c:v>9085.67</c:v>
                </c:pt>
                <c:pt idx="247">
                  <c:v>8909.67</c:v>
                </c:pt>
                <c:pt idx="248">
                  <c:v>8812.33</c:v>
                </c:pt>
                <c:pt idx="249">
                  <c:v>8775.33</c:v>
                </c:pt>
                <c:pt idx="250">
                  <c:v>8728</c:v>
                </c:pt>
                <c:pt idx="251">
                  <c:v>8788.33</c:v>
                </c:pt>
                <c:pt idx="252">
                  <c:v>8794.33</c:v>
                </c:pt>
                <c:pt idx="253">
                  <c:v>8815</c:v>
                </c:pt>
                <c:pt idx="254">
                  <c:v>8888</c:v>
                </c:pt>
                <c:pt idx="255">
                  <c:v>8942.33</c:v>
                </c:pt>
                <c:pt idx="256">
                  <c:v>9019</c:v>
                </c:pt>
                <c:pt idx="257">
                  <c:v>9092</c:v>
                </c:pt>
                <c:pt idx="258">
                  <c:v>9148</c:v>
                </c:pt>
                <c:pt idx="259">
                  <c:v>9182.67</c:v>
                </c:pt>
                <c:pt idx="260">
                  <c:v>9133</c:v>
                </c:pt>
                <c:pt idx="261">
                  <c:v>9111</c:v>
                </c:pt>
                <c:pt idx="262">
                  <c:v>9075.67</c:v>
                </c:pt>
                <c:pt idx="263">
                  <c:v>9048</c:v>
                </c:pt>
                <c:pt idx="264">
                  <c:v>9021</c:v>
                </c:pt>
                <c:pt idx="265">
                  <c:v>9058.67</c:v>
                </c:pt>
                <c:pt idx="266">
                  <c:v>9073.33</c:v>
                </c:pt>
                <c:pt idx="267">
                  <c:v>9073.33</c:v>
                </c:pt>
                <c:pt idx="268">
                  <c:v>9142</c:v>
                </c:pt>
                <c:pt idx="269">
                  <c:v>9215.67</c:v>
                </c:pt>
                <c:pt idx="270">
                  <c:v>9345</c:v>
                </c:pt>
                <c:pt idx="271">
                  <c:v>9404.67</c:v>
                </c:pt>
                <c:pt idx="272">
                  <c:v>9506.33</c:v>
                </c:pt>
                <c:pt idx="273">
                  <c:v>9557.33</c:v>
                </c:pt>
                <c:pt idx="274">
                  <c:v>9609.33</c:v>
                </c:pt>
                <c:pt idx="275">
                  <c:v>9633.33</c:v>
                </c:pt>
                <c:pt idx="276">
                  <c:v>9625.33</c:v>
                </c:pt>
                <c:pt idx="277">
                  <c:v>9611.67</c:v>
                </c:pt>
                <c:pt idx="278">
                  <c:v>9611</c:v>
                </c:pt>
                <c:pt idx="279">
                  <c:v>9652.33</c:v>
                </c:pt>
                <c:pt idx="280">
                  <c:v>9743.67</c:v>
                </c:pt>
                <c:pt idx="281">
                  <c:v>9835</c:v>
                </c:pt>
                <c:pt idx="282">
                  <c:v>9933.33</c:v>
                </c:pt>
                <c:pt idx="283">
                  <c:v>10045</c:v>
                </c:pt>
                <c:pt idx="284">
                  <c:v>10166</c:v>
                </c:pt>
                <c:pt idx="285">
                  <c:v>10262</c:v>
                </c:pt>
                <c:pt idx="286">
                  <c:v>10298</c:v>
                </c:pt>
                <c:pt idx="287">
                  <c:v>10322</c:v>
                </c:pt>
                <c:pt idx="288">
                  <c:v>10303</c:v>
                </c:pt>
                <c:pt idx="289">
                  <c:v>10222.67</c:v>
                </c:pt>
                <c:pt idx="290">
                  <c:v>10073</c:v>
                </c:pt>
                <c:pt idx="291">
                  <c:v>9918</c:v>
                </c:pt>
                <c:pt idx="292">
                  <c:v>9698</c:v>
                </c:pt>
                <c:pt idx="293">
                  <c:v>9486.33</c:v>
                </c:pt>
                <c:pt idx="294">
                  <c:v>9214.33</c:v>
                </c:pt>
                <c:pt idx="295">
                  <c:v>9006.67</c:v>
                </c:pt>
                <c:pt idx="296">
                  <c:v>8768</c:v>
                </c:pt>
                <c:pt idx="297">
                  <c:v>8592.33</c:v>
                </c:pt>
                <c:pt idx="298">
                  <c:v>8446.33</c:v>
                </c:pt>
                <c:pt idx="299">
                  <c:v>8331.67</c:v>
                </c:pt>
                <c:pt idx="300">
                  <c:v>8266.33</c:v>
                </c:pt>
                <c:pt idx="301">
                  <c:v>8146</c:v>
                </c:pt>
                <c:pt idx="302">
                  <c:v>8088.67</c:v>
                </c:pt>
                <c:pt idx="303">
                  <c:v>8012.33</c:v>
                </c:pt>
                <c:pt idx="304">
                  <c:v>7890</c:v>
                </c:pt>
                <c:pt idx="305">
                  <c:v>7773.67</c:v>
                </c:pt>
                <c:pt idx="306">
                  <c:v>7573.67</c:v>
                </c:pt>
                <c:pt idx="307">
                  <c:v>7460.67</c:v>
                </c:pt>
                <c:pt idx="308">
                  <c:v>7360</c:v>
                </c:pt>
                <c:pt idx="309">
                  <c:v>7183</c:v>
                </c:pt>
                <c:pt idx="310">
                  <c:v>7082</c:v>
                </c:pt>
                <c:pt idx="311">
                  <c:v>6998</c:v>
                </c:pt>
                <c:pt idx="312">
                  <c:v>6966</c:v>
                </c:pt>
                <c:pt idx="313">
                  <c:v>6899.67</c:v>
                </c:pt>
                <c:pt idx="314">
                  <c:v>6885.33</c:v>
                </c:pt>
                <c:pt idx="315">
                  <c:v>6924</c:v>
                </c:pt>
                <c:pt idx="316">
                  <c:v>6931.67</c:v>
                </c:pt>
                <c:pt idx="317">
                  <c:v>6986</c:v>
                </c:pt>
                <c:pt idx="318">
                  <c:v>7012.33</c:v>
                </c:pt>
                <c:pt idx="319">
                  <c:v>7073</c:v>
                </c:pt>
                <c:pt idx="320">
                  <c:v>7098</c:v>
                </c:pt>
                <c:pt idx="321">
                  <c:v>7069</c:v>
                </c:pt>
                <c:pt idx="322">
                  <c:v>6981.67</c:v>
                </c:pt>
                <c:pt idx="323">
                  <c:v>7047.33</c:v>
                </c:pt>
                <c:pt idx="324">
                  <c:v>6836</c:v>
                </c:pt>
                <c:pt idx="325">
                  <c:v>6796.33</c:v>
                </c:pt>
                <c:pt idx="326">
                  <c:v>6722</c:v>
                </c:pt>
                <c:pt idx="327">
                  <c:v>6661</c:v>
                </c:pt>
                <c:pt idx="328">
                  <c:v>6590.33</c:v>
                </c:pt>
                <c:pt idx="329">
                  <c:v>6589.67</c:v>
                </c:pt>
                <c:pt idx="330">
                  <c:v>6586.67</c:v>
                </c:pt>
                <c:pt idx="331">
                  <c:v>6583</c:v>
                </c:pt>
                <c:pt idx="332">
                  <c:v>6580.67</c:v>
                </c:pt>
                <c:pt idx="333">
                  <c:v>6599.67</c:v>
                </c:pt>
                <c:pt idx="334">
                  <c:v>6641.67</c:v>
                </c:pt>
                <c:pt idx="335">
                  <c:v>6636</c:v>
                </c:pt>
                <c:pt idx="336">
                  <c:v>6647</c:v>
                </c:pt>
                <c:pt idx="337">
                  <c:v>6691.67</c:v>
                </c:pt>
                <c:pt idx="338">
                  <c:v>6691</c:v>
                </c:pt>
                <c:pt idx="339">
                  <c:v>6673</c:v>
                </c:pt>
                <c:pt idx="340">
                  <c:v>6652</c:v>
                </c:pt>
                <c:pt idx="341">
                  <c:v>6634</c:v>
                </c:pt>
                <c:pt idx="342">
                  <c:v>6614</c:v>
                </c:pt>
                <c:pt idx="343">
                  <c:v>6597.67</c:v>
                </c:pt>
                <c:pt idx="344">
                  <c:v>6585</c:v>
                </c:pt>
                <c:pt idx="345">
                  <c:v>6587.33</c:v>
                </c:pt>
                <c:pt idx="346">
                  <c:v>6603.33</c:v>
                </c:pt>
                <c:pt idx="347">
                  <c:v>6589.67</c:v>
                </c:pt>
                <c:pt idx="348">
                  <c:v>6601.33</c:v>
                </c:pt>
                <c:pt idx="349">
                  <c:v>6610</c:v>
                </c:pt>
                <c:pt idx="350">
                  <c:v>6649.33</c:v>
                </c:pt>
                <c:pt idx="351">
                  <c:v>6674.67</c:v>
                </c:pt>
                <c:pt idx="352">
                  <c:v>6699.33</c:v>
                </c:pt>
                <c:pt idx="353">
                  <c:v>6721</c:v>
                </c:pt>
                <c:pt idx="354">
                  <c:v>6747.33</c:v>
                </c:pt>
                <c:pt idx="355">
                  <c:v>6731.33</c:v>
                </c:pt>
                <c:pt idx="356">
                  <c:v>6715.33</c:v>
                </c:pt>
                <c:pt idx="357">
                  <c:v>6651.33</c:v>
                </c:pt>
                <c:pt idx="358">
                  <c:v>6600.33</c:v>
                </c:pt>
                <c:pt idx="359">
                  <c:v>6527</c:v>
                </c:pt>
                <c:pt idx="360">
                  <c:v>6473.67</c:v>
                </c:pt>
                <c:pt idx="361">
                  <c:v>6420.33</c:v>
                </c:pt>
                <c:pt idx="362">
                  <c:v>6394.67</c:v>
                </c:pt>
                <c:pt idx="363">
                  <c:v>6354</c:v>
                </c:pt>
                <c:pt idx="364">
                  <c:v>6357.33</c:v>
                </c:pt>
                <c:pt idx="365">
                  <c:v>6350.67</c:v>
                </c:pt>
                <c:pt idx="366">
                  <c:v>6338.33</c:v>
                </c:pt>
                <c:pt idx="367">
                  <c:v>6364.33</c:v>
                </c:pt>
                <c:pt idx="368">
                  <c:v>6384</c:v>
                </c:pt>
                <c:pt idx="369">
                  <c:v>6393.33</c:v>
                </c:pt>
                <c:pt idx="370">
                  <c:v>6410.67</c:v>
                </c:pt>
                <c:pt idx="371">
                  <c:v>6406</c:v>
                </c:pt>
                <c:pt idx="372">
                  <c:v>6367</c:v>
                </c:pt>
                <c:pt idx="373">
                  <c:v>6313</c:v>
                </c:pt>
                <c:pt idx="374">
                  <c:v>6273.33</c:v>
                </c:pt>
                <c:pt idx="375">
                  <c:v>6200.67</c:v>
                </c:pt>
                <c:pt idx="376">
                  <c:v>6155.33</c:v>
                </c:pt>
                <c:pt idx="377">
                  <c:v>6132.33</c:v>
                </c:pt>
                <c:pt idx="378">
                  <c:v>6079</c:v>
                </c:pt>
                <c:pt idx="379">
                  <c:v>6096</c:v>
                </c:pt>
                <c:pt idx="380">
                  <c:v>6103.67</c:v>
                </c:pt>
                <c:pt idx="381">
                  <c:v>6105.67</c:v>
                </c:pt>
                <c:pt idx="382">
                  <c:v>6137.67</c:v>
                </c:pt>
                <c:pt idx="383">
                  <c:v>6120.67</c:v>
                </c:pt>
                <c:pt idx="384">
                  <c:v>6148.67</c:v>
                </c:pt>
                <c:pt idx="385">
                  <c:v>6199</c:v>
                </c:pt>
                <c:pt idx="386">
                  <c:v>6206.67</c:v>
                </c:pt>
                <c:pt idx="387">
                  <c:v>6262.67</c:v>
                </c:pt>
                <c:pt idx="388">
                  <c:v>6239.33</c:v>
                </c:pt>
                <c:pt idx="389">
                  <c:v>6231</c:v>
                </c:pt>
                <c:pt idx="390">
                  <c:v>6187</c:v>
                </c:pt>
                <c:pt idx="391">
                  <c:v>6165.33</c:v>
                </c:pt>
                <c:pt idx="392">
                  <c:v>6131</c:v>
                </c:pt>
                <c:pt idx="393">
                  <c:v>6090.33</c:v>
                </c:pt>
                <c:pt idx="394">
                  <c:v>6061</c:v>
                </c:pt>
                <c:pt idx="395">
                  <c:v>6067.67</c:v>
                </c:pt>
                <c:pt idx="396">
                  <c:v>6053.33</c:v>
                </c:pt>
                <c:pt idx="397">
                  <c:v>6016.33</c:v>
                </c:pt>
                <c:pt idx="398">
                  <c:v>5968.67</c:v>
                </c:pt>
                <c:pt idx="399">
                  <c:v>5962.33</c:v>
                </c:pt>
                <c:pt idx="400">
                  <c:v>5968</c:v>
                </c:pt>
                <c:pt idx="401">
                  <c:v>5950.67</c:v>
                </c:pt>
                <c:pt idx="402">
                  <c:v>5943.33</c:v>
                </c:pt>
                <c:pt idx="403">
                  <c:v>5895.67</c:v>
                </c:pt>
                <c:pt idx="404">
                  <c:v>5887</c:v>
                </c:pt>
                <c:pt idx="405">
                  <c:v>5878</c:v>
                </c:pt>
                <c:pt idx="406">
                  <c:v>5787.33</c:v>
                </c:pt>
                <c:pt idx="407">
                  <c:v>5745.67</c:v>
                </c:pt>
                <c:pt idx="408">
                  <c:v>5648.33</c:v>
                </c:pt>
                <c:pt idx="409">
                  <c:v>5601.67</c:v>
                </c:pt>
                <c:pt idx="410">
                  <c:v>5515.67</c:v>
                </c:pt>
                <c:pt idx="411">
                  <c:v>5466</c:v>
                </c:pt>
                <c:pt idx="412">
                  <c:v>5411</c:v>
                </c:pt>
                <c:pt idx="413">
                  <c:v>5367.33</c:v>
                </c:pt>
                <c:pt idx="414">
                  <c:v>5353</c:v>
                </c:pt>
                <c:pt idx="415">
                  <c:v>5316</c:v>
                </c:pt>
                <c:pt idx="416">
                  <c:v>5304.33</c:v>
                </c:pt>
                <c:pt idx="417">
                  <c:v>5298.67</c:v>
                </c:pt>
                <c:pt idx="418">
                  <c:v>5289.67</c:v>
                </c:pt>
                <c:pt idx="419">
                  <c:v>5287.67</c:v>
                </c:pt>
                <c:pt idx="420">
                  <c:v>5262</c:v>
                </c:pt>
                <c:pt idx="421">
                  <c:v>5310.67</c:v>
                </c:pt>
                <c:pt idx="422">
                  <c:v>5272</c:v>
                </c:pt>
                <c:pt idx="423">
                  <c:v>5282</c:v>
                </c:pt>
                <c:pt idx="424">
                  <c:v>5239</c:v>
                </c:pt>
                <c:pt idx="425">
                  <c:v>5243</c:v>
                </c:pt>
                <c:pt idx="426">
                  <c:v>5169.67</c:v>
                </c:pt>
                <c:pt idx="427">
                  <c:v>5130.33</c:v>
                </c:pt>
                <c:pt idx="428">
                  <c:v>5073.33</c:v>
                </c:pt>
                <c:pt idx="429">
                  <c:v>5007.67</c:v>
                </c:pt>
                <c:pt idx="430">
                  <c:v>4953.67</c:v>
                </c:pt>
                <c:pt idx="431">
                  <c:v>4906.33</c:v>
                </c:pt>
                <c:pt idx="432">
                  <c:v>4846.33</c:v>
                </c:pt>
                <c:pt idx="433">
                  <c:v>4825</c:v>
                </c:pt>
                <c:pt idx="434">
                  <c:v>4771.33</c:v>
                </c:pt>
                <c:pt idx="435">
                  <c:v>4741.67</c:v>
                </c:pt>
                <c:pt idx="436">
                  <c:v>4695</c:v>
                </c:pt>
                <c:pt idx="437">
                  <c:v>4640</c:v>
                </c:pt>
                <c:pt idx="438">
                  <c:v>4607</c:v>
                </c:pt>
                <c:pt idx="439">
                  <c:v>4563.33</c:v>
                </c:pt>
                <c:pt idx="440">
                  <c:v>4520.33</c:v>
                </c:pt>
                <c:pt idx="441">
                  <c:v>4485.33</c:v>
                </c:pt>
                <c:pt idx="442">
                  <c:v>4449</c:v>
                </c:pt>
                <c:pt idx="443">
                  <c:v>4373</c:v>
                </c:pt>
                <c:pt idx="444">
                  <c:v>4328.67</c:v>
                </c:pt>
                <c:pt idx="445">
                  <c:v>4243.33</c:v>
                </c:pt>
                <c:pt idx="446">
                  <c:v>4190.67</c:v>
                </c:pt>
                <c:pt idx="447">
                  <c:v>4149.33</c:v>
                </c:pt>
                <c:pt idx="448">
                  <c:v>4092.67</c:v>
                </c:pt>
                <c:pt idx="449">
                  <c:v>4083.33</c:v>
                </c:pt>
                <c:pt idx="450">
                  <c:v>4042</c:v>
                </c:pt>
                <c:pt idx="451">
                  <c:v>4037.33</c:v>
                </c:pt>
                <c:pt idx="452">
                  <c:v>4010</c:v>
                </c:pt>
                <c:pt idx="453">
                  <c:v>4002.33</c:v>
                </c:pt>
                <c:pt idx="454">
                  <c:v>3973.67</c:v>
                </c:pt>
                <c:pt idx="455">
                  <c:v>3996.67</c:v>
                </c:pt>
                <c:pt idx="456">
                  <c:v>4012</c:v>
                </c:pt>
                <c:pt idx="457">
                  <c:v>4020.33</c:v>
                </c:pt>
                <c:pt idx="458">
                  <c:v>4012.33</c:v>
                </c:pt>
                <c:pt idx="459">
                  <c:v>4022.67</c:v>
                </c:pt>
                <c:pt idx="460">
                  <c:v>4038.67</c:v>
                </c:pt>
                <c:pt idx="461">
                  <c:v>4033.33</c:v>
                </c:pt>
                <c:pt idx="462">
                  <c:v>4031.67</c:v>
                </c:pt>
                <c:pt idx="463">
                  <c:v>4002.67</c:v>
                </c:pt>
                <c:pt idx="464">
                  <c:v>3990.33</c:v>
                </c:pt>
                <c:pt idx="465">
                  <c:v>3948.67</c:v>
                </c:pt>
                <c:pt idx="466">
                  <c:v>3928.33</c:v>
                </c:pt>
                <c:pt idx="467">
                  <c:v>3935.33</c:v>
                </c:pt>
                <c:pt idx="468">
                  <c:v>3910.33</c:v>
                </c:pt>
                <c:pt idx="469">
                  <c:v>3894.33</c:v>
                </c:pt>
                <c:pt idx="470">
                  <c:v>3862</c:v>
                </c:pt>
                <c:pt idx="471">
                  <c:v>3875.67</c:v>
                </c:pt>
                <c:pt idx="472">
                  <c:v>3869.67</c:v>
                </c:pt>
                <c:pt idx="473">
                  <c:v>3838.33</c:v>
                </c:pt>
                <c:pt idx="474">
                  <c:v>3845</c:v>
                </c:pt>
                <c:pt idx="475">
                  <c:v>3826</c:v>
                </c:pt>
                <c:pt idx="476">
                  <c:v>3813.33</c:v>
                </c:pt>
                <c:pt idx="477">
                  <c:v>3814</c:v>
                </c:pt>
                <c:pt idx="478">
                  <c:v>3782.67</c:v>
                </c:pt>
                <c:pt idx="479">
                  <c:v>3740.67</c:v>
                </c:pt>
                <c:pt idx="480">
                  <c:v>3740</c:v>
                </c:pt>
                <c:pt idx="481">
                  <c:v>3702</c:v>
                </c:pt>
                <c:pt idx="482">
                  <c:v>3681</c:v>
                </c:pt>
                <c:pt idx="483">
                  <c:v>3664.33</c:v>
                </c:pt>
                <c:pt idx="484">
                  <c:v>3638.67</c:v>
                </c:pt>
                <c:pt idx="485">
                  <c:v>3630.67</c:v>
                </c:pt>
                <c:pt idx="486">
                  <c:v>3584</c:v>
                </c:pt>
                <c:pt idx="487">
                  <c:v>3592.33</c:v>
                </c:pt>
                <c:pt idx="488">
                  <c:v>3571</c:v>
                </c:pt>
                <c:pt idx="489">
                  <c:v>3575.67</c:v>
                </c:pt>
                <c:pt idx="490">
                  <c:v>3556.33</c:v>
                </c:pt>
                <c:pt idx="491">
                  <c:v>3582</c:v>
                </c:pt>
                <c:pt idx="492">
                  <c:v>3578.67</c:v>
                </c:pt>
                <c:pt idx="493">
                  <c:v>3598</c:v>
                </c:pt>
                <c:pt idx="494">
                  <c:v>3587.67</c:v>
                </c:pt>
                <c:pt idx="495">
                  <c:v>3575.33</c:v>
                </c:pt>
                <c:pt idx="496">
                  <c:v>3564.33</c:v>
                </c:pt>
                <c:pt idx="497">
                  <c:v>3566</c:v>
                </c:pt>
                <c:pt idx="498">
                  <c:v>3545</c:v>
                </c:pt>
                <c:pt idx="499">
                  <c:v>3520.33</c:v>
                </c:pt>
                <c:pt idx="500">
                  <c:v>3509.67</c:v>
                </c:pt>
                <c:pt idx="501">
                  <c:v>3467</c:v>
                </c:pt>
                <c:pt idx="502">
                  <c:v>3467</c:v>
                </c:pt>
                <c:pt idx="503">
                  <c:v>3434</c:v>
                </c:pt>
                <c:pt idx="504">
                  <c:v>3408</c:v>
                </c:pt>
                <c:pt idx="505">
                  <c:v>3385.67</c:v>
                </c:pt>
                <c:pt idx="506">
                  <c:v>3388.33</c:v>
                </c:pt>
                <c:pt idx="507">
                  <c:v>3363.33</c:v>
                </c:pt>
                <c:pt idx="508">
                  <c:v>3362.33</c:v>
                </c:pt>
                <c:pt idx="509">
                  <c:v>3339.67</c:v>
                </c:pt>
                <c:pt idx="510">
                  <c:v>3319.67</c:v>
                </c:pt>
                <c:pt idx="511">
                  <c:v>3302</c:v>
                </c:pt>
                <c:pt idx="512">
                  <c:v>3307.67</c:v>
                </c:pt>
                <c:pt idx="513">
                  <c:v>3294.33</c:v>
                </c:pt>
                <c:pt idx="514">
                  <c:v>3234.67</c:v>
                </c:pt>
                <c:pt idx="515">
                  <c:v>3241</c:v>
                </c:pt>
                <c:pt idx="516">
                  <c:v>3234.33</c:v>
                </c:pt>
                <c:pt idx="517">
                  <c:v>3221</c:v>
                </c:pt>
                <c:pt idx="518">
                  <c:v>3179</c:v>
                </c:pt>
                <c:pt idx="519">
                  <c:v>3195.33</c:v>
                </c:pt>
                <c:pt idx="520">
                  <c:v>3155.33</c:v>
                </c:pt>
                <c:pt idx="521">
                  <c:v>3142.33</c:v>
                </c:pt>
                <c:pt idx="522">
                  <c:v>3125.67</c:v>
                </c:pt>
                <c:pt idx="523">
                  <c:v>3138.67</c:v>
                </c:pt>
                <c:pt idx="524">
                  <c:v>3113.67</c:v>
                </c:pt>
                <c:pt idx="525">
                  <c:v>3110</c:v>
                </c:pt>
                <c:pt idx="526">
                  <c:v>3110.33</c:v>
                </c:pt>
                <c:pt idx="527">
                  <c:v>3114</c:v>
                </c:pt>
                <c:pt idx="528">
                  <c:v>3075.67</c:v>
                </c:pt>
                <c:pt idx="529">
                  <c:v>3037.67</c:v>
                </c:pt>
                <c:pt idx="530">
                  <c:v>3006.67</c:v>
                </c:pt>
                <c:pt idx="531">
                  <c:v>2983.33</c:v>
                </c:pt>
                <c:pt idx="532">
                  <c:v>2970.67</c:v>
                </c:pt>
                <c:pt idx="533">
                  <c:v>2939.33</c:v>
                </c:pt>
                <c:pt idx="534">
                  <c:v>2925.33</c:v>
                </c:pt>
                <c:pt idx="535">
                  <c:v>2896.33</c:v>
                </c:pt>
                <c:pt idx="536">
                  <c:v>2844.33</c:v>
                </c:pt>
                <c:pt idx="537">
                  <c:v>2856.67</c:v>
                </c:pt>
                <c:pt idx="538">
                  <c:v>2801</c:v>
                </c:pt>
                <c:pt idx="539">
                  <c:v>2791.33</c:v>
                </c:pt>
                <c:pt idx="540">
                  <c:v>2766.67</c:v>
                </c:pt>
                <c:pt idx="541">
                  <c:v>2750</c:v>
                </c:pt>
                <c:pt idx="542">
                  <c:v>2719.67</c:v>
                </c:pt>
                <c:pt idx="543">
                  <c:v>2705</c:v>
                </c:pt>
                <c:pt idx="544">
                  <c:v>2688.67</c:v>
                </c:pt>
                <c:pt idx="545">
                  <c:v>2650.33</c:v>
                </c:pt>
                <c:pt idx="546">
                  <c:v>2643.67</c:v>
                </c:pt>
                <c:pt idx="547">
                  <c:v>2613.67</c:v>
                </c:pt>
                <c:pt idx="548">
                  <c:v>2581.67</c:v>
                </c:pt>
                <c:pt idx="549">
                  <c:v>2553.33</c:v>
                </c:pt>
                <c:pt idx="550">
                  <c:v>2513</c:v>
                </c:pt>
                <c:pt idx="551">
                  <c:v>2505.33</c:v>
                </c:pt>
                <c:pt idx="552">
                  <c:v>2492</c:v>
                </c:pt>
                <c:pt idx="553">
                  <c:v>2480</c:v>
                </c:pt>
                <c:pt idx="554">
                  <c:v>2482.67</c:v>
                </c:pt>
                <c:pt idx="555">
                  <c:v>2478.67</c:v>
                </c:pt>
                <c:pt idx="556">
                  <c:v>2480.67</c:v>
                </c:pt>
                <c:pt idx="557">
                  <c:v>2477.33</c:v>
                </c:pt>
                <c:pt idx="558">
                  <c:v>2484.33</c:v>
                </c:pt>
                <c:pt idx="559">
                  <c:v>2507</c:v>
                </c:pt>
                <c:pt idx="560">
                  <c:v>2512.33</c:v>
                </c:pt>
                <c:pt idx="561">
                  <c:v>2519.67</c:v>
                </c:pt>
                <c:pt idx="562">
                  <c:v>2487.67</c:v>
                </c:pt>
                <c:pt idx="563">
                  <c:v>2505.67</c:v>
                </c:pt>
                <c:pt idx="564">
                  <c:v>2490</c:v>
                </c:pt>
                <c:pt idx="565">
                  <c:v>2479</c:v>
                </c:pt>
                <c:pt idx="566">
                  <c:v>2469</c:v>
                </c:pt>
                <c:pt idx="567">
                  <c:v>2485</c:v>
                </c:pt>
                <c:pt idx="568">
                  <c:v>2442.33</c:v>
                </c:pt>
                <c:pt idx="569">
                  <c:v>2419.33</c:v>
                </c:pt>
                <c:pt idx="570">
                  <c:v>2388</c:v>
                </c:pt>
                <c:pt idx="571">
                  <c:v>2401.33</c:v>
                </c:pt>
                <c:pt idx="572">
                  <c:v>2376.67</c:v>
                </c:pt>
                <c:pt idx="573">
                  <c:v>2353.67</c:v>
                </c:pt>
                <c:pt idx="574">
                  <c:v>2364.67</c:v>
                </c:pt>
                <c:pt idx="575">
                  <c:v>2349.33</c:v>
                </c:pt>
                <c:pt idx="576">
                  <c:v>2349.67</c:v>
                </c:pt>
                <c:pt idx="577">
                  <c:v>2355</c:v>
                </c:pt>
                <c:pt idx="578">
                  <c:v>2360.67</c:v>
                </c:pt>
                <c:pt idx="579">
                  <c:v>2363.33</c:v>
                </c:pt>
                <c:pt idx="580">
                  <c:v>2334.67</c:v>
                </c:pt>
                <c:pt idx="581">
                  <c:v>2348.67</c:v>
                </c:pt>
                <c:pt idx="582">
                  <c:v>2333.67</c:v>
                </c:pt>
                <c:pt idx="583">
                  <c:v>2339</c:v>
                </c:pt>
                <c:pt idx="584">
                  <c:v>2317.33</c:v>
                </c:pt>
                <c:pt idx="585">
                  <c:v>2310.33</c:v>
                </c:pt>
                <c:pt idx="586">
                  <c:v>2317</c:v>
                </c:pt>
                <c:pt idx="587">
                  <c:v>2347.33</c:v>
                </c:pt>
                <c:pt idx="588">
                  <c:v>2323.33</c:v>
                </c:pt>
                <c:pt idx="589">
                  <c:v>2336.67</c:v>
                </c:pt>
                <c:pt idx="590">
                  <c:v>2344.67</c:v>
                </c:pt>
                <c:pt idx="591">
                  <c:v>2352.33</c:v>
                </c:pt>
                <c:pt idx="592">
                  <c:v>2350</c:v>
                </c:pt>
                <c:pt idx="593">
                  <c:v>2391</c:v>
                </c:pt>
                <c:pt idx="594">
                  <c:v>2368.67</c:v>
                </c:pt>
                <c:pt idx="595">
                  <c:v>2398.33</c:v>
                </c:pt>
                <c:pt idx="596">
                  <c:v>2450</c:v>
                </c:pt>
                <c:pt idx="597">
                  <c:v>2447</c:v>
                </c:pt>
                <c:pt idx="598">
                  <c:v>2491.67</c:v>
                </c:pt>
                <c:pt idx="599">
                  <c:v>2516.67</c:v>
                </c:pt>
                <c:pt idx="600">
                  <c:v>2531.33</c:v>
                </c:pt>
                <c:pt idx="601">
                  <c:v>2567.67</c:v>
                </c:pt>
                <c:pt idx="602">
                  <c:v>2596.67</c:v>
                </c:pt>
                <c:pt idx="603">
                  <c:v>2591.33</c:v>
                </c:pt>
                <c:pt idx="604">
                  <c:v>2598</c:v>
                </c:pt>
                <c:pt idx="605">
                  <c:v>2565.67</c:v>
                </c:pt>
                <c:pt idx="606">
                  <c:v>2550.67</c:v>
                </c:pt>
                <c:pt idx="607">
                  <c:v>2533.33</c:v>
                </c:pt>
                <c:pt idx="608">
                  <c:v>2531.67</c:v>
                </c:pt>
                <c:pt idx="609">
                  <c:v>2527</c:v>
                </c:pt>
                <c:pt idx="610">
                  <c:v>2503</c:v>
                </c:pt>
                <c:pt idx="611">
                  <c:v>2512.67</c:v>
                </c:pt>
                <c:pt idx="612">
                  <c:v>2521</c:v>
                </c:pt>
                <c:pt idx="613">
                  <c:v>2550.33</c:v>
                </c:pt>
                <c:pt idx="614">
                  <c:v>2582</c:v>
                </c:pt>
                <c:pt idx="615">
                  <c:v>2623.33</c:v>
                </c:pt>
                <c:pt idx="616">
                  <c:v>2674.67</c:v>
                </c:pt>
                <c:pt idx="617">
                  <c:v>2774</c:v>
                </c:pt>
                <c:pt idx="618">
                  <c:v>2805</c:v>
                </c:pt>
                <c:pt idx="619">
                  <c:v>2821.67</c:v>
                </c:pt>
                <c:pt idx="620">
                  <c:v>2783</c:v>
                </c:pt>
                <c:pt idx="621">
                  <c:v>2765</c:v>
                </c:pt>
                <c:pt idx="622">
                  <c:v>2728.67</c:v>
                </c:pt>
                <c:pt idx="623">
                  <c:v>2703</c:v>
                </c:pt>
                <c:pt idx="624">
                  <c:v>2662.33</c:v>
                </c:pt>
                <c:pt idx="625">
                  <c:v>2671.67</c:v>
                </c:pt>
                <c:pt idx="626">
                  <c:v>2665</c:v>
                </c:pt>
                <c:pt idx="627">
                  <c:v>2687.67</c:v>
                </c:pt>
                <c:pt idx="628">
                  <c:v>2696.67</c:v>
                </c:pt>
                <c:pt idx="629">
                  <c:v>2726.67</c:v>
                </c:pt>
                <c:pt idx="630">
                  <c:v>2760</c:v>
                </c:pt>
                <c:pt idx="631">
                  <c:v>2806.67</c:v>
                </c:pt>
                <c:pt idx="632">
                  <c:v>2869.33</c:v>
                </c:pt>
                <c:pt idx="633">
                  <c:v>2884.33</c:v>
                </c:pt>
                <c:pt idx="634">
                  <c:v>2922.33</c:v>
                </c:pt>
                <c:pt idx="635">
                  <c:v>2958</c:v>
                </c:pt>
                <c:pt idx="636">
                  <c:v>2962</c:v>
                </c:pt>
                <c:pt idx="637">
                  <c:v>3007</c:v>
                </c:pt>
                <c:pt idx="638">
                  <c:v>3030.67</c:v>
                </c:pt>
                <c:pt idx="639">
                  <c:v>3060.67</c:v>
                </c:pt>
                <c:pt idx="640">
                  <c:v>3070</c:v>
                </c:pt>
                <c:pt idx="641">
                  <c:v>3101</c:v>
                </c:pt>
                <c:pt idx="642">
                  <c:v>3123.67</c:v>
                </c:pt>
                <c:pt idx="643">
                  <c:v>3105</c:v>
                </c:pt>
                <c:pt idx="644">
                  <c:v>3120.67</c:v>
                </c:pt>
                <c:pt idx="645">
                  <c:v>3150.33</c:v>
                </c:pt>
                <c:pt idx="646">
                  <c:v>3160.67</c:v>
                </c:pt>
                <c:pt idx="647">
                  <c:v>3199.33</c:v>
                </c:pt>
                <c:pt idx="648">
                  <c:v>3230</c:v>
                </c:pt>
                <c:pt idx="649">
                  <c:v>3266</c:v>
                </c:pt>
                <c:pt idx="650">
                  <c:v>3310.67</c:v>
                </c:pt>
                <c:pt idx="651">
                  <c:v>3365</c:v>
                </c:pt>
                <c:pt idx="652">
                  <c:v>3405.33</c:v>
                </c:pt>
                <c:pt idx="653">
                  <c:v>3467</c:v>
                </c:pt>
                <c:pt idx="654">
                  <c:v>3576</c:v>
                </c:pt>
                <c:pt idx="655">
                  <c:v>3646.67</c:v>
                </c:pt>
                <c:pt idx="656">
                  <c:v>3738.67</c:v>
                </c:pt>
                <c:pt idx="657">
                  <c:v>3807.67</c:v>
                </c:pt>
                <c:pt idx="658">
                  <c:v>3897.67</c:v>
                </c:pt>
                <c:pt idx="659">
                  <c:v>4004.67</c:v>
                </c:pt>
                <c:pt idx="660">
                  <c:v>4075</c:v>
                </c:pt>
                <c:pt idx="661">
                  <c:v>4146.33</c:v>
                </c:pt>
                <c:pt idx="662">
                  <c:v>4189</c:v>
                </c:pt>
                <c:pt idx="663">
                  <c:v>4289.67</c:v>
                </c:pt>
                <c:pt idx="664">
                  <c:v>4348.67</c:v>
                </c:pt>
                <c:pt idx="665">
                  <c:v>4433.67</c:v>
                </c:pt>
                <c:pt idx="666">
                  <c:v>4515</c:v>
                </c:pt>
                <c:pt idx="667">
                  <c:v>4593.67</c:v>
                </c:pt>
                <c:pt idx="668">
                  <c:v>4701.33</c:v>
                </c:pt>
                <c:pt idx="669">
                  <c:v>4772</c:v>
                </c:pt>
                <c:pt idx="670">
                  <c:v>4840.67</c:v>
                </c:pt>
                <c:pt idx="671">
                  <c:v>4936</c:v>
                </c:pt>
                <c:pt idx="672">
                  <c:v>5017.67</c:v>
                </c:pt>
                <c:pt idx="673">
                  <c:v>5114.33</c:v>
                </c:pt>
                <c:pt idx="674">
                  <c:v>5213.67</c:v>
                </c:pt>
                <c:pt idx="675">
                  <c:v>5331.67</c:v>
                </c:pt>
                <c:pt idx="676">
                  <c:v>5438.33</c:v>
                </c:pt>
                <c:pt idx="677">
                  <c:v>5537.33</c:v>
                </c:pt>
                <c:pt idx="678">
                  <c:v>5643.33</c:v>
                </c:pt>
                <c:pt idx="679">
                  <c:v>5764</c:v>
                </c:pt>
                <c:pt idx="680">
                  <c:v>5837.67</c:v>
                </c:pt>
                <c:pt idx="681">
                  <c:v>5934.33</c:v>
                </c:pt>
                <c:pt idx="682">
                  <c:v>5997.33</c:v>
                </c:pt>
                <c:pt idx="683">
                  <c:v>6040.33</c:v>
                </c:pt>
                <c:pt idx="684">
                  <c:v>6104</c:v>
                </c:pt>
                <c:pt idx="685">
                  <c:v>6129</c:v>
                </c:pt>
                <c:pt idx="686">
                  <c:v>6160.33</c:v>
                </c:pt>
                <c:pt idx="687">
                  <c:v>6185.33</c:v>
                </c:pt>
                <c:pt idx="688">
                  <c:v>6213</c:v>
                </c:pt>
                <c:pt idx="689">
                  <c:v>6210.67</c:v>
                </c:pt>
                <c:pt idx="690">
                  <c:v>6239.67</c:v>
                </c:pt>
                <c:pt idx="691">
                  <c:v>6243</c:v>
                </c:pt>
                <c:pt idx="692">
                  <c:v>6265.67</c:v>
                </c:pt>
                <c:pt idx="693">
                  <c:v>6245</c:v>
                </c:pt>
                <c:pt idx="694">
                  <c:v>6264</c:v>
                </c:pt>
                <c:pt idx="695">
                  <c:v>6295</c:v>
                </c:pt>
                <c:pt idx="696">
                  <c:v>6288.67</c:v>
                </c:pt>
                <c:pt idx="697">
                  <c:v>6314.67</c:v>
                </c:pt>
                <c:pt idx="698">
                  <c:v>6338.67</c:v>
                </c:pt>
                <c:pt idx="699">
                  <c:v>6326.67</c:v>
                </c:pt>
                <c:pt idx="700">
                  <c:v>6368</c:v>
                </c:pt>
                <c:pt idx="701">
                  <c:v>6401.33</c:v>
                </c:pt>
                <c:pt idx="702">
                  <c:v>6380.33</c:v>
                </c:pt>
                <c:pt idx="703">
                  <c:v>6350</c:v>
                </c:pt>
                <c:pt idx="704">
                  <c:v>6331.33</c:v>
                </c:pt>
                <c:pt idx="705">
                  <c:v>6269.67</c:v>
                </c:pt>
                <c:pt idx="706">
                  <c:v>6227</c:v>
                </c:pt>
                <c:pt idx="707">
                  <c:v>6178.33</c:v>
                </c:pt>
                <c:pt idx="708">
                  <c:v>6141.33</c:v>
                </c:pt>
                <c:pt idx="709">
                  <c:v>6061.67</c:v>
                </c:pt>
                <c:pt idx="710">
                  <c:v>6015.33</c:v>
                </c:pt>
                <c:pt idx="711">
                  <c:v>5959.67</c:v>
                </c:pt>
                <c:pt idx="712">
                  <c:v>5937</c:v>
                </c:pt>
                <c:pt idx="713">
                  <c:v>5863.33</c:v>
                </c:pt>
                <c:pt idx="714">
                  <c:v>5840</c:v>
                </c:pt>
                <c:pt idx="715">
                  <c:v>5802.33</c:v>
                </c:pt>
                <c:pt idx="716">
                  <c:v>5765.33</c:v>
                </c:pt>
                <c:pt idx="717">
                  <c:v>5753</c:v>
                </c:pt>
                <c:pt idx="718">
                  <c:v>5792.33</c:v>
                </c:pt>
                <c:pt idx="719">
                  <c:v>5708.67</c:v>
                </c:pt>
                <c:pt idx="720">
                  <c:v>5679.67</c:v>
                </c:pt>
                <c:pt idx="721">
                  <c:v>5665</c:v>
                </c:pt>
                <c:pt idx="722">
                  <c:v>5645</c:v>
                </c:pt>
                <c:pt idx="723">
                  <c:v>5597</c:v>
                </c:pt>
                <c:pt idx="724">
                  <c:v>5550.33</c:v>
                </c:pt>
                <c:pt idx="725">
                  <c:v>5507</c:v>
                </c:pt>
                <c:pt idx="726">
                  <c:v>5451.33</c:v>
                </c:pt>
                <c:pt idx="727">
                  <c:v>5397</c:v>
                </c:pt>
                <c:pt idx="728">
                  <c:v>5313.33</c:v>
                </c:pt>
                <c:pt idx="729">
                  <c:v>5243</c:v>
                </c:pt>
                <c:pt idx="730">
                  <c:v>5145.33</c:v>
                </c:pt>
                <c:pt idx="731">
                  <c:v>5086.33</c:v>
                </c:pt>
                <c:pt idx="732">
                  <c:v>4972</c:v>
                </c:pt>
                <c:pt idx="733">
                  <c:v>4891.33</c:v>
                </c:pt>
                <c:pt idx="734">
                  <c:v>4820.67</c:v>
                </c:pt>
                <c:pt idx="735">
                  <c:v>4765.67</c:v>
                </c:pt>
                <c:pt idx="736">
                  <c:v>4681.67</c:v>
                </c:pt>
                <c:pt idx="737">
                  <c:v>4641.33</c:v>
                </c:pt>
                <c:pt idx="738">
                  <c:v>4600.33</c:v>
                </c:pt>
                <c:pt idx="739">
                  <c:v>4519.33</c:v>
                </c:pt>
                <c:pt idx="740">
                  <c:v>4515.67</c:v>
                </c:pt>
                <c:pt idx="741">
                  <c:v>4436</c:v>
                </c:pt>
                <c:pt idx="742">
                  <c:v>4437.67</c:v>
                </c:pt>
                <c:pt idx="743">
                  <c:v>4429</c:v>
                </c:pt>
                <c:pt idx="744">
                  <c:v>4381</c:v>
                </c:pt>
                <c:pt idx="745">
                  <c:v>4374.33</c:v>
                </c:pt>
                <c:pt idx="746">
                  <c:v>4358</c:v>
                </c:pt>
                <c:pt idx="747">
                  <c:v>4324</c:v>
                </c:pt>
                <c:pt idx="748">
                  <c:v>4325.67</c:v>
                </c:pt>
                <c:pt idx="749">
                  <c:v>4294.33</c:v>
                </c:pt>
                <c:pt idx="750">
                  <c:v>4235.33</c:v>
                </c:pt>
                <c:pt idx="751">
                  <c:v>4197</c:v>
                </c:pt>
                <c:pt idx="752">
                  <c:v>4183.67</c:v>
                </c:pt>
                <c:pt idx="753">
                  <c:v>4116.33</c:v>
                </c:pt>
                <c:pt idx="754">
                  <c:v>4065.33</c:v>
                </c:pt>
                <c:pt idx="755">
                  <c:v>4005.67</c:v>
                </c:pt>
                <c:pt idx="756">
                  <c:v>3957.33</c:v>
                </c:pt>
                <c:pt idx="757">
                  <c:v>3887</c:v>
                </c:pt>
                <c:pt idx="758">
                  <c:v>3873</c:v>
                </c:pt>
                <c:pt idx="759">
                  <c:v>3798</c:v>
                </c:pt>
                <c:pt idx="760">
                  <c:v>3765</c:v>
                </c:pt>
                <c:pt idx="761">
                  <c:v>3719</c:v>
                </c:pt>
                <c:pt idx="762">
                  <c:v>3653.33</c:v>
                </c:pt>
                <c:pt idx="763">
                  <c:v>3599.67</c:v>
                </c:pt>
                <c:pt idx="764">
                  <c:v>3534.67</c:v>
                </c:pt>
                <c:pt idx="765">
                  <c:v>3503.67</c:v>
                </c:pt>
                <c:pt idx="766">
                  <c:v>3487</c:v>
                </c:pt>
                <c:pt idx="767">
                  <c:v>3440.67</c:v>
                </c:pt>
                <c:pt idx="768">
                  <c:v>3412</c:v>
                </c:pt>
                <c:pt idx="769">
                  <c:v>3362</c:v>
                </c:pt>
                <c:pt idx="770">
                  <c:v>3328.33</c:v>
                </c:pt>
                <c:pt idx="771">
                  <c:v>3296</c:v>
                </c:pt>
                <c:pt idx="772">
                  <c:v>3274.67</c:v>
                </c:pt>
                <c:pt idx="773">
                  <c:v>3207.67</c:v>
                </c:pt>
                <c:pt idx="774">
                  <c:v>3184</c:v>
                </c:pt>
                <c:pt idx="775">
                  <c:v>3134.67</c:v>
                </c:pt>
                <c:pt idx="776">
                  <c:v>3075.67</c:v>
                </c:pt>
                <c:pt idx="777">
                  <c:v>3003.33</c:v>
                </c:pt>
                <c:pt idx="778">
                  <c:v>2965.33</c:v>
                </c:pt>
                <c:pt idx="779">
                  <c:v>2878</c:v>
                </c:pt>
                <c:pt idx="780">
                  <c:v>2813.33</c:v>
                </c:pt>
                <c:pt idx="781">
                  <c:v>2744</c:v>
                </c:pt>
                <c:pt idx="782">
                  <c:v>2656.67</c:v>
                </c:pt>
                <c:pt idx="783">
                  <c:v>2587.67</c:v>
                </c:pt>
                <c:pt idx="784">
                  <c:v>2524.33</c:v>
                </c:pt>
                <c:pt idx="785">
                  <c:v>2469</c:v>
                </c:pt>
                <c:pt idx="786">
                  <c:v>2375</c:v>
                </c:pt>
                <c:pt idx="787">
                  <c:v>2321</c:v>
                </c:pt>
                <c:pt idx="788">
                  <c:v>2246</c:v>
                </c:pt>
                <c:pt idx="789">
                  <c:v>2174.67</c:v>
                </c:pt>
                <c:pt idx="790">
                  <c:v>2095.67</c:v>
                </c:pt>
                <c:pt idx="791">
                  <c:v>2047</c:v>
                </c:pt>
                <c:pt idx="792">
                  <c:v>2006.33</c:v>
                </c:pt>
                <c:pt idx="793">
                  <c:v>1947.33</c:v>
                </c:pt>
                <c:pt idx="794">
                  <c:v>1894</c:v>
                </c:pt>
                <c:pt idx="795">
                  <c:v>1845.67</c:v>
                </c:pt>
                <c:pt idx="796">
                  <c:v>1790</c:v>
                </c:pt>
                <c:pt idx="797">
                  <c:v>1741</c:v>
                </c:pt>
                <c:pt idx="798">
                  <c:v>1696.33</c:v>
                </c:pt>
                <c:pt idx="799">
                  <c:v>1648.67</c:v>
                </c:pt>
                <c:pt idx="800">
                  <c:v>1601.67</c:v>
                </c:pt>
                <c:pt idx="801">
                  <c:v>1545.67</c:v>
                </c:pt>
                <c:pt idx="802">
                  <c:v>1487</c:v>
                </c:pt>
                <c:pt idx="803">
                  <c:v>1442.67</c:v>
                </c:pt>
                <c:pt idx="804">
                  <c:v>1357.33</c:v>
                </c:pt>
                <c:pt idx="805">
                  <c:v>1291</c:v>
                </c:pt>
                <c:pt idx="806">
                  <c:v>1259.33</c:v>
                </c:pt>
                <c:pt idx="807">
                  <c:v>1182</c:v>
                </c:pt>
                <c:pt idx="808">
                  <c:v>1140.67</c:v>
                </c:pt>
                <c:pt idx="809">
                  <c:v>1073</c:v>
                </c:pt>
                <c:pt idx="810">
                  <c:v>994.33</c:v>
                </c:pt>
                <c:pt idx="811">
                  <c:v>938</c:v>
                </c:pt>
                <c:pt idx="812">
                  <c:v>918.33</c:v>
                </c:pt>
                <c:pt idx="813">
                  <c:v>854.67</c:v>
                </c:pt>
                <c:pt idx="814">
                  <c:v>799</c:v>
                </c:pt>
                <c:pt idx="815">
                  <c:v>752</c:v>
                </c:pt>
                <c:pt idx="816">
                  <c:v>726.33</c:v>
                </c:pt>
                <c:pt idx="817">
                  <c:v>679.33</c:v>
                </c:pt>
                <c:pt idx="818">
                  <c:v>635</c:v>
                </c:pt>
                <c:pt idx="819">
                  <c:v>595.33000000000004</c:v>
                </c:pt>
                <c:pt idx="820">
                  <c:v>558.33000000000004</c:v>
                </c:pt>
                <c:pt idx="821">
                  <c:v>524</c:v>
                </c:pt>
                <c:pt idx="822">
                  <c:v>510</c:v>
                </c:pt>
                <c:pt idx="823">
                  <c:v>476</c:v>
                </c:pt>
                <c:pt idx="824">
                  <c:v>448.33</c:v>
                </c:pt>
                <c:pt idx="825">
                  <c:v>410</c:v>
                </c:pt>
                <c:pt idx="826">
                  <c:v>385</c:v>
                </c:pt>
                <c:pt idx="827">
                  <c:v>362.33</c:v>
                </c:pt>
                <c:pt idx="828">
                  <c:v>328.67</c:v>
                </c:pt>
                <c:pt idx="829">
                  <c:v>283.33</c:v>
                </c:pt>
                <c:pt idx="830">
                  <c:v>263</c:v>
                </c:pt>
                <c:pt idx="831">
                  <c:v>232.33</c:v>
                </c:pt>
                <c:pt idx="832">
                  <c:v>214</c:v>
                </c:pt>
                <c:pt idx="833">
                  <c:v>177</c:v>
                </c:pt>
                <c:pt idx="834">
                  <c:v>147.66999999999999</c:v>
                </c:pt>
                <c:pt idx="835">
                  <c:v>140</c:v>
                </c:pt>
                <c:pt idx="836">
                  <c:v>106</c:v>
                </c:pt>
                <c:pt idx="837">
                  <c:v>82.67</c:v>
                </c:pt>
                <c:pt idx="838">
                  <c:v>72.67</c:v>
                </c:pt>
                <c:pt idx="839">
                  <c:v>41</c:v>
                </c:pt>
                <c:pt idx="840">
                  <c:v>25.33</c:v>
                </c:pt>
                <c:pt idx="841">
                  <c:v>3</c:v>
                </c:pt>
                <c:pt idx="842">
                  <c:v>-23.33</c:v>
                </c:pt>
                <c:pt idx="843">
                  <c:v>-9.33</c:v>
                </c:pt>
                <c:pt idx="844">
                  <c:v>-39</c:v>
                </c:pt>
                <c:pt idx="845">
                  <c:v>-59.67</c:v>
                </c:pt>
                <c:pt idx="846">
                  <c:v>-69.67</c:v>
                </c:pt>
                <c:pt idx="847">
                  <c:v>-76.67</c:v>
                </c:pt>
                <c:pt idx="848">
                  <c:v>-84</c:v>
                </c:pt>
                <c:pt idx="849">
                  <c:v>-106.33</c:v>
                </c:pt>
                <c:pt idx="850">
                  <c:v>-125</c:v>
                </c:pt>
                <c:pt idx="851">
                  <c:v>-140.66999999999999</c:v>
                </c:pt>
                <c:pt idx="852">
                  <c:v>-123.33</c:v>
                </c:pt>
                <c:pt idx="853">
                  <c:v>-156</c:v>
                </c:pt>
                <c:pt idx="854">
                  <c:v>-180.67</c:v>
                </c:pt>
                <c:pt idx="855">
                  <c:v>-181.67</c:v>
                </c:pt>
                <c:pt idx="856">
                  <c:v>-213</c:v>
                </c:pt>
                <c:pt idx="857">
                  <c:v>-202.33</c:v>
                </c:pt>
                <c:pt idx="858">
                  <c:v>-223.67</c:v>
                </c:pt>
                <c:pt idx="859">
                  <c:v>-218</c:v>
                </c:pt>
                <c:pt idx="860">
                  <c:v>-260.67</c:v>
                </c:pt>
                <c:pt idx="861">
                  <c:v>-243.33</c:v>
                </c:pt>
                <c:pt idx="862">
                  <c:v>-277.33</c:v>
                </c:pt>
                <c:pt idx="863">
                  <c:v>-297.33</c:v>
                </c:pt>
                <c:pt idx="864">
                  <c:v>-288.67</c:v>
                </c:pt>
                <c:pt idx="865">
                  <c:v>-292.33</c:v>
                </c:pt>
                <c:pt idx="866">
                  <c:v>-313.33</c:v>
                </c:pt>
                <c:pt idx="867">
                  <c:v>-315</c:v>
                </c:pt>
                <c:pt idx="868">
                  <c:v>-306.33</c:v>
                </c:pt>
                <c:pt idx="869">
                  <c:v>-325.67</c:v>
                </c:pt>
                <c:pt idx="870">
                  <c:v>-339.33</c:v>
                </c:pt>
                <c:pt idx="871">
                  <c:v>-343</c:v>
                </c:pt>
                <c:pt idx="872">
                  <c:v>-342</c:v>
                </c:pt>
                <c:pt idx="873">
                  <c:v>-357.67</c:v>
                </c:pt>
                <c:pt idx="874">
                  <c:v>-360</c:v>
                </c:pt>
                <c:pt idx="875">
                  <c:v>-359</c:v>
                </c:pt>
                <c:pt idx="876">
                  <c:v>-369.33</c:v>
                </c:pt>
                <c:pt idx="877">
                  <c:v>-389</c:v>
                </c:pt>
                <c:pt idx="878">
                  <c:v>-388.67</c:v>
                </c:pt>
                <c:pt idx="879">
                  <c:v>-388.33</c:v>
                </c:pt>
                <c:pt idx="880">
                  <c:v>-401</c:v>
                </c:pt>
                <c:pt idx="881">
                  <c:v>-385.67</c:v>
                </c:pt>
                <c:pt idx="882">
                  <c:v>-392.67</c:v>
                </c:pt>
                <c:pt idx="883">
                  <c:v>-394.33</c:v>
                </c:pt>
                <c:pt idx="884">
                  <c:v>-409</c:v>
                </c:pt>
                <c:pt idx="885">
                  <c:v>-406.67</c:v>
                </c:pt>
                <c:pt idx="886">
                  <c:v>-375.33</c:v>
                </c:pt>
                <c:pt idx="887">
                  <c:v>-419.33</c:v>
                </c:pt>
                <c:pt idx="888">
                  <c:v>-428.33</c:v>
                </c:pt>
                <c:pt idx="889">
                  <c:v>-436</c:v>
                </c:pt>
                <c:pt idx="890">
                  <c:v>-364.67</c:v>
                </c:pt>
                <c:pt idx="891">
                  <c:v>-433.33</c:v>
                </c:pt>
                <c:pt idx="892">
                  <c:v>-416.33</c:v>
                </c:pt>
                <c:pt idx="893">
                  <c:v>-432.33</c:v>
                </c:pt>
                <c:pt idx="894">
                  <c:v>-443.67</c:v>
                </c:pt>
                <c:pt idx="895">
                  <c:v>-426</c:v>
                </c:pt>
                <c:pt idx="896">
                  <c:v>-454</c:v>
                </c:pt>
                <c:pt idx="897">
                  <c:v>-441</c:v>
                </c:pt>
                <c:pt idx="898">
                  <c:v>-446.67</c:v>
                </c:pt>
                <c:pt idx="899">
                  <c:v>-456.33</c:v>
                </c:pt>
                <c:pt idx="900">
                  <c:v>-445.33</c:v>
                </c:pt>
                <c:pt idx="901">
                  <c:v>-443.67</c:v>
                </c:pt>
                <c:pt idx="902">
                  <c:v>-444</c:v>
                </c:pt>
                <c:pt idx="903">
                  <c:v>-451.33</c:v>
                </c:pt>
                <c:pt idx="904">
                  <c:v>-460</c:v>
                </c:pt>
                <c:pt idx="905">
                  <c:v>-463</c:v>
                </c:pt>
                <c:pt idx="906">
                  <c:v>-460</c:v>
                </c:pt>
                <c:pt idx="907">
                  <c:v>-470.67</c:v>
                </c:pt>
                <c:pt idx="908">
                  <c:v>-455.67</c:v>
                </c:pt>
                <c:pt idx="909">
                  <c:v>-460</c:v>
                </c:pt>
                <c:pt idx="910">
                  <c:v>-474.67</c:v>
                </c:pt>
                <c:pt idx="911">
                  <c:v>-473</c:v>
                </c:pt>
                <c:pt idx="912">
                  <c:v>-470.33</c:v>
                </c:pt>
                <c:pt idx="913">
                  <c:v>-468.33</c:v>
                </c:pt>
                <c:pt idx="914">
                  <c:v>-471.33</c:v>
                </c:pt>
                <c:pt idx="915">
                  <c:v>-482</c:v>
                </c:pt>
                <c:pt idx="916">
                  <c:v>-477.33</c:v>
                </c:pt>
                <c:pt idx="917">
                  <c:v>-486.67</c:v>
                </c:pt>
                <c:pt idx="918">
                  <c:v>-478.67</c:v>
                </c:pt>
                <c:pt idx="919">
                  <c:v>-482</c:v>
                </c:pt>
                <c:pt idx="920">
                  <c:v>-496</c:v>
                </c:pt>
                <c:pt idx="921">
                  <c:v>-490.67</c:v>
                </c:pt>
                <c:pt idx="922">
                  <c:v>-501.67</c:v>
                </c:pt>
                <c:pt idx="923">
                  <c:v>-485.67</c:v>
                </c:pt>
                <c:pt idx="924">
                  <c:v>-501.33</c:v>
                </c:pt>
                <c:pt idx="925">
                  <c:v>-497</c:v>
                </c:pt>
                <c:pt idx="926">
                  <c:v>-498.33</c:v>
                </c:pt>
                <c:pt idx="927">
                  <c:v>-498.33</c:v>
                </c:pt>
                <c:pt idx="928">
                  <c:v>-479</c:v>
                </c:pt>
                <c:pt idx="929">
                  <c:v>-496.67</c:v>
                </c:pt>
                <c:pt idx="930">
                  <c:v>-499</c:v>
                </c:pt>
                <c:pt idx="931">
                  <c:v>-504.67</c:v>
                </c:pt>
                <c:pt idx="932">
                  <c:v>-497.33</c:v>
                </c:pt>
                <c:pt idx="933">
                  <c:v>-494</c:v>
                </c:pt>
                <c:pt idx="934">
                  <c:v>-499.33</c:v>
                </c:pt>
                <c:pt idx="935">
                  <c:v>-497</c:v>
                </c:pt>
                <c:pt idx="936">
                  <c:v>-494.33</c:v>
                </c:pt>
                <c:pt idx="937">
                  <c:v>-484.33</c:v>
                </c:pt>
                <c:pt idx="938">
                  <c:v>-472.33</c:v>
                </c:pt>
                <c:pt idx="939">
                  <c:v>-463</c:v>
                </c:pt>
                <c:pt idx="940">
                  <c:v>-450.67</c:v>
                </c:pt>
                <c:pt idx="941">
                  <c:v>-467.33</c:v>
                </c:pt>
                <c:pt idx="942">
                  <c:v>-490</c:v>
                </c:pt>
                <c:pt idx="943">
                  <c:v>-496</c:v>
                </c:pt>
                <c:pt idx="944">
                  <c:v>-482.33</c:v>
                </c:pt>
                <c:pt idx="945">
                  <c:v>-511</c:v>
                </c:pt>
                <c:pt idx="946">
                  <c:v>-514.66999999999996</c:v>
                </c:pt>
                <c:pt idx="947">
                  <c:v>-513</c:v>
                </c:pt>
                <c:pt idx="948">
                  <c:v>-501.67</c:v>
                </c:pt>
                <c:pt idx="949">
                  <c:v>-522.66999999999996</c:v>
                </c:pt>
                <c:pt idx="950">
                  <c:v>-525</c:v>
                </c:pt>
                <c:pt idx="951">
                  <c:v>-517.33000000000004</c:v>
                </c:pt>
                <c:pt idx="952">
                  <c:v>-521.33000000000004</c:v>
                </c:pt>
                <c:pt idx="953">
                  <c:v>-522.66999999999996</c:v>
                </c:pt>
                <c:pt idx="954">
                  <c:v>-523.66999999999996</c:v>
                </c:pt>
                <c:pt idx="955">
                  <c:v>-507.33</c:v>
                </c:pt>
                <c:pt idx="956">
                  <c:v>-526.33000000000004</c:v>
                </c:pt>
                <c:pt idx="957">
                  <c:v>-523.33000000000004</c:v>
                </c:pt>
                <c:pt idx="958">
                  <c:v>-524.66999999999996</c:v>
                </c:pt>
                <c:pt idx="959">
                  <c:v>-523.33000000000004</c:v>
                </c:pt>
                <c:pt idx="960">
                  <c:v>-523</c:v>
                </c:pt>
                <c:pt idx="961">
                  <c:v>-521.33000000000004</c:v>
                </c:pt>
                <c:pt idx="962">
                  <c:v>-530.33000000000004</c:v>
                </c:pt>
                <c:pt idx="963">
                  <c:v>-534.66999999999996</c:v>
                </c:pt>
                <c:pt idx="964">
                  <c:v>-515</c:v>
                </c:pt>
                <c:pt idx="965">
                  <c:v>-536.33000000000004</c:v>
                </c:pt>
                <c:pt idx="966">
                  <c:v>-516.66999999999996</c:v>
                </c:pt>
                <c:pt idx="967">
                  <c:v>-517.66999999999996</c:v>
                </c:pt>
                <c:pt idx="968">
                  <c:v>-531.33000000000004</c:v>
                </c:pt>
                <c:pt idx="969">
                  <c:v>-526.33000000000004</c:v>
                </c:pt>
                <c:pt idx="970">
                  <c:v>-508.67</c:v>
                </c:pt>
                <c:pt idx="971">
                  <c:v>-508</c:v>
                </c:pt>
                <c:pt idx="972">
                  <c:v>-530.66999999999996</c:v>
                </c:pt>
                <c:pt idx="973">
                  <c:v>-521</c:v>
                </c:pt>
                <c:pt idx="974">
                  <c:v>-524.33000000000004</c:v>
                </c:pt>
                <c:pt idx="975">
                  <c:v>-518.66999999999996</c:v>
                </c:pt>
                <c:pt idx="976">
                  <c:v>-491.33</c:v>
                </c:pt>
                <c:pt idx="977">
                  <c:v>-509.33</c:v>
                </c:pt>
                <c:pt idx="978">
                  <c:v>-508.33</c:v>
                </c:pt>
                <c:pt idx="979">
                  <c:v>-523.33000000000004</c:v>
                </c:pt>
                <c:pt idx="980">
                  <c:v>-524.33000000000004</c:v>
                </c:pt>
                <c:pt idx="981">
                  <c:v>-514</c:v>
                </c:pt>
                <c:pt idx="982">
                  <c:v>-508.67</c:v>
                </c:pt>
                <c:pt idx="983">
                  <c:v>-515.66999999999996</c:v>
                </c:pt>
                <c:pt idx="984">
                  <c:v>-515.33000000000004</c:v>
                </c:pt>
                <c:pt idx="985">
                  <c:v>-517.33000000000004</c:v>
                </c:pt>
                <c:pt idx="986">
                  <c:v>-514</c:v>
                </c:pt>
                <c:pt idx="987">
                  <c:v>-520.33000000000004</c:v>
                </c:pt>
                <c:pt idx="988">
                  <c:v>-513</c:v>
                </c:pt>
                <c:pt idx="989">
                  <c:v>-520.33000000000004</c:v>
                </c:pt>
                <c:pt idx="990">
                  <c:v>-527.66999999999996</c:v>
                </c:pt>
                <c:pt idx="991">
                  <c:v>-525.66999999999996</c:v>
                </c:pt>
                <c:pt idx="992">
                  <c:v>-517</c:v>
                </c:pt>
                <c:pt idx="993">
                  <c:v>-518.33000000000004</c:v>
                </c:pt>
                <c:pt idx="994">
                  <c:v>-515.33000000000004</c:v>
                </c:pt>
                <c:pt idx="995">
                  <c:v>-518</c:v>
                </c:pt>
                <c:pt idx="996">
                  <c:v>-519.66999999999996</c:v>
                </c:pt>
                <c:pt idx="997">
                  <c:v>-522</c:v>
                </c:pt>
                <c:pt idx="998">
                  <c:v>-523.66999999999996</c:v>
                </c:pt>
                <c:pt idx="999">
                  <c:v>-531</c:v>
                </c:pt>
                <c:pt idx="1000">
                  <c:v>-523.33000000000004</c:v>
                </c:pt>
                <c:pt idx="1001">
                  <c:v>-506.33</c:v>
                </c:pt>
                <c:pt idx="1002">
                  <c:v>-524.33000000000004</c:v>
                </c:pt>
                <c:pt idx="1003">
                  <c:v>-507.67</c:v>
                </c:pt>
                <c:pt idx="1004">
                  <c:v>-516.33000000000004</c:v>
                </c:pt>
                <c:pt idx="1005">
                  <c:v>-536.33000000000004</c:v>
                </c:pt>
                <c:pt idx="1006">
                  <c:v>-508</c:v>
                </c:pt>
                <c:pt idx="1007">
                  <c:v>-528</c:v>
                </c:pt>
                <c:pt idx="1008">
                  <c:v>-521.66999999999996</c:v>
                </c:pt>
                <c:pt idx="1009">
                  <c:v>-525</c:v>
                </c:pt>
                <c:pt idx="1010">
                  <c:v>-523.66999999999996</c:v>
                </c:pt>
                <c:pt idx="1011">
                  <c:v>-496</c:v>
                </c:pt>
                <c:pt idx="1012">
                  <c:v>-535.33000000000004</c:v>
                </c:pt>
                <c:pt idx="1013">
                  <c:v>-526</c:v>
                </c:pt>
                <c:pt idx="1014">
                  <c:v>-528</c:v>
                </c:pt>
                <c:pt idx="1015">
                  <c:v>-528.33000000000004</c:v>
                </c:pt>
                <c:pt idx="1016">
                  <c:v>-528.66999999999996</c:v>
                </c:pt>
                <c:pt idx="1017">
                  <c:v>-518</c:v>
                </c:pt>
                <c:pt idx="1018">
                  <c:v>-544.66999999999996</c:v>
                </c:pt>
                <c:pt idx="1019">
                  <c:v>-521.33000000000004</c:v>
                </c:pt>
                <c:pt idx="1020">
                  <c:v>-542.66999999999996</c:v>
                </c:pt>
                <c:pt idx="1021">
                  <c:v>-523.33000000000004</c:v>
                </c:pt>
                <c:pt idx="1022">
                  <c:v>-522.66999999999996</c:v>
                </c:pt>
                <c:pt idx="1023">
                  <c:v>-534</c:v>
                </c:pt>
                <c:pt idx="1024">
                  <c:v>-596</c:v>
                </c:pt>
                <c:pt idx="1025">
                  <c:v>-602</c:v>
                </c:pt>
                <c:pt idx="1026">
                  <c:v>-609</c:v>
                </c:pt>
                <c:pt idx="1027">
                  <c:v>-598</c:v>
                </c:pt>
                <c:pt idx="1028">
                  <c:v>-341.33</c:v>
                </c:pt>
                <c:pt idx="1029">
                  <c:v>-333.67</c:v>
                </c:pt>
                <c:pt idx="1030">
                  <c:v>-307</c:v>
                </c:pt>
                <c:pt idx="1031">
                  <c:v>-291</c:v>
                </c:pt>
                <c:pt idx="1032">
                  <c:v>-248</c:v>
                </c:pt>
                <c:pt idx="1033">
                  <c:v>-196.33</c:v>
                </c:pt>
                <c:pt idx="1034">
                  <c:v>-539</c:v>
                </c:pt>
                <c:pt idx="1035">
                  <c:v>-532.33000000000004</c:v>
                </c:pt>
                <c:pt idx="1036">
                  <c:v>-539.33000000000004</c:v>
                </c:pt>
                <c:pt idx="1037">
                  <c:v>-538</c:v>
                </c:pt>
                <c:pt idx="1038">
                  <c:v>-534</c:v>
                </c:pt>
                <c:pt idx="1039">
                  <c:v>-536.33000000000004</c:v>
                </c:pt>
                <c:pt idx="1040">
                  <c:v>-606.33000000000004</c:v>
                </c:pt>
                <c:pt idx="1041">
                  <c:v>-603</c:v>
                </c:pt>
                <c:pt idx="1042">
                  <c:v>-604.33000000000004</c:v>
                </c:pt>
                <c:pt idx="1043">
                  <c:v>-605</c:v>
                </c:pt>
              </c:numCache>
            </c:numRef>
          </c:yVal>
          <c:smooth val="1"/>
        </c:ser>
        <c:ser>
          <c:idx val="3"/>
          <c:order val="5"/>
          <c:tx>
            <c:strRef>
              <c:f>גיליון1!$D$15:$F$15</c:f>
              <c:strCache>
                <c:ptCount val="3"/>
                <c:pt idx="0">
                  <c:v>30</c:v>
                </c:pt>
                <c:pt idx="1">
                  <c:v>coli</c:v>
                </c:pt>
                <c:pt idx="2">
                  <c:v>2</c:v>
                </c:pt>
              </c:strCache>
            </c:strRef>
          </c:tx>
          <c:spPr>
            <a:ln w="19050" cap="rnd">
              <a:solidFill>
                <a:srgbClr val="92D050"/>
              </a:solidFill>
              <a:prstDash val="sysDot"/>
              <a:round/>
            </a:ln>
            <a:effectLst/>
          </c:spPr>
          <c:marker>
            <c:symbol val="none"/>
          </c:marker>
          <c:xVal>
            <c:numRef>
              <c:f>גיליון1!$G$1:$ANJ$1</c:f>
              <c:numCache>
                <c:formatCode>General</c:formatCode>
                <c:ptCount val="1044"/>
                <c:pt idx="0">
                  <c:v>160.70099999999999</c:v>
                </c:pt>
                <c:pt idx="1">
                  <c:v>166.74199999999999</c:v>
                </c:pt>
                <c:pt idx="2">
                  <c:v>172.77699999999999</c:v>
                </c:pt>
                <c:pt idx="3">
                  <c:v>178.80500000000001</c:v>
                </c:pt>
                <c:pt idx="4">
                  <c:v>184.82599999999999</c:v>
                </c:pt>
                <c:pt idx="5">
                  <c:v>190.84100000000001</c:v>
                </c:pt>
                <c:pt idx="6">
                  <c:v>196.84899999999999</c:v>
                </c:pt>
                <c:pt idx="7">
                  <c:v>202.85</c:v>
                </c:pt>
                <c:pt idx="8">
                  <c:v>208.845</c:v>
                </c:pt>
                <c:pt idx="9">
                  <c:v>214.833</c:v>
                </c:pt>
                <c:pt idx="10">
                  <c:v>220.815</c:v>
                </c:pt>
                <c:pt idx="11">
                  <c:v>226.78899999999999</c:v>
                </c:pt>
                <c:pt idx="12">
                  <c:v>232.75800000000001</c:v>
                </c:pt>
                <c:pt idx="13">
                  <c:v>238.71899999999999</c:v>
                </c:pt>
                <c:pt idx="14">
                  <c:v>244.67400000000001</c:v>
                </c:pt>
                <c:pt idx="15">
                  <c:v>250.62299999999999</c:v>
                </c:pt>
                <c:pt idx="16">
                  <c:v>256.565</c:v>
                </c:pt>
                <c:pt idx="17">
                  <c:v>262.5</c:v>
                </c:pt>
                <c:pt idx="18">
                  <c:v>268.42899999999997</c:v>
                </c:pt>
                <c:pt idx="19">
                  <c:v>274.351</c:v>
                </c:pt>
                <c:pt idx="20">
                  <c:v>280.267</c:v>
                </c:pt>
                <c:pt idx="21">
                  <c:v>286.17599999999999</c:v>
                </c:pt>
                <c:pt idx="22">
                  <c:v>292.07900000000001</c:v>
                </c:pt>
                <c:pt idx="23">
                  <c:v>297.97500000000002</c:v>
                </c:pt>
                <c:pt idx="24">
                  <c:v>303.86500000000001</c:v>
                </c:pt>
                <c:pt idx="25">
                  <c:v>309.74799999999999</c:v>
                </c:pt>
                <c:pt idx="26">
                  <c:v>315.625</c:v>
                </c:pt>
                <c:pt idx="27">
                  <c:v>321.495</c:v>
                </c:pt>
                <c:pt idx="28">
                  <c:v>327.35899999999998</c:v>
                </c:pt>
                <c:pt idx="29">
                  <c:v>333.21699999999998</c:v>
                </c:pt>
                <c:pt idx="30">
                  <c:v>339.06799999999998</c:v>
                </c:pt>
                <c:pt idx="31">
                  <c:v>344.91199999999998</c:v>
                </c:pt>
                <c:pt idx="32">
                  <c:v>350.75099999999998</c:v>
                </c:pt>
                <c:pt idx="33">
                  <c:v>356.58300000000003</c:v>
                </c:pt>
                <c:pt idx="34">
                  <c:v>362.40800000000002</c:v>
                </c:pt>
                <c:pt idx="35">
                  <c:v>368.22699999999998</c:v>
                </c:pt>
                <c:pt idx="36">
                  <c:v>374.04</c:v>
                </c:pt>
                <c:pt idx="37">
                  <c:v>379.84699999999998</c:v>
                </c:pt>
                <c:pt idx="38">
                  <c:v>385.64699999999999</c:v>
                </c:pt>
                <c:pt idx="39">
                  <c:v>391.44</c:v>
                </c:pt>
                <c:pt idx="40">
                  <c:v>397.22800000000001</c:v>
                </c:pt>
                <c:pt idx="41">
                  <c:v>403.00900000000001</c:v>
                </c:pt>
                <c:pt idx="42">
                  <c:v>408.78399999999999</c:v>
                </c:pt>
                <c:pt idx="43">
                  <c:v>414.553</c:v>
                </c:pt>
                <c:pt idx="44">
                  <c:v>420.315</c:v>
                </c:pt>
                <c:pt idx="45">
                  <c:v>426.07100000000003</c:v>
                </c:pt>
                <c:pt idx="46">
                  <c:v>431.82100000000003</c:v>
                </c:pt>
                <c:pt idx="47">
                  <c:v>437.565</c:v>
                </c:pt>
                <c:pt idx="48">
                  <c:v>443.30200000000002</c:v>
                </c:pt>
                <c:pt idx="49">
                  <c:v>449.03300000000002</c:v>
                </c:pt>
                <c:pt idx="50">
                  <c:v>454.75799999999998</c:v>
                </c:pt>
                <c:pt idx="51">
                  <c:v>460.47699999999998</c:v>
                </c:pt>
                <c:pt idx="52">
                  <c:v>466.18900000000002</c:v>
                </c:pt>
                <c:pt idx="53">
                  <c:v>471.89600000000002</c:v>
                </c:pt>
                <c:pt idx="54">
                  <c:v>477.596</c:v>
                </c:pt>
                <c:pt idx="55">
                  <c:v>483.29</c:v>
                </c:pt>
                <c:pt idx="56">
                  <c:v>488.97800000000001</c:v>
                </c:pt>
                <c:pt idx="57">
                  <c:v>494.66</c:v>
                </c:pt>
                <c:pt idx="58">
                  <c:v>500.33499999999998</c:v>
                </c:pt>
                <c:pt idx="59">
                  <c:v>506.005</c:v>
                </c:pt>
                <c:pt idx="60">
                  <c:v>511.66800000000001</c:v>
                </c:pt>
                <c:pt idx="61">
                  <c:v>517.32500000000005</c:v>
                </c:pt>
                <c:pt idx="62">
                  <c:v>522.97699999999998</c:v>
                </c:pt>
                <c:pt idx="63">
                  <c:v>528.62199999999996</c:v>
                </c:pt>
                <c:pt idx="64">
                  <c:v>534.26099999999997</c:v>
                </c:pt>
                <c:pt idx="65">
                  <c:v>539.89400000000001</c:v>
                </c:pt>
                <c:pt idx="66">
                  <c:v>545.52099999999996</c:v>
                </c:pt>
                <c:pt idx="67">
                  <c:v>551.14099999999996</c:v>
                </c:pt>
                <c:pt idx="68">
                  <c:v>556.75599999999997</c:v>
                </c:pt>
                <c:pt idx="69">
                  <c:v>562.36500000000001</c:v>
                </c:pt>
                <c:pt idx="70">
                  <c:v>567.96799999999996</c:v>
                </c:pt>
                <c:pt idx="71">
                  <c:v>573.56500000000005</c:v>
                </c:pt>
                <c:pt idx="72">
                  <c:v>579.15499999999997</c:v>
                </c:pt>
                <c:pt idx="73">
                  <c:v>584.74</c:v>
                </c:pt>
                <c:pt idx="74">
                  <c:v>590.31899999999996</c:v>
                </c:pt>
                <c:pt idx="75">
                  <c:v>595.89200000000005</c:v>
                </c:pt>
                <c:pt idx="76">
                  <c:v>601.45899999999995</c:v>
                </c:pt>
                <c:pt idx="77">
                  <c:v>607.02</c:v>
                </c:pt>
                <c:pt idx="78">
                  <c:v>612.57500000000005</c:v>
                </c:pt>
                <c:pt idx="79">
                  <c:v>618.12400000000002</c:v>
                </c:pt>
                <c:pt idx="80">
                  <c:v>623.66700000000003</c:v>
                </c:pt>
                <c:pt idx="81">
                  <c:v>629.20399999999995</c:v>
                </c:pt>
                <c:pt idx="82">
                  <c:v>634.73500000000001</c:v>
                </c:pt>
                <c:pt idx="83">
                  <c:v>640.26099999999997</c:v>
                </c:pt>
                <c:pt idx="84">
                  <c:v>645.78099999999995</c:v>
                </c:pt>
                <c:pt idx="85">
                  <c:v>651.29399999999998</c:v>
                </c:pt>
                <c:pt idx="86">
                  <c:v>656.80200000000002</c:v>
                </c:pt>
                <c:pt idx="87">
                  <c:v>662.30399999999997</c:v>
                </c:pt>
                <c:pt idx="88">
                  <c:v>667.8</c:v>
                </c:pt>
                <c:pt idx="89">
                  <c:v>673.29</c:v>
                </c:pt>
                <c:pt idx="90">
                  <c:v>678.77499999999998</c:v>
                </c:pt>
                <c:pt idx="91">
                  <c:v>684.25400000000002</c:v>
                </c:pt>
                <c:pt idx="92">
                  <c:v>689.726</c:v>
                </c:pt>
                <c:pt idx="93">
                  <c:v>695.19299999999998</c:v>
                </c:pt>
                <c:pt idx="94">
                  <c:v>700.65499999999997</c:v>
                </c:pt>
                <c:pt idx="95">
                  <c:v>706.11</c:v>
                </c:pt>
                <c:pt idx="96">
                  <c:v>711.56</c:v>
                </c:pt>
                <c:pt idx="97">
                  <c:v>717.00400000000002</c:v>
                </c:pt>
                <c:pt idx="98">
                  <c:v>722.44200000000001</c:v>
                </c:pt>
                <c:pt idx="99">
                  <c:v>727.87400000000002</c:v>
                </c:pt>
                <c:pt idx="100">
                  <c:v>733.30100000000004</c:v>
                </c:pt>
                <c:pt idx="101">
                  <c:v>738.72199999999998</c:v>
                </c:pt>
                <c:pt idx="102">
                  <c:v>744.13699999999994</c:v>
                </c:pt>
                <c:pt idx="103">
                  <c:v>749.54700000000003</c:v>
                </c:pt>
                <c:pt idx="104">
                  <c:v>754.95100000000002</c:v>
                </c:pt>
                <c:pt idx="105">
                  <c:v>760.34900000000005</c:v>
                </c:pt>
                <c:pt idx="106">
                  <c:v>765.74099999999999</c:v>
                </c:pt>
                <c:pt idx="107">
                  <c:v>771.12800000000004</c:v>
                </c:pt>
                <c:pt idx="108">
                  <c:v>776.50900000000001</c:v>
                </c:pt>
                <c:pt idx="109">
                  <c:v>781.88499999999999</c:v>
                </c:pt>
                <c:pt idx="110">
                  <c:v>787.25400000000002</c:v>
                </c:pt>
                <c:pt idx="111">
                  <c:v>792.61800000000005</c:v>
                </c:pt>
                <c:pt idx="112">
                  <c:v>797.97699999999998</c:v>
                </c:pt>
                <c:pt idx="113">
                  <c:v>803.33</c:v>
                </c:pt>
                <c:pt idx="114">
                  <c:v>808.67700000000002</c:v>
                </c:pt>
                <c:pt idx="115">
                  <c:v>814.01900000000001</c:v>
                </c:pt>
                <c:pt idx="116">
                  <c:v>819.35500000000002</c:v>
                </c:pt>
                <c:pt idx="117">
                  <c:v>824.68600000000004</c:v>
                </c:pt>
                <c:pt idx="118">
                  <c:v>830.01099999999997</c:v>
                </c:pt>
                <c:pt idx="119">
                  <c:v>835.33</c:v>
                </c:pt>
                <c:pt idx="120">
                  <c:v>840.64400000000001</c:v>
                </c:pt>
                <c:pt idx="121">
                  <c:v>845.952</c:v>
                </c:pt>
                <c:pt idx="122">
                  <c:v>851.255</c:v>
                </c:pt>
                <c:pt idx="123">
                  <c:v>856.55200000000002</c:v>
                </c:pt>
                <c:pt idx="124">
                  <c:v>861.84400000000005</c:v>
                </c:pt>
                <c:pt idx="125">
                  <c:v>867.13</c:v>
                </c:pt>
                <c:pt idx="126">
                  <c:v>872.41</c:v>
                </c:pt>
                <c:pt idx="127">
                  <c:v>877.68600000000004</c:v>
                </c:pt>
                <c:pt idx="128">
                  <c:v>882.95500000000004</c:v>
                </c:pt>
                <c:pt idx="129">
                  <c:v>888.21900000000005</c:v>
                </c:pt>
                <c:pt idx="130">
                  <c:v>893.47799999999995</c:v>
                </c:pt>
                <c:pt idx="131">
                  <c:v>898.73099999999999</c:v>
                </c:pt>
                <c:pt idx="132">
                  <c:v>903.97900000000004</c:v>
                </c:pt>
                <c:pt idx="133">
                  <c:v>909.221</c:v>
                </c:pt>
                <c:pt idx="134">
                  <c:v>914.45799999999997</c:v>
                </c:pt>
                <c:pt idx="135">
                  <c:v>919.69</c:v>
                </c:pt>
                <c:pt idx="136">
                  <c:v>924.91600000000005</c:v>
                </c:pt>
                <c:pt idx="137">
                  <c:v>930.13599999999997</c:v>
                </c:pt>
                <c:pt idx="138">
                  <c:v>935.351</c:v>
                </c:pt>
                <c:pt idx="139">
                  <c:v>940.56100000000004</c:v>
                </c:pt>
                <c:pt idx="140">
                  <c:v>945.76599999999996</c:v>
                </c:pt>
                <c:pt idx="141">
                  <c:v>950.96500000000003</c:v>
                </c:pt>
                <c:pt idx="142">
                  <c:v>956.15800000000002</c:v>
                </c:pt>
                <c:pt idx="143">
                  <c:v>961.34699999999998</c:v>
                </c:pt>
                <c:pt idx="144">
                  <c:v>966.529</c:v>
                </c:pt>
                <c:pt idx="145">
                  <c:v>971.70699999999999</c:v>
                </c:pt>
                <c:pt idx="146">
                  <c:v>976.87900000000002</c:v>
                </c:pt>
                <c:pt idx="147">
                  <c:v>982.04600000000005</c:v>
                </c:pt>
                <c:pt idx="148">
                  <c:v>987.20799999999997</c:v>
                </c:pt>
                <c:pt idx="149">
                  <c:v>992.36400000000003</c:v>
                </c:pt>
                <c:pt idx="150">
                  <c:v>997.51499999999999</c:v>
                </c:pt>
                <c:pt idx="151">
                  <c:v>1002.66</c:v>
                </c:pt>
                <c:pt idx="152">
                  <c:v>1007.801</c:v>
                </c:pt>
                <c:pt idx="153">
                  <c:v>1012.936</c:v>
                </c:pt>
                <c:pt idx="154">
                  <c:v>1018.066</c:v>
                </c:pt>
                <c:pt idx="155">
                  <c:v>1023.19</c:v>
                </c:pt>
                <c:pt idx="156">
                  <c:v>1028.309</c:v>
                </c:pt>
                <c:pt idx="157">
                  <c:v>1033.423</c:v>
                </c:pt>
                <c:pt idx="158">
                  <c:v>1038.5319999999999</c:v>
                </c:pt>
                <c:pt idx="159">
                  <c:v>1043.636</c:v>
                </c:pt>
                <c:pt idx="160">
                  <c:v>1048.7339999999999</c:v>
                </c:pt>
                <c:pt idx="161">
                  <c:v>1053.827</c:v>
                </c:pt>
                <c:pt idx="162">
                  <c:v>1058.915</c:v>
                </c:pt>
                <c:pt idx="163">
                  <c:v>1063.998</c:v>
                </c:pt>
                <c:pt idx="164">
                  <c:v>1069.075</c:v>
                </c:pt>
                <c:pt idx="165">
                  <c:v>1074.1469999999999</c:v>
                </c:pt>
                <c:pt idx="166">
                  <c:v>1079.2139999999999</c:v>
                </c:pt>
                <c:pt idx="167">
                  <c:v>1084.2760000000001</c:v>
                </c:pt>
                <c:pt idx="168">
                  <c:v>1089.3330000000001</c:v>
                </c:pt>
                <c:pt idx="169">
                  <c:v>1094.385</c:v>
                </c:pt>
                <c:pt idx="170">
                  <c:v>1099.431</c:v>
                </c:pt>
                <c:pt idx="171">
                  <c:v>1104.472</c:v>
                </c:pt>
                <c:pt idx="172">
                  <c:v>1109.509</c:v>
                </c:pt>
                <c:pt idx="173">
                  <c:v>1114.54</c:v>
                </c:pt>
                <c:pt idx="174">
                  <c:v>1119.5650000000001</c:v>
                </c:pt>
                <c:pt idx="175">
                  <c:v>1124.586</c:v>
                </c:pt>
                <c:pt idx="176">
                  <c:v>1129.6020000000001</c:v>
                </c:pt>
                <c:pt idx="177">
                  <c:v>1134.6130000000001</c:v>
                </c:pt>
                <c:pt idx="178">
                  <c:v>1139.6179999999999</c:v>
                </c:pt>
                <c:pt idx="179">
                  <c:v>1144.6189999999999</c:v>
                </c:pt>
                <c:pt idx="180">
                  <c:v>1149.614</c:v>
                </c:pt>
                <c:pt idx="181">
                  <c:v>1154.604</c:v>
                </c:pt>
                <c:pt idx="182">
                  <c:v>1159.5889999999999</c:v>
                </c:pt>
                <c:pt idx="183">
                  <c:v>1164.57</c:v>
                </c:pt>
                <c:pt idx="184">
                  <c:v>1169.5450000000001</c:v>
                </c:pt>
                <c:pt idx="185">
                  <c:v>1174.5150000000001</c:v>
                </c:pt>
                <c:pt idx="186">
                  <c:v>1179.48</c:v>
                </c:pt>
                <c:pt idx="187">
                  <c:v>1184.44</c:v>
                </c:pt>
                <c:pt idx="188">
                  <c:v>1189.395</c:v>
                </c:pt>
                <c:pt idx="189">
                  <c:v>1194.345</c:v>
                </c:pt>
                <c:pt idx="190">
                  <c:v>1199.29</c:v>
                </c:pt>
                <c:pt idx="191">
                  <c:v>1204.23</c:v>
                </c:pt>
                <c:pt idx="192">
                  <c:v>1209.165</c:v>
                </c:pt>
                <c:pt idx="193">
                  <c:v>1214.095</c:v>
                </c:pt>
                <c:pt idx="194">
                  <c:v>1219.021</c:v>
                </c:pt>
                <c:pt idx="195">
                  <c:v>1223.941</c:v>
                </c:pt>
                <c:pt idx="196">
                  <c:v>1228.856</c:v>
                </c:pt>
                <c:pt idx="197">
                  <c:v>1233.7660000000001</c:v>
                </c:pt>
                <c:pt idx="198">
                  <c:v>1238.672</c:v>
                </c:pt>
                <c:pt idx="199">
                  <c:v>1243.5719999999999</c:v>
                </c:pt>
                <c:pt idx="200">
                  <c:v>1248.4670000000001</c:v>
                </c:pt>
                <c:pt idx="201">
                  <c:v>1253.3579999999999</c:v>
                </c:pt>
                <c:pt idx="202">
                  <c:v>1258.2439999999999</c:v>
                </c:pt>
                <c:pt idx="203">
                  <c:v>1263.124</c:v>
                </c:pt>
                <c:pt idx="204">
                  <c:v>1268</c:v>
                </c:pt>
                <c:pt idx="205">
                  <c:v>1272.8710000000001</c:v>
                </c:pt>
                <c:pt idx="206">
                  <c:v>1277.7370000000001</c:v>
                </c:pt>
                <c:pt idx="207">
                  <c:v>1282.5989999999999</c:v>
                </c:pt>
                <c:pt idx="208">
                  <c:v>1287.4549999999999</c:v>
                </c:pt>
                <c:pt idx="209">
                  <c:v>1292.306</c:v>
                </c:pt>
                <c:pt idx="210">
                  <c:v>1297.153</c:v>
                </c:pt>
                <c:pt idx="211">
                  <c:v>1301.9949999999999</c:v>
                </c:pt>
                <c:pt idx="212">
                  <c:v>1306.8320000000001</c:v>
                </c:pt>
                <c:pt idx="213">
                  <c:v>1311.664</c:v>
                </c:pt>
                <c:pt idx="214">
                  <c:v>1316.491</c:v>
                </c:pt>
                <c:pt idx="215">
                  <c:v>1321.3140000000001</c:v>
                </c:pt>
                <c:pt idx="216">
                  <c:v>1326.1320000000001</c:v>
                </c:pt>
                <c:pt idx="217">
                  <c:v>1330.9449999999999</c:v>
                </c:pt>
                <c:pt idx="218">
                  <c:v>1335.7529999999999</c:v>
                </c:pt>
                <c:pt idx="219">
                  <c:v>1340.556</c:v>
                </c:pt>
                <c:pt idx="220">
                  <c:v>1345.354</c:v>
                </c:pt>
                <c:pt idx="221">
                  <c:v>1350.1479999999999</c:v>
                </c:pt>
                <c:pt idx="222">
                  <c:v>1354.9369999999999</c:v>
                </c:pt>
                <c:pt idx="223">
                  <c:v>1359.722</c:v>
                </c:pt>
                <c:pt idx="224">
                  <c:v>1364.501</c:v>
                </c:pt>
                <c:pt idx="225">
                  <c:v>1369.2760000000001</c:v>
                </c:pt>
                <c:pt idx="226">
                  <c:v>1374.046</c:v>
                </c:pt>
                <c:pt idx="227">
                  <c:v>1378.8109999999999</c:v>
                </c:pt>
                <c:pt idx="228">
                  <c:v>1383.5719999999999</c:v>
                </c:pt>
                <c:pt idx="229">
                  <c:v>1388.327</c:v>
                </c:pt>
                <c:pt idx="230">
                  <c:v>1393.079</c:v>
                </c:pt>
                <c:pt idx="231">
                  <c:v>1397.825</c:v>
                </c:pt>
                <c:pt idx="232">
                  <c:v>1402.567</c:v>
                </c:pt>
                <c:pt idx="233">
                  <c:v>1407.3040000000001</c:v>
                </c:pt>
                <c:pt idx="234">
                  <c:v>1412.0360000000001</c:v>
                </c:pt>
                <c:pt idx="235">
                  <c:v>1416.7639999999999</c:v>
                </c:pt>
                <c:pt idx="236">
                  <c:v>1421.4870000000001</c:v>
                </c:pt>
                <c:pt idx="237">
                  <c:v>1426.2049999999999</c:v>
                </c:pt>
                <c:pt idx="238">
                  <c:v>1430.9190000000001</c:v>
                </c:pt>
                <c:pt idx="239">
                  <c:v>1435.6279999999999</c:v>
                </c:pt>
                <c:pt idx="240">
                  <c:v>1440.3330000000001</c:v>
                </c:pt>
                <c:pt idx="241">
                  <c:v>1445.0319999999999</c:v>
                </c:pt>
                <c:pt idx="242">
                  <c:v>1449.7270000000001</c:v>
                </c:pt>
                <c:pt idx="243">
                  <c:v>1454.4179999999999</c:v>
                </c:pt>
                <c:pt idx="244">
                  <c:v>1459.104</c:v>
                </c:pt>
                <c:pt idx="245">
                  <c:v>1463.7850000000001</c:v>
                </c:pt>
                <c:pt idx="246">
                  <c:v>1468.462</c:v>
                </c:pt>
                <c:pt idx="247">
                  <c:v>1473.134</c:v>
                </c:pt>
                <c:pt idx="248">
                  <c:v>1477.8019999999999</c:v>
                </c:pt>
                <c:pt idx="249">
                  <c:v>1482.4649999999999</c:v>
                </c:pt>
                <c:pt idx="250">
                  <c:v>1487.123</c:v>
                </c:pt>
                <c:pt idx="251">
                  <c:v>1491.777</c:v>
                </c:pt>
                <c:pt idx="252">
                  <c:v>1496.4259999999999</c:v>
                </c:pt>
                <c:pt idx="253">
                  <c:v>1501.0709999999999</c:v>
                </c:pt>
                <c:pt idx="254">
                  <c:v>1505.711</c:v>
                </c:pt>
                <c:pt idx="255">
                  <c:v>1510.347</c:v>
                </c:pt>
                <c:pt idx="256">
                  <c:v>1514.9780000000001</c:v>
                </c:pt>
                <c:pt idx="257">
                  <c:v>1519.604</c:v>
                </c:pt>
                <c:pt idx="258">
                  <c:v>1524.2260000000001</c:v>
                </c:pt>
                <c:pt idx="259">
                  <c:v>1528.8440000000001</c:v>
                </c:pt>
                <c:pt idx="260">
                  <c:v>1533.4570000000001</c:v>
                </c:pt>
                <c:pt idx="261">
                  <c:v>1538.0650000000001</c:v>
                </c:pt>
                <c:pt idx="262">
                  <c:v>1542.6690000000001</c:v>
                </c:pt>
                <c:pt idx="263">
                  <c:v>1547.269</c:v>
                </c:pt>
                <c:pt idx="264">
                  <c:v>1551.864</c:v>
                </c:pt>
                <c:pt idx="265">
                  <c:v>1556.454</c:v>
                </c:pt>
                <c:pt idx="266">
                  <c:v>1561.0409999999999</c:v>
                </c:pt>
                <c:pt idx="267">
                  <c:v>1565.6220000000001</c:v>
                </c:pt>
                <c:pt idx="268">
                  <c:v>1570.1990000000001</c:v>
                </c:pt>
                <c:pt idx="269">
                  <c:v>1574.7719999999999</c:v>
                </c:pt>
                <c:pt idx="270">
                  <c:v>1579.34</c:v>
                </c:pt>
                <c:pt idx="271">
                  <c:v>1583.904</c:v>
                </c:pt>
                <c:pt idx="272">
                  <c:v>1588.4639999999999</c:v>
                </c:pt>
                <c:pt idx="273">
                  <c:v>1593.019</c:v>
                </c:pt>
                <c:pt idx="274">
                  <c:v>1597.569</c:v>
                </c:pt>
                <c:pt idx="275">
                  <c:v>1602.115</c:v>
                </c:pt>
                <c:pt idx="276">
                  <c:v>1606.6569999999999</c:v>
                </c:pt>
                <c:pt idx="277">
                  <c:v>1611.1949999999999</c:v>
                </c:pt>
                <c:pt idx="278">
                  <c:v>1615.7280000000001</c:v>
                </c:pt>
                <c:pt idx="279">
                  <c:v>1620.2560000000001</c:v>
                </c:pt>
                <c:pt idx="280">
                  <c:v>1624.78</c:v>
                </c:pt>
                <c:pt idx="281">
                  <c:v>1629.3</c:v>
                </c:pt>
                <c:pt idx="282">
                  <c:v>1633.816</c:v>
                </c:pt>
                <c:pt idx="283">
                  <c:v>1638.327</c:v>
                </c:pt>
                <c:pt idx="284">
                  <c:v>1642.8340000000001</c:v>
                </c:pt>
                <c:pt idx="285">
                  <c:v>1647.336</c:v>
                </c:pt>
                <c:pt idx="286">
                  <c:v>1651.8340000000001</c:v>
                </c:pt>
                <c:pt idx="287">
                  <c:v>1656.328</c:v>
                </c:pt>
                <c:pt idx="288">
                  <c:v>1660.817</c:v>
                </c:pt>
                <c:pt idx="289">
                  <c:v>1665.3019999999999</c:v>
                </c:pt>
                <c:pt idx="290">
                  <c:v>1669.7829999999999</c:v>
                </c:pt>
                <c:pt idx="291">
                  <c:v>1674.259</c:v>
                </c:pt>
                <c:pt idx="292">
                  <c:v>1678.732</c:v>
                </c:pt>
                <c:pt idx="293">
                  <c:v>1683.1990000000001</c:v>
                </c:pt>
                <c:pt idx="294">
                  <c:v>1687.663</c:v>
                </c:pt>
                <c:pt idx="295">
                  <c:v>1692.1220000000001</c:v>
                </c:pt>
                <c:pt idx="296">
                  <c:v>1696.577</c:v>
                </c:pt>
                <c:pt idx="297">
                  <c:v>1701.028</c:v>
                </c:pt>
                <c:pt idx="298">
                  <c:v>1705.4739999999999</c:v>
                </c:pt>
                <c:pt idx="299">
                  <c:v>1709.9169999999999</c:v>
                </c:pt>
                <c:pt idx="300">
                  <c:v>1714.355</c:v>
                </c:pt>
                <c:pt idx="301">
                  <c:v>1718.788</c:v>
                </c:pt>
                <c:pt idx="302">
                  <c:v>1723.2180000000001</c:v>
                </c:pt>
                <c:pt idx="303">
                  <c:v>1727.643</c:v>
                </c:pt>
                <c:pt idx="304">
                  <c:v>1732.0640000000001</c:v>
                </c:pt>
                <c:pt idx="305">
                  <c:v>1736.481</c:v>
                </c:pt>
                <c:pt idx="306">
                  <c:v>1740.893</c:v>
                </c:pt>
                <c:pt idx="307">
                  <c:v>1745.3009999999999</c:v>
                </c:pt>
                <c:pt idx="308">
                  <c:v>1749.7049999999999</c:v>
                </c:pt>
                <c:pt idx="309">
                  <c:v>1754.105</c:v>
                </c:pt>
                <c:pt idx="310">
                  <c:v>1758.501</c:v>
                </c:pt>
                <c:pt idx="311">
                  <c:v>1762.893</c:v>
                </c:pt>
                <c:pt idx="312">
                  <c:v>1767.28</c:v>
                </c:pt>
                <c:pt idx="313">
                  <c:v>1771.663</c:v>
                </c:pt>
                <c:pt idx="314">
                  <c:v>1776.0419999999999</c:v>
                </c:pt>
                <c:pt idx="315">
                  <c:v>1780.4169999999999</c:v>
                </c:pt>
                <c:pt idx="316">
                  <c:v>1784.787</c:v>
                </c:pt>
                <c:pt idx="317">
                  <c:v>1789.154</c:v>
                </c:pt>
                <c:pt idx="318">
                  <c:v>1793.5160000000001</c:v>
                </c:pt>
                <c:pt idx="319">
                  <c:v>1797.874</c:v>
                </c:pt>
                <c:pt idx="320">
                  <c:v>1802.2280000000001</c:v>
                </c:pt>
                <c:pt idx="321">
                  <c:v>1806.578</c:v>
                </c:pt>
                <c:pt idx="322">
                  <c:v>1810.924</c:v>
                </c:pt>
                <c:pt idx="323">
                  <c:v>1815.2660000000001</c:v>
                </c:pt>
                <c:pt idx="324">
                  <c:v>1819.6030000000001</c:v>
                </c:pt>
                <c:pt idx="325">
                  <c:v>1823.9369999999999</c:v>
                </c:pt>
                <c:pt idx="326">
                  <c:v>1828.2660000000001</c:v>
                </c:pt>
                <c:pt idx="327">
                  <c:v>1832.5909999999999</c:v>
                </c:pt>
                <c:pt idx="328">
                  <c:v>1836.913</c:v>
                </c:pt>
                <c:pt idx="329">
                  <c:v>1841.23</c:v>
                </c:pt>
                <c:pt idx="330">
                  <c:v>1845.5429999999999</c:v>
                </c:pt>
                <c:pt idx="331">
                  <c:v>1849.8520000000001</c:v>
                </c:pt>
                <c:pt idx="332">
                  <c:v>1854.1559999999999</c:v>
                </c:pt>
                <c:pt idx="333">
                  <c:v>1858.4570000000001</c:v>
                </c:pt>
                <c:pt idx="334">
                  <c:v>1862.7539999999999</c:v>
                </c:pt>
                <c:pt idx="335">
                  <c:v>1867.047</c:v>
                </c:pt>
                <c:pt idx="336">
                  <c:v>1871.335</c:v>
                </c:pt>
                <c:pt idx="337">
                  <c:v>1875.62</c:v>
                </c:pt>
                <c:pt idx="338">
                  <c:v>1879.9</c:v>
                </c:pt>
                <c:pt idx="339">
                  <c:v>1884.1769999999999</c:v>
                </c:pt>
                <c:pt idx="340">
                  <c:v>1888.4490000000001</c:v>
                </c:pt>
                <c:pt idx="341">
                  <c:v>1892.7180000000001</c:v>
                </c:pt>
                <c:pt idx="342">
                  <c:v>1896.982</c:v>
                </c:pt>
                <c:pt idx="343">
                  <c:v>1901.2429999999999</c:v>
                </c:pt>
                <c:pt idx="344">
                  <c:v>1905.499</c:v>
                </c:pt>
                <c:pt idx="345">
                  <c:v>1909.752</c:v>
                </c:pt>
                <c:pt idx="346">
                  <c:v>1914</c:v>
                </c:pt>
                <c:pt idx="347">
                  <c:v>1918.2449999999999</c:v>
                </c:pt>
                <c:pt idx="348">
                  <c:v>1922.4849999999999</c:v>
                </c:pt>
                <c:pt idx="349">
                  <c:v>1926.722</c:v>
                </c:pt>
                <c:pt idx="350">
                  <c:v>1930.954</c:v>
                </c:pt>
                <c:pt idx="351">
                  <c:v>1935.183</c:v>
                </c:pt>
                <c:pt idx="352">
                  <c:v>1939.4079999999999</c:v>
                </c:pt>
                <c:pt idx="353">
                  <c:v>1943.6279999999999</c:v>
                </c:pt>
                <c:pt idx="354">
                  <c:v>1947.845</c:v>
                </c:pt>
                <c:pt idx="355">
                  <c:v>1952.058</c:v>
                </c:pt>
                <c:pt idx="356">
                  <c:v>1956.2670000000001</c:v>
                </c:pt>
                <c:pt idx="357">
                  <c:v>1960.472</c:v>
                </c:pt>
                <c:pt idx="358">
                  <c:v>1964.673</c:v>
                </c:pt>
                <c:pt idx="359">
                  <c:v>1968.87</c:v>
                </c:pt>
                <c:pt idx="360">
                  <c:v>1973.0630000000001</c:v>
                </c:pt>
                <c:pt idx="361">
                  <c:v>1977.252</c:v>
                </c:pt>
                <c:pt idx="362">
                  <c:v>1981.4380000000001</c:v>
                </c:pt>
                <c:pt idx="363">
                  <c:v>1985.6189999999999</c:v>
                </c:pt>
                <c:pt idx="364">
                  <c:v>1989.797</c:v>
                </c:pt>
                <c:pt idx="365">
                  <c:v>1993.971</c:v>
                </c:pt>
                <c:pt idx="366">
                  <c:v>1998.14</c:v>
                </c:pt>
                <c:pt idx="367">
                  <c:v>2002.306</c:v>
                </c:pt>
                <c:pt idx="368">
                  <c:v>2006.4690000000001</c:v>
                </c:pt>
                <c:pt idx="369">
                  <c:v>2010.627</c:v>
                </c:pt>
                <c:pt idx="370">
                  <c:v>2014.7809999999999</c:v>
                </c:pt>
                <c:pt idx="371">
                  <c:v>2018.932</c:v>
                </c:pt>
                <c:pt idx="372">
                  <c:v>2023.078</c:v>
                </c:pt>
                <c:pt idx="373">
                  <c:v>2027.221</c:v>
                </c:pt>
                <c:pt idx="374">
                  <c:v>2031.36</c:v>
                </c:pt>
                <c:pt idx="375">
                  <c:v>2035.4949999999999</c:v>
                </c:pt>
                <c:pt idx="376">
                  <c:v>2039.627</c:v>
                </c:pt>
                <c:pt idx="377">
                  <c:v>2043.7539999999999</c:v>
                </c:pt>
                <c:pt idx="378">
                  <c:v>2047.8779999999999</c:v>
                </c:pt>
                <c:pt idx="379">
                  <c:v>2051.998</c:v>
                </c:pt>
                <c:pt idx="380">
                  <c:v>2056.114</c:v>
                </c:pt>
                <c:pt idx="381">
                  <c:v>2060.2260000000001</c:v>
                </c:pt>
                <c:pt idx="382">
                  <c:v>2064.3339999999998</c:v>
                </c:pt>
                <c:pt idx="383">
                  <c:v>2068.4389999999999</c:v>
                </c:pt>
                <c:pt idx="384">
                  <c:v>2072.54</c:v>
                </c:pt>
                <c:pt idx="385">
                  <c:v>2076.6370000000002</c:v>
                </c:pt>
                <c:pt idx="386">
                  <c:v>2080.73</c:v>
                </c:pt>
                <c:pt idx="387">
                  <c:v>2084.8200000000002</c:v>
                </c:pt>
                <c:pt idx="388">
                  <c:v>2088.9059999999999</c:v>
                </c:pt>
                <c:pt idx="389">
                  <c:v>2092.9879999999998</c:v>
                </c:pt>
                <c:pt idx="390">
                  <c:v>2097.0659999999998</c:v>
                </c:pt>
                <c:pt idx="391">
                  <c:v>2101.14</c:v>
                </c:pt>
                <c:pt idx="392">
                  <c:v>2105.2109999999998</c:v>
                </c:pt>
                <c:pt idx="393">
                  <c:v>2109.2779999999998</c:v>
                </c:pt>
                <c:pt idx="394">
                  <c:v>2113.3420000000001</c:v>
                </c:pt>
                <c:pt idx="395">
                  <c:v>2117.4009999999998</c:v>
                </c:pt>
                <c:pt idx="396">
                  <c:v>2121.4569999999999</c:v>
                </c:pt>
                <c:pt idx="397">
                  <c:v>2125.509</c:v>
                </c:pt>
                <c:pt idx="398">
                  <c:v>2129.558</c:v>
                </c:pt>
                <c:pt idx="399">
                  <c:v>2133.6019999999999</c:v>
                </c:pt>
                <c:pt idx="400">
                  <c:v>2137.643</c:v>
                </c:pt>
                <c:pt idx="401">
                  <c:v>2141.681</c:v>
                </c:pt>
                <c:pt idx="402">
                  <c:v>2145.7139999999999</c:v>
                </c:pt>
                <c:pt idx="403">
                  <c:v>2149.7440000000001</c:v>
                </c:pt>
                <c:pt idx="404">
                  <c:v>2153.77</c:v>
                </c:pt>
                <c:pt idx="405">
                  <c:v>2157.7930000000001</c:v>
                </c:pt>
                <c:pt idx="406">
                  <c:v>2161.8119999999999</c:v>
                </c:pt>
                <c:pt idx="407">
                  <c:v>2165.8270000000002</c:v>
                </c:pt>
                <c:pt idx="408">
                  <c:v>2169.8380000000002</c:v>
                </c:pt>
                <c:pt idx="409">
                  <c:v>2173.846</c:v>
                </c:pt>
                <c:pt idx="410">
                  <c:v>2177.8510000000001</c:v>
                </c:pt>
                <c:pt idx="411">
                  <c:v>2181.8510000000001</c:v>
                </c:pt>
                <c:pt idx="412">
                  <c:v>2185.848</c:v>
                </c:pt>
                <c:pt idx="413">
                  <c:v>2189.8409999999999</c:v>
                </c:pt>
                <c:pt idx="414">
                  <c:v>2193.8310000000001</c:v>
                </c:pt>
                <c:pt idx="415">
                  <c:v>2197.817</c:v>
                </c:pt>
                <c:pt idx="416">
                  <c:v>2201.799</c:v>
                </c:pt>
                <c:pt idx="417">
                  <c:v>2205.7779999999998</c:v>
                </c:pt>
                <c:pt idx="418">
                  <c:v>2209.7530000000002</c:v>
                </c:pt>
                <c:pt idx="419">
                  <c:v>2213.7249999999999</c:v>
                </c:pt>
                <c:pt idx="420">
                  <c:v>2217.6930000000002</c:v>
                </c:pt>
                <c:pt idx="421">
                  <c:v>2221.6570000000002</c:v>
                </c:pt>
                <c:pt idx="422">
                  <c:v>2225.6179999999999</c:v>
                </c:pt>
                <c:pt idx="423">
                  <c:v>2229.5749999999998</c:v>
                </c:pt>
                <c:pt idx="424">
                  <c:v>2233.529</c:v>
                </c:pt>
                <c:pt idx="425">
                  <c:v>2237.4789999999998</c:v>
                </c:pt>
                <c:pt idx="426">
                  <c:v>2241.4250000000002</c:v>
                </c:pt>
                <c:pt idx="427">
                  <c:v>2245.3679999999999</c:v>
                </c:pt>
                <c:pt idx="428">
                  <c:v>2249.3069999999998</c:v>
                </c:pt>
                <c:pt idx="429">
                  <c:v>2253.2429999999999</c:v>
                </c:pt>
                <c:pt idx="430">
                  <c:v>2257.1750000000002</c:v>
                </c:pt>
                <c:pt idx="431">
                  <c:v>2261.1039999999998</c:v>
                </c:pt>
                <c:pt idx="432">
                  <c:v>2265.029</c:v>
                </c:pt>
                <c:pt idx="433">
                  <c:v>2268.9499999999998</c:v>
                </c:pt>
                <c:pt idx="434">
                  <c:v>2272.8679999999999</c:v>
                </c:pt>
                <c:pt idx="435">
                  <c:v>2276.7829999999999</c:v>
                </c:pt>
                <c:pt idx="436">
                  <c:v>2280.694</c:v>
                </c:pt>
                <c:pt idx="437">
                  <c:v>2284.6010000000001</c:v>
                </c:pt>
                <c:pt idx="438">
                  <c:v>2288.5050000000001</c:v>
                </c:pt>
                <c:pt idx="439">
                  <c:v>2292.4050000000002</c:v>
                </c:pt>
                <c:pt idx="440">
                  <c:v>2296.3020000000001</c:v>
                </c:pt>
                <c:pt idx="441">
                  <c:v>2300.1950000000002</c:v>
                </c:pt>
                <c:pt idx="442">
                  <c:v>2304.085</c:v>
                </c:pt>
                <c:pt idx="443">
                  <c:v>2307.971</c:v>
                </c:pt>
                <c:pt idx="444">
                  <c:v>2311.8539999999998</c:v>
                </c:pt>
                <c:pt idx="445">
                  <c:v>2315.7339999999999</c:v>
                </c:pt>
                <c:pt idx="446">
                  <c:v>2319.6089999999999</c:v>
                </c:pt>
                <c:pt idx="447">
                  <c:v>2323.482</c:v>
                </c:pt>
                <c:pt idx="448">
                  <c:v>2327.3510000000001</c:v>
                </c:pt>
                <c:pt idx="449">
                  <c:v>2331.2159999999999</c:v>
                </c:pt>
                <c:pt idx="450">
                  <c:v>2335.078</c:v>
                </c:pt>
                <c:pt idx="451">
                  <c:v>2338.9369999999999</c:v>
                </c:pt>
                <c:pt idx="452">
                  <c:v>2342.7919999999999</c:v>
                </c:pt>
                <c:pt idx="453">
                  <c:v>2346.643</c:v>
                </c:pt>
                <c:pt idx="454">
                  <c:v>2350.4920000000002</c:v>
                </c:pt>
                <c:pt idx="455">
                  <c:v>2354.3359999999998</c:v>
                </c:pt>
                <c:pt idx="456">
                  <c:v>2358.1779999999999</c:v>
                </c:pt>
                <c:pt idx="457">
                  <c:v>2362.0149999999999</c:v>
                </c:pt>
                <c:pt idx="458">
                  <c:v>2365.85</c:v>
                </c:pt>
                <c:pt idx="459">
                  <c:v>2369.681</c:v>
                </c:pt>
                <c:pt idx="460">
                  <c:v>2373.5079999999998</c:v>
                </c:pt>
                <c:pt idx="461">
                  <c:v>2377.3330000000001</c:v>
                </c:pt>
                <c:pt idx="462">
                  <c:v>2381.1529999999998</c:v>
                </c:pt>
                <c:pt idx="463">
                  <c:v>2384.971</c:v>
                </c:pt>
                <c:pt idx="464">
                  <c:v>2388.7849999999999</c:v>
                </c:pt>
                <c:pt idx="465">
                  <c:v>2392.5949999999998</c:v>
                </c:pt>
                <c:pt idx="466">
                  <c:v>2396.402</c:v>
                </c:pt>
                <c:pt idx="467">
                  <c:v>2400.2060000000001</c:v>
                </c:pt>
                <c:pt idx="468">
                  <c:v>2404.0070000000001</c:v>
                </c:pt>
                <c:pt idx="469">
                  <c:v>2407.8040000000001</c:v>
                </c:pt>
                <c:pt idx="470">
                  <c:v>2411.5970000000002</c:v>
                </c:pt>
                <c:pt idx="471">
                  <c:v>2415.3879999999999</c:v>
                </c:pt>
                <c:pt idx="472">
                  <c:v>2419.174</c:v>
                </c:pt>
                <c:pt idx="473">
                  <c:v>2422.9580000000001</c:v>
                </c:pt>
                <c:pt idx="474">
                  <c:v>2426.7379999999998</c:v>
                </c:pt>
                <c:pt idx="475">
                  <c:v>2430.5149999999999</c:v>
                </c:pt>
                <c:pt idx="476">
                  <c:v>2434.2890000000002</c:v>
                </c:pt>
                <c:pt idx="477">
                  <c:v>2438.0590000000002</c:v>
                </c:pt>
                <c:pt idx="478">
                  <c:v>2441.8249999999998</c:v>
                </c:pt>
                <c:pt idx="479">
                  <c:v>2445.5889999999999</c:v>
                </c:pt>
                <c:pt idx="480">
                  <c:v>2449.3490000000002</c:v>
                </c:pt>
                <c:pt idx="481">
                  <c:v>2453.1060000000002</c:v>
                </c:pt>
                <c:pt idx="482">
                  <c:v>2456.8589999999999</c:v>
                </c:pt>
                <c:pt idx="483">
                  <c:v>2460.61</c:v>
                </c:pt>
                <c:pt idx="484">
                  <c:v>2464.3560000000002</c:v>
                </c:pt>
                <c:pt idx="485">
                  <c:v>2468.1</c:v>
                </c:pt>
                <c:pt idx="486">
                  <c:v>2471.84</c:v>
                </c:pt>
                <c:pt idx="487">
                  <c:v>2475.5770000000002</c:v>
                </c:pt>
                <c:pt idx="488">
                  <c:v>2479.3110000000001</c:v>
                </c:pt>
                <c:pt idx="489">
                  <c:v>2483.0410000000002</c:v>
                </c:pt>
                <c:pt idx="490">
                  <c:v>2486.768</c:v>
                </c:pt>
                <c:pt idx="491">
                  <c:v>2490.4920000000002</c:v>
                </c:pt>
                <c:pt idx="492">
                  <c:v>2494.2130000000002</c:v>
                </c:pt>
                <c:pt idx="493">
                  <c:v>2497.9299999999998</c:v>
                </c:pt>
                <c:pt idx="494">
                  <c:v>2501.6439999999998</c:v>
                </c:pt>
                <c:pt idx="495">
                  <c:v>2505.355</c:v>
                </c:pt>
                <c:pt idx="496">
                  <c:v>2509.0619999999999</c:v>
                </c:pt>
                <c:pt idx="497">
                  <c:v>2512.7660000000001</c:v>
                </c:pt>
                <c:pt idx="498">
                  <c:v>2516.4670000000001</c:v>
                </c:pt>
                <c:pt idx="499">
                  <c:v>2520.165</c:v>
                </c:pt>
                <c:pt idx="500">
                  <c:v>2523.8589999999999</c:v>
                </c:pt>
                <c:pt idx="501">
                  <c:v>2527.5509999999999</c:v>
                </c:pt>
                <c:pt idx="502">
                  <c:v>2531.239</c:v>
                </c:pt>
                <c:pt idx="503">
                  <c:v>2534.9229999999998</c:v>
                </c:pt>
                <c:pt idx="504">
                  <c:v>2538.605</c:v>
                </c:pt>
                <c:pt idx="505">
                  <c:v>2542.2829999999999</c:v>
                </c:pt>
                <c:pt idx="506">
                  <c:v>2545.9580000000001</c:v>
                </c:pt>
                <c:pt idx="507">
                  <c:v>2549.63</c:v>
                </c:pt>
                <c:pt idx="508">
                  <c:v>2553.299</c:v>
                </c:pt>
                <c:pt idx="509">
                  <c:v>2556.9639999999999</c:v>
                </c:pt>
                <c:pt idx="510">
                  <c:v>2560.6260000000002</c:v>
                </c:pt>
                <c:pt idx="511">
                  <c:v>2564.2849999999999</c:v>
                </c:pt>
                <c:pt idx="512">
                  <c:v>2567.9409999999998</c:v>
                </c:pt>
                <c:pt idx="513">
                  <c:v>2571.5940000000001</c:v>
                </c:pt>
                <c:pt idx="514">
                  <c:v>2575.2429999999999</c:v>
                </c:pt>
                <c:pt idx="515">
                  <c:v>2578.89</c:v>
                </c:pt>
                <c:pt idx="516">
                  <c:v>2582.5329999999999</c:v>
                </c:pt>
                <c:pt idx="517">
                  <c:v>2586.1729999999998</c:v>
                </c:pt>
                <c:pt idx="518">
                  <c:v>2589.8090000000002</c:v>
                </c:pt>
                <c:pt idx="519">
                  <c:v>2593.4430000000002</c:v>
                </c:pt>
                <c:pt idx="520">
                  <c:v>2597.0729999999999</c:v>
                </c:pt>
                <c:pt idx="521">
                  <c:v>2600.701</c:v>
                </c:pt>
                <c:pt idx="522">
                  <c:v>2604.3249999999998</c:v>
                </c:pt>
                <c:pt idx="523">
                  <c:v>2607.9459999999999</c:v>
                </c:pt>
                <c:pt idx="524">
                  <c:v>2611.5639999999999</c:v>
                </c:pt>
                <c:pt idx="525">
                  <c:v>2615.1779999999999</c:v>
                </c:pt>
                <c:pt idx="526">
                  <c:v>2618.79</c:v>
                </c:pt>
                <c:pt idx="527">
                  <c:v>2622.3980000000001</c:v>
                </c:pt>
                <c:pt idx="528">
                  <c:v>2626.0039999999999</c:v>
                </c:pt>
                <c:pt idx="529">
                  <c:v>2629.6060000000002</c:v>
                </c:pt>
                <c:pt idx="530">
                  <c:v>2633.2049999999999</c:v>
                </c:pt>
                <c:pt idx="531">
                  <c:v>2636.8009999999999</c:v>
                </c:pt>
                <c:pt idx="532">
                  <c:v>2640.3939999999998</c:v>
                </c:pt>
                <c:pt idx="533">
                  <c:v>2643.9830000000002</c:v>
                </c:pt>
                <c:pt idx="534">
                  <c:v>2647.57</c:v>
                </c:pt>
                <c:pt idx="535">
                  <c:v>2651.1529999999998</c:v>
                </c:pt>
                <c:pt idx="536">
                  <c:v>2654.7339999999999</c:v>
                </c:pt>
                <c:pt idx="537">
                  <c:v>2658.3110000000001</c:v>
                </c:pt>
                <c:pt idx="538">
                  <c:v>2661.8850000000002</c:v>
                </c:pt>
                <c:pt idx="539">
                  <c:v>2665.4560000000001</c:v>
                </c:pt>
                <c:pt idx="540">
                  <c:v>2669.0250000000001</c:v>
                </c:pt>
                <c:pt idx="541">
                  <c:v>2672.5889999999999</c:v>
                </c:pt>
                <c:pt idx="542">
                  <c:v>2676.1509999999998</c:v>
                </c:pt>
                <c:pt idx="543">
                  <c:v>2679.71</c:v>
                </c:pt>
                <c:pt idx="544">
                  <c:v>2683.2660000000001</c:v>
                </c:pt>
                <c:pt idx="545">
                  <c:v>2686.819</c:v>
                </c:pt>
                <c:pt idx="546">
                  <c:v>2690.3679999999999</c:v>
                </c:pt>
                <c:pt idx="547">
                  <c:v>2693.915</c:v>
                </c:pt>
                <c:pt idx="548">
                  <c:v>2697.4580000000001</c:v>
                </c:pt>
                <c:pt idx="549">
                  <c:v>2700.9989999999998</c:v>
                </c:pt>
                <c:pt idx="550">
                  <c:v>2704.5360000000001</c:v>
                </c:pt>
                <c:pt idx="551">
                  <c:v>2708.0709999999999</c:v>
                </c:pt>
                <c:pt idx="552">
                  <c:v>2711.6019999999999</c:v>
                </c:pt>
                <c:pt idx="553">
                  <c:v>2715.13</c:v>
                </c:pt>
                <c:pt idx="554">
                  <c:v>2718.6559999999999</c:v>
                </c:pt>
                <c:pt idx="555">
                  <c:v>2722.1779999999999</c:v>
                </c:pt>
                <c:pt idx="556">
                  <c:v>2725.6970000000001</c:v>
                </c:pt>
                <c:pt idx="557">
                  <c:v>2729.2139999999999</c:v>
                </c:pt>
                <c:pt idx="558">
                  <c:v>2732.7269999999999</c:v>
                </c:pt>
                <c:pt idx="559">
                  <c:v>2736.2370000000001</c:v>
                </c:pt>
                <c:pt idx="560">
                  <c:v>2739.7440000000001</c:v>
                </c:pt>
                <c:pt idx="561">
                  <c:v>2743.2489999999998</c:v>
                </c:pt>
                <c:pt idx="562">
                  <c:v>2746.75</c:v>
                </c:pt>
                <c:pt idx="563">
                  <c:v>2750.248</c:v>
                </c:pt>
                <c:pt idx="564">
                  <c:v>2753.7429999999999</c:v>
                </c:pt>
                <c:pt idx="565">
                  <c:v>2757.2359999999999</c:v>
                </c:pt>
                <c:pt idx="566">
                  <c:v>2760.7249999999999</c:v>
                </c:pt>
                <c:pt idx="567">
                  <c:v>2764.2109999999998</c:v>
                </c:pt>
                <c:pt idx="568">
                  <c:v>2767.6950000000002</c:v>
                </c:pt>
                <c:pt idx="569">
                  <c:v>2771.1750000000002</c:v>
                </c:pt>
                <c:pt idx="570">
                  <c:v>2774.652</c:v>
                </c:pt>
                <c:pt idx="571">
                  <c:v>2778.127</c:v>
                </c:pt>
                <c:pt idx="572">
                  <c:v>2781.598</c:v>
                </c:pt>
                <c:pt idx="573">
                  <c:v>2785.067</c:v>
                </c:pt>
                <c:pt idx="574">
                  <c:v>2788.5320000000002</c:v>
                </c:pt>
                <c:pt idx="575">
                  <c:v>2791.9949999999999</c:v>
                </c:pt>
                <c:pt idx="576">
                  <c:v>2795.4549999999999</c:v>
                </c:pt>
                <c:pt idx="577">
                  <c:v>2798.9110000000001</c:v>
                </c:pt>
                <c:pt idx="578">
                  <c:v>2802.3649999999998</c:v>
                </c:pt>
                <c:pt idx="579">
                  <c:v>2805.8159999999998</c:v>
                </c:pt>
                <c:pt idx="580">
                  <c:v>2809.2640000000001</c:v>
                </c:pt>
                <c:pt idx="581">
                  <c:v>2812.7089999999998</c:v>
                </c:pt>
                <c:pt idx="582">
                  <c:v>2816.1509999999998</c:v>
                </c:pt>
                <c:pt idx="583">
                  <c:v>2819.59</c:v>
                </c:pt>
                <c:pt idx="584">
                  <c:v>2823.0259999999998</c:v>
                </c:pt>
                <c:pt idx="585">
                  <c:v>2826.46</c:v>
                </c:pt>
                <c:pt idx="586">
                  <c:v>2829.89</c:v>
                </c:pt>
                <c:pt idx="587">
                  <c:v>2833.3180000000002</c:v>
                </c:pt>
                <c:pt idx="588">
                  <c:v>2836.7420000000002</c:v>
                </c:pt>
                <c:pt idx="589">
                  <c:v>2840.1640000000002</c:v>
                </c:pt>
                <c:pt idx="590">
                  <c:v>2843.5830000000001</c:v>
                </c:pt>
                <c:pt idx="591">
                  <c:v>2846.9989999999998</c:v>
                </c:pt>
                <c:pt idx="592">
                  <c:v>2850.4119999999998</c:v>
                </c:pt>
                <c:pt idx="593">
                  <c:v>2853.8220000000001</c:v>
                </c:pt>
                <c:pt idx="594">
                  <c:v>2857.2289999999998</c:v>
                </c:pt>
                <c:pt idx="595">
                  <c:v>2860.634</c:v>
                </c:pt>
                <c:pt idx="596">
                  <c:v>2864.0349999999999</c:v>
                </c:pt>
                <c:pt idx="597">
                  <c:v>2867.4340000000002</c:v>
                </c:pt>
                <c:pt idx="598">
                  <c:v>2870.83</c:v>
                </c:pt>
                <c:pt idx="599">
                  <c:v>2874.223</c:v>
                </c:pt>
                <c:pt idx="600">
                  <c:v>2877.6129999999998</c:v>
                </c:pt>
                <c:pt idx="601">
                  <c:v>2881</c:v>
                </c:pt>
                <c:pt idx="602">
                  <c:v>2884.3850000000002</c:v>
                </c:pt>
                <c:pt idx="603">
                  <c:v>2887.7660000000001</c:v>
                </c:pt>
                <c:pt idx="604">
                  <c:v>2891.145</c:v>
                </c:pt>
                <c:pt idx="605">
                  <c:v>2894.5210000000002</c:v>
                </c:pt>
                <c:pt idx="606">
                  <c:v>2897.8939999999998</c:v>
                </c:pt>
                <c:pt idx="607">
                  <c:v>2901.2640000000001</c:v>
                </c:pt>
                <c:pt idx="608">
                  <c:v>2904.6309999999999</c:v>
                </c:pt>
                <c:pt idx="609">
                  <c:v>2907.9960000000001</c:v>
                </c:pt>
                <c:pt idx="610">
                  <c:v>2911.3580000000002</c:v>
                </c:pt>
                <c:pt idx="611">
                  <c:v>2914.7170000000001</c:v>
                </c:pt>
                <c:pt idx="612">
                  <c:v>2918.0729999999999</c:v>
                </c:pt>
                <c:pt idx="613">
                  <c:v>2921.4259999999999</c:v>
                </c:pt>
                <c:pt idx="614">
                  <c:v>2924.777</c:v>
                </c:pt>
                <c:pt idx="615">
                  <c:v>2928.1239999999998</c:v>
                </c:pt>
                <c:pt idx="616">
                  <c:v>2931.4690000000001</c:v>
                </c:pt>
                <c:pt idx="617">
                  <c:v>2934.8110000000001</c:v>
                </c:pt>
                <c:pt idx="618">
                  <c:v>2938.15</c:v>
                </c:pt>
                <c:pt idx="619">
                  <c:v>2941.4870000000001</c:v>
                </c:pt>
                <c:pt idx="620">
                  <c:v>2944.8209999999999</c:v>
                </c:pt>
                <c:pt idx="621">
                  <c:v>2948.152</c:v>
                </c:pt>
                <c:pt idx="622">
                  <c:v>2951.48</c:v>
                </c:pt>
                <c:pt idx="623">
                  <c:v>2954.8049999999998</c:v>
                </c:pt>
                <c:pt idx="624">
                  <c:v>2958.1280000000002</c:v>
                </c:pt>
                <c:pt idx="625">
                  <c:v>2961.4470000000001</c:v>
                </c:pt>
                <c:pt idx="626">
                  <c:v>2964.7649999999999</c:v>
                </c:pt>
                <c:pt idx="627">
                  <c:v>2968.0790000000002</c:v>
                </c:pt>
                <c:pt idx="628">
                  <c:v>2971.39</c:v>
                </c:pt>
                <c:pt idx="629">
                  <c:v>2974.6990000000001</c:v>
                </c:pt>
                <c:pt idx="630">
                  <c:v>2978.0050000000001</c:v>
                </c:pt>
                <c:pt idx="631">
                  <c:v>2981.308</c:v>
                </c:pt>
                <c:pt idx="632">
                  <c:v>2984.6089999999999</c:v>
                </c:pt>
                <c:pt idx="633">
                  <c:v>2987.9070000000002</c:v>
                </c:pt>
                <c:pt idx="634">
                  <c:v>2991.2020000000002</c:v>
                </c:pt>
                <c:pt idx="635">
                  <c:v>2994.4940000000001</c:v>
                </c:pt>
                <c:pt idx="636">
                  <c:v>2997.7840000000001</c:v>
                </c:pt>
                <c:pt idx="637">
                  <c:v>3001.07</c:v>
                </c:pt>
                <c:pt idx="638">
                  <c:v>3004.355</c:v>
                </c:pt>
                <c:pt idx="639">
                  <c:v>3007.636</c:v>
                </c:pt>
                <c:pt idx="640">
                  <c:v>3010.915</c:v>
                </c:pt>
                <c:pt idx="641">
                  <c:v>3014.1909999999998</c:v>
                </c:pt>
                <c:pt idx="642">
                  <c:v>3017.4639999999999</c:v>
                </c:pt>
                <c:pt idx="643">
                  <c:v>3020.7339999999999</c:v>
                </c:pt>
                <c:pt idx="644">
                  <c:v>3024.002</c:v>
                </c:pt>
                <c:pt idx="645">
                  <c:v>3027.2669999999998</c:v>
                </c:pt>
                <c:pt idx="646">
                  <c:v>3030.53</c:v>
                </c:pt>
                <c:pt idx="647">
                  <c:v>3033.7890000000002</c:v>
                </c:pt>
                <c:pt idx="648">
                  <c:v>3037.0459999999998</c:v>
                </c:pt>
                <c:pt idx="649">
                  <c:v>3040.3009999999999</c:v>
                </c:pt>
                <c:pt idx="650">
                  <c:v>3043.5520000000001</c:v>
                </c:pt>
                <c:pt idx="651">
                  <c:v>3046.8009999999999</c:v>
                </c:pt>
                <c:pt idx="652">
                  <c:v>3050.0479999999998</c:v>
                </c:pt>
                <c:pt idx="653">
                  <c:v>3053.2910000000002</c:v>
                </c:pt>
                <c:pt idx="654">
                  <c:v>3056.5320000000002</c:v>
                </c:pt>
                <c:pt idx="655">
                  <c:v>3059.7710000000002</c:v>
                </c:pt>
                <c:pt idx="656">
                  <c:v>3063.0059999999999</c:v>
                </c:pt>
                <c:pt idx="657">
                  <c:v>3066.239</c:v>
                </c:pt>
                <c:pt idx="658">
                  <c:v>3069.4690000000001</c:v>
                </c:pt>
                <c:pt idx="659">
                  <c:v>3072.6970000000001</c:v>
                </c:pt>
                <c:pt idx="660">
                  <c:v>3075.922</c:v>
                </c:pt>
                <c:pt idx="661">
                  <c:v>3079.1439999999998</c:v>
                </c:pt>
                <c:pt idx="662">
                  <c:v>3082.364</c:v>
                </c:pt>
                <c:pt idx="663">
                  <c:v>3085.5810000000001</c:v>
                </c:pt>
                <c:pt idx="664">
                  <c:v>3088.7950000000001</c:v>
                </c:pt>
                <c:pt idx="665">
                  <c:v>3092.0070000000001</c:v>
                </c:pt>
                <c:pt idx="666">
                  <c:v>3095.2159999999999</c:v>
                </c:pt>
                <c:pt idx="667">
                  <c:v>3098.4229999999998</c:v>
                </c:pt>
                <c:pt idx="668">
                  <c:v>3101.627</c:v>
                </c:pt>
                <c:pt idx="669">
                  <c:v>3104.828</c:v>
                </c:pt>
                <c:pt idx="670">
                  <c:v>3108.0259999999998</c:v>
                </c:pt>
                <c:pt idx="671">
                  <c:v>3111.2220000000002</c:v>
                </c:pt>
                <c:pt idx="672">
                  <c:v>3114.4160000000002</c:v>
                </c:pt>
                <c:pt idx="673">
                  <c:v>3117.607</c:v>
                </c:pt>
                <c:pt idx="674">
                  <c:v>3120.7950000000001</c:v>
                </c:pt>
                <c:pt idx="675">
                  <c:v>3123.98</c:v>
                </c:pt>
                <c:pt idx="676">
                  <c:v>3127.163</c:v>
                </c:pt>
                <c:pt idx="677">
                  <c:v>3130.3440000000001</c:v>
                </c:pt>
                <c:pt idx="678">
                  <c:v>3133.5210000000002</c:v>
                </c:pt>
                <c:pt idx="679">
                  <c:v>3136.6959999999999</c:v>
                </c:pt>
                <c:pt idx="680">
                  <c:v>3139.8690000000001</c:v>
                </c:pt>
                <c:pt idx="681">
                  <c:v>3143.0390000000002</c:v>
                </c:pt>
                <c:pt idx="682">
                  <c:v>3146.2060000000001</c:v>
                </c:pt>
                <c:pt idx="683">
                  <c:v>3149.3710000000001</c:v>
                </c:pt>
                <c:pt idx="684">
                  <c:v>3152.5329999999999</c:v>
                </c:pt>
                <c:pt idx="685">
                  <c:v>3155.6930000000002</c:v>
                </c:pt>
                <c:pt idx="686">
                  <c:v>3158.85</c:v>
                </c:pt>
                <c:pt idx="687">
                  <c:v>3162.0050000000001</c:v>
                </c:pt>
                <c:pt idx="688">
                  <c:v>3165.1570000000002</c:v>
                </c:pt>
                <c:pt idx="689">
                  <c:v>3168.306</c:v>
                </c:pt>
                <c:pt idx="690">
                  <c:v>3171.453</c:v>
                </c:pt>
                <c:pt idx="691">
                  <c:v>3174.5970000000002</c:v>
                </c:pt>
                <c:pt idx="692">
                  <c:v>3177.739</c:v>
                </c:pt>
                <c:pt idx="693">
                  <c:v>3180.8780000000002</c:v>
                </c:pt>
                <c:pt idx="694">
                  <c:v>3184.0140000000001</c:v>
                </c:pt>
                <c:pt idx="695">
                  <c:v>3187.1489999999999</c:v>
                </c:pt>
                <c:pt idx="696">
                  <c:v>3190.28</c:v>
                </c:pt>
                <c:pt idx="697">
                  <c:v>3193.4090000000001</c:v>
                </c:pt>
                <c:pt idx="698">
                  <c:v>3196.5360000000001</c:v>
                </c:pt>
                <c:pt idx="699">
                  <c:v>3199.6590000000001</c:v>
                </c:pt>
                <c:pt idx="700">
                  <c:v>3202.7809999999999</c:v>
                </c:pt>
                <c:pt idx="701">
                  <c:v>3205.9</c:v>
                </c:pt>
                <c:pt idx="702">
                  <c:v>3209.0160000000001</c:v>
                </c:pt>
                <c:pt idx="703">
                  <c:v>3212.13</c:v>
                </c:pt>
                <c:pt idx="704">
                  <c:v>3215.241</c:v>
                </c:pt>
                <c:pt idx="705">
                  <c:v>3218.35</c:v>
                </c:pt>
                <c:pt idx="706">
                  <c:v>3221.4560000000001</c:v>
                </c:pt>
                <c:pt idx="707">
                  <c:v>3224.56</c:v>
                </c:pt>
                <c:pt idx="708">
                  <c:v>3227.6610000000001</c:v>
                </c:pt>
                <c:pt idx="709">
                  <c:v>3230.76</c:v>
                </c:pt>
                <c:pt idx="710">
                  <c:v>3233.8560000000002</c:v>
                </c:pt>
                <c:pt idx="711">
                  <c:v>3236.95</c:v>
                </c:pt>
                <c:pt idx="712">
                  <c:v>3240.0410000000002</c:v>
                </c:pt>
                <c:pt idx="713">
                  <c:v>3243.13</c:v>
                </c:pt>
                <c:pt idx="714">
                  <c:v>3246.2159999999999</c:v>
                </c:pt>
                <c:pt idx="715">
                  <c:v>3249.3</c:v>
                </c:pt>
                <c:pt idx="716">
                  <c:v>3252.3820000000001</c:v>
                </c:pt>
                <c:pt idx="717">
                  <c:v>3255.46</c:v>
                </c:pt>
                <c:pt idx="718">
                  <c:v>3258.5369999999998</c:v>
                </c:pt>
                <c:pt idx="719">
                  <c:v>3261.6109999999999</c:v>
                </c:pt>
                <c:pt idx="720">
                  <c:v>3264.6819999999998</c:v>
                </c:pt>
                <c:pt idx="721">
                  <c:v>3267.7510000000002</c:v>
                </c:pt>
                <c:pt idx="722">
                  <c:v>3270.8180000000002</c:v>
                </c:pt>
                <c:pt idx="723">
                  <c:v>3273.8820000000001</c:v>
                </c:pt>
                <c:pt idx="724">
                  <c:v>3276.9430000000002</c:v>
                </c:pt>
                <c:pt idx="725">
                  <c:v>3280.002</c:v>
                </c:pt>
                <c:pt idx="726">
                  <c:v>3283.0590000000002</c:v>
                </c:pt>
                <c:pt idx="727">
                  <c:v>3286.1129999999998</c:v>
                </c:pt>
                <c:pt idx="728">
                  <c:v>3289.165</c:v>
                </c:pt>
                <c:pt idx="729">
                  <c:v>3292.2139999999999</c:v>
                </c:pt>
                <c:pt idx="730">
                  <c:v>3295.261</c:v>
                </c:pt>
                <c:pt idx="731">
                  <c:v>3298.306</c:v>
                </c:pt>
                <c:pt idx="732">
                  <c:v>3301.348</c:v>
                </c:pt>
                <c:pt idx="733">
                  <c:v>3304.3870000000002</c:v>
                </c:pt>
                <c:pt idx="734">
                  <c:v>3307.4250000000002</c:v>
                </c:pt>
                <c:pt idx="735">
                  <c:v>3310.4589999999998</c:v>
                </c:pt>
                <c:pt idx="736">
                  <c:v>3313.4920000000002</c:v>
                </c:pt>
                <c:pt idx="737">
                  <c:v>3316.5210000000002</c:v>
                </c:pt>
                <c:pt idx="738">
                  <c:v>3319.549</c:v>
                </c:pt>
                <c:pt idx="739">
                  <c:v>3322.5740000000001</c:v>
                </c:pt>
                <c:pt idx="740">
                  <c:v>3325.5970000000002</c:v>
                </c:pt>
                <c:pt idx="741">
                  <c:v>3328.6170000000002</c:v>
                </c:pt>
                <c:pt idx="742">
                  <c:v>3331.6350000000002</c:v>
                </c:pt>
                <c:pt idx="743">
                  <c:v>3334.65</c:v>
                </c:pt>
                <c:pt idx="744">
                  <c:v>3337.663</c:v>
                </c:pt>
                <c:pt idx="745">
                  <c:v>3340.674</c:v>
                </c:pt>
                <c:pt idx="746">
                  <c:v>3343.6819999999998</c:v>
                </c:pt>
                <c:pt idx="747">
                  <c:v>3346.6880000000001</c:v>
                </c:pt>
                <c:pt idx="748">
                  <c:v>3349.6909999999998</c:v>
                </c:pt>
                <c:pt idx="749">
                  <c:v>3352.692</c:v>
                </c:pt>
                <c:pt idx="750">
                  <c:v>3355.6909999999998</c:v>
                </c:pt>
                <c:pt idx="751">
                  <c:v>3358.6869999999999</c:v>
                </c:pt>
                <c:pt idx="752">
                  <c:v>3361.681</c:v>
                </c:pt>
                <c:pt idx="753">
                  <c:v>3364.6729999999998</c:v>
                </c:pt>
                <c:pt idx="754">
                  <c:v>3367.6619999999998</c:v>
                </c:pt>
                <c:pt idx="755">
                  <c:v>3370.6489999999999</c:v>
                </c:pt>
                <c:pt idx="756">
                  <c:v>3373.6329999999998</c:v>
                </c:pt>
                <c:pt idx="757">
                  <c:v>3376.6149999999998</c:v>
                </c:pt>
                <c:pt idx="758">
                  <c:v>3379.5949999999998</c:v>
                </c:pt>
                <c:pt idx="759">
                  <c:v>3382.5720000000001</c:v>
                </c:pt>
                <c:pt idx="760">
                  <c:v>3385.547</c:v>
                </c:pt>
                <c:pt idx="761">
                  <c:v>3388.52</c:v>
                </c:pt>
                <c:pt idx="762">
                  <c:v>3391.49</c:v>
                </c:pt>
                <c:pt idx="763">
                  <c:v>3394.4580000000001</c:v>
                </c:pt>
                <c:pt idx="764">
                  <c:v>3397.424</c:v>
                </c:pt>
                <c:pt idx="765">
                  <c:v>3400.3870000000002</c:v>
                </c:pt>
                <c:pt idx="766">
                  <c:v>3403.348</c:v>
                </c:pt>
                <c:pt idx="767">
                  <c:v>3406.3069999999998</c:v>
                </c:pt>
                <c:pt idx="768">
                  <c:v>3409.2629999999999</c:v>
                </c:pt>
                <c:pt idx="769">
                  <c:v>3412.2170000000001</c:v>
                </c:pt>
                <c:pt idx="770">
                  <c:v>3415.1680000000001</c:v>
                </c:pt>
                <c:pt idx="771">
                  <c:v>3418.1179999999999</c:v>
                </c:pt>
                <c:pt idx="772">
                  <c:v>3421.0650000000001</c:v>
                </c:pt>
                <c:pt idx="773">
                  <c:v>3424.009</c:v>
                </c:pt>
                <c:pt idx="774">
                  <c:v>3426.951</c:v>
                </c:pt>
                <c:pt idx="775">
                  <c:v>3429.8910000000001</c:v>
                </c:pt>
                <c:pt idx="776">
                  <c:v>3432.8290000000002</c:v>
                </c:pt>
                <c:pt idx="777">
                  <c:v>3435.7640000000001</c:v>
                </c:pt>
                <c:pt idx="778">
                  <c:v>3438.6970000000001</c:v>
                </c:pt>
                <c:pt idx="779">
                  <c:v>3441.6280000000002</c:v>
                </c:pt>
                <c:pt idx="780">
                  <c:v>3444.5569999999998</c:v>
                </c:pt>
                <c:pt idx="781">
                  <c:v>3447.4830000000002</c:v>
                </c:pt>
                <c:pt idx="782">
                  <c:v>3450.4070000000002</c:v>
                </c:pt>
                <c:pt idx="783">
                  <c:v>3453.328</c:v>
                </c:pt>
                <c:pt idx="784">
                  <c:v>3456.2469999999998</c:v>
                </c:pt>
                <c:pt idx="785">
                  <c:v>3459.1640000000002</c:v>
                </c:pt>
                <c:pt idx="786">
                  <c:v>3462.0790000000002</c:v>
                </c:pt>
                <c:pt idx="787">
                  <c:v>3464.991</c:v>
                </c:pt>
                <c:pt idx="788">
                  <c:v>3467.902</c:v>
                </c:pt>
                <c:pt idx="789">
                  <c:v>3470.8090000000002</c:v>
                </c:pt>
                <c:pt idx="790">
                  <c:v>3473.7150000000001</c:v>
                </c:pt>
                <c:pt idx="791">
                  <c:v>3476.6179999999999</c:v>
                </c:pt>
                <c:pt idx="792">
                  <c:v>3479.5189999999998</c:v>
                </c:pt>
                <c:pt idx="793">
                  <c:v>3482.4180000000001</c:v>
                </c:pt>
                <c:pt idx="794">
                  <c:v>3485.3150000000001</c:v>
                </c:pt>
                <c:pt idx="795">
                  <c:v>3488.2089999999998</c:v>
                </c:pt>
                <c:pt idx="796">
                  <c:v>3491.1010000000001</c:v>
                </c:pt>
                <c:pt idx="797">
                  <c:v>3493.99</c:v>
                </c:pt>
                <c:pt idx="798">
                  <c:v>3496.8780000000002</c:v>
                </c:pt>
                <c:pt idx="799">
                  <c:v>3499.7629999999999</c:v>
                </c:pt>
                <c:pt idx="800">
                  <c:v>3502.6460000000002</c:v>
                </c:pt>
                <c:pt idx="801">
                  <c:v>3505.527</c:v>
                </c:pt>
                <c:pt idx="802">
                  <c:v>3508.4050000000002</c:v>
                </c:pt>
                <c:pt idx="803">
                  <c:v>3511.2809999999999</c:v>
                </c:pt>
                <c:pt idx="804">
                  <c:v>3514.1550000000002</c:v>
                </c:pt>
                <c:pt idx="805">
                  <c:v>3517.027</c:v>
                </c:pt>
                <c:pt idx="806">
                  <c:v>3519.8969999999999</c:v>
                </c:pt>
                <c:pt idx="807">
                  <c:v>3522.7640000000001</c:v>
                </c:pt>
                <c:pt idx="808">
                  <c:v>3525.6289999999999</c:v>
                </c:pt>
                <c:pt idx="809">
                  <c:v>3528.4920000000002</c:v>
                </c:pt>
                <c:pt idx="810">
                  <c:v>3531.3519999999999</c:v>
                </c:pt>
                <c:pt idx="811">
                  <c:v>3534.2109999999998</c:v>
                </c:pt>
                <c:pt idx="812">
                  <c:v>3537.067</c:v>
                </c:pt>
                <c:pt idx="813">
                  <c:v>3539.9209999999998</c:v>
                </c:pt>
                <c:pt idx="814">
                  <c:v>3542.7730000000001</c:v>
                </c:pt>
                <c:pt idx="815">
                  <c:v>3545.6219999999998</c:v>
                </c:pt>
                <c:pt idx="816">
                  <c:v>3548.4690000000001</c:v>
                </c:pt>
                <c:pt idx="817">
                  <c:v>3551.3150000000001</c:v>
                </c:pt>
                <c:pt idx="818">
                  <c:v>3554.1570000000002</c:v>
                </c:pt>
                <c:pt idx="819">
                  <c:v>3556.998</c:v>
                </c:pt>
                <c:pt idx="820">
                  <c:v>3559.837</c:v>
                </c:pt>
                <c:pt idx="821">
                  <c:v>3562.6729999999998</c:v>
                </c:pt>
                <c:pt idx="822">
                  <c:v>3565.5070000000001</c:v>
                </c:pt>
                <c:pt idx="823">
                  <c:v>3568.3389999999999</c:v>
                </c:pt>
                <c:pt idx="824">
                  <c:v>3571.1689999999999</c:v>
                </c:pt>
                <c:pt idx="825">
                  <c:v>3573.9960000000001</c:v>
                </c:pt>
                <c:pt idx="826">
                  <c:v>3576.8220000000001</c:v>
                </c:pt>
                <c:pt idx="827">
                  <c:v>3579.645</c:v>
                </c:pt>
                <c:pt idx="828">
                  <c:v>3582.4659999999999</c:v>
                </c:pt>
                <c:pt idx="829">
                  <c:v>3585.2849999999999</c:v>
                </c:pt>
                <c:pt idx="830">
                  <c:v>3588.1010000000001</c:v>
                </c:pt>
                <c:pt idx="831">
                  <c:v>3590.9160000000002</c:v>
                </c:pt>
                <c:pt idx="832">
                  <c:v>3593.7280000000001</c:v>
                </c:pt>
                <c:pt idx="833">
                  <c:v>3596.538</c:v>
                </c:pt>
                <c:pt idx="834">
                  <c:v>3599.346</c:v>
                </c:pt>
                <c:pt idx="835">
                  <c:v>3602.152</c:v>
                </c:pt>
                <c:pt idx="836">
                  <c:v>3604.9560000000001</c:v>
                </c:pt>
                <c:pt idx="837">
                  <c:v>3607.7570000000001</c:v>
                </c:pt>
                <c:pt idx="838">
                  <c:v>3610.556</c:v>
                </c:pt>
                <c:pt idx="839">
                  <c:v>3613.3539999999998</c:v>
                </c:pt>
                <c:pt idx="840">
                  <c:v>3616.1489999999999</c:v>
                </c:pt>
                <c:pt idx="841">
                  <c:v>3618.942</c:v>
                </c:pt>
                <c:pt idx="842">
                  <c:v>3621.732</c:v>
                </c:pt>
                <c:pt idx="843">
                  <c:v>3624.5210000000002</c:v>
                </c:pt>
                <c:pt idx="844">
                  <c:v>3627.3069999999998</c:v>
                </c:pt>
                <c:pt idx="845">
                  <c:v>3630.0920000000001</c:v>
                </c:pt>
                <c:pt idx="846">
                  <c:v>3632.8739999999998</c:v>
                </c:pt>
                <c:pt idx="847">
                  <c:v>3635.654</c:v>
                </c:pt>
                <c:pt idx="848">
                  <c:v>3638.4319999999998</c:v>
                </c:pt>
                <c:pt idx="849">
                  <c:v>3641.2080000000001</c:v>
                </c:pt>
                <c:pt idx="850">
                  <c:v>3643.982</c:v>
                </c:pt>
                <c:pt idx="851">
                  <c:v>3646.7530000000002</c:v>
                </c:pt>
                <c:pt idx="852">
                  <c:v>3649.5230000000001</c:v>
                </c:pt>
                <c:pt idx="853">
                  <c:v>3652.29</c:v>
                </c:pt>
                <c:pt idx="854">
                  <c:v>3655.0549999999998</c:v>
                </c:pt>
                <c:pt idx="855">
                  <c:v>3657.8180000000002</c:v>
                </c:pt>
                <c:pt idx="856">
                  <c:v>3660.5790000000002</c:v>
                </c:pt>
                <c:pt idx="857">
                  <c:v>3663.3380000000002</c:v>
                </c:pt>
                <c:pt idx="858">
                  <c:v>3666.0949999999998</c:v>
                </c:pt>
                <c:pt idx="859">
                  <c:v>3668.8490000000002</c:v>
                </c:pt>
                <c:pt idx="860">
                  <c:v>3671.6019999999999</c:v>
                </c:pt>
                <c:pt idx="861">
                  <c:v>3674.3519999999999</c:v>
                </c:pt>
                <c:pt idx="862">
                  <c:v>3677.1010000000001</c:v>
                </c:pt>
                <c:pt idx="863">
                  <c:v>3679.8470000000002</c:v>
                </c:pt>
                <c:pt idx="864">
                  <c:v>3682.5909999999999</c:v>
                </c:pt>
                <c:pt idx="865">
                  <c:v>3685.3330000000001</c:v>
                </c:pt>
                <c:pt idx="866">
                  <c:v>3688.0729999999999</c:v>
                </c:pt>
                <c:pt idx="867">
                  <c:v>3690.8110000000001</c:v>
                </c:pt>
                <c:pt idx="868">
                  <c:v>3693.547</c:v>
                </c:pt>
                <c:pt idx="869">
                  <c:v>3696.2809999999999</c:v>
                </c:pt>
                <c:pt idx="870">
                  <c:v>3699.0129999999999</c:v>
                </c:pt>
                <c:pt idx="871">
                  <c:v>3701.7420000000002</c:v>
                </c:pt>
                <c:pt idx="872">
                  <c:v>3704.47</c:v>
                </c:pt>
                <c:pt idx="873">
                  <c:v>3707.1950000000002</c:v>
                </c:pt>
                <c:pt idx="874">
                  <c:v>3709.9189999999999</c:v>
                </c:pt>
                <c:pt idx="875">
                  <c:v>3712.64</c:v>
                </c:pt>
                <c:pt idx="876">
                  <c:v>3715.3589999999999</c:v>
                </c:pt>
                <c:pt idx="877">
                  <c:v>3718.076</c:v>
                </c:pt>
                <c:pt idx="878">
                  <c:v>3720.7919999999999</c:v>
                </c:pt>
                <c:pt idx="879">
                  <c:v>3723.5050000000001</c:v>
                </c:pt>
                <c:pt idx="880">
                  <c:v>3726.2159999999999</c:v>
                </c:pt>
                <c:pt idx="881">
                  <c:v>3728.9250000000002</c:v>
                </c:pt>
                <c:pt idx="882">
                  <c:v>3731.6320000000001</c:v>
                </c:pt>
                <c:pt idx="883">
                  <c:v>3734.3359999999998</c:v>
                </c:pt>
                <c:pt idx="884">
                  <c:v>3737.0390000000002</c:v>
                </c:pt>
                <c:pt idx="885">
                  <c:v>3739.74</c:v>
                </c:pt>
                <c:pt idx="886">
                  <c:v>3742.4389999999999</c:v>
                </c:pt>
                <c:pt idx="887">
                  <c:v>3745.136</c:v>
                </c:pt>
                <c:pt idx="888">
                  <c:v>3747.83</c:v>
                </c:pt>
                <c:pt idx="889">
                  <c:v>3750.5230000000001</c:v>
                </c:pt>
                <c:pt idx="890">
                  <c:v>3753.2130000000002</c:v>
                </c:pt>
                <c:pt idx="891">
                  <c:v>3755.902</c:v>
                </c:pt>
                <c:pt idx="892">
                  <c:v>3758.5889999999999</c:v>
                </c:pt>
                <c:pt idx="893">
                  <c:v>3761.2730000000001</c:v>
                </c:pt>
                <c:pt idx="894">
                  <c:v>3763.9560000000001</c:v>
                </c:pt>
                <c:pt idx="895">
                  <c:v>3766.636</c:v>
                </c:pt>
                <c:pt idx="896">
                  <c:v>3769.3150000000001</c:v>
                </c:pt>
                <c:pt idx="897">
                  <c:v>3771.991</c:v>
                </c:pt>
                <c:pt idx="898">
                  <c:v>3774.665</c:v>
                </c:pt>
                <c:pt idx="899">
                  <c:v>3777.3380000000002</c:v>
                </c:pt>
                <c:pt idx="900">
                  <c:v>3780.0079999999998</c:v>
                </c:pt>
                <c:pt idx="901">
                  <c:v>3782.6770000000001</c:v>
                </c:pt>
                <c:pt idx="902">
                  <c:v>3785.3429999999998</c:v>
                </c:pt>
                <c:pt idx="903">
                  <c:v>3788.0070000000001</c:v>
                </c:pt>
                <c:pt idx="904">
                  <c:v>3790.67</c:v>
                </c:pt>
                <c:pt idx="905">
                  <c:v>3793.33</c:v>
                </c:pt>
                <c:pt idx="906">
                  <c:v>3795.989</c:v>
                </c:pt>
                <c:pt idx="907">
                  <c:v>3798.645</c:v>
                </c:pt>
                <c:pt idx="908">
                  <c:v>3801.299</c:v>
                </c:pt>
                <c:pt idx="909">
                  <c:v>3803.9520000000002</c:v>
                </c:pt>
                <c:pt idx="910">
                  <c:v>3806.6019999999999</c:v>
                </c:pt>
                <c:pt idx="911">
                  <c:v>3809.2510000000002</c:v>
                </c:pt>
                <c:pt idx="912">
                  <c:v>3811.8969999999999</c:v>
                </c:pt>
                <c:pt idx="913">
                  <c:v>3814.5419999999999</c:v>
                </c:pt>
                <c:pt idx="914">
                  <c:v>3817.1840000000002</c:v>
                </c:pt>
                <c:pt idx="915">
                  <c:v>3819.8249999999998</c:v>
                </c:pt>
                <c:pt idx="916">
                  <c:v>3822.4630000000002</c:v>
                </c:pt>
                <c:pt idx="917">
                  <c:v>3825.1</c:v>
                </c:pt>
                <c:pt idx="918">
                  <c:v>3827.7350000000001</c:v>
                </c:pt>
                <c:pt idx="919">
                  <c:v>3830.3670000000002</c:v>
                </c:pt>
                <c:pt idx="920">
                  <c:v>3832.998</c:v>
                </c:pt>
                <c:pt idx="921">
                  <c:v>3835.627</c:v>
                </c:pt>
                <c:pt idx="922">
                  <c:v>3838.2530000000002</c:v>
                </c:pt>
                <c:pt idx="923">
                  <c:v>3840.8780000000002</c:v>
                </c:pt>
                <c:pt idx="924">
                  <c:v>3843.5010000000002</c:v>
                </c:pt>
                <c:pt idx="925">
                  <c:v>3846.1219999999998</c:v>
                </c:pt>
                <c:pt idx="926">
                  <c:v>3848.741</c:v>
                </c:pt>
                <c:pt idx="927">
                  <c:v>3851.3580000000002</c:v>
                </c:pt>
                <c:pt idx="928">
                  <c:v>3853.973</c:v>
                </c:pt>
                <c:pt idx="929">
                  <c:v>3856.5859999999998</c:v>
                </c:pt>
                <c:pt idx="930">
                  <c:v>3859.1970000000001</c:v>
                </c:pt>
                <c:pt idx="931">
                  <c:v>3861.806</c:v>
                </c:pt>
                <c:pt idx="932">
                  <c:v>3864.4140000000002</c:v>
                </c:pt>
                <c:pt idx="933">
                  <c:v>3867.0189999999998</c:v>
                </c:pt>
                <c:pt idx="934">
                  <c:v>3869.6219999999998</c:v>
                </c:pt>
                <c:pt idx="935">
                  <c:v>3872.2240000000002</c:v>
                </c:pt>
                <c:pt idx="936">
                  <c:v>3874.8229999999999</c:v>
                </c:pt>
                <c:pt idx="937">
                  <c:v>3877.4209999999998</c:v>
                </c:pt>
                <c:pt idx="938">
                  <c:v>3880.0160000000001</c:v>
                </c:pt>
                <c:pt idx="939">
                  <c:v>3882.61</c:v>
                </c:pt>
                <c:pt idx="940">
                  <c:v>3885.2020000000002</c:v>
                </c:pt>
                <c:pt idx="941">
                  <c:v>3887.7919999999999</c:v>
                </c:pt>
                <c:pt idx="942">
                  <c:v>3890.38</c:v>
                </c:pt>
                <c:pt idx="943">
                  <c:v>3892.9659999999999</c:v>
                </c:pt>
                <c:pt idx="944">
                  <c:v>3895.55</c:v>
                </c:pt>
                <c:pt idx="945">
                  <c:v>3898.1320000000001</c:v>
                </c:pt>
                <c:pt idx="946">
                  <c:v>3900.7130000000002</c:v>
                </c:pt>
                <c:pt idx="947">
                  <c:v>3903.2910000000002</c:v>
                </c:pt>
                <c:pt idx="948">
                  <c:v>3905.8679999999999</c:v>
                </c:pt>
                <c:pt idx="949">
                  <c:v>3908.442</c:v>
                </c:pt>
                <c:pt idx="950">
                  <c:v>3911.0149999999999</c:v>
                </c:pt>
                <c:pt idx="951">
                  <c:v>3913.5859999999998</c:v>
                </c:pt>
                <c:pt idx="952">
                  <c:v>3916.1550000000002</c:v>
                </c:pt>
                <c:pt idx="953">
                  <c:v>3918.7220000000002</c:v>
                </c:pt>
                <c:pt idx="954">
                  <c:v>3921.2869999999998</c:v>
                </c:pt>
                <c:pt idx="955">
                  <c:v>3923.85</c:v>
                </c:pt>
                <c:pt idx="956">
                  <c:v>3926.4110000000001</c:v>
                </c:pt>
                <c:pt idx="957">
                  <c:v>3928.971</c:v>
                </c:pt>
                <c:pt idx="958">
                  <c:v>3931.5279999999998</c:v>
                </c:pt>
                <c:pt idx="959">
                  <c:v>3934.0839999999998</c:v>
                </c:pt>
                <c:pt idx="960">
                  <c:v>3936.6379999999999</c:v>
                </c:pt>
                <c:pt idx="961">
                  <c:v>3939.19</c:v>
                </c:pt>
                <c:pt idx="962">
                  <c:v>3941.74</c:v>
                </c:pt>
                <c:pt idx="963">
                  <c:v>3944.288</c:v>
                </c:pt>
                <c:pt idx="964">
                  <c:v>3946.8339999999998</c:v>
                </c:pt>
                <c:pt idx="965">
                  <c:v>3949.3780000000002</c:v>
                </c:pt>
                <c:pt idx="966">
                  <c:v>3951.9209999999998</c:v>
                </c:pt>
                <c:pt idx="967">
                  <c:v>3954.462</c:v>
                </c:pt>
                <c:pt idx="968">
                  <c:v>3957</c:v>
                </c:pt>
                <c:pt idx="969">
                  <c:v>3959.5369999999998</c:v>
                </c:pt>
                <c:pt idx="970">
                  <c:v>3962.0720000000001</c:v>
                </c:pt>
                <c:pt idx="971">
                  <c:v>3964.6060000000002</c:v>
                </c:pt>
                <c:pt idx="972">
                  <c:v>3967.1370000000002</c:v>
                </c:pt>
                <c:pt idx="973">
                  <c:v>3969.6669999999999</c:v>
                </c:pt>
                <c:pt idx="974">
                  <c:v>3972.194</c:v>
                </c:pt>
                <c:pt idx="975">
                  <c:v>3974.72</c:v>
                </c:pt>
                <c:pt idx="976">
                  <c:v>3977.2440000000001</c:v>
                </c:pt>
                <c:pt idx="977">
                  <c:v>3979.7660000000001</c:v>
                </c:pt>
                <c:pt idx="978">
                  <c:v>3982.2860000000001</c:v>
                </c:pt>
                <c:pt idx="979">
                  <c:v>3984.8049999999998</c:v>
                </c:pt>
                <c:pt idx="980">
                  <c:v>3987.3209999999999</c:v>
                </c:pt>
                <c:pt idx="981">
                  <c:v>3989.8359999999998</c:v>
                </c:pt>
                <c:pt idx="982">
                  <c:v>3992.3490000000002</c:v>
                </c:pt>
                <c:pt idx="983">
                  <c:v>3994.86</c:v>
                </c:pt>
                <c:pt idx="984">
                  <c:v>3997.3690000000001</c:v>
                </c:pt>
                <c:pt idx="985">
                  <c:v>3999.877</c:v>
                </c:pt>
                <c:pt idx="986">
                  <c:v>4002.3820000000001</c:v>
                </c:pt>
                <c:pt idx="987">
                  <c:v>4004.886</c:v>
                </c:pt>
                <c:pt idx="988">
                  <c:v>4007.3879999999999</c:v>
                </c:pt>
                <c:pt idx="989">
                  <c:v>4009.8879999999999</c:v>
                </c:pt>
                <c:pt idx="990">
                  <c:v>4012.386</c:v>
                </c:pt>
                <c:pt idx="991">
                  <c:v>4014.8829999999998</c:v>
                </c:pt>
                <c:pt idx="992">
                  <c:v>4017.377</c:v>
                </c:pt>
                <c:pt idx="993">
                  <c:v>4019.87</c:v>
                </c:pt>
                <c:pt idx="994">
                  <c:v>4022.3609999999999</c:v>
                </c:pt>
                <c:pt idx="995">
                  <c:v>4024.85</c:v>
                </c:pt>
                <c:pt idx="996">
                  <c:v>4027.3380000000002</c:v>
                </c:pt>
                <c:pt idx="997">
                  <c:v>4029.8229999999999</c:v>
                </c:pt>
                <c:pt idx="998">
                  <c:v>4032.3069999999998</c:v>
                </c:pt>
                <c:pt idx="999">
                  <c:v>4034.7890000000002</c:v>
                </c:pt>
                <c:pt idx="1000">
                  <c:v>4037.2689999999998</c:v>
                </c:pt>
                <c:pt idx="1001">
                  <c:v>4039.7469999999998</c:v>
                </c:pt>
                <c:pt idx="1002">
                  <c:v>4042.2240000000002</c:v>
                </c:pt>
                <c:pt idx="1003">
                  <c:v>4044.6990000000001</c:v>
                </c:pt>
                <c:pt idx="1004">
                  <c:v>4047.172</c:v>
                </c:pt>
                <c:pt idx="1005">
                  <c:v>4049.643</c:v>
                </c:pt>
                <c:pt idx="1006">
                  <c:v>4052.1120000000001</c:v>
                </c:pt>
                <c:pt idx="1007">
                  <c:v>4054.58</c:v>
                </c:pt>
                <c:pt idx="1008">
                  <c:v>4057.0459999999998</c:v>
                </c:pt>
                <c:pt idx="1009">
                  <c:v>4059.51</c:v>
                </c:pt>
                <c:pt idx="1010">
                  <c:v>4061.9720000000002</c:v>
                </c:pt>
                <c:pt idx="1011">
                  <c:v>4064.4319999999998</c:v>
                </c:pt>
                <c:pt idx="1012">
                  <c:v>4066.8910000000001</c:v>
                </c:pt>
                <c:pt idx="1013">
                  <c:v>4069.348</c:v>
                </c:pt>
                <c:pt idx="1014">
                  <c:v>4071.8029999999999</c:v>
                </c:pt>
                <c:pt idx="1015">
                  <c:v>4074.2559999999999</c:v>
                </c:pt>
                <c:pt idx="1016">
                  <c:v>4076.7080000000001</c:v>
                </c:pt>
                <c:pt idx="1017">
                  <c:v>4079.1579999999999</c:v>
                </c:pt>
                <c:pt idx="1018">
                  <c:v>4081.6060000000002</c:v>
                </c:pt>
                <c:pt idx="1019">
                  <c:v>4084.0520000000001</c:v>
                </c:pt>
                <c:pt idx="1020">
                  <c:v>4086.4969999999998</c:v>
                </c:pt>
                <c:pt idx="1021">
                  <c:v>4088.9389999999999</c:v>
                </c:pt>
                <c:pt idx="1022">
                  <c:v>4091.38</c:v>
                </c:pt>
                <c:pt idx="1023">
                  <c:v>4093.819</c:v>
                </c:pt>
                <c:pt idx="1024">
                  <c:v>4096.2569999999996</c:v>
                </c:pt>
                <c:pt idx="1025">
                  <c:v>4098.6930000000002</c:v>
                </c:pt>
                <c:pt idx="1026">
                  <c:v>4101.1270000000004</c:v>
                </c:pt>
                <c:pt idx="1027">
                  <c:v>4103.5590000000002</c:v>
                </c:pt>
                <c:pt idx="1028">
                  <c:v>4105.9889999999996</c:v>
                </c:pt>
                <c:pt idx="1029">
                  <c:v>4108.4179999999997</c:v>
                </c:pt>
                <c:pt idx="1030">
                  <c:v>4110.8450000000003</c:v>
                </c:pt>
                <c:pt idx="1031">
                  <c:v>4113.2700000000004</c:v>
                </c:pt>
                <c:pt idx="1032">
                  <c:v>4115.6940000000004</c:v>
                </c:pt>
                <c:pt idx="1033">
                  <c:v>4118.1149999999998</c:v>
                </c:pt>
                <c:pt idx="1034">
                  <c:v>4120.5349999999999</c:v>
                </c:pt>
                <c:pt idx="1035">
                  <c:v>4122.9539999999997</c:v>
                </c:pt>
                <c:pt idx="1036">
                  <c:v>4125.37</c:v>
                </c:pt>
                <c:pt idx="1037">
                  <c:v>4127.7849999999999</c:v>
                </c:pt>
                <c:pt idx="1038">
                  <c:v>4130.1980000000003</c:v>
                </c:pt>
                <c:pt idx="1039">
                  <c:v>4132.6090000000004</c:v>
                </c:pt>
                <c:pt idx="1040">
                  <c:v>4135.0190000000002</c:v>
                </c:pt>
                <c:pt idx="1041">
                  <c:v>4137.4269999999997</c:v>
                </c:pt>
                <c:pt idx="1042">
                  <c:v>4139.8329999999996</c:v>
                </c:pt>
                <c:pt idx="1043">
                  <c:v>4142.2370000000001</c:v>
                </c:pt>
              </c:numCache>
            </c:numRef>
          </c:xVal>
          <c:yVal>
            <c:numRef>
              <c:f>גיליון1!$G$15:$ANJ$15</c:f>
              <c:numCache>
                <c:formatCode>General</c:formatCode>
                <c:ptCount val="1044"/>
                <c:pt idx="0">
                  <c:v>-50.54</c:v>
                </c:pt>
                <c:pt idx="1">
                  <c:v>26.46</c:v>
                </c:pt>
                <c:pt idx="2">
                  <c:v>246.46</c:v>
                </c:pt>
                <c:pt idx="3">
                  <c:v>921.79</c:v>
                </c:pt>
                <c:pt idx="4">
                  <c:v>2544.12</c:v>
                </c:pt>
                <c:pt idx="5">
                  <c:v>5303.46</c:v>
                </c:pt>
                <c:pt idx="6">
                  <c:v>8450.1200000000008</c:v>
                </c:pt>
                <c:pt idx="7">
                  <c:v>10493.13</c:v>
                </c:pt>
                <c:pt idx="8">
                  <c:v>10996.79</c:v>
                </c:pt>
                <c:pt idx="9">
                  <c:v>10681.12</c:v>
                </c:pt>
                <c:pt idx="10">
                  <c:v>10335.459999999999</c:v>
                </c:pt>
                <c:pt idx="11">
                  <c:v>10061.129999999999</c:v>
                </c:pt>
                <c:pt idx="12">
                  <c:v>9849.7900000000009</c:v>
                </c:pt>
                <c:pt idx="13">
                  <c:v>9615.1299999999992</c:v>
                </c:pt>
                <c:pt idx="14">
                  <c:v>9339.7900000000009</c:v>
                </c:pt>
                <c:pt idx="15">
                  <c:v>8990.7900000000009</c:v>
                </c:pt>
                <c:pt idx="16">
                  <c:v>8648.1299999999992</c:v>
                </c:pt>
                <c:pt idx="17">
                  <c:v>8313.1200000000008</c:v>
                </c:pt>
                <c:pt idx="18">
                  <c:v>8044.12</c:v>
                </c:pt>
                <c:pt idx="19">
                  <c:v>7794.12</c:v>
                </c:pt>
                <c:pt idx="20">
                  <c:v>7554.79</c:v>
                </c:pt>
                <c:pt idx="21">
                  <c:v>7350.12</c:v>
                </c:pt>
                <c:pt idx="22">
                  <c:v>7145.12</c:v>
                </c:pt>
                <c:pt idx="23">
                  <c:v>6969.46</c:v>
                </c:pt>
                <c:pt idx="24">
                  <c:v>6802.12</c:v>
                </c:pt>
                <c:pt idx="25">
                  <c:v>6666.12</c:v>
                </c:pt>
                <c:pt idx="26">
                  <c:v>6555.79</c:v>
                </c:pt>
                <c:pt idx="27">
                  <c:v>6410.46</c:v>
                </c:pt>
                <c:pt idx="28">
                  <c:v>6336.12</c:v>
                </c:pt>
                <c:pt idx="29">
                  <c:v>6283.12</c:v>
                </c:pt>
                <c:pt idx="30">
                  <c:v>6239.79</c:v>
                </c:pt>
                <c:pt idx="31">
                  <c:v>6222.79</c:v>
                </c:pt>
                <c:pt idx="32">
                  <c:v>6196.12</c:v>
                </c:pt>
                <c:pt idx="33">
                  <c:v>6165.46</c:v>
                </c:pt>
                <c:pt idx="34">
                  <c:v>6121.46</c:v>
                </c:pt>
                <c:pt idx="35">
                  <c:v>6150.79</c:v>
                </c:pt>
                <c:pt idx="36">
                  <c:v>6143.79</c:v>
                </c:pt>
                <c:pt idx="37">
                  <c:v>6192.12</c:v>
                </c:pt>
                <c:pt idx="38">
                  <c:v>6195.46</c:v>
                </c:pt>
                <c:pt idx="39">
                  <c:v>6228.79</c:v>
                </c:pt>
                <c:pt idx="40">
                  <c:v>6253.12</c:v>
                </c:pt>
                <c:pt idx="41">
                  <c:v>6264.46</c:v>
                </c:pt>
                <c:pt idx="42">
                  <c:v>6277.46</c:v>
                </c:pt>
                <c:pt idx="43">
                  <c:v>6288.12</c:v>
                </c:pt>
                <c:pt idx="44">
                  <c:v>6302.79</c:v>
                </c:pt>
                <c:pt idx="45">
                  <c:v>6330.12</c:v>
                </c:pt>
                <c:pt idx="46">
                  <c:v>6324.46</c:v>
                </c:pt>
                <c:pt idx="47">
                  <c:v>6304.79</c:v>
                </c:pt>
                <c:pt idx="48">
                  <c:v>6310.46</c:v>
                </c:pt>
                <c:pt idx="49">
                  <c:v>6285.12</c:v>
                </c:pt>
                <c:pt idx="50">
                  <c:v>6227.79</c:v>
                </c:pt>
                <c:pt idx="51">
                  <c:v>6188.46</c:v>
                </c:pt>
                <c:pt idx="52">
                  <c:v>6163.12</c:v>
                </c:pt>
                <c:pt idx="53">
                  <c:v>6132.12</c:v>
                </c:pt>
                <c:pt idx="54">
                  <c:v>6066.12</c:v>
                </c:pt>
                <c:pt idx="55">
                  <c:v>6044.46</c:v>
                </c:pt>
                <c:pt idx="56">
                  <c:v>6012.79</c:v>
                </c:pt>
                <c:pt idx="57">
                  <c:v>5990.79</c:v>
                </c:pt>
                <c:pt idx="58">
                  <c:v>5904.12</c:v>
                </c:pt>
                <c:pt idx="59">
                  <c:v>5776.79</c:v>
                </c:pt>
                <c:pt idx="60">
                  <c:v>5605.12</c:v>
                </c:pt>
                <c:pt idx="61">
                  <c:v>5481.79</c:v>
                </c:pt>
                <c:pt idx="62">
                  <c:v>5356.46</c:v>
                </c:pt>
                <c:pt idx="63">
                  <c:v>5260.79</c:v>
                </c:pt>
                <c:pt idx="64">
                  <c:v>5202.79</c:v>
                </c:pt>
                <c:pt idx="65">
                  <c:v>5147.12</c:v>
                </c:pt>
                <c:pt idx="66">
                  <c:v>5102.79</c:v>
                </c:pt>
                <c:pt idx="67">
                  <c:v>5085.79</c:v>
                </c:pt>
                <c:pt idx="68">
                  <c:v>5042.12</c:v>
                </c:pt>
                <c:pt idx="69">
                  <c:v>5013.12</c:v>
                </c:pt>
                <c:pt idx="70">
                  <c:v>4971.79</c:v>
                </c:pt>
                <c:pt idx="71">
                  <c:v>4945.12</c:v>
                </c:pt>
                <c:pt idx="72">
                  <c:v>4901.12</c:v>
                </c:pt>
                <c:pt idx="73">
                  <c:v>4883.79</c:v>
                </c:pt>
                <c:pt idx="74">
                  <c:v>4842.46</c:v>
                </c:pt>
                <c:pt idx="75">
                  <c:v>4824.46</c:v>
                </c:pt>
                <c:pt idx="76">
                  <c:v>4795.46</c:v>
                </c:pt>
                <c:pt idx="77">
                  <c:v>4764.79</c:v>
                </c:pt>
                <c:pt idx="78">
                  <c:v>4730.12</c:v>
                </c:pt>
                <c:pt idx="79">
                  <c:v>4661.12</c:v>
                </c:pt>
                <c:pt idx="80">
                  <c:v>4630.12</c:v>
                </c:pt>
                <c:pt idx="81">
                  <c:v>4576.79</c:v>
                </c:pt>
                <c:pt idx="82">
                  <c:v>4541.12</c:v>
                </c:pt>
                <c:pt idx="83">
                  <c:v>4505.46</c:v>
                </c:pt>
                <c:pt idx="84">
                  <c:v>4482.12</c:v>
                </c:pt>
                <c:pt idx="85">
                  <c:v>4463.12</c:v>
                </c:pt>
                <c:pt idx="86">
                  <c:v>4447.46</c:v>
                </c:pt>
                <c:pt idx="87">
                  <c:v>4426.12</c:v>
                </c:pt>
                <c:pt idx="88">
                  <c:v>4391.12</c:v>
                </c:pt>
                <c:pt idx="89">
                  <c:v>4411.46</c:v>
                </c:pt>
                <c:pt idx="90">
                  <c:v>4380.79</c:v>
                </c:pt>
                <c:pt idx="91">
                  <c:v>4384.79</c:v>
                </c:pt>
                <c:pt idx="92">
                  <c:v>4375.46</c:v>
                </c:pt>
                <c:pt idx="93">
                  <c:v>4320.79</c:v>
                </c:pt>
                <c:pt idx="94">
                  <c:v>4302.12</c:v>
                </c:pt>
                <c:pt idx="95">
                  <c:v>4292.46</c:v>
                </c:pt>
                <c:pt idx="96">
                  <c:v>4261.12</c:v>
                </c:pt>
                <c:pt idx="97">
                  <c:v>4230.79</c:v>
                </c:pt>
                <c:pt idx="98">
                  <c:v>4224.12</c:v>
                </c:pt>
                <c:pt idx="99">
                  <c:v>4182.46</c:v>
                </c:pt>
                <c:pt idx="100">
                  <c:v>4189.79</c:v>
                </c:pt>
                <c:pt idx="101">
                  <c:v>4163.79</c:v>
                </c:pt>
                <c:pt idx="102">
                  <c:v>4154.46</c:v>
                </c:pt>
                <c:pt idx="103">
                  <c:v>4153.12</c:v>
                </c:pt>
                <c:pt idx="104">
                  <c:v>4151.12</c:v>
                </c:pt>
                <c:pt idx="105">
                  <c:v>4132.12</c:v>
                </c:pt>
                <c:pt idx="106">
                  <c:v>4119.46</c:v>
                </c:pt>
                <c:pt idx="107">
                  <c:v>4151.12</c:v>
                </c:pt>
                <c:pt idx="108">
                  <c:v>4167.12</c:v>
                </c:pt>
                <c:pt idx="109">
                  <c:v>4169.12</c:v>
                </c:pt>
                <c:pt idx="110">
                  <c:v>4178.12</c:v>
                </c:pt>
                <c:pt idx="111">
                  <c:v>4162.46</c:v>
                </c:pt>
                <c:pt idx="112">
                  <c:v>4149.79</c:v>
                </c:pt>
                <c:pt idx="113">
                  <c:v>4123.46</c:v>
                </c:pt>
                <c:pt idx="114">
                  <c:v>4098.46</c:v>
                </c:pt>
                <c:pt idx="115">
                  <c:v>4054.79</c:v>
                </c:pt>
                <c:pt idx="116">
                  <c:v>4005.46</c:v>
                </c:pt>
                <c:pt idx="117">
                  <c:v>3985.46</c:v>
                </c:pt>
                <c:pt idx="118">
                  <c:v>3960.12</c:v>
                </c:pt>
                <c:pt idx="119">
                  <c:v>3933.46</c:v>
                </c:pt>
                <c:pt idx="120">
                  <c:v>3898.79</c:v>
                </c:pt>
                <c:pt idx="121">
                  <c:v>3936.12</c:v>
                </c:pt>
                <c:pt idx="122">
                  <c:v>3887.46</c:v>
                </c:pt>
                <c:pt idx="123">
                  <c:v>3879.79</c:v>
                </c:pt>
                <c:pt idx="124">
                  <c:v>3867.46</c:v>
                </c:pt>
                <c:pt idx="125">
                  <c:v>3880.12</c:v>
                </c:pt>
                <c:pt idx="126">
                  <c:v>3896.46</c:v>
                </c:pt>
                <c:pt idx="127">
                  <c:v>3958.46</c:v>
                </c:pt>
                <c:pt idx="128">
                  <c:v>3981.46</c:v>
                </c:pt>
                <c:pt idx="129">
                  <c:v>3911.79</c:v>
                </c:pt>
                <c:pt idx="130">
                  <c:v>3800.46</c:v>
                </c:pt>
                <c:pt idx="131">
                  <c:v>3669.12</c:v>
                </c:pt>
                <c:pt idx="132">
                  <c:v>3579.46</c:v>
                </c:pt>
                <c:pt idx="133">
                  <c:v>3541.46</c:v>
                </c:pt>
                <c:pt idx="134">
                  <c:v>3498.12</c:v>
                </c:pt>
                <c:pt idx="135">
                  <c:v>3497.79</c:v>
                </c:pt>
                <c:pt idx="136">
                  <c:v>3491.79</c:v>
                </c:pt>
                <c:pt idx="137">
                  <c:v>3491.12</c:v>
                </c:pt>
                <c:pt idx="138">
                  <c:v>3513.79</c:v>
                </c:pt>
                <c:pt idx="139">
                  <c:v>3510.79</c:v>
                </c:pt>
                <c:pt idx="140">
                  <c:v>3491.46</c:v>
                </c:pt>
                <c:pt idx="141">
                  <c:v>3460.46</c:v>
                </c:pt>
                <c:pt idx="142">
                  <c:v>3451.12</c:v>
                </c:pt>
                <c:pt idx="143">
                  <c:v>3398.79</c:v>
                </c:pt>
                <c:pt idx="144">
                  <c:v>3351.46</c:v>
                </c:pt>
                <c:pt idx="145">
                  <c:v>3301.46</c:v>
                </c:pt>
                <c:pt idx="146">
                  <c:v>3269.79</c:v>
                </c:pt>
                <c:pt idx="147">
                  <c:v>3252.79</c:v>
                </c:pt>
                <c:pt idx="148">
                  <c:v>3256.46</c:v>
                </c:pt>
                <c:pt idx="149">
                  <c:v>3247.12</c:v>
                </c:pt>
                <c:pt idx="150">
                  <c:v>3271.79</c:v>
                </c:pt>
                <c:pt idx="151">
                  <c:v>3272.12</c:v>
                </c:pt>
                <c:pt idx="152">
                  <c:v>3339.12</c:v>
                </c:pt>
                <c:pt idx="153">
                  <c:v>3370.12</c:v>
                </c:pt>
                <c:pt idx="154">
                  <c:v>3419.79</c:v>
                </c:pt>
                <c:pt idx="155">
                  <c:v>3417.46</c:v>
                </c:pt>
                <c:pt idx="156">
                  <c:v>3413.79</c:v>
                </c:pt>
                <c:pt idx="157">
                  <c:v>3436.46</c:v>
                </c:pt>
                <c:pt idx="158">
                  <c:v>3433.79</c:v>
                </c:pt>
                <c:pt idx="159">
                  <c:v>3438.46</c:v>
                </c:pt>
                <c:pt idx="160">
                  <c:v>3417.12</c:v>
                </c:pt>
                <c:pt idx="161">
                  <c:v>3397.79</c:v>
                </c:pt>
                <c:pt idx="162">
                  <c:v>3363.12</c:v>
                </c:pt>
                <c:pt idx="163">
                  <c:v>3323.12</c:v>
                </c:pt>
                <c:pt idx="164">
                  <c:v>3295.12</c:v>
                </c:pt>
                <c:pt idx="165">
                  <c:v>3302.12</c:v>
                </c:pt>
                <c:pt idx="166">
                  <c:v>3344.12</c:v>
                </c:pt>
                <c:pt idx="167">
                  <c:v>3377.12</c:v>
                </c:pt>
                <c:pt idx="168">
                  <c:v>3408.46</c:v>
                </c:pt>
                <c:pt idx="169">
                  <c:v>3439.12</c:v>
                </c:pt>
                <c:pt idx="170">
                  <c:v>3451.46</c:v>
                </c:pt>
                <c:pt idx="171">
                  <c:v>3415.12</c:v>
                </c:pt>
                <c:pt idx="172">
                  <c:v>3391.79</c:v>
                </c:pt>
                <c:pt idx="173">
                  <c:v>3336.79</c:v>
                </c:pt>
                <c:pt idx="174">
                  <c:v>3290.12</c:v>
                </c:pt>
                <c:pt idx="175">
                  <c:v>3270.79</c:v>
                </c:pt>
                <c:pt idx="176">
                  <c:v>3243.79</c:v>
                </c:pt>
                <c:pt idx="177">
                  <c:v>3215.79</c:v>
                </c:pt>
                <c:pt idx="178">
                  <c:v>3212.46</c:v>
                </c:pt>
                <c:pt idx="179">
                  <c:v>3193.46</c:v>
                </c:pt>
                <c:pt idx="180">
                  <c:v>3193.46</c:v>
                </c:pt>
                <c:pt idx="181">
                  <c:v>3212.12</c:v>
                </c:pt>
                <c:pt idx="182">
                  <c:v>3238.79</c:v>
                </c:pt>
                <c:pt idx="183">
                  <c:v>3230.46</c:v>
                </c:pt>
                <c:pt idx="184">
                  <c:v>3249.12</c:v>
                </c:pt>
                <c:pt idx="185">
                  <c:v>3243.79</c:v>
                </c:pt>
                <c:pt idx="186">
                  <c:v>3246.12</c:v>
                </c:pt>
                <c:pt idx="187">
                  <c:v>3216.46</c:v>
                </c:pt>
                <c:pt idx="188">
                  <c:v>3189.12</c:v>
                </c:pt>
                <c:pt idx="189">
                  <c:v>3204.12</c:v>
                </c:pt>
                <c:pt idx="190">
                  <c:v>3178.12</c:v>
                </c:pt>
                <c:pt idx="191">
                  <c:v>3196.79</c:v>
                </c:pt>
                <c:pt idx="192">
                  <c:v>3225.46</c:v>
                </c:pt>
                <c:pt idx="193">
                  <c:v>3228.12</c:v>
                </c:pt>
                <c:pt idx="194">
                  <c:v>3246.46</c:v>
                </c:pt>
                <c:pt idx="195">
                  <c:v>3288.46</c:v>
                </c:pt>
                <c:pt idx="196">
                  <c:v>3314.79</c:v>
                </c:pt>
                <c:pt idx="197">
                  <c:v>3318.79</c:v>
                </c:pt>
                <c:pt idx="198">
                  <c:v>3338.12</c:v>
                </c:pt>
                <c:pt idx="199">
                  <c:v>3301.46</c:v>
                </c:pt>
                <c:pt idx="200">
                  <c:v>3296.46</c:v>
                </c:pt>
                <c:pt idx="201">
                  <c:v>3240.46</c:v>
                </c:pt>
                <c:pt idx="202">
                  <c:v>3235.79</c:v>
                </c:pt>
                <c:pt idx="203">
                  <c:v>3156.46</c:v>
                </c:pt>
                <c:pt idx="204">
                  <c:v>3129.12</c:v>
                </c:pt>
                <c:pt idx="205">
                  <c:v>3120.79</c:v>
                </c:pt>
                <c:pt idx="206">
                  <c:v>3090.46</c:v>
                </c:pt>
                <c:pt idx="207">
                  <c:v>3112.12</c:v>
                </c:pt>
                <c:pt idx="208">
                  <c:v>3099.79</c:v>
                </c:pt>
                <c:pt idx="209">
                  <c:v>3105.12</c:v>
                </c:pt>
                <c:pt idx="210">
                  <c:v>3135.79</c:v>
                </c:pt>
                <c:pt idx="211">
                  <c:v>3150.46</c:v>
                </c:pt>
                <c:pt idx="212">
                  <c:v>3151.79</c:v>
                </c:pt>
                <c:pt idx="213">
                  <c:v>3166.79</c:v>
                </c:pt>
                <c:pt idx="214">
                  <c:v>3175.12</c:v>
                </c:pt>
                <c:pt idx="215">
                  <c:v>3152.12</c:v>
                </c:pt>
                <c:pt idx="216">
                  <c:v>3128.79</c:v>
                </c:pt>
                <c:pt idx="217">
                  <c:v>3092.79</c:v>
                </c:pt>
                <c:pt idx="218">
                  <c:v>3049.46</c:v>
                </c:pt>
                <c:pt idx="219">
                  <c:v>3021.46</c:v>
                </c:pt>
                <c:pt idx="220">
                  <c:v>2988.79</c:v>
                </c:pt>
                <c:pt idx="221">
                  <c:v>2960.79</c:v>
                </c:pt>
                <c:pt idx="222">
                  <c:v>2951.46</c:v>
                </c:pt>
                <c:pt idx="223">
                  <c:v>2949.79</c:v>
                </c:pt>
                <c:pt idx="224">
                  <c:v>2946.46</c:v>
                </c:pt>
                <c:pt idx="225">
                  <c:v>2948.12</c:v>
                </c:pt>
                <c:pt idx="226">
                  <c:v>2944.46</c:v>
                </c:pt>
                <c:pt idx="227">
                  <c:v>2984.79</c:v>
                </c:pt>
                <c:pt idx="228">
                  <c:v>2980.12</c:v>
                </c:pt>
                <c:pt idx="229">
                  <c:v>2964.46</c:v>
                </c:pt>
                <c:pt idx="230">
                  <c:v>2967.46</c:v>
                </c:pt>
                <c:pt idx="231">
                  <c:v>2936.12</c:v>
                </c:pt>
                <c:pt idx="232">
                  <c:v>2870.46</c:v>
                </c:pt>
                <c:pt idx="233">
                  <c:v>2848.12</c:v>
                </c:pt>
                <c:pt idx="234">
                  <c:v>2837.46</c:v>
                </c:pt>
                <c:pt idx="235">
                  <c:v>2822.46</c:v>
                </c:pt>
                <c:pt idx="236">
                  <c:v>2817.46</c:v>
                </c:pt>
                <c:pt idx="237">
                  <c:v>2828.79</c:v>
                </c:pt>
                <c:pt idx="238">
                  <c:v>2846.12</c:v>
                </c:pt>
                <c:pt idx="239">
                  <c:v>2911.79</c:v>
                </c:pt>
                <c:pt idx="240">
                  <c:v>2937.79</c:v>
                </c:pt>
                <c:pt idx="241">
                  <c:v>2964.46</c:v>
                </c:pt>
                <c:pt idx="242">
                  <c:v>3007.12</c:v>
                </c:pt>
                <c:pt idx="243">
                  <c:v>3030.12</c:v>
                </c:pt>
                <c:pt idx="244">
                  <c:v>3045.46</c:v>
                </c:pt>
                <c:pt idx="245">
                  <c:v>3031.12</c:v>
                </c:pt>
                <c:pt idx="246">
                  <c:v>2964.79</c:v>
                </c:pt>
                <c:pt idx="247">
                  <c:v>2930.12</c:v>
                </c:pt>
                <c:pt idx="248">
                  <c:v>2884.79</c:v>
                </c:pt>
                <c:pt idx="249">
                  <c:v>2893.46</c:v>
                </c:pt>
                <c:pt idx="250">
                  <c:v>2869.79</c:v>
                </c:pt>
                <c:pt idx="251">
                  <c:v>2891.79</c:v>
                </c:pt>
                <c:pt idx="252">
                  <c:v>2901.46</c:v>
                </c:pt>
                <c:pt idx="253">
                  <c:v>2907.46</c:v>
                </c:pt>
                <c:pt idx="254">
                  <c:v>2931.46</c:v>
                </c:pt>
                <c:pt idx="255">
                  <c:v>2964.12</c:v>
                </c:pt>
                <c:pt idx="256">
                  <c:v>2985.12</c:v>
                </c:pt>
                <c:pt idx="257">
                  <c:v>3020.79</c:v>
                </c:pt>
                <c:pt idx="258">
                  <c:v>3032.46</c:v>
                </c:pt>
                <c:pt idx="259">
                  <c:v>3053.46</c:v>
                </c:pt>
                <c:pt idx="260">
                  <c:v>3034.79</c:v>
                </c:pt>
                <c:pt idx="261">
                  <c:v>3045.12</c:v>
                </c:pt>
                <c:pt idx="262">
                  <c:v>3024.12</c:v>
                </c:pt>
                <c:pt idx="263">
                  <c:v>3021.46</c:v>
                </c:pt>
                <c:pt idx="264">
                  <c:v>3021.12</c:v>
                </c:pt>
                <c:pt idx="265">
                  <c:v>3055.12</c:v>
                </c:pt>
                <c:pt idx="266">
                  <c:v>3045.46</c:v>
                </c:pt>
                <c:pt idx="267">
                  <c:v>3086.46</c:v>
                </c:pt>
                <c:pt idx="268">
                  <c:v>3089.46</c:v>
                </c:pt>
                <c:pt idx="269">
                  <c:v>3124.79</c:v>
                </c:pt>
                <c:pt idx="270">
                  <c:v>3177.12</c:v>
                </c:pt>
                <c:pt idx="271">
                  <c:v>3206.46</c:v>
                </c:pt>
                <c:pt idx="272">
                  <c:v>3251.46</c:v>
                </c:pt>
                <c:pt idx="273">
                  <c:v>3280.12</c:v>
                </c:pt>
                <c:pt idx="274">
                  <c:v>3302.79</c:v>
                </c:pt>
                <c:pt idx="275">
                  <c:v>3330.79</c:v>
                </c:pt>
                <c:pt idx="276">
                  <c:v>3332.46</c:v>
                </c:pt>
                <c:pt idx="277">
                  <c:v>3330.79</c:v>
                </c:pt>
                <c:pt idx="278">
                  <c:v>3349.46</c:v>
                </c:pt>
                <c:pt idx="279">
                  <c:v>3403.46</c:v>
                </c:pt>
                <c:pt idx="280">
                  <c:v>3443.79</c:v>
                </c:pt>
                <c:pt idx="281">
                  <c:v>3464.12</c:v>
                </c:pt>
                <c:pt idx="282">
                  <c:v>3520.46</c:v>
                </c:pt>
                <c:pt idx="283">
                  <c:v>3574.46</c:v>
                </c:pt>
                <c:pt idx="284">
                  <c:v>3592.46</c:v>
                </c:pt>
                <c:pt idx="285">
                  <c:v>3632.46</c:v>
                </c:pt>
                <c:pt idx="286">
                  <c:v>3655.12</c:v>
                </c:pt>
                <c:pt idx="287">
                  <c:v>3672.12</c:v>
                </c:pt>
                <c:pt idx="288">
                  <c:v>3632.79</c:v>
                </c:pt>
                <c:pt idx="289">
                  <c:v>3609.46</c:v>
                </c:pt>
                <c:pt idx="290">
                  <c:v>3543.46</c:v>
                </c:pt>
                <c:pt idx="291">
                  <c:v>3452.79</c:v>
                </c:pt>
                <c:pt idx="292">
                  <c:v>3384.79</c:v>
                </c:pt>
                <c:pt idx="293">
                  <c:v>3278.46</c:v>
                </c:pt>
                <c:pt idx="294">
                  <c:v>3177.46</c:v>
                </c:pt>
                <c:pt idx="295">
                  <c:v>3094.79</c:v>
                </c:pt>
                <c:pt idx="296">
                  <c:v>2997.12</c:v>
                </c:pt>
                <c:pt idx="297">
                  <c:v>2925.12</c:v>
                </c:pt>
                <c:pt idx="298">
                  <c:v>2875.46</c:v>
                </c:pt>
                <c:pt idx="299">
                  <c:v>2825.46</c:v>
                </c:pt>
                <c:pt idx="300">
                  <c:v>2769.46</c:v>
                </c:pt>
                <c:pt idx="301">
                  <c:v>2711.12</c:v>
                </c:pt>
                <c:pt idx="302">
                  <c:v>2689.12</c:v>
                </c:pt>
                <c:pt idx="303">
                  <c:v>2642.79</c:v>
                </c:pt>
                <c:pt idx="304">
                  <c:v>2564.12</c:v>
                </c:pt>
                <c:pt idx="305">
                  <c:v>2536.12</c:v>
                </c:pt>
                <c:pt idx="306">
                  <c:v>2455.46</c:v>
                </c:pt>
                <c:pt idx="307">
                  <c:v>2402.46</c:v>
                </c:pt>
                <c:pt idx="308">
                  <c:v>2365.12</c:v>
                </c:pt>
                <c:pt idx="309">
                  <c:v>2302.79</c:v>
                </c:pt>
                <c:pt idx="310">
                  <c:v>2258.46</c:v>
                </c:pt>
                <c:pt idx="311">
                  <c:v>2205.79</c:v>
                </c:pt>
                <c:pt idx="312">
                  <c:v>2216.46</c:v>
                </c:pt>
                <c:pt idx="313">
                  <c:v>2186.79</c:v>
                </c:pt>
                <c:pt idx="314">
                  <c:v>2180.12</c:v>
                </c:pt>
                <c:pt idx="315">
                  <c:v>2173.46</c:v>
                </c:pt>
                <c:pt idx="316">
                  <c:v>2168.46</c:v>
                </c:pt>
                <c:pt idx="317">
                  <c:v>2182.46</c:v>
                </c:pt>
                <c:pt idx="318">
                  <c:v>2201.46</c:v>
                </c:pt>
                <c:pt idx="319">
                  <c:v>2217.46</c:v>
                </c:pt>
                <c:pt idx="320">
                  <c:v>2249.79</c:v>
                </c:pt>
                <c:pt idx="321">
                  <c:v>2232.46</c:v>
                </c:pt>
                <c:pt idx="322">
                  <c:v>2198.79</c:v>
                </c:pt>
                <c:pt idx="323">
                  <c:v>2273.79</c:v>
                </c:pt>
                <c:pt idx="324">
                  <c:v>2124.46</c:v>
                </c:pt>
                <c:pt idx="325">
                  <c:v>2124.79</c:v>
                </c:pt>
                <c:pt idx="326">
                  <c:v>2089.12</c:v>
                </c:pt>
                <c:pt idx="327">
                  <c:v>2079.46</c:v>
                </c:pt>
                <c:pt idx="328">
                  <c:v>2030.79</c:v>
                </c:pt>
                <c:pt idx="329">
                  <c:v>2050.46</c:v>
                </c:pt>
                <c:pt idx="330">
                  <c:v>2049.79</c:v>
                </c:pt>
                <c:pt idx="331">
                  <c:v>2031.12</c:v>
                </c:pt>
                <c:pt idx="332">
                  <c:v>2039.12</c:v>
                </c:pt>
                <c:pt idx="333">
                  <c:v>2045.79</c:v>
                </c:pt>
                <c:pt idx="334">
                  <c:v>2066.12</c:v>
                </c:pt>
                <c:pt idx="335">
                  <c:v>2066.12</c:v>
                </c:pt>
                <c:pt idx="336">
                  <c:v>2046.12</c:v>
                </c:pt>
                <c:pt idx="337">
                  <c:v>2074.79</c:v>
                </c:pt>
                <c:pt idx="338">
                  <c:v>2079.12</c:v>
                </c:pt>
                <c:pt idx="339">
                  <c:v>2074.79</c:v>
                </c:pt>
                <c:pt idx="340">
                  <c:v>2059.79</c:v>
                </c:pt>
                <c:pt idx="341">
                  <c:v>2048.46</c:v>
                </c:pt>
                <c:pt idx="342">
                  <c:v>2049.46</c:v>
                </c:pt>
                <c:pt idx="343">
                  <c:v>2066.79</c:v>
                </c:pt>
                <c:pt idx="344">
                  <c:v>2041.12</c:v>
                </c:pt>
                <c:pt idx="345">
                  <c:v>2060.46</c:v>
                </c:pt>
                <c:pt idx="346">
                  <c:v>2075.12</c:v>
                </c:pt>
                <c:pt idx="347">
                  <c:v>2057.46</c:v>
                </c:pt>
                <c:pt idx="348">
                  <c:v>2068.79</c:v>
                </c:pt>
                <c:pt idx="349">
                  <c:v>2074.12</c:v>
                </c:pt>
                <c:pt idx="350">
                  <c:v>2094.79</c:v>
                </c:pt>
                <c:pt idx="351">
                  <c:v>2106.79</c:v>
                </c:pt>
                <c:pt idx="352">
                  <c:v>2100.79</c:v>
                </c:pt>
                <c:pt idx="353">
                  <c:v>2121.12</c:v>
                </c:pt>
                <c:pt idx="354">
                  <c:v>2113.12</c:v>
                </c:pt>
                <c:pt idx="355">
                  <c:v>2110.46</c:v>
                </c:pt>
                <c:pt idx="356">
                  <c:v>2105.79</c:v>
                </c:pt>
                <c:pt idx="357">
                  <c:v>2077.79</c:v>
                </c:pt>
                <c:pt idx="358">
                  <c:v>2058.46</c:v>
                </c:pt>
                <c:pt idx="359">
                  <c:v>2030.79</c:v>
                </c:pt>
                <c:pt idx="360">
                  <c:v>2026.12</c:v>
                </c:pt>
                <c:pt idx="361">
                  <c:v>2004.46</c:v>
                </c:pt>
                <c:pt idx="362">
                  <c:v>1986.46</c:v>
                </c:pt>
                <c:pt idx="363">
                  <c:v>1989.12</c:v>
                </c:pt>
                <c:pt idx="364">
                  <c:v>2006.46</c:v>
                </c:pt>
                <c:pt idx="365">
                  <c:v>1982.79</c:v>
                </c:pt>
                <c:pt idx="366">
                  <c:v>1980.12</c:v>
                </c:pt>
                <c:pt idx="367">
                  <c:v>1990.12</c:v>
                </c:pt>
                <c:pt idx="368">
                  <c:v>1989.46</c:v>
                </c:pt>
                <c:pt idx="369">
                  <c:v>1995.12</c:v>
                </c:pt>
                <c:pt idx="370">
                  <c:v>2000.79</c:v>
                </c:pt>
                <c:pt idx="371">
                  <c:v>2012.12</c:v>
                </c:pt>
                <c:pt idx="372">
                  <c:v>1991.12</c:v>
                </c:pt>
                <c:pt idx="373">
                  <c:v>1974.46</c:v>
                </c:pt>
                <c:pt idx="374">
                  <c:v>1968.46</c:v>
                </c:pt>
                <c:pt idx="375">
                  <c:v>1956.46</c:v>
                </c:pt>
                <c:pt idx="376">
                  <c:v>1930.12</c:v>
                </c:pt>
                <c:pt idx="377">
                  <c:v>1921.79</c:v>
                </c:pt>
                <c:pt idx="378">
                  <c:v>1904.79</c:v>
                </c:pt>
                <c:pt idx="379">
                  <c:v>1908.46</c:v>
                </c:pt>
                <c:pt idx="380">
                  <c:v>1932.12</c:v>
                </c:pt>
                <c:pt idx="381">
                  <c:v>1929.46</c:v>
                </c:pt>
                <c:pt idx="382">
                  <c:v>1944.12</c:v>
                </c:pt>
                <c:pt idx="383">
                  <c:v>1947.46</c:v>
                </c:pt>
                <c:pt idx="384">
                  <c:v>1959.79</c:v>
                </c:pt>
                <c:pt idx="385">
                  <c:v>1982.79</c:v>
                </c:pt>
                <c:pt idx="386">
                  <c:v>1985.79</c:v>
                </c:pt>
                <c:pt idx="387">
                  <c:v>1996.79</c:v>
                </c:pt>
                <c:pt idx="388">
                  <c:v>1998.46</c:v>
                </c:pt>
                <c:pt idx="389">
                  <c:v>1991.12</c:v>
                </c:pt>
                <c:pt idx="390">
                  <c:v>1970.46</c:v>
                </c:pt>
                <c:pt idx="391">
                  <c:v>1956.46</c:v>
                </c:pt>
                <c:pt idx="392">
                  <c:v>1944.79</c:v>
                </c:pt>
                <c:pt idx="393">
                  <c:v>1943.79</c:v>
                </c:pt>
                <c:pt idx="394">
                  <c:v>1933.12</c:v>
                </c:pt>
                <c:pt idx="395">
                  <c:v>1931.12</c:v>
                </c:pt>
                <c:pt idx="396">
                  <c:v>1921.46</c:v>
                </c:pt>
                <c:pt idx="397">
                  <c:v>1913.79</c:v>
                </c:pt>
                <c:pt idx="398">
                  <c:v>1898.79</c:v>
                </c:pt>
                <c:pt idx="399">
                  <c:v>1884.79</c:v>
                </c:pt>
                <c:pt idx="400">
                  <c:v>1885.46</c:v>
                </c:pt>
                <c:pt idx="401">
                  <c:v>1893.12</c:v>
                </c:pt>
                <c:pt idx="402">
                  <c:v>1882.79</c:v>
                </c:pt>
                <c:pt idx="403">
                  <c:v>1872.12</c:v>
                </c:pt>
                <c:pt idx="404">
                  <c:v>1861.79</c:v>
                </c:pt>
                <c:pt idx="405">
                  <c:v>1851.79</c:v>
                </c:pt>
                <c:pt idx="406">
                  <c:v>1837.12</c:v>
                </c:pt>
                <c:pt idx="407">
                  <c:v>1832.46</c:v>
                </c:pt>
                <c:pt idx="408">
                  <c:v>1782.79</c:v>
                </c:pt>
                <c:pt idx="409">
                  <c:v>1763.12</c:v>
                </c:pt>
                <c:pt idx="410">
                  <c:v>1730.46</c:v>
                </c:pt>
                <c:pt idx="411">
                  <c:v>1706.79</c:v>
                </c:pt>
                <c:pt idx="412">
                  <c:v>1696.12</c:v>
                </c:pt>
                <c:pt idx="413">
                  <c:v>1680.79</c:v>
                </c:pt>
                <c:pt idx="414">
                  <c:v>1679.46</c:v>
                </c:pt>
                <c:pt idx="415">
                  <c:v>1656.46</c:v>
                </c:pt>
                <c:pt idx="416">
                  <c:v>1648.12</c:v>
                </c:pt>
                <c:pt idx="417">
                  <c:v>1661.12</c:v>
                </c:pt>
                <c:pt idx="418">
                  <c:v>1667.46</c:v>
                </c:pt>
                <c:pt idx="419">
                  <c:v>1652.12</c:v>
                </c:pt>
                <c:pt idx="420">
                  <c:v>1644.79</c:v>
                </c:pt>
                <c:pt idx="421">
                  <c:v>1664.79</c:v>
                </c:pt>
                <c:pt idx="422">
                  <c:v>1628.46</c:v>
                </c:pt>
                <c:pt idx="423">
                  <c:v>1652.12</c:v>
                </c:pt>
                <c:pt idx="424">
                  <c:v>1614.46</c:v>
                </c:pt>
                <c:pt idx="425">
                  <c:v>1626.46</c:v>
                </c:pt>
                <c:pt idx="426">
                  <c:v>1615.79</c:v>
                </c:pt>
                <c:pt idx="427">
                  <c:v>1592.79</c:v>
                </c:pt>
                <c:pt idx="428">
                  <c:v>1583.46</c:v>
                </c:pt>
                <c:pt idx="429">
                  <c:v>1556.79</c:v>
                </c:pt>
                <c:pt idx="430">
                  <c:v>1537.46</c:v>
                </c:pt>
                <c:pt idx="431">
                  <c:v>1520.12</c:v>
                </c:pt>
                <c:pt idx="432">
                  <c:v>1498.79</c:v>
                </c:pt>
                <c:pt idx="433">
                  <c:v>1480.79</c:v>
                </c:pt>
                <c:pt idx="434">
                  <c:v>1468.79</c:v>
                </c:pt>
                <c:pt idx="435">
                  <c:v>1460.46</c:v>
                </c:pt>
                <c:pt idx="436">
                  <c:v>1437.12</c:v>
                </c:pt>
                <c:pt idx="437">
                  <c:v>1426.46</c:v>
                </c:pt>
                <c:pt idx="438">
                  <c:v>1418.79</c:v>
                </c:pt>
                <c:pt idx="439">
                  <c:v>1387.12</c:v>
                </c:pt>
                <c:pt idx="440">
                  <c:v>1389.12</c:v>
                </c:pt>
                <c:pt idx="441">
                  <c:v>1357.46</c:v>
                </c:pt>
                <c:pt idx="442">
                  <c:v>1371.79</c:v>
                </c:pt>
                <c:pt idx="443">
                  <c:v>1324.12</c:v>
                </c:pt>
                <c:pt idx="444">
                  <c:v>1323.79</c:v>
                </c:pt>
                <c:pt idx="445">
                  <c:v>1291.1199999999999</c:v>
                </c:pt>
                <c:pt idx="446">
                  <c:v>1272.46</c:v>
                </c:pt>
                <c:pt idx="447">
                  <c:v>1260.79</c:v>
                </c:pt>
                <c:pt idx="448">
                  <c:v>1255.79</c:v>
                </c:pt>
                <c:pt idx="449">
                  <c:v>1242.79</c:v>
                </c:pt>
                <c:pt idx="450">
                  <c:v>1235.46</c:v>
                </c:pt>
                <c:pt idx="451">
                  <c:v>1231.79</c:v>
                </c:pt>
                <c:pt idx="452">
                  <c:v>1217.1199999999999</c:v>
                </c:pt>
                <c:pt idx="453">
                  <c:v>1213.79</c:v>
                </c:pt>
                <c:pt idx="454">
                  <c:v>1194.1199999999999</c:v>
                </c:pt>
                <c:pt idx="455">
                  <c:v>1199.46</c:v>
                </c:pt>
                <c:pt idx="456">
                  <c:v>1193.79</c:v>
                </c:pt>
                <c:pt idx="457">
                  <c:v>1212.79</c:v>
                </c:pt>
                <c:pt idx="458">
                  <c:v>1206.1199999999999</c:v>
                </c:pt>
                <c:pt idx="459">
                  <c:v>1202.1199999999999</c:v>
                </c:pt>
                <c:pt idx="460">
                  <c:v>1204.1199999999999</c:v>
                </c:pt>
                <c:pt idx="461">
                  <c:v>1196.1199999999999</c:v>
                </c:pt>
                <c:pt idx="462">
                  <c:v>1216.79</c:v>
                </c:pt>
                <c:pt idx="463">
                  <c:v>1216.1199999999999</c:v>
                </c:pt>
                <c:pt idx="464">
                  <c:v>1176.46</c:v>
                </c:pt>
                <c:pt idx="465">
                  <c:v>1187.79</c:v>
                </c:pt>
                <c:pt idx="466">
                  <c:v>1167.46</c:v>
                </c:pt>
                <c:pt idx="467">
                  <c:v>1179.1199999999999</c:v>
                </c:pt>
                <c:pt idx="468">
                  <c:v>1163.46</c:v>
                </c:pt>
                <c:pt idx="469">
                  <c:v>1142.79</c:v>
                </c:pt>
                <c:pt idx="470">
                  <c:v>1149.1199999999999</c:v>
                </c:pt>
                <c:pt idx="471">
                  <c:v>1148.79</c:v>
                </c:pt>
                <c:pt idx="472">
                  <c:v>1140.1199999999999</c:v>
                </c:pt>
                <c:pt idx="473">
                  <c:v>1146.1199999999999</c:v>
                </c:pt>
                <c:pt idx="474">
                  <c:v>1139.46</c:v>
                </c:pt>
                <c:pt idx="475">
                  <c:v>1121.1199999999999</c:v>
                </c:pt>
                <c:pt idx="476">
                  <c:v>1127.46</c:v>
                </c:pt>
                <c:pt idx="477">
                  <c:v>1130.46</c:v>
                </c:pt>
                <c:pt idx="478">
                  <c:v>1119.1199999999999</c:v>
                </c:pt>
                <c:pt idx="479">
                  <c:v>1092.79</c:v>
                </c:pt>
                <c:pt idx="480">
                  <c:v>1125.1199999999999</c:v>
                </c:pt>
                <c:pt idx="481">
                  <c:v>1099.46</c:v>
                </c:pt>
                <c:pt idx="482">
                  <c:v>1085.79</c:v>
                </c:pt>
                <c:pt idx="483">
                  <c:v>1086.1199999999999</c:v>
                </c:pt>
                <c:pt idx="484">
                  <c:v>1079.79</c:v>
                </c:pt>
                <c:pt idx="485">
                  <c:v>1084.46</c:v>
                </c:pt>
                <c:pt idx="486">
                  <c:v>1066.79</c:v>
                </c:pt>
                <c:pt idx="487">
                  <c:v>1056.79</c:v>
                </c:pt>
                <c:pt idx="488">
                  <c:v>1061.1199999999999</c:v>
                </c:pt>
                <c:pt idx="489">
                  <c:v>1047.79</c:v>
                </c:pt>
                <c:pt idx="490">
                  <c:v>1034.79</c:v>
                </c:pt>
                <c:pt idx="491">
                  <c:v>1052.1199999999999</c:v>
                </c:pt>
                <c:pt idx="492">
                  <c:v>1053.1199999999999</c:v>
                </c:pt>
                <c:pt idx="493">
                  <c:v>1060.46</c:v>
                </c:pt>
                <c:pt idx="494">
                  <c:v>1071.1199999999999</c:v>
                </c:pt>
                <c:pt idx="495">
                  <c:v>1059.79</c:v>
                </c:pt>
                <c:pt idx="496">
                  <c:v>1061.1199999999999</c:v>
                </c:pt>
                <c:pt idx="497">
                  <c:v>1054.1199999999999</c:v>
                </c:pt>
                <c:pt idx="498">
                  <c:v>1070.1199999999999</c:v>
                </c:pt>
                <c:pt idx="499">
                  <c:v>1050.1199999999999</c:v>
                </c:pt>
                <c:pt idx="500">
                  <c:v>1047.46</c:v>
                </c:pt>
                <c:pt idx="501">
                  <c:v>1013.12</c:v>
                </c:pt>
                <c:pt idx="502">
                  <c:v>1027.1199999999999</c:v>
                </c:pt>
                <c:pt idx="503">
                  <c:v>1025.1199999999999</c:v>
                </c:pt>
                <c:pt idx="504">
                  <c:v>1005.79</c:v>
                </c:pt>
                <c:pt idx="505">
                  <c:v>1004.12</c:v>
                </c:pt>
                <c:pt idx="506">
                  <c:v>1002.12</c:v>
                </c:pt>
                <c:pt idx="507">
                  <c:v>995.12</c:v>
                </c:pt>
                <c:pt idx="508">
                  <c:v>1003.79</c:v>
                </c:pt>
                <c:pt idx="509">
                  <c:v>977.79</c:v>
                </c:pt>
                <c:pt idx="510">
                  <c:v>977.79</c:v>
                </c:pt>
                <c:pt idx="511">
                  <c:v>973.79</c:v>
                </c:pt>
                <c:pt idx="512">
                  <c:v>987.12</c:v>
                </c:pt>
                <c:pt idx="513">
                  <c:v>967.46</c:v>
                </c:pt>
                <c:pt idx="514">
                  <c:v>954.46</c:v>
                </c:pt>
                <c:pt idx="515">
                  <c:v>968.79</c:v>
                </c:pt>
                <c:pt idx="516">
                  <c:v>949.79</c:v>
                </c:pt>
                <c:pt idx="517">
                  <c:v>947.12</c:v>
                </c:pt>
                <c:pt idx="518">
                  <c:v>925.46</c:v>
                </c:pt>
                <c:pt idx="519">
                  <c:v>959.12</c:v>
                </c:pt>
                <c:pt idx="520">
                  <c:v>931.12</c:v>
                </c:pt>
                <c:pt idx="521">
                  <c:v>919.46</c:v>
                </c:pt>
                <c:pt idx="522">
                  <c:v>917.12</c:v>
                </c:pt>
                <c:pt idx="523">
                  <c:v>917.79</c:v>
                </c:pt>
                <c:pt idx="524">
                  <c:v>912.46</c:v>
                </c:pt>
                <c:pt idx="525">
                  <c:v>905.79</c:v>
                </c:pt>
                <c:pt idx="526">
                  <c:v>915.79</c:v>
                </c:pt>
                <c:pt idx="527">
                  <c:v>917.12</c:v>
                </c:pt>
                <c:pt idx="528">
                  <c:v>897.46</c:v>
                </c:pt>
                <c:pt idx="529">
                  <c:v>889.79</c:v>
                </c:pt>
                <c:pt idx="530">
                  <c:v>885.46</c:v>
                </c:pt>
                <c:pt idx="531">
                  <c:v>864.79</c:v>
                </c:pt>
                <c:pt idx="532">
                  <c:v>859.79</c:v>
                </c:pt>
                <c:pt idx="533">
                  <c:v>847.46</c:v>
                </c:pt>
                <c:pt idx="534">
                  <c:v>849.79</c:v>
                </c:pt>
                <c:pt idx="535">
                  <c:v>837.12</c:v>
                </c:pt>
                <c:pt idx="536">
                  <c:v>821.79</c:v>
                </c:pt>
                <c:pt idx="537">
                  <c:v>828.79</c:v>
                </c:pt>
                <c:pt idx="538">
                  <c:v>801.46</c:v>
                </c:pt>
                <c:pt idx="539">
                  <c:v>797.46</c:v>
                </c:pt>
                <c:pt idx="540">
                  <c:v>798.12</c:v>
                </c:pt>
                <c:pt idx="541">
                  <c:v>802.79</c:v>
                </c:pt>
                <c:pt idx="542">
                  <c:v>783.12</c:v>
                </c:pt>
                <c:pt idx="543">
                  <c:v>780.46</c:v>
                </c:pt>
                <c:pt idx="544">
                  <c:v>782.46</c:v>
                </c:pt>
                <c:pt idx="545">
                  <c:v>774.46</c:v>
                </c:pt>
                <c:pt idx="546">
                  <c:v>766.12</c:v>
                </c:pt>
                <c:pt idx="547">
                  <c:v>754.79</c:v>
                </c:pt>
                <c:pt idx="548">
                  <c:v>752.46</c:v>
                </c:pt>
                <c:pt idx="549">
                  <c:v>736.12</c:v>
                </c:pt>
                <c:pt idx="550">
                  <c:v>725.12</c:v>
                </c:pt>
                <c:pt idx="551">
                  <c:v>717.79</c:v>
                </c:pt>
                <c:pt idx="552">
                  <c:v>716.79</c:v>
                </c:pt>
                <c:pt idx="553">
                  <c:v>726.12</c:v>
                </c:pt>
                <c:pt idx="554">
                  <c:v>723.12</c:v>
                </c:pt>
                <c:pt idx="555">
                  <c:v>719.12</c:v>
                </c:pt>
                <c:pt idx="556">
                  <c:v>733.79</c:v>
                </c:pt>
                <c:pt idx="557">
                  <c:v>715.12</c:v>
                </c:pt>
                <c:pt idx="558">
                  <c:v>723.12</c:v>
                </c:pt>
                <c:pt idx="559">
                  <c:v>733.46</c:v>
                </c:pt>
                <c:pt idx="560">
                  <c:v>731.12</c:v>
                </c:pt>
                <c:pt idx="561">
                  <c:v>748.46</c:v>
                </c:pt>
                <c:pt idx="562">
                  <c:v>732.79</c:v>
                </c:pt>
                <c:pt idx="563">
                  <c:v>738.12</c:v>
                </c:pt>
                <c:pt idx="564">
                  <c:v>738.79</c:v>
                </c:pt>
                <c:pt idx="565">
                  <c:v>735.46</c:v>
                </c:pt>
                <c:pt idx="566">
                  <c:v>721.46</c:v>
                </c:pt>
                <c:pt idx="567">
                  <c:v>760.46</c:v>
                </c:pt>
                <c:pt idx="568">
                  <c:v>718.79</c:v>
                </c:pt>
                <c:pt idx="569">
                  <c:v>712.12</c:v>
                </c:pt>
                <c:pt idx="570">
                  <c:v>707.46</c:v>
                </c:pt>
                <c:pt idx="571">
                  <c:v>709.79</c:v>
                </c:pt>
                <c:pt idx="572">
                  <c:v>695.79</c:v>
                </c:pt>
                <c:pt idx="573">
                  <c:v>699.46</c:v>
                </c:pt>
                <c:pt idx="574">
                  <c:v>714.46</c:v>
                </c:pt>
                <c:pt idx="575">
                  <c:v>703.46</c:v>
                </c:pt>
                <c:pt idx="576">
                  <c:v>712.46</c:v>
                </c:pt>
                <c:pt idx="577">
                  <c:v>704.79</c:v>
                </c:pt>
                <c:pt idx="578">
                  <c:v>716.79</c:v>
                </c:pt>
                <c:pt idx="579">
                  <c:v>709.46</c:v>
                </c:pt>
                <c:pt idx="580">
                  <c:v>695.46</c:v>
                </c:pt>
                <c:pt idx="581">
                  <c:v>714.12</c:v>
                </c:pt>
                <c:pt idx="582">
                  <c:v>696.46</c:v>
                </c:pt>
                <c:pt idx="583">
                  <c:v>723.79</c:v>
                </c:pt>
                <c:pt idx="584">
                  <c:v>704.79</c:v>
                </c:pt>
                <c:pt idx="585">
                  <c:v>709.46</c:v>
                </c:pt>
                <c:pt idx="586">
                  <c:v>705.12</c:v>
                </c:pt>
                <c:pt idx="587">
                  <c:v>725.46</c:v>
                </c:pt>
                <c:pt idx="588">
                  <c:v>714.79</c:v>
                </c:pt>
                <c:pt idx="589">
                  <c:v>724.79</c:v>
                </c:pt>
                <c:pt idx="590">
                  <c:v>726.12</c:v>
                </c:pt>
                <c:pt idx="591">
                  <c:v>729.46</c:v>
                </c:pt>
                <c:pt idx="592">
                  <c:v>740.79</c:v>
                </c:pt>
                <c:pt idx="593">
                  <c:v>746.79</c:v>
                </c:pt>
                <c:pt idx="594">
                  <c:v>737.12</c:v>
                </c:pt>
                <c:pt idx="595">
                  <c:v>745.46</c:v>
                </c:pt>
                <c:pt idx="596">
                  <c:v>778.79</c:v>
                </c:pt>
                <c:pt idx="597">
                  <c:v>756.12</c:v>
                </c:pt>
                <c:pt idx="598">
                  <c:v>792.46</c:v>
                </c:pt>
                <c:pt idx="599">
                  <c:v>796.12</c:v>
                </c:pt>
                <c:pt idx="600">
                  <c:v>801.79</c:v>
                </c:pt>
                <c:pt idx="601">
                  <c:v>820.46</c:v>
                </c:pt>
                <c:pt idx="602">
                  <c:v>825.46</c:v>
                </c:pt>
                <c:pt idx="603">
                  <c:v>817.79</c:v>
                </c:pt>
                <c:pt idx="604">
                  <c:v>835.46</c:v>
                </c:pt>
                <c:pt idx="605">
                  <c:v>827.12</c:v>
                </c:pt>
                <c:pt idx="606">
                  <c:v>825.12</c:v>
                </c:pt>
                <c:pt idx="607">
                  <c:v>812.46</c:v>
                </c:pt>
                <c:pt idx="608">
                  <c:v>825.79</c:v>
                </c:pt>
                <c:pt idx="609">
                  <c:v>815.79</c:v>
                </c:pt>
                <c:pt idx="610">
                  <c:v>815.46</c:v>
                </c:pt>
                <c:pt idx="611">
                  <c:v>816.79</c:v>
                </c:pt>
                <c:pt idx="612">
                  <c:v>838.79</c:v>
                </c:pt>
                <c:pt idx="613">
                  <c:v>854.12</c:v>
                </c:pt>
                <c:pt idx="614">
                  <c:v>866.79</c:v>
                </c:pt>
                <c:pt idx="615">
                  <c:v>865.79</c:v>
                </c:pt>
                <c:pt idx="616">
                  <c:v>889.12</c:v>
                </c:pt>
                <c:pt idx="617">
                  <c:v>928.12</c:v>
                </c:pt>
                <c:pt idx="618">
                  <c:v>930.79</c:v>
                </c:pt>
                <c:pt idx="619">
                  <c:v>949.12</c:v>
                </c:pt>
                <c:pt idx="620">
                  <c:v>929.12</c:v>
                </c:pt>
                <c:pt idx="621">
                  <c:v>942.12</c:v>
                </c:pt>
                <c:pt idx="622">
                  <c:v>934.79</c:v>
                </c:pt>
                <c:pt idx="623">
                  <c:v>927.46</c:v>
                </c:pt>
                <c:pt idx="624">
                  <c:v>920.12</c:v>
                </c:pt>
                <c:pt idx="625">
                  <c:v>919.46</c:v>
                </c:pt>
                <c:pt idx="626">
                  <c:v>924.79</c:v>
                </c:pt>
                <c:pt idx="627">
                  <c:v>945.46</c:v>
                </c:pt>
                <c:pt idx="628">
                  <c:v>946.46</c:v>
                </c:pt>
                <c:pt idx="629">
                  <c:v>977.12</c:v>
                </c:pt>
                <c:pt idx="630">
                  <c:v>985.12</c:v>
                </c:pt>
                <c:pt idx="631">
                  <c:v>1006.79</c:v>
                </c:pt>
                <c:pt idx="632">
                  <c:v>1032.46</c:v>
                </c:pt>
                <c:pt idx="633">
                  <c:v>1047.79</c:v>
                </c:pt>
                <c:pt idx="634">
                  <c:v>1057.79</c:v>
                </c:pt>
                <c:pt idx="635">
                  <c:v>1088.79</c:v>
                </c:pt>
                <c:pt idx="636">
                  <c:v>1087.1199999999999</c:v>
                </c:pt>
                <c:pt idx="637">
                  <c:v>1120.1199999999999</c:v>
                </c:pt>
                <c:pt idx="638">
                  <c:v>1145.1199999999999</c:v>
                </c:pt>
                <c:pt idx="639">
                  <c:v>1176.46</c:v>
                </c:pt>
                <c:pt idx="640">
                  <c:v>1174.79</c:v>
                </c:pt>
                <c:pt idx="641">
                  <c:v>1192.79</c:v>
                </c:pt>
                <c:pt idx="642">
                  <c:v>1213.79</c:v>
                </c:pt>
                <c:pt idx="643">
                  <c:v>1206.46</c:v>
                </c:pt>
                <c:pt idx="644">
                  <c:v>1220.46</c:v>
                </c:pt>
                <c:pt idx="645">
                  <c:v>1239.1199999999999</c:v>
                </c:pt>
                <c:pt idx="646">
                  <c:v>1246.1199999999999</c:v>
                </c:pt>
                <c:pt idx="647">
                  <c:v>1261.46</c:v>
                </c:pt>
                <c:pt idx="648">
                  <c:v>1301.1199999999999</c:v>
                </c:pt>
                <c:pt idx="649">
                  <c:v>1307.79</c:v>
                </c:pt>
                <c:pt idx="650">
                  <c:v>1332.79</c:v>
                </c:pt>
                <c:pt idx="651">
                  <c:v>1350.79</c:v>
                </c:pt>
                <c:pt idx="652">
                  <c:v>1378.79</c:v>
                </c:pt>
                <c:pt idx="653">
                  <c:v>1409.79</c:v>
                </c:pt>
                <c:pt idx="654">
                  <c:v>1434.12</c:v>
                </c:pt>
                <c:pt idx="655">
                  <c:v>1503.46</c:v>
                </c:pt>
                <c:pt idx="656">
                  <c:v>1535.12</c:v>
                </c:pt>
                <c:pt idx="657">
                  <c:v>1558.12</c:v>
                </c:pt>
                <c:pt idx="658">
                  <c:v>1613.46</c:v>
                </c:pt>
                <c:pt idx="659">
                  <c:v>1671.46</c:v>
                </c:pt>
                <c:pt idx="660">
                  <c:v>1704.46</c:v>
                </c:pt>
                <c:pt idx="661">
                  <c:v>1729.46</c:v>
                </c:pt>
                <c:pt idx="662">
                  <c:v>1747.79</c:v>
                </c:pt>
                <c:pt idx="663">
                  <c:v>1816.12</c:v>
                </c:pt>
                <c:pt idx="664">
                  <c:v>1817.12</c:v>
                </c:pt>
                <c:pt idx="665">
                  <c:v>1859.79</c:v>
                </c:pt>
                <c:pt idx="666">
                  <c:v>1911.12</c:v>
                </c:pt>
                <c:pt idx="667">
                  <c:v>1951.79</c:v>
                </c:pt>
                <c:pt idx="668">
                  <c:v>2006.79</c:v>
                </c:pt>
                <c:pt idx="669">
                  <c:v>2033.79</c:v>
                </c:pt>
                <c:pt idx="670">
                  <c:v>2080.12</c:v>
                </c:pt>
                <c:pt idx="671">
                  <c:v>2127.46</c:v>
                </c:pt>
                <c:pt idx="672">
                  <c:v>2167.12</c:v>
                </c:pt>
                <c:pt idx="673">
                  <c:v>2198.12</c:v>
                </c:pt>
                <c:pt idx="674">
                  <c:v>2265.46</c:v>
                </c:pt>
                <c:pt idx="675">
                  <c:v>2311.79</c:v>
                </c:pt>
                <c:pt idx="676">
                  <c:v>2383.12</c:v>
                </c:pt>
                <c:pt idx="677">
                  <c:v>2420.46</c:v>
                </c:pt>
                <c:pt idx="678">
                  <c:v>2470.46</c:v>
                </c:pt>
                <c:pt idx="679">
                  <c:v>2506.12</c:v>
                </c:pt>
                <c:pt idx="680">
                  <c:v>2569.12</c:v>
                </c:pt>
                <c:pt idx="681">
                  <c:v>2613.79</c:v>
                </c:pt>
                <c:pt idx="682">
                  <c:v>2613.12</c:v>
                </c:pt>
                <c:pt idx="683">
                  <c:v>2653.46</c:v>
                </c:pt>
                <c:pt idx="684">
                  <c:v>2688.79</c:v>
                </c:pt>
                <c:pt idx="685">
                  <c:v>2732.12</c:v>
                </c:pt>
                <c:pt idx="686">
                  <c:v>2732.12</c:v>
                </c:pt>
                <c:pt idx="687">
                  <c:v>2720.79</c:v>
                </c:pt>
                <c:pt idx="688">
                  <c:v>2747.46</c:v>
                </c:pt>
                <c:pt idx="689">
                  <c:v>2764.12</c:v>
                </c:pt>
                <c:pt idx="690">
                  <c:v>2763.46</c:v>
                </c:pt>
                <c:pt idx="691">
                  <c:v>2794.79</c:v>
                </c:pt>
                <c:pt idx="692">
                  <c:v>2808.12</c:v>
                </c:pt>
                <c:pt idx="693">
                  <c:v>2802.12</c:v>
                </c:pt>
                <c:pt idx="694">
                  <c:v>2809.46</c:v>
                </c:pt>
                <c:pt idx="695">
                  <c:v>2798.46</c:v>
                </c:pt>
                <c:pt idx="696">
                  <c:v>2797.79</c:v>
                </c:pt>
                <c:pt idx="697">
                  <c:v>2819.46</c:v>
                </c:pt>
                <c:pt idx="698">
                  <c:v>2831.79</c:v>
                </c:pt>
                <c:pt idx="699">
                  <c:v>2835.12</c:v>
                </c:pt>
                <c:pt idx="700">
                  <c:v>2844.46</c:v>
                </c:pt>
                <c:pt idx="701">
                  <c:v>2858.79</c:v>
                </c:pt>
                <c:pt idx="702">
                  <c:v>2849.46</c:v>
                </c:pt>
                <c:pt idx="703">
                  <c:v>2843.12</c:v>
                </c:pt>
                <c:pt idx="704">
                  <c:v>2837.46</c:v>
                </c:pt>
                <c:pt idx="705">
                  <c:v>2812.46</c:v>
                </c:pt>
                <c:pt idx="706">
                  <c:v>2795.46</c:v>
                </c:pt>
                <c:pt idx="707">
                  <c:v>2775.79</c:v>
                </c:pt>
                <c:pt idx="708">
                  <c:v>2736.46</c:v>
                </c:pt>
                <c:pt idx="709">
                  <c:v>2727.12</c:v>
                </c:pt>
                <c:pt idx="710">
                  <c:v>2708.46</c:v>
                </c:pt>
                <c:pt idx="711">
                  <c:v>2673.79</c:v>
                </c:pt>
                <c:pt idx="712">
                  <c:v>2677.46</c:v>
                </c:pt>
                <c:pt idx="713">
                  <c:v>2619.79</c:v>
                </c:pt>
                <c:pt idx="714">
                  <c:v>2609.46</c:v>
                </c:pt>
                <c:pt idx="715">
                  <c:v>2597.46</c:v>
                </c:pt>
                <c:pt idx="716">
                  <c:v>2589.46</c:v>
                </c:pt>
                <c:pt idx="717">
                  <c:v>2603.12</c:v>
                </c:pt>
                <c:pt idx="718">
                  <c:v>2680.12</c:v>
                </c:pt>
                <c:pt idx="719">
                  <c:v>2575.12</c:v>
                </c:pt>
                <c:pt idx="720">
                  <c:v>2551.46</c:v>
                </c:pt>
                <c:pt idx="721">
                  <c:v>2550.46</c:v>
                </c:pt>
                <c:pt idx="722">
                  <c:v>2556.46</c:v>
                </c:pt>
                <c:pt idx="723">
                  <c:v>2545.79</c:v>
                </c:pt>
                <c:pt idx="724">
                  <c:v>2532.12</c:v>
                </c:pt>
                <c:pt idx="725">
                  <c:v>2488.79</c:v>
                </c:pt>
                <c:pt idx="726">
                  <c:v>2478.46</c:v>
                </c:pt>
                <c:pt idx="727">
                  <c:v>2448.46</c:v>
                </c:pt>
                <c:pt idx="728">
                  <c:v>2412.46</c:v>
                </c:pt>
                <c:pt idx="729">
                  <c:v>2385.12</c:v>
                </c:pt>
                <c:pt idx="730">
                  <c:v>2348.79</c:v>
                </c:pt>
                <c:pt idx="731">
                  <c:v>2321.46</c:v>
                </c:pt>
                <c:pt idx="732">
                  <c:v>2272.46</c:v>
                </c:pt>
                <c:pt idx="733">
                  <c:v>2237.12</c:v>
                </c:pt>
                <c:pt idx="734">
                  <c:v>2203.79</c:v>
                </c:pt>
                <c:pt idx="735">
                  <c:v>2190.79</c:v>
                </c:pt>
                <c:pt idx="736">
                  <c:v>2141.79</c:v>
                </c:pt>
                <c:pt idx="737">
                  <c:v>2125.79</c:v>
                </c:pt>
                <c:pt idx="738">
                  <c:v>2102.12</c:v>
                </c:pt>
                <c:pt idx="739">
                  <c:v>2068.46</c:v>
                </c:pt>
                <c:pt idx="740">
                  <c:v>2069.79</c:v>
                </c:pt>
                <c:pt idx="741">
                  <c:v>2032.79</c:v>
                </c:pt>
                <c:pt idx="742">
                  <c:v>2031.46</c:v>
                </c:pt>
                <c:pt idx="743">
                  <c:v>2032.79</c:v>
                </c:pt>
                <c:pt idx="744">
                  <c:v>2003.79</c:v>
                </c:pt>
                <c:pt idx="745">
                  <c:v>2011.46</c:v>
                </c:pt>
                <c:pt idx="746">
                  <c:v>1992.46</c:v>
                </c:pt>
                <c:pt idx="747">
                  <c:v>1987.46</c:v>
                </c:pt>
                <c:pt idx="748">
                  <c:v>1987.12</c:v>
                </c:pt>
                <c:pt idx="749">
                  <c:v>1980.79</c:v>
                </c:pt>
                <c:pt idx="750">
                  <c:v>1952.46</c:v>
                </c:pt>
                <c:pt idx="751">
                  <c:v>1922.79</c:v>
                </c:pt>
                <c:pt idx="752">
                  <c:v>1923.79</c:v>
                </c:pt>
                <c:pt idx="753">
                  <c:v>1893.79</c:v>
                </c:pt>
                <c:pt idx="754">
                  <c:v>1874.79</c:v>
                </c:pt>
                <c:pt idx="755">
                  <c:v>1832.12</c:v>
                </c:pt>
                <c:pt idx="756">
                  <c:v>1832.46</c:v>
                </c:pt>
                <c:pt idx="757">
                  <c:v>1802.12</c:v>
                </c:pt>
                <c:pt idx="758">
                  <c:v>1816.46</c:v>
                </c:pt>
                <c:pt idx="759">
                  <c:v>1740.12</c:v>
                </c:pt>
                <c:pt idx="760">
                  <c:v>1733.79</c:v>
                </c:pt>
                <c:pt idx="761">
                  <c:v>1722.79</c:v>
                </c:pt>
                <c:pt idx="762">
                  <c:v>1687.79</c:v>
                </c:pt>
                <c:pt idx="763">
                  <c:v>1660.46</c:v>
                </c:pt>
                <c:pt idx="764">
                  <c:v>1641.46</c:v>
                </c:pt>
                <c:pt idx="765">
                  <c:v>1628.12</c:v>
                </c:pt>
                <c:pt idx="766">
                  <c:v>1616.12</c:v>
                </c:pt>
                <c:pt idx="767">
                  <c:v>1591.12</c:v>
                </c:pt>
                <c:pt idx="768">
                  <c:v>1582.46</c:v>
                </c:pt>
                <c:pt idx="769">
                  <c:v>1548.12</c:v>
                </c:pt>
                <c:pt idx="770">
                  <c:v>1543.12</c:v>
                </c:pt>
                <c:pt idx="771">
                  <c:v>1519.79</c:v>
                </c:pt>
                <c:pt idx="772">
                  <c:v>1517.79</c:v>
                </c:pt>
                <c:pt idx="773">
                  <c:v>1480.79</c:v>
                </c:pt>
                <c:pt idx="774">
                  <c:v>1480.12</c:v>
                </c:pt>
                <c:pt idx="775">
                  <c:v>1460.46</c:v>
                </c:pt>
                <c:pt idx="776">
                  <c:v>1435.79</c:v>
                </c:pt>
                <c:pt idx="777">
                  <c:v>1392.12</c:v>
                </c:pt>
                <c:pt idx="778">
                  <c:v>1386.79</c:v>
                </c:pt>
                <c:pt idx="779">
                  <c:v>1332.79</c:v>
                </c:pt>
                <c:pt idx="780">
                  <c:v>1314.12</c:v>
                </c:pt>
                <c:pt idx="781">
                  <c:v>1275.1199999999999</c:v>
                </c:pt>
                <c:pt idx="782">
                  <c:v>1241.46</c:v>
                </c:pt>
                <c:pt idx="783">
                  <c:v>1211.1199999999999</c:v>
                </c:pt>
                <c:pt idx="784">
                  <c:v>1182.79</c:v>
                </c:pt>
                <c:pt idx="785">
                  <c:v>1160.46</c:v>
                </c:pt>
                <c:pt idx="786">
                  <c:v>1108.46</c:v>
                </c:pt>
                <c:pt idx="787">
                  <c:v>1082.46</c:v>
                </c:pt>
                <c:pt idx="788">
                  <c:v>1056.46</c:v>
                </c:pt>
                <c:pt idx="789">
                  <c:v>1007.79</c:v>
                </c:pt>
                <c:pt idx="790">
                  <c:v>977.79</c:v>
                </c:pt>
                <c:pt idx="791">
                  <c:v>956.12</c:v>
                </c:pt>
                <c:pt idx="792">
                  <c:v>922.79</c:v>
                </c:pt>
                <c:pt idx="793">
                  <c:v>927.46</c:v>
                </c:pt>
                <c:pt idx="794">
                  <c:v>896.79</c:v>
                </c:pt>
                <c:pt idx="795">
                  <c:v>862.12</c:v>
                </c:pt>
                <c:pt idx="796">
                  <c:v>824.46</c:v>
                </c:pt>
                <c:pt idx="797">
                  <c:v>815.79</c:v>
                </c:pt>
                <c:pt idx="798">
                  <c:v>791.46</c:v>
                </c:pt>
                <c:pt idx="799">
                  <c:v>761.79</c:v>
                </c:pt>
                <c:pt idx="800">
                  <c:v>748.46</c:v>
                </c:pt>
                <c:pt idx="801">
                  <c:v>734.46</c:v>
                </c:pt>
                <c:pt idx="802">
                  <c:v>701.46</c:v>
                </c:pt>
                <c:pt idx="803">
                  <c:v>677.46</c:v>
                </c:pt>
                <c:pt idx="804">
                  <c:v>634.12</c:v>
                </c:pt>
                <c:pt idx="805">
                  <c:v>615.12</c:v>
                </c:pt>
                <c:pt idx="806">
                  <c:v>601.12</c:v>
                </c:pt>
                <c:pt idx="807">
                  <c:v>559.79</c:v>
                </c:pt>
                <c:pt idx="808">
                  <c:v>536.12</c:v>
                </c:pt>
                <c:pt idx="809">
                  <c:v>518.12</c:v>
                </c:pt>
                <c:pt idx="810">
                  <c:v>474.79</c:v>
                </c:pt>
                <c:pt idx="811">
                  <c:v>447.79</c:v>
                </c:pt>
                <c:pt idx="812">
                  <c:v>432.46</c:v>
                </c:pt>
                <c:pt idx="813">
                  <c:v>413.79</c:v>
                </c:pt>
                <c:pt idx="814">
                  <c:v>388.46</c:v>
                </c:pt>
                <c:pt idx="815">
                  <c:v>368.12</c:v>
                </c:pt>
                <c:pt idx="816">
                  <c:v>361.79</c:v>
                </c:pt>
                <c:pt idx="817">
                  <c:v>334.46</c:v>
                </c:pt>
                <c:pt idx="818">
                  <c:v>316.12</c:v>
                </c:pt>
                <c:pt idx="819">
                  <c:v>287.12</c:v>
                </c:pt>
                <c:pt idx="820">
                  <c:v>269.12</c:v>
                </c:pt>
                <c:pt idx="821">
                  <c:v>247.12</c:v>
                </c:pt>
                <c:pt idx="822">
                  <c:v>250.79</c:v>
                </c:pt>
                <c:pt idx="823">
                  <c:v>235.12</c:v>
                </c:pt>
                <c:pt idx="824">
                  <c:v>224.79</c:v>
                </c:pt>
                <c:pt idx="825">
                  <c:v>203.46</c:v>
                </c:pt>
                <c:pt idx="826">
                  <c:v>194.79</c:v>
                </c:pt>
                <c:pt idx="827">
                  <c:v>190.12</c:v>
                </c:pt>
                <c:pt idx="828">
                  <c:v>167.46</c:v>
                </c:pt>
                <c:pt idx="829">
                  <c:v>138.12</c:v>
                </c:pt>
                <c:pt idx="830">
                  <c:v>137.79</c:v>
                </c:pt>
                <c:pt idx="831">
                  <c:v>130.46</c:v>
                </c:pt>
                <c:pt idx="832">
                  <c:v>112.79</c:v>
                </c:pt>
                <c:pt idx="833">
                  <c:v>94.12</c:v>
                </c:pt>
                <c:pt idx="834">
                  <c:v>79.790000000000006</c:v>
                </c:pt>
                <c:pt idx="835">
                  <c:v>82.12</c:v>
                </c:pt>
                <c:pt idx="836">
                  <c:v>63.46</c:v>
                </c:pt>
                <c:pt idx="837">
                  <c:v>48.79</c:v>
                </c:pt>
                <c:pt idx="838">
                  <c:v>49.12</c:v>
                </c:pt>
                <c:pt idx="839">
                  <c:v>29.12</c:v>
                </c:pt>
                <c:pt idx="840">
                  <c:v>25.46</c:v>
                </c:pt>
                <c:pt idx="841">
                  <c:v>5.12</c:v>
                </c:pt>
                <c:pt idx="842">
                  <c:v>-7.54</c:v>
                </c:pt>
                <c:pt idx="843">
                  <c:v>13.46</c:v>
                </c:pt>
                <c:pt idx="844">
                  <c:v>-8.8800000000000008</c:v>
                </c:pt>
                <c:pt idx="845">
                  <c:v>-19.21</c:v>
                </c:pt>
                <c:pt idx="846">
                  <c:v>-22.54</c:v>
                </c:pt>
                <c:pt idx="847">
                  <c:v>-23.21</c:v>
                </c:pt>
                <c:pt idx="848">
                  <c:v>-23.54</c:v>
                </c:pt>
                <c:pt idx="849">
                  <c:v>-40.880000000000003</c:v>
                </c:pt>
                <c:pt idx="850">
                  <c:v>-45.21</c:v>
                </c:pt>
                <c:pt idx="851">
                  <c:v>-56.21</c:v>
                </c:pt>
                <c:pt idx="852">
                  <c:v>-28.88</c:v>
                </c:pt>
                <c:pt idx="853">
                  <c:v>-60.21</c:v>
                </c:pt>
                <c:pt idx="854">
                  <c:v>-74.88</c:v>
                </c:pt>
                <c:pt idx="855">
                  <c:v>-76.88</c:v>
                </c:pt>
                <c:pt idx="856">
                  <c:v>-88.88</c:v>
                </c:pt>
                <c:pt idx="857">
                  <c:v>-76.209999999999994</c:v>
                </c:pt>
                <c:pt idx="858">
                  <c:v>-85.88</c:v>
                </c:pt>
                <c:pt idx="859">
                  <c:v>-76.88</c:v>
                </c:pt>
                <c:pt idx="860">
                  <c:v>-112.54</c:v>
                </c:pt>
                <c:pt idx="861">
                  <c:v>-89.88</c:v>
                </c:pt>
                <c:pt idx="862">
                  <c:v>-121.88</c:v>
                </c:pt>
                <c:pt idx="863">
                  <c:v>-132.88</c:v>
                </c:pt>
                <c:pt idx="864">
                  <c:v>-123.21</c:v>
                </c:pt>
                <c:pt idx="865">
                  <c:v>-114.88</c:v>
                </c:pt>
                <c:pt idx="866">
                  <c:v>-135.54</c:v>
                </c:pt>
                <c:pt idx="867">
                  <c:v>-129.54</c:v>
                </c:pt>
                <c:pt idx="868">
                  <c:v>-120.21</c:v>
                </c:pt>
                <c:pt idx="869">
                  <c:v>-139.54</c:v>
                </c:pt>
                <c:pt idx="870">
                  <c:v>-147.21</c:v>
                </c:pt>
                <c:pt idx="871">
                  <c:v>-146.88</c:v>
                </c:pt>
                <c:pt idx="872">
                  <c:v>-140.21</c:v>
                </c:pt>
                <c:pt idx="873">
                  <c:v>-158.21</c:v>
                </c:pt>
                <c:pt idx="874">
                  <c:v>-154.88</c:v>
                </c:pt>
                <c:pt idx="875">
                  <c:v>-151.54</c:v>
                </c:pt>
                <c:pt idx="876">
                  <c:v>-161.88</c:v>
                </c:pt>
                <c:pt idx="877">
                  <c:v>-173.54</c:v>
                </c:pt>
                <c:pt idx="878">
                  <c:v>-172.21</c:v>
                </c:pt>
                <c:pt idx="879">
                  <c:v>-168.54</c:v>
                </c:pt>
                <c:pt idx="880">
                  <c:v>-181.21</c:v>
                </c:pt>
                <c:pt idx="881">
                  <c:v>-166.21</c:v>
                </c:pt>
                <c:pt idx="882">
                  <c:v>-172.54</c:v>
                </c:pt>
                <c:pt idx="883">
                  <c:v>-165.54</c:v>
                </c:pt>
                <c:pt idx="884">
                  <c:v>-181.21</c:v>
                </c:pt>
                <c:pt idx="885">
                  <c:v>-181.54</c:v>
                </c:pt>
                <c:pt idx="886">
                  <c:v>-143.54</c:v>
                </c:pt>
                <c:pt idx="887">
                  <c:v>-185.54</c:v>
                </c:pt>
                <c:pt idx="888">
                  <c:v>-190.88</c:v>
                </c:pt>
                <c:pt idx="889">
                  <c:v>-195.88</c:v>
                </c:pt>
                <c:pt idx="890">
                  <c:v>-123.21</c:v>
                </c:pt>
                <c:pt idx="891">
                  <c:v>-190.21</c:v>
                </c:pt>
                <c:pt idx="892">
                  <c:v>-169.21</c:v>
                </c:pt>
                <c:pt idx="893">
                  <c:v>-188.21</c:v>
                </c:pt>
                <c:pt idx="894">
                  <c:v>-195.21</c:v>
                </c:pt>
                <c:pt idx="895">
                  <c:v>-176.54</c:v>
                </c:pt>
                <c:pt idx="896">
                  <c:v>-206.88</c:v>
                </c:pt>
                <c:pt idx="897">
                  <c:v>-191.88</c:v>
                </c:pt>
                <c:pt idx="898">
                  <c:v>-196.88</c:v>
                </c:pt>
                <c:pt idx="899">
                  <c:v>-202.54</c:v>
                </c:pt>
                <c:pt idx="900">
                  <c:v>-189.21</c:v>
                </c:pt>
                <c:pt idx="901">
                  <c:v>-186.88</c:v>
                </c:pt>
                <c:pt idx="902">
                  <c:v>-189.21</c:v>
                </c:pt>
                <c:pt idx="903">
                  <c:v>-187.21</c:v>
                </c:pt>
                <c:pt idx="904">
                  <c:v>-199.54</c:v>
                </c:pt>
                <c:pt idx="905">
                  <c:v>-201.21</c:v>
                </c:pt>
                <c:pt idx="906">
                  <c:v>-196.88</c:v>
                </c:pt>
                <c:pt idx="907">
                  <c:v>-208.54</c:v>
                </c:pt>
                <c:pt idx="908">
                  <c:v>-191.21</c:v>
                </c:pt>
                <c:pt idx="909">
                  <c:v>-198.88</c:v>
                </c:pt>
                <c:pt idx="910">
                  <c:v>-212.54</c:v>
                </c:pt>
                <c:pt idx="911">
                  <c:v>-208.88</c:v>
                </c:pt>
                <c:pt idx="912">
                  <c:v>-206.54</c:v>
                </c:pt>
                <c:pt idx="913">
                  <c:v>-203.54</c:v>
                </c:pt>
                <c:pt idx="914">
                  <c:v>-204.21</c:v>
                </c:pt>
                <c:pt idx="915">
                  <c:v>-211.21</c:v>
                </c:pt>
                <c:pt idx="916">
                  <c:v>-207.88</c:v>
                </c:pt>
                <c:pt idx="917">
                  <c:v>-213.54</c:v>
                </c:pt>
                <c:pt idx="918">
                  <c:v>-209.54</c:v>
                </c:pt>
                <c:pt idx="919">
                  <c:v>-206.21</c:v>
                </c:pt>
                <c:pt idx="920">
                  <c:v>-219.54</c:v>
                </c:pt>
                <c:pt idx="921">
                  <c:v>-215.21</c:v>
                </c:pt>
                <c:pt idx="922">
                  <c:v>-222.21</c:v>
                </c:pt>
                <c:pt idx="923">
                  <c:v>-207.21</c:v>
                </c:pt>
                <c:pt idx="924">
                  <c:v>-224.54</c:v>
                </c:pt>
                <c:pt idx="925">
                  <c:v>-215.54</c:v>
                </c:pt>
                <c:pt idx="926">
                  <c:v>-218.88</c:v>
                </c:pt>
                <c:pt idx="927">
                  <c:v>-220.21</c:v>
                </c:pt>
                <c:pt idx="928">
                  <c:v>-199.54</c:v>
                </c:pt>
                <c:pt idx="929">
                  <c:v>-216.88</c:v>
                </c:pt>
                <c:pt idx="930">
                  <c:v>-215.54</c:v>
                </c:pt>
                <c:pt idx="931">
                  <c:v>-220.54</c:v>
                </c:pt>
                <c:pt idx="932">
                  <c:v>-211.21</c:v>
                </c:pt>
                <c:pt idx="933">
                  <c:v>-207.54</c:v>
                </c:pt>
                <c:pt idx="934">
                  <c:v>-216.88</c:v>
                </c:pt>
                <c:pt idx="935">
                  <c:v>-210.88</c:v>
                </c:pt>
                <c:pt idx="936">
                  <c:v>-205.21</c:v>
                </c:pt>
                <c:pt idx="937">
                  <c:v>-202.88</c:v>
                </c:pt>
                <c:pt idx="938">
                  <c:v>-189.88</c:v>
                </c:pt>
                <c:pt idx="939">
                  <c:v>-182.88</c:v>
                </c:pt>
                <c:pt idx="940">
                  <c:v>-173.54</c:v>
                </c:pt>
                <c:pt idx="941">
                  <c:v>-185.54</c:v>
                </c:pt>
                <c:pt idx="942">
                  <c:v>-203.21</c:v>
                </c:pt>
                <c:pt idx="943">
                  <c:v>-202.21</c:v>
                </c:pt>
                <c:pt idx="944">
                  <c:v>-191.88</c:v>
                </c:pt>
                <c:pt idx="945">
                  <c:v>-218.21</c:v>
                </c:pt>
                <c:pt idx="946">
                  <c:v>-219.21</c:v>
                </c:pt>
                <c:pt idx="947">
                  <c:v>-216.21</c:v>
                </c:pt>
                <c:pt idx="948">
                  <c:v>-209.21</c:v>
                </c:pt>
                <c:pt idx="949">
                  <c:v>-224.88</c:v>
                </c:pt>
                <c:pt idx="950">
                  <c:v>-224.88</c:v>
                </c:pt>
                <c:pt idx="951">
                  <c:v>-217.88</c:v>
                </c:pt>
                <c:pt idx="952">
                  <c:v>-224.88</c:v>
                </c:pt>
                <c:pt idx="953">
                  <c:v>-224.88</c:v>
                </c:pt>
                <c:pt idx="954">
                  <c:v>-224.88</c:v>
                </c:pt>
                <c:pt idx="955">
                  <c:v>-216.21</c:v>
                </c:pt>
                <c:pt idx="956">
                  <c:v>-225.21</c:v>
                </c:pt>
                <c:pt idx="957">
                  <c:v>-226.88</c:v>
                </c:pt>
                <c:pt idx="958">
                  <c:v>-227.54</c:v>
                </c:pt>
                <c:pt idx="959">
                  <c:v>-225.88</c:v>
                </c:pt>
                <c:pt idx="960">
                  <c:v>-224.54</c:v>
                </c:pt>
                <c:pt idx="961">
                  <c:v>-222.88</c:v>
                </c:pt>
                <c:pt idx="962">
                  <c:v>-227.54</c:v>
                </c:pt>
                <c:pt idx="963">
                  <c:v>-229.88</c:v>
                </c:pt>
                <c:pt idx="964">
                  <c:v>-222.54</c:v>
                </c:pt>
                <c:pt idx="965">
                  <c:v>-232.54</c:v>
                </c:pt>
                <c:pt idx="966">
                  <c:v>-212.54</c:v>
                </c:pt>
                <c:pt idx="967">
                  <c:v>-219.54</c:v>
                </c:pt>
                <c:pt idx="968">
                  <c:v>-229.21</c:v>
                </c:pt>
                <c:pt idx="969">
                  <c:v>-227.21</c:v>
                </c:pt>
                <c:pt idx="970">
                  <c:v>-212.21</c:v>
                </c:pt>
                <c:pt idx="971">
                  <c:v>-209.21</c:v>
                </c:pt>
                <c:pt idx="972">
                  <c:v>-231.54</c:v>
                </c:pt>
                <c:pt idx="973">
                  <c:v>-223.54</c:v>
                </c:pt>
                <c:pt idx="974">
                  <c:v>-222.21</c:v>
                </c:pt>
                <c:pt idx="975">
                  <c:v>-219.88</c:v>
                </c:pt>
                <c:pt idx="976">
                  <c:v>-193.21</c:v>
                </c:pt>
                <c:pt idx="977">
                  <c:v>-209.21</c:v>
                </c:pt>
                <c:pt idx="978">
                  <c:v>-211.21</c:v>
                </c:pt>
                <c:pt idx="979">
                  <c:v>-228.88</c:v>
                </c:pt>
                <c:pt idx="980">
                  <c:v>-231.88</c:v>
                </c:pt>
                <c:pt idx="981">
                  <c:v>-218.88</c:v>
                </c:pt>
                <c:pt idx="982">
                  <c:v>-211.54</c:v>
                </c:pt>
                <c:pt idx="983">
                  <c:v>-222.21</c:v>
                </c:pt>
                <c:pt idx="984">
                  <c:v>-219.88</c:v>
                </c:pt>
                <c:pt idx="985">
                  <c:v>-219.21</c:v>
                </c:pt>
                <c:pt idx="986">
                  <c:v>-219.21</c:v>
                </c:pt>
                <c:pt idx="987">
                  <c:v>-224.88</c:v>
                </c:pt>
                <c:pt idx="988">
                  <c:v>-217.21</c:v>
                </c:pt>
                <c:pt idx="989">
                  <c:v>-225.21</c:v>
                </c:pt>
                <c:pt idx="990">
                  <c:v>-227.88</c:v>
                </c:pt>
                <c:pt idx="991">
                  <c:v>-226.54</c:v>
                </c:pt>
                <c:pt idx="992">
                  <c:v>-219.21</c:v>
                </c:pt>
                <c:pt idx="993">
                  <c:v>-218.54</c:v>
                </c:pt>
                <c:pt idx="994">
                  <c:v>-218.21</c:v>
                </c:pt>
                <c:pt idx="995">
                  <c:v>-221.54</c:v>
                </c:pt>
                <c:pt idx="996">
                  <c:v>-224.54</c:v>
                </c:pt>
                <c:pt idx="997">
                  <c:v>-223.88</c:v>
                </c:pt>
                <c:pt idx="998">
                  <c:v>-227.54</c:v>
                </c:pt>
                <c:pt idx="999">
                  <c:v>-230.21</c:v>
                </c:pt>
                <c:pt idx="1000">
                  <c:v>-225.21</c:v>
                </c:pt>
                <c:pt idx="1001">
                  <c:v>-207.21</c:v>
                </c:pt>
                <c:pt idx="1002">
                  <c:v>-228.54</c:v>
                </c:pt>
                <c:pt idx="1003">
                  <c:v>-214.21</c:v>
                </c:pt>
                <c:pt idx="1004">
                  <c:v>-217.88</c:v>
                </c:pt>
                <c:pt idx="1005">
                  <c:v>-235.88</c:v>
                </c:pt>
                <c:pt idx="1006">
                  <c:v>-207.88</c:v>
                </c:pt>
                <c:pt idx="1007">
                  <c:v>-228.88</c:v>
                </c:pt>
                <c:pt idx="1008">
                  <c:v>-220.21</c:v>
                </c:pt>
                <c:pt idx="1009">
                  <c:v>-222.54</c:v>
                </c:pt>
                <c:pt idx="1010">
                  <c:v>-225.54</c:v>
                </c:pt>
                <c:pt idx="1011">
                  <c:v>-200.88</c:v>
                </c:pt>
                <c:pt idx="1012">
                  <c:v>-233.88</c:v>
                </c:pt>
                <c:pt idx="1013">
                  <c:v>-225.88</c:v>
                </c:pt>
                <c:pt idx="1014">
                  <c:v>-227.88</c:v>
                </c:pt>
                <c:pt idx="1015">
                  <c:v>-223.88</c:v>
                </c:pt>
                <c:pt idx="1016">
                  <c:v>-227.54</c:v>
                </c:pt>
                <c:pt idx="1017">
                  <c:v>-216.88</c:v>
                </c:pt>
                <c:pt idx="1018">
                  <c:v>-245.21</c:v>
                </c:pt>
                <c:pt idx="1019">
                  <c:v>-219.54</c:v>
                </c:pt>
                <c:pt idx="1020">
                  <c:v>-240.21</c:v>
                </c:pt>
                <c:pt idx="1021">
                  <c:v>-226.21</c:v>
                </c:pt>
                <c:pt idx="1022">
                  <c:v>-221.88</c:v>
                </c:pt>
                <c:pt idx="1023">
                  <c:v>-231.21</c:v>
                </c:pt>
                <c:pt idx="1024">
                  <c:v>-276.54000000000002</c:v>
                </c:pt>
                <c:pt idx="1025">
                  <c:v>-279.54000000000002</c:v>
                </c:pt>
                <c:pt idx="1026">
                  <c:v>-288.54000000000002</c:v>
                </c:pt>
                <c:pt idx="1027">
                  <c:v>-278.20999999999998</c:v>
                </c:pt>
                <c:pt idx="1028">
                  <c:v>-129.88</c:v>
                </c:pt>
                <c:pt idx="1029">
                  <c:v>-126.54</c:v>
                </c:pt>
                <c:pt idx="1030">
                  <c:v>-113.21</c:v>
                </c:pt>
                <c:pt idx="1031">
                  <c:v>-113.88</c:v>
                </c:pt>
                <c:pt idx="1032">
                  <c:v>-92.88</c:v>
                </c:pt>
                <c:pt idx="1033">
                  <c:v>-70.88</c:v>
                </c:pt>
                <c:pt idx="1034">
                  <c:v>-237.54</c:v>
                </c:pt>
                <c:pt idx="1035">
                  <c:v>-230.21</c:v>
                </c:pt>
                <c:pt idx="1036">
                  <c:v>-243.21</c:v>
                </c:pt>
                <c:pt idx="1037">
                  <c:v>-237.21</c:v>
                </c:pt>
                <c:pt idx="1038">
                  <c:v>-233.21</c:v>
                </c:pt>
                <c:pt idx="1039">
                  <c:v>-231.21</c:v>
                </c:pt>
                <c:pt idx="1040">
                  <c:v>-286.54000000000002</c:v>
                </c:pt>
                <c:pt idx="1041">
                  <c:v>-284.54000000000002</c:v>
                </c:pt>
                <c:pt idx="1042">
                  <c:v>-288.54000000000002</c:v>
                </c:pt>
                <c:pt idx="1043">
                  <c:v>-284.54000000000002</c:v>
                </c:pt>
              </c:numCache>
            </c:numRef>
          </c:yVal>
          <c:smooth val="1"/>
        </c:ser>
        <c:ser>
          <c:idx val="0"/>
          <c:order val="6"/>
          <c:tx>
            <c:strRef>
              <c:f>גיליון1!$D$18:$F$18</c:f>
              <c:strCache>
                <c:ptCount val="3"/>
                <c:pt idx="0">
                  <c:v>30</c:v>
                </c:pt>
                <c:pt idx="1">
                  <c:v>water</c:v>
                </c:pt>
                <c:pt idx="2">
                  <c:v>2</c:v>
                </c:pt>
              </c:strCache>
            </c:strRef>
          </c:tx>
          <c:spPr>
            <a:ln w="19050" cap="rnd">
              <a:solidFill>
                <a:schemeClr val="accent1"/>
              </a:solidFill>
              <a:round/>
            </a:ln>
            <a:effectLst/>
          </c:spPr>
          <c:marker>
            <c:symbol val="none"/>
          </c:marker>
          <c:xVal>
            <c:numRef>
              <c:f>גיליון1!$G$1:$ANJ$1</c:f>
              <c:numCache>
                <c:formatCode>General</c:formatCode>
                <c:ptCount val="1044"/>
                <c:pt idx="0">
                  <c:v>160.70099999999999</c:v>
                </c:pt>
                <c:pt idx="1">
                  <c:v>166.74199999999999</c:v>
                </c:pt>
                <c:pt idx="2">
                  <c:v>172.77699999999999</c:v>
                </c:pt>
                <c:pt idx="3">
                  <c:v>178.80500000000001</c:v>
                </c:pt>
                <c:pt idx="4">
                  <c:v>184.82599999999999</c:v>
                </c:pt>
                <c:pt idx="5">
                  <c:v>190.84100000000001</c:v>
                </c:pt>
                <c:pt idx="6">
                  <c:v>196.84899999999999</c:v>
                </c:pt>
                <c:pt idx="7">
                  <c:v>202.85</c:v>
                </c:pt>
                <c:pt idx="8">
                  <c:v>208.845</c:v>
                </c:pt>
                <c:pt idx="9">
                  <c:v>214.833</c:v>
                </c:pt>
                <c:pt idx="10">
                  <c:v>220.815</c:v>
                </c:pt>
                <c:pt idx="11">
                  <c:v>226.78899999999999</c:v>
                </c:pt>
                <c:pt idx="12">
                  <c:v>232.75800000000001</c:v>
                </c:pt>
                <c:pt idx="13">
                  <c:v>238.71899999999999</c:v>
                </c:pt>
                <c:pt idx="14">
                  <c:v>244.67400000000001</c:v>
                </c:pt>
                <c:pt idx="15">
                  <c:v>250.62299999999999</c:v>
                </c:pt>
                <c:pt idx="16">
                  <c:v>256.565</c:v>
                </c:pt>
                <c:pt idx="17">
                  <c:v>262.5</c:v>
                </c:pt>
                <c:pt idx="18">
                  <c:v>268.42899999999997</c:v>
                </c:pt>
                <c:pt idx="19">
                  <c:v>274.351</c:v>
                </c:pt>
                <c:pt idx="20">
                  <c:v>280.267</c:v>
                </c:pt>
                <c:pt idx="21">
                  <c:v>286.17599999999999</c:v>
                </c:pt>
                <c:pt idx="22">
                  <c:v>292.07900000000001</c:v>
                </c:pt>
                <c:pt idx="23">
                  <c:v>297.97500000000002</c:v>
                </c:pt>
                <c:pt idx="24">
                  <c:v>303.86500000000001</c:v>
                </c:pt>
                <c:pt idx="25">
                  <c:v>309.74799999999999</c:v>
                </c:pt>
                <c:pt idx="26">
                  <c:v>315.625</c:v>
                </c:pt>
                <c:pt idx="27">
                  <c:v>321.495</c:v>
                </c:pt>
                <c:pt idx="28">
                  <c:v>327.35899999999998</c:v>
                </c:pt>
                <c:pt idx="29">
                  <c:v>333.21699999999998</c:v>
                </c:pt>
                <c:pt idx="30">
                  <c:v>339.06799999999998</c:v>
                </c:pt>
                <c:pt idx="31">
                  <c:v>344.91199999999998</c:v>
                </c:pt>
                <c:pt idx="32">
                  <c:v>350.75099999999998</c:v>
                </c:pt>
                <c:pt idx="33">
                  <c:v>356.58300000000003</c:v>
                </c:pt>
                <c:pt idx="34">
                  <c:v>362.40800000000002</c:v>
                </c:pt>
                <c:pt idx="35">
                  <c:v>368.22699999999998</c:v>
                </c:pt>
                <c:pt idx="36">
                  <c:v>374.04</c:v>
                </c:pt>
                <c:pt idx="37">
                  <c:v>379.84699999999998</c:v>
                </c:pt>
                <c:pt idx="38">
                  <c:v>385.64699999999999</c:v>
                </c:pt>
                <c:pt idx="39">
                  <c:v>391.44</c:v>
                </c:pt>
                <c:pt idx="40">
                  <c:v>397.22800000000001</c:v>
                </c:pt>
                <c:pt idx="41">
                  <c:v>403.00900000000001</c:v>
                </c:pt>
                <c:pt idx="42">
                  <c:v>408.78399999999999</c:v>
                </c:pt>
                <c:pt idx="43">
                  <c:v>414.553</c:v>
                </c:pt>
                <c:pt idx="44">
                  <c:v>420.315</c:v>
                </c:pt>
                <c:pt idx="45">
                  <c:v>426.07100000000003</c:v>
                </c:pt>
                <c:pt idx="46">
                  <c:v>431.82100000000003</c:v>
                </c:pt>
                <c:pt idx="47">
                  <c:v>437.565</c:v>
                </c:pt>
                <c:pt idx="48">
                  <c:v>443.30200000000002</c:v>
                </c:pt>
                <c:pt idx="49">
                  <c:v>449.03300000000002</c:v>
                </c:pt>
                <c:pt idx="50">
                  <c:v>454.75799999999998</c:v>
                </c:pt>
                <c:pt idx="51">
                  <c:v>460.47699999999998</c:v>
                </c:pt>
                <c:pt idx="52">
                  <c:v>466.18900000000002</c:v>
                </c:pt>
                <c:pt idx="53">
                  <c:v>471.89600000000002</c:v>
                </c:pt>
                <c:pt idx="54">
                  <c:v>477.596</c:v>
                </c:pt>
                <c:pt idx="55">
                  <c:v>483.29</c:v>
                </c:pt>
                <c:pt idx="56">
                  <c:v>488.97800000000001</c:v>
                </c:pt>
                <c:pt idx="57">
                  <c:v>494.66</c:v>
                </c:pt>
                <c:pt idx="58">
                  <c:v>500.33499999999998</c:v>
                </c:pt>
                <c:pt idx="59">
                  <c:v>506.005</c:v>
                </c:pt>
                <c:pt idx="60">
                  <c:v>511.66800000000001</c:v>
                </c:pt>
                <c:pt idx="61">
                  <c:v>517.32500000000005</c:v>
                </c:pt>
                <c:pt idx="62">
                  <c:v>522.97699999999998</c:v>
                </c:pt>
                <c:pt idx="63">
                  <c:v>528.62199999999996</c:v>
                </c:pt>
                <c:pt idx="64">
                  <c:v>534.26099999999997</c:v>
                </c:pt>
                <c:pt idx="65">
                  <c:v>539.89400000000001</c:v>
                </c:pt>
                <c:pt idx="66">
                  <c:v>545.52099999999996</c:v>
                </c:pt>
                <c:pt idx="67">
                  <c:v>551.14099999999996</c:v>
                </c:pt>
                <c:pt idx="68">
                  <c:v>556.75599999999997</c:v>
                </c:pt>
                <c:pt idx="69">
                  <c:v>562.36500000000001</c:v>
                </c:pt>
                <c:pt idx="70">
                  <c:v>567.96799999999996</c:v>
                </c:pt>
                <c:pt idx="71">
                  <c:v>573.56500000000005</c:v>
                </c:pt>
                <c:pt idx="72">
                  <c:v>579.15499999999997</c:v>
                </c:pt>
                <c:pt idx="73">
                  <c:v>584.74</c:v>
                </c:pt>
                <c:pt idx="74">
                  <c:v>590.31899999999996</c:v>
                </c:pt>
                <c:pt idx="75">
                  <c:v>595.89200000000005</c:v>
                </c:pt>
                <c:pt idx="76">
                  <c:v>601.45899999999995</c:v>
                </c:pt>
                <c:pt idx="77">
                  <c:v>607.02</c:v>
                </c:pt>
                <c:pt idx="78">
                  <c:v>612.57500000000005</c:v>
                </c:pt>
                <c:pt idx="79">
                  <c:v>618.12400000000002</c:v>
                </c:pt>
                <c:pt idx="80">
                  <c:v>623.66700000000003</c:v>
                </c:pt>
                <c:pt idx="81">
                  <c:v>629.20399999999995</c:v>
                </c:pt>
                <c:pt idx="82">
                  <c:v>634.73500000000001</c:v>
                </c:pt>
                <c:pt idx="83">
                  <c:v>640.26099999999997</c:v>
                </c:pt>
                <c:pt idx="84">
                  <c:v>645.78099999999995</c:v>
                </c:pt>
                <c:pt idx="85">
                  <c:v>651.29399999999998</c:v>
                </c:pt>
                <c:pt idx="86">
                  <c:v>656.80200000000002</c:v>
                </c:pt>
                <c:pt idx="87">
                  <c:v>662.30399999999997</c:v>
                </c:pt>
                <c:pt idx="88">
                  <c:v>667.8</c:v>
                </c:pt>
                <c:pt idx="89">
                  <c:v>673.29</c:v>
                </c:pt>
                <c:pt idx="90">
                  <c:v>678.77499999999998</c:v>
                </c:pt>
                <c:pt idx="91">
                  <c:v>684.25400000000002</c:v>
                </c:pt>
                <c:pt idx="92">
                  <c:v>689.726</c:v>
                </c:pt>
                <c:pt idx="93">
                  <c:v>695.19299999999998</c:v>
                </c:pt>
                <c:pt idx="94">
                  <c:v>700.65499999999997</c:v>
                </c:pt>
                <c:pt idx="95">
                  <c:v>706.11</c:v>
                </c:pt>
                <c:pt idx="96">
                  <c:v>711.56</c:v>
                </c:pt>
                <c:pt idx="97">
                  <c:v>717.00400000000002</c:v>
                </c:pt>
                <c:pt idx="98">
                  <c:v>722.44200000000001</c:v>
                </c:pt>
                <c:pt idx="99">
                  <c:v>727.87400000000002</c:v>
                </c:pt>
                <c:pt idx="100">
                  <c:v>733.30100000000004</c:v>
                </c:pt>
                <c:pt idx="101">
                  <c:v>738.72199999999998</c:v>
                </c:pt>
                <c:pt idx="102">
                  <c:v>744.13699999999994</c:v>
                </c:pt>
                <c:pt idx="103">
                  <c:v>749.54700000000003</c:v>
                </c:pt>
                <c:pt idx="104">
                  <c:v>754.95100000000002</c:v>
                </c:pt>
                <c:pt idx="105">
                  <c:v>760.34900000000005</c:v>
                </c:pt>
                <c:pt idx="106">
                  <c:v>765.74099999999999</c:v>
                </c:pt>
                <c:pt idx="107">
                  <c:v>771.12800000000004</c:v>
                </c:pt>
                <c:pt idx="108">
                  <c:v>776.50900000000001</c:v>
                </c:pt>
                <c:pt idx="109">
                  <c:v>781.88499999999999</c:v>
                </c:pt>
                <c:pt idx="110">
                  <c:v>787.25400000000002</c:v>
                </c:pt>
                <c:pt idx="111">
                  <c:v>792.61800000000005</c:v>
                </c:pt>
                <c:pt idx="112">
                  <c:v>797.97699999999998</c:v>
                </c:pt>
                <c:pt idx="113">
                  <c:v>803.33</c:v>
                </c:pt>
                <c:pt idx="114">
                  <c:v>808.67700000000002</c:v>
                </c:pt>
                <c:pt idx="115">
                  <c:v>814.01900000000001</c:v>
                </c:pt>
                <c:pt idx="116">
                  <c:v>819.35500000000002</c:v>
                </c:pt>
                <c:pt idx="117">
                  <c:v>824.68600000000004</c:v>
                </c:pt>
                <c:pt idx="118">
                  <c:v>830.01099999999997</c:v>
                </c:pt>
                <c:pt idx="119">
                  <c:v>835.33</c:v>
                </c:pt>
                <c:pt idx="120">
                  <c:v>840.64400000000001</c:v>
                </c:pt>
                <c:pt idx="121">
                  <c:v>845.952</c:v>
                </c:pt>
                <c:pt idx="122">
                  <c:v>851.255</c:v>
                </c:pt>
                <c:pt idx="123">
                  <c:v>856.55200000000002</c:v>
                </c:pt>
                <c:pt idx="124">
                  <c:v>861.84400000000005</c:v>
                </c:pt>
                <c:pt idx="125">
                  <c:v>867.13</c:v>
                </c:pt>
                <c:pt idx="126">
                  <c:v>872.41</c:v>
                </c:pt>
                <c:pt idx="127">
                  <c:v>877.68600000000004</c:v>
                </c:pt>
                <c:pt idx="128">
                  <c:v>882.95500000000004</c:v>
                </c:pt>
                <c:pt idx="129">
                  <c:v>888.21900000000005</c:v>
                </c:pt>
                <c:pt idx="130">
                  <c:v>893.47799999999995</c:v>
                </c:pt>
                <c:pt idx="131">
                  <c:v>898.73099999999999</c:v>
                </c:pt>
                <c:pt idx="132">
                  <c:v>903.97900000000004</c:v>
                </c:pt>
                <c:pt idx="133">
                  <c:v>909.221</c:v>
                </c:pt>
                <c:pt idx="134">
                  <c:v>914.45799999999997</c:v>
                </c:pt>
                <c:pt idx="135">
                  <c:v>919.69</c:v>
                </c:pt>
                <c:pt idx="136">
                  <c:v>924.91600000000005</c:v>
                </c:pt>
                <c:pt idx="137">
                  <c:v>930.13599999999997</c:v>
                </c:pt>
                <c:pt idx="138">
                  <c:v>935.351</c:v>
                </c:pt>
                <c:pt idx="139">
                  <c:v>940.56100000000004</c:v>
                </c:pt>
                <c:pt idx="140">
                  <c:v>945.76599999999996</c:v>
                </c:pt>
                <c:pt idx="141">
                  <c:v>950.96500000000003</c:v>
                </c:pt>
                <c:pt idx="142">
                  <c:v>956.15800000000002</c:v>
                </c:pt>
                <c:pt idx="143">
                  <c:v>961.34699999999998</c:v>
                </c:pt>
                <c:pt idx="144">
                  <c:v>966.529</c:v>
                </c:pt>
                <c:pt idx="145">
                  <c:v>971.70699999999999</c:v>
                </c:pt>
                <c:pt idx="146">
                  <c:v>976.87900000000002</c:v>
                </c:pt>
                <c:pt idx="147">
                  <c:v>982.04600000000005</c:v>
                </c:pt>
                <c:pt idx="148">
                  <c:v>987.20799999999997</c:v>
                </c:pt>
                <c:pt idx="149">
                  <c:v>992.36400000000003</c:v>
                </c:pt>
                <c:pt idx="150">
                  <c:v>997.51499999999999</c:v>
                </c:pt>
                <c:pt idx="151">
                  <c:v>1002.66</c:v>
                </c:pt>
                <c:pt idx="152">
                  <c:v>1007.801</c:v>
                </c:pt>
                <c:pt idx="153">
                  <c:v>1012.936</c:v>
                </c:pt>
                <c:pt idx="154">
                  <c:v>1018.066</c:v>
                </c:pt>
                <c:pt idx="155">
                  <c:v>1023.19</c:v>
                </c:pt>
                <c:pt idx="156">
                  <c:v>1028.309</c:v>
                </c:pt>
                <c:pt idx="157">
                  <c:v>1033.423</c:v>
                </c:pt>
                <c:pt idx="158">
                  <c:v>1038.5319999999999</c:v>
                </c:pt>
                <c:pt idx="159">
                  <c:v>1043.636</c:v>
                </c:pt>
                <c:pt idx="160">
                  <c:v>1048.7339999999999</c:v>
                </c:pt>
                <c:pt idx="161">
                  <c:v>1053.827</c:v>
                </c:pt>
                <c:pt idx="162">
                  <c:v>1058.915</c:v>
                </c:pt>
                <c:pt idx="163">
                  <c:v>1063.998</c:v>
                </c:pt>
                <c:pt idx="164">
                  <c:v>1069.075</c:v>
                </c:pt>
                <c:pt idx="165">
                  <c:v>1074.1469999999999</c:v>
                </c:pt>
                <c:pt idx="166">
                  <c:v>1079.2139999999999</c:v>
                </c:pt>
                <c:pt idx="167">
                  <c:v>1084.2760000000001</c:v>
                </c:pt>
                <c:pt idx="168">
                  <c:v>1089.3330000000001</c:v>
                </c:pt>
                <c:pt idx="169">
                  <c:v>1094.385</c:v>
                </c:pt>
                <c:pt idx="170">
                  <c:v>1099.431</c:v>
                </c:pt>
                <c:pt idx="171">
                  <c:v>1104.472</c:v>
                </c:pt>
                <c:pt idx="172">
                  <c:v>1109.509</c:v>
                </c:pt>
                <c:pt idx="173">
                  <c:v>1114.54</c:v>
                </c:pt>
                <c:pt idx="174">
                  <c:v>1119.5650000000001</c:v>
                </c:pt>
                <c:pt idx="175">
                  <c:v>1124.586</c:v>
                </c:pt>
                <c:pt idx="176">
                  <c:v>1129.6020000000001</c:v>
                </c:pt>
                <c:pt idx="177">
                  <c:v>1134.6130000000001</c:v>
                </c:pt>
                <c:pt idx="178">
                  <c:v>1139.6179999999999</c:v>
                </c:pt>
                <c:pt idx="179">
                  <c:v>1144.6189999999999</c:v>
                </c:pt>
                <c:pt idx="180">
                  <c:v>1149.614</c:v>
                </c:pt>
                <c:pt idx="181">
                  <c:v>1154.604</c:v>
                </c:pt>
                <c:pt idx="182">
                  <c:v>1159.5889999999999</c:v>
                </c:pt>
                <c:pt idx="183">
                  <c:v>1164.57</c:v>
                </c:pt>
                <c:pt idx="184">
                  <c:v>1169.5450000000001</c:v>
                </c:pt>
                <c:pt idx="185">
                  <c:v>1174.5150000000001</c:v>
                </c:pt>
                <c:pt idx="186">
                  <c:v>1179.48</c:v>
                </c:pt>
                <c:pt idx="187">
                  <c:v>1184.44</c:v>
                </c:pt>
                <c:pt idx="188">
                  <c:v>1189.395</c:v>
                </c:pt>
                <c:pt idx="189">
                  <c:v>1194.345</c:v>
                </c:pt>
                <c:pt idx="190">
                  <c:v>1199.29</c:v>
                </c:pt>
                <c:pt idx="191">
                  <c:v>1204.23</c:v>
                </c:pt>
                <c:pt idx="192">
                  <c:v>1209.165</c:v>
                </c:pt>
                <c:pt idx="193">
                  <c:v>1214.095</c:v>
                </c:pt>
                <c:pt idx="194">
                  <c:v>1219.021</c:v>
                </c:pt>
                <c:pt idx="195">
                  <c:v>1223.941</c:v>
                </c:pt>
                <c:pt idx="196">
                  <c:v>1228.856</c:v>
                </c:pt>
                <c:pt idx="197">
                  <c:v>1233.7660000000001</c:v>
                </c:pt>
                <c:pt idx="198">
                  <c:v>1238.672</c:v>
                </c:pt>
                <c:pt idx="199">
                  <c:v>1243.5719999999999</c:v>
                </c:pt>
                <c:pt idx="200">
                  <c:v>1248.4670000000001</c:v>
                </c:pt>
                <c:pt idx="201">
                  <c:v>1253.3579999999999</c:v>
                </c:pt>
                <c:pt idx="202">
                  <c:v>1258.2439999999999</c:v>
                </c:pt>
                <c:pt idx="203">
                  <c:v>1263.124</c:v>
                </c:pt>
                <c:pt idx="204">
                  <c:v>1268</c:v>
                </c:pt>
                <c:pt idx="205">
                  <c:v>1272.8710000000001</c:v>
                </c:pt>
                <c:pt idx="206">
                  <c:v>1277.7370000000001</c:v>
                </c:pt>
                <c:pt idx="207">
                  <c:v>1282.5989999999999</c:v>
                </c:pt>
                <c:pt idx="208">
                  <c:v>1287.4549999999999</c:v>
                </c:pt>
                <c:pt idx="209">
                  <c:v>1292.306</c:v>
                </c:pt>
                <c:pt idx="210">
                  <c:v>1297.153</c:v>
                </c:pt>
                <c:pt idx="211">
                  <c:v>1301.9949999999999</c:v>
                </c:pt>
                <c:pt idx="212">
                  <c:v>1306.8320000000001</c:v>
                </c:pt>
                <c:pt idx="213">
                  <c:v>1311.664</c:v>
                </c:pt>
                <c:pt idx="214">
                  <c:v>1316.491</c:v>
                </c:pt>
                <c:pt idx="215">
                  <c:v>1321.3140000000001</c:v>
                </c:pt>
                <c:pt idx="216">
                  <c:v>1326.1320000000001</c:v>
                </c:pt>
                <c:pt idx="217">
                  <c:v>1330.9449999999999</c:v>
                </c:pt>
                <c:pt idx="218">
                  <c:v>1335.7529999999999</c:v>
                </c:pt>
                <c:pt idx="219">
                  <c:v>1340.556</c:v>
                </c:pt>
                <c:pt idx="220">
                  <c:v>1345.354</c:v>
                </c:pt>
                <c:pt idx="221">
                  <c:v>1350.1479999999999</c:v>
                </c:pt>
                <c:pt idx="222">
                  <c:v>1354.9369999999999</c:v>
                </c:pt>
                <c:pt idx="223">
                  <c:v>1359.722</c:v>
                </c:pt>
                <c:pt idx="224">
                  <c:v>1364.501</c:v>
                </c:pt>
                <c:pt idx="225">
                  <c:v>1369.2760000000001</c:v>
                </c:pt>
                <c:pt idx="226">
                  <c:v>1374.046</c:v>
                </c:pt>
                <c:pt idx="227">
                  <c:v>1378.8109999999999</c:v>
                </c:pt>
                <c:pt idx="228">
                  <c:v>1383.5719999999999</c:v>
                </c:pt>
                <c:pt idx="229">
                  <c:v>1388.327</c:v>
                </c:pt>
                <c:pt idx="230">
                  <c:v>1393.079</c:v>
                </c:pt>
                <c:pt idx="231">
                  <c:v>1397.825</c:v>
                </c:pt>
                <c:pt idx="232">
                  <c:v>1402.567</c:v>
                </c:pt>
                <c:pt idx="233">
                  <c:v>1407.3040000000001</c:v>
                </c:pt>
                <c:pt idx="234">
                  <c:v>1412.0360000000001</c:v>
                </c:pt>
                <c:pt idx="235">
                  <c:v>1416.7639999999999</c:v>
                </c:pt>
                <c:pt idx="236">
                  <c:v>1421.4870000000001</c:v>
                </c:pt>
                <c:pt idx="237">
                  <c:v>1426.2049999999999</c:v>
                </c:pt>
                <c:pt idx="238">
                  <c:v>1430.9190000000001</c:v>
                </c:pt>
                <c:pt idx="239">
                  <c:v>1435.6279999999999</c:v>
                </c:pt>
                <c:pt idx="240">
                  <c:v>1440.3330000000001</c:v>
                </c:pt>
                <c:pt idx="241">
                  <c:v>1445.0319999999999</c:v>
                </c:pt>
                <c:pt idx="242">
                  <c:v>1449.7270000000001</c:v>
                </c:pt>
                <c:pt idx="243">
                  <c:v>1454.4179999999999</c:v>
                </c:pt>
                <c:pt idx="244">
                  <c:v>1459.104</c:v>
                </c:pt>
                <c:pt idx="245">
                  <c:v>1463.7850000000001</c:v>
                </c:pt>
                <c:pt idx="246">
                  <c:v>1468.462</c:v>
                </c:pt>
                <c:pt idx="247">
                  <c:v>1473.134</c:v>
                </c:pt>
                <c:pt idx="248">
                  <c:v>1477.8019999999999</c:v>
                </c:pt>
                <c:pt idx="249">
                  <c:v>1482.4649999999999</c:v>
                </c:pt>
                <c:pt idx="250">
                  <c:v>1487.123</c:v>
                </c:pt>
                <c:pt idx="251">
                  <c:v>1491.777</c:v>
                </c:pt>
                <c:pt idx="252">
                  <c:v>1496.4259999999999</c:v>
                </c:pt>
                <c:pt idx="253">
                  <c:v>1501.0709999999999</c:v>
                </c:pt>
                <c:pt idx="254">
                  <c:v>1505.711</c:v>
                </c:pt>
                <c:pt idx="255">
                  <c:v>1510.347</c:v>
                </c:pt>
                <c:pt idx="256">
                  <c:v>1514.9780000000001</c:v>
                </c:pt>
                <c:pt idx="257">
                  <c:v>1519.604</c:v>
                </c:pt>
                <c:pt idx="258">
                  <c:v>1524.2260000000001</c:v>
                </c:pt>
                <c:pt idx="259">
                  <c:v>1528.8440000000001</c:v>
                </c:pt>
                <c:pt idx="260">
                  <c:v>1533.4570000000001</c:v>
                </c:pt>
                <c:pt idx="261">
                  <c:v>1538.0650000000001</c:v>
                </c:pt>
                <c:pt idx="262">
                  <c:v>1542.6690000000001</c:v>
                </c:pt>
                <c:pt idx="263">
                  <c:v>1547.269</c:v>
                </c:pt>
                <c:pt idx="264">
                  <c:v>1551.864</c:v>
                </c:pt>
                <c:pt idx="265">
                  <c:v>1556.454</c:v>
                </c:pt>
                <c:pt idx="266">
                  <c:v>1561.0409999999999</c:v>
                </c:pt>
                <c:pt idx="267">
                  <c:v>1565.6220000000001</c:v>
                </c:pt>
                <c:pt idx="268">
                  <c:v>1570.1990000000001</c:v>
                </c:pt>
                <c:pt idx="269">
                  <c:v>1574.7719999999999</c:v>
                </c:pt>
                <c:pt idx="270">
                  <c:v>1579.34</c:v>
                </c:pt>
                <c:pt idx="271">
                  <c:v>1583.904</c:v>
                </c:pt>
                <c:pt idx="272">
                  <c:v>1588.4639999999999</c:v>
                </c:pt>
                <c:pt idx="273">
                  <c:v>1593.019</c:v>
                </c:pt>
                <c:pt idx="274">
                  <c:v>1597.569</c:v>
                </c:pt>
                <c:pt idx="275">
                  <c:v>1602.115</c:v>
                </c:pt>
                <c:pt idx="276">
                  <c:v>1606.6569999999999</c:v>
                </c:pt>
                <c:pt idx="277">
                  <c:v>1611.1949999999999</c:v>
                </c:pt>
                <c:pt idx="278">
                  <c:v>1615.7280000000001</c:v>
                </c:pt>
                <c:pt idx="279">
                  <c:v>1620.2560000000001</c:v>
                </c:pt>
                <c:pt idx="280">
                  <c:v>1624.78</c:v>
                </c:pt>
                <c:pt idx="281">
                  <c:v>1629.3</c:v>
                </c:pt>
                <c:pt idx="282">
                  <c:v>1633.816</c:v>
                </c:pt>
                <c:pt idx="283">
                  <c:v>1638.327</c:v>
                </c:pt>
                <c:pt idx="284">
                  <c:v>1642.8340000000001</c:v>
                </c:pt>
                <c:pt idx="285">
                  <c:v>1647.336</c:v>
                </c:pt>
                <c:pt idx="286">
                  <c:v>1651.8340000000001</c:v>
                </c:pt>
                <c:pt idx="287">
                  <c:v>1656.328</c:v>
                </c:pt>
                <c:pt idx="288">
                  <c:v>1660.817</c:v>
                </c:pt>
                <c:pt idx="289">
                  <c:v>1665.3019999999999</c:v>
                </c:pt>
                <c:pt idx="290">
                  <c:v>1669.7829999999999</c:v>
                </c:pt>
                <c:pt idx="291">
                  <c:v>1674.259</c:v>
                </c:pt>
                <c:pt idx="292">
                  <c:v>1678.732</c:v>
                </c:pt>
                <c:pt idx="293">
                  <c:v>1683.1990000000001</c:v>
                </c:pt>
                <c:pt idx="294">
                  <c:v>1687.663</c:v>
                </c:pt>
                <c:pt idx="295">
                  <c:v>1692.1220000000001</c:v>
                </c:pt>
                <c:pt idx="296">
                  <c:v>1696.577</c:v>
                </c:pt>
                <c:pt idx="297">
                  <c:v>1701.028</c:v>
                </c:pt>
                <c:pt idx="298">
                  <c:v>1705.4739999999999</c:v>
                </c:pt>
                <c:pt idx="299">
                  <c:v>1709.9169999999999</c:v>
                </c:pt>
                <c:pt idx="300">
                  <c:v>1714.355</c:v>
                </c:pt>
                <c:pt idx="301">
                  <c:v>1718.788</c:v>
                </c:pt>
                <c:pt idx="302">
                  <c:v>1723.2180000000001</c:v>
                </c:pt>
                <c:pt idx="303">
                  <c:v>1727.643</c:v>
                </c:pt>
                <c:pt idx="304">
                  <c:v>1732.0640000000001</c:v>
                </c:pt>
                <c:pt idx="305">
                  <c:v>1736.481</c:v>
                </c:pt>
                <c:pt idx="306">
                  <c:v>1740.893</c:v>
                </c:pt>
                <c:pt idx="307">
                  <c:v>1745.3009999999999</c:v>
                </c:pt>
                <c:pt idx="308">
                  <c:v>1749.7049999999999</c:v>
                </c:pt>
                <c:pt idx="309">
                  <c:v>1754.105</c:v>
                </c:pt>
                <c:pt idx="310">
                  <c:v>1758.501</c:v>
                </c:pt>
                <c:pt idx="311">
                  <c:v>1762.893</c:v>
                </c:pt>
                <c:pt idx="312">
                  <c:v>1767.28</c:v>
                </c:pt>
                <c:pt idx="313">
                  <c:v>1771.663</c:v>
                </c:pt>
                <c:pt idx="314">
                  <c:v>1776.0419999999999</c:v>
                </c:pt>
                <c:pt idx="315">
                  <c:v>1780.4169999999999</c:v>
                </c:pt>
                <c:pt idx="316">
                  <c:v>1784.787</c:v>
                </c:pt>
                <c:pt idx="317">
                  <c:v>1789.154</c:v>
                </c:pt>
                <c:pt idx="318">
                  <c:v>1793.5160000000001</c:v>
                </c:pt>
                <c:pt idx="319">
                  <c:v>1797.874</c:v>
                </c:pt>
                <c:pt idx="320">
                  <c:v>1802.2280000000001</c:v>
                </c:pt>
                <c:pt idx="321">
                  <c:v>1806.578</c:v>
                </c:pt>
                <c:pt idx="322">
                  <c:v>1810.924</c:v>
                </c:pt>
                <c:pt idx="323">
                  <c:v>1815.2660000000001</c:v>
                </c:pt>
                <c:pt idx="324">
                  <c:v>1819.6030000000001</c:v>
                </c:pt>
                <c:pt idx="325">
                  <c:v>1823.9369999999999</c:v>
                </c:pt>
                <c:pt idx="326">
                  <c:v>1828.2660000000001</c:v>
                </c:pt>
                <c:pt idx="327">
                  <c:v>1832.5909999999999</c:v>
                </c:pt>
                <c:pt idx="328">
                  <c:v>1836.913</c:v>
                </c:pt>
                <c:pt idx="329">
                  <c:v>1841.23</c:v>
                </c:pt>
                <c:pt idx="330">
                  <c:v>1845.5429999999999</c:v>
                </c:pt>
                <c:pt idx="331">
                  <c:v>1849.8520000000001</c:v>
                </c:pt>
                <c:pt idx="332">
                  <c:v>1854.1559999999999</c:v>
                </c:pt>
                <c:pt idx="333">
                  <c:v>1858.4570000000001</c:v>
                </c:pt>
                <c:pt idx="334">
                  <c:v>1862.7539999999999</c:v>
                </c:pt>
                <c:pt idx="335">
                  <c:v>1867.047</c:v>
                </c:pt>
                <c:pt idx="336">
                  <c:v>1871.335</c:v>
                </c:pt>
                <c:pt idx="337">
                  <c:v>1875.62</c:v>
                </c:pt>
                <c:pt idx="338">
                  <c:v>1879.9</c:v>
                </c:pt>
                <c:pt idx="339">
                  <c:v>1884.1769999999999</c:v>
                </c:pt>
                <c:pt idx="340">
                  <c:v>1888.4490000000001</c:v>
                </c:pt>
                <c:pt idx="341">
                  <c:v>1892.7180000000001</c:v>
                </c:pt>
                <c:pt idx="342">
                  <c:v>1896.982</c:v>
                </c:pt>
                <c:pt idx="343">
                  <c:v>1901.2429999999999</c:v>
                </c:pt>
                <c:pt idx="344">
                  <c:v>1905.499</c:v>
                </c:pt>
                <c:pt idx="345">
                  <c:v>1909.752</c:v>
                </c:pt>
                <c:pt idx="346">
                  <c:v>1914</c:v>
                </c:pt>
                <c:pt idx="347">
                  <c:v>1918.2449999999999</c:v>
                </c:pt>
                <c:pt idx="348">
                  <c:v>1922.4849999999999</c:v>
                </c:pt>
                <c:pt idx="349">
                  <c:v>1926.722</c:v>
                </c:pt>
                <c:pt idx="350">
                  <c:v>1930.954</c:v>
                </c:pt>
                <c:pt idx="351">
                  <c:v>1935.183</c:v>
                </c:pt>
                <c:pt idx="352">
                  <c:v>1939.4079999999999</c:v>
                </c:pt>
                <c:pt idx="353">
                  <c:v>1943.6279999999999</c:v>
                </c:pt>
                <c:pt idx="354">
                  <c:v>1947.845</c:v>
                </c:pt>
                <c:pt idx="355">
                  <c:v>1952.058</c:v>
                </c:pt>
                <c:pt idx="356">
                  <c:v>1956.2670000000001</c:v>
                </c:pt>
                <c:pt idx="357">
                  <c:v>1960.472</c:v>
                </c:pt>
                <c:pt idx="358">
                  <c:v>1964.673</c:v>
                </c:pt>
                <c:pt idx="359">
                  <c:v>1968.87</c:v>
                </c:pt>
                <c:pt idx="360">
                  <c:v>1973.0630000000001</c:v>
                </c:pt>
                <c:pt idx="361">
                  <c:v>1977.252</c:v>
                </c:pt>
                <c:pt idx="362">
                  <c:v>1981.4380000000001</c:v>
                </c:pt>
                <c:pt idx="363">
                  <c:v>1985.6189999999999</c:v>
                </c:pt>
                <c:pt idx="364">
                  <c:v>1989.797</c:v>
                </c:pt>
                <c:pt idx="365">
                  <c:v>1993.971</c:v>
                </c:pt>
                <c:pt idx="366">
                  <c:v>1998.14</c:v>
                </c:pt>
                <c:pt idx="367">
                  <c:v>2002.306</c:v>
                </c:pt>
                <c:pt idx="368">
                  <c:v>2006.4690000000001</c:v>
                </c:pt>
                <c:pt idx="369">
                  <c:v>2010.627</c:v>
                </c:pt>
                <c:pt idx="370">
                  <c:v>2014.7809999999999</c:v>
                </c:pt>
                <c:pt idx="371">
                  <c:v>2018.932</c:v>
                </c:pt>
                <c:pt idx="372">
                  <c:v>2023.078</c:v>
                </c:pt>
                <c:pt idx="373">
                  <c:v>2027.221</c:v>
                </c:pt>
                <c:pt idx="374">
                  <c:v>2031.36</c:v>
                </c:pt>
                <c:pt idx="375">
                  <c:v>2035.4949999999999</c:v>
                </c:pt>
                <c:pt idx="376">
                  <c:v>2039.627</c:v>
                </c:pt>
                <c:pt idx="377">
                  <c:v>2043.7539999999999</c:v>
                </c:pt>
                <c:pt idx="378">
                  <c:v>2047.8779999999999</c:v>
                </c:pt>
                <c:pt idx="379">
                  <c:v>2051.998</c:v>
                </c:pt>
                <c:pt idx="380">
                  <c:v>2056.114</c:v>
                </c:pt>
                <c:pt idx="381">
                  <c:v>2060.2260000000001</c:v>
                </c:pt>
                <c:pt idx="382">
                  <c:v>2064.3339999999998</c:v>
                </c:pt>
                <c:pt idx="383">
                  <c:v>2068.4389999999999</c:v>
                </c:pt>
                <c:pt idx="384">
                  <c:v>2072.54</c:v>
                </c:pt>
                <c:pt idx="385">
                  <c:v>2076.6370000000002</c:v>
                </c:pt>
                <c:pt idx="386">
                  <c:v>2080.73</c:v>
                </c:pt>
                <c:pt idx="387">
                  <c:v>2084.8200000000002</c:v>
                </c:pt>
                <c:pt idx="388">
                  <c:v>2088.9059999999999</c:v>
                </c:pt>
                <c:pt idx="389">
                  <c:v>2092.9879999999998</c:v>
                </c:pt>
                <c:pt idx="390">
                  <c:v>2097.0659999999998</c:v>
                </c:pt>
                <c:pt idx="391">
                  <c:v>2101.14</c:v>
                </c:pt>
                <c:pt idx="392">
                  <c:v>2105.2109999999998</c:v>
                </c:pt>
                <c:pt idx="393">
                  <c:v>2109.2779999999998</c:v>
                </c:pt>
                <c:pt idx="394">
                  <c:v>2113.3420000000001</c:v>
                </c:pt>
                <c:pt idx="395">
                  <c:v>2117.4009999999998</c:v>
                </c:pt>
                <c:pt idx="396">
                  <c:v>2121.4569999999999</c:v>
                </c:pt>
                <c:pt idx="397">
                  <c:v>2125.509</c:v>
                </c:pt>
                <c:pt idx="398">
                  <c:v>2129.558</c:v>
                </c:pt>
                <c:pt idx="399">
                  <c:v>2133.6019999999999</c:v>
                </c:pt>
                <c:pt idx="400">
                  <c:v>2137.643</c:v>
                </c:pt>
                <c:pt idx="401">
                  <c:v>2141.681</c:v>
                </c:pt>
                <c:pt idx="402">
                  <c:v>2145.7139999999999</c:v>
                </c:pt>
                <c:pt idx="403">
                  <c:v>2149.7440000000001</c:v>
                </c:pt>
                <c:pt idx="404">
                  <c:v>2153.77</c:v>
                </c:pt>
                <c:pt idx="405">
                  <c:v>2157.7930000000001</c:v>
                </c:pt>
                <c:pt idx="406">
                  <c:v>2161.8119999999999</c:v>
                </c:pt>
                <c:pt idx="407">
                  <c:v>2165.8270000000002</c:v>
                </c:pt>
                <c:pt idx="408">
                  <c:v>2169.8380000000002</c:v>
                </c:pt>
                <c:pt idx="409">
                  <c:v>2173.846</c:v>
                </c:pt>
                <c:pt idx="410">
                  <c:v>2177.8510000000001</c:v>
                </c:pt>
                <c:pt idx="411">
                  <c:v>2181.8510000000001</c:v>
                </c:pt>
                <c:pt idx="412">
                  <c:v>2185.848</c:v>
                </c:pt>
                <c:pt idx="413">
                  <c:v>2189.8409999999999</c:v>
                </c:pt>
                <c:pt idx="414">
                  <c:v>2193.8310000000001</c:v>
                </c:pt>
                <c:pt idx="415">
                  <c:v>2197.817</c:v>
                </c:pt>
                <c:pt idx="416">
                  <c:v>2201.799</c:v>
                </c:pt>
                <c:pt idx="417">
                  <c:v>2205.7779999999998</c:v>
                </c:pt>
                <c:pt idx="418">
                  <c:v>2209.7530000000002</c:v>
                </c:pt>
                <c:pt idx="419">
                  <c:v>2213.7249999999999</c:v>
                </c:pt>
                <c:pt idx="420">
                  <c:v>2217.6930000000002</c:v>
                </c:pt>
                <c:pt idx="421">
                  <c:v>2221.6570000000002</c:v>
                </c:pt>
                <c:pt idx="422">
                  <c:v>2225.6179999999999</c:v>
                </c:pt>
                <c:pt idx="423">
                  <c:v>2229.5749999999998</c:v>
                </c:pt>
                <c:pt idx="424">
                  <c:v>2233.529</c:v>
                </c:pt>
                <c:pt idx="425">
                  <c:v>2237.4789999999998</c:v>
                </c:pt>
                <c:pt idx="426">
                  <c:v>2241.4250000000002</c:v>
                </c:pt>
                <c:pt idx="427">
                  <c:v>2245.3679999999999</c:v>
                </c:pt>
                <c:pt idx="428">
                  <c:v>2249.3069999999998</c:v>
                </c:pt>
                <c:pt idx="429">
                  <c:v>2253.2429999999999</c:v>
                </c:pt>
                <c:pt idx="430">
                  <c:v>2257.1750000000002</c:v>
                </c:pt>
                <c:pt idx="431">
                  <c:v>2261.1039999999998</c:v>
                </c:pt>
                <c:pt idx="432">
                  <c:v>2265.029</c:v>
                </c:pt>
                <c:pt idx="433">
                  <c:v>2268.9499999999998</c:v>
                </c:pt>
                <c:pt idx="434">
                  <c:v>2272.8679999999999</c:v>
                </c:pt>
                <c:pt idx="435">
                  <c:v>2276.7829999999999</c:v>
                </c:pt>
                <c:pt idx="436">
                  <c:v>2280.694</c:v>
                </c:pt>
                <c:pt idx="437">
                  <c:v>2284.6010000000001</c:v>
                </c:pt>
                <c:pt idx="438">
                  <c:v>2288.5050000000001</c:v>
                </c:pt>
                <c:pt idx="439">
                  <c:v>2292.4050000000002</c:v>
                </c:pt>
                <c:pt idx="440">
                  <c:v>2296.3020000000001</c:v>
                </c:pt>
                <c:pt idx="441">
                  <c:v>2300.1950000000002</c:v>
                </c:pt>
                <c:pt idx="442">
                  <c:v>2304.085</c:v>
                </c:pt>
                <c:pt idx="443">
                  <c:v>2307.971</c:v>
                </c:pt>
                <c:pt idx="444">
                  <c:v>2311.8539999999998</c:v>
                </c:pt>
                <c:pt idx="445">
                  <c:v>2315.7339999999999</c:v>
                </c:pt>
                <c:pt idx="446">
                  <c:v>2319.6089999999999</c:v>
                </c:pt>
                <c:pt idx="447">
                  <c:v>2323.482</c:v>
                </c:pt>
                <c:pt idx="448">
                  <c:v>2327.3510000000001</c:v>
                </c:pt>
                <c:pt idx="449">
                  <c:v>2331.2159999999999</c:v>
                </c:pt>
                <c:pt idx="450">
                  <c:v>2335.078</c:v>
                </c:pt>
                <c:pt idx="451">
                  <c:v>2338.9369999999999</c:v>
                </c:pt>
                <c:pt idx="452">
                  <c:v>2342.7919999999999</c:v>
                </c:pt>
                <c:pt idx="453">
                  <c:v>2346.643</c:v>
                </c:pt>
                <c:pt idx="454">
                  <c:v>2350.4920000000002</c:v>
                </c:pt>
                <c:pt idx="455">
                  <c:v>2354.3359999999998</c:v>
                </c:pt>
                <c:pt idx="456">
                  <c:v>2358.1779999999999</c:v>
                </c:pt>
                <c:pt idx="457">
                  <c:v>2362.0149999999999</c:v>
                </c:pt>
                <c:pt idx="458">
                  <c:v>2365.85</c:v>
                </c:pt>
                <c:pt idx="459">
                  <c:v>2369.681</c:v>
                </c:pt>
                <c:pt idx="460">
                  <c:v>2373.5079999999998</c:v>
                </c:pt>
                <c:pt idx="461">
                  <c:v>2377.3330000000001</c:v>
                </c:pt>
                <c:pt idx="462">
                  <c:v>2381.1529999999998</c:v>
                </c:pt>
                <c:pt idx="463">
                  <c:v>2384.971</c:v>
                </c:pt>
                <c:pt idx="464">
                  <c:v>2388.7849999999999</c:v>
                </c:pt>
                <c:pt idx="465">
                  <c:v>2392.5949999999998</c:v>
                </c:pt>
                <c:pt idx="466">
                  <c:v>2396.402</c:v>
                </c:pt>
                <c:pt idx="467">
                  <c:v>2400.2060000000001</c:v>
                </c:pt>
                <c:pt idx="468">
                  <c:v>2404.0070000000001</c:v>
                </c:pt>
                <c:pt idx="469">
                  <c:v>2407.8040000000001</c:v>
                </c:pt>
                <c:pt idx="470">
                  <c:v>2411.5970000000002</c:v>
                </c:pt>
                <c:pt idx="471">
                  <c:v>2415.3879999999999</c:v>
                </c:pt>
                <c:pt idx="472">
                  <c:v>2419.174</c:v>
                </c:pt>
                <c:pt idx="473">
                  <c:v>2422.9580000000001</c:v>
                </c:pt>
                <c:pt idx="474">
                  <c:v>2426.7379999999998</c:v>
                </c:pt>
                <c:pt idx="475">
                  <c:v>2430.5149999999999</c:v>
                </c:pt>
                <c:pt idx="476">
                  <c:v>2434.2890000000002</c:v>
                </c:pt>
                <c:pt idx="477">
                  <c:v>2438.0590000000002</c:v>
                </c:pt>
                <c:pt idx="478">
                  <c:v>2441.8249999999998</c:v>
                </c:pt>
                <c:pt idx="479">
                  <c:v>2445.5889999999999</c:v>
                </c:pt>
                <c:pt idx="480">
                  <c:v>2449.3490000000002</c:v>
                </c:pt>
                <c:pt idx="481">
                  <c:v>2453.1060000000002</c:v>
                </c:pt>
                <c:pt idx="482">
                  <c:v>2456.8589999999999</c:v>
                </c:pt>
                <c:pt idx="483">
                  <c:v>2460.61</c:v>
                </c:pt>
                <c:pt idx="484">
                  <c:v>2464.3560000000002</c:v>
                </c:pt>
                <c:pt idx="485">
                  <c:v>2468.1</c:v>
                </c:pt>
                <c:pt idx="486">
                  <c:v>2471.84</c:v>
                </c:pt>
                <c:pt idx="487">
                  <c:v>2475.5770000000002</c:v>
                </c:pt>
                <c:pt idx="488">
                  <c:v>2479.3110000000001</c:v>
                </c:pt>
                <c:pt idx="489">
                  <c:v>2483.0410000000002</c:v>
                </c:pt>
                <c:pt idx="490">
                  <c:v>2486.768</c:v>
                </c:pt>
                <c:pt idx="491">
                  <c:v>2490.4920000000002</c:v>
                </c:pt>
                <c:pt idx="492">
                  <c:v>2494.2130000000002</c:v>
                </c:pt>
                <c:pt idx="493">
                  <c:v>2497.9299999999998</c:v>
                </c:pt>
                <c:pt idx="494">
                  <c:v>2501.6439999999998</c:v>
                </c:pt>
                <c:pt idx="495">
                  <c:v>2505.355</c:v>
                </c:pt>
                <c:pt idx="496">
                  <c:v>2509.0619999999999</c:v>
                </c:pt>
                <c:pt idx="497">
                  <c:v>2512.7660000000001</c:v>
                </c:pt>
                <c:pt idx="498">
                  <c:v>2516.4670000000001</c:v>
                </c:pt>
                <c:pt idx="499">
                  <c:v>2520.165</c:v>
                </c:pt>
                <c:pt idx="500">
                  <c:v>2523.8589999999999</c:v>
                </c:pt>
                <c:pt idx="501">
                  <c:v>2527.5509999999999</c:v>
                </c:pt>
                <c:pt idx="502">
                  <c:v>2531.239</c:v>
                </c:pt>
                <c:pt idx="503">
                  <c:v>2534.9229999999998</c:v>
                </c:pt>
                <c:pt idx="504">
                  <c:v>2538.605</c:v>
                </c:pt>
                <c:pt idx="505">
                  <c:v>2542.2829999999999</c:v>
                </c:pt>
                <c:pt idx="506">
                  <c:v>2545.9580000000001</c:v>
                </c:pt>
                <c:pt idx="507">
                  <c:v>2549.63</c:v>
                </c:pt>
                <c:pt idx="508">
                  <c:v>2553.299</c:v>
                </c:pt>
                <c:pt idx="509">
                  <c:v>2556.9639999999999</c:v>
                </c:pt>
                <c:pt idx="510">
                  <c:v>2560.6260000000002</c:v>
                </c:pt>
                <c:pt idx="511">
                  <c:v>2564.2849999999999</c:v>
                </c:pt>
                <c:pt idx="512">
                  <c:v>2567.9409999999998</c:v>
                </c:pt>
                <c:pt idx="513">
                  <c:v>2571.5940000000001</c:v>
                </c:pt>
                <c:pt idx="514">
                  <c:v>2575.2429999999999</c:v>
                </c:pt>
                <c:pt idx="515">
                  <c:v>2578.89</c:v>
                </c:pt>
                <c:pt idx="516">
                  <c:v>2582.5329999999999</c:v>
                </c:pt>
                <c:pt idx="517">
                  <c:v>2586.1729999999998</c:v>
                </c:pt>
                <c:pt idx="518">
                  <c:v>2589.8090000000002</c:v>
                </c:pt>
                <c:pt idx="519">
                  <c:v>2593.4430000000002</c:v>
                </c:pt>
                <c:pt idx="520">
                  <c:v>2597.0729999999999</c:v>
                </c:pt>
                <c:pt idx="521">
                  <c:v>2600.701</c:v>
                </c:pt>
                <c:pt idx="522">
                  <c:v>2604.3249999999998</c:v>
                </c:pt>
                <c:pt idx="523">
                  <c:v>2607.9459999999999</c:v>
                </c:pt>
                <c:pt idx="524">
                  <c:v>2611.5639999999999</c:v>
                </c:pt>
                <c:pt idx="525">
                  <c:v>2615.1779999999999</c:v>
                </c:pt>
                <c:pt idx="526">
                  <c:v>2618.79</c:v>
                </c:pt>
                <c:pt idx="527">
                  <c:v>2622.3980000000001</c:v>
                </c:pt>
                <c:pt idx="528">
                  <c:v>2626.0039999999999</c:v>
                </c:pt>
                <c:pt idx="529">
                  <c:v>2629.6060000000002</c:v>
                </c:pt>
                <c:pt idx="530">
                  <c:v>2633.2049999999999</c:v>
                </c:pt>
                <c:pt idx="531">
                  <c:v>2636.8009999999999</c:v>
                </c:pt>
                <c:pt idx="532">
                  <c:v>2640.3939999999998</c:v>
                </c:pt>
                <c:pt idx="533">
                  <c:v>2643.9830000000002</c:v>
                </c:pt>
                <c:pt idx="534">
                  <c:v>2647.57</c:v>
                </c:pt>
                <c:pt idx="535">
                  <c:v>2651.1529999999998</c:v>
                </c:pt>
                <c:pt idx="536">
                  <c:v>2654.7339999999999</c:v>
                </c:pt>
                <c:pt idx="537">
                  <c:v>2658.3110000000001</c:v>
                </c:pt>
                <c:pt idx="538">
                  <c:v>2661.8850000000002</c:v>
                </c:pt>
                <c:pt idx="539">
                  <c:v>2665.4560000000001</c:v>
                </c:pt>
                <c:pt idx="540">
                  <c:v>2669.0250000000001</c:v>
                </c:pt>
                <c:pt idx="541">
                  <c:v>2672.5889999999999</c:v>
                </c:pt>
                <c:pt idx="542">
                  <c:v>2676.1509999999998</c:v>
                </c:pt>
                <c:pt idx="543">
                  <c:v>2679.71</c:v>
                </c:pt>
                <c:pt idx="544">
                  <c:v>2683.2660000000001</c:v>
                </c:pt>
                <c:pt idx="545">
                  <c:v>2686.819</c:v>
                </c:pt>
                <c:pt idx="546">
                  <c:v>2690.3679999999999</c:v>
                </c:pt>
                <c:pt idx="547">
                  <c:v>2693.915</c:v>
                </c:pt>
                <c:pt idx="548">
                  <c:v>2697.4580000000001</c:v>
                </c:pt>
                <c:pt idx="549">
                  <c:v>2700.9989999999998</c:v>
                </c:pt>
                <c:pt idx="550">
                  <c:v>2704.5360000000001</c:v>
                </c:pt>
                <c:pt idx="551">
                  <c:v>2708.0709999999999</c:v>
                </c:pt>
                <c:pt idx="552">
                  <c:v>2711.6019999999999</c:v>
                </c:pt>
                <c:pt idx="553">
                  <c:v>2715.13</c:v>
                </c:pt>
                <c:pt idx="554">
                  <c:v>2718.6559999999999</c:v>
                </c:pt>
                <c:pt idx="555">
                  <c:v>2722.1779999999999</c:v>
                </c:pt>
                <c:pt idx="556">
                  <c:v>2725.6970000000001</c:v>
                </c:pt>
                <c:pt idx="557">
                  <c:v>2729.2139999999999</c:v>
                </c:pt>
                <c:pt idx="558">
                  <c:v>2732.7269999999999</c:v>
                </c:pt>
                <c:pt idx="559">
                  <c:v>2736.2370000000001</c:v>
                </c:pt>
                <c:pt idx="560">
                  <c:v>2739.7440000000001</c:v>
                </c:pt>
                <c:pt idx="561">
                  <c:v>2743.2489999999998</c:v>
                </c:pt>
                <c:pt idx="562">
                  <c:v>2746.75</c:v>
                </c:pt>
                <c:pt idx="563">
                  <c:v>2750.248</c:v>
                </c:pt>
                <c:pt idx="564">
                  <c:v>2753.7429999999999</c:v>
                </c:pt>
                <c:pt idx="565">
                  <c:v>2757.2359999999999</c:v>
                </c:pt>
                <c:pt idx="566">
                  <c:v>2760.7249999999999</c:v>
                </c:pt>
                <c:pt idx="567">
                  <c:v>2764.2109999999998</c:v>
                </c:pt>
                <c:pt idx="568">
                  <c:v>2767.6950000000002</c:v>
                </c:pt>
                <c:pt idx="569">
                  <c:v>2771.1750000000002</c:v>
                </c:pt>
                <c:pt idx="570">
                  <c:v>2774.652</c:v>
                </c:pt>
                <c:pt idx="571">
                  <c:v>2778.127</c:v>
                </c:pt>
                <c:pt idx="572">
                  <c:v>2781.598</c:v>
                </c:pt>
                <c:pt idx="573">
                  <c:v>2785.067</c:v>
                </c:pt>
                <c:pt idx="574">
                  <c:v>2788.5320000000002</c:v>
                </c:pt>
                <c:pt idx="575">
                  <c:v>2791.9949999999999</c:v>
                </c:pt>
                <c:pt idx="576">
                  <c:v>2795.4549999999999</c:v>
                </c:pt>
                <c:pt idx="577">
                  <c:v>2798.9110000000001</c:v>
                </c:pt>
                <c:pt idx="578">
                  <c:v>2802.3649999999998</c:v>
                </c:pt>
                <c:pt idx="579">
                  <c:v>2805.8159999999998</c:v>
                </c:pt>
                <c:pt idx="580">
                  <c:v>2809.2640000000001</c:v>
                </c:pt>
                <c:pt idx="581">
                  <c:v>2812.7089999999998</c:v>
                </c:pt>
                <c:pt idx="582">
                  <c:v>2816.1509999999998</c:v>
                </c:pt>
                <c:pt idx="583">
                  <c:v>2819.59</c:v>
                </c:pt>
                <c:pt idx="584">
                  <c:v>2823.0259999999998</c:v>
                </c:pt>
                <c:pt idx="585">
                  <c:v>2826.46</c:v>
                </c:pt>
                <c:pt idx="586">
                  <c:v>2829.89</c:v>
                </c:pt>
                <c:pt idx="587">
                  <c:v>2833.3180000000002</c:v>
                </c:pt>
                <c:pt idx="588">
                  <c:v>2836.7420000000002</c:v>
                </c:pt>
                <c:pt idx="589">
                  <c:v>2840.1640000000002</c:v>
                </c:pt>
                <c:pt idx="590">
                  <c:v>2843.5830000000001</c:v>
                </c:pt>
                <c:pt idx="591">
                  <c:v>2846.9989999999998</c:v>
                </c:pt>
                <c:pt idx="592">
                  <c:v>2850.4119999999998</c:v>
                </c:pt>
                <c:pt idx="593">
                  <c:v>2853.8220000000001</c:v>
                </c:pt>
                <c:pt idx="594">
                  <c:v>2857.2289999999998</c:v>
                </c:pt>
                <c:pt idx="595">
                  <c:v>2860.634</c:v>
                </c:pt>
                <c:pt idx="596">
                  <c:v>2864.0349999999999</c:v>
                </c:pt>
                <c:pt idx="597">
                  <c:v>2867.4340000000002</c:v>
                </c:pt>
                <c:pt idx="598">
                  <c:v>2870.83</c:v>
                </c:pt>
                <c:pt idx="599">
                  <c:v>2874.223</c:v>
                </c:pt>
                <c:pt idx="600">
                  <c:v>2877.6129999999998</c:v>
                </c:pt>
                <c:pt idx="601">
                  <c:v>2881</c:v>
                </c:pt>
                <c:pt idx="602">
                  <c:v>2884.3850000000002</c:v>
                </c:pt>
                <c:pt idx="603">
                  <c:v>2887.7660000000001</c:v>
                </c:pt>
                <c:pt idx="604">
                  <c:v>2891.145</c:v>
                </c:pt>
                <c:pt idx="605">
                  <c:v>2894.5210000000002</c:v>
                </c:pt>
                <c:pt idx="606">
                  <c:v>2897.8939999999998</c:v>
                </c:pt>
                <c:pt idx="607">
                  <c:v>2901.2640000000001</c:v>
                </c:pt>
                <c:pt idx="608">
                  <c:v>2904.6309999999999</c:v>
                </c:pt>
                <c:pt idx="609">
                  <c:v>2907.9960000000001</c:v>
                </c:pt>
                <c:pt idx="610">
                  <c:v>2911.3580000000002</c:v>
                </c:pt>
                <c:pt idx="611">
                  <c:v>2914.7170000000001</c:v>
                </c:pt>
                <c:pt idx="612">
                  <c:v>2918.0729999999999</c:v>
                </c:pt>
                <c:pt idx="613">
                  <c:v>2921.4259999999999</c:v>
                </c:pt>
                <c:pt idx="614">
                  <c:v>2924.777</c:v>
                </c:pt>
                <c:pt idx="615">
                  <c:v>2928.1239999999998</c:v>
                </c:pt>
                <c:pt idx="616">
                  <c:v>2931.4690000000001</c:v>
                </c:pt>
                <c:pt idx="617">
                  <c:v>2934.8110000000001</c:v>
                </c:pt>
                <c:pt idx="618">
                  <c:v>2938.15</c:v>
                </c:pt>
                <c:pt idx="619">
                  <c:v>2941.4870000000001</c:v>
                </c:pt>
                <c:pt idx="620">
                  <c:v>2944.8209999999999</c:v>
                </c:pt>
                <c:pt idx="621">
                  <c:v>2948.152</c:v>
                </c:pt>
                <c:pt idx="622">
                  <c:v>2951.48</c:v>
                </c:pt>
                <c:pt idx="623">
                  <c:v>2954.8049999999998</c:v>
                </c:pt>
                <c:pt idx="624">
                  <c:v>2958.1280000000002</c:v>
                </c:pt>
                <c:pt idx="625">
                  <c:v>2961.4470000000001</c:v>
                </c:pt>
                <c:pt idx="626">
                  <c:v>2964.7649999999999</c:v>
                </c:pt>
                <c:pt idx="627">
                  <c:v>2968.0790000000002</c:v>
                </c:pt>
                <c:pt idx="628">
                  <c:v>2971.39</c:v>
                </c:pt>
                <c:pt idx="629">
                  <c:v>2974.6990000000001</c:v>
                </c:pt>
                <c:pt idx="630">
                  <c:v>2978.0050000000001</c:v>
                </c:pt>
                <c:pt idx="631">
                  <c:v>2981.308</c:v>
                </c:pt>
                <c:pt idx="632">
                  <c:v>2984.6089999999999</c:v>
                </c:pt>
                <c:pt idx="633">
                  <c:v>2987.9070000000002</c:v>
                </c:pt>
                <c:pt idx="634">
                  <c:v>2991.2020000000002</c:v>
                </c:pt>
                <c:pt idx="635">
                  <c:v>2994.4940000000001</c:v>
                </c:pt>
                <c:pt idx="636">
                  <c:v>2997.7840000000001</c:v>
                </c:pt>
                <c:pt idx="637">
                  <c:v>3001.07</c:v>
                </c:pt>
                <c:pt idx="638">
                  <c:v>3004.355</c:v>
                </c:pt>
                <c:pt idx="639">
                  <c:v>3007.636</c:v>
                </c:pt>
                <c:pt idx="640">
                  <c:v>3010.915</c:v>
                </c:pt>
                <c:pt idx="641">
                  <c:v>3014.1909999999998</c:v>
                </c:pt>
                <c:pt idx="642">
                  <c:v>3017.4639999999999</c:v>
                </c:pt>
                <c:pt idx="643">
                  <c:v>3020.7339999999999</c:v>
                </c:pt>
                <c:pt idx="644">
                  <c:v>3024.002</c:v>
                </c:pt>
                <c:pt idx="645">
                  <c:v>3027.2669999999998</c:v>
                </c:pt>
                <c:pt idx="646">
                  <c:v>3030.53</c:v>
                </c:pt>
                <c:pt idx="647">
                  <c:v>3033.7890000000002</c:v>
                </c:pt>
                <c:pt idx="648">
                  <c:v>3037.0459999999998</c:v>
                </c:pt>
                <c:pt idx="649">
                  <c:v>3040.3009999999999</c:v>
                </c:pt>
                <c:pt idx="650">
                  <c:v>3043.5520000000001</c:v>
                </c:pt>
                <c:pt idx="651">
                  <c:v>3046.8009999999999</c:v>
                </c:pt>
                <c:pt idx="652">
                  <c:v>3050.0479999999998</c:v>
                </c:pt>
                <c:pt idx="653">
                  <c:v>3053.2910000000002</c:v>
                </c:pt>
                <c:pt idx="654">
                  <c:v>3056.5320000000002</c:v>
                </c:pt>
                <c:pt idx="655">
                  <c:v>3059.7710000000002</c:v>
                </c:pt>
                <c:pt idx="656">
                  <c:v>3063.0059999999999</c:v>
                </c:pt>
                <c:pt idx="657">
                  <c:v>3066.239</c:v>
                </c:pt>
                <c:pt idx="658">
                  <c:v>3069.4690000000001</c:v>
                </c:pt>
                <c:pt idx="659">
                  <c:v>3072.6970000000001</c:v>
                </c:pt>
                <c:pt idx="660">
                  <c:v>3075.922</c:v>
                </c:pt>
                <c:pt idx="661">
                  <c:v>3079.1439999999998</c:v>
                </c:pt>
                <c:pt idx="662">
                  <c:v>3082.364</c:v>
                </c:pt>
                <c:pt idx="663">
                  <c:v>3085.5810000000001</c:v>
                </c:pt>
                <c:pt idx="664">
                  <c:v>3088.7950000000001</c:v>
                </c:pt>
                <c:pt idx="665">
                  <c:v>3092.0070000000001</c:v>
                </c:pt>
                <c:pt idx="666">
                  <c:v>3095.2159999999999</c:v>
                </c:pt>
                <c:pt idx="667">
                  <c:v>3098.4229999999998</c:v>
                </c:pt>
                <c:pt idx="668">
                  <c:v>3101.627</c:v>
                </c:pt>
                <c:pt idx="669">
                  <c:v>3104.828</c:v>
                </c:pt>
                <c:pt idx="670">
                  <c:v>3108.0259999999998</c:v>
                </c:pt>
                <c:pt idx="671">
                  <c:v>3111.2220000000002</c:v>
                </c:pt>
                <c:pt idx="672">
                  <c:v>3114.4160000000002</c:v>
                </c:pt>
                <c:pt idx="673">
                  <c:v>3117.607</c:v>
                </c:pt>
                <c:pt idx="674">
                  <c:v>3120.7950000000001</c:v>
                </c:pt>
                <c:pt idx="675">
                  <c:v>3123.98</c:v>
                </c:pt>
                <c:pt idx="676">
                  <c:v>3127.163</c:v>
                </c:pt>
                <c:pt idx="677">
                  <c:v>3130.3440000000001</c:v>
                </c:pt>
                <c:pt idx="678">
                  <c:v>3133.5210000000002</c:v>
                </c:pt>
                <c:pt idx="679">
                  <c:v>3136.6959999999999</c:v>
                </c:pt>
                <c:pt idx="680">
                  <c:v>3139.8690000000001</c:v>
                </c:pt>
                <c:pt idx="681">
                  <c:v>3143.0390000000002</c:v>
                </c:pt>
                <c:pt idx="682">
                  <c:v>3146.2060000000001</c:v>
                </c:pt>
                <c:pt idx="683">
                  <c:v>3149.3710000000001</c:v>
                </c:pt>
                <c:pt idx="684">
                  <c:v>3152.5329999999999</c:v>
                </c:pt>
                <c:pt idx="685">
                  <c:v>3155.6930000000002</c:v>
                </c:pt>
                <c:pt idx="686">
                  <c:v>3158.85</c:v>
                </c:pt>
                <c:pt idx="687">
                  <c:v>3162.0050000000001</c:v>
                </c:pt>
                <c:pt idx="688">
                  <c:v>3165.1570000000002</c:v>
                </c:pt>
                <c:pt idx="689">
                  <c:v>3168.306</c:v>
                </c:pt>
                <c:pt idx="690">
                  <c:v>3171.453</c:v>
                </c:pt>
                <c:pt idx="691">
                  <c:v>3174.5970000000002</c:v>
                </c:pt>
                <c:pt idx="692">
                  <c:v>3177.739</c:v>
                </c:pt>
                <c:pt idx="693">
                  <c:v>3180.8780000000002</c:v>
                </c:pt>
                <c:pt idx="694">
                  <c:v>3184.0140000000001</c:v>
                </c:pt>
                <c:pt idx="695">
                  <c:v>3187.1489999999999</c:v>
                </c:pt>
                <c:pt idx="696">
                  <c:v>3190.28</c:v>
                </c:pt>
                <c:pt idx="697">
                  <c:v>3193.4090000000001</c:v>
                </c:pt>
                <c:pt idx="698">
                  <c:v>3196.5360000000001</c:v>
                </c:pt>
                <c:pt idx="699">
                  <c:v>3199.6590000000001</c:v>
                </c:pt>
                <c:pt idx="700">
                  <c:v>3202.7809999999999</c:v>
                </c:pt>
                <c:pt idx="701">
                  <c:v>3205.9</c:v>
                </c:pt>
                <c:pt idx="702">
                  <c:v>3209.0160000000001</c:v>
                </c:pt>
                <c:pt idx="703">
                  <c:v>3212.13</c:v>
                </c:pt>
                <c:pt idx="704">
                  <c:v>3215.241</c:v>
                </c:pt>
                <c:pt idx="705">
                  <c:v>3218.35</c:v>
                </c:pt>
                <c:pt idx="706">
                  <c:v>3221.4560000000001</c:v>
                </c:pt>
                <c:pt idx="707">
                  <c:v>3224.56</c:v>
                </c:pt>
                <c:pt idx="708">
                  <c:v>3227.6610000000001</c:v>
                </c:pt>
                <c:pt idx="709">
                  <c:v>3230.76</c:v>
                </c:pt>
                <c:pt idx="710">
                  <c:v>3233.8560000000002</c:v>
                </c:pt>
                <c:pt idx="711">
                  <c:v>3236.95</c:v>
                </c:pt>
                <c:pt idx="712">
                  <c:v>3240.0410000000002</c:v>
                </c:pt>
                <c:pt idx="713">
                  <c:v>3243.13</c:v>
                </c:pt>
                <c:pt idx="714">
                  <c:v>3246.2159999999999</c:v>
                </c:pt>
                <c:pt idx="715">
                  <c:v>3249.3</c:v>
                </c:pt>
                <c:pt idx="716">
                  <c:v>3252.3820000000001</c:v>
                </c:pt>
                <c:pt idx="717">
                  <c:v>3255.46</c:v>
                </c:pt>
                <c:pt idx="718">
                  <c:v>3258.5369999999998</c:v>
                </c:pt>
                <c:pt idx="719">
                  <c:v>3261.6109999999999</c:v>
                </c:pt>
                <c:pt idx="720">
                  <c:v>3264.6819999999998</c:v>
                </c:pt>
                <c:pt idx="721">
                  <c:v>3267.7510000000002</c:v>
                </c:pt>
                <c:pt idx="722">
                  <c:v>3270.8180000000002</c:v>
                </c:pt>
                <c:pt idx="723">
                  <c:v>3273.8820000000001</c:v>
                </c:pt>
                <c:pt idx="724">
                  <c:v>3276.9430000000002</c:v>
                </c:pt>
                <c:pt idx="725">
                  <c:v>3280.002</c:v>
                </c:pt>
                <c:pt idx="726">
                  <c:v>3283.0590000000002</c:v>
                </c:pt>
                <c:pt idx="727">
                  <c:v>3286.1129999999998</c:v>
                </c:pt>
                <c:pt idx="728">
                  <c:v>3289.165</c:v>
                </c:pt>
                <c:pt idx="729">
                  <c:v>3292.2139999999999</c:v>
                </c:pt>
                <c:pt idx="730">
                  <c:v>3295.261</c:v>
                </c:pt>
                <c:pt idx="731">
                  <c:v>3298.306</c:v>
                </c:pt>
                <c:pt idx="732">
                  <c:v>3301.348</c:v>
                </c:pt>
                <c:pt idx="733">
                  <c:v>3304.3870000000002</c:v>
                </c:pt>
                <c:pt idx="734">
                  <c:v>3307.4250000000002</c:v>
                </c:pt>
                <c:pt idx="735">
                  <c:v>3310.4589999999998</c:v>
                </c:pt>
                <c:pt idx="736">
                  <c:v>3313.4920000000002</c:v>
                </c:pt>
                <c:pt idx="737">
                  <c:v>3316.5210000000002</c:v>
                </c:pt>
                <c:pt idx="738">
                  <c:v>3319.549</c:v>
                </c:pt>
                <c:pt idx="739">
                  <c:v>3322.5740000000001</c:v>
                </c:pt>
                <c:pt idx="740">
                  <c:v>3325.5970000000002</c:v>
                </c:pt>
                <c:pt idx="741">
                  <c:v>3328.6170000000002</c:v>
                </c:pt>
                <c:pt idx="742">
                  <c:v>3331.6350000000002</c:v>
                </c:pt>
                <c:pt idx="743">
                  <c:v>3334.65</c:v>
                </c:pt>
                <c:pt idx="744">
                  <c:v>3337.663</c:v>
                </c:pt>
                <c:pt idx="745">
                  <c:v>3340.674</c:v>
                </c:pt>
                <c:pt idx="746">
                  <c:v>3343.6819999999998</c:v>
                </c:pt>
                <c:pt idx="747">
                  <c:v>3346.6880000000001</c:v>
                </c:pt>
                <c:pt idx="748">
                  <c:v>3349.6909999999998</c:v>
                </c:pt>
                <c:pt idx="749">
                  <c:v>3352.692</c:v>
                </c:pt>
                <c:pt idx="750">
                  <c:v>3355.6909999999998</c:v>
                </c:pt>
                <c:pt idx="751">
                  <c:v>3358.6869999999999</c:v>
                </c:pt>
                <c:pt idx="752">
                  <c:v>3361.681</c:v>
                </c:pt>
                <c:pt idx="753">
                  <c:v>3364.6729999999998</c:v>
                </c:pt>
                <c:pt idx="754">
                  <c:v>3367.6619999999998</c:v>
                </c:pt>
                <c:pt idx="755">
                  <c:v>3370.6489999999999</c:v>
                </c:pt>
                <c:pt idx="756">
                  <c:v>3373.6329999999998</c:v>
                </c:pt>
                <c:pt idx="757">
                  <c:v>3376.6149999999998</c:v>
                </c:pt>
                <c:pt idx="758">
                  <c:v>3379.5949999999998</c:v>
                </c:pt>
                <c:pt idx="759">
                  <c:v>3382.5720000000001</c:v>
                </c:pt>
                <c:pt idx="760">
                  <c:v>3385.547</c:v>
                </c:pt>
                <c:pt idx="761">
                  <c:v>3388.52</c:v>
                </c:pt>
                <c:pt idx="762">
                  <c:v>3391.49</c:v>
                </c:pt>
                <c:pt idx="763">
                  <c:v>3394.4580000000001</c:v>
                </c:pt>
                <c:pt idx="764">
                  <c:v>3397.424</c:v>
                </c:pt>
                <c:pt idx="765">
                  <c:v>3400.3870000000002</c:v>
                </c:pt>
                <c:pt idx="766">
                  <c:v>3403.348</c:v>
                </c:pt>
                <c:pt idx="767">
                  <c:v>3406.3069999999998</c:v>
                </c:pt>
                <c:pt idx="768">
                  <c:v>3409.2629999999999</c:v>
                </c:pt>
                <c:pt idx="769">
                  <c:v>3412.2170000000001</c:v>
                </c:pt>
                <c:pt idx="770">
                  <c:v>3415.1680000000001</c:v>
                </c:pt>
                <c:pt idx="771">
                  <c:v>3418.1179999999999</c:v>
                </c:pt>
                <c:pt idx="772">
                  <c:v>3421.0650000000001</c:v>
                </c:pt>
                <c:pt idx="773">
                  <c:v>3424.009</c:v>
                </c:pt>
                <c:pt idx="774">
                  <c:v>3426.951</c:v>
                </c:pt>
                <c:pt idx="775">
                  <c:v>3429.8910000000001</c:v>
                </c:pt>
                <c:pt idx="776">
                  <c:v>3432.8290000000002</c:v>
                </c:pt>
                <c:pt idx="777">
                  <c:v>3435.7640000000001</c:v>
                </c:pt>
                <c:pt idx="778">
                  <c:v>3438.6970000000001</c:v>
                </c:pt>
                <c:pt idx="779">
                  <c:v>3441.6280000000002</c:v>
                </c:pt>
                <c:pt idx="780">
                  <c:v>3444.5569999999998</c:v>
                </c:pt>
                <c:pt idx="781">
                  <c:v>3447.4830000000002</c:v>
                </c:pt>
                <c:pt idx="782">
                  <c:v>3450.4070000000002</c:v>
                </c:pt>
                <c:pt idx="783">
                  <c:v>3453.328</c:v>
                </c:pt>
                <c:pt idx="784">
                  <c:v>3456.2469999999998</c:v>
                </c:pt>
                <c:pt idx="785">
                  <c:v>3459.1640000000002</c:v>
                </c:pt>
                <c:pt idx="786">
                  <c:v>3462.0790000000002</c:v>
                </c:pt>
                <c:pt idx="787">
                  <c:v>3464.991</c:v>
                </c:pt>
                <c:pt idx="788">
                  <c:v>3467.902</c:v>
                </c:pt>
                <c:pt idx="789">
                  <c:v>3470.8090000000002</c:v>
                </c:pt>
                <c:pt idx="790">
                  <c:v>3473.7150000000001</c:v>
                </c:pt>
                <c:pt idx="791">
                  <c:v>3476.6179999999999</c:v>
                </c:pt>
                <c:pt idx="792">
                  <c:v>3479.5189999999998</c:v>
                </c:pt>
                <c:pt idx="793">
                  <c:v>3482.4180000000001</c:v>
                </c:pt>
                <c:pt idx="794">
                  <c:v>3485.3150000000001</c:v>
                </c:pt>
                <c:pt idx="795">
                  <c:v>3488.2089999999998</c:v>
                </c:pt>
                <c:pt idx="796">
                  <c:v>3491.1010000000001</c:v>
                </c:pt>
                <c:pt idx="797">
                  <c:v>3493.99</c:v>
                </c:pt>
                <c:pt idx="798">
                  <c:v>3496.8780000000002</c:v>
                </c:pt>
                <c:pt idx="799">
                  <c:v>3499.7629999999999</c:v>
                </c:pt>
                <c:pt idx="800">
                  <c:v>3502.6460000000002</c:v>
                </c:pt>
                <c:pt idx="801">
                  <c:v>3505.527</c:v>
                </c:pt>
                <c:pt idx="802">
                  <c:v>3508.4050000000002</c:v>
                </c:pt>
                <c:pt idx="803">
                  <c:v>3511.2809999999999</c:v>
                </c:pt>
                <c:pt idx="804">
                  <c:v>3514.1550000000002</c:v>
                </c:pt>
                <c:pt idx="805">
                  <c:v>3517.027</c:v>
                </c:pt>
                <c:pt idx="806">
                  <c:v>3519.8969999999999</c:v>
                </c:pt>
                <c:pt idx="807">
                  <c:v>3522.7640000000001</c:v>
                </c:pt>
                <c:pt idx="808">
                  <c:v>3525.6289999999999</c:v>
                </c:pt>
                <c:pt idx="809">
                  <c:v>3528.4920000000002</c:v>
                </c:pt>
                <c:pt idx="810">
                  <c:v>3531.3519999999999</c:v>
                </c:pt>
                <c:pt idx="811">
                  <c:v>3534.2109999999998</c:v>
                </c:pt>
                <c:pt idx="812">
                  <c:v>3537.067</c:v>
                </c:pt>
                <c:pt idx="813">
                  <c:v>3539.9209999999998</c:v>
                </c:pt>
                <c:pt idx="814">
                  <c:v>3542.7730000000001</c:v>
                </c:pt>
                <c:pt idx="815">
                  <c:v>3545.6219999999998</c:v>
                </c:pt>
                <c:pt idx="816">
                  <c:v>3548.4690000000001</c:v>
                </c:pt>
                <c:pt idx="817">
                  <c:v>3551.3150000000001</c:v>
                </c:pt>
                <c:pt idx="818">
                  <c:v>3554.1570000000002</c:v>
                </c:pt>
                <c:pt idx="819">
                  <c:v>3556.998</c:v>
                </c:pt>
                <c:pt idx="820">
                  <c:v>3559.837</c:v>
                </c:pt>
                <c:pt idx="821">
                  <c:v>3562.6729999999998</c:v>
                </c:pt>
                <c:pt idx="822">
                  <c:v>3565.5070000000001</c:v>
                </c:pt>
                <c:pt idx="823">
                  <c:v>3568.3389999999999</c:v>
                </c:pt>
                <c:pt idx="824">
                  <c:v>3571.1689999999999</c:v>
                </c:pt>
                <c:pt idx="825">
                  <c:v>3573.9960000000001</c:v>
                </c:pt>
                <c:pt idx="826">
                  <c:v>3576.8220000000001</c:v>
                </c:pt>
                <c:pt idx="827">
                  <c:v>3579.645</c:v>
                </c:pt>
                <c:pt idx="828">
                  <c:v>3582.4659999999999</c:v>
                </c:pt>
                <c:pt idx="829">
                  <c:v>3585.2849999999999</c:v>
                </c:pt>
                <c:pt idx="830">
                  <c:v>3588.1010000000001</c:v>
                </c:pt>
                <c:pt idx="831">
                  <c:v>3590.9160000000002</c:v>
                </c:pt>
                <c:pt idx="832">
                  <c:v>3593.7280000000001</c:v>
                </c:pt>
                <c:pt idx="833">
                  <c:v>3596.538</c:v>
                </c:pt>
                <c:pt idx="834">
                  <c:v>3599.346</c:v>
                </c:pt>
                <c:pt idx="835">
                  <c:v>3602.152</c:v>
                </c:pt>
                <c:pt idx="836">
                  <c:v>3604.9560000000001</c:v>
                </c:pt>
                <c:pt idx="837">
                  <c:v>3607.7570000000001</c:v>
                </c:pt>
                <c:pt idx="838">
                  <c:v>3610.556</c:v>
                </c:pt>
                <c:pt idx="839">
                  <c:v>3613.3539999999998</c:v>
                </c:pt>
                <c:pt idx="840">
                  <c:v>3616.1489999999999</c:v>
                </c:pt>
                <c:pt idx="841">
                  <c:v>3618.942</c:v>
                </c:pt>
                <c:pt idx="842">
                  <c:v>3621.732</c:v>
                </c:pt>
                <c:pt idx="843">
                  <c:v>3624.5210000000002</c:v>
                </c:pt>
                <c:pt idx="844">
                  <c:v>3627.3069999999998</c:v>
                </c:pt>
                <c:pt idx="845">
                  <c:v>3630.0920000000001</c:v>
                </c:pt>
                <c:pt idx="846">
                  <c:v>3632.8739999999998</c:v>
                </c:pt>
                <c:pt idx="847">
                  <c:v>3635.654</c:v>
                </c:pt>
                <c:pt idx="848">
                  <c:v>3638.4319999999998</c:v>
                </c:pt>
                <c:pt idx="849">
                  <c:v>3641.2080000000001</c:v>
                </c:pt>
                <c:pt idx="850">
                  <c:v>3643.982</c:v>
                </c:pt>
                <c:pt idx="851">
                  <c:v>3646.7530000000002</c:v>
                </c:pt>
                <c:pt idx="852">
                  <c:v>3649.5230000000001</c:v>
                </c:pt>
                <c:pt idx="853">
                  <c:v>3652.29</c:v>
                </c:pt>
                <c:pt idx="854">
                  <c:v>3655.0549999999998</c:v>
                </c:pt>
                <c:pt idx="855">
                  <c:v>3657.8180000000002</c:v>
                </c:pt>
                <c:pt idx="856">
                  <c:v>3660.5790000000002</c:v>
                </c:pt>
                <c:pt idx="857">
                  <c:v>3663.3380000000002</c:v>
                </c:pt>
                <c:pt idx="858">
                  <c:v>3666.0949999999998</c:v>
                </c:pt>
                <c:pt idx="859">
                  <c:v>3668.8490000000002</c:v>
                </c:pt>
                <c:pt idx="860">
                  <c:v>3671.6019999999999</c:v>
                </c:pt>
                <c:pt idx="861">
                  <c:v>3674.3519999999999</c:v>
                </c:pt>
                <c:pt idx="862">
                  <c:v>3677.1010000000001</c:v>
                </c:pt>
                <c:pt idx="863">
                  <c:v>3679.8470000000002</c:v>
                </c:pt>
                <c:pt idx="864">
                  <c:v>3682.5909999999999</c:v>
                </c:pt>
                <c:pt idx="865">
                  <c:v>3685.3330000000001</c:v>
                </c:pt>
                <c:pt idx="866">
                  <c:v>3688.0729999999999</c:v>
                </c:pt>
                <c:pt idx="867">
                  <c:v>3690.8110000000001</c:v>
                </c:pt>
                <c:pt idx="868">
                  <c:v>3693.547</c:v>
                </c:pt>
                <c:pt idx="869">
                  <c:v>3696.2809999999999</c:v>
                </c:pt>
                <c:pt idx="870">
                  <c:v>3699.0129999999999</c:v>
                </c:pt>
                <c:pt idx="871">
                  <c:v>3701.7420000000002</c:v>
                </c:pt>
                <c:pt idx="872">
                  <c:v>3704.47</c:v>
                </c:pt>
                <c:pt idx="873">
                  <c:v>3707.1950000000002</c:v>
                </c:pt>
                <c:pt idx="874">
                  <c:v>3709.9189999999999</c:v>
                </c:pt>
                <c:pt idx="875">
                  <c:v>3712.64</c:v>
                </c:pt>
                <c:pt idx="876">
                  <c:v>3715.3589999999999</c:v>
                </c:pt>
                <c:pt idx="877">
                  <c:v>3718.076</c:v>
                </c:pt>
                <c:pt idx="878">
                  <c:v>3720.7919999999999</c:v>
                </c:pt>
                <c:pt idx="879">
                  <c:v>3723.5050000000001</c:v>
                </c:pt>
                <c:pt idx="880">
                  <c:v>3726.2159999999999</c:v>
                </c:pt>
                <c:pt idx="881">
                  <c:v>3728.9250000000002</c:v>
                </c:pt>
                <c:pt idx="882">
                  <c:v>3731.6320000000001</c:v>
                </c:pt>
                <c:pt idx="883">
                  <c:v>3734.3359999999998</c:v>
                </c:pt>
                <c:pt idx="884">
                  <c:v>3737.0390000000002</c:v>
                </c:pt>
                <c:pt idx="885">
                  <c:v>3739.74</c:v>
                </c:pt>
                <c:pt idx="886">
                  <c:v>3742.4389999999999</c:v>
                </c:pt>
                <c:pt idx="887">
                  <c:v>3745.136</c:v>
                </c:pt>
                <c:pt idx="888">
                  <c:v>3747.83</c:v>
                </c:pt>
                <c:pt idx="889">
                  <c:v>3750.5230000000001</c:v>
                </c:pt>
                <c:pt idx="890">
                  <c:v>3753.2130000000002</c:v>
                </c:pt>
                <c:pt idx="891">
                  <c:v>3755.902</c:v>
                </c:pt>
                <c:pt idx="892">
                  <c:v>3758.5889999999999</c:v>
                </c:pt>
                <c:pt idx="893">
                  <c:v>3761.2730000000001</c:v>
                </c:pt>
                <c:pt idx="894">
                  <c:v>3763.9560000000001</c:v>
                </c:pt>
                <c:pt idx="895">
                  <c:v>3766.636</c:v>
                </c:pt>
                <c:pt idx="896">
                  <c:v>3769.3150000000001</c:v>
                </c:pt>
                <c:pt idx="897">
                  <c:v>3771.991</c:v>
                </c:pt>
                <c:pt idx="898">
                  <c:v>3774.665</c:v>
                </c:pt>
                <c:pt idx="899">
                  <c:v>3777.3380000000002</c:v>
                </c:pt>
                <c:pt idx="900">
                  <c:v>3780.0079999999998</c:v>
                </c:pt>
                <c:pt idx="901">
                  <c:v>3782.6770000000001</c:v>
                </c:pt>
                <c:pt idx="902">
                  <c:v>3785.3429999999998</c:v>
                </c:pt>
                <c:pt idx="903">
                  <c:v>3788.0070000000001</c:v>
                </c:pt>
                <c:pt idx="904">
                  <c:v>3790.67</c:v>
                </c:pt>
                <c:pt idx="905">
                  <c:v>3793.33</c:v>
                </c:pt>
                <c:pt idx="906">
                  <c:v>3795.989</c:v>
                </c:pt>
                <c:pt idx="907">
                  <c:v>3798.645</c:v>
                </c:pt>
                <c:pt idx="908">
                  <c:v>3801.299</c:v>
                </c:pt>
                <c:pt idx="909">
                  <c:v>3803.9520000000002</c:v>
                </c:pt>
                <c:pt idx="910">
                  <c:v>3806.6019999999999</c:v>
                </c:pt>
                <c:pt idx="911">
                  <c:v>3809.2510000000002</c:v>
                </c:pt>
                <c:pt idx="912">
                  <c:v>3811.8969999999999</c:v>
                </c:pt>
                <c:pt idx="913">
                  <c:v>3814.5419999999999</c:v>
                </c:pt>
                <c:pt idx="914">
                  <c:v>3817.1840000000002</c:v>
                </c:pt>
                <c:pt idx="915">
                  <c:v>3819.8249999999998</c:v>
                </c:pt>
                <c:pt idx="916">
                  <c:v>3822.4630000000002</c:v>
                </c:pt>
                <c:pt idx="917">
                  <c:v>3825.1</c:v>
                </c:pt>
                <c:pt idx="918">
                  <c:v>3827.7350000000001</c:v>
                </c:pt>
                <c:pt idx="919">
                  <c:v>3830.3670000000002</c:v>
                </c:pt>
                <c:pt idx="920">
                  <c:v>3832.998</c:v>
                </c:pt>
                <c:pt idx="921">
                  <c:v>3835.627</c:v>
                </c:pt>
                <c:pt idx="922">
                  <c:v>3838.2530000000002</c:v>
                </c:pt>
                <c:pt idx="923">
                  <c:v>3840.8780000000002</c:v>
                </c:pt>
                <c:pt idx="924">
                  <c:v>3843.5010000000002</c:v>
                </c:pt>
                <c:pt idx="925">
                  <c:v>3846.1219999999998</c:v>
                </c:pt>
                <c:pt idx="926">
                  <c:v>3848.741</c:v>
                </c:pt>
                <c:pt idx="927">
                  <c:v>3851.3580000000002</c:v>
                </c:pt>
                <c:pt idx="928">
                  <c:v>3853.973</c:v>
                </c:pt>
                <c:pt idx="929">
                  <c:v>3856.5859999999998</c:v>
                </c:pt>
                <c:pt idx="930">
                  <c:v>3859.1970000000001</c:v>
                </c:pt>
                <c:pt idx="931">
                  <c:v>3861.806</c:v>
                </c:pt>
                <c:pt idx="932">
                  <c:v>3864.4140000000002</c:v>
                </c:pt>
                <c:pt idx="933">
                  <c:v>3867.0189999999998</c:v>
                </c:pt>
                <c:pt idx="934">
                  <c:v>3869.6219999999998</c:v>
                </c:pt>
                <c:pt idx="935">
                  <c:v>3872.2240000000002</c:v>
                </c:pt>
                <c:pt idx="936">
                  <c:v>3874.8229999999999</c:v>
                </c:pt>
                <c:pt idx="937">
                  <c:v>3877.4209999999998</c:v>
                </c:pt>
                <c:pt idx="938">
                  <c:v>3880.0160000000001</c:v>
                </c:pt>
                <c:pt idx="939">
                  <c:v>3882.61</c:v>
                </c:pt>
                <c:pt idx="940">
                  <c:v>3885.2020000000002</c:v>
                </c:pt>
                <c:pt idx="941">
                  <c:v>3887.7919999999999</c:v>
                </c:pt>
                <c:pt idx="942">
                  <c:v>3890.38</c:v>
                </c:pt>
                <c:pt idx="943">
                  <c:v>3892.9659999999999</c:v>
                </c:pt>
                <c:pt idx="944">
                  <c:v>3895.55</c:v>
                </c:pt>
                <c:pt idx="945">
                  <c:v>3898.1320000000001</c:v>
                </c:pt>
                <c:pt idx="946">
                  <c:v>3900.7130000000002</c:v>
                </c:pt>
                <c:pt idx="947">
                  <c:v>3903.2910000000002</c:v>
                </c:pt>
                <c:pt idx="948">
                  <c:v>3905.8679999999999</c:v>
                </c:pt>
                <c:pt idx="949">
                  <c:v>3908.442</c:v>
                </c:pt>
                <c:pt idx="950">
                  <c:v>3911.0149999999999</c:v>
                </c:pt>
                <c:pt idx="951">
                  <c:v>3913.5859999999998</c:v>
                </c:pt>
                <c:pt idx="952">
                  <c:v>3916.1550000000002</c:v>
                </c:pt>
                <c:pt idx="953">
                  <c:v>3918.7220000000002</c:v>
                </c:pt>
                <c:pt idx="954">
                  <c:v>3921.2869999999998</c:v>
                </c:pt>
                <c:pt idx="955">
                  <c:v>3923.85</c:v>
                </c:pt>
                <c:pt idx="956">
                  <c:v>3926.4110000000001</c:v>
                </c:pt>
                <c:pt idx="957">
                  <c:v>3928.971</c:v>
                </c:pt>
                <c:pt idx="958">
                  <c:v>3931.5279999999998</c:v>
                </c:pt>
                <c:pt idx="959">
                  <c:v>3934.0839999999998</c:v>
                </c:pt>
                <c:pt idx="960">
                  <c:v>3936.6379999999999</c:v>
                </c:pt>
                <c:pt idx="961">
                  <c:v>3939.19</c:v>
                </c:pt>
                <c:pt idx="962">
                  <c:v>3941.74</c:v>
                </c:pt>
                <c:pt idx="963">
                  <c:v>3944.288</c:v>
                </c:pt>
                <c:pt idx="964">
                  <c:v>3946.8339999999998</c:v>
                </c:pt>
                <c:pt idx="965">
                  <c:v>3949.3780000000002</c:v>
                </c:pt>
                <c:pt idx="966">
                  <c:v>3951.9209999999998</c:v>
                </c:pt>
                <c:pt idx="967">
                  <c:v>3954.462</c:v>
                </c:pt>
                <c:pt idx="968">
                  <c:v>3957</c:v>
                </c:pt>
                <c:pt idx="969">
                  <c:v>3959.5369999999998</c:v>
                </c:pt>
                <c:pt idx="970">
                  <c:v>3962.0720000000001</c:v>
                </c:pt>
                <c:pt idx="971">
                  <c:v>3964.6060000000002</c:v>
                </c:pt>
                <c:pt idx="972">
                  <c:v>3967.1370000000002</c:v>
                </c:pt>
                <c:pt idx="973">
                  <c:v>3969.6669999999999</c:v>
                </c:pt>
                <c:pt idx="974">
                  <c:v>3972.194</c:v>
                </c:pt>
                <c:pt idx="975">
                  <c:v>3974.72</c:v>
                </c:pt>
                <c:pt idx="976">
                  <c:v>3977.2440000000001</c:v>
                </c:pt>
                <c:pt idx="977">
                  <c:v>3979.7660000000001</c:v>
                </c:pt>
                <c:pt idx="978">
                  <c:v>3982.2860000000001</c:v>
                </c:pt>
                <c:pt idx="979">
                  <c:v>3984.8049999999998</c:v>
                </c:pt>
                <c:pt idx="980">
                  <c:v>3987.3209999999999</c:v>
                </c:pt>
                <c:pt idx="981">
                  <c:v>3989.8359999999998</c:v>
                </c:pt>
                <c:pt idx="982">
                  <c:v>3992.3490000000002</c:v>
                </c:pt>
                <c:pt idx="983">
                  <c:v>3994.86</c:v>
                </c:pt>
                <c:pt idx="984">
                  <c:v>3997.3690000000001</c:v>
                </c:pt>
                <c:pt idx="985">
                  <c:v>3999.877</c:v>
                </c:pt>
                <c:pt idx="986">
                  <c:v>4002.3820000000001</c:v>
                </c:pt>
                <c:pt idx="987">
                  <c:v>4004.886</c:v>
                </c:pt>
                <c:pt idx="988">
                  <c:v>4007.3879999999999</c:v>
                </c:pt>
                <c:pt idx="989">
                  <c:v>4009.8879999999999</c:v>
                </c:pt>
                <c:pt idx="990">
                  <c:v>4012.386</c:v>
                </c:pt>
                <c:pt idx="991">
                  <c:v>4014.8829999999998</c:v>
                </c:pt>
                <c:pt idx="992">
                  <c:v>4017.377</c:v>
                </c:pt>
                <c:pt idx="993">
                  <c:v>4019.87</c:v>
                </c:pt>
                <c:pt idx="994">
                  <c:v>4022.3609999999999</c:v>
                </c:pt>
                <c:pt idx="995">
                  <c:v>4024.85</c:v>
                </c:pt>
                <c:pt idx="996">
                  <c:v>4027.3380000000002</c:v>
                </c:pt>
                <c:pt idx="997">
                  <c:v>4029.8229999999999</c:v>
                </c:pt>
                <c:pt idx="998">
                  <c:v>4032.3069999999998</c:v>
                </c:pt>
                <c:pt idx="999">
                  <c:v>4034.7890000000002</c:v>
                </c:pt>
                <c:pt idx="1000">
                  <c:v>4037.2689999999998</c:v>
                </c:pt>
                <c:pt idx="1001">
                  <c:v>4039.7469999999998</c:v>
                </c:pt>
                <c:pt idx="1002">
                  <c:v>4042.2240000000002</c:v>
                </c:pt>
                <c:pt idx="1003">
                  <c:v>4044.6990000000001</c:v>
                </c:pt>
                <c:pt idx="1004">
                  <c:v>4047.172</c:v>
                </c:pt>
                <c:pt idx="1005">
                  <c:v>4049.643</c:v>
                </c:pt>
                <c:pt idx="1006">
                  <c:v>4052.1120000000001</c:v>
                </c:pt>
                <c:pt idx="1007">
                  <c:v>4054.58</c:v>
                </c:pt>
                <c:pt idx="1008">
                  <c:v>4057.0459999999998</c:v>
                </c:pt>
                <c:pt idx="1009">
                  <c:v>4059.51</c:v>
                </c:pt>
                <c:pt idx="1010">
                  <c:v>4061.9720000000002</c:v>
                </c:pt>
                <c:pt idx="1011">
                  <c:v>4064.4319999999998</c:v>
                </c:pt>
                <c:pt idx="1012">
                  <c:v>4066.8910000000001</c:v>
                </c:pt>
                <c:pt idx="1013">
                  <c:v>4069.348</c:v>
                </c:pt>
                <c:pt idx="1014">
                  <c:v>4071.8029999999999</c:v>
                </c:pt>
                <c:pt idx="1015">
                  <c:v>4074.2559999999999</c:v>
                </c:pt>
                <c:pt idx="1016">
                  <c:v>4076.7080000000001</c:v>
                </c:pt>
                <c:pt idx="1017">
                  <c:v>4079.1579999999999</c:v>
                </c:pt>
                <c:pt idx="1018">
                  <c:v>4081.6060000000002</c:v>
                </c:pt>
                <c:pt idx="1019">
                  <c:v>4084.0520000000001</c:v>
                </c:pt>
                <c:pt idx="1020">
                  <c:v>4086.4969999999998</c:v>
                </c:pt>
                <c:pt idx="1021">
                  <c:v>4088.9389999999999</c:v>
                </c:pt>
                <c:pt idx="1022">
                  <c:v>4091.38</c:v>
                </c:pt>
                <c:pt idx="1023">
                  <c:v>4093.819</c:v>
                </c:pt>
                <c:pt idx="1024">
                  <c:v>4096.2569999999996</c:v>
                </c:pt>
                <c:pt idx="1025">
                  <c:v>4098.6930000000002</c:v>
                </c:pt>
                <c:pt idx="1026">
                  <c:v>4101.1270000000004</c:v>
                </c:pt>
                <c:pt idx="1027">
                  <c:v>4103.5590000000002</c:v>
                </c:pt>
                <c:pt idx="1028">
                  <c:v>4105.9889999999996</c:v>
                </c:pt>
                <c:pt idx="1029">
                  <c:v>4108.4179999999997</c:v>
                </c:pt>
                <c:pt idx="1030">
                  <c:v>4110.8450000000003</c:v>
                </c:pt>
                <c:pt idx="1031">
                  <c:v>4113.2700000000004</c:v>
                </c:pt>
                <c:pt idx="1032">
                  <c:v>4115.6940000000004</c:v>
                </c:pt>
                <c:pt idx="1033">
                  <c:v>4118.1149999999998</c:v>
                </c:pt>
                <c:pt idx="1034">
                  <c:v>4120.5349999999999</c:v>
                </c:pt>
                <c:pt idx="1035">
                  <c:v>4122.9539999999997</c:v>
                </c:pt>
                <c:pt idx="1036">
                  <c:v>4125.37</c:v>
                </c:pt>
                <c:pt idx="1037">
                  <c:v>4127.7849999999999</c:v>
                </c:pt>
                <c:pt idx="1038">
                  <c:v>4130.1980000000003</c:v>
                </c:pt>
                <c:pt idx="1039">
                  <c:v>4132.6090000000004</c:v>
                </c:pt>
                <c:pt idx="1040">
                  <c:v>4135.0190000000002</c:v>
                </c:pt>
                <c:pt idx="1041">
                  <c:v>4137.4269999999997</c:v>
                </c:pt>
                <c:pt idx="1042">
                  <c:v>4139.8329999999996</c:v>
                </c:pt>
                <c:pt idx="1043">
                  <c:v>4142.2370000000001</c:v>
                </c:pt>
              </c:numCache>
            </c:numRef>
          </c:xVal>
          <c:yVal>
            <c:numRef>
              <c:f>גיליון1!$G$18:$ANJ$18</c:f>
              <c:numCache>
                <c:formatCode>General</c:formatCode>
                <c:ptCount val="1044"/>
                <c:pt idx="0">
                  <c:v>-140.71</c:v>
                </c:pt>
                <c:pt idx="1">
                  <c:v>23.29</c:v>
                </c:pt>
                <c:pt idx="2">
                  <c:v>513.62</c:v>
                </c:pt>
                <c:pt idx="3">
                  <c:v>2058.96</c:v>
                </c:pt>
                <c:pt idx="4">
                  <c:v>5836.62</c:v>
                </c:pt>
                <c:pt idx="5">
                  <c:v>12265.96</c:v>
                </c:pt>
                <c:pt idx="6">
                  <c:v>19550.29</c:v>
                </c:pt>
                <c:pt idx="7">
                  <c:v>24205.96</c:v>
                </c:pt>
                <c:pt idx="8">
                  <c:v>25258.29</c:v>
                </c:pt>
                <c:pt idx="9">
                  <c:v>24526.959999999999</c:v>
                </c:pt>
                <c:pt idx="10">
                  <c:v>23764.959999999999</c:v>
                </c:pt>
                <c:pt idx="11">
                  <c:v>23304.29</c:v>
                </c:pt>
                <c:pt idx="12">
                  <c:v>22932.63</c:v>
                </c:pt>
                <c:pt idx="13">
                  <c:v>22395.62</c:v>
                </c:pt>
                <c:pt idx="14">
                  <c:v>21780.62</c:v>
                </c:pt>
                <c:pt idx="15">
                  <c:v>21045.29</c:v>
                </c:pt>
                <c:pt idx="16">
                  <c:v>20308.29</c:v>
                </c:pt>
                <c:pt idx="17">
                  <c:v>19580.96</c:v>
                </c:pt>
                <c:pt idx="18">
                  <c:v>18962.29</c:v>
                </c:pt>
                <c:pt idx="19">
                  <c:v>18401.62</c:v>
                </c:pt>
                <c:pt idx="20">
                  <c:v>17878.62</c:v>
                </c:pt>
                <c:pt idx="21">
                  <c:v>17434.29</c:v>
                </c:pt>
                <c:pt idx="22">
                  <c:v>16975.96</c:v>
                </c:pt>
                <c:pt idx="23">
                  <c:v>16560.29</c:v>
                </c:pt>
                <c:pt idx="24">
                  <c:v>16097.96</c:v>
                </c:pt>
                <c:pt idx="25">
                  <c:v>15757.29</c:v>
                </c:pt>
                <c:pt idx="26">
                  <c:v>15359.62</c:v>
                </c:pt>
                <c:pt idx="27">
                  <c:v>15081.96</c:v>
                </c:pt>
                <c:pt idx="28">
                  <c:v>14847.29</c:v>
                </c:pt>
                <c:pt idx="29">
                  <c:v>14643.29</c:v>
                </c:pt>
                <c:pt idx="30">
                  <c:v>14454.62</c:v>
                </c:pt>
                <c:pt idx="31">
                  <c:v>14351.29</c:v>
                </c:pt>
                <c:pt idx="32">
                  <c:v>14245.96</c:v>
                </c:pt>
                <c:pt idx="33">
                  <c:v>14143.29</c:v>
                </c:pt>
                <c:pt idx="34">
                  <c:v>14067.62</c:v>
                </c:pt>
                <c:pt idx="35">
                  <c:v>14044.96</c:v>
                </c:pt>
                <c:pt idx="36">
                  <c:v>14001.29</c:v>
                </c:pt>
                <c:pt idx="37">
                  <c:v>13993.62</c:v>
                </c:pt>
                <c:pt idx="38">
                  <c:v>14010.62</c:v>
                </c:pt>
                <c:pt idx="39">
                  <c:v>14086.29</c:v>
                </c:pt>
                <c:pt idx="40">
                  <c:v>14113.62</c:v>
                </c:pt>
                <c:pt idx="41">
                  <c:v>14130.29</c:v>
                </c:pt>
                <c:pt idx="42">
                  <c:v>14156.96</c:v>
                </c:pt>
                <c:pt idx="43">
                  <c:v>14194.96</c:v>
                </c:pt>
                <c:pt idx="44">
                  <c:v>14217.29</c:v>
                </c:pt>
                <c:pt idx="45">
                  <c:v>14244.29</c:v>
                </c:pt>
                <c:pt idx="46">
                  <c:v>14217.96</c:v>
                </c:pt>
                <c:pt idx="47">
                  <c:v>14247.29</c:v>
                </c:pt>
                <c:pt idx="48">
                  <c:v>14172.62</c:v>
                </c:pt>
                <c:pt idx="49">
                  <c:v>14160.29</c:v>
                </c:pt>
                <c:pt idx="50">
                  <c:v>14100.96</c:v>
                </c:pt>
                <c:pt idx="51">
                  <c:v>14023.62</c:v>
                </c:pt>
                <c:pt idx="52">
                  <c:v>13965.62</c:v>
                </c:pt>
                <c:pt idx="53">
                  <c:v>13895.29</c:v>
                </c:pt>
                <c:pt idx="54">
                  <c:v>13789.62</c:v>
                </c:pt>
                <c:pt idx="55">
                  <c:v>13755.96</c:v>
                </c:pt>
                <c:pt idx="56">
                  <c:v>13720.29</c:v>
                </c:pt>
                <c:pt idx="57">
                  <c:v>13647.29</c:v>
                </c:pt>
                <c:pt idx="58">
                  <c:v>13520.62</c:v>
                </c:pt>
                <c:pt idx="59">
                  <c:v>13343.96</c:v>
                </c:pt>
                <c:pt idx="60">
                  <c:v>13122.29</c:v>
                </c:pt>
                <c:pt idx="61">
                  <c:v>12961.62</c:v>
                </c:pt>
                <c:pt idx="62">
                  <c:v>12814.96</c:v>
                </c:pt>
                <c:pt idx="63">
                  <c:v>12684.29</c:v>
                </c:pt>
                <c:pt idx="64">
                  <c:v>12556.62</c:v>
                </c:pt>
                <c:pt idx="65">
                  <c:v>12475.62</c:v>
                </c:pt>
                <c:pt idx="66">
                  <c:v>12420.62</c:v>
                </c:pt>
                <c:pt idx="67">
                  <c:v>12401.96</c:v>
                </c:pt>
                <c:pt idx="68">
                  <c:v>12354.62</c:v>
                </c:pt>
                <c:pt idx="69">
                  <c:v>12303.29</c:v>
                </c:pt>
                <c:pt idx="70">
                  <c:v>12257.62</c:v>
                </c:pt>
                <c:pt idx="71">
                  <c:v>12225.96</c:v>
                </c:pt>
                <c:pt idx="72">
                  <c:v>12187.62</c:v>
                </c:pt>
                <c:pt idx="73">
                  <c:v>12097.62</c:v>
                </c:pt>
                <c:pt idx="74">
                  <c:v>12037.96</c:v>
                </c:pt>
                <c:pt idx="75">
                  <c:v>12008.96</c:v>
                </c:pt>
                <c:pt idx="76">
                  <c:v>11939.96</c:v>
                </c:pt>
                <c:pt idx="77">
                  <c:v>11872.62</c:v>
                </c:pt>
                <c:pt idx="78">
                  <c:v>11785.96</c:v>
                </c:pt>
                <c:pt idx="79">
                  <c:v>11720.62</c:v>
                </c:pt>
                <c:pt idx="80">
                  <c:v>11603.62</c:v>
                </c:pt>
                <c:pt idx="81">
                  <c:v>11522.62</c:v>
                </c:pt>
                <c:pt idx="82">
                  <c:v>11455.62</c:v>
                </c:pt>
                <c:pt idx="83">
                  <c:v>11388.29</c:v>
                </c:pt>
                <c:pt idx="84">
                  <c:v>11340.62</c:v>
                </c:pt>
                <c:pt idx="85">
                  <c:v>11327.62</c:v>
                </c:pt>
                <c:pt idx="86">
                  <c:v>11297.96</c:v>
                </c:pt>
                <c:pt idx="87">
                  <c:v>11265.96</c:v>
                </c:pt>
                <c:pt idx="88">
                  <c:v>11243.62</c:v>
                </c:pt>
                <c:pt idx="89">
                  <c:v>11235.29</c:v>
                </c:pt>
                <c:pt idx="90">
                  <c:v>11228.96</c:v>
                </c:pt>
                <c:pt idx="91">
                  <c:v>11212.29</c:v>
                </c:pt>
                <c:pt idx="92">
                  <c:v>11178.29</c:v>
                </c:pt>
                <c:pt idx="93">
                  <c:v>11120.29</c:v>
                </c:pt>
                <c:pt idx="94">
                  <c:v>11070.62</c:v>
                </c:pt>
                <c:pt idx="95">
                  <c:v>11057.62</c:v>
                </c:pt>
                <c:pt idx="96">
                  <c:v>10946.62</c:v>
                </c:pt>
                <c:pt idx="97">
                  <c:v>10901.62</c:v>
                </c:pt>
                <c:pt idx="98">
                  <c:v>10902.29</c:v>
                </c:pt>
                <c:pt idx="99">
                  <c:v>10829.29</c:v>
                </c:pt>
                <c:pt idx="100">
                  <c:v>10849.96</c:v>
                </c:pt>
                <c:pt idx="101">
                  <c:v>10806.29</c:v>
                </c:pt>
                <c:pt idx="102">
                  <c:v>10793.62</c:v>
                </c:pt>
                <c:pt idx="103">
                  <c:v>10795.29</c:v>
                </c:pt>
                <c:pt idx="104">
                  <c:v>10801.62</c:v>
                </c:pt>
                <c:pt idx="105">
                  <c:v>10779.62</c:v>
                </c:pt>
                <c:pt idx="106">
                  <c:v>10787.96</c:v>
                </c:pt>
                <c:pt idx="107">
                  <c:v>10826.29</c:v>
                </c:pt>
                <c:pt idx="108">
                  <c:v>10861.62</c:v>
                </c:pt>
                <c:pt idx="109">
                  <c:v>10852.62</c:v>
                </c:pt>
                <c:pt idx="110">
                  <c:v>10869.29</c:v>
                </c:pt>
                <c:pt idx="111">
                  <c:v>10833.62</c:v>
                </c:pt>
                <c:pt idx="112">
                  <c:v>10770.96</c:v>
                </c:pt>
                <c:pt idx="113">
                  <c:v>10722.62</c:v>
                </c:pt>
                <c:pt idx="114">
                  <c:v>10680.29</c:v>
                </c:pt>
                <c:pt idx="115">
                  <c:v>10584.96</c:v>
                </c:pt>
                <c:pt idx="116">
                  <c:v>10550.29</c:v>
                </c:pt>
                <c:pt idx="117">
                  <c:v>10495.62</c:v>
                </c:pt>
                <c:pt idx="118">
                  <c:v>10460.959999999999</c:v>
                </c:pt>
                <c:pt idx="119">
                  <c:v>10414.290000000001</c:v>
                </c:pt>
                <c:pt idx="120">
                  <c:v>10418.620000000001</c:v>
                </c:pt>
                <c:pt idx="121">
                  <c:v>10461.290000000001</c:v>
                </c:pt>
                <c:pt idx="122">
                  <c:v>10439.290000000001</c:v>
                </c:pt>
                <c:pt idx="123">
                  <c:v>10486.29</c:v>
                </c:pt>
                <c:pt idx="124">
                  <c:v>10532.62</c:v>
                </c:pt>
                <c:pt idx="125">
                  <c:v>10594.96</c:v>
                </c:pt>
                <c:pt idx="126">
                  <c:v>10777.62</c:v>
                </c:pt>
                <c:pt idx="127">
                  <c:v>10992.96</c:v>
                </c:pt>
                <c:pt idx="128">
                  <c:v>11181.29</c:v>
                </c:pt>
                <c:pt idx="129">
                  <c:v>11018.29</c:v>
                </c:pt>
                <c:pt idx="130">
                  <c:v>10596.29</c:v>
                </c:pt>
                <c:pt idx="131">
                  <c:v>10222.290000000001</c:v>
                </c:pt>
                <c:pt idx="132">
                  <c:v>9975.9599999999991</c:v>
                </c:pt>
                <c:pt idx="133">
                  <c:v>9823.6200000000008</c:v>
                </c:pt>
                <c:pt idx="134">
                  <c:v>9810.9599999999991</c:v>
                </c:pt>
                <c:pt idx="135">
                  <c:v>9761.9599999999991</c:v>
                </c:pt>
                <c:pt idx="136">
                  <c:v>9790.2900000000009</c:v>
                </c:pt>
                <c:pt idx="137">
                  <c:v>9802.6200000000008</c:v>
                </c:pt>
                <c:pt idx="138">
                  <c:v>9835.9599999999991</c:v>
                </c:pt>
                <c:pt idx="139">
                  <c:v>9840.6200000000008</c:v>
                </c:pt>
                <c:pt idx="140">
                  <c:v>9835.2900000000009</c:v>
                </c:pt>
                <c:pt idx="141">
                  <c:v>9813.9599999999991</c:v>
                </c:pt>
                <c:pt idx="142">
                  <c:v>9752.2900000000009</c:v>
                </c:pt>
                <c:pt idx="143">
                  <c:v>9670.2900000000009</c:v>
                </c:pt>
                <c:pt idx="144">
                  <c:v>9561.6200000000008</c:v>
                </c:pt>
                <c:pt idx="145">
                  <c:v>9435.2900000000009</c:v>
                </c:pt>
                <c:pt idx="146">
                  <c:v>9331.6200000000008</c:v>
                </c:pt>
                <c:pt idx="147">
                  <c:v>9274.6200000000008</c:v>
                </c:pt>
                <c:pt idx="148">
                  <c:v>9286.2900000000009</c:v>
                </c:pt>
                <c:pt idx="149">
                  <c:v>9280.2900000000009</c:v>
                </c:pt>
                <c:pt idx="150">
                  <c:v>9367.9599999999991</c:v>
                </c:pt>
                <c:pt idx="151">
                  <c:v>9437.9599999999991</c:v>
                </c:pt>
                <c:pt idx="152">
                  <c:v>9529.2900000000009</c:v>
                </c:pt>
                <c:pt idx="153">
                  <c:v>9680.9599999999991</c:v>
                </c:pt>
                <c:pt idx="154">
                  <c:v>9789.2900000000009</c:v>
                </c:pt>
                <c:pt idx="155">
                  <c:v>9853.6200000000008</c:v>
                </c:pt>
                <c:pt idx="156">
                  <c:v>9890.6200000000008</c:v>
                </c:pt>
                <c:pt idx="157">
                  <c:v>9921.9599999999991</c:v>
                </c:pt>
                <c:pt idx="158">
                  <c:v>9900.9599999999991</c:v>
                </c:pt>
                <c:pt idx="159">
                  <c:v>9913.6200000000008</c:v>
                </c:pt>
                <c:pt idx="160">
                  <c:v>9904.9599999999991</c:v>
                </c:pt>
                <c:pt idx="161">
                  <c:v>9829.9599999999991</c:v>
                </c:pt>
                <c:pt idx="162">
                  <c:v>9713.6200000000008</c:v>
                </c:pt>
                <c:pt idx="163">
                  <c:v>9594.6200000000008</c:v>
                </c:pt>
                <c:pt idx="164">
                  <c:v>9572.6200000000008</c:v>
                </c:pt>
                <c:pt idx="165">
                  <c:v>9610.2900000000009</c:v>
                </c:pt>
                <c:pt idx="166">
                  <c:v>9722.2900000000009</c:v>
                </c:pt>
                <c:pt idx="167">
                  <c:v>9836.2900000000009</c:v>
                </c:pt>
                <c:pt idx="168">
                  <c:v>9967.6200000000008</c:v>
                </c:pt>
                <c:pt idx="169">
                  <c:v>10012.620000000001</c:v>
                </c:pt>
                <c:pt idx="170">
                  <c:v>10045.959999999999</c:v>
                </c:pt>
                <c:pt idx="171">
                  <c:v>9990.2900000000009</c:v>
                </c:pt>
                <c:pt idx="172">
                  <c:v>9917.9599999999991</c:v>
                </c:pt>
                <c:pt idx="173">
                  <c:v>9807.2900000000009</c:v>
                </c:pt>
                <c:pt idx="174">
                  <c:v>9654.2900000000009</c:v>
                </c:pt>
                <c:pt idx="175">
                  <c:v>9556.9599999999991</c:v>
                </c:pt>
                <c:pt idx="176">
                  <c:v>9504.6200000000008</c:v>
                </c:pt>
                <c:pt idx="177">
                  <c:v>9434.9599999999991</c:v>
                </c:pt>
                <c:pt idx="178">
                  <c:v>9404.9599999999991</c:v>
                </c:pt>
                <c:pt idx="179">
                  <c:v>9424.2900000000009</c:v>
                </c:pt>
                <c:pt idx="180">
                  <c:v>9414.9599999999991</c:v>
                </c:pt>
                <c:pt idx="181">
                  <c:v>9496.2900000000009</c:v>
                </c:pt>
                <c:pt idx="182">
                  <c:v>9545.2900000000009</c:v>
                </c:pt>
                <c:pt idx="183">
                  <c:v>9556.2900000000009</c:v>
                </c:pt>
                <c:pt idx="184">
                  <c:v>9611.9599999999991</c:v>
                </c:pt>
                <c:pt idx="185">
                  <c:v>9611.2900000000009</c:v>
                </c:pt>
                <c:pt idx="186">
                  <c:v>9584.6200000000008</c:v>
                </c:pt>
                <c:pt idx="187">
                  <c:v>9515.2900000000009</c:v>
                </c:pt>
                <c:pt idx="188">
                  <c:v>9488.9599999999991</c:v>
                </c:pt>
                <c:pt idx="189">
                  <c:v>9463.9599999999991</c:v>
                </c:pt>
                <c:pt idx="190">
                  <c:v>9429.6200000000008</c:v>
                </c:pt>
                <c:pt idx="191">
                  <c:v>9432.9599999999991</c:v>
                </c:pt>
                <c:pt idx="192">
                  <c:v>9518.9599999999991</c:v>
                </c:pt>
                <c:pt idx="193">
                  <c:v>9556.6200000000008</c:v>
                </c:pt>
                <c:pt idx="194">
                  <c:v>9644.2900000000009</c:v>
                </c:pt>
                <c:pt idx="195">
                  <c:v>9720.6200000000008</c:v>
                </c:pt>
                <c:pt idx="196">
                  <c:v>9811.6200000000008</c:v>
                </c:pt>
                <c:pt idx="197">
                  <c:v>9855.2900000000009</c:v>
                </c:pt>
                <c:pt idx="198">
                  <c:v>9848.2900000000009</c:v>
                </c:pt>
                <c:pt idx="199">
                  <c:v>9842.9599999999991</c:v>
                </c:pt>
                <c:pt idx="200">
                  <c:v>9778.9599999999991</c:v>
                </c:pt>
                <c:pt idx="201">
                  <c:v>9698.6200000000008</c:v>
                </c:pt>
                <c:pt idx="202">
                  <c:v>9595.2900000000009</c:v>
                </c:pt>
                <c:pt idx="203">
                  <c:v>9489.2900000000009</c:v>
                </c:pt>
                <c:pt idx="204">
                  <c:v>9374.2900000000009</c:v>
                </c:pt>
                <c:pt idx="205">
                  <c:v>9355.9599999999991</c:v>
                </c:pt>
                <c:pt idx="206">
                  <c:v>9305.6200000000008</c:v>
                </c:pt>
                <c:pt idx="207">
                  <c:v>9330.6200000000008</c:v>
                </c:pt>
                <c:pt idx="208">
                  <c:v>9346.2900000000009</c:v>
                </c:pt>
                <c:pt idx="209">
                  <c:v>9368.2900000000009</c:v>
                </c:pt>
                <c:pt idx="210">
                  <c:v>9432.9599999999991</c:v>
                </c:pt>
                <c:pt idx="211">
                  <c:v>9488.2900000000009</c:v>
                </c:pt>
                <c:pt idx="212">
                  <c:v>9538.2900000000009</c:v>
                </c:pt>
                <c:pt idx="213">
                  <c:v>9566.2900000000009</c:v>
                </c:pt>
                <c:pt idx="214">
                  <c:v>9578.6200000000008</c:v>
                </c:pt>
                <c:pt idx="215">
                  <c:v>9547.6200000000008</c:v>
                </c:pt>
                <c:pt idx="216">
                  <c:v>9495.2900000000009</c:v>
                </c:pt>
                <c:pt idx="217">
                  <c:v>9374.6200000000008</c:v>
                </c:pt>
                <c:pt idx="218">
                  <c:v>9279.2900000000009</c:v>
                </c:pt>
                <c:pt idx="219">
                  <c:v>9122.6200000000008</c:v>
                </c:pt>
                <c:pt idx="220">
                  <c:v>9052.6200000000008</c:v>
                </c:pt>
                <c:pt idx="221">
                  <c:v>8966.9599999999991</c:v>
                </c:pt>
                <c:pt idx="222">
                  <c:v>8961.9599999999991</c:v>
                </c:pt>
                <c:pt idx="223">
                  <c:v>8951.6200000000008</c:v>
                </c:pt>
                <c:pt idx="224">
                  <c:v>8971.6200000000008</c:v>
                </c:pt>
                <c:pt idx="225">
                  <c:v>9010.9599999999991</c:v>
                </c:pt>
                <c:pt idx="226">
                  <c:v>9036.6200000000008</c:v>
                </c:pt>
                <c:pt idx="227">
                  <c:v>9086.2900000000009</c:v>
                </c:pt>
                <c:pt idx="228">
                  <c:v>9078.2900000000009</c:v>
                </c:pt>
                <c:pt idx="229">
                  <c:v>9061.2900000000009</c:v>
                </c:pt>
                <c:pt idx="230">
                  <c:v>8985.9599999999991</c:v>
                </c:pt>
                <c:pt idx="231">
                  <c:v>8924.2900000000009</c:v>
                </c:pt>
                <c:pt idx="232">
                  <c:v>8788.6200000000008</c:v>
                </c:pt>
                <c:pt idx="233">
                  <c:v>8738.9599999999991</c:v>
                </c:pt>
                <c:pt idx="234">
                  <c:v>8692.9599999999991</c:v>
                </c:pt>
                <c:pt idx="235">
                  <c:v>8676.9599999999991</c:v>
                </c:pt>
                <c:pt idx="236">
                  <c:v>8690.6200000000008</c:v>
                </c:pt>
                <c:pt idx="237">
                  <c:v>8740.2900000000009</c:v>
                </c:pt>
                <c:pt idx="238">
                  <c:v>8823.9599999999991</c:v>
                </c:pt>
                <c:pt idx="239">
                  <c:v>8929.9599999999991</c:v>
                </c:pt>
                <c:pt idx="240">
                  <c:v>9028.6200000000008</c:v>
                </c:pt>
                <c:pt idx="241">
                  <c:v>9141.2900000000009</c:v>
                </c:pt>
                <c:pt idx="242">
                  <c:v>9255.9599999999991</c:v>
                </c:pt>
                <c:pt idx="243">
                  <c:v>9390.6200000000008</c:v>
                </c:pt>
                <c:pt idx="244">
                  <c:v>9449.2900000000009</c:v>
                </c:pt>
                <c:pt idx="245">
                  <c:v>9385.9599999999991</c:v>
                </c:pt>
                <c:pt idx="246">
                  <c:v>9199.2900000000009</c:v>
                </c:pt>
                <c:pt idx="247">
                  <c:v>9028.2900000000009</c:v>
                </c:pt>
                <c:pt idx="248">
                  <c:v>8920.6200000000008</c:v>
                </c:pt>
                <c:pt idx="249">
                  <c:v>8945.6200000000008</c:v>
                </c:pt>
                <c:pt idx="250">
                  <c:v>8887.9599999999991</c:v>
                </c:pt>
                <c:pt idx="251">
                  <c:v>8927.6200000000008</c:v>
                </c:pt>
                <c:pt idx="252">
                  <c:v>8965.9599999999991</c:v>
                </c:pt>
                <c:pt idx="253">
                  <c:v>8966.9599999999991</c:v>
                </c:pt>
                <c:pt idx="254">
                  <c:v>9031.9599999999991</c:v>
                </c:pt>
                <c:pt idx="255">
                  <c:v>9125.9599999999991</c:v>
                </c:pt>
                <c:pt idx="256">
                  <c:v>9208.2900000000009</c:v>
                </c:pt>
                <c:pt idx="257">
                  <c:v>9297.2900000000009</c:v>
                </c:pt>
                <c:pt idx="258">
                  <c:v>9315.9599999999991</c:v>
                </c:pt>
                <c:pt idx="259">
                  <c:v>9336.9599999999991</c:v>
                </c:pt>
                <c:pt idx="260">
                  <c:v>9287.2900000000009</c:v>
                </c:pt>
                <c:pt idx="261">
                  <c:v>9294.6200000000008</c:v>
                </c:pt>
                <c:pt idx="262">
                  <c:v>9247.9599999999991</c:v>
                </c:pt>
                <c:pt idx="263">
                  <c:v>9195.2900000000009</c:v>
                </c:pt>
                <c:pt idx="264">
                  <c:v>9190.9599999999991</c:v>
                </c:pt>
                <c:pt idx="265">
                  <c:v>9206.9599999999991</c:v>
                </c:pt>
                <c:pt idx="266">
                  <c:v>9208.6200000000008</c:v>
                </c:pt>
                <c:pt idx="267">
                  <c:v>9266.6200000000008</c:v>
                </c:pt>
                <c:pt idx="268">
                  <c:v>9316.6200000000008</c:v>
                </c:pt>
                <c:pt idx="269">
                  <c:v>9401.9599999999991</c:v>
                </c:pt>
                <c:pt idx="270">
                  <c:v>9497.6200000000008</c:v>
                </c:pt>
                <c:pt idx="271">
                  <c:v>9594.2900000000009</c:v>
                </c:pt>
                <c:pt idx="272">
                  <c:v>9712.2900000000009</c:v>
                </c:pt>
                <c:pt idx="273">
                  <c:v>9714.9599999999991</c:v>
                </c:pt>
                <c:pt idx="274">
                  <c:v>9758.2900000000009</c:v>
                </c:pt>
                <c:pt idx="275">
                  <c:v>9783.6200000000008</c:v>
                </c:pt>
                <c:pt idx="276">
                  <c:v>9786.9599999999991</c:v>
                </c:pt>
                <c:pt idx="277">
                  <c:v>9773.6200000000008</c:v>
                </c:pt>
                <c:pt idx="278">
                  <c:v>9803.9599999999991</c:v>
                </c:pt>
                <c:pt idx="279">
                  <c:v>9841.9599999999991</c:v>
                </c:pt>
                <c:pt idx="280">
                  <c:v>9936.6200000000008</c:v>
                </c:pt>
                <c:pt idx="281">
                  <c:v>10005.620000000001</c:v>
                </c:pt>
                <c:pt idx="282">
                  <c:v>10113.959999999999</c:v>
                </c:pt>
                <c:pt idx="283">
                  <c:v>10229.290000000001</c:v>
                </c:pt>
                <c:pt idx="284">
                  <c:v>10338.290000000001</c:v>
                </c:pt>
                <c:pt idx="285">
                  <c:v>10434.620000000001</c:v>
                </c:pt>
                <c:pt idx="286">
                  <c:v>10483.959999999999</c:v>
                </c:pt>
                <c:pt idx="287">
                  <c:v>10519.29</c:v>
                </c:pt>
                <c:pt idx="288">
                  <c:v>10481.620000000001</c:v>
                </c:pt>
                <c:pt idx="289">
                  <c:v>10441.620000000001</c:v>
                </c:pt>
                <c:pt idx="290">
                  <c:v>10263.620000000001</c:v>
                </c:pt>
                <c:pt idx="291">
                  <c:v>10116.290000000001</c:v>
                </c:pt>
                <c:pt idx="292">
                  <c:v>9909.2900000000009</c:v>
                </c:pt>
                <c:pt idx="293">
                  <c:v>9653.2900000000009</c:v>
                </c:pt>
                <c:pt idx="294">
                  <c:v>9429.2900000000009</c:v>
                </c:pt>
                <c:pt idx="295">
                  <c:v>9177.2900000000009</c:v>
                </c:pt>
                <c:pt idx="296">
                  <c:v>8948.9599999999991</c:v>
                </c:pt>
                <c:pt idx="297">
                  <c:v>8784.9599999999991</c:v>
                </c:pt>
                <c:pt idx="298">
                  <c:v>8656.6200000000008</c:v>
                </c:pt>
                <c:pt idx="299">
                  <c:v>8525.9599999999991</c:v>
                </c:pt>
                <c:pt idx="300">
                  <c:v>8424.9599999999991</c:v>
                </c:pt>
                <c:pt idx="301">
                  <c:v>8330.9599999999991</c:v>
                </c:pt>
                <c:pt idx="302">
                  <c:v>8257.9599999999991</c:v>
                </c:pt>
                <c:pt idx="303">
                  <c:v>8160.29</c:v>
                </c:pt>
                <c:pt idx="304">
                  <c:v>8050.96</c:v>
                </c:pt>
                <c:pt idx="305">
                  <c:v>7921.96</c:v>
                </c:pt>
                <c:pt idx="306">
                  <c:v>7750.29</c:v>
                </c:pt>
                <c:pt idx="307">
                  <c:v>7622.62</c:v>
                </c:pt>
                <c:pt idx="308">
                  <c:v>7500.96</c:v>
                </c:pt>
                <c:pt idx="309">
                  <c:v>7378.96</c:v>
                </c:pt>
                <c:pt idx="310">
                  <c:v>7224.96</c:v>
                </c:pt>
                <c:pt idx="311">
                  <c:v>7145.29</c:v>
                </c:pt>
                <c:pt idx="312">
                  <c:v>7104.29</c:v>
                </c:pt>
                <c:pt idx="313">
                  <c:v>7061.62</c:v>
                </c:pt>
                <c:pt idx="314">
                  <c:v>7057.29</c:v>
                </c:pt>
                <c:pt idx="315">
                  <c:v>7082.96</c:v>
                </c:pt>
                <c:pt idx="316">
                  <c:v>7090.29</c:v>
                </c:pt>
                <c:pt idx="317">
                  <c:v>7146.96</c:v>
                </c:pt>
                <c:pt idx="318">
                  <c:v>7196.62</c:v>
                </c:pt>
                <c:pt idx="319">
                  <c:v>7227.29</c:v>
                </c:pt>
                <c:pt idx="320">
                  <c:v>7266.96</c:v>
                </c:pt>
                <c:pt idx="321">
                  <c:v>7227.62</c:v>
                </c:pt>
                <c:pt idx="322">
                  <c:v>7163.29</c:v>
                </c:pt>
                <c:pt idx="323">
                  <c:v>7195.62</c:v>
                </c:pt>
                <c:pt idx="324">
                  <c:v>6990.62</c:v>
                </c:pt>
                <c:pt idx="325">
                  <c:v>6946.96</c:v>
                </c:pt>
                <c:pt idx="326">
                  <c:v>6865.29</c:v>
                </c:pt>
                <c:pt idx="327">
                  <c:v>6809.96</c:v>
                </c:pt>
                <c:pt idx="328">
                  <c:v>6742.96</c:v>
                </c:pt>
                <c:pt idx="329">
                  <c:v>6746.62</c:v>
                </c:pt>
                <c:pt idx="330">
                  <c:v>6712.96</c:v>
                </c:pt>
                <c:pt idx="331">
                  <c:v>6712.29</c:v>
                </c:pt>
                <c:pt idx="332">
                  <c:v>6726.29</c:v>
                </c:pt>
                <c:pt idx="333">
                  <c:v>6750.96</c:v>
                </c:pt>
                <c:pt idx="334">
                  <c:v>6773.96</c:v>
                </c:pt>
                <c:pt idx="335">
                  <c:v>6793.29</c:v>
                </c:pt>
                <c:pt idx="336">
                  <c:v>6804.96</c:v>
                </c:pt>
                <c:pt idx="337">
                  <c:v>6858.29</c:v>
                </c:pt>
                <c:pt idx="338">
                  <c:v>6856.96</c:v>
                </c:pt>
                <c:pt idx="339">
                  <c:v>6857.96</c:v>
                </c:pt>
                <c:pt idx="340">
                  <c:v>6828.96</c:v>
                </c:pt>
                <c:pt idx="341">
                  <c:v>6806.62</c:v>
                </c:pt>
                <c:pt idx="342">
                  <c:v>6784.96</c:v>
                </c:pt>
                <c:pt idx="343">
                  <c:v>6795.29</c:v>
                </c:pt>
                <c:pt idx="344">
                  <c:v>6757.29</c:v>
                </c:pt>
                <c:pt idx="345">
                  <c:v>6758.62</c:v>
                </c:pt>
                <c:pt idx="346">
                  <c:v>6746.96</c:v>
                </c:pt>
                <c:pt idx="347">
                  <c:v>6758.62</c:v>
                </c:pt>
                <c:pt idx="348">
                  <c:v>6771.96</c:v>
                </c:pt>
                <c:pt idx="349">
                  <c:v>6793.29</c:v>
                </c:pt>
                <c:pt idx="350">
                  <c:v>6812.62</c:v>
                </c:pt>
                <c:pt idx="351">
                  <c:v>6848.96</c:v>
                </c:pt>
                <c:pt idx="352">
                  <c:v>6871.29</c:v>
                </c:pt>
                <c:pt idx="353">
                  <c:v>6912.62</c:v>
                </c:pt>
                <c:pt idx="354">
                  <c:v>6907.96</c:v>
                </c:pt>
                <c:pt idx="355">
                  <c:v>6913.62</c:v>
                </c:pt>
                <c:pt idx="356">
                  <c:v>6883.29</c:v>
                </c:pt>
                <c:pt idx="357">
                  <c:v>6814.29</c:v>
                </c:pt>
                <c:pt idx="358">
                  <c:v>6726.29</c:v>
                </c:pt>
                <c:pt idx="359">
                  <c:v>6687.29</c:v>
                </c:pt>
                <c:pt idx="360">
                  <c:v>6633.62</c:v>
                </c:pt>
                <c:pt idx="361">
                  <c:v>6575.29</c:v>
                </c:pt>
                <c:pt idx="362">
                  <c:v>6516.96</c:v>
                </c:pt>
                <c:pt idx="363">
                  <c:v>6518.96</c:v>
                </c:pt>
                <c:pt idx="364">
                  <c:v>6511.96</c:v>
                </c:pt>
                <c:pt idx="365">
                  <c:v>6491.62</c:v>
                </c:pt>
                <c:pt idx="366">
                  <c:v>6518.62</c:v>
                </c:pt>
                <c:pt idx="367">
                  <c:v>6536.62</c:v>
                </c:pt>
                <c:pt idx="368">
                  <c:v>6545.96</c:v>
                </c:pt>
                <c:pt idx="369">
                  <c:v>6558.29</c:v>
                </c:pt>
                <c:pt idx="370">
                  <c:v>6567.96</c:v>
                </c:pt>
                <c:pt idx="371">
                  <c:v>6531.62</c:v>
                </c:pt>
                <c:pt idx="372">
                  <c:v>6503.62</c:v>
                </c:pt>
                <c:pt idx="373">
                  <c:v>6472.62</c:v>
                </c:pt>
                <c:pt idx="374">
                  <c:v>6389.62</c:v>
                </c:pt>
                <c:pt idx="375">
                  <c:v>6338.29</c:v>
                </c:pt>
                <c:pt idx="376">
                  <c:v>6297.96</c:v>
                </c:pt>
                <c:pt idx="377">
                  <c:v>6258.29</c:v>
                </c:pt>
                <c:pt idx="378">
                  <c:v>6231.29</c:v>
                </c:pt>
                <c:pt idx="379">
                  <c:v>6219.29</c:v>
                </c:pt>
                <c:pt idx="380">
                  <c:v>6241.62</c:v>
                </c:pt>
                <c:pt idx="381">
                  <c:v>6255.29</c:v>
                </c:pt>
                <c:pt idx="382">
                  <c:v>6264.62</c:v>
                </c:pt>
                <c:pt idx="383">
                  <c:v>6281.96</c:v>
                </c:pt>
                <c:pt idx="384">
                  <c:v>6318.29</c:v>
                </c:pt>
                <c:pt idx="385">
                  <c:v>6358.62</c:v>
                </c:pt>
                <c:pt idx="386">
                  <c:v>6375.29</c:v>
                </c:pt>
                <c:pt idx="387">
                  <c:v>6405.62</c:v>
                </c:pt>
                <c:pt idx="388">
                  <c:v>6393.62</c:v>
                </c:pt>
                <c:pt idx="389">
                  <c:v>6380.29</c:v>
                </c:pt>
                <c:pt idx="390">
                  <c:v>6351.96</c:v>
                </c:pt>
                <c:pt idx="391">
                  <c:v>6313.96</c:v>
                </c:pt>
                <c:pt idx="392">
                  <c:v>6276.29</c:v>
                </c:pt>
                <c:pt idx="393">
                  <c:v>6245.96</c:v>
                </c:pt>
                <c:pt idx="394">
                  <c:v>6222.29</c:v>
                </c:pt>
                <c:pt idx="395">
                  <c:v>6212.29</c:v>
                </c:pt>
                <c:pt idx="396">
                  <c:v>6201.29</c:v>
                </c:pt>
                <c:pt idx="397">
                  <c:v>6166.62</c:v>
                </c:pt>
                <c:pt idx="398">
                  <c:v>6113.29</c:v>
                </c:pt>
                <c:pt idx="399">
                  <c:v>6103.96</c:v>
                </c:pt>
                <c:pt idx="400">
                  <c:v>6105.29</c:v>
                </c:pt>
                <c:pt idx="401">
                  <c:v>6077.29</c:v>
                </c:pt>
                <c:pt idx="402">
                  <c:v>6085.96</c:v>
                </c:pt>
                <c:pt idx="403">
                  <c:v>6062.29</c:v>
                </c:pt>
                <c:pt idx="404">
                  <c:v>6008.62</c:v>
                </c:pt>
                <c:pt idx="405">
                  <c:v>5979.29</c:v>
                </c:pt>
                <c:pt idx="406">
                  <c:v>5933.96</c:v>
                </c:pt>
                <c:pt idx="407">
                  <c:v>5874.62</c:v>
                </c:pt>
                <c:pt idx="408">
                  <c:v>5775.29</c:v>
                </c:pt>
                <c:pt idx="409">
                  <c:v>5725.62</c:v>
                </c:pt>
                <c:pt idx="410">
                  <c:v>5651.62</c:v>
                </c:pt>
                <c:pt idx="411">
                  <c:v>5585.96</c:v>
                </c:pt>
                <c:pt idx="412">
                  <c:v>5538.62</c:v>
                </c:pt>
                <c:pt idx="413">
                  <c:v>5473.96</c:v>
                </c:pt>
                <c:pt idx="414">
                  <c:v>5455.96</c:v>
                </c:pt>
                <c:pt idx="415">
                  <c:v>5432.29</c:v>
                </c:pt>
                <c:pt idx="416">
                  <c:v>5421.62</c:v>
                </c:pt>
                <c:pt idx="417">
                  <c:v>5409.96</c:v>
                </c:pt>
                <c:pt idx="418">
                  <c:v>5415.62</c:v>
                </c:pt>
                <c:pt idx="419">
                  <c:v>5407.29</c:v>
                </c:pt>
                <c:pt idx="420">
                  <c:v>5388.29</c:v>
                </c:pt>
                <c:pt idx="421">
                  <c:v>5407.96</c:v>
                </c:pt>
                <c:pt idx="422">
                  <c:v>5405.62</c:v>
                </c:pt>
                <c:pt idx="423">
                  <c:v>5400.62</c:v>
                </c:pt>
                <c:pt idx="424">
                  <c:v>5359.62</c:v>
                </c:pt>
                <c:pt idx="425">
                  <c:v>5348.62</c:v>
                </c:pt>
                <c:pt idx="426">
                  <c:v>5292.96</c:v>
                </c:pt>
                <c:pt idx="427">
                  <c:v>5233.29</c:v>
                </c:pt>
                <c:pt idx="428">
                  <c:v>5189.62</c:v>
                </c:pt>
                <c:pt idx="429">
                  <c:v>5114.29</c:v>
                </c:pt>
                <c:pt idx="430">
                  <c:v>5065.29</c:v>
                </c:pt>
                <c:pt idx="431">
                  <c:v>5011.96</c:v>
                </c:pt>
                <c:pt idx="432">
                  <c:v>4959.62</c:v>
                </c:pt>
                <c:pt idx="433">
                  <c:v>4931.29</c:v>
                </c:pt>
                <c:pt idx="434">
                  <c:v>4873.62</c:v>
                </c:pt>
                <c:pt idx="435">
                  <c:v>4843.29</c:v>
                </c:pt>
                <c:pt idx="436">
                  <c:v>4791.29</c:v>
                </c:pt>
                <c:pt idx="437">
                  <c:v>4761.96</c:v>
                </c:pt>
                <c:pt idx="438">
                  <c:v>4696.62</c:v>
                </c:pt>
                <c:pt idx="439">
                  <c:v>4660.29</c:v>
                </c:pt>
                <c:pt idx="440">
                  <c:v>4621.96</c:v>
                </c:pt>
                <c:pt idx="441">
                  <c:v>4572.96</c:v>
                </c:pt>
                <c:pt idx="442">
                  <c:v>4551.96</c:v>
                </c:pt>
                <c:pt idx="443">
                  <c:v>4460.29</c:v>
                </c:pt>
                <c:pt idx="444">
                  <c:v>4407.62</c:v>
                </c:pt>
                <c:pt idx="445">
                  <c:v>4334.62</c:v>
                </c:pt>
                <c:pt idx="446">
                  <c:v>4274.96</c:v>
                </c:pt>
                <c:pt idx="447">
                  <c:v>4231.62</c:v>
                </c:pt>
                <c:pt idx="448">
                  <c:v>4174.62</c:v>
                </c:pt>
                <c:pt idx="449">
                  <c:v>4182.96</c:v>
                </c:pt>
                <c:pt idx="450">
                  <c:v>4114.96</c:v>
                </c:pt>
                <c:pt idx="451">
                  <c:v>4100.96</c:v>
                </c:pt>
                <c:pt idx="452">
                  <c:v>4084.96</c:v>
                </c:pt>
                <c:pt idx="453">
                  <c:v>4076.29</c:v>
                </c:pt>
                <c:pt idx="454">
                  <c:v>4061.96</c:v>
                </c:pt>
                <c:pt idx="455">
                  <c:v>4079.29</c:v>
                </c:pt>
                <c:pt idx="456">
                  <c:v>4079.29</c:v>
                </c:pt>
                <c:pt idx="457">
                  <c:v>4102.96</c:v>
                </c:pt>
                <c:pt idx="458">
                  <c:v>4110.96</c:v>
                </c:pt>
                <c:pt idx="459">
                  <c:v>4109.62</c:v>
                </c:pt>
                <c:pt idx="460">
                  <c:v>4114.62</c:v>
                </c:pt>
                <c:pt idx="461">
                  <c:v>4083.96</c:v>
                </c:pt>
                <c:pt idx="462">
                  <c:v>4101.29</c:v>
                </c:pt>
                <c:pt idx="463">
                  <c:v>4110.29</c:v>
                </c:pt>
                <c:pt idx="464">
                  <c:v>4057.62</c:v>
                </c:pt>
                <c:pt idx="465">
                  <c:v>4042.96</c:v>
                </c:pt>
                <c:pt idx="466">
                  <c:v>4005.96</c:v>
                </c:pt>
                <c:pt idx="467">
                  <c:v>4010.96</c:v>
                </c:pt>
                <c:pt idx="468">
                  <c:v>3987.96</c:v>
                </c:pt>
                <c:pt idx="469">
                  <c:v>3940.29</c:v>
                </c:pt>
                <c:pt idx="470">
                  <c:v>3941.29</c:v>
                </c:pt>
                <c:pt idx="471">
                  <c:v>3954.96</c:v>
                </c:pt>
                <c:pt idx="472">
                  <c:v>3927.62</c:v>
                </c:pt>
                <c:pt idx="473">
                  <c:v>3931.62</c:v>
                </c:pt>
                <c:pt idx="474">
                  <c:v>3905.96</c:v>
                </c:pt>
                <c:pt idx="475">
                  <c:v>3892.62</c:v>
                </c:pt>
                <c:pt idx="476">
                  <c:v>3874.62</c:v>
                </c:pt>
                <c:pt idx="477">
                  <c:v>3865.96</c:v>
                </c:pt>
                <c:pt idx="478">
                  <c:v>3840.96</c:v>
                </c:pt>
                <c:pt idx="479">
                  <c:v>3810.96</c:v>
                </c:pt>
                <c:pt idx="480">
                  <c:v>3807.62</c:v>
                </c:pt>
                <c:pt idx="481">
                  <c:v>3779.29</c:v>
                </c:pt>
                <c:pt idx="482">
                  <c:v>3756.29</c:v>
                </c:pt>
                <c:pt idx="483">
                  <c:v>3743.96</c:v>
                </c:pt>
                <c:pt idx="484">
                  <c:v>3702.29</c:v>
                </c:pt>
                <c:pt idx="485">
                  <c:v>3688.96</c:v>
                </c:pt>
                <c:pt idx="486">
                  <c:v>3653.96</c:v>
                </c:pt>
                <c:pt idx="487">
                  <c:v>3649.62</c:v>
                </c:pt>
                <c:pt idx="488">
                  <c:v>3662.96</c:v>
                </c:pt>
                <c:pt idx="489">
                  <c:v>3658.62</c:v>
                </c:pt>
                <c:pt idx="490">
                  <c:v>3639.96</c:v>
                </c:pt>
                <c:pt idx="491">
                  <c:v>3643.96</c:v>
                </c:pt>
                <c:pt idx="492">
                  <c:v>3646.96</c:v>
                </c:pt>
                <c:pt idx="493">
                  <c:v>3665.96</c:v>
                </c:pt>
                <c:pt idx="494">
                  <c:v>3667.96</c:v>
                </c:pt>
                <c:pt idx="495">
                  <c:v>3659.96</c:v>
                </c:pt>
                <c:pt idx="496">
                  <c:v>3633.96</c:v>
                </c:pt>
                <c:pt idx="497">
                  <c:v>3638.29</c:v>
                </c:pt>
                <c:pt idx="498">
                  <c:v>3615.96</c:v>
                </c:pt>
                <c:pt idx="499">
                  <c:v>3590.62</c:v>
                </c:pt>
                <c:pt idx="500">
                  <c:v>3574.96</c:v>
                </c:pt>
                <c:pt idx="501">
                  <c:v>3532.62</c:v>
                </c:pt>
                <c:pt idx="502">
                  <c:v>3527.62</c:v>
                </c:pt>
                <c:pt idx="503">
                  <c:v>3492.96</c:v>
                </c:pt>
                <c:pt idx="504">
                  <c:v>3471.62</c:v>
                </c:pt>
                <c:pt idx="505">
                  <c:v>3473.96</c:v>
                </c:pt>
                <c:pt idx="506">
                  <c:v>3457.62</c:v>
                </c:pt>
                <c:pt idx="507">
                  <c:v>3442.29</c:v>
                </c:pt>
                <c:pt idx="508">
                  <c:v>3438.96</c:v>
                </c:pt>
                <c:pt idx="509">
                  <c:v>3415.29</c:v>
                </c:pt>
                <c:pt idx="510">
                  <c:v>3407.96</c:v>
                </c:pt>
                <c:pt idx="511">
                  <c:v>3381.29</c:v>
                </c:pt>
                <c:pt idx="512">
                  <c:v>3376.62</c:v>
                </c:pt>
                <c:pt idx="513">
                  <c:v>3355.62</c:v>
                </c:pt>
                <c:pt idx="514">
                  <c:v>3320.62</c:v>
                </c:pt>
                <c:pt idx="515">
                  <c:v>3318.29</c:v>
                </c:pt>
                <c:pt idx="516">
                  <c:v>3297.62</c:v>
                </c:pt>
                <c:pt idx="517">
                  <c:v>3280.96</c:v>
                </c:pt>
                <c:pt idx="518">
                  <c:v>3237.29</c:v>
                </c:pt>
                <c:pt idx="519">
                  <c:v>3261.62</c:v>
                </c:pt>
                <c:pt idx="520">
                  <c:v>3228.29</c:v>
                </c:pt>
                <c:pt idx="521">
                  <c:v>3202.29</c:v>
                </c:pt>
                <c:pt idx="522">
                  <c:v>3188.62</c:v>
                </c:pt>
                <c:pt idx="523">
                  <c:v>3187.62</c:v>
                </c:pt>
                <c:pt idx="524">
                  <c:v>3185.96</c:v>
                </c:pt>
                <c:pt idx="525">
                  <c:v>3178.29</c:v>
                </c:pt>
                <c:pt idx="526">
                  <c:v>3173.62</c:v>
                </c:pt>
                <c:pt idx="527">
                  <c:v>3150.96</c:v>
                </c:pt>
                <c:pt idx="528">
                  <c:v>3127.62</c:v>
                </c:pt>
                <c:pt idx="529">
                  <c:v>3106.62</c:v>
                </c:pt>
                <c:pt idx="530">
                  <c:v>3073.29</c:v>
                </c:pt>
                <c:pt idx="531">
                  <c:v>3043.96</c:v>
                </c:pt>
                <c:pt idx="532">
                  <c:v>3010.62</c:v>
                </c:pt>
                <c:pt idx="533">
                  <c:v>2985.62</c:v>
                </c:pt>
                <c:pt idx="534">
                  <c:v>2989.96</c:v>
                </c:pt>
                <c:pt idx="535">
                  <c:v>2943.29</c:v>
                </c:pt>
                <c:pt idx="536">
                  <c:v>2906.62</c:v>
                </c:pt>
                <c:pt idx="537">
                  <c:v>2894.62</c:v>
                </c:pt>
                <c:pt idx="538">
                  <c:v>2860.96</c:v>
                </c:pt>
                <c:pt idx="539">
                  <c:v>2831.29</c:v>
                </c:pt>
                <c:pt idx="540">
                  <c:v>2810.62</c:v>
                </c:pt>
                <c:pt idx="541">
                  <c:v>2808.29</c:v>
                </c:pt>
                <c:pt idx="542">
                  <c:v>2774.62</c:v>
                </c:pt>
                <c:pt idx="543">
                  <c:v>2752.96</c:v>
                </c:pt>
                <c:pt idx="544">
                  <c:v>2752.29</c:v>
                </c:pt>
                <c:pt idx="545">
                  <c:v>2706.62</c:v>
                </c:pt>
                <c:pt idx="546">
                  <c:v>2672.29</c:v>
                </c:pt>
                <c:pt idx="547">
                  <c:v>2660.96</c:v>
                </c:pt>
                <c:pt idx="548">
                  <c:v>2629.29</c:v>
                </c:pt>
                <c:pt idx="549">
                  <c:v>2594.29</c:v>
                </c:pt>
                <c:pt idx="550">
                  <c:v>2559.29</c:v>
                </c:pt>
                <c:pt idx="551">
                  <c:v>2552.29</c:v>
                </c:pt>
                <c:pt idx="552">
                  <c:v>2538.62</c:v>
                </c:pt>
                <c:pt idx="553">
                  <c:v>2535.62</c:v>
                </c:pt>
                <c:pt idx="554">
                  <c:v>2519.29</c:v>
                </c:pt>
                <c:pt idx="555">
                  <c:v>2521.62</c:v>
                </c:pt>
                <c:pt idx="556">
                  <c:v>2536.29</c:v>
                </c:pt>
                <c:pt idx="557">
                  <c:v>2529.62</c:v>
                </c:pt>
                <c:pt idx="558">
                  <c:v>2536.96</c:v>
                </c:pt>
                <c:pt idx="559">
                  <c:v>2549.62</c:v>
                </c:pt>
                <c:pt idx="560">
                  <c:v>2562.62</c:v>
                </c:pt>
                <c:pt idx="561">
                  <c:v>2562.29</c:v>
                </c:pt>
                <c:pt idx="562">
                  <c:v>2544.96</c:v>
                </c:pt>
                <c:pt idx="563">
                  <c:v>2546.29</c:v>
                </c:pt>
                <c:pt idx="564">
                  <c:v>2536.29</c:v>
                </c:pt>
                <c:pt idx="565">
                  <c:v>2515.62</c:v>
                </c:pt>
                <c:pt idx="566">
                  <c:v>2521.29</c:v>
                </c:pt>
                <c:pt idx="567">
                  <c:v>2516.96</c:v>
                </c:pt>
                <c:pt idx="568">
                  <c:v>2490.29</c:v>
                </c:pt>
                <c:pt idx="569">
                  <c:v>2469.62</c:v>
                </c:pt>
                <c:pt idx="570">
                  <c:v>2451.62</c:v>
                </c:pt>
                <c:pt idx="571">
                  <c:v>2438.29</c:v>
                </c:pt>
                <c:pt idx="572">
                  <c:v>2418.62</c:v>
                </c:pt>
                <c:pt idx="573">
                  <c:v>2409.62</c:v>
                </c:pt>
                <c:pt idx="574">
                  <c:v>2413.62</c:v>
                </c:pt>
                <c:pt idx="575">
                  <c:v>2406.29</c:v>
                </c:pt>
                <c:pt idx="576">
                  <c:v>2395.96</c:v>
                </c:pt>
                <c:pt idx="577">
                  <c:v>2396.29</c:v>
                </c:pt>
                <c:pt idx="578">
                  <c:v>2405.62</c:v>
                </c:pt>
                <c:pt idx="579">
                  <c:v>2404.96</c:v>
                </c:pt>
                <c:pt idx="580">
                  <c:v>2370.96</c:v>
                </c:pt>
                <c:pt idx="581">
                  <c:v>2383.96</c:v>
                </c:pt>
                <c:pt idx="582">
                  <c:v>2369.29</c:v>
                </c:pt>
                <c:pt idx="583">
                  <c:v>2378.62</c:v>
                </c:pt>
                <c:pt idx="584">
                  <c:v>2364.29</c:v>
                </c:pt>
                <c:pt idx="585">
                  <c:v>2373.29</c:v>
                </c:pt>
                <c:pt idx="586">
                  <c:v>2347.62</c:v>
                </c:pt>
                <c:pt idx="587">
                  <c:v>2373.62</c:v>
                </c:pt>
                <c:pt idx="588">
                  <c:v>2355.29</c:v>
                </c:pt>
                <c:pt idx="589">
                  <c:v>2362.62</c:v>
                </c:pt>
                <c:pt idx="590">
                  <c:v>2377.62</c:v>
                </c:pt>
                <c:pt idx="591">
                  <c:v>2385.96</c:v>
                </c:pt>
                <c:pt idx="592">
                  <c:v>2389.96</c:v>
                </c:pt>
                <c:pt idx="593">
                  <c:v>2417.29</c:v>
                </c:pt>
                <c:pt idx="594">
                  <c:v>2423.96</c:v>
                </c:pt>
                <c:pt idx="595">
                  <c:v>2424.62</c:v>
                </c:pt>
                <c:pt idx="596">
                  <c:v>2470.29</c:v>
                </c:pt>
                <c:pt idx="597">
                  <c:v>2469.29</c:v>
                </c:pt>
                <c:pt idx="598">
                  <c:v>2498.62</c:v>
                </c:pt>
                <c:pt idx="599">
                  <c:v>2537.96</c:v>
                </c:pt>
                <c:pt idx="600">
                  <c:v>2534.29</c:v>
                </c:pt>
                <c:pt idx="601">
                  <c:v>2583.62</c:v>
                </c:pt>
                <c:pt idx="602">
                  <c:v>2597.62</c:v>
                </c:pt>
                <c:pt idx="603">
                  <c:v>2594.96</c:v>
                </c:pt>
                <c:pt idx="604">
                  <c:v>2604.96</c:v>
                </c:pt>
                <c:pt idx="605">
                  <c:v>2570.62</c:v>
                </c:pt>
                <c:pt idx="606">
                  <c:v>2555.29</c:v>
                </c:pt>
                <c:pt idx="607">
                  <c:v>2532.29</c:v>
                </c:pt>
                <c:pt idx="608">
                  <c:v>2539.29</c:v>
                </c:pt>
                <c:pt idx="609">
                  <c:v>2533.62</c:v>
                </c:pt>
                <c:pt idx="610">
                  <c:v>2518.29</c:v>
                </c:pt>
                <c:pt idx="611">
                  <c:v>2531.29</c:v>
                </c:pt>
                <c:pt idx="612">
                  <c:v>2537.62</c:v>
                </c:pt>
                <c:pt idx="613">
                  <c:v>2543.29</c:v>
                </c:pt>
                <c:pt idx="614">
                  <c:v>2581.96</c:v>
                </c:pt>
                <c:pt idx="615">
                  <c:v>2589.29</c:v>
                </c:pt>
                <c:pt idx="616">
                  <c:v>2666.29</c:v>
                </c:pt>
                <c:pt idx="617">
                  <c:v>2757.96</c:v>
                </c:pt>
                <c:pt idx="618">
                  <c:v>2773.62</c:v>
                </c:pt>
                <c:pt idx="619">
                  <c:v>2807.29</c:v>
                </c:pt>
                <c:pt idx="620">
                  <c:v>2765.29</c:v>
                </c:pt>
                <c:pt idx="621">
                  <c:v>2750.62</c:v>
                </c:pt>
                <c:pt idx="622">
                  <c:v>2723.62</c:v>
                </c:pt>
                <c:pt idx="623">
                  <c:v>2692.29</c:v>
                </c:pt>
                <c:pt idx="624">
                  <c:v>2673.96</c:v>
                </c:pt>
                <c:pt idx="625">
                  <c:v>2656.96</c:v>
                </c:pt>
                <c:pt idx="626">
                  <c:v>2676.96</c:v>
                </c:pt>
                <c:pt idx="627">
                  <c:v>2699.62</c:v>
                </c:pt>
                <c:pt idx="628">
                  <c:v>2696.96</c:v>
                </c:pt>
                <c:pt idx="629">
                  <c:v>2749.96</c:v>
                </c:pt>
                <c:pt idx="630">
                  <c:v>2772.62</c:v>
                </c:pt>
                <c:pt idx="631">
                  <c:v>2834.96</c:v>
                </c:pt>
                <c:pt idx="632">
                  <c:v>2877.96</c:v>
                </c:pt>
                <c:pt idx="633">
                  <c:v>2914.96</c:v>
                </c:pt>
                <c:pt idx="634">
                  <c:v>2933.96</c:v>
                </c:pt>
                <c:pt idx="635">
                  <c:v>2990.62</c:v>
                </c:pt>
                <c:pt idx="636">
                  <c:v>3000.96</c:v>
                </c:pt>
                <c:pt idx="637">
                  <c:v>3035.62</c:v>
                </c:pt>
                <c:pt idx="638">
                  <c:v>3061.96</c:v>
                </c:pt>
                <c:pt idx="639">
                  <c:v>3111.96</c:v>
                </c:pt>
                <c:pt idx="640">
                  <c:v>3118.29</c:v>
                </c:pt>
                <c:pt idx="641">
                  <c:v>3155.96</c:v>
                </c:pt>
                <c:pt idx="642">
                  <c:v>3176.62</c:v>
                </c:pt>
                <c:pt idx="643">
                  <c:v>3158.62</c:v>
                </c:pt>
                <c:pt idx="644">
                  <c:v>3170.62</c:v>
                </c:pt>
                <c:pt idx="645">
                  <c:v>3198.29</c:v>
                </c:pt>
                <c:pt idx="646">
                  <c:v>3221.62</c:v>
                </c:pt>
                <c:pt idx="647">
                  <c:v>3261.62</c:v>
                </c:pt>
                <c:pt idx="648">
                  <c:v>3292.62</c:v>
                </c:pt>
                <c:pt idx="649">
                  <c:v>3321.29</c:v>
                </c:pt>
                <c:pt idx="650">
                  <c:v>3369.62</c:v>
                </c:pt>
                <c:pt idx="651">
                  <c:v>3416.29</c:v>
                </c:pt>
                <c:pt idx="652">
                  <c:v>3466.29</c:v>
                </c:pt>
                <c:pt idx="653">
                  <c:v>3536.29</c:v>
                </c:pt>
                <c:pt idx="654">
                  <c:v>3603.29</c:v>
                </c:pt>
                <c:pt idx="655">
                  <c:v>3711.96</c:v>
                </c:pt>
                <c:pt idx="656">
                  <c:v>3788.62</c:v>
                </c:pt>
                <c:pt idx="657">
                  <c:v>3863.62</c:v>
                </c:pt>
                <c:pt idx="658">
                  <c:v>3953.96</c:v>
                </c:pt>
                <c:pt idx="659">
                  <c:v>4068.96</c:v>
                </c:pt>
                <c:pt idx="660">
                  <c:v>4161.29</c:v>
                </c:pt>
                <c:pt idx="661">
                  <c:v>4214.62</c:v>
                </c:pt>
                <c:pt idx="662">
                  <c:v>4266.62</c:v>
                </c:pt>
                <c:pt idx="663">
                  <c:v>4365.96</c:v>
                </c:pt>
                <c:pt idx="664">
                  <c:v>4431.96</c:v>
                </c:pt>
                <c:pt idx="665">
                  <c:v>4505.96</c:v>
                </c:pt>
                <c:pt idx="666">
                  <c:v>4608.62</c:v>
                </c:pt>
                <c:pt idx="667">
                  <c:v>4685.96</c:v>
                </c:pt>
                <c:pt idx="668">
                  <c:v>4784.29</c:v>
                </c:pt>
                <c:pt idx="669">
                  <c:v>4848.29</c:v>
                </c:pt>
                <c:pt idx="670">
                  <c:v>4942.62</c:v>
                </c:pt>
                <c:pt idx="671">
                  <c:v>5024.29</c:v>
                </c:pt>
                <c:pt idx="672">
                  <c:v>5125.96</c:v>
                </c:pt>
                <c:pt idx="673">
                  <c:v>5204.96</c:v>
                </c:pt>
                <c:pt idx="674">
                  <c:v>5302.96</c:v>
                </c:pt>
                <c:pt idx="675">
                  <c:v>5433.29</c:v>
                </c:pt>
                <c:pt idx="676">
                  <c:v>5543.29</c:v>
                </c:pt>
                <c:pt idx="677">
                  <c:v>5642.62</c:v>
                </c:pt>
                <c:pt idx="678">
                  <c:v>5753.96</c:v>
                </c:pt>
                <c:pt idx="679">
                  <c:v>5845.62</c:v>
                </c:pt>
                <c:pt idx="680">
                  <c:v>5937.29</c:v>
                </c:pt>
                <c:pt idx="681">
                  <c:v>6054.96</c:v>
                </c:pt>
                <c:pt idx="682">
                  <c:v>6093.62</c:v>
                </c:pt>
                <c:pt idx="683">
                  <c:v>6166.62</c:v>
                </c:pt>
                <c:pt idx="684">
                  <c:v>6206.29</c:v>
                </c:pt>
                <c:pt idx="685">
                  <c:v>6276.96</c:v>
                </c:pt>
                <c:pt idx="686">
                  <c:v>6292.62</c:v>
                </c:pt>
                <c:pt idx="687">
                  <c:v>6303.96</c:v>
                </c:pt>
                <c:pt idx="688">
                  <c:v>6328.29</c:v>
                </c:pt>
                <c:pt idx="689">
                  <c:v>6331.62</c:v>
                </c:pt>
                <c:pt idx="690">
                  <c:v>6348.96</c:v>
                </c:pt>
                <c:pt idx="691">
                  <c:v>6372.96</c:v>
                </c:pt>
                <c:pt idx="692">
                  <c:v>6397.62</c:v>
                </c:pt>
                <c:pt idx="693">
                  <c:v>6354.62</c:v>
                </c:pt>
                <c:pt idx="694">
                  <c:v>6394.29</c:v>
                </c:pt>
                <c:pt idx="695">
                  <c:v>6374.96</c:v>
                </c:pt>
                <c:pt idx="696">
                  <c:v>6395.62</c:v>
                </c:pt>
                <c:pt idx="697">
                  <c:v>6427.62</c:v>
                </c:pt>
                <c:pt idx="698">
                  <c:v>6446.96</c:v>
                </c:pt>
                <c:pt idx="699">
                  <c:v>6444.62</c:v>
                </c:pt>
                <c:pt idx="700">
                  <c:v>6478.29</c:v>
                </c:pt>
                <c:pt idx="701">
                  <c:v>6477.62</c:v>
                </c:pt>
                <c:pt idx="702">
                  <c:v>6460.62</c:v>
                </c:pt>
                <c:pt idx="703">
                  <c:v>6465.29</c:v>
                </c:pt>
                <c:pt idx="704">
                  <c:v>6449.62</c:v>
                </c:pt>
                <c:pt idx="705">
                  <c:v>6391.29</c:v>
                </c:pt>
                <c:pt idx="706">
                  <c:v>6350.29</c:v>
                </c:pt>
                <c:pt idx="707">
                  <c:v>6299.96</c:v>
                </c:pt>
                <c:pt idx="708">
                  <c:v>6243.29</c:v>
                </c:pt>
                <c:pt idx="709">
                  <c:v>6184.62</c:v>
                </c:pt>
                <c:pt idx="710">
                  <c:v>6138.96</c:v>
                </c:pt>
                <c:pt idx="711">
                  <c:v>6071.96</c:v>
                </c:pt>
                <c:pt idx="712">
                  <c:v>6040.62</c:v>
                </c:pt>
                <c:pt idx="713">
                  <c:v>5985.29</c:v>
                </c:pt>
                <c:pt idx="714">
                  <c:v>5946.29</c:v>
                </c:pt>
                <c:pt idx="715">
                  <c:v>5902.96</c:v>
                </c:pt>
                <c:pt idx="716">
                  <c:v>5878.96</c:v>
                </c:pt>
                <c:pt idx="717">
                  <c:v>5858.62</c:v>
                </c:pt>
                <c:pt idx="718">
                  <c:v>5922.96</c:v>
                </c:pt>
                <c:pt idx="719">
                  <c:v>5810.62</c:v>
                </c:pt>
                <c:pt idx="720">
                  <c:v>5778.29</c:v>
                </c:pt>
                <c:pt idx="721">
                  <c:v>5752.29</c:v>
                </c:pt>
                <c:pt idx="722">
                  <c:v>5745.96</c:v>
                </c:pt>
                <c:pt idx="723">
                  <c:v>5698.62</c:v>
                </c:pt>
                <c:pt idx="724">
                  <c:v>5662.29</c:v>
                </c:pt>
                <c:pt idx="725">
                  <c:v>5604.96</c:v>
                </c:pt>
                <c:pt idx="726">
                  <c:v>5566.62</c:v>
                </c:pt>
                <c:pt idx="727">
                  <c:v>5464.96</c:v>
                </c:pt>
                <c:pt idx="728">
                  <c:v>5376.62</c:v>
                </c:pt>
                <c:pt idx="729">
                  <c:v>5312.96</c:v>
                </c:pt>
                <c:pt idx="730">
                  <c:v>5219.96</c:v>
                </c:pt>
                <c:pt idx="731">
                  <c:v>5185.96</c:v>
                </c:pt>
                <c:pt idx="732">
                  <c:v>5073.62</c:v>
                </c:pt>
                <c:pt idx="733">
                  <c:v>4976.62</c:v>
                </c:pt>
                <c:pt idx="734">
                  <c:v>4901.62</c:v>
                </c:pt>
                <c:pt idx="735">
                  <c:v>4856.96</c:v>
                </c:pt>
                <c:pt idx="736">
                  <c:v>4767.96</c:v>
                </c:pt>
                <c:pt idx="737">
                  <c:v>4711.29</c:v>
                </c:pt>
                <c:pt idx="738">
                  <c:v>4640.62</c:v>
                </c:pt>
                <c:pt idx="739">
                  <c:v>4607.29</c:v>
                </c:pt>
                <c:pt idx="740">
                  <c:v>4578.96</c:v>
                </c:pt>
                <c:pt idx="741">
                  <c:v>4521.96</c:v>
                </c:pt>
                <c:pt idx="742">
                  <c:v>4502.29</c:v>
                </c:pt>
                <c:pt idx="743">
                  <c:v>4483.62</c:v>
                </c:pt>
                <c:pt idx="744">
                  <c:v>4436.29</c:v>
                </c:pt>
                <c:pt idx="745">
                  <c:v>4431.96</c:v>
                </c:pt>
                <c:pt idx="746">
                  <c:v>4409.62</c:v>
                </c:pt>
                <c:pt idx="747">
                  <c:v>4398.29</c:v>
                </c:pt>
                <c:pt idx="748">
                  <c:v>4372.96</c:v>
                </c:pt>
                <c:pt idx="749">
                  <c:v>4364.29</c:v>
                </c:pt>
                <c:pt idx="750">
                  <c:v>4309.29</c:v>
                </c:pt>
                <c:pt idx="751">
                  <c:v>4260.96</c:v>
                </c:pt>
                <c:pt idx="752">
                  <c:v>4238.96</c:v>
                </c:pt>
                <c:pt idx="753">
                  <c:v>4174.62</c:v>
                </c:pt>
                <c:pt idx="754">
                  <c:v>4132.29</c:v>
                </c:pt>
                <c:pt idx="755">
                  <c:v>4045.62</c:v>
                </c:pt>
                <c:pt idx="756">
                  <c:v>4027.96</c:v>
                </c:pt>
                <c:pt idx="757">
                  <c:v>3952.96</c:v>
                </c:pt>
                <c:pt idx="758">
                  <c:v>3936.62</c:v>
                </c:pt>
                <c:pt idx="759">
                  <c:v>3830.29</c:v>
                </c:pt>
                <c:pt idx="760">
                  <c:v>3823.62</c:v>
                </c:pt>
                <c:pt idx="761">
                  <c:v>3768.29</c:v>
                </c:pt>
                <c:pt idx="762">
                  <c:v>3702.29</c:v>
                </c:pt>
                <c:pt idx="763">
                  <c:v>3655.96</c:v>
                </c:pt>
                <c:pt idx="764">
                  <c:v>3607.62</c:v>
                </c:pt>
                <c:pt idx="765">
                  <c:v>3583.96</c:v>
                </c:pt>
                <c:pt idx="766">
                  <c:v>3532.29</c:v>
                </c:pt>
                <c:pt idx="767">
                  <c:v>3478.29</c:v>
                </c:pt>
                <c:pt idx="768">
                  <c:v>3463.96</c:v>
                </c:pt>
                <c:pt idx="769">
                  <c:v>3405.96</c:v>
                </c:pt>
                <c:pt idx="770">
                  <c:v>3374.96</c:v>
                </c:pt>
                <c:pt idx="771">
                  <c:v>3348.29</c:v>
                </c:pt>
                <c:pt idx="772">
                  <c:v>3328.96</c:v>
                </c:pt>
                <c:pt idx="773">
                  <c:v>3270.29</c:v>
                </c:pt>
                <c:pt idx="774">
                  <c:v>3239.29</c:v>
                </c:pt>
                <c:pt idx="775">
                  <c:v>3179.29</c:v>
                </c:pt>
                <c:pt idx="776">
                  <c:v>3115.96</c:v>
                </c:pt>
                <c:pt idx="777">
                  <c:v>3047.62</c:v>
                </c:pt>
                <c:pt idx="778">
                  <c:v>3013.62</c:v>
                </c:pt>
                <c:pt idx="779">
                  <c:v>2906.29</c:v>
                </c:pt>
                <c:pt idx="780">
                  <c:v>2869.29</c:v>
                </c:pt>
                <c:pt idx="781">
                  <c:v>2788.96</c:v>
                </c:pt>
                <c:pt idx="782">
                  <c:v>2710.62</c:v>
                </c:pt>
                <c:pt idx="783">
                  <c:v>2638.62</c:v>
                </c:pt>
                <c:pt idx="784">
                  <c:v>2560.29</c:v>
                </c:pt>
                <c:pt idx="785">
                  <c:v>2503.96</c:v>
                </c:pt>
                <c:pt idx="786">
                  <c:v>2418.96</c:v>
                </c:pt>
                <c:pt idx="787">
                  <c:v>2348.96</c:v>
                </c:pt>
                <c:pt idx="788">
                  <c:v>2284.96</c:v>
                </c:pt>
                <c:pt idx="789">
                  <c:v>2205.96</c:v>
                </c:pt>
                <c:pt idx="790">
                  <c:v>2142.29</c:v>
                </c:pt>
                <c:pt idx="791">
                  <c:v>2099.62</c:v>
                </c:pt>
                <c:pt idx="792">
                  <c:v>2031.62</c:v>
                </c:pt>
                <c:pt idx="793">
                  <c:v>1993.62</c:v>
                </c:pt>
                <c:pt idx="794">
                  <c:v>1936.29</c:v>
                </c:pt>
                <c:pt idx="795">
                  <c:v>1872.62</c:v>
                </c:pt>
                <c:pt idx="796">
                  <c:v>1815.62</c:v>
                </c:pt>
                <c:pt idx="797">
                  <c:v>1778.62</c:v>
                </c:pt>
                <c:pt idx="798">
                  <c:v>1723.62</c:v>
                </c:pt>
                <c:pt idx="799">
                  <c:v>1666.62</c:v>
                </c:pt>
                <c:pt idx="800">
                  <c:v>1616.62</c:v>
                </c:pt>
                <c:pt idx="801">
                  <c:v>1575.62</c:v>
                </c:pt>
                <c:pt idx="802">
                  <c:v>1520.29</c:v>
                </c:pt>
                <c:pt idx="803">
                  <c:v>1454.62</c:v>
                </c:pt>
                <c:pt idx="804">
                  <c:v>1386.96</c:v>
                </c:pt>
                <c:pt idx="805">
                  <c:v>1329.96</c:v>
                </c:pt>
                <c:pt idx="806">
                  <c:v>1287.29</c:v>
                </c:pt>
                <c:pt idx="807">
                  <c:v>1203.6199999999999</c:v>
                </c:pt>
                <c:pt idx="808">
                  <c:v>1150.29</c:v>
                </c:pt>
                <c:pt idx="809">
                  <c:v>1089.29</c:v>
                </c:pt>
                <c:pt idx="810">
                  <c:v>1015.62</c:v>
                </c:pt>
                <c:pt idx="811">
                  <c:v>963.29</c:v>
                </c:pt>
                <c:pt idx="812">
                  <c:v>916.29</c:v>
                </c:pt>
                <c:pt idx="813">
                  <c:v>867.96</c:v>
                </c:pt>
                <c:pt idx="814">
                  <c:v>819.62</c:v>
                </c:pt>
                <c:pt idx="815">
                  <c:v>769.29</c:v>
                </c:pt>
                <c:pt idx="816">
                  <c:v>730.96</c:v>
                </c:pt>
                <c:pt idx="817">
                  <c:v>687.29</c:v>
                </c:pt>
                <c:pt idx="818">
                  <c:v>652.96</c:v>
                </c:pt>
                <c:pt idx="819">
                  <c:v>612.96</c:v>
                </c:pt>
                <c:pt idx="820">
                  <c:v>570.96</c:v>
                </c:pt>
                <c:pt idx="821">
                  <c:v>538.96</c:v>
                </c:pt>
                <c:pt idx="822">
                  <c:v>507.62</c:v>
                </c:pt>
                <c:pt idx="823">
                  <c:v>482.62</c:v>
                </c:pt>
                <c:pt idx="824">
                  <c:v>451.62</c:v>
                </c:pt>
                <c:pt idx="825">
                  <c:v>415.29</c:v>
                </c:pt>
                <c:pt idx="826">
                  <c:v>398.29</c:v>
                </c:pt>
                <c:pt idx="827">
                  <c:v>371.29</c:v>
                </c:pt>
                <c:pt idx="828">
                  <c:v>333.62</c:v>
                </c:pt>
                <c:pt idx="829">
                  <c:v>291.29000000000002</c:v>
                </c:pt>
                <c:pt idx="830">
                  <c:v>270.95999999999998</c:v>
                </c:pt>
                <c:pt idx="831">
                  <c:v>248.29</c:v>
                </c:pt>
                <c:pt idx="832">
                  <c:v>220.96</c:v>
                </c:pt>
                <c:pt idx="833">
                  <c:v>187.29</c:v>
                </c:pt>
                <c:pt idx="834">
                  <c:v>144.96</c:v>
                </c:pt>
                <c:pt idx="835">
                  <c:v>148.96</c:v>
                </c:pt>
                <c:pt idx="836">
                  <c:v>109.96</c:v>
                </c:pt>
                <c:pt idx="837">
                  <c:v>83.29</c:v>
                </c:pt>
                <c:pt idx="838">
                  <c:v>73.959999999999994</c:v>
                </c:pt>
                <c:pt idx="839">
                  <c:v>40.29</c:v>
                </c:pt>
                <c:pt idx="840">
                  <c:v>22.62</c:v>
                </c:pt>
                <c:pt idx="841">
                  <c:v>-0.04</c:v>
                </c:pt>
                <c:pt idx="842">
                  <c:v>-22.71</c:v>
                </c:pt>
                <c:pt idx="843">
                  <c:v>-9.0399999999999991</c:v>
                </c:pt>
                <c:pt idx="844">
                  <c:v>-45.04</c:v>
                </c:pt>
                <c:pt idx="845">
                  <c:v>-58.04</c:v>
                </c:pt>
                <c:pt idx="846">
                  <c:v>-79.38</c:v>
                </c:pt>
                <c:pt idx="847">
                  <c:v>-79.040000000000006</c:v>
                </c:pt>
                <c:pt idx="848">
                  <c:v>-78.38</c:v>
                </c:pt>
                <c:pt idx="849">
                  <c:v>-105.04</c:v>
                </c:pt>
                <c:pt idx="850">
                  <c:v>-124.04</c:v>
                </c:pt>
                <c:pt idx="851">
                  <c:v>-141.38</c:v>
                </c:pt>
                <c:pt idx="852">
                  <c:v>-127.38</c:v>
                </c:pt>
                <c:pt idx="853">
                  <c:v>-161.71</c:v>
                </c:pt>
                <c:pt idx="854">
                  <c:v>-191.38</c:v>
                </c:pt>
                <c:pt idx="855">
                  <c:v>-196.38</c:v>
                </c:pt>
                <c:pt idx="856">
                  <c:v>-213.71</c:v>
                </c:pt>
                <c:pt idx="857">
                  <c:v>-208.71</c:v>
                </c:pt>
                <c:pt idx="858">
                  <c:v>-223.38</c:v>
                </c:pt>
                <c:pt idx="859">
                  <c:v>-223.71</c:v>
                </c:pt>
                <c:pt idx="860">
                  <c:v>-260.04000000000002</c:v>
                </c:pt>
                <c:pt idx="861">
                  <c:v>-244.38</c:v>
                </c:pt>
                <c:pt idx="862">
                  <c:v>-281.70999999999998</c:v>
                </c:pt>
                <c:pt idx="863">
                  <c:v>-300.04000000000002</c:v>
                </c:pt>
                <c:pt idx="864">
                  <c:v>-291.04000000000002</c:v>
                </c:pt>
                <c:pt idx="865">
                  <c:v>-296.38</c:v>
                </c:pt>
                <c:pt idx="866">
                  <c:v>-316.38</c:v>
                </c:pt>
                <c:pt idx="867">
                  <c:v>-317.70999999999998</c:v>
                </c:pt>
                <c:pt idx="868">
                  <c:v>-312.04000000000002</c:v>
                </c:pt>
                <c:pt idx="869">
                  <c:v>-335.04</c:v>
                </c:pt>
                <c:pt idx="870">
                  <c:v>-341.38</c:v>
                </c:pt>
                <c:pt idx="871">
                  <c:v>-350.38</c:v>
                </c:pt>
                <c:pt idx="872">
                  <c:v>-346.38</c:v>
                </c:pt>
                <c:pt idx="873">
                  <c:v>-364.71</c:v>
                </c:pt>
                <c:pt idx="874">
                  <c:v>-368.04</c:v>
                </c:pt>
                <c:pt idx="875">
                  <c:v>-371.71</c:v>
                </c:pt>
                <c:pt idx="876">
                  <c:v>-377.04</c:v>
                </c:pt>
                <c:pt idx="877">
                  <c:v>-395.04</c:v>
                </c:pt>
                <c:pt idx="878">
                  <c:v>-387.71</c:v>
                </c:pt>
                <c:pt idx="879">
                  <c:v>-393.71</c:v>
                </c:pt>
                <c:pt idx="880">
                  <c:v>-404.71</c:v>
                </c:pt>
                <c:pt idx="881">
                  <c:v>-398.04</c:v>
                </c:pt>
                <c:pt idx="882">
                  <c:v>-408.38</c:v>
                </c:pt>
                <c:pt idx="883">
                  <c:v>-404.38</c:v>
                </c:pt>
                <c:pt idx="884">
                  <c:v>-415.04</c:v>
                </c:pt>
                <c:pt idx="885">
                  <c:v>-415.04</c:v>
                </c:pt>
                <c:pt idx="886">
                  <c:v>-385.04</c:v>
                </c:pt>
                <c:pt idx="887">
                  <c:v>-425.04</c:v>
                </c:pt>
                <c:pt idx="888">
                  <c:v>-434.38</c:v>
                </c:pt>
                <c:pt idx="889">
                  <c:v>-438.38</c:v>
                </c:pt>
                <c:pt idx="890">
                  <c:v>-377.04</c:v>
                </c:pt>
                <c:pt idx="891">
                  <c:v>-441.38</c:v>
                </c:pt>
                <c:pt idx="892">
                  <c:v>-421.38</c:v>
                </c:pt>
                <c:pt idx="893">
                  <c:v>-436.38</c:v>
                </c:pt>
                <c:pt idx="894">
                  <c:v>-450.38</c:v>
                </c:pt>
                <c:pt idx="895">
                  <c:v>-431.38</c:v>
                </c:pt>
                <c:pt idx="896">
                  <c:v>-462.71</c:v>
                </c:pt>
                <c:pt idx="897">
                  <c:v>-451.04</c:v>
                </c:pt>
                <c:pt idx="898">
                  <c:v>-454.38</c:v>
                </c:pt>
                <c:pt idx="899">
                  <c:v>-466.04</c:v>
                </c:pt>
                <c:pt idx="900">
                  <c:v>-448.04</c:v>
                </c:pt>
                <c:pt idx="901">
                  <c:v>-450.38</c:v>
                </c:pt>
                <c:pt idx="902">
                  <c:v>-453.38</c:v>
                </c:pt>
                <c:pt idx="903">
                  <c:v>-455.38</c:v>
                </c:pt>
                <c:pt idx="904">
                  <c:v>-465.71</c:v>
                </c:pt>
                <c:pt idx="905">
                  <c:v>-467.38</c:v>
                </c:pt>
                <c:pt idx="906">
                  <c:v>-469.71</c:v>
                </c:pt>
                <c:pt idx="907">
                  <c:v>-478.04</c:v>
                </c:pt>
                <c:pt idx="908">
                  <c:v>-463.04</c:v>
                </c:pt>
                <c:pt idx="909">
                  <c:v>-467.38</c:v>
                </c:pt>
                <c:pt idx="910">
                  <c:v>-484.04</c:v>
                </c:pt>
                <c:pt idx="911">
                  <c:v>-481.71</c:v>
                </c:pt>
                <c:pt idx="912">
                  <c:v>-478.71</c:v>
                </c:pt>
                <c:pt idx="913">
                  <c:v>-480.04</c:v>
                </c:pt>
                <c:pt idx="914">
                  <c:v>-480.04</c:v>
                </c:pt>
                <c:pt idx="915">
                  <c:v>-489.38</c:v>
                </c:pt>
                <c:pt idx="916">
                  <c:v>-487.71</c:v>
                </c:pt>
                <c:pt idx="917">
                  <c:v>-494.38</c:v>
                </c:pt>
                <c:pt idx="918">
                  <c:v>-491.71</c:v>
                </c:pt>
                <c:pt idx="919">
                  <c:v>-488.71</c:v>
                </c:pt>
                <c:pt idx="920">
                  <c:v>-502.04</c:v>
                </c:pt>
                <c:pt idx="921">
                  <c:v>-495.38</c:v>
                </c:pt>
                <c:pt idx="922">
                  <c:v>-509.38</c:v>
                </c:pt>
                <c:pt idx="923">
                  <c:v>-493.38</c:v>
                </c:pt>
                <c:pt idx="924">
                  <c:v>-508.38</c:v>
                </c:pt>
                <c:pt idx="925">
                  <c:v>-503.38</c:v>
                </c:pt>
                <c:pt idx="926">
                  <c:v>-507.38</c:v>
                </c:pt>
                <c:pt idx="927">
                  <c:v>-510.38</c:v>
                </c:pt>
                <c:pt idx="928">
                  <c:v>-487.04</c:v>
                </c:pt>
                <c:pt idx="929">
                  <c:v>-505.04</c:v>
                </c:pt>
                <c:pt idx="930">
                  <c:v>-509.04</c:v>
                </c:pt>
                <c:pt idx="931">
                  <c:v>-513.38</c:v>
                </c:pt>
                <c:pt idx="932">
                  <c:v>-500.38</c:v>
                </c:pt>
                <c:pt idx="933">
                  <c:v>-499.04</c:v>
                </c:pt>
                <c:pt idx="934">
                  <c:v>-504.38</c:v>
                </c:pt>
                <c:pt idx="935">
                  <c:v>-505.04</c:v>
                </c:pt>
                <c:pt idx="936">
                  <c:v>-497.38</c:v>
                </c:pt>
                <c:pt idx="937">
                  <c:v>-491.38</c:v>
                </c:pt>
                <c:pt idx="938">
                  <c:v>-485.38</c:v>
                </c:pt>
                <c:pt idx="939">
                  <c:v>-471.04</c:v>
                </c:pt>
                <c:pt idx="940">
                  <c:v>-457.71</c:v>
                </c:pt>
                <c:pt idx="941">
                  <c:v>-473.04</c:v>
                </c:pt>
                <c:pt idx="942">
                  <c:v>-500.38</c:v>
                </c:pt>
                <c:pt idx="943">
                  <c:v>-500.71</c:v>
                </c:pt>
                <c:pt idx="944">
                  <c:v>-492.38</c:v>
                </c:pt>
                <c:pt idx="945">
                  <c:v>-521.38</c:v>
                </c:pt>
                <c:pt idx="946">
                  <c:v>-523.38</c:v>
                </c:pt>
                <c:pt idx="947">
                  <c:v>-522.04</c:v>
                </c:pt>
                <c:pt idx="948">
                  <c:v>-510.04</c:v>
                </c:pt>
                <c:pt idx="949">
                  <c:v>-530.71</c:v>
                </c:pt>
                <c:pt idx="950">
                  <c:v>-529.71</c:v>
                </c:pt>
                <c:pt idx="951">
                  <c:v>-524.38</c:v>
                </c:pt>
                <c:pt idx="952">
                  <c:v>-529.04</c:v>
                </c:pt>
                <c:pt idx="953">
                  <c:v>-528.38</c:v>
                </c:pt>
                <c:pt idx="954">
                  <c:v>-534.04</c:v>
                </c:pt>
                <c:pt idx="955">
                  <c:v>-518.38</c:v>
                </c:pt>
                <c:pt idx="956">
                  <c:v>-529.71</c:v>
                </c:pt>
                <c:pt idx="957">
                  <c:v>-534.04</c:v>
                </c:pt>
                <c:pt idx="958">
                  <c:v>-530.71</c:v>
                </c:pt>
                <c:pt idx="959">
                  <c:v>-533.38</c:v>
                </c:pt>
                <c:pt idx="960">
                  <c:v>-532.04</c:v>
                </c:pt>
                <c:pt idx="961">
                  <c:v>-530.04</c:v>
                </c:pt>
                <c:pt idx="962">
                  <c:v>-536.71</c:v>
                </c:pt>
                <c:pt idx="963">
                  <c:v>-541.04</c:v>
                </c:pt>
                <c:pt idx="964">
                  <c:v>-523.38</c:v>
                </c:pt>
                <c:pt idx="965">
                  <c:v>-541.71</c:v>
                </c:pt>
                <c:pt idx="966">
                  <c:v>-522.04</c:v>
                </c:pt>
                <c:pt idx="967">
                  <c:v>-528.38</c:v>
                </c:pt>
                <c:pt idx="968">
                  <c:v>-539.71</c:v>
                </c:pt>
                <c:pt idx="969">
                  <c:v>-533.71</c:v>
                </c:pt>
                <c:pt idx="970">
                  <c:v>-519.38</c:v>
                </c:pt>
                <c:pt idx="971">
                  <c:v>-517.38</c:v>
                </c:pt>
                <c:pt idx="972">
                  <c:v>-539.71</c:v>
                </c:pt>
                <c:pt idx="973">
                  <c:v>-529.04</c:v>
                </c:pt>
                <c:pt idx="974">
                  <c:v>-536.38</c:v>
                </c:pt>
                <c:pt idx="975">
                  <c:v>-524.38</c:v>
                </c:pt>
                <c:pt idx="976">
                  <c:v>-500.38</c:v>
                </c:pt>
                <c:pt idx="977">
                  <c:v>-516.38</c:v>
                </c:pt>
                <c:pt idx="978">
                  <c:v>-513.38</c:v>
                </c:pt>
                <c:pt idx="979">
                  <c:v>-533.04</c:v>
                </c:pt>
                <c:pt idx="980">
                  <c:v>-534.38</c:v>
                </c:pt>
                <c:pt idx="981">
                  <c:v>-523.71</c:v>
                </c:pt>
                <c:pt idx="982">
                  <c:v>-515.04</c:v>
                </c:pt>
                <c:pt idx="983">
                  <c:v>-524.71</c:v>
                </c:pt>
                <c:pt idx="984">
                  <c:v>-521.04</c:v>
                </c:pt>
                <c:pt idx="985">
                  <c:v>-519.04</c:v>
                </c:pt>
                <c:pt idx="986">
                  <c:v>-519.71</c:v>
                </c:pt>
                <c:pt idx="987">
                  <c:v>-526.71</c:v>
                </c:pt>
                <c:pt idx="988">
                  <c:v>-522.04</c:v>
                </c:pt>
                <c:pt idx="989">
                  <c:v>-531.04</c:v>
                </c:pt>
                <c:pt idx="990">
                  <c:v>-531.71</c:v>
                </c:pt>
                <c:pt idx="991">
                  <c:v>-532.71</c:v>
                </c:pt>
                <c:pt idx="992">
                  <c:v>-525.04</c:v>
                </c:pt>
                <c:pt idx="993">
                  <c:v>-528.71</c:v>
                </c:pt>
                <c:pt idx="994">
                  <c:v>-522.71</c:v>
                </c:pt>
                <c:pt idx="995">
                  <c:v>-528.38</c:v>
                </c:pt>
                <c:pt idx="996">
                  <c:v>-530.71</c:v>
                </c:pt>
                <c:pt idx="997">
                  <c:v>-530.04</c:v>
                </c:pt>
                <c:pt idx="998">
                  <c:v>-532.38</c:v>
                </c:pt>
                <c:pt idx="999">
                  <c:v>-538.71</c:v>
                </c:pt>
                <c:pt idx="1000">
                  <c:v>-532.04</c:v>
                </c:pt>
                <c:pt idx="1001">
                  <c:v>-518.38</c:v>
                </c:pt>
                <c:pt idx="1002">
                  <c:v>-534.04</c:v>
                </c:pt>
                <c:pt idx="1003">
                  <c:v>-516.71</c:v>
                </c:pt>
                <c:pt idx="1004">
                  <c:v>-529.04</c:v>
                </c:pt>
                <c:pt idx="1005">
                  <c:v>-545.04</c:v>
                </c:pt>
                <c:pt idx="1006">
                  <c:v>-513.71</c:v>
                </c:pt>
                <c:pt idx="1007">
                  <c:v>-537.38</c:v>
                </c:pt>
                <c:pt idx="1008">
                  <c:v>-529.04</c:v>
                </c:pt>
                <c:pt idx="1009">
                  <c:v>-533.04</c:v>
                </c:pt>
                <c:pt idx="1010">
                  <c:v>-533.71</c:v>
                </c:pt>
                <c:pt idx="1011">
                  <c:v>-506.04</c:v>
                </c:pt>
                <c:pt idx="1012">
                  <c:v>-544.38</c:v>
                </c:pt>
                <c:pt idx="1013">
                  <c:v>-534.38</c:v>
                </c:pt>
                <c:pt idx="1014">
                  <c:v>-535.71</c:v>
                </c:pt>
                <c:pt idx="1015">
                  <c:v>-535.38</c:v>
                </c:pt>
                <c:pt idx="1016">
                  <c:v>-534.38</c:v>
                </c:pt>
                <c:pt idx="1017">
                  <c:v>-526.38</c:v>
                </c:pt>
                <c:pt idx="1018">
                  <c:v>-549.04</c:v>
                </c:pt>
                <c:pt idx="1019">
                  <c:v>-528.38</c:v>
                </c:pt>
                <c:pt idx="1020">
                  <c:v>-546.04</c:v>
                </c:pt>
                <c:pt idx="1021">
                  <c:v>-533.38</c:v>
                </c:pt>
                <c:pt idx="1022">
                  <c:v>-529.04</c:v>
                </c:pt>
                <c:pt idx="1023">
                  <c:v>-542.04</c:v>
                </c:pt>
                <c:pt idx="1024">
                  <c:v>-605.38</c:v>
                </c:pt>
                <c:pt idx="1025">
                  <c:v>-610.04</c:v>
                </c:pt>
                <c:pt idx="1026">
                  <c:v>-617.04</c:v>
                </c:pt>
                <c:pt idx="1027">
                  <c:v>-605.71</c:v>
                </c:pt>
                <c:pt idx="1028">
                  <c:v>-349.38</c:v>
                </c:pt>
                <c:pt idx="1029">
                  <c:v>-340.71</c:v>
                </c:pt>
                <c:pt idx="1030">
                  <c:v>-316.04000000000002</c:v>
                </c:pt>
                <c:pt idx="1031">
                  <c:v>-297.04000000000002</c:v>
                </c:pt>
                <c:pt idx="1032">
                  <c:v>-257.04000000000002</c:v>
                </c:pt>
                <c:pt idx="1033">
                  <c:v>-201.38</c:v>
                </c:pt>
                <c:pt idx="1034">
                  <c:v>-547.71</c:v>
                </c:pt>
                <c:pt idx="1035">
                  <c:v>-539.38</c:v>
                </c:pt>
                <c:pt idx="1036">
                  <c:v>-550.04</c:v>
                </c:pt>
                <c:pt idx="1037">
                  <c:v>-547.04</c:v>
                </c:pt>
                <c:pt idx="1038">
                  <c:v>-543.38</c:v>
                </c:pt>
                <c:pt idx="1039">
                  <c:v>-544.38</c:v>
                </c:pt>
                <c:pt idx="1040">
                  <c:v>-615.71</c:v>
                </c:pt>
                <c:pt idx="1041">
                  <c:v>-613.04</c:v>
                </c:pt>
                <c:pt idx="1042">
                  <c:v>-613.71</c:v>
                </c:pt>
                <c:pt idx="1043">
                  <c:v>-612.71</c:v>
                </c:pt>
              </c:numCache>
            </c:numRef>
          </c:yVal>
          <c:smooth val="1"/>
        </c:ser>
        <c:ser>
          <c:idx val="1"/>
          <c:order val="7"/>
          <c:tx>
            <c:strRef>
              <c:f>גיליון1!$D$17:$F$17</c:f>
              <c:strCache>
                <c:ptCount val="3"/>
                <c:pt idx="0">
                  <c:v>30</c:v>
                </c:pt>
                <c:pt idx="1">
                  <c:v>water</c:v>
                </c:pt>
                <c:pt idx="2">
                  <c:v>1</c:v>
                </c:pt>
              </c:strCache>
            </c:strRef>
          </c:tx>
          <c:spPr>
            <a:ln w="19050" cap="rnd">
              <a:solidFill>
                <a:srgbClr val="002060"/>
              </a:solidFill>
              <a:round/>
            </a:ln>
            <a:effectLst/>
          </c:spPr>
          <c:marker>
            <c:symbol val="none"/>
          </c:marker>
          <c:xVal>
            <c:numRef>
              <c:f>גיליון1!$G$1:$ANJ$1</c:f>
              <c:numCache>
                <c:formatCode>General</c:formatCode>
                <c:ptCount val="1044"/>
                <c:pt idx="0">
                  <c:v>160.70099999999999</c:v>
                </c:pt>
                <c:pt idx="1">
                  <c:v>166.74199999999999</c:v>
                </c:pt>
                <c:pt idx="2">
                  <c:v>172.77699999999999</c:v>
                </c:pt>
                <c:pt idx="3">
                  <c:v>178.80500000000001</c:v>
                </c:pt>
                <c:pt idx="4">
                  <c:v>184.82599999999999</c:v>
                </c:pt>
                <c:pt idx="5">
                  <c:v>190.84100000000001</c:v>
                </c:pt>
                <c:pt idx="6">
                  <c:v>196.84899999999999</c:v>
                </c:pt>
                <c:pt idx="7">
                  <c:v>202.85</c:v>
                </c:pt>
                <c:pt idx="8">
                  <c:v>208.845</c:v>
                </c:pt>
                <c:pt idx="9">
                  <c:v>214.833</c:v>
                </c:pt>
                <c:pt idx="10">
                  <c:v>220.815</c:v>
                </c:pt>
                <c:pt idx="11">
                  <c:v>226.78899999999999</c:v>
                </c:pt>
                <c:pt idx="12">
                  <c:v>232.75800000000001</c:v>
                </c:pt>
                <c:pt idx="13">
                  <c:v>238.71899999999999</c:v>
                </c:pt>
                <c:pt idx="14">
                  <c:v>244.67400000000001</c:v>
                </c:pt>
                <c:pt idx="15">
                  <c:v>250.62299999999999</c:v>
                </c:pt>
                <c:pt idx="16">
                  <c:v>256.565</c:v>
                </c:pt>
                <c:pt idx="17">
                  <c:v>262.5</c:v>
                </c:pt>
                <c:pt idx="18">
                  <c:v>268.42899999999997</c:v>
                </c:pt>
                <c:pt idx="19">
                  <c:v>274.351</c:v>
                </c:pt>
                <c:pt idx="20">
                  <c:v>280.267</c:v>
                </c:pt>
                <c:pt idx="21">
                  <c:v>286.17599999999999</c:v>
                </c:pt>
                <c:pt idx="22">
                  <c:v>292.07900000000001</c:v>
                </c:pt>
                <c:pt idx="23">
                  <c:v>297.97500000000002</c:v>
                </c:pt>
                <c:pt idx="24">
                  <c:v>303.86500000000001</c:v>
                </c:pt>
                <c:pt idx="25">
                  <c:v>309.74799999999999</c:v>
                </c:pt>
                <c:pt idx="26">
                  <c:v>315.625</c:v>
                </c:pt>
                <c:pt idx="27">
                  <c:v>321.495</c:v>
                </c:pt>
                <c:pt idx="28">
                  <c:v>327.35899999999998</c:v>
                </c:pt>
                <c:pt idx="29">
                  <c:v>333.21699999999998</c:v>
                </c:pt>
                <c:pt idx="30">
                  <c:v>339.06799999999998</c:v>
                </c:pt>
                <c:pt idx="31">
                  <c:v>344.91199999999998</c:v>
                </c:pt>
                <c:pt idx="32">
                  <c:v>350.75099999999998</c:v>
                </c:pt>
                <c:pt idx="33">
                  <c:v>356.58300000000003</c:v>
                </c:pt>
                <c:pt idx="34">
                  <c:v>362.40800000000002</c:v>
                </c:pt>
                <c:pt idx="35">
                  <c:v>368.22699999999998</c:v>
                </c:pt>
                <c:pt idx="36">
                  <c:v>374.04</c:v>
                </c:pt>
                <c:pt idx="37">
                  <c:v>379.84699999999998</c:v>
                </c:pt>
                <c:pt idx="38">
                  <c:v>385.64699999999999</c:v>
                </c:pt>
                <c:pt idx="39">
                  <c:v>391.44</c:v>
                </c:pt>
                <c:pt idx="40">
                  <c:v>397.22800000000001</c:v>
                </c:pt>
                <c:pt idx="41">
                  <c:v>403.00900000000001</c:v>
                </c:pt>
                <c:pt idx="42">
                  <c:v>408.78399999999999</c:v>
                </c:pt>
                <c:pt idx="43">
                  <c:v>414.553</c:v>
                </c:pt>
                <c:pt idx="44">
                  <c:v>420.315</c:v>
                </c:pt>
                <c:pt idx="45">
                  <c:v>426.07100000000003</c:v>
                </c:pt>
                <c:pt idx="46">
                  <c:v>431.82100000000003</c:v>
                </c:pt>
                <c:pt idx="47">
                  <c:v>437.565</c:v>
                </c:pt>
                <c:pt idx="48">
                  <c:v>443.30200000000002</c:v>
                </c:pt>
                <c:pt idx="49">
                  <c:v>449.03300000000002</c:v>
                </c:pt>
                <c:pt idx="50">
                  <c:v>454.75799999999998</c:v>
                </c:pt>
                <c:pt idx="51">
                  <c:v>460.47699999999998</c:v>
                </c:pt>
                <c:pt idx="52">
                  <c:v>466.18900000000002</c:v>
                </c:pt>
                <c:pt idx="53">
                  <c:v>471.89600000000002</c:v>
                </c:pt>
                <c:pt idx="54">
                  <c:v>477.596</c:v>
                </c:pt>
                <c:pt idx="55">
                  <c:v>483.29</c:v>
                </c:pt>
                <c:pt idx="56">
                  <c:v>488.97800000000001</c:v>
                </c:pt>
                <c:pt idx="57">
                  <c:v>494.66</c:v>
                </c:pt>
                <c:pt idx="58">
                  <c:v>500.33499999999998</c:v>
                </c:pt>
                <c:pt idx="59">
                  <c:v>506.005</c:v>
                </c:pt>
                <c:pt idx="60">
                  <c:v>511.66800000000001</c:v>
                </c:pt>
                <c:pt idx="61">
                  <c:v>517.32500000000005</c:v>
                </c:pt>
                <c:pt idx="62">
                  <c:v>522.97699999999998</c:v>
                </c:pt>
                <c:pt idx="63">
                  <c:v>528.62199999999996</c:v>
                </c:pt>
                <c:pt idx="64">
                  <c:v>534.26099999999997</c:v>
                </c:pt>
                <c:pt idx="65">
                  <c:v>539.89400000000001</c:v>
                </c:pt>
                <c:pt idx="66">
                  <c:v>545.52099999999996</c:v>
                </c:pt>
                <c:pt idx="67">
                  <c:v>551.14099999999996</c:v>
                </c:pt>
                <c:pt idx="68">
                  <c:v>556.75599999999997</c:v>
                </c:pt>
                <c:pt idx="69">
                  <c:v>562.36500000000001</c:v>
                </c:pt>
                <c:pt idx="70">
                  <c:v>567.96799999999996</c:v>
                </c:pt>
                <c:pt idx="71">
                  <c:v>573.56500000000005</c:v>
                </c:pt>
                <c:pt idx="72">
                  <c:v>579.15499999999997</c:v>
                </c:pt>
                <c:pt idx="73">
                  <c:v>584.74</c:v>
                </c:pt>
                <c:pt idx="74">
                  <c:v>590.31899999999996</c:v>
                </c:pt>
                <c:pt idx="75">
                  <c:v>595.89200000000005</c:v>
                </c:pt>
                <c:pt idx="76">
                  <c:v>601.45899999999995</c:v>
                </c:pt>
                <c:pt idx="77">
                  <c:v>607.02</c:v>
                </c:pt>
                <c:pt idx="78">
                  <c:v>612.57500000000005</c:v>
                </c:pt>
                <c:pt idx="79">
                  <c:v>618.12400000000002</c:v>
                </c:pt>
                <c:pt idx="80">
                  <c:v>623.66700000000003</c:v>
                </c:pt>
                <c:pt idx="81">
                  <c:v>629.20399999999995</c:v>
                </c:pt>
                <c:pt idx="82">
                  <c:v>634.73500000000001</c:v>
                </c:pt>
                <c:pt idx="83">
                  <c:v>640.26099999999997</c:v>
                </c:pt>
                <c:pt idx="84">
                  <c:v>645.78099999999995</c:v>
                </c:pt>
                <c:pt idx="85">
                  <c:v>651.29399999999998</c:v>
                </c:pt>
                <c:pt idx="86">
                  <c:v>656.80200000000002</c:v>
                </c:pt>
                <c:pt idx="87">
                  <c:v>662.30399999999997</c:v>
                </c:pt>
                <c:pt idx="88">
                  <c:v>667.8</c:v>
                </c:pt>
                <c:pt idx="89">
                  <c:v>673.29</c:v>
                </c:pt>
                <c:pt idx="90">
                  <c:v>678.77499999999998</c:v>
                </c:pt>
                <c:pt idx="91">
                  <c:v>684.25400000000002</c:v>
                </c:pt>
                <c:pt idx="92">
                  <c:v>689.726</c:v>
                </c:pt>
                <c:pt idx="93">
                  <c:v>695.19299999999998</c:v>
                </c:pt>
                <c:pt idx="94">
                  <c:v>700.65499999999997</c:v>
                </c:pt>
                <c:pt idx="95">
                  <c:v>706.11</c:v>
                </c:pt>
                <c:pt idx="96">
                  <c:v>711.56</c:v>
                </c:pt>
                <c:pt idx="97">
                  <c:v>717.00400000000002</c:v>
                </c:pt>
                <c:pt idx="98">
                  <c:v>722.44200000000001</c:v>
                </c:pt>
                <c:pt idx="99">
                  <c:v>727.87400000000002</c:v>
                </c:pt>
                <c:pt idx="100">
                  <c:v>733.30100000000004</c:v>
                </c:pt>
                <c:pt idx="101">
                  <c:v>738.72199999999998</c:v>
                </c:pt>
                <c:pt idx="102">
                  <c:v>744.13699999999994</c:v>
                </c:pt>
                <c:pt idx="103">
                  <c:v>749.54700000000003</c:v>
                </c:pt>
                <c:pt idx="104">
                  <c:v>754.95100000000002</c:v>
                </c:pt>
                <c:pt idx="105">
                  <c:v>760.34900000000005</c:v>
                </c:pt>
                <c:pt idx="106">
                  <c:v>765.74099999999999</c:v>
                </c:pt>
                <c:pt idx="107">
                  <c:v>771.12800000000004</c:v>
                </c:pt>
                <c:pt idx="108">
                  <c:v>776.50900000000001</c:v>
                </c:pt>
                <c:pt idx="109">
                  <c:v>781.88499999999999</c:v>
                </c:pt>
                <c:pt idx="110">
                  <c:v>787.25400000000002</c:v>
                </c:pt>
                <c:pt idx="111">
                  <c:v>792.61800000000005</c:v>
                </c:pt>
                <c:pt idx="112">
                  <c:v>797.97699999999998</c:v>
                </c:pt>
                <c:pt idx="113">
                  <c:v>803.33</c:v>
                </c:pt>
                <c:pt idx="114">
                  <c:v>808.67700000000002</c:v>
                </c:pt>
                <c:pt idx="115">
                  <c:v>814.01900000000001</c:v>
                </c:pt>
                <c:pt idx="116">
                  <c:v>819.35500000000002</c:v>
                </c:pt>
                <c:pt idx="117">
                  <c:v>824.68600000000004</c:v>
                </c:pt>
                <c:pt idx="118">
                  <c:v>830.01099999999997</c:v>
                </c:pt>
                <c:pt idx="119">
                  <c:v>835.33</c:v>
                </c:pt>
                <c:pt idx="120">
                  <c:v>840.64400000000001</c:v>
                </c:pt>
                <c:pt idx="121">
                  <c:v>845.952</c:v>
                </c:pt>
                <c:pt idx="122">
                  <c:v>851.255</c:v>
                </c:pt>
                <c:pt idx="123">
                  <c:v>856.55200000000002</c:v>
                </c:pt>
                <c:pt idx="124">
                  <c:v>861.84400000000005</c:v>
                </c:pt>
                <c:pt idx="125">
                  <c:v>867.13</c:v>
                </c:pt>
                <c:pt idx="126">
                  <c:v>872.41</c:v>
                </c:pt>
                <c:pt idx="127">
                  <c:v>877.68600000000004</c:v>
                </c:pt>
                <c:pt idx="128">
                  <c:v>882.95500000000004</c:v>
                </c:pt>
                <c:pt idx="129">
                  <c:v>888.21900000000005</c:v>
                </c:pt>
                <c:pt idx="130">
                  <c:v>893.47799999999995</c:v>
                </c:pt>
                <c:pt idx="131">
                  <c:v>898.73099999999999</c:v>
                </c:pt>
                <c:pt idx="132">
                  <c:v>903.97900000000004</c:v>
                </c:pt>
                <c:pt idx="133">
                  <c:v>909.221</c:v>
                </c:pt>
                <c:pt idx="134">
                  <c:v>914.45799999999997</c:v>
                </c:pt>
                <c:pt idx="135">
                  <c:v>919.69</c:v>
                </c:pt>
                <c:pt idx="136">
                  <c:v>924.91600000000005</c:v>
                </c:pt>
                <c:pt idx="137">
                  <c:v>930.13599999999997</c:v>
                </c:pt>
                <c:pt idx="138">
                  <c:v>935.351</c:v>
                </c:pt>
                <c:pt idx="139">
                  <c:v>940.56100000000004</c:v>
                </c:pt>
                <c:pt idx="140">
                  <c:v>945.76599999999996</c:v>
                </c:pt>
                <c:pt idx="141">
                  <c:v>950.96500000000003</c:v>
                </c:pt>
                <c:pt idx="142">
                  <c:v>956.15800000000002</c:v>
                </c:pt>
                <c:pt idx="143">
                  <c:v>961.34699999999998</c:v>
                </c:pt>
                <c:pt idx="144">
                  <c:v>966.529</c:v>
                </c:pt>
                <c:pt idx="145">
                  <c:v>971.70699999999999</c:v>
                </c:pt>
                <c:pt idx="146">
                  <c:v>976.87900000000002</c:v>
                </c:pt>
                <c:pt idx="147">
                  <c:v>982.04600000000005</c:v>
                </c:pt>
                <c:pt idx="148">
                  <c:v>987.20799999999997</c:v>
                </c:pt>
                <c:pt idx="149">
                  <c:v>992.36400000000003</c:v>
                </c:pt>
                <c:pt idx="150">
                  <c:v>997.51499999999999</c:v>
                </c:pt>
                <c:pt idx="151">
                  <c:v>1002.66</c:v>
                </c:pt>
                <c:pt idx="152">
                  <c:v>1007.801</c:v>
                </c:pt>
                <c:pt idx="153">
                  <c:v>1012.936</c:v>
                </c:pt>
                <c:pt idx="154">
                  <c:v>1018.066</c:v>
                </c:pt>
                <c:pt idx="155">
                  <c:v>1023.19</c:v>
                </c:pt>
                <c:pt idx="156">
                  <c:v>1028.309</c:v>
                </c:pt>
                <c:pt idx="157">
                  <c:v>1033.423</c:v>
                </c:pt>
                <c:pt idx="158">
                  <c:v>1038.5319999999999</c:v>
                </c:pt>
                <c:pt idx="159">
                  <c:v>1043.636</c:v>
                </c:pt>
                <c:pt idx="160">
                  <c:v>1048.7339999999999</c:v>
                </c:pt>
                <c:pt idx="161">
                  <c:v>1053.827</c:v>
                </c:pt>
                <c:pt idx="162">
                  <c:v>1058.915</c:v>
                </c:pt>
                <c:pt idx="163">
                  <c:v>1063.998</c:v>
                </c:pt>
                <c:pt idx="164">
                  <c:v>1069.075</c:v>
                </c:pt>
                <c:pt idx="165">
                  <c:v>1074.1469999999999</c:v>
                </c:pt>
                <c:pt idx="166">
                  <c:v>1079.2139999999999</c:v>
                </c:pt>
                <c:pt idx="167">
                  <c:v>1084.2760000000001</c:v>
                </c:pt>
                <c:pt idx="168">
                  <c:v>1089.3330000000001</c:v>
                </c:pt>
                <c:pt idx="169">
                  <c:v>1094.385</c:v>
                </c:pt>
                <c:pt idx="170">
                  <c:v>1099.431</c:v>
                </c:pt>
                <c:pt idx="171">
                  <c:v>1104.472</c:v>
                </c:pt>
                <c:pt idx="172">
                  <c:v>1109.509</c:v>
                </c:pt>
                <c:pt idx="173">
                  <c:v>1114.54</c:v>
                </c:pt>
                <c:pt idx="174">
                  <c:v>1119.5650000000001</c:v>
                </c:pt>
                <c:pt idx="175">
                  <c:v>1124.586</c:v>
                </c:pt>
                <c:pt idx="176">
                  <c:v>1129.6020000000001</c:v>
                </c:pt>
                <c:pt idx="177">
                  <c:v>1134.6130000000001</c:v>
                </c:pt>
                <c:pt idx="178">
                  <c:v>1139.6179999999999</c:v>
                </c:pt>
                <c:pt idx="179">
                  <c:v>1144.6189999999999</c:v>
                </c:pt>
                <c:pt idx="180">
                  <c:v>1149.614</c:v>
                </c:pt>
                <c:pt idx="181">
                  <c:v>1154.604</c:v>
                </c:pt>
                <c:pt idx="182">
                  <c:v>1159.5889999999999</c:v>
                </c:pt>
                <c:pt idx="183">
                  <c:v>1164.57</c:v>
                </c:pt>
                <c:pt idx="184">
                  <c:v>1169.5450000000001</c:v>
                </c:pt>
                <c:pt idx="185">
                  <c:v>1174.5150000000001</c:v>
                </c:pt>
                <c:pt idx="186">
                  <c:v>1179.48</c:v>
                </c:pt>
                <c:pt idx="187">
                  <c:v>1184.44</c:v>
                </c:pt>
                <c:pt idx="188">
                  <c:v>1189.395</c:v>
                </c:pt>
                <c:pt idx="189">
                  <c:v>1194.345</c:v>
                </c:pt>
                <c:pt idx="190">
                  <c:v>1199.29</c:v>
                </c:pt>
                <c:pt idx="191">
                  <c:v>1204.23</c:v>
                </c:pt>
                <c:pt idx="192">
                  <c:v>1209.165</c:v>
                </c:pt>
                <c:pt idx="193">
                  <c:v>1214.095</c:v>
                </c:pt>
                <c:pt idx="194">
                  <c:v>1219.021</c:v>
                </c:pt>
                <c:pt idx="195">
                  <c:v>1223.941</c:v>
                </c:pt>
                <c:pt idx="196">
                  <c:v>1228.856</c:v>
                </c:pt>
                <c:pt idx="197">
                  <c:v>1233.7660000000001</c:v>
                </c:pt>
                <c:pt idx="198">
                  <c:v>1238.672</c:v>
                </c:pt>
                <c:pt idx="199">
                  <c:v>1243.5719999999999</c:v>
                </c:pt>
                <c:pt idx="200">
                  <c:v>1248.4670000000001</c:v>
                </c:pt>
                <c:pt idx="201">
                  <c:v>1253.3579999999999</c:v>
                </c:pt>
                <c:pt idx="202">
                  <c:v>1258.2439999999999</c:v>
                </c:pt>
                <c:pt idx="203">
                  <c:v>1263.124</c:v>
                </c:pt>
                <c:pt idx="204">
                  <c:v>1268</c:v>
                </c:pt>
                <c:pt idx="205">
                  <c:v>1272.8710000000001</c:v>
                </c:pt>
                <c:pt idx="206">
                  <c:v>1277.7370000000001</c:v>
                </c:pt>
                <c:pt idx="207">
                  <c:v>1282.5989999999999</c:v>
                </c:pt>
                <c:pt idx="208">
                  <c:v>1287.4549999999999</c:v>
                </c:pt>
                <c:pt idx="209">
                  <c:v>1292.306</c:v>
                </c:pt>
                <c:pt idx="210">
                  <c:v>1297.153</c:v>
                </c:pt>
                <c:pt idx="211">
                  <c:v>1301.9949999999999</c:v>
                </c:pt>
                <c:pt idx="212">
                  <c:v>1306.8320000000001</c:v>
                </c:pt>
                <c:pt idx="213">
                  <c:v>1311.664</c:v>
                </c:pt>
                <c:pt idx="214">
                  <c:v>1316.491</c:v>
                </c:pt>
                <c:pt idx="215">
                  <c:v>1321.3140000000001</c:v>
                </c:pt>
                <c:pt idx="216">
                  <c:v>1326.1320000000001</c:v>
                </c:pt>
                <c:pt idx="217">
                  <c:v>1330.9449999999999</c:v>
                </c:pt>
                <c:pt idx="218">
                  <c:v>1335.7529999999999</c:v>
                </c:pt>
                <c:pt idx="219">
                  <c:v>1340.556</c:v>
                </c:pt>
                <c:pt idx="220">
                  <c:v>1345.354</c:v>
                </c:pt>
                <c:pt idx="221">
                  <c:v>1350.1479999999999</c:v>
                </c:pt>
                <c:pt idx="222">
                  <c:v>1354.9369999999999</c:v>
                </c:pt>
                <c:pt idx="223">
                  <c:v>1359.722</c:v>
                </c:pt>
                <c:pt idx="224">
                  <c:v>1364.501</c:v>
                </c:pt>
                <c:pt idx="225">
                  <c:v>1369.2760000000001</c:v>
                </c:pt>
                <c:pt idx="226">
                  <c:v>1374.046</c:v>
                </c:pt>
                <c:pt idx="227">
                  <c:v>1378.8109999999999</c:v>
                </c:pt>
                <c:pt idx="228">
                  <c:v>1383.5719999999999</c:v>
                </c:pt>
                <c:pt idx="229">
                  <c:v>1388.327</c:v>
                </c:pt>
                <c:pt idx="230">
                  <c:v>1393.079</c:v>
                </c:pt>
                <c:pt idx="231">
                  <c:v>1397.825</c:v>
                </c:pt>
                <c:pt idx="232">
                  <c:v>1402.567</c:v>
                </c:pt>
                <c:pt idx="233">
                  <c:v>1407.3040000000001</c:v>
                </c:pt>
                <c:pt idx="234">
                  <c:v>1412.0360000000001</c:v>
                </c:pt>
                <c:pt idx="235">
                  <c:v>1416.7639999999999</c:v>
                </c:pt>
                <c:pt idx="236">
                  <c:v>1421.4870000000001</c:v>
                </c:pt>
                <c:pt idx="237">
                  <c:v>1426.2049999999999</c:v>
                </c:pt>
                <c:pt idx="238">
                  <c:v>1430.9190000000001</c:v>
                </c:pt>
                <c:pt idx="239">
                  <c:v>1435.6279999999999</c:v>
                </c:pt>
                <c:pt idx="240">
                  <c:v>1440.3330000000001</c:v>
                </c:pt>
                <c:pt idx="241">
                  <c:v>1445.0319999999999</c:v>
                </c:pt>
                <c:pt idx="242">
                  <c:v>1449.7270000000001</c:v>
                </c:pt>
                <c:pt idx="243">
                  <c:v>1454.4179999999999</c:v>
                </c:pt>
                <c:pt idx="244">
                  <c:v>1459.104</c:v>
                </c:pt>
                <c:pt idx="245">
                  <c:v>1463.7850000000001</c:v>
                </c:pt>
                <c:pt idx="246">
                  <c:v>1468.462</c:v>
                </c:pt>
                <c:pt idx="247">
                  <c:v>1473.134</c:v>
                </c:pt>
                <c:pt idx="248">
                  <c:v>1477.8019999999999</c:v>
                </c:pt>
                <c:pt idx="249">
                  <c:v>1482.4649999999999</c:v>
                </c:pt>
                <c:pt idx="250">
                  <c:v>1487.123</c:v>
                </c:pt>
                <c:pt idx="251">
                  <c:v>1491.777</c:v>
                </c:pt>
                <c:pt idx="252">
                  <c:v>1496.4259999999999</c:v>
                </c:pt>
                <c:pt idx="253">
                  <c:v>1501.0709999999999</c:v>
                </c:pt>
                <c:pt idx="254">
                  <c:v>1505.711</c:v>
                </c:pt>
                <c:pt idx="255">
                  <c:v>1510.347</c:v>
                </c:pt>
                <c:pt idx="256">
                  <c:v>1514.9780000000001</c:v>
                </c:pt>
                <c:pt idx="257">
                  <c:v>1519.604</c:v>
                </c:pt>
                <c:pt idx="258">
                  <c:v>1524.2260000000001</c:v>
                </c:pt>
                <c:pt idx="259">
                  <c:v>1528.8440000000001</c:v>
                </c:pt>
                <c:pt idx="260">
                  <c:v>1533.4570000000001</c:v>
                </c:pt>
                <c:pt idx="261">
                  <c:v>1538.0650000000001</c:v>
                </c:pt>
                <c:pt idx="262">
                  <c:v>1542.6690000000001</c:v>
                </c:pt>
                <c:pt idx="263">
                  <c:v>1547.269</c:v>
                </c:pt>
                <c:pt idx="264">
                  <c:v>1551.864</c:v>
                </c:pt>
                <c:pt idx="265">
                  <c:v>1556.454</c:v>
                </c:pt>
                <c:pt idx="266">
                  <c:v>1561.0409999999999</c:v>
                </c:pt>
                <c:pt idx="267">
                  <c:v>1565.6220000000001</c:v>
                </c:pt>
                <c:pt idx="268">
                  <c:v>1570.1990000000001</c:v>
                </c:pt>
                <c:pt idx="269">
                  <c:v>1574.7719999999999</c:v>
                </c:pt>
                <c:pt idx="270">
                  <c:v>1579.34</c:v>
                </c:pt>
                <c:pt idx="271">
                  <c:v>1583.904</c:v>
                </c:pt>
                <c:pt idx="272">
                  <c:v>1588.4639999999999</c:v>
                </c:pt>
                <c:pt idx="273">
                  <c:v>1593.019</c:v>
                </c:pt>
                <c:pt idx="274">
                  <c:v>1597.569</c:v>
                </c:pt>
                <c:pt idx="275">
                  <c:v>1602.115</c:v>
                </c:pt>
                <c:pt idx="276">
                  <c:v>1606.6569999999999</c:v>
                </c:pt>
                <c:pt idx="277">
                  <c:v>1611.1949999999999</c:v>
                </c:pt>
                <c:pt idx="278">
                  <c:v>1615.7280000000001</c:v>
                </c:pt>
                <c:pt idx="279">
                  <c:v>1620.2560000000001</c:v>
                </c:pt>
                <c:pt idx="280">
                  <c:v>1624.78</c:v>
                </c:pt>
                <c:pt idx="281">
                  <c:v>1629.3</c:v>
                </c:pt>
                <c:pt idx="282">
                  <c:v>1633.816</c:v>
                </c:pt>
                <c:pt idx="283">
                  <c:v>1638.327</c:v>
                </c:pt>
                <c:pt idx="284">
                  <c:v>1642.8340000000001</c:v>
                </c:pt>
                <c:pt idx="285">
                  <c:v>1647.336</c:v>
                </c:pt>
                <c:pt idx="286">
                  <c:v>1651.8340000000001</c:v>
                </c:pt>
                <c:pt idx="287">
                  <c:v>1656.328</c:v>
                </c:pt>
                <c:pt idx="288">
                  <c:v>1660.817</c:v>
                </c:pt>
                <c:pt idx="289">
                  <c:v>1665.3019999999999</c:v>
                </c:pt>
                <c:pt idx="290">
                  <c:v>1669.7829999999999</c:v>
                </c:pt>
                <c:pt idx="291">
                  <c:v>1674.259</c:v>
                </c:pt>
                <c:pt idx="292">
                  <c:v>1678.732</c:v>
                </c:pt>
                <c:pt idx="293">
                  <c:v>1683.1990000000001</c:v>
                </c:pt>
                <c:pt idx="294">
                  <c:v>1687.663</c:v>
                </c:pt>
                <c:pt idx="295">
                  <c:v>1692.1220000000001</c:v>
                </c:pt>
                <c:pt idx="296">
                  <c:v>1696.577</c:v>
                </c:pt>
                <c:pt idx="297">
                  <c:v>1701.028</c:v>
                </c:pt>
                <c:pt idx="298">
                  <c:v>1705.4739999999999</c:v>
                </c:pt>
                <c:pt idx="299">
                  <c:v>1709.9169999999999</c:v>
                </c:pt>
                <c:pt idx="300">
                  <c:v>1714.355</c:v>
                </c:pt>
                <c:pt idx="301">
                  <c:v>1718.788</c:v>
                </c:pt>
                <c:pt idx="302">
                  <c:v>1723.2180000000001</c:v>
                </c:pt>
                <c:pt idx="303">
                  <c:v>1727.643</c:v>
                </c:pt>
                <c:pt idx="304">
                  <c:v>1732.0640000000001</c:v>
                </c:pt>
                <c:pt idx="305">
                  <c:v>1736.481</c:v>
                </c:pt>
                <c:pt idx="306">
                  <c:v>1740.893</c:v>
                </c:pt>
                <c:pt idx="307">
                  <c:v>1745.3009999999999</c:v>
                </c:pt>
                <c:pt idx="308">
                  <c:v>1749.7049999999999</c:v>
                </c:pt>
                <c:pt idx="309">
                  <c:v>1754.105</c:v>
                </c:pt>
                <c:pt idx="310">
                  <c:v>1758.501</c:v>
                </c:pt>
                <c:pt idx="311">
                  <c:v>1762.893</c:v>
                </c:pt>
                <c:pt idx="312">
                  <c:v>1767.28</c:v>
                </c:pt>
                <c:pt idx="313">
                  <c:v>1771.663</c:v>
                </c:pt>
                <c:pt idx="314">
                  <c:v>1776.0419999999999</c:v>
                </c:pt>
                <c:pt idx="315">
                  <c:v>1780.4169999999999</c:v>
                </c:pt>
                <c:pt idx="316">
                  <c:v>1784.787</c:v>
                </c:pt>
                <c:pt idx="317">
                  <c:v>1789.154</c:v>
                </c:pt>
                <c:pt idx="318">
                  <c:v>1793.5160000000001</c:v>
                </c:pt>
                <c:pt idx="319">
                  <c:v>1797.874</c:v>
                </c:pt>
                <c:pt idx="320">
                  <c:v>1802.2280000000001</c:v>
                </c:pt>
                <c:pt idx="321">
                  <c:v>1806.578</c:v>
                </c:pt>
                <c:pt idx="322">
                  <c:v>1810.924</c:v>
                </c:pt>
                <c:pt idx="323">
                  <c:v>1815.2660000000001</c:v>
                </c:pt>
                <c:pt idx="324">
                  <c:v>1819.6030000000001</c:v>
                </c:pt>
                <c:pt idx="325">
                  <c:v>1823.9369999999999</c:v>
                </c:pt>
                <c:pt idx="326">
                  <c:v>1828.2660000000001</c:v>
                </c:pt>
                <c:pt idx="327">
                  <c:v>1832.5909999999999</c:v>
                </c:pt>
                <c:pt idx="328">
                  <c:v>1836.913</c:v>
                </c:pt>
                <c:pt idx="329">
                  <c:v>1841.23</c:v>
                </c:pt>
                <c:pt idx="330">
                  <c:v>1845.5429999999999</c:v>
                </c:pt>
                <c:pt idx="331">
                  <c:v>1849.8520000000001</c:v>
                </c:pt>
                <c:pt idx="332">
                  <c:v>1854.1559999999999</c:v>
                </c:pt>
                <c:pt idx="333">
                  <c:v>1858.4570000000001</c:v>
                </c:pt>
                <c:pt idx="334">
                  <c:v>1862.7539999999999</c:v>
                </c:pt>
                <c:pt idx="335">
                  <c:v>1867.047</c:v>
                </c:pt>
                <c:pt idx="336">
                  <c:v>1871.335</c:v>
                </c:pt>
                <c:pt idx="337">
                  <c:v>1875.62</c:v>
                </c:pt>
                <c:pt idx="338">
                  <c:v>1879.9</c:v>
                </c:pt>
                <c:pt idx="339">
                  <c:v>1884.1769999999999</c:v>
                </c:pt>
                <c:pt idx="340">
                  <c:v>1888.4490000000001</c:v>
                </c:pt>
                <c:pt idx="341">
                  <c:v>1892.7180000000001</c:v>
                </c:pt>
                <c:pt idx="342">
                  <c:v>1896.982</c:v>
                </c:pt>
                <c:pt idx="343">
                  <c:v>1901.2429999999999</c:v>
                </c:pt>
                <c:pt idx="344">
                  <c:v>1905.499</c:v>
                </c:pt>
                <c:pt idx="345">
                  <c:v>1909.752</c:v>
                </c:pt>
                <c:pt idx="346">
                  <c:v>1914</c:v>
                </c:pt>
                <c:pt idx="347">
                  <c:v>1918.2449999999999</c:v>
                </c:pt>
                <c:pt idx="348">
                  <c:v>1922.4849999999999</c:v>
                </c:pt>
                <c:pt idx="349">
                  <c:v>1926.722</c:v>
                </c:pt>
                <c:pt idx="350">
                  <c:v>1930.954</c:v>
                </c:pt>
                <c:pt idx="351">
                  <c:v>1935.183</c:v>
                </c:pt>
                <c:pt idx="352">
                  <c:v>1939.4079999999999</c:v>
                </c:pt>
                <c:pt idx="353">
                  <c:v>1943.6279999999999</c:v>
                </c:pt>
                <c:pt idx="354">
                  <c:v>1947.845</c:v>
                </c:pt>
                <c:pt idx="355">
                  <c:v>1952.058</c:v>
                </c:pt>
                <c:pt idx="356">
                  <c:v>1956.2670000000001</c:v>
                </c:pt>
                <c:pt idx="357">
                  <c:v>1960.472</c:v>
                </c:pt>
                <c:pt idx="358">
                  <c:v>1964.673</c:v>
                </c:pt>
                <c:pt idx="359">
                  <c:v>1968.87</c:v>
                </c:pt>
                <c:pt idx="360">
                  <c:v>1973.0630000000001</c:v>
                </c:pt>
                <c:pt idx="361">
                  <c:v>1977.252</c:v>
                </c:pt>
                <c:pt idx="362">
                  <c:v>1981.4380000000001</c:v>
                </c:pt>
                <c:pt idx="363">
                  <c:v>1985.6189999999999</c:v>
                </c:pt>
                <c:pt idx="364">
                  <c:v>1989.797</c:v>
                </c:pt>
                <c:pt idx="365">
                  <c:v>1993.971</c:v>
                </c:pt>
                <c:pt idx="366">
                  <c:v>1998.14</c:v>
                </c:pt>
                <c:pt idx="367">
                  <c:v>2002.306</c:v>
                </c:pt>
                <c:pt idx="368">
                  <c:v>2006.4690000000001</c:v>
                </c:pt>
                <c:pt idx="369">
                  <c:v>2010.627</c:v>
                </c:pt>
                <c:pt idx="370">
                  <c:v>2014.7809999999999</c:v>
                </c:pt>
                <c:pt idx="371">
                  <c:v>2018.932</c:v>
                </c:pt>
                <c:pt idx="372">
                  <c:v>2023.078</c:v>
                </c:pt>
                <c:pt idx="373">
                  <c:v>2027.221</c:v>
                </c:pt>
                <c:pt idx="374">
                  <c:v>2031.36</c:v>
                </c:pt>
                <c:pt idx="375">
                  <c:v>2035.4949999999999</c:v>
                </c:pt>
                <c:pt idx="376">
                  <c:v>2039.627</c:v>
                </c:pt>
                <c:pt idx="377">
                  <c:v>2043.7539999999999</c:v>
                </c:pt>
                <c:pt idx="378">
                  <c:v>2047.8779999999999</c:v>
                </c:pt>
                <c:pt idx="379">
                  <c:v>2051.998</c:v>
                </c:pt>
                <c:pt idx="380">
                  <c:v>2056.114</c:v>
                </c:pt>
                <c:pt idx="381">
                  <c:v>2060.2260000000001</c:v>
                </c:pt>
                <c:pt idx="382">
                  <c:v>2064.3339999999998</c:v>
                </c:pt>
                <c:pt idx="383">
                  <c:v>2068.4389999999999</c:v>
                </c:pt>
                <c:pt idx="384">
                  <c:v>2072.54</c:v>
                </c:pt>
                <c:pt idx="385">
                  <c:v>2076.6370000000002</c:v>
                </c:pt>
                <c:pt idx="386">
                  <c:v>2080.73</c:v>
                </c:pt>
                <c:pt idx="387">
                  <c:v>2084.8200000000002</c:v>
                </c:pt>
                <c:pt idx="388">
                  <c:v>2088.9059999999999</c:v>
                </c:pt>
                <c:pt idx="389">
                  <c:v>2092.9879999999998</c:v>
                </c:pt>
                <c:pt idx="390">
                  <c:v>2097.0659999999998</c:v>
                </c:pt>
                <c:pt idx="391">
                  <c:v>2101.14</c:v>
                </c:pt>
                <c:pt idx="392">
                  <c:v>2105.2109999999998</c:v>
                </c:pt>
                <c:pt idx="393">
                  <c:v>2109.2779999999998</c:v>
                </c:pt>
                <c:pt idx="394">
                  <c:v>2113.3420000000001</c:v>
                </c:pt>
                <c:pt idx="395">
                  <c:v>2117.4009999999998</c:v>
                </c:pt>
                <c:pt idx="396">
                  <c:v>2121.4569999999999</c:v>
                </c:pt>
                <c:pt idx="397">
                  <c:v>2125.509</c:v>
                </c:pt>
                <c:pt idx="398">
                  <c:v>2129.558</c:v>
                </c:pt>
                <c:pt idx="399">
                  <c:v>2133.6019999999999</c:v>
                </c:pt>
                <c:pt idx="400">
                  <c:v>2137.643</c:v>
                </c:pt>
                <c:pt idx="401">
                  <c:v>2141.681</c:v>
                </c:pt>
                <c:pt idx="402">
                  <c:v>2145.7139999999999</c:v>
                </c:pt>
                <c:pt idx="403">
                  <c:v>2149.7440000000001</c:v>
                </c:pt>
                <c:pt idx="404">
                  <c:v>2153.77</c:v>
                </c:pt>
                <c:pt idx="405">
                  <c:v>2157.7930000000001</c:v>
                </c:pt>
                <c:pt idx="406">
                  <c:v>2161.8119999999999</c:v>
                </c:pt>
                <c:pt idx="407">
                  <c:v>2165.8270000000002</c:v>
                </c:pt>
                <c:pt idx="408">
                  <c:v>2169.8380000000002</c:v>
                </c:pt>
                <c:pt idx="409">
                  <c:v>2173.846</c:v>
                </c:pt>
                <c:pt idx="410">
                  <c:v>2177.8510000000001</c:v>
                </c:pt>
                <c:pt idx="411">
                  <c:v>2181.8510000000001</c:v>
                </c:pt>
                <c:pt idx="412">
                  <c:v>2185.848</c:v>
                </c:pt>
                <c:pt idx="413">
                  <c:v>2189.8409999999999</c:v>
                </c:pt>
                <c:pt idx="414">
                  <c:v>2193.8310000000001</c:v>
                </c:pt>
                <c:pt idx="415">
                  <c:v>2197.817</c:v>
                </c:pt>
                <c:pt idx="416">
                  <c:v>2201.799</c:v>
                </c:pt>
                <c:pt idx="417">
                  <c:v>2205.7779999999998</c:v>
                </c:pt>
                <c:pt idx="418">
                  <c:v>2209.7530000000002</c:v>
                </c:pt>
                <c:pt idx="419">
                  <c:v>2213.7249999999999</c:v>
                </c:pt>
                <c:pt idx="420">
                  <c:v>2217.6930000000002</c:v>
                </c:pt>
                <c:pt idx="421">
                  <c:v>2221.6570000000002</c:v>
                </c:pt>
                <c:pt idx="422">
                  <c:v>2225.6179999999999</c:v>
                </c:pt>
                <c:pt idx="423">
                  <c:v>2229.5749999999998</c:v>
                </c:pt>
                <c:pt idx="424">
                  <c:v>2233.529</c:v>
                </c:pt>
                <c:pt idx="425">
                  <c:v>2237.4789999999998</c:v>
                </c:pt>
                <c:pt idx="426">
                  <c:v>2241.4250000000002</c:v>
                </c:pt>
                <c:pt idx="427">
                  <c:v>2245.3679999999999</c:v>
                </c:pt>
                <c:pt idx="428">
                  <c:v>2249.3069999999998</c:v>
                </c:pt>
                <c:pt idx="429">
                  <c:v>2253.2429999999999</c:v>
                </c:pt>
                <c:pt idx="430">
                  <c:v>2257.1750000000002</c:v>
                </c:pt>
                <c:pt idx="431">
                  <c:v>2261.1039999999998</c:v>
                </c:pt>
                <c:pt idx="432">
                  <c:v>2265.029</c:v>
                </c:pt>
                <c:pt idx="433">
                  <c:v>2268.9499999999998</c:v>
                </c:pt>
                <c:pt idx="434">
                  <c:v>2272.8679999999999</c:v>
                </c:pt>
                <c:pt idx="435">
                  <c:v>2276.7829999999999</c:v>
                </c:pt>
                <c:pt idx="436">
                  <c:v>2280.694</c:v>
                </c:pt>
                <c:pt idx="437">
                  <c:v>2284.6010000000001</c:v>
                </c:pt>
                <c:pt idx="438">
                  <c:v>2288.5050000000001</c:v>
                </c:pt>
                <c:pt idx="439">
                  <c:v>2292.4050000000002</c:v>
                </c:pt>
                <c:pt idx="440">
                  <c:v>2296.3020000000001</c:v>
                </c:pt>
                <c:pt idx="441">
                  <c:v>2300.1950000000002</c:v>
                </c:pt>
                <c:pt idx="442">
                  <c:v>2304.085</c:v>
                </c:pt>
                <c:pt idx="443">
                  <c:v>2307.971</c:v>
                </c:pt>
                <c:pt idx="444">
                  <c:v>2311.8539999999998</c:v>
                </c:pt>
                <c:pt idx="445">
                  <c:v>2315.7339999999999</c:v>
                </c:pt>
                <c:pt idx="446">
                  <c:v>2319.6089999999999</c:v>
                </c:pt>
                <c:pt idx="447">
                  <c:v>2323.482</c:v>
                </c:pt>
                <c:pt idx="448">
                  <c:v>2327.3510000000001</c:v>
                </c:pt>
                <c:pt idx="449">
                  <c:v>2331.2159999999999</c:v>
                </c:pt>
                <c:pt idx="450">
                  <c:v>2335.078</c:v>
                </c:pt>
                <c:pt idx="451">
                  <c:v>2338.9369999999999</c:v>
                </c:pt>
                <c:pt idx="452">
                  <c:v>2342.7919999999999</c:v>
                </c:pt>
                <c:pt idx="453">
                  <c:v>2346.643</c:v>
                </c:pt>
                <c:pt idx="454">
                  <c:v>2350.4920000000002</c:v>
                </c:pt>
                <c:pt idx="455">
                  <c:v>2354.3359999999998</c:v>
                </c:pt>
                <c:pt idx="456">
                  <c:v>2358.1779999999999</c:v>
                </c:pt>
                <c:pt idx="457">
                  <c:v>2362.0149999999999</c:v>
                </c:pt>
                <c:pt idx="458">
                  <c:v>2365.85</c:v>
                </c:pt>
                <c:pt idx="459">
                  <c:v>2369.681</c:v>
                </c:pt>
                <c:pt idx="460">
                  <c:v>2373.5079999999998</c:v>
                </c:pt>
                <c:pt idx="461">
                  <c:v>2377.3330000000001</c:v>
                </c:pt>
                <c:pt idx="462">
                  <c:v>2381.1529999999998</c:v>
                </c:pt>
                <c:pt idx="463">
                  <c:v>2384.971</c:v>
                </c:pt>
                <c:pt idx="464">
                  <c:v>2388.7849999999999</c:v>
                </c:pt>
                <c:pt idx="465">
                  <c:v>2392.5949999999998</c:v>
                </c:pt>
                <c:pt idx="466">
                  <c:v>2396.402</c:v>
                </c:pt>
                <c:pt idx="467">
                  <c:v>2400.2060000000001</c:v>
                </c:pt>
                <c:pt idx="468">
                  <c:v>2404.0070000000001</c:v>
                </c:pt>
                <c:pt idx="469">
                  <c:v>2407.8040000000001</c:v>
                </c:pt>
                <c:pt idx="470">
                  <c:v>2411.5970000000002</c:v>
                </c:pt>
                <c:pt idx="471">
                  <c:v>2415.3879999999999</c:v>
                </c:pt>
                <c:pt idx="472">
                  <c:v>2419.174</c:v>
                </c:pt>
                <c:pt idx="473">
                  <c:v>2422.9580000000001</c:v>
                </c:pt>
                <c:pt idx="474">
                  <c:v>2426.7379999999998</c:v>
                </c:pt>
                <c:pt idx="475">
                  <c:v>2430.5149999999999</c:v>
                </c:pt>
                <c:pt idx="476">
                  <c:v>2434.2890000000002</c:v>
                </c:pt>
                <c:pt idx="477">
                  <c:v>2438.0590000000002</c:v>
                </c:pt>
                <c:pt idx="478">
                  <c:v>2441.8249999999998</c:v>
                </c:pt>
                <c:pt idx="479">
                  <c:v>2445.5889999999999</c:v>
                </c:pt>
                <c:pt idx="480">
                  <c:v>2449.3490000000002</c:v>
                </c:pt>
                <c:pt idx="481">
                  <c:v>2453.1060000000002</c:v>
                </c:pt>
                <c:pt idx="482">
                  <c:v>2456.8589999999999</c:v>
                </c:pt>
                <c:pt idx="483">
                  <c:v>2460.61</c:v>
                </c:pt>
                <c:pt idx="484">
                  <c:v>2464.3560000000002</c:v>
                </c:pt>
                <c:pt idx="485">
                  <c:v>2468.1</c:v>
                </c:pt>
                <c:pt idx="486">
                  <c:v>2471.84</c:v>
                </c:pt>
                <c:pt idx="487">
                  <c:v>2475.5770000000002</c:v>
                </c:pt>
                <c:pt idx="488">
                  <c:v>2479.3110000000001</c:v>
                </c:pt>
                <c:pt idx="489">
                  <c:v>2483.0410000000002</c:v>
                </c:pt>
                <c:pt idx="490">
                  <c:v>2486.768</c:v>
                </c:pt>
                <c:pt idx="491">
                  <c:v>2490.4920000000002</c:v>
                </c:pt>
                <c:pt idx="492">
                  <c:v>2494.2130000000002</c:v>
                </c:pt>
                <c:pt idx="493">
                  <c:v>2497.9299999999998</c:v>
                </c:pt>
                <c:pt idx="494">
                  <c:v>2501.6439999999998</c:v>
                </c:pt>
                <c:pt idx="495">
                  <c:v>2505.355</c:v>
                </c:pt>
                <c:pt idx="496">
                  <c:v>2509.0619999999999</c:v>
                </c:pt>
                <c:pt idx="497">
                  <c:v>2512.7660000000001</c:v>
                </c:pt>
                <c:pt idx="498">
                  <c:v>2516.4670000000001</c:v>
                </c:pt>
                <c:pt idx="499">
                  <c:v>2520.165</c:v>
                </c:pt>
                <c:pt idx="500">
                  <c:v>2523.8589999999999</c:v>
                </c:pt>
                <c:pt idx="501">
                  <c:v>2527.5509999999999</c:v>
                </c:pt>
                <c:pt idx="502">
                  <c:v>2531.239</c:v>
                </c:pt>
                <c:pt idx="503">
                  <c:v>2534.9229999999998</c:v>
                </c:pt>
                <c:pt idx="504">
                  <c:v>2538.605</c:v>
                </c:pt>
                <c:pt idx="505">
                  <c:v>2542.2829999999999</c:v>
                </c:pt>
                <c:pt idx="506">
                  <c:v>2545.9580000000001</c:v>
                </c:pt>
                <c:pt idx="507">
                  <c:v>2549.63</c:v>
                </c:pt>
                <c:pt idx="508">
                  <c:v>2553.299</c:v>
                </c:pt>
                <c:pt idx="509">
                  <c:v>2556.9639999999999</c:v>
                </c:pt>
                <c:pt idx="510">
                  <c:v>2560.6260000000002</c:v>
                </c:pt>
                <c:pt idx="511">
                  <c:v>2564.2849999999999</c:v>
                </c:pt>
                <c:pt idx="512">
                  <c:v>2567.9409999999998</c:v>
                </c:pt>
                <c:pt idx="513">
                  <c:v>2571.5940000000001</c:v>
                </c:pt>
                <c:pt idx="514">
                  <c:v>2575.2429999999999</c:v>
                </c:pt>
                <c:pt idx="515">
                  <c:v>2578.89</c:v>
                </c:pt>
                <c:pt idx="516">
                  <c:v>2582.5329999999999</c:v>
                </c:pt>
                <c:pt idx="517">
                  <c:v>2586.1729999999998</c:v>
                </c:pt>
                <c:pt idx="518">
                  <c:v>2589.8090000000002</c:v>
                </c:pt>
                <c:pt idx="519">
                  <c:v>2593.4430000000002</c:v>
                </c:pt>
                <c:pt idx="520">
                  <c:v>2597.0729999999999</c:v>
                </c:pt>
                <c:pt idx="521">
                  <c:v>2600.701</c:v>
                </c:pt>
                <c:pt idx="522">
                  <c:v>2604.3249999999998</c:v>
                </c:pt>
                <c:pt idx="523">
                  <c:v>2607.9459999999999</c:v>
                </c:pt>
                <c:pt idx="524">
                  <c:v>2611.5639999999999</c:v>
                </c:pt>
                <c:pt idx="525">
                  <c:v>2615.1779999999999</c:v>
                </c:pt>
                <c:pt idx="526">
                  <c:v>2618.79</c:v>
                </c:pt>
                <c:pt idx="527">
                  <c:v>2622.3980000000001</c:v>
                </c:pt>
                <c:pt idx="528">
                  <c:v>2626.0039999999999</c:v>
                </c:pt>
                <c:pt idx="529">
                  <c:v>2629.6060000000002</c:v>
                </c:pt>
                <c:pt idx="530">
                  <c:v>2633.2049999999999</c:v>
                </c:pt>
                <c:pt idx="531">
                  <c:v>2636.8009999999999</c:v>
                </c:pt>
                <c:pt idx="532">
                  <c:v>2640.3939999999998</c:v>
                </c:pt>
                <c:pt idx="533">
                  <c:v>2643.9830000000002</c:v>
                </c:pt>
                <c:pt idx="534">
                  <c:v>2647.57</c:v>
                </c:pt>
                <c:pt idx="535">
                  <c:v>2651.1529999999998</c:v>
                </c:pt>
                <c:pt idx="536">
                  <c:v>2654.7339999999999</c:v>
                </c:pt>
                <c:pt idx="537">
                  <c:v>2658.3110000000001</c:v>
                </c:pt>
                <c:pt idx="538">
                  <c:v>2661.8850000000002</c:v>
                </c:pt>
                <c:pt idx="539">
                  <c:v>2665.4560000000001</c:v>
                </c:pt>
                <c:pt idx="540">
                  <c:v>2669.0250000000001</c:v>
                </c:pt>
                <c:pt idx="541">
                  <c:v>2672.5889999999999</c:v>
                </c:pt>
                <c:pt idx="542">
                  <c:v>2676.1509999999998</c:v>
                </c:pt>
                <c:pt idx="543">
                  <c:v>2679.71</c:v>
                </c:pt>
                <c:pt idx="544">
                  <c:v>2683.2660000000001</c:v>
                </c:pt>
                <c:pt idx="545">
                  <c:v>2686.819</c:v>
                </c:pt>
                <c:pt idx="546">
                  <c:v>2690.3679999999999</c:v>
                </c:pt>
                <c:pt idx="547">
                  <c:v>2693.915</c:v>
                </c:pt>
                <c:pt idx="548">
                  <c:v>2697.4580000000001</c:v>
                </c:pt>
                <c:pt idx="549">
                  <c:v>2700.9989999999998</c:v>
                </c:pt>
                <c:pt idx="550">
                  <c:v>2704.5360000000001</c:v>
                </c:pt>
                <c:pt idx="551">
                  <c:v>2708.0709999999999</c:v>
                </c:pt>
                <c:pt idx="552">
                  <c:v>2711.6019999999999</c:v>
                </c:pt>
                <c:pt idx="553">
                  <c:v>2715.13</c:v>
                </c:pt>
                <c:pt idx="554">
                  <c:v>2718.6559999999999</c:v>
                </c:pt>
                <c:pt idx="555">
                  <c:v>2722.1779999999999</c:v>
                </c:pt>
                <c:pt idx="556">
                  <c:v>2725.6970000000001</c:v>
                </c:pt>
                <c:pt idx="557">
                  <c:v>2729.2139999999999</c:v>
                </c:pt>
                <c:pt idx="558">
                  <c:v>2732.7269999999999</c:v>
                </c:pt>
                <c:pt idx="559">
                  <c:v>2736.2370000000001</c:v>
                </c:pt>
                <c:pt idx="560">
                  <c:v>2739.7440000000001</c:v>
                </c:pt>
                <c:pt idx="561">
                  <c:v>2743.2489999999998</c:v>
                </c:pt>
                <c:pt idx="562">
                  <c:v>2746.75</c:v>
                </c:pt>
                <c:pt idx="563">
                  <c:v>2750.248</c:v>
                </c:pt>
                <c:pt idx="564">
                  <c:v>2753.7429999999999</c:v>
                </c:pt>
                <c:pt idx="565">
                  <c:v>2757.2359999999999</c:v>
                </c:pt>
                <c:pt idx="566">
                  <c:v>2760.7249999999999</c:v>
                </c:pt>
                <c:pt idx="567">
                  <c:v>2764.2109999999998</c:v>
                </c:pt>
                <c:pt idx="568">
                  <c:v>2767.6950000000002</c:v>
                </c:pt>
                <c:pt idx="569">
                  <c:v>2771.1750000000002</c:v>
                </c:pt>
                <c:pt idx="570">
                  <c:v>2774.652</c:v>
                </c:pt>
                <c:pt idx="571">
                  <c:v>2778.127</c:v>
                </c:pt>
                <c:pt idx="572">
                  <c:v>2781.598</c:v>
                </c:pt>
                <c:pt idx="573">
                  <c:v>2785.067</c:v>
                </c:pt>
                <c:pt idx="574">
                  <c:v>2788.5320000000002</c:v>
                </c:pt>
                <c:pt idx="575">
                  <c:v>2791.9949999999999</c:v>
                </c:pt>
                <c:pt idx="576">
                  <c:v>2795.4549999999999</c:v>
                </c:pt>
                <c:pt idx="577">
                  <c:v>2798.9110000000001</c:v>
                </c:pt>
                <c:pt idx="578">
                  <c:v>2802.3649999999998</c:v>
                </c:pt>
                <c:pt idx="579">
                  <c:v>2805.8159999999998</c:v>
                </c:pt>
                <c:pt idx="580">
                  <c:v>2809.2640000000001</c:v>
                </c:pt>
                <c:pt idx="581">
                  <c:v>2812.7089999999998</c:v>
                </c:pt>
                <c:pt idx="582">
                  <c:v>2816.1509999999998</c:v>
                </c:pt>
                <c:pt idx="583">
                  <c:v>2819.59</c:v>
                </c:pt>
                <c:pt idx="584">
                  <c:v>2823.0259999999998</c:v>
                </c:pt>
                <c:pt idx="585">
                  <c:v>2826.46</c:v>
                </c:pt>
                <c:pt idx="586">
                  <c:v>2829.89</c:v>
                </c:pt>
                <c:pt idx="587">
                  <c:v>2833.3180000000002</c:v>
                </c:pt>
                <c:pt idx="588">
                  <c:v>2836.7420000000002</c:v>
                </c:pt>
                <c:pt idx="589">
                  <c:v>2840.1640000000002</c:v>
                </c:pt>
                <c:pt idx="590">
                  <c:v>2843.5830000000001</c:v>
                </c:pt>
                <c:pt idx="591">
                  <c:v>2846.9989999999998</c:v>
                </c:pt>
                <c:pt idx="592">
                  <c:v>2850.4119999999998</c:v>
                </c:pt>
                <c:pt idx="593">
                  <c:v>2853.8220000000001</c:v>
                </c:pt>
                <c:pt idx="594">
                  <c:v>2857.2289999999998</c:v>
                </c:pt>
                <c:pt idx="595">
                  <c:v>2860.634</c:v>
                </c:pt>
                <c:pt idx="596">
                  <c:v>2864.0349999999999</c:v>
                </c:pt>
                <c:pt idx="597">
                  <c:v>2867.4340000000002</c:v>
                </c:pt>
                <c:pt idx="598">
                  <c:v>2870.83</c:v>
                </c:pt>
                <c:pt idx="599">
                  <c:v>2874.223</c:v>
                </c:pt>
                <c:pt idx="600">
                  <c:v>2877.6129999999998</c:v>
                </c:pt>
                <c:pt idx="601">
                  <c:v>2881</c:v>
                </c:pt>
                <c:pt idx="602">
                  <c:v>2884.3850000000002</c:v>
                </c:pt>
                <c:pt idx="603">
                  <c:v>2887.7660000000001</c:v>
                </c:pt>
                <c:pt idx="604">
                  <c:v>2891.145</c:v>
                </c:pt>
                <c:pt idx="605">
                  <c:v>2894.5210000000002</c:v>
                </c:pt>
                <c:pt idx="606">
                  <c:v>2897.8939999999998</c:v>
                </c:pt>
                <c:pt idx="607">
                  <c:v>2901.2640000000001</c:v>
                </c:pt>
                <c:pt idx="608">
                  <c:v>2904.6309999999999</c:v>
                </c:pt>
                <c:pt idx="609">
                  <c:v>2907.9960000000001</c:v>
                </c:pt>
                <c:pt idx="610">
                  <c:v>2911.3580000000002</c:v>
                </c:pt>
                <c:pt idx="611">
                  <c:v>2914.7170000000001</c:v>
                </c:pt>
                <c:pt idx="612">
                  <c:v>2918.0729999999999</c:v>
                </c:pt>
                <c:pt idx="613">
                  <c:v>2921.4259999999999</c:v>
                </c:pt>
                <c:pt idx="614">
                  <c:v>2924.777</c:v>
                </c:pt>
                <c:pt idx="615">
                  <c:v>2928.1239999999998</c:v>
                </c:pt>
                <c:pt idx="616">
                  <c:v>2931.4690000000001</c:v>
                </c:pt>
                <c:pt idx="617">
                  <c:v>2934.8110000000001</c:v>
                </c:pt>
                <c:pt idx="618">
                  <c:v>2938.15</c:v>
                </c:pt>
                <c:pt idx="619">
                  <c:v>2941.4870000000001</c:v>
                </c:pt>
                <c:pt idx="620">
                  <c:v>2944.8209999999999</c:v>
                </c:pt>
                <c:pt idx="621">
                  <c:v>2948.152</c:v>
                </c:pt>
                <c:pt idx="622">
                  <c:v>2951.48</c:v>
                </c:pt>
                <c:pt idx="623">
                  <c:v>2954.8049999999998</c:v>
                </c:pt>
                <c:pt idx="624">
                  <c:v>2958.1280000000002</c:v>
                </c:pt>
                <c:pt idx="625">
                  <c:v>2961.4470000000001</c:v>
                </c:pt>
                <c:pt idx="626">
                  <c:v>2964.7649999999999</c:v>
                </c:pt>
                <c:pt idx="627">
                  <c:v>2968.0790000000002</c:v>
                </c:pt>
                <c:pt idx="628">
                  <c:v>2971.39</c:v>
                </c:pt>
                <c:pt idx="629">
                  <c:v>2974.6990000000001</c:v>
                </c:pt>
                <c:pt idx="630">
                  <c:v>2978.0050000000001</c:v>
                </c:pt>
                <c:pt idx="631">
                  <c:v>2981.308</c:v>
                </c:pt>
                <c:pt idx="632">
                  <c:v>2984.6089999999999</c:v>
                </c:pt>
                <c:pt idx="633">
                  <c:v>2987.9070000000002</c:v>
                </c:pt>
                <c:pt idx="634">
                  <c:v>2991.2020000000002</c:v>
                </c:pt>
                <c:pt idx="635">
                  <c:v>2994.4940000000001</c:v>
                </c:pt>
                <c:pt idx="636">
                  <c:v>2997.7840000000001</c:v>
                </c:pt>
                <c:pt idx="637">
                  <c:v>3001.07</c:v>
                </c:pt>
                <c:pt idx="638">
                  <c:v>3004.355</c:v>
                </c:pt>
                <c:pt idx="639">
                  <c:v>3007.636</c:v>
                </c:pt>
                <c:pt idx="640">
                  <c:v>3010.915</c:v>
                </c:pt>
                <c:pt idx="641">
                  <c:v>3014.1909999999998</c:v>
                </c:pt>
                <c:pt idx="642">
                  <c:v>3017.4639999999999</c:v>
                </c:pt>
                <c:pt idx="643">
                  <c:v>3020.7339999999999</c:v>
                </c:pt>
                <c:pt idx="644">
                  <c:v>3024.002</c:v>
                </c:pt>
                <c:pt idx="645">
                  <c:v>3027.2669999999998</c:v>
                </c:pt>
                <c:pt idx="646">
                  <c:v>3030.53</c:v>
                </c:pt>
                <c:pt idx="647">
                  <c:v>3033.7890000000002</c:v>
                </c:pt>
                <c:pt idx="648">
                  <c:v>3037.0459999999998</c:v>
                </c:pt>
                <c:pt idx="649">
                  <c:v>3040.3009999999999</c:v>
                </c:pt>
                <c:pt idx="650">
                  <c:v>3043.5520000000001</c:v>
                </c:pt>
                <c:pt idx="651">
                  <c:v>3046.8009999999999</c:v>
                </c:pt>
                <c:pt idx="652">
                  <c:v>3050.0479999999998</c:v>
                </c:pt>
                <c:pt idx="653">
                  <c:v>3053.2910000000002</c:v>
                </c:pt>
                <c:pt idx="654">
                  <c:v>3056.5320000000002</c:v>
                </c:pt>
                <c:pt idx="655">
                  <c:v>3059.7710000000002</c:v>
                </c:pt>
                <c:pt idx="656">
                  <c:v>3063.0059999999999</c:v>
                </c:pt>
                <c:pt idx="657">
                  <c:v>3066.239</c:v>
                </c:pt>
                <c:pt idx="658">
                  <c:v>3069.4690000000001</c:v>
                </c:pt>
                <c:pt idx="659">
                  <c:v>3072.6970000000001</c:v>
                </c:pt>
                <c:pt idx="660">
                  <c:v>3075.922</c:v>
                </c:pt>
                <c:pt idx="661">
                  <c:v>3079.1439999999998</c:v>
                </c:pt>
                <c:pt idx="662">
                  <c:v>3082.364</c:v>
                </c:pt>
                <c:pt idx="663">
                  <c:v>3085.5810000000001</c:v>
                </c:pt>
                <c:pt idx="664">
                  <c:v>3088.7950000000001</c:v>
                </c:pt>
                <c:pt idx="665">
                  <c:v>3092.0070000000001</c:v>
                </c:pt>
                <c:pt idx="666">
                  <c:v>3095.2159999999999</c:v>
                </c:pt>
                <c:pt idx="667">
                  <c:v>3098.4229999999998</c:v>
                </c:pt>
                <c:pt idx="668">
                  <c:v>3101.627</c:v>
                </c:pt>
                <c:pt idx="669">
                  <c:v>3104.828</c:v>
                </c:pt>
                <c:pt idx="670">
                  <c:v>3108.0259999999998</c:v>
                </c:pt>
                <c:pt idx="671">
                  <c:v>3111.2220000000002</c:v>
                </c:pt>
                <c:pt idx="672">
                  <c:v>3114.4160000000002</c:v>
                </c:pt>
                <c:pt idx="673">
                  <c:v>3117.607</c:v>
                </c:pt>
                <c:pt idx="674">
                  <c:v>3120.7950000000001</c:v>
                </c:pt>
                <c:pt idx="675">
                  <c:v>3123.98</c:v>
                </c:pt>
                <c:pt idx="676">
                  <c:v>3127.163</c:v>
                </c:pt>
                <c:pt idx="677">
                  <c:v>3130.3440000000001</c:v>
                </c:pt>
                <c:pt idx="678">
                  <c:v>3133.5210000000002</c:v>
                </c:pt>
                <c:pt idx="679">
                  <c:v>3136.6959999999999</c:v>
                </c:pt>
                <c:pt idx="680">
                  <c:v>3139.8690000000001</c:v>
                </c:pt>
                <c:pt idx="681">
                  <c:v>3143.0390000000002</c:v>
                </c:pt>
                <c:pt idx="682">
                  <c:v>3146.2060000000001</c:v>
                </c:pt>
                <c:pt idx="683">
                  <c:v>3149.3710000000001</c:v>
                </c:pt>
                <c:pt idx="684">
                  <c:v>3152.5329999999999</c:v>
                </c:pt>
                <c:pt idx="685">
                  <c:v>3155.6930000000002</c:v>
                </c:pt>
                <c:pt idx="686">
                  <c:v>3158.85</c:v>
                </c:pt>
                <c:pt idx="687">
                  <c:v>3162.0050000000001</c:v>
                </c:pt>
                <c:pt idx="688">
                  <c:v>3165.1570000000002</c:v>
                </c:pt>
                <c:pt idx="689">
                  <c:v>3168.306</c:v>
                </c:pt>
                <c:pt idx="690">
                  <c:v>3171.453</c:v>
                </c:pt>
                <c:pt idx="691">
                  <c:v>3174.5970000000002</c:v>
                </c:pt>
                <c:pt idx="692">
                  <c:v>3177.739</c:v>
                </c:pt>
                <c:pt idx="693">
                  <c:v>3180.8780000000002</c:v>
                </c:pt>
                <c:pt idx="694">
                  <c:v>3184.0140000000001</c:v>
                </c:pt>
                <c:pt idx="695">
                  <c:v>3187.1489999999999</c:v>
                </c:pt>
                <c:pt idx="696">
                  <c:v>3190.28</c:v>
                </c:pt>
                <c:pt idx="697">
                  <c:v>3193.4090000000001</c:v>
                </c:pt>
                <c:pt idx="698">
                  <c:v>3196.5360000000001</c:v>
                </c:pt>
                <c:pt idx="699">
                  <c:v>3199.6590000000001</c:v>
                </c:pt>
                <c:pt idx="700">
                  <c:v>3202.7809999999999</c:v>
                </c:pt>
                <c:pt idx="701">
                  <c:v>3205.9</c:v>
                </c:pt>
                <c:pt idx="702">
                  <c:v>3209.0160000000001</c:v>
                </c:pt>
                <c:pt idx="703">
                  <c:v>3212.13</c:v>
                </c:pt>
                <c:pt idx="704">
                  <c:v>3215.241</c:v>
                </c:pt>
                <c:pt idx="705">
                  <c:v>3218.35</c:v>
                </c:pt>
                <c:pt idx="706">
                  <c:v>3221.4560000000001</c:v>
                </c:pt>
                <c:pt idx="707">
                  <c:v>3224.56</c:v>
                </c:pt>
                <c:pt idx="708">
                  <c:v>3227.6610000000001</c:v>
                </c:pt>
                <c:pt idx="709">
                  <c:v>3230.76</c:v>
                </c:pt>
                <c:pt idx="710">
                  <c:v>3233.8560000000002</c:v>
                </c:pt>
                <c:pt idx="711">
                  <c:v>3236.95</c:v>
                </c:pt>
                <c:pt idx="712">
                  <c:v>3240.0410000000002</c:v>
                </c:pt>
                <c:pt idx="713">
                  <c:v>3243.13</c:v>
                </c:pt>
                <c:pt idx="714">
                  <c:v>3246.2159999999999</c:v>
                </c:pt>
                <c:pt idx="715">
                  <c:v>3249.3</c:v>
                </c:pt>
                <c:pt idx="716">
                  <c:v>3252.3820000000001</c:v>
                </c:pt>
                <c:pt idx="717">
                  <c:v>3255.46</c:v>
                </c:pt>
                <c:pt idx="718">
                  <c:v>3258.5369999999998</c:v>
                </c:pt>
                <c:pt idx="719">
                  <c:v>3261.6109999999999</c:v>
                </c:pt>
                <c:pt idx="720">
                  <c:v>3264.6819999999998</c:v>
                </c:pt>
                <c:pt idx="721">
                  <c:v>3267.7510000000002</c:v>
                </c:pt>
                <c:pt idx="722">
                  <c:v>3270.8180000000002</c:v>
                </c:pt>
                <c:pt idx="723">
                  <c:v>3273.8820000000001</c:v>
                </c:pt>
                <c:pt idx="724">
                  <c:v>3276.9430000000002</c:v>
                </c:pt>
                <c:pt idx="725">
                  <c:v>3280.002</c:v>
                </c:pt>
                <c:pt idx="726">
                  <c:v>3283.0590000000002</c:v>
                </c:pt>
                <c:pt idx="727">
                  <c:v>3286.1129999999998</c:v>
                </c:pt>
                <c:pt idx="728">
                  <c:v>3289.165</c:v>
                </c:pt>
                <c:pt idx="729">
                  <c:v>3292.2139999999999</c:v>
                </c:pt>
                <c:pt idx="730">
                  <c:v>3295.261</c:v>
                </c:pt>
                <c:pt idx="731">
                  <c:v>3298.306</c:v>
                </c:pt>
                <c:pt idx="732">
                  <c:v>3301.348</c:v>
                </c:pt>
                <c:pt idx="733">
                  <c:v>3304.3870000000002</c:v>
                </c:pt>
                <c:pt idx="734">
                  <c:v>3307.4250000000002</c:v>
                </c:pt>
                <c:pt idx="735">
                  <c:v>3310.4589999999998</c:v>
                </c:pt>
                <c:pt idx="736">
                  <c:v>3313.4920000000002</c:v>
                </c:pt>
                <c:pt idx="737">
                  <c:v>3316.5210000000002</c:v>
                </c:pt>
                <c:pt idx="738">
                  <c:v>3319.549</c:v>
                </c:pt>
                <c:pt idx="739">
                  <c:v>3322.5740000000001</c:v>
                </c:pt>
                <c:pt idx="740">
                  <c:v>3325.5970000000002</c:v>
                </c:pt>
                <c:pt idx="741">
                  <c:v>3328.6170000000002</c:v>
                </c:pt>
                <c:pt idx="742">
                  <c:v>3331.6350000000002</c:v>
                </c:pt>
                <c:pt idx="743">
                  <c:v>3334.65</c:v>
                </c:pt>
                <c:pt idx="744">
                  <c:v>3337.663</c:v>
                </c:pt>
                <c:pt idx="745">
                  <c:v>3340.674</c:v>
                </c:pt>
                <c:pt idx="746">
                  <c:v>3343.6819999999998</c:v>
                </c:pt>
                <c:pt idx="747">
                  <c:v>3346.6880000000001</c:v>
                </c:pt>
                <c:pt idx="748">
                  <c:v>3349.6909999999998</c:v>
                </c:pt>
                <c:pt idx="749">
                  <c:v>3352.692</c:v>
                </c:pt>
                <c:pt idx="750">
                  <c:v>3355.6909999999998</c:v>
                </c:pt>
                <c:pt idx="751">
                  <c:v>3358.6869999999999</c:v>
                </c:pt>
                <c:pt idx="752">
                  <c:v>3361.681</c:v>
                </c:pt>
                <c:pt idx="753">
                  <c:v>3364.6729999999998</c:v>
                </c:pt>
                <c:pt idx="754">
                  <c:v>3367.6619999999998</c:v>
                </c:pt>
                <c:pt idx="755">
                  <c:v>3370.6489999999999</c:v>
                </c:pt>
                <c:pt idx="756">
                  <c:v>3373.6329999999998</c:v>
                </c:pt>
                <c:pt idx="757">
                  <c:v>3376.6149999999998</c:v>
                </c:pt>
                <c:pt idx="758">
                  <c:v>3379.5949999999998</c:v>
                </c:pt>
                <c:pt idx="759">
                  <c:v>3382.5720000000001</c:v>
                </c:pt>
                <c:pt idx="760">
                  <c:v>3385.547</c:v>
                </c:pt>
                <c:pt idx="761">
                  <c:v>3388.52</c:v>
                </c:pt>
                <c:pt idx="762">
                  <c:v>3391.49</c:v>
                </c:pt>
                <c:pt idx="763">
                  <c:v>3394.4580000000001</c:v>
                </c:pt>
                <c:pt idx="764">
                  <c:v>3397.424</c:v>
                </c:pt>
                <c:pt idx="765">
                  <c:v>3400.3870000000002</c:v>
                </c:pt>
                <c:pt idx="766">
                  <c:v>3403.348</c:v>
                </c:pt>
                <c:pt idx="767">
                  <c:v>3406.3069999999998</c:v>
                </c:pt>
                <c:pt idx="768">
                  <c:v>3409.2629999999999</c:v>
                </c:pt>
                <c:pt idx="769">
                  <c:v>3412.2170000000001</c:v>
                </c:pt>
                <c:pt idx="770">
                  <c:v>3415.1680000000001</c:v>
                </c:pt>
                <c:pt idx="771">
                  <c:v>3418.1179999999999</c:v>
                </c:pt>
                <c:pt idx="772">
                  <c:v>3421.0650000000001</c:v>
                </c:pt>
                <c:pt idx="773">
                  <c:v>3424.009</c:v>
                </c:pt>
                <c:pt idx="774">
                  <c:v>3426.951</c:v>
                </c:pt>
                <c:pt idx="775">
                  <c:v>3429.8910000000001</c:v>
                </c:pt>
                <c:pt idx="776">
                  <c:v>3432.8290000000002</c:v>
                </c:pt>
                <c:pt idx="777">
                  <c:v>3435.7640000000001</c:v>
                </c:pt>
                <c:pt idx="778">
                  <c:v>3438.6970000000001</c:v>
                </c:pt>
                <c:pt idx="779">
                  <c:v>3441.6280000000002</c:v>
                </c:pt>
                <c:pt idx="780">
                  <c:v>3444.5569999999998</c:v>
                </c:pt>
                <c:pt idx="781">
                  <c:v>3447.4830000000002</c:v>
                </c:pt>
                <c:pt idx="782">
                  <c:v>3450.4070000000002</c:v>
                </c:pt>
                <c:pt idx="783">
                  <c:v>3453.328</c:v>
                </c:pt>
                <c:pt idx="784">
                  <c:v>3456.2469999999998</c:v>
                </c:pt>
                <c:pt idx="785">
                  <c:v>3459.1640000000002</c:v>
                </c:pt>
                <c:pt idx="786">
                  <c:v>3462.0790000000002</c:v>
                </c:pt>
                <c:pt idx="787">
                  <c:v>3464.991</c:v>
                </c:pt>
                <c:pt idx="788">
                  <c:v>3467.902</c:v>
                </c:pt>
                <c:pt idx="789">
                  <c:v>3470.8090000000002</c:v>
                </c:pt>
                <c:pt idx="790">
                  <c:v>3473.7150000000001</c:v>
                </c:pt>
                <c:pt idx="791">
                  <c:v>3476.6179999999999</c:v>
                </c:pt>
                <c:pt idx="792">
                  <c:v>3479.5189999999998</c:v>
                </c:pt>
                <c:pt idx="793">
                  <c:v>3482.4180000000001</c:v>
                </c:pt>
                <c:pt idx="794">
                  <c:v>3485.3150000000001</c:v>
                </c:pt>
                <c:pt idx="795">
                  <c:v>3488.2089999999998</c:v>
                </c:pt>
                <c:pt idx="796">
                  <c:v>3491.1010000000001</c:v>
                </c:pt>
                <c:pt idx="797">
                  <c:v>3493.99</c:v>
                </c:pt>
                <c:pt idx="798">
                  <c:v>3496.8780000000002</c:v>
                </c:pt>
                <c:pt idx="799">
                  <c:v>3499.7629999999999</c:v>
                </c:pt>
                <c:pt idx="800">
                  <c:v>3502.6460000000002</c:v>
                </c:pt>
                <c:pt idx="801">
                  <c:v>3505.527</c:v>
                </c:pt>
                <c:pt idx="802">
                  <c:v>3508.4050000000002</c:v>
                </c:pt>
                <c:pt idx="803">
                  <c:v>3511.2809999999999</c:v>
                </c:pt>
                <c:pt idx="804">
                  <c:v>3514.1550000000002</c:v>
                </c:pt>
                <c:pt idx="805">
                  <c:v>3517.027</c:v>
                </c:pt>
                <c:pt idx="806">
                  <c:v>3519.8969999999999</c:v>
                </c:pt>
                <c:pt idx="807">
                  <c:v>3522.7640000000001</c:v>
                </c:pt>
                <c:pt idx="808">
                  <c:v>3525.6289999999999</c:v>
                </c:pt>
                <c:pt idx="809">
                  <c:v>3528.4920000000002</c:v>
                </c:pt>
                <c:pt idx="810">
                  <c:v>3531.3519999999999</c:v>
                </c:pt>
                <c:pt idx="811">
                  <c:v>3534.2109999999998</c:v>
                </c:pt>
                <c:pt idx="812">
                  <c:v>3537.067</c:v>
                </c:pt>
                <c:pt idx="813">
                  <c:v>3539.9209999999998</c:v>
                </c:pt>
                <c:pt idx="814">
                  <c:v>3542.7730000000001</c:v>
                </c:pt>
                <c:pt idx="815">
                  <c:v>3545.6219999999998</c:v>
                </c:pt>
                <c:pt idx="816">
                  <c:v>3548.4690000000001</c:v>
                </c:pt>
                <c:pt idx="817">
                  <c:v>3551.3150000000001</c:v>
                </c:pt>
                <c:pt idx="818">
                  <c:v>3554.1570000000002</c:v>
                </c:pt>
                <c:pt idx="819">
                  <c:v>3556.998</c:v>
                </c:pt>
                <c:pt idx="820">
                  <c:v>3559.837</c:v>
                </c:pt>
                <c:pt idx="821">
                  <c:v>3562.6729999999998</c:v>
                </c:pt>
                <c:pt idx="822">
                  <c:v>3565.5070000000001</c:v>
                </c:pt>
                <c:pt idx="823">
                  <c:v>3568.3389999999999</c:v>
                </c:pt>
                <c:pt idx="824">
                  <c:v>3571.1689999999999</c:v>
                </c:pt>
                <c:pt idx="825">
                  <c:v>3573.9960000000001</c:v>
                </c:pt>
                <c:pt idx="826">
                  <c:v>3576.8220000000001</c:v>
                </c:pt>
                <c:pt idx="827">
                  <c:v>3579.645</c:v>
                </c:pt>
                <c:pt idx="828">
                  <c:v>3582.4659999999999</c:v>
                </c:pt>
                <c:pt idx="829">
                  <c:v>3585.2849999999999</c:v>
                </c:pt>
                <c:pt idx="830">
                  <c:v>3588.1010000000001</c:v>
                </c:pt>
                <c:pt idx="831">
                  <c:v>3590.9160000000002</c:v>
                </c:pt>
                <c:pt idx="832">
                  <c:v>3593.7280000000001</c:v>
                </c:pt>
                <c:pt idx="833">
                  <c:v>3596.538</c:v>
                </c:pt>
                <c:pt idx="834">
                  <c:v>3599.346</c:v>
                </c:pt>
                <c:pt idx="835">
                  <c:v>3602.152</c:v>
                </c:pt>
                <c:pt idx="836">
                  <c:v>3604.9560000000001</c:v>
                </c:pt>
                <c:pt idx="837">
                  <c:v>3607.7570000000001</c:v>
                </c:pt>
                <c:pt idx="838">
                  <c:v>3610.556</c:v>
                </c:pt>
                <c:pt idx="839">
                  <c:v>3613.3539999999998</c:v>
                </c:pt>
                <c:pt idx="840">
                  <c:v>3616.1489999999999</c:v>
                </c:pt>
                <c:pt idx="841">
                  <c:v>3618.942</c:v>
                </c:pt>
                <c:pt idx="842">
                  <c:v>3621.732</c:v>
                </c:pt>
                <c:pt idx="843">
                  <c:v>3624.5210000000002</c:v>
                </c:pt>
                <c:pt idx="844">
                  <c:v>3627.3069999999998</c:v>
                </c:pt>
                <c:pt idx="845">
                  <c:v>3630.0920000000001</c:v>
                </c:pt>
                <c:pt idx="846">
                  <c:v>3632.8739999999998</c:v>
                </c:pt>
                <c:pt idx="847">
                  <c:v>3635.654</c:v>
                </c:pt>
                <c:pt idx="848">
                  <c:v>3638.4319999999998</c:v>
                </c:pt>
                <c:pt idx="849">
                  <c:v>3641.2080000000001</c:v>
                </c:pt>
                <c:pt idx="850">
                  <c:v>3643.982</c:v>
                </c:pt>
                <c:pt idx="851">
                  <c:v>3646.7530000000002</c:v>
                </c:pt>
                <c:pt idx="852">
                  <c:v>3649.5230000000001</c:v>
                </c:pt>
                <c:pt idx="853">
                  <c:v>3652.29</c:v>
                </c:pt>
                <c:pt idx="854">
                  <c:v>3655.0549999999998</c:v>
                </c:pt>
                <c:pt idx="855">
                  <c:v>3657.8180000000002</c:v>
                </c:pt>
                <c:pt idx="856">
                  <c:v>3660.5790000000002</c:v>
                </c:pt>
                <c:pt idx="857">
                  <c:v>3663.3380000000002</c:v>
                </c:pt>
                <c:pt idx="858">
                  <c:v>3666.0949999999998</c:v>
                </c:pt>
                <c:pt idx="859">
                  <c:v>3668.8490000000002</c:v>
                </c:pt>
                <c:pt idx="860">
                  <c:v>3671.6019999999999</c:v>
                </c:pt>
                <c:pt idx="861">
                  <c:v>3674.3519999999999</c:v>
                </c:pt>
                <c:pt idx="862">
                  <c:v>3677.1010000000001</c:v>
                </c:pt>
                <c:pt idx="863">
                  <c:v>3679.8470000000002</c:v>
                </c:pt>
                <c:pt idx="864">
                  <c:v>3682.5909999999999</c:v>
                </c:pt>
                <c:pt idx="865">
                  <c:v>3685.3330000000001</c:v>
                </c:pt>
                <c:pt idx="866">
                  <c:v>3688.0729999999999</c:v>
                </c:pt>
                <c:pt idx="867">
                  <c:v>3690.8110000000001</c:v>
                </c:pt>
                <c:pt idx="868">
                  <c:v>3693.547</c:v>
                </c:pt>
                <c:pt idx="869">
                  <c:v>3696.2809999999999</c:v>
                </c:pt>
                <c:pt idx="870">
                  <c:v>3699.0129999999999</c:v>
                </c:pt>
                <c:pt idx="871">
                  <c:v>3701.7420000000002</c:v>
                </c:pt>
                <c:pt idx="872">
                  <c:v>3704.47</c:v>
                </c:pt>
                <c:pt idx="873">
                  <c:v>3707.1950000000002</c:v>
                </c:pt>
                <c:pt idx="874">
                  <c:v>3709.9189999999999</c:v>
                </c:pt>
                <c:pt idx="875">
                  <c:v>3712.64</c:v>
                </c:pt>
                <c:pt idx="876">
                  <c:v>3715.3589999999999</c:v>
                </c:pt>
                <c:pt idx="877">
                  <c:v>3718.076</c:v>
                </c:pt>
                <c:pt idx="878">
                  <c:v>3720.7919999999999</c:v>
                </c:pt>
                <c:pt idx="879">
                  <c:v>3723.5050000000001</c:v>
                </c:pt>
                <c:pt idx="880">
                  <c:v>3726.2159999999999</c:v>
                </c:pt>
                <c:pt idx="881">
                  <c:v>3728.9250000000002</c:v>
                </c:pt>
                <c:pt idx="882">
                  <c:v>3731.6320000000001</c:v>
                </c:pt>
                <c:pt idx="883">
                  <c:v>3734.3359999999998</c:v>
                </c:pt>
                <c:pt idx="884">
                  <c:v>3737.0390000000002</c:v>
                </c:pt>
                <c:pt idx="885">
                  <c:v>3739.74</c:v>
                </c:pt>
                <c:pt idx="886">
                  <c:v>3742.4389999999999</c:v>
                </c:pt>
                <c:pt idx="887">
                  <c:v>3745.136</c:v>
                </c:pt>
                <c:pt idx="888">
                  <c:v>3747.83</c:v>
                </c:pt>
                <c:pt idx="889">
                  <c:v>3750.5230000000001</c:v>
                </c:pt>
                <c:pt idx="890">
                  <c:v>3753.2130000000002</c:v>
                </c:pt>
                <c:pt idx="891">
                  <c:v>3755.902</c:v>
                </c:pt>
                <c:pt idx="892">
                  <c:v>3758.5889999999999</c:v>
                </c:pt>
                <c:pt idx="893">
                  <c:v>3761.2730000000001</c:v>
                </c:pt>
                <c:pt idx="894">
                  <c:v>3763.9560000000001</c:v>
                </c:pt>
                <c:pt idx="895">
                  <c:v>3766.636</c:v>
                </c:pt>
                <c:pt idx="896">
                  <c:v>3769.3150000000001</c:v>
                </c:pt>
                <c:pt idx="897">
                  <c:v>3771.991</c:v>
                </c:pt>
                <c:pt idx="898">
                  <c:v>3774.665</c:v>
                </c:pt>
                <c:pt idx="899">
                  <c:v>3777.3380000000002</c:v>
                </c:pt>
                <c:pt idx="900">
                  <c:v>3780.0079999999998</c:v>
                </c:pt>
                <c:pt idx="901">
                  <c:v>3782.6770000000001</c:v>
                </c:pt>
                <c:pt idx="902">
                  <c:v>3785.3429999999998</c:v>
                </c:pt>
                <c:pt idx="903">
                  <c:v>3788.0070000000001</c:v>
                </c:pt>
                <c:pt idx="904">
                  <c:v>3790.67</c:v>
                </c:pt>
                <c:pt idx="905">
                  <c:v>3793.33</c:v>
                </c:pt>
                <c:pt idx="906">
                  <c:v>3795.989</c:v>
                </c:pt>
                <c:pt idx="907">
                  <c:v>3798.645</c:v>
                </c:pt>
                <c:pt idx="908">
                  <c:v>3801.299</c:v>
                </c:pt>
                <c:pt idx="909">
                  <c:v>3803.9520000000002</c:v>
                </c:pt>
                <c:pt idx="910">
                  <c:v>3806.6019999999999</c:v>
                </c:pt>
                <c:pt idx="911">
                  <c:v>3809.2510000000002</c:v>
                </c:pt>
                <c:pt idx="912">
                  <c:v>3811.8969999999999</c:v>
                </c:pt>
                <c:pt idx="913">
                  <c:v>3814.5419999999999</c:v>
                </c:pt>
                <c:pt idx="914">
                  <c:v>3817.1840000000002</c:v>
                </c:pt>
                <c:pt idx="915">
                  <c:v>3819.8249999999998</c:v>
                </c:pt>
                <c:pt idx="916">
                  <c:v>3822.4630000000002</c:v>
                </c:pt>
                <c:pt idx="917">
                  <c:v>3825.1</c:v>
                </c:pt>
                <c:pt idx="918">
                  <c:v>3827.7350000000001</c:v>
                </c:pt>
                <c:pt idx="919">
                  <c:v>3830.3670000000002</c:v>
                </c:pt>
                <c:pt idx="920">
                  <c:v>3832.998</c:v>
                </c:pt>
                <c:pt idx="921">
                  <c:v>3835.627</c:v>
                </c:pt>
                <c:pt idx="922">
                  <c:v>3838.2530000000002</c:v>
                </c:pt>
                <c:pt idx="923">
                  <c:v>3840.8780000000002</c:v>
                </c:pt>
                <c:pt idx="924">
                  <c:v>3843.5010000000002</c:v>
                </c:pt>
                <c:pt idx="925">
                  <c:v>3846.1219999999998</c:v>
                </c:pt>
                <c:pt idx="926">
                  <c:v>3848.741</c:v>
                </c:pt>
                <c:pt idx="927">
                  <c:v>3851.3580000000002</c:v>
                </c:pt>
                <c:pt idx="928">
                  <c:v>3853.973</c:v>
                </c:pt>
                <c:pt idx="929">
                  <c:v>3856.5859999999998</c:v>
                </c:pt>
                <c:pt idx="930">
                  <c:v>3859.1970000000001</c:v>
                </c:pt>
                <c:pt idx="931">
                  <c:v>3861.806</c:v>
                </c:pt>
                <c:pt idx="932">
                  <c:v>3864.4140000000002</c:v>
                </c:pt>
                <c:pt idx="933">
                  <c:v>3867.0189999999998</c:v>
                </c:pt>
                <c:pt idx="934">
                  <c:v>3869.6219999999998</c:v>
                </c:pt>
                <c:pt idx="935">
                  <c:v>3872.2240000000002</c:v>
                </c:pt>
                <c:pt idx="936">
                  <c:v>3874.8229999999999</c:v>
                </c:pt>
                <c:pt idx="937">
                  <c:v>3877.4209999999998</c:v>
                </c:pt>
                <c:pt idx="938">
                  <c:v>3880.0160000000001</c:v>
                </c:pt>
                <c:pt idx="939">
                  <c:v>3882.61</c:v>
                </c:pt>
                <c:pt idx="940">
                  <c:v>3885.2020000000002</c:v>
                </c:pt>
                <c:pt idx="941">
                  <c:v>3887.7919999999999</c:v>
                </c:pt>
                <c:pt idx="942">
                  <c:v>3890.38</c:v>
                </c:pt>
                <c:pt idx="943">
                  <c:v>3892.9659999999999</c:v>
                </c:pt>
                <c:pt idx="944">
                  <c:v>3895.55</c:v>
                </c:pt>
                <c:pt idx="945">
                  <c:v>3898.1320000000001</c:v>
                </c:pt>
                <c:pt idx="946">
                  <c:v>3900.7130000000002</c:v>
                </c:pt>
                <c:pt idx="947">
                  <c:v>3903.2910000000002</c:v>
                </c:pt>
                <c:pt idx="948">
                  <c:v>3905.8679999999999</c:v>
                </c:pt>
                <c:pt idx="949">
                  <c:v>3908.442</c:v>
                </c:pt>
                <c:pt idx="950">
                  <c:v>3911.0149999999999</c:v>
                </c:pt>
                <c:pt idx="951">
                  <c:v>3913.5859999999998</c:v>
                </c:pt>
                <c:pt idx="952">
                  <c:v>3916.1550000000002</c:v>
                </c:pt>
                <c:pt idx="953">
                  <c:v>3918.7220000000002</c:v>
                </c:pt>
                <c:pt idx="954">
                  <c:v>3921.2869999999998</c:v>
                </c:pt>
                <c:pt idx="955">
                  <c:v>3923.85</c:v>
                </c:pt>
                <c:pt idx="956">
                  <c:v>3926.4110000000001</c:v>
                </c:pt>
                <c:pt idx="957">
                  <c:v>3928.971</c:v>
                </c:pt>
                <c:pt idx="958">
                  <c:v>3931.5279999999998</c:v>
                </c:pt>
                <c:pt idx="959">
                  <c:v>3934.0839999999998</c:v>
                </c:pt>
                <c:pt idx="960">
                  <c:v>3936.6379999999999</c:v>
                </c:pt>
                <c:pt idx="961">
                  <c:v>3939.19</c:v>
                </c:pt>
                <c:pt idx="962">
                  <c:v>3941.74</c:v>
                </c:pt>
                <c:pt idx="963">
                  <c:v>3944.288</c:v>
                </c:pt>
                <c:pt idx="964">
                  <c:v>3946.8339999999998</c:v>
                </c:pt>
                <c:pt idx="965">
                  <c:v>3949.3780000000002</c:v>
                </c:pt>
                <c:pt idx="966">
                  <c:v>3951.9209999999998</c:v>
                </c:pt>
                <c:pt idx="967">
                  <c:v>3954.462</c:v>
                </c:pt>
                <c:pt idx="968">
                  <c:v>3957</c:v>
                </c:pt>
                <c:pt idx="969">
                  <c:v>3959.5369999999998</c:v>
                </c:pt>
                <c:pt idx="970">
                  <c:v>3962.0720000000001</c:v>
                </c:pt>
                <c:pt idx="971">
                  <c:v>3964.6060000000002</c:v>
                </c:pt>
                <c:pt idx="972">
                  <c:v>3967.1370000000002</c:v>
                </c:pt>
                <c:pt idx="973">
                  <c:v>3969.6669999999999</c:v>
                </c:pt>
                <c:pt idx="974">
                  <c:v>3972.194</c:v>
                </c:pt>
                <c:pt idx="975">
                  <c:v>3974.72</c:v>
                </c:pt>
                <c:pt idx="976">
                  <c:v>3977.2440000000001</c:v>
                </c:pt>
                <c:pt idx="977">
                  <c:v>3979.7660000000001</c:v>
                </c:pt>
                <c:pt idx="978">
                  <c:v>3982.2860000000001</c:v>
                </c:pt>
                <c:pt idx="979">
                  <c:v>3984.8049999999998</c:v>
                </c:pt>
                <c:pt idx="980">
                  <c:v>3987.3209999999999</c:v>
                </c:pt>
                <c:pt idx="981">
                  <c:v>3989.8359999999998</c:v>
                </c:pt>
                <c:pt idx="982">
                  <c:v>3992.3490000000002</c:v>
                </c:pt>
                <c:pt idx="983">
                  <c:v>3994.86</c:v>
                </c:pt>
                <c:pt idx="984">
                  <c:v>3997.3690000000001</c:v>
                </c:pt>
                <c:pt idx="985">
                  <c:v>3999.877</c:v>
                </c:pt>
                <c:pt idx="986">
                  <c:v>4002.3820000000001</c:v>
                </c:pt>
                <c:pt idx="987">
                  <c:v>4004.886</c:v>
                </c:pt>
                <c:pt idx="988">
                  <c:v>4007.3879999999999</c:v>
                </c:pt>
                <c:pt idx="989">
                  <c:v>4009.8879999999999</c:v>
                </c:pt>
                <c:pt idx="990">
                  <c:v>4012.386</c:v>
                </c:pt>
                <c:pt idx="991">
                  <c:v>4014.8829999999998</c:v>
                </c:pt>
                <c:pt idx="992">
                  <c:v>4017.377</c:v>
                </c:pt>
                <c:pt idx="993">
                  <c:v>4019.87</c:v>
                </c:pt>
                <c:pt idx="994">
                  <c:v>4022.3609999999999</c:v>
                </c:pt>
                <c:pt idx="995">
                  <c:v>4024.85</c:v>
                </c:pt>
                <c:pt idx="996">
                  <c:v>4027.3380000000002</c:v>
                </c:pt>
                <c:pt idx="997">
                  <c:v>4029.8229999999999</c:v>
                </c:pt>
                <c:pt idx="998">
                  <c:v>4032.3069999999998</c:v>
                </c:pt>
                <c:pt idx="999">
                  <c:v>4034.7890000000002</c:v>
                </c:pt>
                <c:pt idx="1000">
                  <c:v>4037.2689999999998</c:v>
                </c:pt>
                <c:pt idx="1001">
                  <c:v>4039.7469999999998</c:v>
                </c:pt>
                <c:pt idx="1002">
                  <c:v>4042.2240000000002</c:v>
                </c:pt>
                <c:pt idx="1003">
                  <c:v>4044.6990000000001</c:v>
                </c:pt>
                <c:pt idx="1004">
                  <c:v>4047.172</c:v>
                </c:pt>
                <c:pt idx="1005">
                  <c:v>4049.643</c:v>
                </c:pt>
                <c:pt idx="1006">
                  <c:v>4052.1120000000001</c:v>
                </c:pt>
                <c:pt idx="1007">
                  <c:v>4054.58</c:v>
                </c:pt>
                <c:pt idx="1008">
                  <c:v>4057.0459999999998</c:v>
                </c:pt>
                <c:pt idx="1009">
                  <c:v>4059.51</c:v>
                </c:pt>
                <c:pt idx="1010">
                  <c:v>4061.9720000000002</c:v>
                </c:pt>
                <c:pt idx="1011">
                  <c:v>4064.4319999999998</c:v>
                </c:pt>
                <c:pt idx="1012">
                  <c:v>4066.8910000000001</c:v>
                </c:pt>
                <c:pt idx="1013">
                  <c:v>4069.348</c:v>
                </c:pt>
                <c:pt idx="1014">
                  <c:v>4071.8029999999999</c:v>
                </c:pt>
                <c:pt idx="1015">
                  <c:v>4074.2559999999999</c:v>
                </c:pt>
                <c:pt idx="1016">
                  <c:v>4076.7080000000001</c:v>
                </c:pt>
                <c:pt idx="1017">
                  <c:v>4079.1579999999999</c:v>
                </c:pt>
                <c:pt idx="1018">
                  <c:v>4081.6060000000002</c:v>
                </c:pt>
                <c:pt idx="1019">
                  <c:v>4084.0520000000001</c:v>
                </c:pt>
                <c:pt idx="1020">
                  <c:v>4086.4969999999998</c:v>
                </c:pt>
                <c:pt idx="1021">
                  <c:v>4088.9389999999999</c:v>
                </c:pt>
                <c:pt idx="1022">
                  <c:v>4091.38</c:v>
                </c:pt>
                <c:pt idx="1023">
                  <c:v>4093.819</c:v>
                </c:pt>
                <c:pt idx="1024">
                  <c:v>4096.2569999999996</c:v>
                </c:pt>
                <c:pt idx="1025">
                  <c:v>4098.6930000000002</c:v>
                </c:pt>
                <c:pt idx="1026">
                  <c:v>4101.1270000000004</c:v>
                </c:pt>
                <c:pt idx="1027">
                  <c:v>4103.5590000000002</c:v>
                </c:pt>
                <c:pt idx="1028">
                  <c:v>4105.9889999999996</c:v>
                </c:pt>
                <c:pt idx="1029">
                  <c:v>4108.4179999999997</c:v>
                </c:pt>
                <c:pt idx="1030">
                  <c:v>4110.8450000000003</c:v>
                </c:pt>
                <c:pt idx="1031">
                  <c:v>4113.2700000000004</c:v>
                </c:pt>
                <c:pt idx="1032">
                  <c:v>4115.6940000000004</c:v>
                </c:pt>
                <c:pt idx="1033">
                  <c:v>4118.1149999999998</c:v>
                </c:pt>
                <c:pt idx="1034">
                  <c:v>4120.5349999999999</c:v>
                </c:pt>
                <c:pt idx="1035">
                  <c:v>4122.9539999999997</c:v>
                </c:pt>
                <c:pt idx="1036">
                  <c:v>4125.37</c:v>
                </c:pt>
                <c:pt idx="1037">
                  <c:v>4127.7849999999999</c:v>
                </c:pt>
                <c:pt idx="1038">
                  <c:v>4130.1980000000003</c:v>
                </c:pt>
                <c:pt idx="1039">
                  <c:v>4132.6090000000004</c:v>
                </c:pt>
                <c:pt idx="1040">
                  <c:v>4135.0190000000002</c:v>
                </c:pt>
                <c:pt idx="1041">
                  <c:v>4137.4269999999997</c:v>
                </c:pt>
                <c:pt idx="1042">
                  <c:v>4139.8329999999996</c:v>
                </c:pt>
                <c:pt idx="1043">
                  <c:v>4142.2370000000001</c:v>
                </c:pt>
              </c:numCache>
            </c:numRef>
          </c:xVal>
          <c:yVal>
            <c:numRef>
              <c:f>גיליון1!$G$17:$ANJ$17</c:f>
              <c:numCache>
                <c:formatCode>General</c:formatCode>
                <c:ptCount val="1044"/>
                <c:pt idx="0">
                  <c:v>-144.71</c:v>
                </c:pt>
                <c:pt idx="1">
                  <c:v>20.29</c:v>
                </c:pt>
                <c:pt idx="2">
                  <c:v>520.96</c:v>
                </c:pt>
                <c:pt idx="3">
                  <c:v>2104.29</c:v>
                </c:pt>
                <c:pt idx="4">
                  <c:v>5952.29</c:v>
                </c:pt>
                <c:pt idx="5">
                  <c:v>12501.62</c:v>
                </c:pt>
                <c:pt idx="6">
                  <c:v>19910.63</c:v>
                </c:pt>
                <c:pt idx="7">
                  <c:v>24648.29</c:v>
                </c:pt>
                <c:pt idx="8">
                  <c:v>25666.62</c:v>
                </c:pt>
                <c:pt idx="9">
                  <c:v>24953.96</c:v>
                </c:pt>
                <c:pt idx="10">
                  <c:v>24207.62</c:v>
                </c:pt>
                <c:pt idx="11">
                  <c:v>23712.29</c:v>
                </c:pt>
                <c:pt idx="12">
                  <c:v>23270.959999999999</c:v>
                </c:pt>
                <c:pt idx="13">
                  <c:v>22783.96</c:v>
                </c:pt>
                <c:pt idx="14">
                  <c:v>22113.62</c:v>
                </c:pt>
                <c:pt idx="15">
                  <c:v>21399.29</c:v>
                </c:pt>
                <c:pt idx="16">
                  <c:v>20625.62</c:v>
                </c:pt>
                <c:pt idx="17">
                  <c:v>19884.62</c:v>
                </c:pt>
                <c:pt idx="18">
                  <c:v>19260.63</c:v>
                </c:pt>
                <c:pt idx="19">
                  <c:v>18694.62</c:v>
                </c:pt>
                <c:pt idx="20">
                  <c:v>18201.62</c:v>
                </c:pt>
                <c:pt idx="21">
                  <c:v>17684.63</c:v>
                </c:pt>
                <c:pt idx="22">
                  <c:v>17235.29</c:v>
                </c:pt>
                <c:pt idx="23">
                  <c:v>16815.63</c:v>
                </c:pt>
                <c:pt idx="24">
                  <c:v>16378.29</c:v>
                </c:pt>
                <c:pt idx="25">
                  <c:v>15977.96</c:v>
                </c:pt>
                <c:pt idx="26">
                  <c:v>15612.62</c:v>
                </c:pt>
                <c:pt idx="27">
                  <c:v>15307.29</c:v>
                </c:pt>
                <c:pt idx="28">
                  <c:v>15065.29</c:v>
                </c:pt>
                <c:pt idx="29">
                  <c:v>14816.29</c:v>
                </c:pt>
                <c:pt idx="30">
                  <c:v>14726.29</c:v>
                </c:pt>
                <c:pt idx="31">
                  <c:v>14601.96</c:v>
                </c:pt>
                <c:pt idx="32">
                  <c:v>14470.96</c:v>
                </c:pt>
                <c:pt idx="33">
                  <c:v>14374.62</c:v>
                </c:pt>
                <c:pt idx="34">
                  <c:v>14282.62</c:v>
                </c:pt>
                <c:pt idx="35">
                  <c:v>14263.96</c:v>
                </c:pt>
                <c:pt idx="36">
                  <c:v>14217.29</c:v>
                </c:pt>
                <c:pt idx="37">
                  <c:v>14212.62</c:v>
                </c:pt>
                <c:pt idx="38">
                  <c:v>14232.96</c:v>
                </c:pt>
                <c:pt idx="39">
                  <c:v>14294.62</c:v>
                </c:pt>
                <c:pt idx="40">
                  <c:v>14275.62</c:v>
                </c:pt>
                <c:pt idx="41">
                  <c:v>14339.62</c:v>
                </c:pt>
                <c:pt idx="42">
                  <c:v>14352.96</c:v>
                </c:pt>
                <c:pt idx="43">
                  <c:v>14408.62</c:v>
                </c:pt>
                <c:pt idx="44">
                  <c:v>14413.96</c:v>
                </c:pt>
                <c:pt idx="45">
                  <c:v>14421.62</c:v>
                </c:pt>
                <c:pt idx="46">
                  <c:v>14424.96</c:v>
                </c:pt>
                <c:pt idx="47">
                  <c:v>14424.29</c:v>
                </c:pt>
                <c:pt idx="48">
                  <c:v>14382.62</c:v>
                </c:pt>
                <c:pt idx="49">
                  <c:v>14359.96</c:v>
                </c:pt>
                <c:pt idx="50">
                  <c:v>14287.96</c:v>
                </c:pt>
                <c:pt idx="51">
                  <c:v>14225.29</c:v>
                </c:pt>
                <c:pt idx="52">
                  <c:v>14167.29</c:v>
                </c:pt>
                <c:pt idx="53">
                  <c:v>14128.96</c:v>
                </c:pt>
                <c:pt idx="54">
                  <c:v>13996.29</c:v>
                </c:pt>
                <c:pt idx="55">
                  <c:v>14014.96</c:v>
                </c:pt>
                <c:pt idx="56">
                  <c:v>13941.29</c:v>
                </c:pt>
                <c:pt idx="57">
                  <c:v>13850.96</c:v>
                </c:pt>
                <c:pt idx="58">
                  <c:v>13717.96</c:v>
                </c:pt>
                <c:pt idx="59">
                  <c:v>13573.29</c:v>
                </c:pt>
                <c:pt idx="60">
                  <c:v>13335.62</c:v>
                </c:pt>
                <c:pt idx="61">
                  <c:v>13167.29</c:v>
                </c:pt>
                <c:pt idx="62">
                  <c:v>13027.29</c:v>
                </c:pt>
                <c:pt idx="63">
                  <c:v>12884.29</c:v>
                </c:pt>
                <c:pt idx="64">
                  <c:v>12785.29</c:v>
                </c:pt>
                <c:pt idx="65">
                  <c:v>12707.62</c:v>
                </c:pt>
                <c:pt idx="66">
                  <c:v>12621.96</c:v>
                </c:pt>
                <c:pt idx="67">
                  <c:v>12603.29</c:v>
                </c:pt>
                <c:pt idx="68">
                  <c:v>12572.29</c:v>
                </c:pt>
                <c:pt idx="69">
                  <c:v>12509.29</c:v>
                </c:pt>
                <c:pt idx="70">
                  <c:v>12508.29</c:v>
                </c:pt>
                <c:pt idx="71">
                  <c:v>12422.29</c:v>
                </c:pt>
                <c:pt idx="72">
                  <c:v>12409.29</c:v>
                </c:pt>
                <c:pt idx="73">
                  <c:v>12323.62</c:v>
                </c:pt>
                <c:pt idx="74">
                  <c:v>12257.62</c:v>
                </c:pt>
                <c:pt idx="75">
                  <c:v>12219.29</c:v>
                </c:pt>
                <c:pt idx="76">
                  <c:v>12148.29</c:v>
                </c:pt>
                <c:pt idx="77">
                  <c:v>12096.62</c:v>
                </c:pt>
                <c:pt idx="78">
                  <c:v>11967.62</c:v>
                </c:pt>
                <c:pt idx="79">
                  <c:v>11891.96</c:v>
                </c:pt>
                <c:pt idx="80">
                  <c:v>11792.62</c:v>
                </c:pt>
                <c:pt idx="81">
                  <c:v>11743.96</c:v>
                </c:pt>
                <c:pt idx="82">
                  <c:v>11642.29</c:v>
                </c:pt>
                <c:pt idx="83">
                  <c:v>11625.62</c:v>
                </c:pt>
                <c:pt idx="84">
                  <c:v>11546.96</c:v>
                </c:pt>
                <c:pt idx="85">
                  <c:v>11535.29</c:v>
                </c:pt>
                <c:pt idx="86">
                  <c:v>11492.29</c:v>
                </c:pt>
                <c:pt idx="87">
                  <c:v>11465.62</c:v>
                </c:pt>
                <c:pt idx="88">
                  <c:v>11440.62</c:v>
                </c:pt>
                <c:pt idx="89">
                  <c:v>11447.29</c:v>
                </c:pt>
                <c:pt idx="90">
                  <c:v>11413.96</c:v>
                </c:pt>
                <c:pt idx="91">
                  <c:v>11380.96</c:v>
                </c:pt>
                <c:pt idx="92">
                  <c:v>11358.29</c:v>
                </c:pt>
                <c:pt idx="93">
                  <c:v>11349.29</c:v>
                </c:pt>
                <c:pt idx="94">
                  <c:v>11283.29</c:v>
                </c:pt>
                <c:pt idx="95">
                  <c:v>11251.62</c:v>
                </c:pt>
                <c:pt idx="96">
                  <c:v>11183.96</c:v>
                </c:pt>
                <c:pt idx="97">
                  <c:v>11129.96</c:v>
                </c:pt>
                <c:pt idx="98">
                  <c:v>11084.62</c:v>
                </c:pt>
                <c:pt idx="99">
                  <c:v>11045.62</c:v>
                </c:pt>
                <c:pt idx="100">
                  <c:v>11052.96</c:v>
                </c:pt>
                <c:pt idx="101">
                  <c:v>10999.62</c:v>
                </c:pt>
                <c:pt idx="102">
                  <c:v>10984.96</c:v>
                </c:pt>
                <c:pt idx="103">
                  <c:v>10980.96</c:v>
                </c:pt>
                <c:pt idx="104">
                  <c:v>11009.96</c:v>
                </c:pt>
                <c:pt idx="105">
                  <c:v>10996.62</c:v>
                </c:pt>
                <c:pt idx="106">
                  <c:v>10985.96</c:v>
                </c:pt>
                <c:pt idx="107">
                  <c:v>11029.29</c:v>
                </c:pt>
                <c:pt idx="108">
                  <c:v>11051.62</c:v>
                </c:pt>
                <c:pt idx="109">
                  <c:v>11025.62</c:v>
                </c:pt>
                <c:pt idx="110">
                  <c:v>11044.62</c:v>
                </c:pt>
                <c:pt idx="111">
                  <c:v>11037.96</c:v>
                </c:pt>
                <c:pt idx="112">
                  <c:v>10978.96</c:v>
                </c:pt>
                <c:pt idx="113">
                  <c:v>10937.62</c:v>
                </c:pt>
                <c:pt idx="114">
                  <c:v>10831.29</c:v>
                </c:pt>
                <c:pt idx="115">
                  <c:v>10808.62</c:v>
                </c:pt>
                <c:pt idx="116">
                  <c:v>10732.96</c:v>
                </c:pt>
                <c:pt idx="117">
                  <c:v>10674.29</c:v>
                </c:pt>
                <c:pt idx="118">
                  <c:v>10658.29</c:v>
                </c:pt>
                <c:pt idx="119">
                  <c:v>10618.96</c:v>
                </c:pt>
                <c:pt idx="120">
                  <c:v>10616.29</c:v>
                </c:pt>
                <c:pt idx="121">
                  <c:v>10641.62</c:v>
                </c:pt>
                <c:pt idx="122">
                  <c:v>10635.62</c:v>
                </c:pt>
                <c:pt idx="123">
                  <c:v>10671.29</c:v>
                </c:pt>
                <c:pt idx="124">
                  <c:v>10692.62</c:v>
                </c:pt>
                <c:pt idx="125">
                  <c:v>10769.62</c:v>
                </c:pt>
                <c:pt idx="126">
                  <c:v>10887.29</c:v>
                </c:pt>
                <c:pt idx="127">
                  <c:v>11052.96</c:v>
                </c:pt>
                <c:pt idx="128">
                  <c:v>11196.29</c:v>
                </c:pt>
                <c:pt idx="129">
                  <c:v>11042.29</c:v>
                </c:pt>
                <c:pt idx="130">
                  <c:v>10698.62</c:v>
                </c:pt>
                <c:pt idx="131">
                  <c:v>10331.620000000001</c:v>
                </c:pt>
                <c:pt idx="132">
                  <c:v>10149.620000000001</c:v>
                </c:pt>
                <c:pt idx="133">
                  <c:v>10021.290000000001</c:v>
                </c:pt>
                <c:pt idx="134">
                  <c:v>9944.9599999999991</c:v>
                </c:pt>
                <c:pt idx="135">
                  <c:v>9938.9599999999991</c:v>
                </c:pt>
                <c:pt idx="136">
                  <c:v>9982.2900000000009</c:v>
                </c:pt>
                <c:pt idx="137">
                  <c:v>9991.6200000000008</c:v>
                </c:pt>
                <c:pt idx="138">
                  <c:v>10005.290000000001</c:v>
                </c:pt>
                <c:pt idx="139">
                  <c:v>10017.290000000001</c:v>
                </c:pt>
                <c:pt idx="140">
                  <c:v>9985.2900000000009</c:v>
                </c:pt>
                <c:pt idx="141">
                  <c:v>9972.2900000000009</c:v>
                </c:pt>
                <c:pt idx="142">
                  <c:v>9917.2900000000009</c:v>
                </c:pt>
                <c:pt idx="143">
                  <c:v>9824.9599999999991</c:v>
                </c:pt>
                <c:pt idx="144">
                  <c:v>9735.9599999999991</c:v>
                </c:pt>
                <c:pt idx="145">
                  <c:v>9628.6200000000008</c:v>
                </c:pt>
                <c:pt idx="146">
                  <c:v>9514.6200000000008</c:v>
                </c:pt>
                <c:pt idx="147">
                  <c:v>9430.9599999999991</c:v>
                </c:pt>
                <c:pt idx="148">
                  <c:v>9448.2900000000009</c:v>
                </c:pt>
                <c:pt idx="149">
                  <c:v>9475.6200000000008</c:v>
                </c:pt>
                <c:pt idx="150">
                  <c:v>9524.6200000000008</c:v>
                </c:pt>
                <c:pt idx="151">
                  <c:v>9626.9599999999991</c:v>
                </c:pt>
                <c:pt idx="152">
                  <c:v>9688.9599999999991</c:v>
                </c:pt>
                <c:pt idx="153">
                  <c:v>9823.6200000000008</c:v>
                </c:pt>
                <c:pt idx="154">
                  <c:v>9967.2900000000009</c:v>
                </c:pt>
                <c:pt idx="155">
                  <c:v>9988.9599999999991</c:v>
                </c:pt>
                <c:pt idx="156">
                  <c:v>10043.959999999999</c:v>
                </c:pt>
                <c:pt idx="157">
                  <c:v>10062.620000000001</c:v>
                </c:pt>
                <c:pt idx="158">
                  <c:v>10056.290000000001</c:v>
                </c:pt>
                <c:pt idx="159">
                  <c:v>10082.620000000001</c:v>
                </c:pt>
                <c:pt idx="160">
                  <c:v>10018.290000000001</c:v>
                </c:pt>
                <c:pt idx="161">
                  <c:v>9973.6200000000008</c:v>
                </c:pt>
                <c:pt idx="162">
                  <c:v>9846.9599999999991</c:v>
                </c:pt>
                <c:pt idx="163">
                  <c:v>9746.2900000000009</c:v>
                </c:pt>
                <c:pt idx="164">
                  <c:v>9712.9599999999991</c:v>
                </c:pt>
                <c:pt idx="165">
                  <c:v>9761.2900000000009</c:v>
                </c:pt>
                <c:pt idx="166">
                  <c:v>9848.6200000000008</c:v>
                </c:pt>
                <c:pt idx="167">
                  <c:v>9967.9599999999991</c:v>
                </c:pt>
                <c:pt idx="168">
                  <c:v>10064.620000000001</c:v>
                </c:pt>
                <c:pt idx="169">
                  <c:v>10145.290000000001</c:v>
                </c:pt>
                <c:pt idx="170">
                  <c:v>10188.959999999999</c:v>
                </c:pt>
                <c:pt idx="171">
                  <c:v>10145.290000000001</c:v>
                </c:pt>
                <c:pt idx="172">
                  <c:v>10063.620000000001</c:v>
                </c:pt>
                <c:pt idx="173">
                  <c:v>9959.6200000000008</c:v>
                </c:pt>
                <c:pt idx="174">
                  <c:v>9851.6200000000008</c:v>
                </c:pt>
                <c:pt idx="175">
                  <c:v>9735.2900000000009</c:v>
                </c:pt>
                <c:pt idx="176">
                  <c:v>9675.6200000000008</c:v>
                </c:pt>
                <c:pt idx="177">
                  <c:v>9596.9599999999991</c:v>
                </c:pt>
                <c:pt idx="178">
                  <c:v>9579.9599999999991</c:v>
                </c:pt>
                <c:pt idx="179">
                  <c:v>9559.2900000000009</c:v>
                </c:pt>
                <c:pt idx="180">
                  <c:v>9570.2900000000009</c:v>
                </c:pt>
                <c:pt idx="181">
                  <c:v>9672.9599999999991</c:v>
                </c:pt>
                <c:pt idx="182">
                  <c:v>9710.9599999999991</c:v>
                </c:pt>
                <c:pt idx="183">
                  <c:v>9747.9599999999991</c:v>
                </c:pt>
                <c:pt idx="184">
                  <c:v>9775.6200000000008</c:v>
                </c:pt>
                <c:pt idx="185">
                  <c:v>9770.9599999999991</c:v>
                </c:pt>
                <c:pt idx="186">
                  <c:v>9738.6200000000008</c:v>
                </c:pt>
                <c:pt idx="187">
                  <c:v>9685.6200000000008</c:v>
                </c:pt>
                <c:pt idx="188">
                  <c:v>9613.6200000000008</c:v>
                </c:pt>
                <c:pt idx="189">
                  <c:v>9621.2900000000009</c:v>
                </c:pt>
                <c:pt idx="190">
                  <c:v>9592.2900000000009</c:v>
                </c:pt>
                <c:pt idx="191">
                  <c:v>9621.9599999999991</c:v>
                </c:pt>
                <c:pt idx="192">
                  <c:v>9680.6200000000008</c:v>
                </c:pt>
                <c:pt idx="193">
                  <c:v>9718.6200000000008</c:v>
                </c:pt>
                <c:pt idx="194">
                  <c:v>9812.6200000000008</c:v>
                </c:pt>
                <c:pt idx="195">
                  <c:v>9905.2900000000009</c:v>
                </c:pt>
                <c:pt idx="196">
                  <c:v>10001.620000000001</c:v>
                </c:pt>
                <c:pt idx="197">
                  <c:v>10009.290000000001</c:v>
                </c:pt>
                <c:pt idx="198">
                  <c:v>10037.959999999999</c:v>
                </c:pt>
                <c:pt idx="199">
                  <c:v>10018.959999999999</c:v>
                </c:pt>
                <c:pt idx="200">
                  <c:v>9987.2900000000009</c:v>
                </c:pt>
                <c:pt idx="201">
                  <c:v>9869.9599999999991</c:v>
                </c:pt>
                <c:pt idx="202">
                  <c:v>9803.9599999999991</c:v>
                </c:pt>
                <c:pt idx="203">
                  <c:v>9638.9599999999991</c:v>
                </c:pt>
                <c:pt idx="204">
                  <c:v>9527.6200000000008</c:v>
                </c:pt>
                <c:pt idx="205">
                  <c:v>9494.9599999999991</c:v>
                </c:pt>
                <c:pt idx="206">
                  <c:v>9475.2900000000009</c:v>
                </c:pt>
                <c:pt idx="207">
                  <c:v>9473.2900000000009</c:v>
                </c:pt>
                <c:pt idx="208">
                  <c:v>9542.2900000000009</c:v>
                </c:pt>
                <c:pt idx="209">
                  <c:v>9508.2900000000009</c:v>
                </c:pt>
                <c:pt idx="210">
                  <c:v>9615.6200000000008</c:v>
                </c:pt>
                <c:pt idx="211">
                  <c:v>9678.2900000000009</c:v>
                </c:pt>
                <c:pt idx="212">
                  <c:v>9707.6200000000008</c:v>
                </c:pt>
                <c:pt idx="213">
                  <c:v>9739.6200000000008</c:v>
                </c:pt>
                <c:pt idx="214">
                  <c:v>9763.2900000000009</c:v>
                </c:pt>
                <c:pt idx="215">
                  <c:v>9739.6200000000008</c:v>
                </c:pt>
                <c:pt idx="216">
                  <c:v>9666.6200000000008</c:v>
                </c:pt>
                <c:pt idx="217">
                  <c:v>9543.6200000000008</c:v>
                </c:pt>
                <c:pt idx="218">
                  <c:v>9430.6200000000008</c:v>
                </c:pt>
                <c:pt idx="219">
                  <c:v>9338.9599999999991</c:v>
                </c:pt>
                <c:pt idx="220">
                  <c:v>9223.6200000000008</c:v>
                </c:pt>
                <c:pt idx="221">
                  <c:v>9154.2900000000009</c:v>
                </c:pt>
                <c:pt idx="222">
                  <c:v>9134.2900000000009</c:v>
                </c:pt>
                <c:pt idx="223">
                  <c:v>9148.2900000000009</c:v>
                </c:pt>
                <c:pt idx="224">
                  <c:v>9151.6200000000008</c:v>
                </c:pt>
                <c:pt idx="225">
                  <c:v>9174.6200000000008</c:v>
                </c:pt>
                <c:pt idx="226">
                  <c:v>9214.6200000000008</c:v>
                </c:pt>
                <c:pt idx="227">
                  <c:v>9270.2900000000009</c:v>
                </c:pt>
                <c:pt idx="228">
                  <c:v>9233.2900000000009</c:v>
                </c:pt>
                <c:pt idx="229">
                  <c:v>9210.9599999999991</c:v>
                </c:pt>
                <c:pt idx="230">
                  <c:v>9171.6200000000008</c:v>
                </c:pt>
                <c:pt idx="231">
                  <c:v>9071.9599999999991</c:v>
                </c:pt>
                <c:pt idx="232">
                  <c:v>8955.6200000000008</c:v>
                </c:pt>
                <c:pt idx="233">
                  <c:v>8860.9599999999991</c:v>
                </c:pt>
                <c:pt idx="234">
                  <c:v>8828.6200000000008</c:v>
                </c:pt>
                <c:pt idx="235">
                  <c:v>8830.2900000000009</c:v>
                </c:pt>
                <c:pt idx="236">
                  <c:v>8830.2900000000009</c:v>
                </c:pt>
                <c:pt idx="237">
                  <c:v>8891.9599999999991</c:v>
                </c:pt>
                <c:pt idx="238">
                  <c:v>8979.6200000000008</c:v>
                </c:pt>
                <c:pt idx="239">
                  <c:v>9092.6200000000008</c:v>
                </c:pt>
                <c:pt idx="240">
                  <c:v>9200.2900000000009</c:v>
                </c:pt>
                <c:pt idx="241">
                  <c:v>9273.9599999999991</c:v>
                </c:pt>
                <c:pt idx="242">
                  <c:v>9381.2900000000009</c:v>
                </c:pt>
                <c:pt idx="243">
                  <c:v>9499.9599999999991</c:v>
                </c:pt>
                <c:pt idx="244">
                  <c:v>9562.2900000000009</c:v>
                </c:pt>
                <c:pt idx="245">
                  <c:v>9505.9599999999991</c:v>
                </c:pt>
                <c:pt idx="246">
                  <c:v>9319.2900000000009</c:v>
                </c:pt>
                <c:pt idx="247">
                  <c:v>9177.6200000000008</c:v>
                </c:pt>
                <c:pt idx="248">
                  <c:v>9080.9599999999991</c:v>
                </c:pt>
                <c:pt idx="249">
                  <c:v>9065.6200000000008</c:v>
                </c:pt>
                <c:pt idx="250">
                  <c:v>9040.6200000000008</c:v>
                </c:pt>
                <c:pt idx="251">
                  <c:v>9080.2900000000009</c:v>
                </c:pt>
                <c:pt idx="252">
                  <c:v>9132.9599999999991</c:v>
                </c:pt>
                <c:pt idx="253">
                  <c:v>9146.2900000000009</c:v>
                </c:pt>
                <c:pt idx="254">
                  <c:v>9224.2900000000009</c:v>
                </c:pt>
                <c:pt idx="255">
                  <c:v>9309.6200000000008</c:v>
                </c:pt>
                <c:pt idx="256">
                  <c:v>9395.9599999999991</c:v>
                </c:pt>
                <c:pt idx="257">
                  <c:v>9477.6200000000008</c:v>
                </c:pt>
                <c:pt idx="258">
                  <c:v>9511.6200000000008</c:v>
                </c:pt>
                <c:pt idx="259">
                  <c:v>9548.9599999999991</c:v>
                </c:pt>
                <c:pt idx="260">
                  <c:v>9482.9599999999991</c:v>
                </c:pt>
                <c:pt idx="261">
                  <c:v>9461.2900000000009</c:v>
                </c:pt>
                <c:pt idx="262">
                  <c:v>9448.6200000000008</c:v>
                </c:pt>
                <c:pt idx="263">
                  <c:v>9387.6200000000008</c:v>
                </c:pt>
                <c:pt idx="264">
                  <c:v>9361.9599999999991</c:v>
                </c:pt>
                <c:pt idx="265">
                  <c:v>9383.2900000000009</c:v>
                </c:pt>
                <c:pt idx="266">
                  <c:v>9428.2900000000009</c:v>
                </c:pt>
                <c:pt idx="267">
                  <c:v>9425.6200000000008</c:v>
                </c:pt>
                <c:pt idx="268">
                  <c:v>9460.9599999999991</c:v>
                </c:pt>
                <c:pt idx="269">
                  <c:v>9560.9599999999991</c:v>
                </c:pt>
                <c:pt idx="270">
                  <c:v>9679.6200000000008</c:v>
                </c:pt>
                <c:pt idx="271">
                  <c:v>9773.6200000000008</c:v>
                </c:pt>
                <c:pt idx="272">
                  <c:v>9847.9599999999991</c:v>
                </c:pt>
                <c:pt idx="273">
                  <c:v>9926.2900000000009</c:v>
                </c:pt>
                <c:pt idx="274">
                  <c:v>9957.6200000000008</c:v>
                </c:pt>
                <c:pt idx="275">
                  <c:v>9999.6200000000008</c:v>
                </c:pt>
                <c:pt idx="276">
                  <c:v>9951.9599999999991</c:v>
                </c:pt>
                <c:pt idx="277">
                  <c:v>9949.2900000000009</c:v>
                </c:pt>
                <c:pt idx="278">
                  <c:v>9991.6200000000008</c:v>
                </c:pt>
                <c:pt idx="279">
                  <c:v>10031.959999999999</c:v>
                </c:pt>
                <c:pt idx="280">
                  <c:v>10122.620000000001</c:v>
                </c:pt>
                <c:pt idx="281">
                  <c:v>10209.620000000001</c:v>
                </c:pt>
                <c:pt idx="282">
                  <c:v>10334.620000000001</c:v>
                </c:pt>
                <c:pt idx="283">
                  <c:v>10426.620000000001</c:v>
                </c:pt>
                <c:pt idx="284">
                  <c:v>10554.96</c:v>
                </c:pt>
                <c:pt idx="285">
                  <c:v>10648.29</c:v>
                </c:pt>
                <c:pt idx="286">
                  <c:v>10709.62</c:v>
                </c:pt>
                <c:pt idx="287">
                  <c:v>10760.29</c:v>
                </c:pt>
                <c:pt idx="288">
                  <c:v>10701.96</c:v>
                </c:pt>
                <c:pt idx="289">
                  <c:v>10643.96</c:v>
                </c:pt>
                <c:pt idx="290">
                  <c:v>10484.959999999999</c:v>
                </c:pt>
                <c:pt idx="291">
                  <c:v>10321.959999999999</c:v>
                </c:pt>
                <c:pt idx="292">
                  <c:v>10105.290000000001</c:v>
                </c:pt>
                <c:pt idx="293">
                  <c:v>9868.2900000000009</c:v>
                </c:pt>
                <c:pt idx="294">
                  <c:v>9627.9599999999991</c:v>
                </c:pt>
                <c:pt idx="295">
                  <c:v>9387.9599999999991</c:v>
                </c:pt>
                <c:pt idx="296">
                  <c:v>9151.6200000000008</c:v>
                </c:pt>
                <c:pt idx="297">
                  <c:v>8986.2900000000009</c:v>
                </c:pt>
                <c:pt idx="298">
                  <c:v>8836.2900000000009</c:v>
                </c:pt>
                <c:pt idx="299">
                  <c:v>8729.9599999999991</c:v>
                </c:pt>
                <c:pt idx="300">
                  <c:v>8623.2900000000009</c:v>
                </c:pt>
                <c:pt idx="301">
                  <c:v>8529.9599999999991</c:v>
                </c:pt>
                <c:pt idx="302">
                  <c:v>8449.6200000000008</c:v>
                </c:pt>
                <c:pt idx="303">
                  <c:v>8355.6200000000008</c:v>
                </c:pt>
                <c:pt idx="304">
                  <c:v>8218.9599999999991</c:v>
                </c:pt>
                <c:pt idx="305">
                  <c:v>8145.29</c:v>
                </c:pt>
                <c:pt idx="306">
                  <c:v>7940.29</c:v>
                </c:pt>
                <c:pt idx="307">
                  <c:v>7805.29</c:v>
                </c:pt>
                <c:pt idx="308">
                  <c:v>7662.29</c:v>
                </c:pt>
                <c:pt idx="309">
                  <c:v>7518.29</c:v>
                </c:pt>
                <c:pt idx="310">
                  <c:v>7406.62</c:v>
                </c:pt>
                <c:pt idx="311">
                  <c:v>7305.29</c:v>
                </c:pt>
                <c:pt idx="312">
                  <c:v>7269.62</c:v>
                </c:pt>
                <c:pt idx="313">
                  <c:v>7238.62</c:v>
                </c:pt>
                <c:pt idx="314">
                  <c:v>7225.29</c:v>
                </c:pt>
                <c:pt idx="315">
                  <c:v>7256.96</c:v>
                </c:pt>
                <c:pt idx="316">
                  <c:v>7267.96</c:v>
                </c:pt>
                <c:pt idx="317">
                  <c:v>7332.29</c:v>
                </c:pt>
                <c:pt idx="318">
                  <c:v>7377.62</c:v>
                </c:pt>
                <c:pt idx="319">
                  <c:v>7418.29</c:v>
                </c:pt>
                <c:pt idx="320">
                  <c:v>7449.29</c:v>
                </c:pt>
                <c:pt idx="321">
                  <c:v>7425.96</c:v>
                </c:pt>
                <c:pt idx="322">
                  <c:v>7331.96</c:v>
                </c:pt>
                <c:pt idx="323">
                  <c:v>7337.29</c:v>
                </c:pt>
                <c:pt idx="324">
                  <c:v>7183.29</c:v>
                </c:pt>
                <c:pt idx="325">
                  <c:v>7114.29</c:v>
                </c:pt>
                <c:pt idx="326">
                  <c:v>7017.29</c:v>
                </c:pt>
                <c:pt idx="327">
                  <c:v>6953.29</c:v>
                </c:pt>
                <c:pt idx="328">
                  <c:v>6891.29</c:v>
                </c:pt>
                <c:pt idx="329">
                  <c:v>6879.29</c:v>
                </c:pt>
                <c:pt idx="330">
                  <c:v>6855.29</c:v>
                </c:pt>
                <c:pt idx="331">
                  <c:v>6878.96</c:v>
                </c:pt>
                <c:pt idx="332">
                  <c:v>6882.96</c:v>
                </c:pt>
                <c:pt idx="333">
                  <c:v>6901.96</c:v>
                </c:pt>
                <c:pt idx="334">
                  <c:v>6934.96</c:v>
                </c:pt>
                <c:pt idx="335">
                  <c:v>6955.29</c:v>
                </c:pt>
                <c:pt idx="336">
                  <c:v>6976.96</c:v>
                </c:pt>
                <c:pt idx="337">
                  <c:v>7004.96</c:v>
                </c:pt>
                <c:pt idx="338">
                  <c:v>7023.62</c:v>
                </c:pt>
                <c:pt idx="339">
                  <c:v>7014.62</c:v>
                </c:pt>
                <c:pt idx="340">
                  <c:v>7003.29</c:v>
                </c:pt>
                <c:pt idx="341">
                  <c:v>6982.62</c:v>
                </c:pt>
                <c:pt idx="342">
                  <c:v>6953.62</c:v>
                </c:pt>
                <c:pt idx="343">
                  <c:v>6945.29</c:v>
                </c:pt>
                <c:pt idx="344">
                  <c:v>6919.62</c:v>
                </c:pt>
                <c:pt idx="345">
                  <c:v>6933.62</c:v>
                </c:pt>
                <c:pt idx="346">
                  <c:v>6932.62</c:v>
                </c:pt>
                <c:pt idx="347">
                  <c:v>6924.62</c:v>
                </c:pt>
                <c:pt idx="348">
                  <c:v>6955.29</c:v>
                </c:pt>
                <c:pt idx="349">
                  <c:v>6948.96</c:v>
                </c:pt>
                <c:pt idx="350">
                  <c:v>6998.62</c:v>
                </c:pt>
                <c:pt idx="351">
                  <c:v>7022.96</c:v>
                </c:pt>
                <c:pt idx="352">
                  <c:v>7043.29</c:v>
                </c:pt>
                <c:pt idx="353">
                  <c:v>7104.96</c:v>
                </c:pt>
                <c:pt idx="354">
                  <c:v>7082.29</c:v>
                </c:pt>
                <c:pt idx="355">
                  <c:v>7077.29</c:v>
                </c:pt>
                <c:pt idx="356">
                  <c:v>7063.62</c:v>
                </c:pt>
                <c:pt idx="357">
                  <c:v>6986.29</c:v>
                </c:pt>
                <c:pt idx="358">
                  <c:v>6898.96</c:v>
                </c:pt>
                <c:pt idx="359">
                  <c:v>6847.96</c:v>
                </c:pt>
                <c:pt idx="360">
                  <c:v>6770.29</c:v>
                </c:pt>
                <c:pt idx="361">
                  <c:v>6713.29</c:v>
                </c:pt>
                <c:pt idx="362">
                  <c:v>6692.62</c:v>
                </c:pt>
                <c:pt idx="363">
                  <c:v>6666.96</c:v>
                </c:pt>
                <c:pt idx="364">
                  <c:v>6660.62</c:v>
                </c:pt>
                <c:pt idx="365">
                  <c:v>6630.96</c:v>
                </c:pt>
                <c:pt idx="366">
                  <c:v>6635.29</c:v>
                </c:pt>
                <c:pt idx="367">
                  <c:v>6668.29</c:v>
                </c:pt>
                <c:pt idx="368">
                  <c:v>6708.62</c:v>
                </c:pt>
                <c:pt idx="369">
                  <c:v>6696.62</c:v>
                </c:pt>
                <c:pt idx="370">
                  <c:v>6705.96</c:v>
                </c:pt>
                <c:pt idx="371">
                  <c:v>6703.62</c:v>
                </c:pt>
                <c:pt idx="372">
                  <c:v>6673.62</c:v>
                </c:pt>
                <c:pt idx="373">
                  <c:v>6611.29</c:v>
                </c:pt>
                <c:pt idx="374">
                  <c:v>6563.96</c:v>
                </c:pt>
                <c:pt idx="375">
                  <c:v>6483.96</c:v>
                </c:pt>
                <c:pt idx="376">
                  <c:v>6455.62</c:v>
                </c:pt>
                <c:pt idx="377">
                  <c:v>6401.96</c:v>
                </c:pt>
                <c:pt idx="378">
                  <c:v>6390.62</c:v>
                </c:pt>
                <c:pt idx="379">
                  <c:v>6378.96</c:v>
                </c:pt>
                <c:pt idx="380">
                  <c:v>6391.29</c:v>
                </c:pt>
                <c:pt idx="381">
                  <c:v>6407.29</c:v>
                </c:pt>
                <c:pt idx="382">
                  <c:v>6425.62</c:v>
                </c:pt>
                <c:pt idx="383">
                  <c:v>6462.96</c:v>
                </c:pt>
                <c:pt idx="384">
                  <c:v>6458.96</c:v>
                </c:pt>
                <c:pt idx="385">
                  <c:v>6518.96</c:v>
                </c:pt>
                <c:pt idx="386">
                  <c:v>6545.96</c:v>
                </c:pt>
                <c:pt idx="387">
                  <c:v>6540.29</c:v>
                </c:pt>
                <c:pt idx="388">
                  <c:v>6571.29</c:v>
                </c:pt>
                <c:pt idx="389">
                  <c:v>6556.29</c:v>
                </c:pt>
                <c:pt idx="390">
                  <c:v>6500.29</c:v>
                </c:pt>
                <c:pt idx="391">
                  <c:v>6469.29</c:v>
                </c:pt>
                <c:pt idx="392">
                  <c:v>6431.29</c:v>
                </c:pt>
                <c:pt idx="393">
                  <c:v>6388.96</c:v>
                </c:pt>
                <c:pt idx="394">
                  <c:v>6391.62</c:v>
                </c:pt>
                <c:pt idx="395">
                  <c:v>6373.62</c:v>
                </c:pt>
                <c:pt idx="396">
                  <c:v>6352.62</c:v>
                </c:pt>
                <c:pt idx="397">
                  <c:v>6325.62</c:v>
                </c:pt>
                <c:pt idx="398">
                  <c:v>6278.62</c:v>
                </c:pt>
                <c:pt idx="399">
                  <c:v>6260.96</c:v>
                </c:pt>
                <c:pt idx="400">
                  <c:v>6264.29</c:v>
                </c:pt>
                <c:pt idx="401">
                  <c:v>6251.96</c:v>
                </c:pt>
                <c:pt idx="402">
                  <c:v>6233.96</c:v>
                </c:pt>
                <c:pt idx="403">
                  <c:v>6193.29</c:v>
                </c:pt>
                <c:pt idx="404">
                  <c:v>6170.29</c:v>
                </c:pt>
                <c:pt idx="405">
                  <c:v>6122.62</c:v>
                </c:pt>
                <c:pt idx="406">
                  <c:v>6069.62</c:v>
                </c:pt>
                <c:pt idx="407">
                  <c:v>6034.62</c:v>
                </c:pt>
                <c:pt idx="408">
                  <c:v>5920.62</c:v>
                </c:pt>
                <c:pt idx="409">
                  <c:v>5850.62</c:v>
                </c:pt>
                <c:pt idx="410">
                  <c:v>5794.96</c:v>
                </c:pt>
                <c:pt idx="411">
                  <c:v>5706.62</c:v>
                </c:pt>
                <c:pt idx="412">
                  <c:v>5668.96</c:v>
                </c:pt>
                <c:pt idx="413">
                  <c:v>5627.62</c:v>
                </c:pt>
                <c:pt idx="414">
                  <c:v>5584.29</c:v>
                </c:pt>
                <c:pt idx="415">
                  <c:v>5563.62</c:v>
                </c:pt>
                <c:pt idx="416">
                  <c:v>5537.62</c:v>
                </c:pt>
                <c:pt idx="417">
                  <c:v>5521.62</c:v>
                </c:pt>
                <c:pt idx="418">
                  <c:v>5543.62</c:v>
                </c:pt>
                <c:pt idx="419">
                  <c:v>5546.96</c:v>
                </c:pt>
                <c:pt idx="420">
                  <c:v>5522.29</c:v>
                </c:pt>
                <c:pt idx="421">
                  <c:v>5539.96</c:v>
                </c:pt>
                <c:pt idx="422">
                  <c:v>5511.29</c:v>
                </c:pt>
                <c:pt idx="423">
                  <c:v>5506.96</c:v>
                </c:pt>
                <c:pt idx="424">
                  <c:v>5475.29</c:v>
                </c:pt>
                <c:pt idx="425">
                  <c:v>5467.29</c:v>
                </c:pt>
                <c:pt idx="426">
                  <c:v>5411.62</c:v>
                </c:pt>
                <c:pt idx="427">
                  <c:v>5357.96</c:v>
                </c:pt>
                <c:pt idx="428">
                  <c:v>5317.62</c:v>
                </c:pt>
                <c:pt idx="429">
                  <c:v>5235.62</c:v>
                </c:pt>
                <c:pt idx="430">
                  <c:v>5190.62</c:v>
                </c:pt>
                <c:pt idx="431">
                  <c:v>5150.29</c:v>
                </c:pt>
                <c:pt idx="432">
                  <c:v>5068.96</c:v>
                </c:pt>
                <c:pt idx="433">
                  <c:v>5019.62</c:v>
                </c:pt>
                <c:pt idx="434">
                  <c:v>4980.96</c:v>
                </c:pt>
                <c:pt idx="435">
                  <c:v>4950.29</c:v>
                </c:pt>
                <c:pt idx="436">
                  <c:v>4900.62</c:v>
                </c:pt>
                <c:pt idx="437">
                  <c:v>4854.29</c:v>
                </c:pt>
                <c:pt idx="438">
                  <c:v>4801.62</c:v>
                </c:pt>
                <c:pt idx="439">
                  <c:v>4764.96</c:v>
                </c:pt>
                <c:pt idx="440">
                  <c:v>4737.62</c:v>
                </c:pt>
                <c:pt idx="441">
                  <c:v>4682.96</c:v>
                </c:pt>
                <c:pt idx="442">
                  <c:v>4634.62</c:v>
                </c:pt>
                <c:pt idx="443">
                  <c:v>4541.29</c:v>
                </c:pt>
                <c:pt idx="444">
                  <c:v>4509.96</c:v>
                </c:pt>
                <c:pt idx="445">
                  <c:v>4431.29</c:v>
                </c:pt>
                <c:pt idx="446">
                  <c:v>4351.96</c:v>
                </c:pt>
                <c:pt idx="447">
                  <c:v>4324.96</c:v>
                </c:pt>
                <c:pt idx="448">
                  <c:v>4273.29</c:v>
                </c:pt>
                <c:pt idx="449">
                  <c:v>4240.29</c:v>
                </c:pt>
                <c:pt idx="450">
                  <c:v>4218.62</c:v>
                </c:pt>
                <c:pt idx="451">
                  <c:v>4204.96</c:v>
                </c:pt>
                <c:pt idx="452">
                  <c:v>4159.29</c:v>
                </c:pt>
                <c:pt idx="453">
                  <c:v>4175.62</c:v>
                </c:pt>
                <c:pt idx="454">
                  <c:v>4150.62</c:v>
                </c:pt>
                <c:pt idx="455">
                  <c:v>4157.62</c:v>
                </c:pt>
                <c:pt idx="456">
                  <c:v>4159.29</c:v>
                </c:pt>
                <c:pt idx="457">
                  <c:v>4185.96</c:v>
                </c:pt>
                <c:pt idx="458">
                  <c:v>4183.29</c:v>
                </c:pt>
                <c:pt idx="459">
                  <c:v>4183.62</c:v>
                </c:pt>
                <c:pt idx="460">
                  <c:v>4196.29</c:v>
                </c:pt>
                <c:pt idx="461">
                  <c:v>4185.62</c:v>
                </c:pt>
                <c:pt idx="462">
                  <c:v>4186.96</c:v>
                </c:pt>
                <c:pt idx="463">
                  <c:v>4178.96</c:v>
                </c:pt>
                <c:pt idx="464">
                  <c:v>4130.62</c:v>
                </c:pt>
                <c:pt idx="465">
                  <c:v>4113.29</c:v>
                </c:pt>
                <c:pt idx="466">
                  <c:v>4093.29</c:v>
                </c:pt>
                <c:pt idx="467">
                  <c:v>4087.96</c:v>
                </c:pt>
                <c:pt idx="468">
                  <c:v>4069.96</c:v>
                </c:pt>
                <c:pt idx="469">
                  <c:v>4043.96</c:v>
                </c:pt>
                <c:pt idx="470">
                  <c:v>4024.96</c:v>
                </c:pt>
                <c:pt idx="471">
                  <c:v>4033.29</c:v>
                </c:pt>
                <c:pt idx="472">
                  <c:v>4043.29</c:v>
                </c:pt>
                <c:pt idx="473">
                  <c:v>4003.62</c:v>
                </c:pt>
                <c:pt idx="474">
                  <c:v>3992.96</c:v>
                </c:pt>
                <c:pt idx="475">
                  <c:v>3960.96</c:v>
                </c:pt>
                <c:pt idx="476">
                  <c:v>3956.29</c:v>
                </c:pt>
                <c:pt idx="477">
                  <c:v>3945.29</c:v>
                </c:pt>
                <c:pt idx="478">
                  <c:v>3926.96</c:v>
                </c:pt>
                <c:pt idx="479">
                  <c:v>3889.96</c:v>
                </c:pt>
                <c:pt idx="480">
                  <c:v>3903.29</c:v>
                </c:pt>
                <c:pt idx="481">
                  <c:v>3857.96</c:v>
                </c:pt>
                <c:pt idx="482">
                  <c:v>3818.62</c:v>
                </c:pt>
                <c:pt idx="483">
                  <c:v>3812.62</c:v>
                </c:pt>
                <c:pt idx="484">
                  <c:v>3776.96</c:v>
                </c:pt>
                <c:pt idx="485">
                  <c:v>3770.62</c:v>
                </c:pt>
                <c:pt idx="486">
                  <c:v>3741.29</c:v>
                </c:pt>
                <c:pt idx="487">
                  <c:v>3732.29</c:v>
                </c:pt>
                <c:pt idx="488">
                  <c:v>3727.96</c:v>
                </c:pt>
                <c:pt idx="489">
                  <c:v>3717.96</c:v>
                </c:pt>
                <c:pt idx="490">
                  <c:v>3719.96</c:v>
                </c:pt>
                <c:pt idx="491">
                  <c:v>3728.62</c:v>
                </c:pt>
                <c:pt idx="492">
                  <c:v>3736.29</c:v>
                </c:pt>
                <c:pt idx="493">
                  <c:v>3731.96</c:v>
                </c:pt>
                <c:pt idx="494">
                  <c:v>3751.62</c:v>
                </c:pt>
                <c:pt idx="495">
                  <c:v>3716.96</c:v>
                </c:pt>
                <c:pt idx="496">
                  <c:v>3727.62</c:v>
                </c:pt>
                <c:pt idx="497">
                  <c:v>3702.96</c:v>
                </c:pt>
                <c:pt idx="498">
                  <c:v>3707.62</c:v>
                </c:pt>
                <c:pt idx="499">
                  <c:v>3688.96</c:v>
                </c:pt>
                <c:pt idx="500">
                  <c:v>3665.96</c:v>
                </c:pt>
                <c:pt idx="501">
                  <c:v>3614.62</c:v>
                </c:pt>
                <c:pt idx="502">
                  <c:v>3599.96</c:v>
                </c:pt>
                <c:pt idx="503">
                  <c:v>3598.96</c:v>
                </c:pt>
                <c:pt idx="504">
                  <c:v>3564.96</c:v>
                </c:pt>
                <c:pt idx="505">
                  <c:v>3531.62</c:v>
                </c:pt>
                <c:pt idx="506">
                  <c:v>3532.29</c:v>
                </c:pt>
                <c:pt idx="507">
                  <c:v>3518.62</c:v>
                </c:pt>
                <c:pt idx="508">
                  <c:v>3517.29</c:v>
                </c:pt>
                <c:pt idx="509">
                  <c:v>3484.62</c:v>
                </c:pt>
                <c:pt idx="510">
                  <c:v>3466.29</c:v>
                </c:pt>
                <c:pt idx="511">
                  <c:v>3453.62</c:v>
                </c:pt>
                <c:pt idx="512">
                  <c:v>3454.96</c:v>
                </c:pt>
                <c:pt idx="513">
                  <c:v>3425.29</c:v>
                </c:pt>
                <c:pt idx="514">
                  <c:v>3396.96</c:v>
                </c:pt>
                <c:pt idx="515">
                  <c:v>3407.62</c:v>
                </c:pt>
                <c:pt idx="516">
                  <c:v>3381.96</c:v>
                </c:pt>
                <c:pt idx="517">
                  <c:v>3339.62</c:v>
                </c:pt>
                <c:pt idx="518">
                  <c:v>3319.62</c:v>
                </c:pt>
                <c:pt idx="519">
                  <c:v>3320.62</c:v>
                </c:pt>
                <c:pt idx="520">
                  <c:v>3296.29</c:v>
                </c:pt>
                <c:pt idx="521">
                  <c:v>3274.96</c:v>
                </c:pt>
                <c:pt idx="522">
                  <c:v>3251.29</c:v>
                </c:pt>
                <c:pt idx="523">
                  <c:v>3267.62</c:v>
                </c:pt>
                <c:pt idx="524">
                  <c:v>3251.29</c:v>
                </c:pt>
                <c:pt idx="525">
                  <c:v>3233.29</c:v>
                </c:pt>
                <c:pt idx="526">
                  <c:v>3233.29</c:v>
                </c:pt>
                <c:pt idx="527">
                  <c:v>3220.62</c:v>
                </c:pt>
                <c:pt idx="528">
                  <c:v>3202.29</c:v>
                </c:pt>
                <c:pt idx="529">
                  <c:v>3172.29</c:v>
                </c:pt>
                <c:pt idx="530">
                  <c:v>3146.29</c:v>
                </c:pt>
                <c:pt idx="531">
                  <c:v>3110.96</c:v>
                </c:pt>
                <c:pt idx="532">
                  <c:v>3077.62</c:v>
                </c:pt>
                <c:pt idx="533">
                  <c:v>3044.29</c:v>
                </c:pt>
                <c:pt idx="534">
                  <c:v>3030.96</c:v>
                </c:pt>
                <c:pt idx="535">
                  <c:v>3013.96</c:v>
                </c:pt>
                <c:pt idx="536">
                  <c:v>2945.62</c:v>
                </c:pt>
                <c:pt idx="537">
                  <c:v>2940.62</c:v>
                </c:pt>
                <c:pt idx="538">
                  <c:v>2913.96</c:v>
                </c:pt>
                <c:pt idx="539">
                  <c:v>2878.96</c:v>
                </c:pt>
                <c:pt idx="540">
                  <c:v>2862.62</c:v>
                </c:pt>
                <c:pt idx="541">
                  <c:v>2853.96</c:v>
                </c:pt>
                <c:pt idx="542">
                  <c:v>2827.29</c:v>
                </c:pt>
                <c:pt idx="543">
                  <c:v>2799.96</c:v>
                </c:pt>
                <c:pt idx="544">
                  <c:v>2790.96</c:v>
                </c:pt>
                <c:pt idx="545">
                  <c:v>2768.29</c:v>
                </c:pt>
                <c:pt idx="546">
                  <c:v>2729.29</c:v>
                </c:pt>
                <c:pt idx="547">
                  <c:v>2695.96</c:v>
                </c:pt>
                <c:pt idx="548">
                  <c:v>2668.29</c:v>
                </c:pt>
                <c:pt idx="549">
                  <c:v>2649.62</c:v>
                </c:pt>
                <c:pt idx="550">
                  <c:v>2612.62</c:v>
                </c:pt>
                <c:pt idx="551">
                  <c:v>2597.62</c:v>
                </c:pt>
                <c:pt idx="552">
                  <c:v>2566.29</c:v>
                </c:pt>
                <c:pt idx="553">
                  <c:v>2567.62</c:v>
                </c:pt>
                <c:pt idx="554">
                  <c:v>2568.29</c:v>
                </c:pt>
                <c:pt idx="555">
                  <c:v>2568.29</c:v>
                </c:pt>
                <c:pt idx="556">
                  <c:v>2572.29</c:v>
                </c:pt>
                <c:pt idx="557">
                  <c:v>2572.62</c:v>
                </c:pt>
                <c:pt idx="558">
                  <c:v>2580.62</c:v>
                </c:pt>
                <c:pt idx="559">
                  <c:v>2598.29</c:v>
                </c:pt>
                <c:pt idx="560">
                  <c:v>2617.29</c:v>
                </c:pt>
                <c:pt idx="561">
                  <c:v>2626.62</c:v>
                </c:pt>
                <c:pt idx="562">
                  <c:v>2596.96</c:v>
                </c:pt>
                <c:pt idx="563">
                  <c:v>2600.96</c:v>
                </c:pt>
                <c:pt idx="564">
                  <c:v>2592.62</c:v>
                </c:pt>
                <c:pt idx="565">
                  <c:v>2583.29</c:v>
                </c:pt>
                <c:pt idx="566">
                  <c:v>2575.29</c:v>
                </c:pt>
                <c:pt idx="567">
                  <c:v>2595.29</c:v>
                </c:pt>
                <c:pt idx="568">
                  <c:v>2533.96</c:v>
                </c:pt>
                <c:pt idx="569">
                  <c:v>2506.96</c:v>
                </c:pt>
                <c:pt idx="570">
                  <c:v>2501.96</c:v>
                </c:pt>
                <c:pt idx="571">
                  <c:v>2500.96</c:v>
                </c:pt>
                <c:pt idx="572">
                  <c:v>2460.29</c:v>
                </c:pt>
                <c:pt idx="573">
                  <c:v>2457.96</c:v>
                </c:pt>
                <c:pt idx="574">
                  <c:v>2460.29</c:v>
                </c:pt>
                <c:pt idx="575">
                  <c:v>2451.62</c:v>
                </c:pt>
                <c:pt idx="576">
                  <c:v>2451.62</c:v>
                </c:pt>
                <c:pt idx="577">
                  <c:v>2440.29</c:v>
                </c:pt>
                <c:pt idx="578">
                  <c:v>2468.62</c:v>
                </c:pt>
                <c:pt idx="579">
                  <c:v>2444.29</c:v>
                </c:pt>
                <c:pt idx="580">
                  <c:v>2421.29</c:v>
                </c:pt>
                <c:pt idx="581">
                  <c:v>2426.62</c:v>
                </c:pt>
                <c:pt idx="582">
                  <c:v>2405.62</c:v>
                </c:pt>
                <c:pt idx="583">
                  <c:v>2430.96</c:v>
                </c:pt>
                <c:pt idx="584">
                  <c:v>2416.96</c:v>
                </c:pt>
                <c:pt idx="585">
                  <c:v>2402.96</c:v>
                </c:pt>
                <c:pt idx="586">
                  <c:v>2381.62</c:v>
                </c:pt>
                <c:pt idx="587">
                  <c:v>2415.96</c:v>
                </c:pt>
                <c:pt idx="588">
                  <c:v>2386.96</c:v>
                </c:pt>
                <c:pt idx="589">
                  <c:v>2410.96</c:v>
                </c:pt>
                <c:pt idx="590">
                  <c:v>2414.96</c:v>
                </c:pt>
                <c:pt idx="591">
                  <c:v>2417.29</c:v>
                </c:pt>
                <c:pt idx="592">
                  <c:v>2424.29</c:v>
                </c:pt>
                <c:pt idx="593">
                  <c:v>2449.96</c:v>
                </c:pt>
                <c:pt idx="594">
                  <c:v>2435.96</c:v>
                </c:pt>
                <c:pt idx="595">
                  <c:v>2451.29</c:v>
                </c:pt>
                <c:pt idx="596">
                  <c:v>2506.29</c:v>
                </c:pt>
                <c:pt idx="597">
                  <c:v>2498.62</c:v>
                </c:pt>
                <c:pt idx="598">
                  <c:v>2535.96</c:v>
                </c:pt>
                <c:pt idx="599">
                  <c:v>2556.62</c:v>
                </c:pt>
                <c:pt idx="600">
                  <c:v>2577.29</c:v>
                </c:pt>
                <c:pt idx="601">
                  <c:v>2585.29</c:v>
                </c:pt>
                <c:pt idx="602">
                  <c:v>2604.96</c:v>
                </c:pt>
                <c:pt idx="603">
                  <c:v>2586.96</c:v>
                </c:pt>
                <c:pt idx="604">
                  <c:v>2589.29</c:v>
                </c:pt>
                <c:pt idx="605">
                  <c:v>2562.29</c:v>
                </c:pt>
                <c:pt idx="606">
                  <c:v>2559.29</c:v>
                </c:pt>
                <c:pt idx="607">
                  <c:v>2532.96</c:v>
                </c:pt>
                <c:pt idx="608">
                  <c:v>2544.96</c:v>
                </c:pt>
                <c:pt idx="609">
                  <c:v>2515.29</c:v>
                </c:pt>
                <c:pt idx="610">
                  <c:v>2519.96</c:v>
                </c:pt>
                <c:pt idx="611">
                  <c:v>2526.29</c:v>
                </c:pt>
                <c:pt idx="612">
                  <c:v>2576.62</c:v>
                </c:pt>
                <c:pt idx="613">
                  <c:v>2550.62</c:v>
                </c:pt>
                <c:pt idx="614">
                  <c:v>2585.96</c:v>
                </c:pt>
                <c:pt idx="615">
                  <c:v>2590.62</c:v>
                </c:pt>
                <c:pt idx="616">
                  <c:v>2660.62</c:v>
                </c:pt>
                <c:pt idx="617">
                  <c:v>2731.29</c:v>
                </c:pt>
                <c:pt idx="618">
                  <c:v>2745.29</c:v>
                </c:pt>
                <c:pt idx="619">
                  <c:v>2770.62</c:v>
                </c:pt>
                <c:pt idx="620">
                  <c:v>2728.96</c:v>
                </c:pt>
                <c:pt idx="621">
                  <c:v>2745.29</c:v>
                </c:pt>
                <c:pt idx="622">
                  <c:v>2715.29</c:v>
                </c:pt>
                <c:pt idx="623">
                  <c:v>2687.96</c:v>
                </c:pt>
                <c:pt idx="624">
                  <c:v>2672.29</c:v>
                </c:pt>
                <c:pt idx="625">
                  <c:v>2678.29</c:v>
                </c:pt>
                <c:pt idx="626">
                  <c:v>2663.96</c:v>
                </c:pt>
                <c:pt idx="627">
                  <c:v>2717.62</c:v>
                </c:pt>
                <c:pt idx="628">
                  <c:v>2727.62</c:v>
                </c:pt>
                <c:pt idx="629">
                  <c:v>2764.29</c:v>
                </c:pt>
                <c:pt idx="630">
                  <c:v>2802.62</c:v>
                </c:pt>
                <c:pt idx="631">
                  <c:v>2855.96</c:v>
                </c:pt>
                <c:pt idx="632">
                  <c:v>2906.96</c:v>
                </c:pt>
                <c:pt idx="633">
                  <c:v>2912.96</c:v>
                </c:pt>
                <c:pt idx="634">
                  <c:v>2961.29</c:v>
                </c:pt>
                <c:pt idx="635">
                  <c:v>3017.96</c:v>
                </c:pt>
                <c:pt idx="636">
                  <c:v>3046.96</c:v>
                </c:pt>
                <c:pt idx="637">
                  <c:v>3093.96</c:v>
                </c:pt>
                <c:pt idx="638">
                  <c:v>3117.29</c:v>
                </c:pt>
                <c:pt idx="639">
                  <c:v>3167.96</c:v>
                </c:pt>
                <c:pt idx="640">
                  <c:v>3171.29</c:v>
                </c:pt>
                <c:pt idx="641">
                  <c:v>3199.29</c:v>
                </c:pt>
                <c:pt idx="642">
                  <c:v>3215.96</c:v>
                </c:pt>
                <c:pt idx="643">
                  <c:v>3210.29</c:v>
                </c:pt>
                <c:pt idx="644">
                  <c:v>3221.96</c:v>
                </c:pt>
                <c:pt idx="645">
                  <c:v>3265.29</c:v>
                </c:pt>
                <c:pt idx="646">
                  <c:v>3275.96</c:v>
                </c:pt>
                <c:pt idx="647">
                  <c:v>3303.29</c:v>
                </c:pt>
                <c:pt idx="648">
                  <c:v>3354.96</c:v>
                </c:pt>
                <c:pt idx="649">
                  <c:v>3394.29</c:v>
                </c:pt>
                <c:pt idx="650">
                  <c:v>3432.29</c:v>
                </c:pt>
                <c:pt idx="651">
                  <c:v>3468.96</c:v>
                </c:pt>
                <c:pt idx="652">
                  <c:v>3541.29</c:v>
                </c:pt>
                <c:pt idx="653">
                  <c:v>3604.96</c:v>
                </c:pt>
                <c:pt idx="654">
                  <c:v>3677.96</c:v>
                </c:pt>
                <c:pt idx="655">
                  <c:v>3784.62</c:v>
                </c:pt>
                <c:pt idx="656">
                  <c:v>3866.29</c:v>
                </c:pt>
                <c:pt idx="657">
                  <c:v>3933.29</c:v>
                </c:pt>
                <c:pt idx="658">
                  <c:v>4036.62</c:v>
                </c:pt>
                <c:pt idx="659">
                  <c:v>4136.29</c:v>
                </c:pt>
                <c:pt idx="660">
                  <c:v>4221.29</c:v>
                </c:pt>
                <c:pt idx="661">
                  <c:v>4305.96</c:v>
                </c:pt>
                <c:pt idx="662">
                  <c:v>4363.62</c:v>
                </c:pt>
                <c:pt idx="663">
                  <c:v>4450.96</c:v>
                </c:pt>
                <c:pt idx="664">
                  <c:v>4517.29</c:v>
                </c:pt>
                <c:pt idx="665">
                  <c:v>4586.29</c:v>
                </c:pt>
                <c:pt idx="666">
                  <c:v>4696.29</c:v>
                </c:pt>
                <c:pt idx="667">
                  <c:v>4782.62</c:v>
                </c:pt>
                <c:pt idx="668">
                  <c:v>4875.29</c:v>
                </c:pt>
                <c:pt idx="669">
                  <c:v>4961.62</c:v>
                </c:pt>
                <c:pt idx="670">
                  <c:v>5051.29</c:v>
                </c:pt>
                <c:pt idx="671">
                  <c:v>5131.29</c:v>
                </c:pt>
                <c:pt idx="672">
                  <c:v>5223.62</c:v>
                </c:pt>
                <c:pt idx="673">
                  <c:v>5311.96</c:v>
                </c:pt>
                <c:pt idx="674">
                  <c:v>5440.62</c:v>
                </c:pt>
                <c:pt idx="675">
                  <c:v>5551.62</c:v>
                </c:pt>
                <c:pt idx="676">
                  <c:v>5652.96</c:v>
                </c:pt>
                <c:pt idx="677">
                  <c:v>5763.96</c:v>
                </c:pt>
                <c:pt idx="678">
                  <c:v>5878.96</c:v>
                </c:pt>
                <c:pt idx="679">
                  <c:v>5965.96</c:v>
                </c:pt>
                <c:pt idx="680">
                  <c:v>6079.29</c:v>
                </c:pt>
                <c:pt idx="681">
                  <c:v>6197.96</c:v>
                </c:pt>
                <c:pt idx="682">
                  <c:v>6215.62</c:v>
                </c:pt>
                <c:pt idx="683">
                  <c:v>6296.96</c:v>
                </c:pt>
                <c:pt idx="684">
                  <c:v>6334.96</c:v>
                </c:pt>
                <c:pt idx="685">
                  <c:v>6396.96</c:v>
                </c:pt>
                <c:pt idx="686">
                  <c:v>6424.62</c:v>
                </c:pt>
                <c:pt idx="687">
                  <c:v>6421.96</c:v>
                </c:pt>
                <c:pt idx="688">
                  <c:v>6465.62</c:v>
                </c:pt>
                <c:pt idx="689">
                  <c:v>6463.96</c:v>
                </c:pt>
                <c:pt idx="690">
                  <c:v>6476.29</c:v>
                </c:pt>
                <c:pt idx="691">
                  <c:v>6504.29</c:v>
                </c:pt>
                <c:pt idx="692">
                  <c:v>6538.96</c:v>
                </c:pt>
                <c:pt idx="693">
                  <c:v>6513.29</c:v>
                </c:pt>
                <c:pt idx="694">
                  <c:v>6513.29</c:v>
                </c:pt>
                <c:pt idx="695">
                  <c:v>6538.62</c:v>
                </c:pt>
                <c:pt idx="696">
                  <c:v>6534.29</c:v>
                </c:pt>
                <c:pt idx="697">
                  <c:v>6541.96</c:v>
                </c:pt>
                <c:pt idx="698">
                  <c:v>6566.29</c:v>
                </c:pt>
                <c:pt idx="699">
                  <c:v>6590.62</c:v>
                </c:pt>
                <c:pt idx="700">
                  <c:v>6616.62</c:v>
                </c:pt>
                <c:pt idx="701">
                  <c:v>6627.96</c:v>
                </c:pt>
                <c:pt idx="702">
                  <c:v>6617.96</c:v>
                </c:pt>
                <c:pt idx="703">
                  <c:v>6607.96</c:v>
                </c:pt>
                <c:pt idx="704">
                  <c:v>6567.96</c:v>
                </c:pt>
                <c:pt idx="705">
                  <c:v>6521.96</c:v>
                </c:pt>
                <c:pt idx="706">
                  <c:v>6458.96</c:v>
                </c:pt>
                <c:pt idx="707">
                  <c:v>6416.29</c:v>
                </c:pt>
                <c:pt idx="708">
                  <c:v>6364.29</c:v>
                </c:pt>
                <c:pt idx="709">
                  <c:v>6296.29</c:v>
                </c:pt>
                <c:pt idx="710">
                  <c:v>6262.62</c:v>
                </c:pt>
                <c:pt idx="711">
                  <c:v>6198.62</c:v>
                </c:pt>
                <c:pt idx="712">
                  <c:v>6170.62</c:v>
                </c:pt>
                <c:pt idx="713">
                  <c:v>6106.62</c:v>
                </c:pt>
                <c:pt idx="714">
                  <c:v>6065.62</c:v>
                </c:pt>
                <c:pt idx="715">
                  <c:v>6024.96</c:v>
                </c:pt>
                <c:pt idx="716">
                  <c:v>5984.96</c:v>
                </c:pt>
                <c:pt idx="717">
                  <c:v>5985.29</c:v>
                </c:pt>
                <c:pt idx="718">
                  <c:v>6061.96</c:v>
                </c:pt>
                <c:pt idx="719">
                  <c:v>5944.96</c:v>
                </c:pt>
                <c:pt idx="720">
                  <c:v>5890.62</c:v>
                </c:pt>
                <c:pt idx="721">
                  <c:v>5877.62</c:v>
                </c:pt>
                <c:pt idx="722">
                  <c:v>5866.29</c:v>
                </c:pt>
                <c:pt idx="723">
                  <c:v>5820.96</c:v>
                </c:pt>
                <c:pt idx="724">
                  <c:v>5764.29</c:v>
                </c:pt>
                <c:pt idx="725">
                  <c:v>5716.62</c:v>
                </c:pt>
                <c:pt idx="726">
                  <c:v>5687.96</c:v>
                </c:pt>
                <c:pt idx="727">
                  <c:v>5583.29</c:v>
                </c:pt>
                <c:pt idx="728">
                  <c:v>5494.62</c:v>
                </c:pt>
                <c:pt idx="729">
                  <c:v>5435.62</c:v>
                </c:pt>
                <c:pt idx="730">
                  <c:v>5332.96</c:v>
                </c:pt>
                <c:pt idx="731">
                  <c:v>5258.96</c:v>
                </c:pt>
                <c:pt idx="732">
                  <c:v>5167.62</c:v>
                </c:pt>
                <c:pt idx="733">
                  <c:v>5075.29</c:v>
                </c:pt>
                <c:pt idx="734">
                  <c:v>4989.29</c:v>
                </c:pt>
                <c:pt idx="735">
                  <c:v>4923.29</c:v>
                </c:pt>
                <c:pt idx="736">
                  <c:v>4867.29</c:v>
                </c:pt>
                <c:pt idx="737">
                  <c:v>4824.62</c:v>
                </c:pt>
                <c:pt idx="738">
                  <c:v>4755.96</c:v>
                </c:pt>
                <c:pt idx="739">
                  <c:v>4702.62</c:v>
                </c:pt>
                <c:pt idx="740">
                  <c:v>4662.62</c:v>
                </c:pt>
                <c:pt idx="741">
                  <c:v>4618.29</c:v>
                </c:pt>
                <c:pt idx="742">
                  <c:v>4587.62</c:v>
                </c:pt>
                <c:pt idx="743">
                  <c:v>4574.96</c:v>
                </c:pt>
                <c:pt idx="744">
                  <c:v>4529.62</c:v>
                </c:pt>
                <c:pt idx="745">
                  <c:v>4515.62</c:v>
                </c:pt>
                <c:pt idx="746">
                  <c:v>4490.62</c:v>
                </c:pt>
                <c:pt idx="747">
                  <c:v>4480.96</c:v>
                </c:pt>
                <c:pt idx="748">
                  <c:v>4460.29</c:v>
                </c:pt>
                <c:pt idx="749">
                  <c:v>4444.62</c:v>
                </c:pt>
                <c:pt idx="750">
                  <c:v>4388.29</c:v>
                </c:pt>
                <c:pt idx="751">
                  <c:v>4369.29</c:v>
                </c:pt>
                <c:pt idx="752">
                  <c:v>4318.62</c:v>
                </c:pt>
                <c:pt idx="753">
                  <c:v>4264.96</c:v>
                </c:pt>
                <c:pt idx="754">
                  <c:v>4202.62</c:v>
                </c:pt>
                <c:pt idx="755">
                  <c:v>4135.29</c:v>
                </c:pt>
                <c:pt idx="756">
                  <c:v>4110.62</c:v>
                </c:pt>
                <c:pt idx="757">
                  <c:v>4036.62</c:v>
                </c:pt>
                <c:pt idx="758">
                  <c:v>4017.96</c:v>
                </c:pt>
                <c:pt idx="759">
                  <c:v>3915.96</c:v>
                </c:pt>
                <c:pt idx="760">
                  <c:v>3877.62</c:v>
                </c:pt>
                <c:pt idx="761">
                  <c:v>3843.29</c:v>
                </c:pt>
                <c:pt idx="762">
                  <c:v>3768.62</c:v>
                </c:pt>
                <c:pt idx="763">
                  <c:v>3725.62</c:v>
                </c:pt>
                <c:pt idx="764">
                  <c:v>3666.62</c:v>
                </c:pt>
                <c:pt idx="765">
                  <c:v>3633.96</c:v>
                </c:pt>
                <c:pt idx="766">
                  <c:v>3594.29</c:v>
                </c:pt>
                <c:pt idx="767">
                  <c:v>3569.62</c:v>
                </c:pt>
                <c:pt idx="768">
                  <c:v>3533.29</c:v>
                </c:pt>
                <c:pt idx="769">
                  <c:v>3488.29</c:v>
                </c:pt>
                <c:pt idx="770">
                  <c:v>3452.96</c:v>
                </c:pt>
                <c:pt idx="771">
                  <c:v>3410.62</c:v>
                </c:pt>
                <c:pt idx="772">
                  <c:v>3397.62</c:v>
                </c:pt>
                <c:pt idx="773">
                  <c:v>3332.96</c:v>
                </c:pt>
                <c:pt idx="774">
                  <c:v>3301.62</c:v>
                </c:pt>
                <c:pt idx="775">
                  <c:v>3235.96</c:v>
                </c:pt>
                <c:pt idx="776">
                  <c:v>3197.62</c:v>
                </c:pt>
                <c:pt idx="777">
                  <c:v>3114.62</c:v>
                </c:pt>
                <c:pt idx="778">
                  <c:v>3070.96</c:v>
                </c:pt>
                <c:pt idx="779">
                  <c:v>2969.29</c:v>
                </c:pt>
                <c:pt idx="780">
                  <c:v>2914.29</c:v>
                </c:pt>
                <c:pt idx="781">
                  <c:v>2844.29</c:v>
                </c:pt>
                <c:pt idx="782">
                  <c:v>2764.29</c:v>
                </c:pt>
                <c:pt idx="783">
                  <c:v>2698.96</c:v>
                </c:pt>
                <c:pt idx="784">
                  <c:v>2621.62</c:v>
                </c:pt>
                <c:pt idx="785">
                  <c:v>2560.29</c:v>
                </c:pt>
                <c:pt idx="786">
                  <c:v>2460.29</c:v>
                </c:pt>
                <c:pt idx="787">
                  <c:v>2406.96</c:v>
                </c:pt>
                <c:pt idx="788">
                  <c:v>2314.62</c:v>
                </c:pt>
                <c:pt idx="789">
                  <c:v>2256.62</c:v>
                </c:pt>
                <c:pt idx="790">
                  <c:v>2179.62</c:v>
                </c:pt>
                <c:pt idx="791">
                  <c:v>2142.29</c:v>
                </c:pt>
                <c:pt idx="792">
                  <c:v>2060.62</c:v>
                </c:pt>
                <c:pt idx="793">
                  <c:v>2031.62</c:v>
                </c:pt>
                <c:pt idx="794">
                  <c:v>1975.29</c:v>
                </c:pt>
                <c:pt idx="795">
                  <c:v>1899.62</c:v>
                </c:pt>
                <c:pt idx="796">
                  <c:v>1844.96</c:v>
                </c:pt>
                <c:pt idx="797">
                  <c:v>1809.29</c:v>
                </c:pt>
                <c:pt idx="798">
                  <c:v>1753.96</c:v>
                </c:pt>
                <c:pt idx="799">
                  <c:v>1685.29</c:v>
                </c:pt>
                <c:pt idx="800">
                  <c:v>1635.96</c:v>
                </c:pt>
                <c:pt idx="801">
                  <c:v>1607.96</c:v>
                </c:pt>
                <c:pt idx="802">
                  <c:v>1546.29</c:v>
                </c:pt>
                <c:pt idx="803">
                  <c:v>1477.29</c:v>
                </c:pt>
                <c:pt idx="804">
                  <c:v>1400.29</c:v>
                </c:pt>
                <c:pt idx="805">
                  <c:v>1341.29</c:v>
                </c:pt>
                <c:pt idx="806">
                  <c:v>1305.6199999999999</c:v>
                </c:pt>
                <c:pt idx="807">
                  <c:v>1234.29</c:v>
                </c:pt>
                <c:pt idx="808">
                  <c:v>1177.6199999999999</c:v>
                </c:pt>
                <c:pt idx="809">
                  <c:v>1112.6199999999999</c:v>
                </c:pt>
                <c:pt idx="810">
                  <c:v>1041.96</c:v>
                </c:pt>
                <c:pt idx="811">
                  <c:v>973.96</c:v>
                </c:pt>
                <c:pt idx="812">
                  <c:v>932.29</c:v>
                </c:pt>
                <c:pt idx="813">
                  <c:v>888.29</c:v>
                </c:pt>
                <c:pt idx="814">
                  <c:v>831.62</c:v>
                </c:pt>
                <c:pt idx="815">
                  <c:v>781.62</c:v>
                </c:pt>
                <c:pt idx="816">
                  <c:v>751.96</c:v>
                </c:pt>
                <c:pt idx="817">
                  <c:v>706.96</c:v>
                </c:pt>
                <c:pt idx="818">
                  <c:v>672.96</c:v>
                </c:pt>
                <c:pt idx="819">
                  <c:v>615.96</c:v>
                </c:pt>
                <c:pt idx="820">
                  <c:v>574.29</c:v>
                </c:pt>
                <c:pt idx="821">
                  <c:v>541.29</c:v>
                </c:pt>
                <c:pt idx="822">
                  <c:v>527.62</c:v>
                </c:pt>
                <c:pt idx="823">
                  <c:v>495.62</c:v>
                </c:pt>
                <c:pt idx="824">
                  <c:v>464.62</c:v>
                </c:pt>
                <c:pt idx="825">
                  <c:v>416.29</c:v>
                </c:pt>
                <c:pt idx="826">
                  <c:v>402.62</c:v>
                </c:pt>
                <c:pt idx="827">
                  <c:v>368.96</c:v>
                </c:pt>
                <c:pt idx="828">
                  <c:v>335.62</c:v>
                </c:pt>
                <c:pt idx="829">
                  <c:v>291.29000000000002</c:v>
                </c:pt>
                <c:pt idx="830">
                  <c:v>265.29000000000002</c:v>
                </c:pt>
                <c:pt idx="831">
                  <c:v>244.96</c:v>
                </c:pt>
                <c:pt idx="832">
                  <c:v>219.29</c:v>
                </c:pt>
                <c:pt idx="833">
                  <c:v>185.96</c:v>
                </c:pt>
                <c:pt idx="834">
                  <c:v>146.62</c:v>
                </c:pt>
                <c:pt idx="835">
                  <c:v>145.29</c:v>
                </c:pt>
                <c:pt idx="836">
                  <c:v>107.96</c:v>
                </c:pt>
                <c:pt idx="837">
                  <c:v>82.96</c:v>
                </c:pt>
                <c:pt idx="838">
                  <c:v>78.62</c:v>
                </c:pt>
                <c:pt idx="839">
                  <c:v>41.96</c:v>
                </c:pt>
                <c:pt idx="840">
                  <c:v>23.29</c:v>
                </c:pt>
                <c:pt idx="841">
                  <c:v>-2.04</c:v>
                </c:pt>
                <c:pt idx="842">
                  <c:v>-24.71</c:v>
                </c:pt>
                <c:pt idx="843">
                  <c:v>-13.71</c:v>
                </c:pt>
                <c:pt idx="844">
                  <c:v>-38.380000000000003</c:v>
                </c:pt>
                <c:pt idx="845">
                  <c:v>-60.04</c:v>
                </c:pt>
                <c:pt idx="846">
                  <c:v>-76.38</c:v>
                </c:pt>
                <c:pt idx="847">
                  <c:v>-84.38</c:v>
                </c:pt>
                <c:pt idx="848">
                  <c:v>-88.38</c:v>
                </c:pt>
                <c:pt idx="849">
                  <c:v>-109.04</c:v>
                </c:pt>
                <c:pt idx="850">
                  <c:v>-135.38</c:v>
                </c:pt>
                <c:pt idx="851">
                  <c:v>-138.38</c:v>
                </c:pt>
                <c:pt idx="852">
                  <c:v>-126.38</c:v>
                </c:pt>
                <c:pt idx="853">
                  <c:v>-173.38</c:v>
                </c:pt>
                <c:pt idx="854">
                  <c:v>-190.38</c:v>
                </c:pt>
                <c:pt idx="855">
                  <c:v>-200.38</c:v>
                </c:pt>
                <c:pt idx="856">
                  <c:v>-216.71</c:v>
                </c:pt>
                <c:pt idx="857">
                  <c:v>-213.04</c:v>
                </c:pt>
                <c:pt idx="858">
                  <c:v>-233.04</c:v>
                </c:pt>
                <c:pt idx="859">
                  <c:v>-228.71</c:v>
                </c:pt>
                <c:pt idx="860">
                  <c:v>-268.70999999999998</c:v>
                </c:pt>
                <c:pt idx="861">
                  <c:v>-254.71</c:v>
                </c:pt>
                <c:pt idx="862">
                  <c:v>-290.38</c:v>
                </c:pt>
                <c:pt idx="863">
                  <c:v>-306.04000000000002</c:v>
                </c:pt>
                <c:pt idx="864">
                  <c:v>-296.38</c:v>
                </c:pt>
                <c:pt idx="865">
                  <c:v>-303.04000000000002</c:v>
                </c:pt>
                <c:pt idx="866">
                  <c:v>-321.70999999999998</c:v>
                </c:pt>
                <c:pt idx="867">
                  <c:v>-326.38</c:v>
                </c:pt>
                <c:pt idx="868">
                  <c:v>-321.04000000000002</c:v>
                </c:pt>
                <c:pt idx="869">
                  <c:v>-342.38</c:v>
                </c:pt>
                <c:pt idx="870">
                  <c:v>-352.04</c:v>
                </c:pt>
                <c:pt idx="871">
                  <c:v>-355.38</c:v>
                </c:pt>
                <c:pt idx="872">
                  <c:v>-354.38</c:v>
                </c:pt>
                <c:pt idx="873">
                  <c:v>-371.38</c:v>
                </c:pt>
                <c:pt idx="874">
                  <c:v>-377.04</c:v>
                </c:pt>
                <c:pt idx="875">
                  <c:v>-380.04</c:v>
                </c:pt>
                <c:pt idx="876">
                  <c:v>-384.04</c:v>
                </c:pt>
                <c:pt idx="877">
                  <c:v>-405.71</c:v>
                </c:pt>
                <c:pt idx="878">
                  <c:v>-402.38</c:v>
                </c:pt>
                <c:pt idx="879">
                  <c:v>-401.04</c:v>
                </c:pt>
                <c:pt idx="880">
                  <c:v>-414.38</c:v>
                </c:pt>
                <c:pt idx="881">
                  <c:v>-403.04</c:v>
                </c:pt>
                <c:pt idx="882">
                  <c:v>-415.71</c:v>
                </c:pt>
                <c:pt idx="883">
                  <c:v>-409.38</c:v>
                </c:pt>
                <c:pt idx="884">
                  <c:v>-425.38</c:v>
                </c:pt>
                <c:pt idx="885">
                  <c:v>-426.38</c:v>
                </c:pt>
                <c:pt idx="886">
                  <c:v>-391.71</c:v>
                </c:pt>
                <c:pt idx="887">
                  <c:v>-437.04</c:v>
                </c:pt>
                <c:pt idx="888">
                  <c:v>-444.71</c:v>
                </c:pt>
                <c:pt idx="889">
                  <c:v>-449.71</c:v>
                </c:pt>
                <c:pt idx="890">
                  <c:v>-387.04</c:v>
                </c:pt>
                <c:pt idx="891">
                  <c:v>-449.38</c:v>
                </c:pt>
                <c:pt idx="892">
                  <c:v>-424.71</c:v>
                </c:pt>
                <c:pt idx="893">
                  <c:v>-445.38</c:v>
                </c:pt>
                <c:pt idx="894">
                  <c:v>-457.38</c:v>
                </c:pt>
                <c:pt idx="895">
                  <c:v>-439.38</c:v>
                </c:pt>
                <c:pt idx="896">
                  <c:v>-471.38</c:v>
                </c:pt>
                <c:pt idx="897">
                  <c:v>-457.71</c:v>
                </c:pt>
                <c:pt idx="898">
                  <c:v>-462.38</c:v>
                </c:pt>
                <c:pt idx="899">
                  <c:v>-471.04</c:v>
                </c:pt>
                <c:pt idx="900">
                  <c:v>-459.71</c:v>
                </c:pt>
                <c:pt idx="901">
                  <c:v>-462.71</c:v>
                </c:pt>
                <c:pt idx="902">
                  <c:v>-461.04</c:v>
                </c:pt>
                <c:pt idx="903">
                  <c:v>-463.04</c:v>
                </c:pt>
                <c:pt idx="904">
                  <c:v>-471.04</c:v>
                </c:pt>
                <c:pt idx="905">
                  <c:v>-477.04</c:v>
                </c:pt>
                <c:pt idx="906">
                  <c:v>-476.71</c:v>
                </c:pt>
                <c:pt idx="907">
                  <c:v>-489.38</c:v>
                </c:pt>
                <c:pt idx="908">
                  <c:v>-471.71</c:v>
                </c:pt>
                <c:pt idx="909">
                  <c:v>-478.38</c:v>
                </c:pt>
                <c:pt idx="910">
                  <c:v>-487.04</c:v>
                </c:pt>
                <c:pt idx="911">
                  <c:v>-488.04</c:v>
                </c:pt>
                <c:pt idx="912">
                  <c:v>-490.71</c:v>
                </c:pt>
                <c:pt idx="913">
                  <c:v>-486.38</c:v>
                </c:pt>
                <c:pt idx="914">
                  <c:v>-489.71</c:v>
                </c:pt>
                <c:pt idx="915">
                  <c:v>-498.38</c:v>
                </c:pt>
                <c:pt idx="916">
                  <c:v>-494.38</c:v>
                </c:pt>
                <c:pt idx="917">
                  <c:v>-500.71</c:v>
                </c:pt>
                <c:pt idx="918">
                  <c:v>-503.04</c:v>
                </c:pt>
                <c:pt idx="919">
                  <c:v>-498.71</c:v>
                </c:pt>
                <c:pt idx="920">
                  <c:v>-510.38</c:v>
                </c:pt>
                <c:pt idx="921">
                  <c:v>-509.04</c:v>
                </c:pt>
                <c:pt idx="922">
                  <c:v>-518.04</c:v>
                </c:pt>
                <c:pt idx="923">
                  <c:v>-497.38</c:v>
                </c:pt>
                <c:pt idx="924">
                  <c:v>-519.71</c:v>
                </c:pt>
                <c:pt idx="925">
                  <c:v>-512.04</c:v>
                </c:pt>
                <c:pt idx="926">
                  <c:v>-518.71</c:v>
                </c:pt>
                <c:pt idx="927">
                  <c:v>-518.71</c:v>
                </c:pt>
                <c:pt idx="928">
                  <c:v>-497.04</c:v>
                </c:pt>
                <c:pt idx="929">
                  <c:v>-514.71</c:v>
                </c:pt>
                <c:pt idx="930">
                  <c:v>-514.04</c:v>
                </c:pt>
                <c:pt idx="931">
                  <c:v>-523.04</c:v>
                </c:pt>
                <c:pt idx="932">
                  <c:v>-515.71</c:v>
                </c:pt>
                <c:pt idx="933">
                  <c:v>-507.04</c:v>
                </c:pt>
                <c:pt idx="934">
                  <c:v>-518.71</c:v>
                </c:pt>
                <c:pt idx="935">
                  <c:v>-513.71</c:v>
                </c:pt>
                <c:pt idx="936">
                  <c:v>-508.71</c:v>
                </c:pt>
                <c:pt idx="937">
                  <c:v>-502.04</c:v>
                </c:pt>
                <c:pt idx="938">
                  <c:v>-493.38</c:v>
                </c:pt>
                <c:pt idx="939">
                  <c:v>-481.04</c:v>
                </c:pt>
                <c:pt idx="940">
                  <c:v>-470.04</c:v>
                </c:pt>
                <c:pt idx="941">
                  <c:v>-482.04</c:v>
                </c:pt>
                <c:pt idx="942">
                  <c:v>-509.04</c:v>
                </c:pt>
                <c:pt idx="943">
                  <c:v>-513.71</c:v>
                </c:pt>
                <c:pt idx="944">
                  <c:v>-502.71</c:v>
                </c:pt>
                <c:pt idx="945">
                  <c:v>-531.71</c:v>
                </c:pt>
                <c:pt idx="946">
                  <c:v>-534.04</c:v>
                </c:pt>
                <c:pt idx="947">
                  <c:v>-530.04</c:v>
                </c:pt>
                <c:pt idx="948">
                  <c:v>-519.71</c:v>
                </c:pt>
                <c:pt idx="949">
                  <c:v>-537.71</c:v>
                </c:pt>
                <c:pt idx="950">
                  <c:v>-541.04</c:v>
                </c:pt>
                <c:pt idx="951">
                  <c:v>-532.71</c:v>
                </c:pt>
                <c:pt idx="952">
                  <c:v>-538.04</c:v>
                </c:pt>
                <c:pt idx="953">
                  <c:v>-540.04</c:v>
                </c:pt>
                <c:pt idx="954">
                  <c:v>-544.38</c:v>
                </c:pt>
                <c:pt idx="955">
                  <c:v>-529.38</c:v>
                </c:pt>
                <c:pt idx="956">
                  <c:v>-543.71</c:v>
                </c:pt>
                <c:pt idx="957">
                  <c:v>-543.04</c:v>
                </c:pt>
                <c:pt idx="958">
                  <c:v>-541.38</c:v>
                </c:pt>
                <c:pt idx="959">
                  <c:v>-542.38</c:v>
                </c:pt>
                <c:pt idx="960">
                  <c:v>-542.04</c:v>
                </c:pt>
                <c:pt idx="961">
                  <c:v>-541.04</c:v>
                </c:pt>
                <c:pt idx="962">
                  <c:v>-549.71</c:v>
                </c:pt>
                <c:pt idx="963">
                  <c:v>-552.38</c:v>
                </c:pt>
                <c:pt idx="964">
                  <c:v>-534.04</c:v>
                </c:pt>
                <c:pt idx="965">
                  <c:v>-555.04</c:v>
                </c:pt>
                <c:pt idx="966">
                  <c:v>-533.71</c:v>
                </c:pt>
                <c:pt idx="967">
                  <c:v>-540.38</c:v>
                </c:pt>
                <c:pt idx="968">
                  <c:v>-546.38</c:v>
                </c:pt>
                <c:pt idx="969">
                  <c:v>-544.71</c:v>
                </c:pt>
                <c:pt idx="970">
                  <c:v>-529.04</c:v>
                </c:pt>
                <c:pt idx="971">
                  <c:v>-524.38</c:v>
                </c:pt>
                <c:pt idx="972">
                  <c:v>-551.04</c:v>
                </c:pt>
                <c:pt idx="973">
                  <c:v>-540.71</c:v>
                </c:pt>
                <c:pt idx="974">
                  <c:v>-542.38</c:v>
                </c:pt>
                <c:pt idx="975">
                  <c:v>-533.71</c:v>
                </c:pt>
                <c:pt idx="976">
                  <c:v>-511.04</c:v>
                </c:pt>
                <c:pt idx="977">
                  <c:v>-526.38</c:v>
                </c:pt>
                <c:pt idx="978">
                  <c:v>-526.38</c:v>
                </c:pt>
                <c:pt idx="979">
                  <c:v>-541.71</c:v>
                </c:pt>
                <c:pt idx="980">
                  <c:v>-543.38</c:v>
                </c:pt>
                <c:pt idx="981">
                  <c:v>-533.38</c:v>
                </c:pt>
                <c:pt idx="982">
                  <c:v>-525.38</c:v>
                </c:pt>
                <c:pt idx="983">
                  <c:v>-535.04</c:v>
                </c:pt>
                <c:pt idx="984">
                  <c:v>-534.04</c:v>
                </c:pt>
                <c:pt idx="985">
                  <c:v>-533.71</c:v>
                </c:pt>
                <c:pt idx="986">
                  <c:v>-534.04</c:v>
                </c:pt>
                <c:pt idx="987">
                  <c:v>-537.38</c:v>
                </c:pt>
                <c:pt idx="988">
                  <c:v>-531.71</c:v>
                </c:pt>
                <c:pt idx="989">
                  <c:v>-540.38</c:v>
                </c:pt>
                <c:pt idx="990">
                  <c:v>-544.38</c:v>
                </c:pt>
                <c:pt idx="991">
                  <c:v>-540.71</c:v>
                </c:pt>
                <c:pt idx="992">
                  <c:v>-535.38</c:v>
                </c:pt>
                <c:pt idx="993">
                  <c:v>-536.04</c:v>
                </c:pt>
                <c:pt idx="994">
                  <c:v>-535.04</c:v>
                </c:pt>
                <c:pt idx="995">
                  <c:v>-535.38</c:v>
                </c:pt>
                <c:pt idx="996">
                  <c:v>-537.38</c:v>
                </c:pt>
                <c:pt idx="997">
                  <c:v>-540.38</c:v>
                </c:pt>
                <c:pt idx="998">
                  <c:v>-542.04</c:v>
                </c:pt>
                <c:pt idx="999">
                  <c:v>-546.38</c:v>
                </c:pt>
                <c:pt idx="1000">
                  <c:v>-540.04</c:v>
                </c:pt>
                <c:pt idx="1001">
                  <c:v>-522.38</c:v>
                </c:pt>
                <c:pt idx="1002">
                  <c:v>-544.71</c:v>
                </c:pt>
                <c:pt idx="1003">
                  <c:v>-526.04</c:v>
                </c:pt>
                <c:pt idx="1004">
                  <c:v>-537.71</c:v>
                </c:pt>
                <c:pt idx="1005">
                  <c:v>-555.04</c:v>
                </c:pt>
                <c:pt idx="1006">
                  <c:v>-529.71</c:v>
                </c:pt>
                <c:pt idx="1007">
                  <c:v>-547.38</c:v>
                </c:pt>
                <c:pt idx="1008">
                  <c:v>-542.04</c:v>
                </c:pt>
                <c:pt idx="1009">
                  <c:v>-542.38</c:v>
                </c:pt>
                <c:pt idx="1010">
                  <c:v>-544.38</c:v>
                </c:pt>
                <c:pt idx="1011">
                  <c:v>-518.04</c:v>
                </c:pt>
                <c:pt idx="1012">
                  <c:v>-550.71</c:v>
                </c:pt>
                <c:pt idx="1013">
                  <c:v>-544.71</c:v>
                </c:pt>
                <c:pt idx="1014">
                  <c:v>-548.71</c:v>
                </c:pt>
                <c:pt idx="1015">
                  <c:v>-545.04</c:v>
                </c:pt>
                <c:pt idx="1016">
                  <c:v>-542.04</c:v>
                </c:pt>
                <c:pt idx="1017">
                  <c:v>-538.04</c:v>
                </c:pt>
                <c:pt idx="1018">
                  <c:v>-561.71</c:v>
                </c:pt>
                <c:pt idx="1019">
                  <c:v>-539.04</c:v>
                </c:pt>
                <c:pt idx="1020">
                  <c:v>-559.71</c:v>
                </c:pt>
                <c:pt idx="1021">
                  <c:v>-542.04</c:v>
                </c:pt>
                <c:pt idx="1022">
                  <c:v>-541.38</c:v>
                </c:pt>
                <c:pt idx="1023">
                  <c:v>-550.38</c:v>
                </c:pt>
                <c:pt idx="1024">
                  <c:v>-614.38</c:v>
                </c:pt>
                <c:pt idx="1025">
                  <c:v>-618.71</c:v>
                </c:pt>
                <c:pt idx="1026">
                  <c:v>-628.04</c:v>
                </c:pt>
                <c:pt idx="1027">
                  <c:v>-615.38</c:v>
                </c:pt>
                <c:pt idx="1028">
                  <c:v>-357.04</c:v>
                </c:pt>
                <c:pt idx="1029">
                  <c:v>-345.04</c:v>
                </c:pt>
                <c:pt idx="1030">
                  <c:v>-323.70999999999998</c:v>
                </c:pt>
                <c:pt idx="1031">
                  <c:v>-305.04000000000002</c:v>
                </c:pt>
                <c:pt idx="1032">
                  <c:v>-264.70999999999998</c:v>
                </c:pt>
                <c:pt idx="1033">
                  <c:v>-208.71</c:v>
                </c:pt>
                <c:pt idx="1034">
                  <c:v>-557.71</c:v>
                </c:pt>
                <c:pt idx="1035">
                  <c:v>-550.71</c:v>
                </c:pt>
                <c:pt idx="1036">
                  <c:v>-558.71</c:v>
                </c:pt>
                <c:pt idx="1037">
                  <c:v>-554.71</c:v>
                </c:pt>
                <c:pt idx="1038">
                  <c:v>-551.04</c:v>
                </c:pt>
                <c:pt idx="1039">
                  <c:v>-555.38</c:v>
                </c:pt>
                <c:pt idx="1040">
                  <c:v>-627.04</c:v>
                </c:pt>
                <c:pt idx="1041">
                  <c:v>-623.71</c:v>
                </c:pt>
                <c:pt idx="1042">
                  <c:v>-626.04</c:v>
                </c:pt>
                <c:pt idx="1043">
                  <c:v>-624.04</c:v>
                </c:pt>
              </c:numCache>
            </c:numRef>
          </c:yVal>
          <c:smooth val="1"/>
        </c:ser>
        <c:dLbls>
          <c:showLegendKey val="0"/>
          <c:showVal val="0"/>
          <c:showCatName val="0"/>
          <c:showSerName val="0"/>
          <c:showPercent val="0"/>
          <c:showBubbleSize val="0"/>
        </c:dLbls>
        <c:axId val="-403650400"/>
        <c:axId val="-403634624"/>
      </c:scatterChart>
      <c:valAx>
        <c:axId val="-403650400"/>
        <c:scaling>
          <c:orientation val="minMax"/>
          <c:max val="4100"/>
          <c:min val="16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rtl="0">
                  <a:defRPr sz="1000" b="0" i="0" u="none" strike="noStrike" kern="1200" baseline="0">
                    <a:solidFill>
                      <a:schemeClr val="tx1">
                        <a:lumMod val="65000"/>
                        <a:lumOff val="35000"/>
                      </a:schemeClr>
                    </a:solidFill>
                    <a:latin typeface="+mn-lt"/>
                    <a:ea typeface="+mn-ea"/>
                    <a:cs typeface="+mn-cs"/>
                  </a:defRPr>
                </a:pPr>
                <a:r>
                  <a:rPr lang="en-US"/>
                  <a:t>Wavenumber</a:t>
                </a:r>
                <a:r>
                  <a:rPr lang="en-US" baseline="0"/>
                  <a:t> (1/cm)</a:t>
                </a:r>
                <a:endParaRPr lang="he-IL"/>
              </a:p>
            </c:rich>
          </c:tx>
          <c:overlay val="0"/>
          <c:spPr>
            <a:noFill/>
            <a:ln>
              <a:noFill/>
            </a:ln>
            <a:effectLst/>
          </c:spPr>
          <c:txPr>
            <a:bodyPr rot="0" spcFirstLastPara="1" vertOverflow="ellipsis" vert="horz" wrap="square" anchor="ctr" anchorCtr="1"/>
            <a:lstStyle/>
            <a:p>
              <a:pPr rtl="0">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03634624"/>
        <c:crosses val="autoZero"/>
        <c:crossBetween val="midCat"/>
      </c:valAx>
      <c:valAx>
        <c:axId val="-40363462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Intensity</a:t>
                </a:r>
                <a:endParaRPr lang="he-IL"/>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03650400"/>
        <c:crosses val="autoZero"/>
        <c:crossBetween val="midCat"/>
      </c:valAx>
      <c:spPr>
        <a:noFill/>
        <a:ln>
          <a:noFill/>
        </a:ln>
        <a:effectLst/>
      </c:spPr>
    </c:plotArea>
    <c:legend>
      <c:legendPos val="r"/>
      <c:legendEntry>
        <c:idx val="6"/>
        <c:delete val="1"/>
      </c:legendEntry>
      <c:legendEntry>
        <c:idx val="7"/>
        <c:delete val="1"/>
      </c:legendEntry>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he-IL"/>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rtl="0">
              <a:defRPr sz="1400" b="0" i="0" u="none" strike="noStrike" kern="1200" spc="0" baseline="0">
                <a:solidFill>
                  <a:schemeClr val="tx1">
                    <a:lumMod val="65000"/>
                    <a:lumOff val="35000"/>
                  </a:schemeClr>
                </a:solidFill>
                <a:latin typeface="+mn-lt"/>
                <a:ea typeface="+mn-ea"/>
                <a:cs typeface="+mn-cs"/>
              </a:defRPr>
            </a:pPr>
            <a:r>
              <a:rPr lang="en-US"/>
              <a:t>Raman</a:t>
            </a:r>
            <a:r>
              <a:rPr lang="en-US" baseline="0"/>
              <a:t> - Ice experiment - 100s</a:t>
            </a:r>
            <a:endParaRPr lang="he-IL"/>
          </a:p>
        </c:rich>
      </c:tx>
      <c:overlay val="0"/>
      <c:spPr>
        <a:noFill/>
        <a:ln>
          <a:noFill/>
        </a:ln>
        <a:effectLst/>
      </c:spPr>
      <c:txPr>
        <a:bodyPr rot="0" spcFirstLastPara="1" vertOverflow="ellipsis" vert="horz" wrap="square" anchor="ctr" anchorCtr="1"/>
        <a:lstStyle/>
        <a:p>
          <a:pPr rtl="0">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3"/>
          <c:order val="0"/>
          <c:tx>
            <c:strRef>
              <c:f>גיליון1!$D$25:$F$25</c:f>
              <c:strCache>
                <c:ptCount val="3"/>
                <c:pt idx="0">
                  <c:v>100</c:v>
                </c:pt>
                <c:pt idx="1">
                  <c:v>coli</c:v>
                </c:pt>
                <c:pt idx="2">
                  <c:v>2</c:v>
                </c:pt>
              </c:strCache>
            </c:strRef>
          </c:tx>
          <c:spPr>
            <a:ln w="19050" cap="rnd">
              <a:solidFill>
                <a:schemeClr val="accent4"/>
              </a:solidFill>
              <a:round/>
            </a:ln>
            <a:effectLst/>
          </c:spPr>
          <c:marker>
            <c:symbol val="none"/>
          </c:marker>
          <c:xVal>
            <c:numRef>
              <c:f>גיליון1!$G$1:$ANJ$1</c:f>
              <c:numCache>
                <c:formatCode>General</c:formatCode>
                <c:ptCount val="1044"/>
                <c:pt idx="0">
                  <c:v>160.70099999999999</c:v>
                </c:pt>
                <c:pt idx="1">
                  <c:v>166.74199999999999</c:v>
                </c:pt>
                <c:pt idx="2">
                  <c:v>172.77699999999999</c:v>
                </c:pt>
                <c:pt idx="3">
                  <c:v>178.80500000000001</c:v>
                </c:pt>
                <c:pt idx="4">
                  <c:v>184.82599999999999</c:v>
                </c:pt>
                <c:pt idx="5">
                  <c:v>190.84100000000001</c:v>
                </c:pt>
                <c:pt idx="6">
                  <c:v>196.84899999999999</c:v>
                </c:pt>
                <c:pt idx="7">
                  <c:v>202.85</c:v>
                </c:pt>
                <c:pt idx="8">
                  <c:v>208.845</c:v>
                </c:pt>
                <c:pt idx="9">
                  <c:v>214.833</c:v>
                </c:pt>
                <c:pt idx="10">
                  <c:v>220.815</c:v>
                </c:pt>
                <c:pt idx="11">
                  <c:v>226.78899999999999</c:v>
                </c:pt>
                <c:pt idx="12">
                  <c:v>232.75800000000001</c:v>
                </c:pt>
                <c:pt idx="13">
                  <c:v>238.71899999999999</c:v>
                </c:pt>
                <c:pt idx="14">
                  <c:v>244.67400000000001</c:v>
                </c:pt>
                <c:pt idx="15">
                  <c:v>250.62299999999999</c:v>
                </c:pt>
                <c:pt idx="16">
                  <c:v>256.565</c:v>
                </c:pt>
                <c:pt idx="17">
                  <c:v>262.5</c:v>
                </c:pt>
                <c:pt idx="18">
                  <c:v>268.42899999999997</c:v>
                </c:pt>
                <c:pt idx="19">
                  <c:v>274.351</c:v>
                </c:pt>
                <c:pt idx="20">
                  <c:v>280.267</c:v>
                </c:pt>
                <c:pt idx="21">
                  <c:v>286.17599999999999</c:v>
                </c:pt>
                <c:pt idx="22">
                  <c:v>292.07900000000001</c:v>
                </c:pt>
                <c:pt idx="23">
                  <c:v>297.97500000000002</c:v>
                </c:pt>
                <c:pt idx="24">
                  <c:v>303.86500000000001</c:v>
                </c:pt>
                <c:pt idx="25">
                  <c:v>309.74799999999999</c:v>
                </c:pt>
                <c:pt idx="26">
                  <c:v>315.625</c:v>
                </c:pt>
                <c:pt idx="27">
                  <c:v>321.495</c:v>
                </c:pt>
                <c:pt idx="28">
                  <c:v>327.35899999999998</c:v>
                </c:pt>
                <c:pt idx="29">
                  <c:v>333.21699999999998</c:v>
                </c:pt>
                <c:pt idx="30">
                  <c:v>339.06799999999998</c:v>
                </c:pt>
                <c:pt idx="31">
                  <c:v>344.91199999999998</c:v>
                </c:pt>
                <c:pt idx="32">
                  <c:v>350.75099999999998</c:v>
                </c:pt>
                <c:pt idx="33">
                  <c:v>356.58300000000003</c:v>
                </c:pt>
                <c:pt idx="34">
                  <c:v>362.40800000000002</c:v>
                </c:pt>
                <c:pt idx="35">
                  <c:v>368.22699999999998</c:v>
                </c:pt>
                <c:pt idx="36">
                  <c:v>374.04</c:v>
                </c:pt>
                <c:pt idx="37">
                  <c:v>379.84699999999998</c:v>
                </c:pt>
                <c:pt idx="38">
                  <c:v>385.64699999999999</c:v>
                </c:pt>
                <c:pt idx="39">
                  <c:v>391.44</c:v>
                </c:pt>
                <c:pt idx="40">
                  <c:v>397.22800000000001</c:v>
                </c:pt>
                <c:pt idx="41">
                  <c:v>403.00900000000001</c:v>
                </c:pt>
                <c:pt idx="42">
                  <c:v>408.78399999999999</c:v>
                </c:pt>
                <c:pt idx="43">
                  <c:v>414.553</c:v>
                </c:pt>
                <c:pt idx="44">
                  <c:v>420.315</c:v>
                </c:pt>
                <c:pt idx="45">
                  <c:v>426.07100000000003</c:v>
                </c:pt>
                <c:pt idx="46">
                  <c:v>431.82100000000003</c:v>
                </c:pt>
                <c:pt idx="47">
                  <c:v>437.565</c:v>
                </c:pt>
                <c:pt idx="48">
                  <c:v>443.30200000000002</c:v>
                </c:pt>
                <c:pt idx="49">
                  <c:v>449.03300000000002</c:v>
                </c:pt>
                <c:pt idx="50">
                  <c:v>454.75799999999998</c:v>
                </c:pt>
                <c:pt idx="51">
                  <c:v>460.47699999999998</c:v>
                </c:pt>
                <c:pt idx="52">
                  <c:v>466.18900000000002</c:v>
                </c:pt>
                <c:pt idx="53">
                  <c:v>471.89600000000002</c:v>
                </c:pt>
                <c:pt idx="54">
                  <c:v>477.596</c:v>
                </c:pt>
                <c:pt idx="55">
                  <c:v>483.29</c:v>
                </c:pt>
                <c:pt idx="56">
                  <c:v>488.97800000000001</c:v>
                </c:pt>
                <c:pt idx="57">
                  <c:v>494.66</c:v>
                </c:pt>
                <c:pt idx="58">
                  <c:v>500.33499999999998</c:v>
                </c:pt>
                <c:pt idx="59">
                  <c:v>506.005</c:v>
                </c:pt>
                <c:pt idx="60">
                  <c:v>511.66800000000001</c:v>
                </c:pt>
                <c:pt idx="61">
                  <c:v>517.32500000000005</c:v>
                </c:pt>
                <c:pt idx="62">
                  <c:v>522.97699999999998</c:v>
                </c:pt>
                <c:pt idx="63">
                  <c:v>528.62199999999996</c:v>
                </c:pt>
                <c:pt idx="64">
                  <c:v>534.26099999999997</c:v>
                </c:pt>
                <c:pt idx="65">
                  <c:v>539.89400000000001</c:v>
                </c:pt>
                <c:pt idx="66">
                  <c:v>545.52099999999996</c:v>
                </c:pt>
                <c:pt idx="67">
                  <c:v>551.14099999999996</c:v>
                </c:pt>
                <c:pt idx="68">
                  <c:v>556.75599999999997</c:v>
                </c:pt>
                <c:pt idx="69">
                  <c:v>562.36500000000001</c:v>
                </c:pt>
                <c:pt idx="70">
                  <c:v>567.96799999999996</c:v>
                </c:pt>
                <c:pt idx="71">
                  <c:v>573.56500000000005</c:v>
                </c:pt>
                <c:pt idx="72">
                  <c:v>579.15499999999997</c:v>
                </c:pt>
                <c:pt idx="73">
                  <c:v>584.74</c:v>
                </c:pt>
                <c:pt idx="74">
                  <c:v>590.31899999999996</c:v>
                </c:pt>
                <c:pt idx="75">
                  <c:v>595.89200000000005</c:v>
                </c:pt>
                <c:pt idx="76">
                  <c:v>601.45899999999995</c:v>
                </c:pt>
                <c:pt idx="77">
                  <c:v>607.02</c:v>
                </c:pt>
                <c:pt idx="78">
                  <c:v>612.57500000000005</c:v>
                </c:pt>
                <c:pt idx="79">
                  <c:v>618.12400000000002</c:v>
                </c:pt>
                <c:pt idx="80">
                  <c:v>623.66700000000003</c:v>
                </c:pt>
                <c:pt idx="81">
                  <c:v>629.20399999999995</c:v>
                </c:pt>
                <c:pt idx="82">
                  <c:v>634.73500000000001</c:v>
                </c:pt>
                <c:pt idx="83">
                  <c:v>640.26099999999997</c:v>
                </c:pt>
                <c:pt idx="84">
                  <c:v>645.78099999999995</c:v>
                </c:pt>
                <c:pt idx="85">
                  <c:v>651.29399999999998</c:v>
                </c:pt>
                <c:pt idx="86">
                  <c:v>656.80200000000002</c:v>
                </c:pt>
                <c:pt idx="87">
                  <c:v>662.30399999999997</c:v>
                </c:pt>
                <c:pt idx="88">
                  <c:v>667.8</c:v>
                </c:pt>
                <c:pt idx="89">
                  <c:v>673.29</c:v>
                </c:pt>
                <c:pt idx="90">
                  <c:v>678.77499999999998</c:v>
                </c:pt>
                <c:pt idx="91">
                  <c:v>684.25400000000002</c:v>
                </c:pt>
                <c:pt idx="92">
                  <c:v>689.726</c:v>
                </c:pt>
                <c:pt idx="93">
                  <c:v>695.19299999999998</c:v>
                </c:pt>
                <c:pt idx="94">
                  <c:v>700.65499999999997</c:v>
                </c:pt>
                <c:pt idx="95">
                  <c:v>706.11</c:v>
                </c:pt>
                <c:pt idx="96">
                  <c:v>711.56</c:v>
                </c:pt>
                <c:pt idx="97">
                  <c:v>717.00400000000002</c:v>
                </c:pt>
                <c:pt idx="98">
                  <c:v>722.44200000000001</c:v>
                </c:pt>
                <c:pt idx="99">
                  <c:v>727.87400000000002</c:v>
                </c:pt>
                <c:pt idx="100">
                  <c:v>733.30100000000004</c:v>
                </c:pt>
                <c:pt idx="101">
                  <c:v>738.72199999999998</c:v>
                </c:pt>
                <c:pt idx="102">
                  <c:v>744.13699999999994</c:v>
                </c:pt>
                <c:pt idx="103">
                  <c:v>749.54700000000003</c:v>
                </c:pt>
                <c:pt idx="104">
                  <c:v>754.95100000000002</c:v>
                </c:pt>
                <c:pt idx="105">
                  <c:v>760.34900000000005</c:v>
                </c:pt>
                <c:pt idx="106">
                  <c:v>765.74099999999999</c:v>
                </c:pt>
                <c:pt idx="107">
                  <c:v>771.12800000000004</c:v>
                </c:pt>
                <c:pt idx="108">
                  <c:v>776.50900000000001</c:v>
                </c:pt>
                <c:pt idx="109">
                  <c:v>781.88499999999999</c:v>
                </c:pt>
                <c:pt idx="110">
                  <c:v>787.25400000000002</c:v>
                </c:pt>
                <c:pt idx="111">
                  <c:v>792.61800000000005</c:v>
                </c:pt>
                <c:pt idx="112">
                  <c:v>797.97699999999998</c:v>
                </c:pt>
                <c:pt idx="113">
                  <c:v>803.33</c:v>
                </c:pt>
                <c:pt idx="114">
                  <c:v>808.67700000000002</c:v>
                </c:pt>
                <c:pt idx="115">
                  <c:v>814.01900000000001</c:v>
                </c:pt>
                <c:pt idx="116">
                  <c:v>819.35500000000002</c:v>
                </c:pt>
                <c:pt idx="117">
                  <c:v>824.68600000000004</c:v>
                </c:pt>
                <c:pt idx="118">
                  <c:v>830.01099999999997</c:v>
                </c:pt>
                <c:pt idx="119">
                  <c:v>835.33</c:v>
                </c:pt>
                <c:pt idx="120">
                  <c:v>840.64400000000001</c:v>
                </c:pt>
                <c:pt idx="121">
                  <c:v>845.952</c:v>
                </c:pt>
                <c:pt idx="122">
                  <c:v>851.255</c:v>
                </c:pt>
                <c:pt idx="123">
                  <c:v>856.55200000000002</c:v>
                </c:pt>
                <c:pt idx="124">
                  <c:v>861.84400000000005</c:v>
                </c:pt>
                <c:pt idx="125">
                  <c:v>867.13</c:v>
                </c:pt>
                <c:pt idx="126">
                  <c:v>872.41</c:v>
                </c:pt>
                <c:pt idx="127">
                  <c:v>877.68600000000004</c:v>
                </c:pt>
                <c:pt idx="128">
                  <c:v>882.95500000000004</c:v>
                </c:pt>
                <c:pt idx="129">
                  <c:v>888.21900000000005</c:v>
                </c:pt>
                <c:pt idx="130">
                  <c:v>893.47799999999995</c:v>
                </c:pt>
                <c:pt idx="131">
                  <c:v>898.73099999999999</c:v>
                </c:pt>
                <c:pt idx="132">
                  <c:v>903.97900000000004</c:v>
                </c:pt>
                <c:pt idx="133">
                  <c:v>909.221</c:v>
                </c:pt>
                <c:pt idx="134">
                  <c:v>914.45799999999997</c:v>
                </c:pt>
                <c:pt idx="135">
                  <c:v>919.69</c:v>
                </c:pt>
                <c:pt idx="136">
                  <c:v>924.91600000000005</c:v>
                </c:pt>
                <c:pt idx="137">
                  <c:v>930.13599999999997</c:v>
                </c:pt>
                <c:pt idx="138">
                  <c:v>935.351</c:v>
                </c:pt>
                <c:pt idx="139">
                  <c:v>940.56100000000004</c:v>
                </c:pt>
                <c:pt idx="140">
                  <c:v>945.76599999999996</c:v>
                </c:pt>
                <c:pt idx="141">
                  <c:v>950.96500000000003</c:v>
                </c:pt>
                <c:pt idx="142">
                  <c:v>956.15800000000002</c:v>
                </c:pt>
                <c:pt idx="143">
                  <c:v>961.34699999999998</c:v>
                </c:pt>
                <c:pt idx="144">
                  <c:v>966.529</c:v>
                </c:pt>
                <c:pt idx="145">
                  <c:v>971.70699999999999</c:v>
                </c:pt>
                <c:pt idx="146">
                  <c:v>976.87900000000002</c:v>
                </c:pt>
                <c:pt idx="147">
                  <c:v>982.04600000000005</c:v>
                </c:pt>
                <c:pt idx="148">
                  <c:v>987.20799999999997</c:v>
                </c:pt>
                <c:pt idx="149">
                  <c:v>992.36400000000003</c:v>
                </c:pt>
                <c:pt idx="150">
                  <c:v>997.51499999999999</c:v>
                </c:pt>
                <c:pt idx="151">
                  <c:v>1002.66</c:v>
                </c:pt>
                <c:pt idx="152">
                  <c:v>1007.801</c:v>
                </c:pt>
                <c:pt idx="153">
                  <c:v>1012.936</c:v>
                </c:pt>
                <c:pt idx="154">
                  <c:v>1018.066</c:v>
                </c:pt>
                <c:pt idx="155">
                  <c:v>1023.19</c:v>
                </c:pt>
                <c:pt idx="156">
                  <c:v>1028.309</c:v>
                </c:pt>
                <c:pt idx="157">
                  <c:v>1033.423</c:v>
                </c:pt>
                <c:pt idx="158">
                  <c:v>1038.5319999999999</c:v>
                </c:pt>
                <c:pt idx="159">
                  <c:v>1043.636</c:v>
                </c:pt>
                <c:pt idx="160">
                  <c:v>1048.7339999999999</c:v>
                </c:pt>
                <c:pt idx="161">
                  <c:v>1053.827</c:v>
                </c:pt>
                <c:pt idx="162">
                  <c:v>1058.915</c:v>
                </c:pt>
                <c:pt idx="163">
                  <c:v>1063.998</c:v>
                </c:pt>
                <c:pt idx="164">
                  <c:v>1069.075</c:v>
                </c:pt>
                <c:pt idx="165">
                  <c:v>1074.1469999999999</c:v>
                </c:pt>
                <c:pt idx="166">
                  <c:v>1079.2139999999999</c:v>
                </c:pt>
                <c:pt idx="167">
                  <c:v>1084.2760000000001</c:v>
                </c:pt>
                <c:pt idx="168">
                  <c:v>1089.3330000000001</c:v>
                </c:pt>
                <c:pt idx="169">
                  <c:v>1094.385</c:v>
                </c:pt>
                <c:pt idx="170">
                  <c:v>1099.431</c:v>
                </c:pt>
                <c:pt idx="171">
                  <c:v>1104.472</c:v>
                </c:pt>
                <c:pt idx="172">
                  <c:v>1109.509</c:v>
                </c:pt>
                <c:pt idx="173">
                  <c:v>1114.54</c:v>
                </c:pt>
                <c:pt idx="174">
                  <c:v>1119.5650000000001</c:v>
                </c:pt>
                <c:pt idx="175">
                  <c:v>1124.586</c:v>
                </c:pt>
                <c:pt idx="176">
                  <c:v>1129.6020000000001</c:v>
                </c:pt>
                <c:pt idx="177">
                  <c:v>1134.6130000000001</c:v>
                </c:pt>
                <c:pt idx="178">
                  <c:v>1139.6179999999999</c:v>
                </c:pt>
                <c:pt idx="179">
                  <c:v>1144.6189999999999</c:v>
                </c:pt>
                <c:pt idx="180">
                  <c:v>1149.614</c:v>
                </c:pt>
                <c:pt idx="181">
                  <c:v>1154.604</c:v>
                </c:pt>
                <c:pt idx="182">
                  <c:v>1159.5889999999999</c:v>
                </c:pt>
                <c:pt idx="183">
                  <c:v>1164.57</c:v>
                </c:pt>
                <c:pt idx="184">
                  <c:v>1169.5450000000001</c:v>
                </c:pt>
                <c:pt idx="185">
                  <c:v>1174.5150000000001</c:v>
                </c:pt>
                <c:pt idx="186">
                  <c:v>1179.48</c:v>
                </c:pt>
                <c:pt idx="187">
                  <c:v>1184.44</c:v>
                </c:pt>
                <c:pt idx="188">
                  <c:v>1189.395</c:v>
                </c:pt>
                <c:pt idx="189">
                  <c:v>1194.345</c:v>
                </c:pt>
                <c:pt idx="190">
                  <c:v>1199.29</c:v>
                </c:pt>
                <c:pt idx="191">
                  <c:v>1204.23</c:v>
                </c:pt>
                <c:pt idx="192">
                  <c:v>1209.165</c:v>
                </c:pt>
                <c:pt idx="193">
                  <c:v>1214.095</c:v>
                </c:pt>
                <c:pt idx="194">
                  <c:v>1219.021</c:v>
                </c:pt>
                <c:pt idx="195">
                  <c:v>1223.941</c:v>
                </c:pt>
                <c:pt idx="196">
                  <c:v>1228.856</c:v>
                </c:pt>
                <c:pt idx="197">
                  <c:v>1233.7660000000001</c:v>
                </c:pt>
                <c:pt idx="198">
                  <c:v>1238.672</c:v>
                </c:pt>
                <c:pt idx="199">
                  <c:v>1243.5719999999999</c:v>
                </c:pt>
                <c:pt idx="200">
                  <c:v>1248.4670000000001</c:v>
                </c:pt>
                <c:pt idx="201">
                  <c:v>1253.3579999999999</c:v>
                </c:pt>
                <c:pt idx="202">
                  <c:v>1258.2439999999999</c:v>
                </c:pt>
                <c:pt idx="203">
                  <c:v>1263.124</c:v>
                </c:pt>
                <c:pt idx="204">
                  <c:v>1268</c:v>
                </c:pt>
                <c:pt idx="205">
                  <c:v>1272.8710000000001</c:v>
                </c:pt>
                <c:pt idx="206">
                  <c:v>1277.7370000000001</c:v>
                </c:pt>
                <c:pt idx="207">
                  <c:v>1282.5989999999999</c:v>
                </c:pt>
                <c:pt idx="208">
                  <c:v>1287.4549999999999</c:v>
                </c:pt>
                <c:pt idx="209">
                  <c:v>1292.306</c:v>
                </c:pt>
                <c:pt idx="210">
                  <c:v>1297.153</c:v>
                </c:pt>
                <c:pt idx="211">
                  <c:v>1301.9949999999999</c:v>
                </c:pt>
                <c:pt idx="212">
                  <c:v>1306.8320000000001</c:v>
                </c:pt>
                <c:pt idx="213">
                  <c:v>1311.664</c:v>
                </c:pt>
                <c:pt idx="214">
                  <c:v>1316.491</c:v>
                </c:pt>
                <c:pt idx="215">
                  <c:v>1321.3140000000001</c:v>
                </c:pt>
                <c:pt idx="216">
                  <c:v>1326.1320000000001</c:v>
                </c:pt>
                <c:pt idx="217">
                  <c:v>1330.9449999999999</c:v>
                </c:pt>
                <c:pt idx="218">
                  <c:v>1335.7529999999999</c:v>
                </c:pt>
                <c:pt idx="219">
                  <c:v>1340.556</c:v>
                </c:pt>
                <c:pt idx="220">
                  <c:v>1345.354</c:v>
                </c:pt>
                <c:pt idx="221">
                  <c:v>1350.1479999999999</c:v>
                </c:pt>
                <c:pt idx="222">
                  <c:v>1354.9369999999999</c:v>
                </c:pt>
                <c:pt idx="223">
                  <c:v>1359.722</c:v>
                </c:pt>
                <c:pt idx="224">
                  <c:v>1364.501</c:v>
                </c:pt>
                <c:pt idx="225">
                  <c:v>1369.2760000000001</c:v>
                </c:pt>
                <c:pt idx="226">
                  <c:v>1374.046</c:v>
                </c:pt>
                <c:pt idx="227">
                  <c:v>1378.8109999999999</c:v>
                </c:pt>
                <c:pt idx="228">
                  <c:v>1383.5719999999999</c:v>
                </c:pt>
                <c:pt idx="229">
                  <c:v>1388.327</c:v>
                </c:pt>
                <c:pt idx="230">
                  <c:v>1393.079</c:v>
                </c:pt>
                <c:pt idx="231">
                  <c:v>1397.825</c:v>
                </c:pt>
                <c:pt idx="232">
                  <c:v>1402.567</c:v>
                </c:pt>
                <c:pt idx="233">
                  <c:v>1407.3040000000001</c:v>
                </c:pt>
                <c:pt idx="234">
                  <c:v>1412.0360000000001</c:v>
                </c:pt>
                <c:pt idx="235">
                  <c:v>1416.7639999999999</c:v>
                </c:pt>
                <c:pt idx="236">
                  <c:v>1421.4870000000001</c:v>
                </c:pt>
                <c:pt idx="237">
                  <c:v>1426.2049999999999</c:v>
                </c:pt>
                <c:pt idx="238">
                  <c:v>1430.9190000000001</c:v>
                </c:pt>
                <c:pt idx="239">
                  <c:v>1435.6279999999999</c:v>
                </c:pt>
                <c:pt idx="240">
                  <c:v>1440.3330000000001</c:v>
                </c:pt>
                <c:pt idx="241">
                  <c:v>1445.0319999999999</c:v>
                </c:pt>
                <c:pt idx="242">
                  <c:v>1449.7270000000001</c:v>
                </c:pt>
                <c:pt idx="243">
                  <c:v>1454.4179999999999</c:v>
                </c:pt>
                <c:pt idx="244">
                  <c:v>1459.104</c:v>
                </c:pt>
                <c:pt idx="245">
                  <c:v>1463.7850000000001</c:v>
                </c:pt>
                <c:pt idx="246">
                  <c:v>1468.462</c:v>
                </c:pt>
                <c:pt idx="247">
                  <c:v>1473.134</c:v>
                </c:pt>
                <c:pt idx="248">
                  <c:v>1477.8019999999999</c:v>
                </c:pt>
                <c:pt idx="249">
                  <c:v>1482.4649999999999</c:v>
                </c:pt>
                <c:pt idx="250">
                  <c:v>1487.123</c:v>
                </c:pt>
                <c:pt idx="251">
                  <c:v>1491.777</c:v>
                </c:pt>
                <c:pt idx="252">
                  <c:v>1496.4259999999999</c:v>
                </c:pt>
                <c:pt idx="253">
                  <c:v>1501.0709999999999</c:v>
                </c:pt>
                <c:pt idx="254">
                  <c:v>1505.711</c:v>
                </c:pt>
                <c:pt idx="255">
                  <c:v>1510.347</c:v>
                </c:pt>
                <c:pt idx="256">
                  <c:v>1514.9780000000001</c:v>
                </c:pt>
                <c:pt idx="257">
                  <c:v>1519.604</c:v>
                </c:pt>
                <c:pt idx="258">
                  <c:v>1524.2260000000001</c:v>
                </c:pt>
                <c:pt idx="259">
                  <c:v>1528.8440000000001</c:v>
                </c:pt>
                <c:pt idx="260">
                  <c:v>1533.4570000000001</c:v>
                </c:pt>
                <c:pt idx="261">
                  <c:v>1538.0650000000001</c:v>
                </c:pt>
                <c:pt idx="262">
                  <c:v>1542.6690000000001</c:v>
                </c:pt>
                <c:pt idx="263">
                  <c:v>1547.269</c:v>
                </c:pt>
                <c:pt idx="264">
                  <c:v>1551.864</c:v>
                </c:pt>
                <c:pt idx="265">
                  <c:v>1556.454</c:v>
                </c:pt>
                <c:pt idx="266">
                  <c:v>1561.0409999999999</c:v>
                </c:pt>
                <c:pt idx="267">
                  <c:v>1565.6220000000001</c:v>
                </c:pt>
                <c:pt idx="268">
                  <c:v>1570.1990000000001</c:v>
                </c:pt>
                <c:pt idx="269">
                  <c:v>1574.7719999999999</c:v>
                </c:pt>
                <c:pt idx="270">
                  <c:v>1579.34</c:v>
                </c:pt>
                <c:pt idx="271">
                  <c:v>1583.904</c:v>
                </c:pt>
                <c:pt idx="272">
                  <c:v>1588.4639999999999</c:v>
                </c:pt>
                <c:pt idx="273">
                  <c:v>1593.019</c:v>
                </c:pt>
                <c:pt idx="274">
                  <c:v>1597.569</c:v>
                </c:pt>
                <c:pt idx="275">
                  <c:v>1602.115</c:v>
                </c:pt>
                <c:pt idx="276">
                  <c:v>1606.6569999999999</c:v>
                </c:pt>
                <c:pt idx="277">
                  <c:v>1611.1949999999999</c:v>
                </c:pt>
                <c:pt idx="278">
                  <c:v>1615.7280000000001</c:v>
                </c:pt>
                <c:pt idx="279">
                  <c:v>1620.2560000000001</c:v>
                </c:pt>
                <c:pt idx="280">
                  <c:v>1624.78</c:v>
                </c:pt>
                <c:pt idx="281">
                  <c:v>1629.3</c:v>
                </c:pt>
                <c:pt idx="282">
                  <c:v>1633.816</c:v>
                </c:pt>
                <c:pt idx="283">
                  <c:v>1638.327</c:v>
                </c:pt>
                <c:pt idx="284">
                  <c:v>1642.8340000000001</c:v>
                </c:pt>
                <c:pt idx="285">
                  <c:v>1647.336</c:v>
                </c:pt>
                <c:pt idx="286">
                  <c:v>1651.8340000000001</c:v>
                </c:pt>
                <c:pt idx="287">
                  <c:v>1656.328</c:v>
                </c:pt>
                <c:pt idx="288">
                  <c:v>1660.817</c:v>
                </c:pt>
                <c:pt idx="289">
                  <c:v>1665.3019999999999</c:v>
                </c:pt>
                <c:pt idx="290">
                  <c:v>1669.7829999999999</c:v>
                </c:pt>
                <c:pt idx="291">
                  <c:v>1674.259</c:v>
                </c:pt>
                <c:pt idx="292">
                  <c:v>1678.732</c:v>
                </c:pt>
                <c:pt idx="293">
                  <c:v>1683.1990000000001</c:v>
                </c:pt>
                <c:pt idx="294">
                  <c:v>1687.663</c:v>
                </c:pt>
                <c:pt idx="295">
                  <c:v>1692.1220000000001</c:v>
                </c:pt>
                <c:pt idx="296">
                  <c:v>1696.577</c:v>
                </c:pt>
                <c:pt idx="297">
                  <c:v>1701.028</c:v>
                </c:pt>
                <c:pt idx="298">
                  <c:v>1705.4739999999999</c:v>
                </c:pt>
                <c:pt idx="299">
                  <c:v>1709.9169999999999</c:v>
                </c:pt>
                <c:pt idx="300">
                  <c:v>1714.355</c:v>
                </c:pt>
                <c:pt idx="301">
                  <c:v>1718.788</c:v>
                </c:pt>
                <c:pt idx="302">
                  <c:v>1723.2180000000001</c:v>
                </c:pt>
                <c:pt idx="303">
                  <c:v>1727.643</c:v>
                </c:pt>
                <c:pt idx="304">
                  <c:v>1732.0640000000001</c:v>
                </c:pt>
                <c:pt idx="305">
                  <c:v>1736.481</c:v>
                </c:pt>
                <c:pt idx="306">
                  <c:v>1740.893</c:v>
                </c:pt>
                <c:pt idx="307">
                  <c:v>1745.3009999999999</c:v>
                </c:pt>
                <c:pt idx="308">
                  <c:v>1749.7049999999999</c:v>
                </c:pt>
                <c:pt idx="309">
                  <c:v>1754.105</c:v>
                </c:pt>
                <c:pt idx="310">
                  <c:v>1758.501</c:v>
                </c:pt>
                <c:pt idx="311">
                  <c:v>1762.893</c:v>
                </c:pt>
                <c:pt idx="312">
                  <c:v>1767.28</c:v>
                </c:pt>
                <c:pt idx="313">
                  <c:v>1771.663</c:v>
                </c:pt>
                <c:pt idx="314">
                  <c:v>1776.0419999999999</c:v>
                </c:pt>
                <c:pt idx="315">
                  <c:v>1780.4169999999999</c:v>
                </c:pt>
                <c:pt idx="316">
                  <c:v>1784.787</c:v>
                </c:pt>
                <c:pt idx="317">
                  <c:v>1789.154</c:v>
                </c:pt>
                <c:pt idx="318">
                  <c:v>1793.5160000000001</c:v>
                </c:pt>
                <c:pt idx="319">
                  <c:v>1797.874</c:v>
                </c:pt>
                <c:pt idx="320">
                  <c:v>1802.2280000000001</c:v>
                </c:pt>
                <c:pt idx="321">
                  <c:v>1806.578</c:v>
                </c:pt>
                <c:pt idx="322">
                  <c:v>1810.924</c:v>
                </c:pt>
                <c:pt idx="323">
                  <c:v>1815.2660000000001</c:v>
                </c:pt>
                <c:pt idx="324">
                  <c:v>1819.6030000000001</c:v>
                </c:pt>
                <c:pt idx="325">
                  <c:v>1823.9369999999999</c:v>
                </c:pt>
                <c:pt idx="326">
                  <c:v>1828.2660000000001</c:v>
                </c:pt>
                <c:pt idx="327">
                  <c:v>1832.5909999999999</c:v>
                </c:pt>
                <c:pt idx="328">
                  <c:v>1836.913</c:v>
                </c:pt>
                <c:pt idx="329">
                  <c:v>1841.23</c:v>
                </c:pt>
                <c:pt idx="330">
                  <c:v>1845.5429999999999</c:v>
                </c:pt>
                <c:pt idx="331">
                  <c:v>1849.8520000000001</c:v>
                </c:pt>
                <c:pt idx="332">
                  <c:v>1854.1559999999999</c:v>
                </c:pt>
                <c:pt idx="333">
                  <c:v>1858.4570000000001</c:v>
                </c:pt>
                <c:pt idx="334">
                  <c:v>1862.7539999999999</c:v>
                </c:pt>
                <c:pt idx="335">
                  <c:v>1867.047</c:v>
                </c:pt>
                <c:pt idx="336">
                  <c:v>1871.335</c:v>
                </c:pt>
                <c:pt idx="337">
                  <c:v>1875.62</c:v>
                </c:pt>
                <c:pt idx="338">
                  <c:v>1879.9</c:v>
                </c:pt>
                <c:pt idx="339">
                  <c:v>1884.1769999999999</c:v>
                </c:pt>
                <c:pt idx="340">
                  <c:v>1888.4490000000001</c:v>
                </c:pt>
                <c:pt idx="341">
                  <c:v>1892.7180000000001</c:v>
                </c:pt>
                <c:pt idx="342">
                  <c:v>1896.982</c:v>
                </c:pt>
                <c:pt idx="343">
                  <c:v>1901.2429999999999</c:v>
                </c:pt>
                <c:pt idx="344">
                  <c:v>1905.499</c:v>
                </c:pt>
                <c:pt idx="345">
                  <c:v>1909.752</c:v>
                </c:pt>
                <c:pt idx="346">
                  <c:v>1914</c:v>
                </c:pt>
                <c:pt idx="347">
                  <c:v>1918.2449999999999</c:v>
                </c:pt>
                <c:pt idx="348">
                  <c:v>1922.4849999999999</c:v>
                </c:pt>
                <c:pt idx="349">
                  <c:v>1926.722</c:v>
                </c:pt>
                <c:pt idx="350">
                  <c:v>1930.954</c:v>
                </c:pt>
                <c:pt idx="351">
                  <c:v>1935.183</c:v>
                </c:pt>
                <c:pt idx="352">
                  <c:v>1939.4079999999999</c:v>
                </c:pt>
                <c:pt idx="353">
                  <c:v>1943.6279999999999</c:v>
                </c:pt>
                <c:pt idx="354">
                  <c:v>1947.845</c:v>
                </c:pt>
                <c:pt idx="355">
                  <c:v>1952.058</c:v>
                </c:pt>
                <c:pt idx="356">
                  <c:v>1956.2670000000001</c:v>
                </c:pt>
                <c:pt idx="357">
                  <c:v>1960.472</c:v>
                </c:pt>
                <c:pt idx="358">
                  <c:v>1964.673</c:v>
                </c:pt>
                <c:pt idx="359">
                  <c:v>1968.87</c:v>
                </c:pt>
                <c:pt idx="360">
                  <c:v>1973.0630000000001</c:v>
                </c:pt>
                <c:pt idx="361">
                  <c:v>1977.252</c:v>
                </c:pt>
                <c:pt idx="362">
                  <c:v>1981.4380000000001</c:v>
                </c:pt>
                <c:pt idx="363">
                  <c:v>1985.6189999999999</c:v>
                </c:pt>
                <c:pt idx="364">
                  <c:v>1989.797</c:v>
                </c:pt>
                <c:pt idx="365">
                  <c:v>1993.971</c:v>
                </c:pt>
                <c:pt idx="366">
                  <c:v>1998.14</c:v>
                </c:pt>
                <c:pt idx="367">
                  <c:v>2002.306</c:v>
                </c:pt>
                <c:pt idx="368">
                  <c:v>2006.4690000000001</c:v>
                </c:pt>
                <c:pt idx="369">
                  <c:v>2010.627</c:v>
                </c:pt>
                <c:pt idx="370">
                  <c:v>2014.7809999999999</c:v>
                </c:pt>
                <c:pt idx="371">
                  <c:v>2018.932</c:v>
                </c:pt>
                <c:pt idx="372">
                  <c:v>2023.078</c:v>
                </c:pt>
                <c:pt idx="373">
                  <c:v>2027.221</c:v>
                </c:pt>
                <c:pt idx="374">
                  <c:v>2031.36</c:v>
                </c:pt>
                <c:pt idx="375">
                  <c:v>2035.4949999999999</c:v>
                </c:pt>
                <c:pt idx="376">
                  <c:v>2039.627</c:v>
                </c:pt>
                <c:pt idx="377">
                  <c:v>2043.7539999999999</c:v>
                </c:pt>
                <c:pt idx="378">
                  <c:v>2047.8779999999999</c:v>
                </c:pt>
                <c:pt idx="379">
                  <c:v>2051.998</c:v>
                </c:pt>
                <c:pt idx="380">
                  <c:v>2056.114</c:v>
                </c:pt>
                <c:pt idx="381">
                  <c:v>2060.2260000000001</c:v>
                </c:pt>
                <c:pt idx="382">
                  <c:v>2064.3339999999998</c:v>
                </c:pt>
                <c:pt idx="383">
                  <c:v>2068.4389999999999</c:v>
                </c:pt>
                <c:pt idx="384">
                  <c:v>2072.54</c:v>
                </c:pt>
                <c:pt idx="385">
                  <c:v>2076.6370000000002</c:v>
                </c:pt>
                <c:pt idx="386">
                  <c:v>2080.73</c:v>
                </c:pt>
                <c:pt idx="387">
                  <c:v>2084.8200000000002</c:v>
                </c:pt>
                <c:pt idx="388">
                  <c:v>2088.9059999999999</c:v>
                </c:pt>
                <c:pt idx="389">
                  <c:v>2092.9879999999998</c:v>
                </c:pt>
                <c:pt idx="390">
                  <c:v>2097.0659999999998</c:v>
                </c:pt>
                <c:pt idx="391">
                  <c:v>2101.14</c:v>
                </c:pt>
                <c:pt idx="392">
                  <c:v>2105.2109999999998</c:v>
                </c:pt>
                <c:pt idx="393">
                  <c:v>2109.2779999999998</c:v>
                </c:pt>
                <c:pt idx="394">
                  <c:v>2113.3420000000001</c:v>
                </c:pt>
                <c:pt idx="395">
                  <c:v>2117.4009999999998</c:v>
                </c:pt>
                <c:pt idx="396">
                  <c:v>2121.4569999999999</c:v>
                </c:pt>
                <c:pt idx="397">
                  <c:v>2125.509</c:v>
                </c:pt>
                <c:pt idx="398">
                  <c:v>2129.558</c:v>
                </c:pt>
                <c:pt idx="399">
                  <c:v>2133.6019999999999</c:v>
                </c:pt>
                <c:pt idx="400">
                  <c:v>2137.643</c:v>
                </c:pt>
                <c:pt idx="401">
                  <c:v>2141.681</c:v>
                </c:pt>
                <c:pt idx="402">
                  <c:v>2145.7139999999999</c:v>
                </c:pt>
                <c:pt idx="403">
                  <c:v>2149.7440000000001</c:v>
                </c:pt>
                <c:pt idx="404">
                  <c:v>2153.77</c:v>
                </c:pt>
                <c:pt idx="405">
                  <c:v>2157.7930000000001</c:v>
                </c:pt>
                <c:pt idx="406">
                  <c:v>2161.8119999999999</c:v>
                </c:pt>
                <c:pt idx="407">
                  <c:v>2165.8270000000002</c:v>
                </c:pt>
                <c:pt idx="408">
                  <c:v>2169.8380000000002</c:v>
                </c:pt>
                <c:pt idx="409">
                  <c:v>2173.846</c:v>
                </c:pt>
                <c:pt idx="410">
                  <c:v>2177.8510000000001</c:v>
                </c:pt>
                <c:pt idx="411">
                  <c:v>2181.8510000000001</c:v>
                </c:pt>
                <c:pt idx="412">
                  <c:v>2185.848</c:v>
                </c:pt>
                <c:pt idx="413">
                  <c:v>2189.8409999999999</c:v>
                </c:pt>
                <c:pt idx="414">
                  <c:v>2193.8310000000001</c:v>
                </c:pt>
                <c:pt idx="415">
                  <c:v>2197.817</c:v>
                </c:pt>
                <c:pt idx="416">
                  <c:v>2201.799</c:v>
                </c:pt>
                <c:pt idx="417">
                  <c:v>2205.7779999999998</c:v>
                </c:pt>
                <c:pt idx="418">
                  <c:v>2209.7530000000002</c:v>
                </c:pt>
                <c:pt idx="419">
                  <c:v>2213.7249999999999</c:v>
                </c:pt>
                <c:pt idx="420">
                  <c:v>2217.6930000000002</c:v>
                </c:pt>
                <c:pt idx="421">
                  <c:v>2221.6570000000002</c:v>
                </c:pt>
                <c:pt idx="422">
                  <c:v>2225.6179999999999</c:v>
                </c:pt>
                <c:pt idx="423">
                  <c:v>2229.5749999999998</c:v>
                </c:pt>
                <c:pt idx="424">
                  <c:v>2233.529</c:v>
                </c:pt>
                <c:pt idx="425">
                  <c:v>2237.4789999999998</c:v>
                </c:pt>
                <c:pt idx="426">
                  <c:v>2241.4250000000002</c:v>
                </c:pt>
                <c:pt idx="427">
                  <c:v>2245.3679999999999</c:v>
                </c:pt>
                <c:pt idx="428">
                  <c:v>2249.3069999999998</c:v>
                </c:pt>
                <c:pt idx="429">
                  <c:v>2253.2429999999999</c:v>
                </c:pt>
                <c:pt idx="430">
                  <c:v>2257.1750000000002</c:v>
                </c:pt>
                <c:pt idx="431">
                  <c:v>2261.1039999999998</c:v>
                </c:pt>
                <c:pt idx="432">
                  <c:v>2265.029</c:v>
                </c:pt>
                <c:pt idx="433">
                  <c:v>2268.9499999999998</c:v>
                </c:pt>
                <c:pt idx="434">
                  <c:v>2272.8679999999999</c:v>
                </c:pt>
                <c:pt idx="435">
                  <c:v>2276.7829999999999</c:v>
                </c:pt>
                <c:pt idx="436">
                  <c:v>2280.694</c:v>
                </c:pt>
                <c:pt idx="437">
                  <c:v>2284.6010000000001</c:v>
                </c:pt>
                <c:pt idx="438">
                  <c:v>2288.5050000000001</c:v>
                </c:pt>
                <c:pt idx="439">
                  <c:v>2292.4050000000002</c:v>
                </c:pt>
                <c:pt idx="440">
                  <c:v>2296.3020000000001</c:v>
                </c:pt>
                <c:pt idx="441">
                  <c:v>2300.1950000000002</c:v>
                </c:pt>
                <c:pt idx="442">
                  <c:v>2304.085</c:v>
                </c:pt>
                <c:pt idx="443">
                  <c:v>2307.971</c:v>
                </c:pt>
                <c:pt idx="444">
                  <c:v>2311.8539999999998</c:v>
                </c:pt>
                <c:pt idx="445">
                  <c:v>2315.7339999999999</c:v>
                </c:pt>
                <c:pt idx="446">
                  <c:v>2319.6089999999999</c:v>
                </c:pt>
                <c:pt idx="447">
                  <c:v>2323.482</c:v>
                </c:pt>
                <c:pt idx="448">
                  <c:v>2327.3510000000001</c:v>
                </c:pt>
                <c:pt idx="449">
                  <c:v>2331.2159999999999</c:v>
                </c:pt>
                <c:pt idx="450">
                  <c:v>2335.078</c:v>
                </c:pt>
                <c:pt idx="451">
                  <c:v>2338.9369999999999</c:v>
                </c:pt>
                <c:pt idx="452">
                  <c:v>2342.7919999999999</c:v>
                </c:pt>
                <c:pt idx="453">
                  <c:v>2346.643</c:v>
                </c:pt>
                <c:pt idx="454">
                  <c:v>2350.4920000000002</c:v>
                </c:pt>
                <c:pt idx="455">
                  <c:v>2354.3359999999998</c:v>
                </c:pt>
                <c:pt idx="456">
                  <c:v>2358.1779999999999</c:v>
                </c:pt>
                <c:pt idx="457">
                  <c:v>2362.0149999999999</c:v>
                </c:pt>
                <c:pt idx="458">
                  <c:v>2365.85</c:v>
                </c:pt>
                <c:pt idx="459">
                  <c:v>2369.681</c:v>
                </c:pt>
                <c:pt idx="460">
                  <c:v>2373.5079999999998</c:v>
                </c:pt>
                <c:pt idx="461">
                  <c:v>2377.3330000000001</c:v>
                </c:pt>
                <c:pt idx="462">
                  <c:v>2381.1529999999998</c:v>
                </c:pt>
                <c:pt idx="463">
                  <c:v>2384.971</c:v>
                </c:pt>
                <c:pt idx="464">
                  <c:v>2388.7849999999999</c:v>
                </c:pt>
                <c:pt idx="465">
                  <c:v>2392.5949999999998</c:v>
                </c:pt>
                <c:pt idx="466">
                  <c:v>2396.402</c:v>
                </c:pt>
                <c:pt idx="467">
                  <c:v>2400.2060000000001</c:v>
                </c:pt>
                <c:pt idx="468">
                  <c:v>2404.0070000000001</c:v>
                </c:pt>
                <c:pt idx="469">
                  <c:v>2407.8040000000001</c:v>
                </c:pt>
                <c:pt idx="470">
                  <c:v>2411.5970000000002</c:v>
                </c:pt>
                <c:pt idx="471">
                  <c:v>2415.3879999999999</c:v>
                </c:pt>
                <c:pt idx="472">
                  <c:v>2419.174</c:v>
                </c:pt>
                <c:pt idx="473">
                  <c:v>2422.9580000000001</c:v>
                </c:pt>
                <c:pt idx="474">
                  <c:v>2426.7379999999998</c:v>
                </c:pt>
                <c:pt idx="475">
                  <c:v>2430.5149999999999</c:v>
                </c:pt>
                <c:pt idx="476">
                  <c:v>2434.2890000000002</c:v>
                </c:pt>
                <c:pt idx="477">
                  <c:v>2438.0590000000002</c:v>
                </c:pt>
                <c:pt idx="478">
                  <c:v>2441.8249999999998</c:v>
                </c:pt>
                <c:pt idx="479">
                  <c:v>2445.5889999999999</c:v>
                </c:pt>
                <c:pt idx="480">
                  <c:v>2449.3490000000002</c:v>
                </c:pt>
                <c:pt idx="481">
                  <c:v>2453.1060000000002</c:v>
                </c:pt>
                <c:pt idx="482">
                  <c:v>2456.8589999999999</c:v>
                </c:pt>
                <c:pt idx="483">
                  <c:v>2460.61</c:v>
                </c:pt>
                <c:pt idx="484">
                  <c:v>2464.3560000000002</c:v>
                </c:pt>
                <c:pt idx="485">
                  <c:v>2468.1</c:v>
                </c:pt>
                <c:pt idx="486">
                  <c:v>2471.84</c:v>
                </c:pt>
                <c:pt idx="487">
                  <c:v>2475.5770000000002</c:v>
                </c:pt>
                <c:pt idx="488">
                  <c:v>2479.3110000000001</c:v>
                </c:pt>
                <c:pt idx="489">
                  <c:v>2483.0410000000002</c:v>
                </c:pt>
                <c:pt idx="490">
                  <c:v>2486.768</c:v>
                </c:pt>
                <c:pt idx="491">
                  <c:v>2490.4920000000002</c:v>
                </c:pt>
                <c:pt idx="492">
                  <c:v>2494.2130000000002</c:v>
                </c:pt>
                <c:pt idx="493">
                  <c:v>2497.9299999999998</c:v>
                </c:pt>
                <c:pt idx="494">
                  <c:v>2501.6439999999998</c:v>
                </c:pt>
                <c:pt idx="495">
                  <c:v>2505.355</c:v>
                </c:pt>
                <c:pt idx="496">
                  <c:v>2509.0619999999999</c:v>
                </c:pt>
                <c:pt idx="497">
                  <c:v>2512.7660000000001</c:v>
                </c:pt>
                <c:pt idx="498">
                  <c:v>2516.4670000000001</c:v>
                </c:pt>
                <c:pt idx="499">
                  <c:v>2520.165</c:v>
                </c:pt>
                <c:pt idx="500">
                  <c:v>2523.8589999999999</c:v>
                </c:pt>
                <c:pt idx="501">
                  <c:v>2527.5509999999999</c:v>
                </c:pt>
                <c:pt idx="502">
                  <c:v>2531.239</c:v>
                </c:pt>
                <c:pt idx="503">
                  <c:v>2534.9229999999998</c:v>
                </c:pt>
                <c:pt idx="504">
                  <c:v>2538.605</c:v>
                </c:pt>
                <c:pt idx="505">
                  <c:v>2542.2829999999999</c:v>
                </c:pt>
                <c:pt idx="506">
                  <c:v>2545.9580000000001</c:v>
                </c:pt>
                <c:pt idx="507">
                  <c:v>2549.63</c:v>
                </c:pt>
                <c:pt idx="508">
                  <c:v>2553.299</c:v>
                </c:pt>
                <c:pt idx="509">
                  <c:v>2556.9639999999999</c:v>
                </c:pt>
                <c:pt idx="510">
                  <c:v>2560.6260000000002</c:v>
                </c:pt>
                <c:pt idx="511">
                  <c:v>2564.2849999999999</c:v>
                </c:pt>
                <c:pt idx="512">
                  <c:v>2567.9409999999998</c:v>
                </c:pt>
                <c:pt idx="513">
                  <c:v>2571.5940000000001</c:v>
                </c:pt>
                <c:pt idx="514">
                  <c:v>2575.2429999999999</c:v>
                </c:pt>
                <c:pt idx="515">
                  <c:v>2578.89</c:v>
                </c:pt>
                <c:pt idx="516">
                  <c:v>2582.5329999999999</c:v>
                </c:pt>
                <c:pt idx="517">
                  <c:v>2586.1729999999998</c:v>
                </c:pt>
                <c:pt idx="518">
                  <c:v>2589.8090000000002</c:v>
                </c:pt>
                <c:pt idx="519">
                  <c:v>2593.4430000000002</c:v>
                </c:pt>
                <c:pt idx="520">
                  <c:v>2597.0729999999999</c:v>
                </c:pt>
                <c:pt idx="521">
                  <c:v>2600.701</c:v>
                </c:pt>
                <c:pt idx="522">
                  <c:v>2604.3249999999998</c:v>
                </c:pt>
                <c:pt idx="523">
                  <c:v>2607.9459999999999</c:v>
                </c:pt>
                <c:pt idx="524">
                  <c:v>2611.5639999999999</c:v>
                </c:pt>
                <c:pt idx="525">
                  <c:v>2615.1779999999999</c:v>
                </c:pt>
                <c:pt idx="526">
                  <c:v>2618.79</c:v>
                </c:pt>
                <c:pt idx="527">
                  <c:v>2622.3980000000001</c:v>
                </c:pt>
                <c:pt idx="528">
                  <c:v>2626.0039999999999</c:v>
                </c:pt>
                <c:pt idx="529">
                  <c:v>2629.6060000000002</c:v>
                </c:pt>
                <c:pt idx="530">
                  <c:v>2633.2049999999999</c:v>
                </c:pt>
                <c:pt idx="531">
                  <c:v>2636.8009999999999</c:v>
                </c:pt>
                <c:pt idx="532">
                  <c:v>2640.3939999999998</c:v>
                </c:pt>
                <c:pt idx="533">
                  <c:v>2643.9830000000002</c:v>
                </c:pt>
                <c:pt idx="534">
                  <c:v>2647.57</c:v>
                </c:pt>
                <c:pt idx="535">
                  <c:v>2651.1529999999998</c:v>
                </c:pt>
                <c:pt idx="536">
                  <c:v>2654.7339999999999</c:v>
                </c:pt>
                <c:pt idx="537">
                  <c:v>2658.3110000000001</c:v>
                </c:pt>
                <c:pt idx="538">
                  <c:v>2661.8850000000002</c:v>
                </c:pt>
                <c:pt idx="539">
                  <c:v>2665.4560000000001</c:v>
                </c:pt>
                <c:pt idx="540">
                  <c:v>2669.0250000000001</c:v>
                </c:pt>
                <c:pt idx="541">
                  <c:v>2672.5889999999999</c:v>
                </c:pt>
                <c:pt idx="542">
                  <c:v>2676.1509999999998</c:v>
                </c:pt>
                <c:pt idx="543">
                  <c:v>2679.71</c:v>
                </c:pt>
                <c:pt idx="544">
                  <c:v>2683.2660000000001</c:v>
                </c:pt>
                <c:pt idx="545">
                  <c:v>2686.819</c:v>
                </c:pt>
                <c:pt idx="546">
                  <c:v>2690.3679999999999</c:v>
                </c:pt>
                <c:pt idx="547">
                  <c:v>2693.915</c:v>
                </c:pt>
                <c:pt idx="548">
                  <c:v>2697.4580000000001</c:v>
                </c:pt>
                <c:pt idx="549">
                  <c:v>2700.9989999999998</c:v>
                </c:pt>
                <c:pt idx="550">
                  <c:v>2704.5360000000001</c:v>
                </c:pt>
                <c:pt idx="551">
                  <c:v>2708.0709999999999</c:v>
                </c:pt>
                <c:pt idx="552">
                  <c:v>2711.6019999999999</c:v>
                </c:pt>
                <c:pt idx="553">
                  <c:v>2715.13</c:v>
                </c:pt>
                <c:pt idx="554">
                  <c:v>2718.6559999999999</c:v>
                </c:pt>
                <c:pt idx="555">
                  <c:v>2722.1779999999999</c:v>
                </c:pt>
                <c:pt idx="556">
                  <c:v>2725.6970000000001</c:v>
                </c:pt>
                <c:pt idx="557">
                  <c:v>2729.2139999999999</c:v>
                </c:pt>
                <c:pt idx="558">
                  <c:v>2732.7269999999999</c:v>
                </c:pt>
                <c:pt idx="559">
                  <c:v>2736.2370000000001</c:v>
                </c:pt>
                <c:pt idx="560">
                  <c:v>2739.7440000000001</c:v>
                </c:pt>
                <c:pt idx="561">
                  <c:v>2743.2489999999998</c:v>
                </c:pt>
                <c:pt idx="562">
                  <c:v>2746.75</c:v>
                </c:pt>
                <c:pt idx="563">
                  <c:v>2750.248</c:v>
                </c:pt>
                <c:pt idx="564">
                  <c:v>2753.7429999999999</c:v>
                </c:pt>
                <c:pt idx="565">
                  <c:v>2757.2359999999999</c:v>
                </c:pt>
                <c:pt idx="566">
                  <c:v>2760.7249999999999</c:v>
                </c:pt>
                <c:pt idx="567">
                  <c:v>2764.2109999999998</c:v>
                </c:pt>
                <c:pt idx="568">
                  <c:v>2767.6950000000002</c:v>
                </c:pt>
                <c:pt idx="569">
                  <c:v>2771.1750000000002</c:v>
                </c:pt>
                <c:pt idx="570">
                  <c:v>2774.652</c:v>
                </c:pt>
                <c:pt idx="571">
                  <c:v>2778.127</c:v>
                </c:pt>
                <c:pt idx="572">
                  <c:v>2781.598</c:v>
                </c:pt>
                <c:pt idx="573">
                  <c:v>2785.067</c:v>
                </c:pt>
                <c:pt idx="574">
                  <c:v>2788.5320000000002</c:v>
                </c:pt>
                <c:pt idx="575">
                  <c:v>2791.9949999999999</c:v>
                </c:pt>
                <c:pt idx="576">
                  <c:v>2795.4549999999999</c:v>
                </c:pt>
                <c:pt idx="577">
                  <c:v>2798.9110000000001</c:v>
                </c:pt>
                <c:pt idx="578">
                  <c:v>2802.3649999999998</c:v>
                </c:pt>
                <c:pt idx="579">
                  <c:v>2805.8159999999998</c:v>
                </c:pt>
                <c:pt idx="580">
                  <c:v>2809.2640000000001</c:v>
                </c:pt>
                <c:pt idx="581">
                  <c:v>2812.7089999999998</c:v>
                </c:pt>
                <c:pt idx="582">
                  <c:v>2816.1509999999998</c:v>
                </c:pt>
                <c:pt idx="583">
                  <c:v>2819.59</c:v>
                </c:pt>
                <c:pt idx="584">
                  <c:v>2823.0259999999998</c:v>
                </c:pt>
                <c:pt idx="585">
                  <c:v>2826.46</c:v>
                </c:pt>
                <c:pt idx="586">
                  <c:v>2829.89</c:v>
                </c:pt>
                <c:pt idx="587">
                  <c:v>2833.3180000000002</c:v>
                </c:pt>
                <c:pt idx="588">
                  <c:v>2836.7420000000002</c:v>
                </c:pt>
                <c:pt idx="589">
                  <c:v>2840.1640000000002</c:v>
                </c:pt>
                <c:pt idx="590">
                  <c:v>2843.5830000000001</c:v>
                </c:pt>
                <c:pt idx="591">
                  <c:v>2846.9989999999998</c:v>
                </c:pt>
                <c:pt idx="592">
                  <c:v>2850.4119999999998</c:v>
                </c:pt>
                <c:pt idx="593">
                  <c:v>2853.8220000000001</c:v>
                </c:pt>
                <c:pt idx="594">
                  <c:v>2857.2289999999998</c:v>
                </c:pt>
                <c:pt idx="595">
                  <c:v>2860.634</c:v>
                </c:pt>
                <c:pt idx="596">
                  <c:v>2864.0349999999999</c:v>
                </c:pt>
                <c:pt idx="597">
                  <c:v>2867.4340000000002</c:v>
                </c:pt>
                <c:pt idx="598">
                  <c:v>2870.83</c:v>
                </c:pt>
                <c:pt idx="599">
                  <c:v>2874.223</c:v>
                </c:pt>
                <c:pt idx="600">
                  <c:v>2877.6129999999998</c:v>
                </c:pt>
                <c:pt idx="601">
                  <c:v>2881</c:v>
                </c:pt>
                <c:pt idx="602">
                  <c:v>2884.3850000000002</c:v>
                </c:pt>
                <c:pt idx="603">
                  <c:v>2887.7660000000001</c:v>
                </c:pt>
                <c:pt idx="604">
                  <c:v>2891.145</c:v>
                </c:pt>
                <c:pt idx="605">
                  <c:v>2894.5210000000002</c:v>
                </c:pt>
                <c:pt idx="606">
                  <c:v>2897.8939999999998</c:v>
                </c:pt>
                <c:pt idx="607">
                  <c:v>2901.2640000000001</c:v>
                </c:pt>
                <c:pt idx="608">
                  <c:v>2904.6309999999999</c:v>
                </c:pt>
                <c:pt idx="609">
                  <c:v>2907.9960000000001</c:v>
                </c:pt>
                <c:pt idx="610">
                  <c:v>2911.3580000000002</c:v>
                </c:pt>
                <c:pt idx="611">
                  <c:v>2914.7170000000001</c:v>
                </c:pt>
                <c:pt idx="612">
                  <c:v>2918.0729999999999</c:v>
                </c:pt>
                <c:pt idx="613">
                  <c:v>2921.4259999999999</c:v>
                </c:pt>
                <c:pt idx="614">
                  <c:v>2924.777</c:v>
                </c:pt>
                <c:pt idx="615">
                  <c:v>2928.1239999999998</c:v>
                </c:pt>
                <c:pt idx="616">
                  <c:v>2931.4690000000001</c:v>
                </c:pt>
                <c:pt idx="617">
                  <c:v>2934.8110000000001</c:v>
                </c:pt>
                <c:pt idx="618">
                  <c:v>2938.15</c:v>
                </c:pt>
                <c:pt idx="619">
                  <c:v>2941.4870000000001</c:v>
                </c:pt>
                <c:pt idx="620">
                  <c:v>2944.8209999999999</c:v>
                </c:pt>
                <c:pt idx="621">
                  <c:v>2948.152</c:v>
                </c:pt>
                <c:pt idx="622">
                  <c:v>2951.48</c:v>
                </c:pt>
                <c:pt idx="623">
                  <c:v>2954.8049999999998</c:v>
                </c:pt>
                <c:pt idx="624">
                  <c:v>2958.1280000000002</c:v>
                </c:pt>
                <c:pt idx="625">
                  <c:v>2961.4470000000001</c:v>
                </c:pt>
                <c:pt idx="626">
                  <c:v>2964.7649999999999</c:v>
                </c:pt>
                <c:pt idx="627">
                  <c:v>2968.0790000000002</c:v>
                </c:pt>
                <c:pt idx="628">
                  <c:v>2971.39</c:v>
                </c:pt>
                <c:pt idx="629">
                  <c:v>2974.6990000000001</c:v>
                </c:pt>
                <c:pt idx="630">
                  <c:v>2978.0050000000001</c:v>
                </c:pt>
                <c:pt idx="631">
                  <c:v>2981.308</c:v>
                </c:pt>
                <c:pt idx="632">
                  <c:v>2984.6089999999999</c:v>
                </c:pt>
                <c:pt idx="633">
                  <c:v>2987.9070000000002</c:v>
                </c:pt>
                <c:pt idx="634">
                  <c:v>2991.2020000000002</c:v>
                </c:pt>
                <c:pt idx="635">
                  <c:v>2994.4940000000001</c:v>
                </c:pt>
                <c:pt idx="636">
                  <c:v>2997.7840000000001</c:v>
                </c:pt>
                <c:pt idx="637">
                  <c:v>3001.07</c:v>
                </c:pt>
                <c:pt idx="638">
                  <c:v>3004.355</c:v>
                </c:pt>
                <c:pt idx="639">
                  <c:v>3007.636</c:v>
                </c:pt>
                <c:pt idx="640">
                  <c:v>3010.915</c:v>
                </c:pt>
                <c:pt idx="641">
                  <c:v>3014.1909999999998</c:v>
                </c:pt>
                <c:pt idx="642">
                  <c:v>3017.4639999999999</c:v>
                </c:pt>
                <c:pt idx="643">
                  <c:v>3020.7339999999999</c:v>
                </c:pt>
                <c:pt idx="644">
                  <c:v>3024.002</c:v>
                </c:pt>
                <c:pt idx="645">
                  <c:v>3027.2669999999998</c:v>
                </c:pt>
                <c:pt idx="646">
                  <c:v>3030.53</c:v>
                </c:pt>
                <c:pt idx="647">
                  <c:v>3033.7890000000002</c:v>
                </c:pt>
                <c:pt idx="648">
                  <c:v>3037.0459999999998</c:v>
                </c:pt>
                <c:pt idx="649">
                  <c:v>3040.3009999999999</c:v>
                </c:pt>
                <c:pt idx="650">
                  <c:v>3043.5520000000001</c:v>
                </c:pt>
                <c:pt idx="651">
                  <c:v>3046.8009999999999</c:v>
                </c:pt>
                <c:pt idx="652">
                  <c:v>3050.0479999999998</c:v>
                </c:pt>
                <c:pt idx="653">
                  <c:v>3053.2910000000002</c:v>
                </c:pt>
                <c:pt idx="654">
                  <c:v>3056.5320000000002</c:v>
                </c:pt>
                <c:pt idx="655">
                  <c:v>3059.7710000000002</c:v>
                </c:pt>
                <c:pt idx="656">
                  <c:v>3063.0059999999999</c:v>
                </c:pt>
                <c:pt idx="657">
                  <c:v>3066.239</c:v>
                </c:pt>
                <c:pt idx="658">
                  <c:v>3069.4690000000001</c:v>
                </c:pt>
                <c:pt idx="659">
                  <c:v>3072.6970000000001</c:v>
                </c:pt>
                <c:pt idx="660">
                  <c:v>3075.922</c:v>
                </c:pt>
                <c:pt idx="661">
                  <c:v>3079.1439999999998</c:v>
                </c:pt>
                <c:pt idx="662">
                  <c:v>3082.364</c:v>
                </c:pt>
                <c:pt idx="663">
                  <c:v>3085.5810000000001</c:v>
                </c:pt>
                <c:pt idx="664">
                  <c:v>3088.7950000000001</c:v>
                </c:pt>
                <c:pt idx="665">
                  <c:v>3092.0070000000001</c:v>
                </c:pt>
                <c:pt idx="666">
                  <c:v>3095.2159999999999</c:v>
                </c:pt>
                <c:pt idx="667">
                  <c:v>3098.4229999999998</c:v>
                </c:pt>
                <c:pt idx="668">
                  <c:v>3101.627</c:v>
                </c:pt>
                <c:pt idx="669">
                  <c:v>3104.828</c:v>
                </c:pt>
                <c:pt idx="670">
                  <c:v>3108.0259999999998</c:v>
                </c:pt>
                <c:pt idx="671">
                  <c:v>3111.2220000000002</c:v>
                </c:pt>
                <c:pt idx="672">
                  <c:v>3114.4160000000002</c:v>
                </c:pt>
                <c:pt idx="673">
                  <c:v>3117.607</c:v>
                </c:pt>
                <c:pt idx="674">
                  <c:v>3120.7950000000001</c:v>
                </c:pt>
                <c:pt idx="675">
                  <c:v>3123.98</c:v>
                </c:pt>
                <c:pt idx="676">
                  <c:v>3127.163</c:v>
                </c:pt>
                <c:pt idx="677">
                  <c:v>3130.3440000000001</c:v>
                </c:pt>
                <c:pt idx="678">
                  <c:v>3133.5210000000002</c:v>
                </c:pt>
                <c:pt idx="679">
                  <c:v>3136.6959999999999</c:v>
                </c:pt>
                <c:pt idx="680">
                  <c:v>3139.8690000000001</c:v>
                </c:pt>
                <c:pt idx="681">
                  <c:v>3143.0390000000002</c:v>
                </c:pt>
                <c:pt idx="682">
                  <c:v>3146.2060000000001</c:v>
                </c:pt>
                <c:pt idx="683">
                  <c:v>3149.3710000000001</c:v>
                </c:pt>
                <c:pt idx="684">
                  <c:v>3152.5329999999999</c:v>
                </c:pt>
                <c:pt idx="685">
                  <c:v>3155.6930000000002</c:v>
                </c:pt>
                <c:pt idx="686">
                  <c:v>3158.85</c:v>
                </c:pt>
                <c:pt idx="687">
                  <c:v>3162.0050000000001</c:v>
                </c:pt>
                <c:pt idx="688">
                  <c:v>3165.1570000000002</c:v>
                </c:pt>
                <c:pt idx="689">
                  <c:v>3168.306</c:v>
                </c:pt>
                <c:pt idx="690">
                  <c:v>3171.453</c:v>
                </c:pt>
                <c:pt idx="691">
                  <c:v>3174.5970000000002</c:v>
                </c:pt>
                <c:pt idx="692">
                  <c:v>3177.739</c:v>
                </c:pt>
                <c:pt idx="693">
                  <c:v>3180.8780000000002</c:v>
                </c:pt>
                <c:pt idx="694">
                  <c:v>3184.0140000000001</c:v>
                </c:pt>
                <c:pt idx="695">
                  <c:v>3187.1489999999999</c:v>
                </c:pt>
                <c:pt idx="696">
                  <c:v>3190.28</c:v>
                </c:pt>
                <c:pt idx="697">
                  <c:v>3193.4090000000001</c:v>
                </c:pt>
                <c:pt idx="698">
                  <c:v>3196.5360000000001</c:v>
                </c:pt>
                <c:pt idx="699">
                  <c:v>3199.6590000000001</c:v>
                </c:pt>
                <c:pt idx="700">
                  <c:v>3202.7809999999999</c:v>
                </c:pt>
                <c:pt idx="701">
                  <c:v>3205.9</c:v>
                </c:pt>
                <c:pt idx="702">
                  <c:v>3209.0160000000001</c:v>
                </c:pt>
                <c:pt idx="703">
                  <c:v>3212.13</c:v>
                </c:pt>
                <c:pt idx="704">
                  <c:v>3215.241</c:v>
                </c:pt>
                <c:pt idx="705">
                  <c:v>3218.35</c:v>
                </c:pt>
                <c:pt idx="706">
                  <c:v>3221.4560000000001</c:v>
                </c:pt>
                <c:pt idx="707">
                  <c:v>3224.56</c:v>
                </c:pt>
                <c:pt idx="708">
                  <c:v>3227.6610000000001</c:v>
                </c:pt>
                <c:pt idx="709">
                  <c:v>3230.76</c:v>
                </c:pt>
                <c:pt idx="710">
                  <c:v>3233.8560000000002</c:v>
                </c:pt>
                <c:pt idx="711">
                  <c:v>3236.95</c:v>
                </c:pt>
                <c:pt idx="712">
                  <c:v>3240.0410000000002</c:v>
                </c:pt>
                <c:pt idx="713">
                  <c:v>3243.13</c:v>
                </c:pt>
                <c:pt idx="714">
                  <c:v>3246.2159999999999</c:v>
                </c:pt>
                <c:pt idx="715">
                  <c:v>3249.3</c:v>
                </c:pt>
                <c:pt idx="716">
                  <c:v>3252.3820000000001</c:v>
                </c:pt>
                <c:pt idx="717">
                  <c:v>3255.46</c:v>
                </c:pt>
                <c:pt idx="718">
                  <c:v>3258.5369999999998</c:v>
                </c:pt>
                <c:pt idx="719">
                  <c:v>3261.6109999999999</c:v>
                </c:pt>
                <c:pt idx="720">
                  <c:v>3264.6819999999998</c:v>
                </c:pt>
                <c:pt idx="721">
                  <c:v>3267.7510000000002</c:v>
                </c:pt>
                <c:pt idx="722">
                  <c:v>3270.8180000000002</c:v>
                </c:pt>
                <c:pt idx="723">
                  <c:v>3273.8820000000001</c:v>
                </c:pt>
                <c:pt idx="724">
                  <c:v>3276.9430000000002</c:v>
                </c:pt>
                <c:pt idx="725">
                  <c:v>3280.002</c:v>
                </c:pt>
                <c:pt idx="726">
                  <c:v>3283.0590000000002</c:v>
                </c:pt>
                <c:pt idx="727">
                  <c:v>3286.1129999999998</c:v>
                </c:pt>
                <c:pt idx="728">
                  <c:v>3289.165</c:v>
                </c:pt>
                <c:pt idx="729">
                  <c:v>3292.2139999999999</c:v>
                </c:pt>
                <c:pt idx="730">
                  <c:v>3295.261</c:v>
                </c:pt>
                <c:pt idx="731">
                  <c:v>3298.306</c:v>
                </c:pt>
                <c:pt idx="732">
                  <c:v>3301.348</c:v>
                </c:pt>
                <c:pt idx="733">
                  <c:v>3304.3870000000002</c:v>
                </c:pt>
                <c:pt idx="734">
                  <c:v>3307.4250000000002</c:v>
                </c:pt>
                <c:pt idx="735">
                  <c:v>3310.4589999999998</c:v>
                </c:pt>
                <c:pt idx="736">
                  <c:v>3313.4920000000002</c:v>
                </c:pt>
                <c:pt idx="737">
                  <c:v>3316.5210000000002</c:v>
                </c:pt>
                <c:pt idx="738">
                  <c:v>3319.549</c:v>
                </c:pt>
                <c:pt idx="739">
                  <c:v>3322.5740000000001</c:v>
                </c:pt>
                <c:pt idx="740">
                  <c:v>3325.5970000000002</c:v>
                </c:pt>
                <c:pt idx="741">
                  <c:v>3328.6170000000002</c:v>
                </c:pt>
                <c:pt idx="742">
                  <c:v>3331.6350000000002</c:v>
                </c:pt>
                <c:pt idx="743">
                  <c:v>3334.65</c:v>
                </c:pt>
                <c:pt idx="744">
                  <c:v>3337.663</c:v>
                </c:pt>
                <c:pt idx="745">
                  <c:v>3340.674</c:v>
                </c:pt>
                <c:pt idx="746">
                  <c:v>3343.6819999999998</c:v>
                </c:pt>
                <c:pt idx="747">
                  <c:v>3346.6880000000001</c:v>
                </c:pt>
                <c:pt idx="748">
                  <c:v>3349.6909999999998</c:v>
                </c:pt>
                <c:pt idx="749">
                  <c:v>3352.692</c:v>
                </c:pt>
                <c:pt idx="750">
                  <c:v>3355.6909999999998</c:v>
                </c:pt>
                <c:pt idx="751">
                  <c:v>3358.6869999999999</c:v>
                </c:pt>
                <c:pt idx="752">
                  <c:v>3361.681</c:v>
                </c:pt>
                <c:pt idx="753">
                  <c:v>3364.6729999999998</c:v>
                </c:pt>
                <c:pt idx="754">
                  <c:v>3367.6619999999998</c:v>
                </c:pt>
                <c:pt idx="755">
                  <c:v>3370.6489999999999</c:v>
                </c:pt>
                <c:pt idx="756">
                  <c:v>3373.6329999999998</c:v>
                </c:pt>
                <c:pt idx="757">
                  <c:v>3376.6149999999998</c:v>
                </c:pt>
                <c:pt idx="758">
                  <c:v>3379.5949999999998</c:v>
                </c:pt>
                <c:pt idx="759">
                  <c:v>3382.5720000000001</c:v>
                </c:pt>
                <c:pt idx="760">
                  <c:v>3385.547</c:v>
                </c:pt>
                <c:pt idx="761">
                  <c:v>3388.52</c:v>
                </c:pt>
                <c:pt idx="762">
                  <c:v>3391.49</c:v>
                </c:pt>
                <c:pt idx="763">
                  <c:v>3394.4580000000001</c:v>
                </c:pt>
                <c:pt idx="764">
                  <c:v>3397.424</c:v>
                </c:pt>
                <c:pt idx="765">
                  <c:v>3400.3870000000002</c:v>
                </c:pt>
                <c:pt idx="766">
                  <c:v>3403.348</c:v>
                </c:pt>
                <c:pt idx="767">
                  <c:v>3406.3069999999998</c:v>
                </c:pt>
                <c:pt idx="768">
                  <c:v>3409.2629999999999</c:v>
                </c:pt>
                <c:pt idx="769">
                  <c:v>3412.2170000000001</c:v>
                </c:pt>
                <c:pt idx="770">
                  <c:v>3415.1680000000001</c:v>
                </c:pt>
                <c:pt idx="771">
                  <c:v>3418.1179999999999</c:v>
                </c:pt>
                <c:pt idx="772">
                  <c:v>3421.0650000000001</c:v>
                </c:pt>
                <c:pt idx="773">
                  <c:v>3424.009</c:v>
                </c:pt>
                <c:pt idx="774">
                  <c:v>3426.951</c:v>
                </c:pt>
                <c:pt idx="775">
                  <c:v>3429.8910000000001</c:v>
                </c:pt>
                <c:pt idx="776">
                  <c:v>3432.8290000000002</c:v>
                </c:pt>
                <c:pt idx="777">
                  <c:v>3435.7640000000001</c:v>
                </c:pt>
                <c:pt idx="778">
                  <c:v>3438.6970000000001</c:v>
                </c:pt>
                <c:pt idx="779">
                  <c:v>3441.6280000000002</c:v>
                </c:pt>
                <c:pt idx="780">
                  <c:v>3444.5569999999998</c:v>
                </c:pt>
                <c:pt idx="781">
                  <c:v>3447.4830000000002</c:v>
                </c:pt>
                <c:pt idx="782">
                  <c:v>3450.4070000000002</c:v>
                </c:pt>
                <c:pt idx="783">
                  <c:v>3453.328</c:v>
                </c:pt>
                <c:pt idx="784">
                  <c:v>3456.2469999999998</c:v>
                </c:pt>
                <c:pt idx="785">
                  <c:v>3459.1640000000002</c:v>
                </c:pt>
                <c:pt idx="786">
                  <c:v>3462.0790000000002</c:v>
                </c:pt>
                <c:pt idx="787">
                  <c:v>3464.991</c:v>
                </c:pt>
                <c:pt idx="788">
                  <c:v>3467.902</c:v>
                </c:pt>
                <c:pt idx="789">
                  <c:v>3470.8090000000002</c:v>
                </c:pt>
                <c:pt idx="790">
                  <c:v>3473.7150000000001</c:v>
                </c:pt>
                <c:pt idx="791">
                  <c:v>3476.6179999999999</c:v>
                </c:pt>
                <c:pt idx="792">
                  <c:v>3479.5189999999998</c:v>
                </c:pt>
                <c:pt idx="793">
                  <c:v>3482.4180000000001</c:v>
                </c:pt>
                <c:pt idx="794">
                  <c:v>3485.3150000000001</c:v>
                </c:pt>
                <c:pt idx="795">
                  <c:v>3488.2089999999998</c:v>
                </c:pt>
                <c:pt idx="796">
                  <c:v>3491.1010000000001</c:v>
                </c:pt>
                <c:pt idx="797">
                  <c:v>3493.99</c:v>
                </c:pt>
                <c:pt idx="798">
                  <c:v>3496.8780000000002</c:v>
                </c:pt>
                <c:pt idx="799">
                  <c:v>3499.7629999999999</c:v>
                </c:pt>
                <c:pt idx="800">
                  <c:v>3502.6460000000002</c:v>
                </c:pt>
                <c:pt idx="801">
                  <c:v>3505.527</c:v>
                </c:pt>
                <c:pt idx="802">
                  <c:v>3508.4050000000002</c:v>
                </c:pt>
                <c:pt idx="803">
                  <c:v>3511.2809999999999</c:v>
                </c:pt>
                <c:pt idx="804">
                  <c:v>3514.1550000000002</c:v>
                </c:pt>
                <c:pt idx="805">
                  <c:v>3517.027</c:v>
                </c:pt>
                <c:pt idx="806">
                  <c:v>3519.8969999999999</c:v>
                </c:pt>
                <c:pt idx="807">
                  <c:v>3522.7640000000001</c:v>
                </c:pt>
                <c:pt idx="808">
                  <c:v>3525.6289999999999</c:v>
                </c:pt>
                <c:pt idx="809">
                  <c:v>3528.4920000000002</c:v>
                </c:pt>
                <c:pt idx="810">
                  <c:v>3531.3519999999999</c:v>
                </c:pt>
                <c:pt idx="811">
                  <c:v>3534.2109999999998</c:v>
                </c:pt>
                <c:pt idx="812">
                  <c:v>3537.067</c:v>
                </c:pt>
                <c:pt idx="813">
                  <c:v>3539.9209999999998</c:v>
                </c:pt>
                <c:pt idx="814">
                  <c:v>3542.7730000000001</c:v>
                </c:pt>
                <c:pt idx="815">
                  <c:v>3545.6219999999998</c:v>
                </c:pt>
                <c:pt idx="816">
                  <c:v>3548.4690000000001</c:v>
                </c:pt>
                <c:pt idx="817">
                  <c:v>3551.3150000000001</c:v>
                </c:pt>
                <c:pt idx="818">
                  <c:v>3554.1570000000002</c:v>
                </c:pt>
                <c:pt idx="819">
                  <c:v>3556.998</c:v>
                </c:pt>
                <c:pt idx="820">
                  <c:v>3559.837</c:v>
                </c:pt>
                <c:pt idx="821">
                  <c:v>3562.6729999999998</c:v>
                </c:pt>
                <c:pt idx="822">
                  <c:v>3565.5070000000001</c:v>
                </c:pt>
                <c:pt idx="823">
                  <c:v>3568.3389999999999</c:v>
                </c:pt>
                <c:pt idx="824">
                  <c:v>3571.1689999999999</c:v>
                </c:pt>
                <c:pt idx="825">
                  <c:v>3573.9960000000001</c:v>
                </c:pt>
                <c:pt idx="826">
                  <c:v>3576.8220000000001</c:v>
                </c:pt>
                <c:pt idx="827">
                  <c:v>3579.645</c:v>
                </c:pt>
                <c:pt idx="828">
                  <c:v>3582.4659999999999</c:v>
                </c:pt>
                <c:pt idx="829">
                  <c:v>3585.2849999999999</c:v>
                </c:pt>
                <c:pt idx="830">
                  <c:v>3588.1010000000001</c:v>
                </c:pt>
                <c:pt idx="831">
                  <c:v>3590.9160000000002</c:v>
                </c:pt>
                <c:pt idx="832">
                  <c:v>3593.7280000000001</c:v>
                </c:pt>
                <c:pt idx="833">
                  <c:v>3596.538</c:v>
                </c:pt>
                <c:pt idx="834">
                  <c:v>3599.346</c:v>
                </c:pt>
                <c:pt idx="835">
                  <c:v>3602.152</c:v>
                </c:pt>
                <c:pt idx="836">
                  <c:v>3604.9560000000001</c:v>
                </c:pt>
                <c:pt idx="837">
                  <c:v>3607.7570000000001</c:v>
                </c:pt>
                <c:pt idx="838">
                  <c:v>3610.556</c:v>
                </c:pt>
                <c:pt idx="839">
                  <c:v>3613.3539999999998</c:v>
                </c:pt>
                <c:pt idx="840">
                  <c:v>3616.1489999999999</c:v>
                </c:pt>
                <c:pt idx="841">
                  <c:v>3618.942</c:v>
                </c:pt>
                <c:pt idx="842">
                  <c:v>3621.732</c:v>
                </c:pt>
                <c:pt idx="843">
                  <c:v>3624.5210000000002</c:v>
                </c:pt>
                <c:pt idx="844">
                  <c:v>3627.3069999999998</c:v>
                </c:pt>
                <c:pt idx="845">
                  <c:v>3630.0920000000001</c:v>
                </c:pt>
                <c:pt idx="846">
                  <c:v>3632.8739999999998</c:v>
                </c:pt>
                <c:pt idx="847">
                  <c:v>3635.654</c:v>
                </c:pt>
                <c:pt idx="848">
                  <c:v>3638.4319999999998</c:v>
                </c:pt>
                <c:pt idx="849">
                  <c:v>3641.2080000000001</c:v>
                </c:pt>
                <c:pt idx="850">
                  <c:v>3643.982</c:v>
                </c:pt>
                <c:pt idx="851">
                  <c:v>3646.7530000000002</c:v>
                </c:pt>
                <c:pt idx="852">
                  <c:v>3649.5230000000001</c:v>
                </c:pt>
                <c:pt idx="853">
                  <c:v>3652.29</c:v>
                </c:pt>
                <c:pt idx="854">
                  <c:v>3655.0549999999998</c:v>
                </c:pt>
                <c:pt idx="855">
                  <c:v>3657.8180000000002</c:v>
                </c:pt>
                <c:pt idx="856">
                  <c:v>3660.5790000000002</c:v>
                </c:pt>
                <c:pt idx="857">
                  <c:v>3663.3380000000002</c:v>
                </c:pt>
                <c:pt idx="858">
                  <c:v>3666.0949999999998</c:v>
                </c:pt>
                <c:pt idx="859">
                  <c:v>3668.8490000000002</c:v>
                </c:pt>
                <c:pt idx="860">
                  <c:v>3671.6019999999999</c:v>
                </c:pt>
                <c:pt idx="861">
                  <c:v>3674.3519999999999</c:v>
                </c:pt>
                <c:pt idx="862">
                  <c:v>3677.1010000000001</c:v>
                </c:pt>
                <c:pt idx="863">
                  <c:v>3679.8470000000002</c:v>
                </c:pt>
                <c:pt idx="864">
                  <c:v>3682.5909999999999</c:v>
                </c:pt>
                <c:pt idx="865">
                  <c:v>3685.3330000000001</c:v>
                </c:pt>
                <c:pt idx="866">
                  <c:v>3688.0729999999999</c:v>
                </c:pt>
                <c:pt idx="867">
                  <c:v>3690.8110000000001</c:v>
                </c:pt>
                <c:pt idx="868">
                  <c:v>3693.547</c:v>
                </c:pt>
                <c:pt idx="869">
                  <c:v>3696.2809999999999</c:v>
                </c:pt>
                <c:pt idx="870">
                  <c:v>3699.0129999999999</c:v>
                </c:pt>
                <c:pt idx="871">
                  <c:v>3701.7420000000002</c:v>
                </c:pt>
                <c:pt idx="872">
                  <c:v>3704.47</c:v>
                </c:pt>
                <c:pt idx="873">
                  <c:v>3707.1950000000002</c:v>
                </c:pt>
                <c:pt idx="874">
                  <c:v>3709.9189999999999</c:v>
                </c:pt>
                <c:pt idx="875">
                  <c:v>3712.64</c:v>
                </c:pt>
                <c:pt idx="876">
                  <c:v>3715.3589999999999</c:v>
                </c:pt>
                <c:pt idx="877">
                  <c:v>3718.076</c:v>
                </c:pt>
                <c:pt idx="878">
                  <c:v>3720.7919999999999</c:v>
                </c:pt>
                <c:pt idx="879">
                  <c:v>3723.5050000000001</c:v>
                </c:pt>
                <c:pt idx="880">
                  <c:v>3726.2159999999999</c:v>
                </c:pt>
                <c:pt idx="881">
                  <c:v>3728.9250000000002</c:v>
                </c:pt>
                <c:pt idx="882">
                  <c:v>3731.6320000000001</c:v>
                </c:pt>
                <c:pt idx="883">
                  <c:v>3734.3359999999998</c:v>
                </c:pt>
                <c:pt idx="884">
                  <c:v>3737.0390000000002</c:v>
                </c:pt>
                <c:pt idx="885">
                  <c:v>3739.74</c:v>
                </c:pt>
                <c:pt idx="886">
                  <c:v>3742.4389999999999</c:v>
                </c:pt>
                <c:pt idx="887">
                  <c:v>3745.136</c:v>
                </c:pt>
                <c:pt idx="888">
                  <c:v>3747.83</c:v>
                </c:pt>
                <c:pt idx="889">
                  <c:v>3750.5230000000001</c:v>
                </c:pt>
                <c:pt idx="890">
                  <c:v>3753.2130000000002</c:v>
                </c:pt>
                <c:pt idx="891">
                  <c:v>3755.902</c:v>
                </c:pt>
                <c:pt idx="892">
                  <c:v>3758.5889999999999</c:v>
                </c:pt>
                <c:pt idx="893">
                  <c:v>3761.2730000000001</c:v>
                </c:pt>
                <c:pt idx="894">
                  <c:v>3763.9560000000001</c:v>
                </c:pt>
                <c:pt idx="895">
                  <c:v>3766.636</c:v>
                </c:pt>
                <c:pt idx="896">
                  <c:v>3769.3150000000001</c:v>
                </c:pt>
                <c:pt idx="897">
                  <c:v>3771.991</c:v>
                </c:pt>
                <c:pt idx="898">
                  <c:v>3774.665</c:v>
                </c:pt>
                <c:pt idx="899">
                  <c:v>3777.3380000000002</c:v>
                </c:pt>
                <c:pt idx="900">
                  <c:v>3780.0079999999998</c:v>
                </c:pt>
                <c:pt idx="901">
                  <c:v>3782.6770000000001</c:v>
                </c:pt>
                <c:pt idx="902">
                  <c:v>3785.3429999999998</c:v>
                </c:pt>
                <c:pt idx="903">
                  <c:v>3788.0070000000001</c:v>
                </c:pt>
                <c:pt idx="904">
                  <c:v>3790.67</c:v>
                </c:pt>
                <c:pt idx="905">
                  <c:v>3793.33</c:v>
                </c:pt>
                <c:pt idx="906">
                  <c:v>3795.989</c:v>
                </c:pt>
                <c:pt idx="907">
                  <c:v>3798.645</c:v>
                </c:pt>
                <c:pt idx="908">
                  <c:v>3801.299</c:v>
                </c:pt>
                <c:pt idx="909">
                  <c:v>3803.9520000000002</c:v>
                </c:pt>
                <c:pt idx="910">
                  <c:v>3806.6019999999999</c:v>
                </c:pt>
                <c:pt idx="911">
                  <c:v>3809.2510000000002</c:v>
                </c:pt>
                <c:pt idx="912">
                  <c:v>3811.8969999999999</c:v>
                </c:pt>
                <c:pt idx="913">
                  <c:v>3814.5419999999999</c:v>
                </c:pt>
                <c:pt idx="914">
                  <c:v>3817.1840000000002</c:v>
                </c:pt>
                <c:pt idx="915">
                  <c:v>3819.8249999999998</c:v>
                </c:pt>
                <c:pt idx="916">
                  <c:v>3822.4630000000002</c:v>
                </c:pt>
                <c:pt idx="917">
                  <c:v>3825.1</c:v>
                </c:pt>
                <c:pt idx="918">
                  <c:v>3827.7350000000001</c:v>
                </c:pt>
                <c:pt idx="919">
                  <c:v>3830.3670000000002</c:v>
                </c:pt>
                <c:pt idx="920">
                  <c:v>3832.998</c:v>
                </c:pt>
                <c:pt idx="921">
                  <c:v>3835.627</c:v>
                </c:pt>
                <c:pt idx="922">
                  <c:v>3838.2530000000002</c:v>
                </c:pt>
                <c:pt idx="923">
                  <c:v>3840.8780000000002</c:v>
                </c:pt>
                <c:pt idx="924">
                  <c:v>3843.5010000000002</c:v>
                </c:pt>
                <c:pt idx="925">
                  <c:v>3846.1219999999998</c:v>
                </c:pt>
                <c:pt idx="926">
                  <c:v>3848.741</c:v>
                </c:pt>
                <c:pt idx="927">
                  <c:v>3851.3580000000002</c:v>
                </c:pt>
                <c:pt idx="928">
                  <c:v>3853.973</c:v>
                </c:pt>
                <c:pt idx="929">
                  <c:v>3856.5859999999998</c:v>
                </c:pt>
                <c:pt idx="930">
                  <c:v>3859.1970000000001</c:v>
                </c:pt>
                <c:pt idx="931">
                  <c:v>3861.806</c:v>
                </c:pt>
                <c:pt idx="932">
                  <c:v>3864.4140000000002</c:v>
                </c:pt>
                <c:pt idx="933">
                  <c:v>3867.0189999999998</c:v>
                </c:pt>
                <c:pt idx="934">
                  <c:v>3869.6219999999998</c:v>
                </c:pt>
                <c:pt idx="935">
                  <c:v>3872.2240000000002</c:v>
                </c:pt>
                <c:pt idx="936">
                  <c:v>3874.8229999999999</c:v>
                </c:pt>
                <c:pt idx="937">
                  <c:v>3877.4209999999998</c:v>
                </c:pt>
                <c:pt idx="938">
                  <c:v>3880.0160000000001</c:v>
                </c:pt>
                <c:pt idx="939">
                  <c:v>3882.61</c:v>
                </c:pt>
                <c:pt idx="940">
                  <c:v>3885.2020000000002</c:v>
                </c:pt>
                <c:pt idx="941">
                  <c:v>3887.7919999999999</c:v>
                </c:pt>
                <c:pt idx="942">
                  <c:v>3890.38</c:v>
                </c:pt>
                <c:pt idx="943">
                  <c:v>3892.9659999999999</c:v>
                </c:pt>
                <c:pt idx="944">
                  <c:v>3895.55</c:v>
                </c:pt>
                <c:pt idx="945">
                  <c:v>3898.1320000000001</c:v>
                </c:pt>
                <c:pt idx="946">
                  <c:v>3900.7130000000002</c:v>
                </c:pt>
                <c:pt idx="947">
                  <c:v>3903.2910000000002</c:v>
                </c:pt>
                <c:pt idx="948">
                  <c:v>3905.8679999999999</c:v>
                </c:pt>
                <c:pt idx="949">
                  <c:v>3908.442</c:v>
                </c:pt>
                <c:pt idx="950">
                  <c:v>3911.0149999999999</c:v>
                </c:pt>
                <c:pt idx="951">
                  <c:v>3913.5859999999998</c:v>
                </c:pt>
                <c:pt idx="952">
                  <c:v>3916.1550000000002</c:v>
                </c:pt>
                <c:pt idx="953">
                  <c:v>3918.7220000000002</c:v>
                </c:pt>
                <c:pt idx="954">
                  <c:v>3921.2869999999998</c:v>
                </c:pt>
                <c:pt idx="955">
                  <c:v>3923.85</c:v>
                </c:pt>
                <c:pt idx="956">
                  <c:v>3926.4110000000001</c:v>
                </c:pt>
                <c:pt idx="957">
                  <c:v>3928.971</c:v>
                </c:pt>
                <c:pt idx="958">
                  <c:v>3931.5279999999998</c:v>
                </c:pt>
                <c:pt idx="959">
                  <c:v>3934.0839999999998</c:v>
                </c:pt>
                <c:pt idx="960">
                  <c:v>3936.6379999999999</c:v>
                </c:pt>
                <c:pt idx="961">
                  <c:v>3939.19</c:v>
                </c:pt>
                <c:pt idx="962">
                  <c:v>3941.74</c:v>
                </c:pt>
                <c:pt idx="963">
                  <c:v>3944.288</c:v>
                </c:pt>
                <c:pt idx="964">
                  <c:v>3946.8339999999998</c:v>
                </c:pt>
                <c:pt idx="965">
                  <c:v>3949.3780000000002</c:v>
                </c:pt>
                <c:pt idx="966">
                  <c:v>3951.9209999999998</c:v>
                </c:pt>
                <c:pt idx="967">
                  <c:v>3954.462</c:v>
                </c:pt>
                <c:pt idx="968">
                  <c:v>3957</c:v>
                </c:pt>
                <c:pt idx="969">
                  <c:v>3959.5369999999998</c:v>
                </c:pt>
                <c:pt idx="970">
                  <c:v>3962.0720000000001</c:v>
                </c:pt>
                <c:pt idx="971">
                  <c:v>3964.6060000000002</c:v>
                </c:pt>
                <c:pt idx="972">
                  <c:v>3967.1370000000002</c:v>
                </c:pt>
                <c:pt idx="973">
                  <c:v>3969.6669999999999</c:v>
                </c:pt>
                <c:pt idx="974">
                  <c:v>3972.194</c:v>
                </c:pt>
                <c:pt idx="975">
                  <c:v>3974.72</c:v>
                </c:pt>
                <c:pt idx="976">
                  <c:v>3977.2440000000001</c:v>
                </c:pt>
                <c:pt idx="977">
                  <c:v>3979.7660000000001</c:v>
                </c:pt>
                <c:pt idx="978">
                  <c:v>3982.2860000000001</c:v>
                </c:pt>
                <c:pt idx="979">
                  <c:v>3984.8049999999998</c:v>
                </c:pt>
                <c:pt idx="980">
                  <c:v>3987.3209999999999</c:v>
                </c:pt>
                <c:pt idx="981">
                  <c:v>3989.8359999999998</c:v>
                </c:pt>
                <c:pt idx="982">
                  <c:v>3992.3490000000002</c:v>
                </c:pt>
                <c:pt idx="983">
                  <c:v>3994.86</c:v>
                </c:pt>
                <c:pt idx="984">
                  <c:v>3997.3690000000001</c:v>
                </c:pt>
                <c:pt idx="985">
                  <c:v>3999.877</c:v>
                </c:pt>
                <c:pt idx="986">
                  <c:v>4002.3820000000001</c:v>
                </c:pt>
                <c:pt idx="987">
                  <c:v>4004.886</c:v>
                </c:pt>
                <c:pt idx="988">
                  <c:v>4007.3879999999999</c:v>
                </c:pt>
                <c:pt idx="989">
                  <c:v>4009.8879999999999</c:v>
                </c:pt>
                <c:pt idx="990">
                  <c:v>4012.386</c:v>
                </c:pt>
                <c:pt idx="991">
                  <c:v>4014.8829999999998</c:v>
                </c:pt>
                <c:pt idx="992">
                  <c:v>4017.377</c:v>
                </c:pt>
                <c:pt idx="993">
                  <c:v>4019.87</c:v>
                </c:pt>
                <c:pt idx="994">
                  <c:v>4022.3609999999999</c:v>
                </c:pt>
                <c:pt idx="995">
                  <c:v>4024.85</c:v>
                </c:pt>
                <c:pt idx="996">
                  <c:v>4027.3380000000002</c:v>
                </c:pt>
                <c:pt idx="997">
                  <c:v>4029.8229999999999</c:v>
                </c:pt>
                <c:pt idx="998">
                  <c:v>4032.3069999999998</c:v>
                </c:pt>
                <c:pt idx="999">
                  <c:v>4034.7890000000002</c:v>
                </c:pt>
                <c:pt idx="1000">
                  <c:v>4037.2689999999998</c:v>
                </c:pt>
                <c:pt idx="1001">
                  <c:v>4039.7469999999998</c:v>
                </c:pt>
                <c:pt idx="1002">
                  <c:v>4042.2240000000002</c:v>
                </c:pt>
                <c:pt idx="1003">
                  <c:v>4044.6990000000001</c:v>
                </c:pt>
                <c:pt idx="1004">
                  <c:v>4047.172</c:v>
                </c:pt>
                <c:pt idx="1005">
                  <c:v>4049.643</c:v>
                </c:pt>
                <c:pt idx="1006">
                  <c:v>4052.1120000000001</c:v>
                </c:pt>
                <c:pt idx="1007">
                  <c:v>4054.58</c:v>
                </c:pt>
                <c:pt idx="1008">
                  <c:v>4057.0459999999998</c:v>
                </c:pt>
                <c:pt idx="1009">
                  <c:v>4059.51</c:v>
                </c:pt>
                <c:pt idx="1010">
                  <c:v>4061.9720000000002</c:v>
                </c:pt>
                <c:pt idx="1011">
                  <c:v>4064.4319999999998</c:v>
                </c:pt>
                <c:pt idx="1012">
                  <c:v>4066.8910000000001</c:v>
                </c:pt>
                <c:pt idx="1013">
                  <c:v>4069.348</c:v>
                </c:pt>
                <c:pt idx="1014">
                  <c:v>4071.8029999999999</c:v>
                </c:pt>
                <c:pt idx="1015">
                  <c:v>4074.2559999999999</c:v>
                </c:pt>
                <c:pt idx="1016">
                  <c:v>4076.7080000000001</c:v>
                </c:pt>
                <c:pt idx="1017">
                  <c:v>4079.1579999999999</c:v>
                </c:pt>
                <c:pt idx="1018">
                  <c:v>4081.6060000000002</c:v>
                </c:pt>
                <c:pt idx="1019">
                  <c:v>4084.0520000000001</c:v>
                </c:pt>
                <c:pt idx="1020">
                  <c:v>4086.4969999999998</c:v>
                </c:pt>
                <c:pt idx="1021">
                  <c:v>4088.9389999999999</c:v>
                </c:pt>
                <c:pt idx="1022">
                  <c:v>4091.38</c:v>
                </c:pt>
                <c:pt idx="1023">
                  <c:v>4093.819</c:v>
                </c:pt>
                <c:pt idx="1024">
                  <c:v>4096.2569999999996</c:v>
                </c:pt>
                <c:pt idx="1025">
                  <c:v>4098.6930000000002</c:v>
                </c:pt>
                <c:pt idx="1026">
                  <c:v>4101.1270000000004</c:v>
                </c:pt>
                <c:pt idx="1027">
                  <c:v>4103.5590000000002</c:v>
                </c:pt>
                <c:pt idx="1028">
                  <c:v>4105.9889999999996</c:v>
                </c:pt>
                <c:pt idx="1029">
                  <c:v>4108.4179999999997</c:v>
                </c:pt>
                <c:pt idx="1030">
                  <c:v>4110.8450000000003</c:v>
                </c:pt>
                <c:pt idx="1031">
                  <c:v>4113.2700000000004</c:v>
                </c:pt>
                <c:pt idx="1032">
                  <c:v>4115.6940000000004</c:v>
                </c:pt>
                <c:pt idx="1033">
                  <c:v>4118.1149999999998</c:v>
                </c:pt>
                <c:pt idx="1034">
                  <c:v>4120.5349999999999</c:v>
                </c:pt>
                <c:pt idx="1035">
                  <c:v>4122.9539999999997</c:v>
                </c:pt>
                <c:pt idx="1036">
                  <c:v>4125.37</c:v>
                </c:pt>
                <c:pt idx="1037">
                  <c:v>4127.7849999999999</c:v>
                </c:pt>
                <c:pt idx="1038">
                  <c:v>4130.1980000000003</c:v>
                </c:pt>
                <c:pt idx="1039">
                  <c:v>4132.6090000000004</c:v>
                </c:pt>
                <c:pt idx="1040">
                  <c:v>4135.0190000000002</c:v>
                </c:pt>
                <c:pt idx="1041">
                  <c:v>4137.4269999999997</c:v>
                </c:pt>
                <c:pt idx="1042">
                  <c:v>4139.8329999999996</c:v>
                </c:pt>
                <c:pt idx="1043">
                  <c:v>4142.2370000000001</c:v>
                </c:pt>
              </c:numCache>
            </c:numRef>
          </c:xVal>
          <c:yVal>
            <c:numRef>
              <c:f>גיליון1!$G$25:$ANJ$25</c:f>
              <c:numCache>
                <c:formatCode>General</c:formatCode>
                <c:ptCount val="1044"/>
                <c:pt idx="0">
                  <c:v>-168.88</c:v>
                </c:pt>
                <c:pt idx="1">
                  <c:v>96.46</c:v>
                </c:pt>
                <c:pt idx="2">
                  <c:v>889.13</c:v>
                </c:pt>
                <c:pt idx="3">
                  <c:v>3322.12</c:v>
                </c:pt>
                <c:pt idx="4">
                  <c:v>9225.4599999999991</c:v>
                </c:pt>
                <c:pt idx="5">
                  <c:v>19356.79</c:v>
                </c:pt>
                <c:pt idx="6">
                  <c:v>31067.46</c:v>
                </c:pt>
                <c:pt idx="7">
                  <c:v>38631.46</c:v>
                </c:pt>
                <c:pt idx="8">
                  <c:v>40485.79</c:v>
                </c:pt>
                <c:pt idx="9">
                  <c:v>39256.79</c:v>
                </c:pt>
                <c:pt idx="10">
                  <c:v>37979.79</c:v>
                </c:pt>
                <c:pt idx="11">
                  <c:v>37096.46</c:v>
                </c:pt>
                <c:pt idx="12">
                  <c:v>36313.120000000003</c:v>
                </c:pt>
                <c:pt idx="13">
                  <c:v>35507.46</c:v>
                </c:pt>
                <c:pt idx="14">
                  <c:v>34519.79</c:v>
                </c:pt>
                <c:pt idx="15">
                  <c:v>33247.79</c:v>
                </c:pt>
                <c:pt idx="16">
                  <c:v>31978.79</c:v>
                </c:pt>
                <c:pt idx="17">
                  <c:v>30762.79</c:v>
                </c:pt>
                <c:pt idx="18">
                  <c:v>29672.79</c:v>
                </c:pt>
                <c:pt idx="19">
                  <c:v>28746.12</c:v>
                </c:pt>
                <c:pt idx="20">
                  <c:v>27911.46</c:v>
                </c:pt>
                <c:pt idx="21">
                  <c:v>27151.79</c:v>
                </c:pt>
                <c:pt idx="22">
                  <c:v>26453.119999999999</c:v>
                </c:pt>
                <c:pt idx="23">
                  <c:v>25752.12</c:v>
                </c:pt>
                <c:pt idx="24">
                  <c:v>25099.119999999999</c:v>
                </c:pt>
                <c:pt idx="25">
                  <c:v>24559.79</c:v>
                </c:pt>
                <c:pt idx="26">
                  <c:v>24109.46</c:v>
                </c:pt>
                <c:pt idx="27">
                  <c:v>23677.46</c:v>
                </c:pt>
                <c:pt idx="28">
                  <c:v>23401.119999999999</c:v>
                </c:pt>
                <c:pt idx="29">
                  <c:v>23112.79</c:v>
                </c:pt>
                <c:pt idx="30">
                  <c:v>22925.119999999999</c:v>
                </c:pt>
                <c:pt idx="31">
                  <c:v>22826.46</c:v>
                </c:pt>
                <c:pt idx="32">
                  <c:v>22731.119999999999</c:v>
                </c:pt>
                <c:pt idx="33">
                  <c:v>22644.12</c:v>
                </c:pt>
                <c:pt idx="34">
                  <c:v>22500.46</c:v>
                </c:pt>
                <c:pt idx="35">
                  <c:v>22548.12</c:v>
                </c:pt>
                <c:pt idx="36">
                  <c:v>22555.79</c:v>
                </c:pt>
                <c:pt idx="37">
                  <c:v>22591.46</c:v>
                </c:pt>
                <c:pt idx="38">
                  <c:v>22641.46</c:v>
                </c:pt>
                <c:pt idx="39">
                  <c:v>22746.46</c:v>
                </c:pt>
                <c:pt idx="40">
                  <c:v>22904.79</c:v>
                </c:pt>
                <c:pt idx="41">
                  <c:v>22924.79</c:v>
                </c:pt>
                <c:pt idx="42">
                  <c:v>22946.46</c:v>
                </c:pt>
                <c:pt idx="43">
                  <c:v>23056.46</c:v>
                </c:pt>
                <c:pt idx="44">
                  <c:v>23070.46</c:v>
                </c:pt>
                <c:pt idx="45">
                  <c:v>23216.79</c:v>
                </c:pt>
                <c:pt idx="46">
                  <c:v>23174.12</c:v>
                </c:pt>
                <c:pt idx="47">
                  <c:v>23226.12</c:v>
                </c:pt>
                <c:pt idx="48">
                  <c:v>23149.46</c:v>
                </c:pt>
                <c:pt idx="49">
                  <c:v>23088.46</c:v>
                </c:pt>
                <c:pt idx="50">
                  <c:v>22874.79</c:v>
                </c:pt>
                <c:pt idx="51">
                  <c:v>22735.79</c:v>
                </c:pt>
                <c:pt idx="52">
                  <c:v>22523.46</c:v>
                </c:pt>
                <c:pt idx="53">
                  <c:v>22362.46</c:v>
                </c:pt>
                <c:pt idx="54">
                  <c:v>22194.12</c:v>
                </c:pt>
                <c:pt idx="55">
                  <c:v>22133.119999999999</c:v>
                </c:pt>
                <c:pt idx="56">
                  <c:v>22020.79</c:v>
                </c:pt>
                <c:pt idx="57">
                  <c:v>21898.46</c:v>
                </c:pt>
                <c:pt idx="58">
                  <c:v>21551.79</c:v>
                </c:pt>
                <c:pt idx="59">
                  <c:v>21112.12</c:v>
                </c:pt>
                <c:pt idx="60">
                  <c:v>20578.79</c:v>
                </c:pt>
                <c:pt idx="61">
                  <c:v>20081.12</c:v>
                </c:pt>
                <c:pt idx="62">
                  <c:v>19732.79</c:v>
                </c:pt>
                <c:pt idx="63">
                  <c:v>19387.79</c:v>
                </c:pt>
                <c:pt idx="64">
                  <c:v>19145.46</c:v>
                </c:pt>
                <c:pt idx="65">
                  <c:v>18962.79</c:v>
                </c:pt>
                <c:pt idx="66">
                  <c:v>18763.12</c:v>
                </c:pt>
                <c:pt idx="67">
                  <c:v>18727.79</c:v>
                </c:pt>
                <c:pt idx="68">
                  <c:v>18585.46</c:v>
                </c:pt>
                <c:pt idx="69">
                  <c:v>18446.79</c:v>
                </c:pt>
                <c:pt idx="70">
                  <c:v>18364.46</c:v>
                </c:pt>
                <c:pt idx="71">
                  <c:v>18187.79</c:v>
                </c:pt>
                <c:pt idx="72">
                  <c:v>18097.12</c:v>
                </c:pt>
                <c:pt idx="73">
                  <c:v>18022.79</c:v>
                </c:pt>
                <c:pt idx="74">
                  <c:v>17919.12</c:v>
                </c:pt>
                <c:pt idx="75">
                  <c:v>17816.12</c:v>
                </c:pt>
                <c:pt idx="76">
                  <c:v>17684.46</c:v>
                </c:pt>
                <c:pt idx="77">
                  <c:v>17592.79</c:v>
                </c:pt>
                <c:pt idx="78">
                  <c:v>17488.46</c:v>
                </c:pt>
                <c:pt idx="79">
                  <c:v>17225.79</c:v>
                </c:pt>
                <c:pt idx="80">
                  <c:v>17138.12</c:v>
                </c:pt>
                <c:pt idx="81">
                  <c:v>16918.79</c:v>
                </c:pt>
                <c:pt idx="82">
                  <c:v>16795.12</c:v>
                </c:pt>
                <c:pt idx="83">
                  <c:v>16654.12</c:v>
                </c:pt>
                <c:pt idx="84">
                  <c:v>16617.46</c:v>
                </c:pt>
                <c:pt idx="85">
                  <c:v>16566.79</c:v>
                </c:pt>
                <c:pt idx="86">
                  <c:v>16454.12</c:v>
                </c:pt>
                <c:pt idx="87">
                  <c:v>16377.46</c:v>
                </c:pt>
                <c:pt idx="88">
                  <c:v>16299.46</c:v>
                </c:pt>
                <c:pt idx="89">
                  <c:v>16327.79</c:v>
                </c:pt>
                <c:pt idx="90">
                  <c:v>16265.79</c:v>
                </c:pt>
                <c:pt idx="91">
                  <c:v>16208.12</c:v>
                </c:pt>
                <c:pt idx="92">
                  <c:v>16173.13</c:v>
                </c:pt>
                <c:pt idx="93">
                  <c:v>16077.13</c:v>
                </c:pt>
                <c:pt idx="94">
                  <c:v>15968.79</c:v>
                </c:pt>
                <c:pt idx="95">
                  <c:v>15945.46</c:v>
                </c:pt>
                <c:pt idx="96">
                  <c:v>15760.46</c:v>
                </c:pt>
                <c:pt idx="97">
                  <c:v>15672.12</c:v>
                </c:pt>
                <c:pt idx="98">
                  <c:v>15711.79</c:v>
                </c:pt>
                <c:pt idx="99">
                  <c:v>15538.79</c:v>
                </c:pt>
                <c:pt idx="100">
                  <c:v>15482.46</c:v>
                </c:pt>
                <c:pt idx="101">
                  <c:v>15472.46</c:v>
                </c:pt>
                <c:pt idx="102">
                  <c:v>15429.46</c:v>
                </c:pt>
                <c:pt idx="103">
                  <c:v>15425.46</c:v>
                </c:pt>
                <c:pt idx="104">
                  <c:v>15369.12</c:v>
                </c:pt>
                <c:pt idx="105">
                  <c:v>15363.12</c:v>
                </c:pt>
                <c:pt idx="106">
                  <c:v>15334.46</c:v>
                </c:pt>
                <c:pt idx="107">
                  <c:v>15438.46</c:v>
                </c:pt>
                <c:pt idx="108">
                  <c:v>15510.12</c:v>
                </c:pt>
                <c:pt idx="109">
                  <c:v>15482.13</c:v>
                </c:pt>
                <c:pt idx="110">
                  <c:v>15485.12</c:v>
                </c:pt>
                <c:pt idx="111">
                  <c:v>15551.79</c:v>
                </c:pt>
                <c:pt idx="112">
                  <c:v>15414.12</c:v>
                </c:pt>
                <c:pt idx="113">
                  <c:v>15316.12</c:v>
                </c:pt>
                <c:pt idx="114">
                  <c:v>15251.46</c:v>
                </c:pt>
                <c:pt idx="115">
                  <c:v>15101.12</c:v>
                </c:pt>
                <c:pt idx="116">
                  <c:v>14982.46</c:v>
                </c:pt>
                <c:pt idx="117">
                  <c:v>14874.46</c:v>
                </c:pt>
                <c:pt idx="118">
                  <c:v>14814.79</c:v>
                </c:pt>
                <c:pt idx="119">
                  <c:v>14678.46</c:v>
                </c:pt>
                <c:pt idx="120">
                  <c:v>14611.13</c:v>
                </c:pt>
                <c:pt idx="121">
                  <c:v>14697.12</c:v>
                </c:pt>
                <c:pt idx="122">
                  <c:v>14567.12</c:v>
                </c:pt>
                <c:pt idx="123">
                  <c:v>14639.79</c:v>
                </c:pt>
                <c:pt idx="124">
                  <c:v>14671.12</c:v>
                </c:pt>
                <c:pt idx="125">
                  <c:v>14834.46</c:v>
                </c:pt>
                <c:pt idx="126">
                  <c:v>15167.46</c:v>
                </c:pt>
                <c:pt idx="127">
                  <c:v>15777.46</c:v>
                </c:pt>
                <c:pt idx="128">
                  <c:v>16266.79</c:v>
                </c:pt>
                <c:pt idx="129">
                  <c:v>16006.79</c:v>
                </c:pt>
                <c:pt idx="130">
                  <c:v>15120.79</c:v>
                </c:pt>
                <c:pt idx="131">
                  <c:v>14184.79</c:v>
                </c:pt>
                <c:pt idx="132">
                  <c:v>13652.13</c:v>
                </c:pt>
                <c:pt idx="133">
                  <c:v>13454.12</c:v>
                </c:pt>
                <c:pt idx="134">
                  <c:v>13289.46</c:v>
                </c:pt>
                <c:pt idx="135">
                  <c:v>13234.13</c:v>
                </c:pt>
                <c:pt idx="136">
                  <c:v>13266.46</c:v>
                </c:pt>
                <c:pt idx="137">
                  <c:v>13221.13</c:v>
                </c:pt>
                <c:pt idx="138">
                  <c:v>13272.46</c:v>
                </c:pt>
                <c:pt idx="139">
                  <c:v>13219.79</c:v>
                </c:pt>
                <c:pt idx="140">
                  <c:v>13210.79</c:v>
                </c:pt>
                <c:pt idx="141">
                  <c:v>13100.46</c:v>
                </c:pt>
                <c:pt idx="142">
                  <c:v>13079.79</c:v>
                </c:pt>
                <c:pt idx="143">
                  <c:v>12907.12</c:v>
                </c:pt>
                <c:pt idx="144">
                  <c:v>12755.12</c:v>
                </c:pt>
                <c:pt idx="145">
                  <c:v>12508.46</c:v>
                </c:pt>
                <c:pt idx="146">
                  <c:v>12397.46</c:v>
                </c:pt>
                <c:pt idx="147">
                  <c:v>12287.79</c:v>
                </c:pt>
                <c:pt idx="148">
                  <c:v>12302.79</c:v>
                </c:pt>
                <c:pt idx="149">
                  <c:v>12282.79</c:v>
                </c:pt>
                <c:pt idx="150">
                  <c:v>12394.12</c:v>
                </c:pt>
                <c:pt idx="151">
                  <c:v>12486.13</c:v>
                </c:pt>
                <c:pt idx="152">
                  <c:v>12667.46</c:v>
                </c:pt>
                <c:pt idx="153">
                  <c:v>12840.12</c:v>
                </c:pt>
                <c:pt idx="154">
                  <c:v>13050.79</c:v>
                </c:pt>
                <c:pt idx="155">
                  <c:v>13076.12</c:v>
                </c:pt>
                <c:pt idx="156">
                  <c:v>13133.12</c:v>
                </c:pt>
                <c:pt idx="157">
                  <c:v>13221.46</c:v>
                </c:pt>
                <c:pt idx="158">
                  <c:v>13260.12</c:v>
                </c:pt>
                <c:pt idx="159">
                  <c:v>13379.79</c:v>
                </c:pt>
                <c:pt idx="160">
                  <c:v>13405.12</c:v>
                </c:pt>
                <c:pt idx="161">
                  <c:v>13341.46</c:v>
                </c:pt>
                <c:pt idx="162">
                  <c:v>13170.46</c:v>
                </c:pt>
                <c:pt idx="163">
                  <c:v>12921.46</c:v>
                </c:pt>
                <c:pt idx="164">
                  <c:v>12820.79</c:v>
                </c:pt>
                <c:pt idx="165">
                  <c:v>12803.12</c:v>
                </c:pt>
                <c:pt idx="166">
                  <c:v>13100.46</c:v>
                </c:pt>
                <c:pt idx="167">
                  <c:v>13206.13</c:v>
                </c:pt>
                <c:pt idx="168">
                  <c:v>13415.12</c:v>
                </c:pt>
                <c:pt idx="169">
                  <c:v>13465.46</c:v>
                </c:pt>
                <c:pt idx="170">
                  <c:v>13448.46</c:v>
                </c:pt>
                <c:pt idx="171">
                  <c:v>13253.12</c:v>
                </c:pt>
                <c:pt idx="172">
                  <c:v>13108.79</c:v>
                </c:pt>
                <c:pt idx="173">
                  <c:v>12933.79</c:v>
                </c:pt>
                <c:pt idx="174">
                  <c:v>12658.79</c:v>
                </c:pt>
                <c:pt idx="175">
                  <c:v>12530.79</c:v>
                </c:pt>
                <c:pt idx="176">
                  <c:v>12437.46</c:v>
                </c:pt>
                <c:pt idx="177">
                  <c:v>12334.12</c:v>
                </c:pt>
                <c:pt idx="178">
                  <c:v>12308.46</c:v>
                </c:pt>
                <c:pt idx="179">
                  <c:v>12276.12</c:v>
                </c:pt>
                <c:pt idx="180">
                  <c:v>12214.79</c:v>
                </c:pt>
                <c:pt idx="181">
                  <c:v>12375.12</c:v>
                </c:pt>
                <c:pt idx="182">
                  <c:v>12424.79</c:v>
                </c:pt>
                <c:pt idx="183">
                  <c:v>12375.79</c:v>
                </c:pt>
                <c:pt idx="184">
                  <c:v>12433.46</c:v>
                </c:pt>
                <c:pt idx="185">
                  <c:v>12418.79</c:v>
                </c:pt>
                <c:pt idx="186">
                  <c:v>12418.12</c:v>
                </c:pt>
                <c:pt idx="187">
                  <c:v>12298.12</c:v>
                </c:pt>
                <c:pt idx="188">
                  <c:v>12226.12</c:v>
                </c:pt>
                <c:pt idx="189">
                  <c:v>12229.79</c:v>
                </c:pt>
                <c:pt idx="190">
                  <c:v>12148.79</c:v>
                </c:pt>
                <c:pt idx="191">
                  <c:v>12243.46</c:v>
                </c:pt>
                <c:pt idx="192">
                  <c:v>12348.79</c:v>
                </c:pt>
                <c:pt idx="193">
                  <c:v>12351.12</c:v>
                </c:pt>
                <c:pt idx="194">
                  <c:v>12463.79</c:v>
                </c:pt>
                <c:pt idx="195">
                  <c:v>12638.46</c:v>
                </c:pt>
                <c:pt idx="196">
                  <c:v>12711.12</c:v>
                </c:pt>
                <c:pt idx="197">
                  <c:v>12734.12</c:v>
                </c:pt>
                <c:pt idx="198">
                  <c:v>12731.46</c:v>
                </c:pt>
                <c:pt idx="199">
                  <c:v>12713.46</c:v>
                </c:pt>
                <c:pt idx="200">
                  <c:v>12658.79</c:v>
                </c:pt>
                <c:pt idx="201">
                  <c:v>12547.13</c:v>
                </c:pt>
                <c:pt idx="202">
                  <c:v>12436.13</c:v>
                </c:pt>
                <c:pt idx="203">
                  <c:v>12235.13</c:v>
                </c:pt>
                <c:pt idx="204">
                  <c:v>12083.46</c:v>
                </c:pt>
                <c:pt idx="205">
                  <c:v>12108.12</c:v>
                </c:pt>
                <c:pt idx="206">
                  <c:v>12077.46</c:v>
                </c:pt>
                <c:pt idx="207">
                  <c:v>12107.46</c:v>
                </c:pt>
                <c:pt idx="208">
                  <c:v>12127.12</c:v>
                </c:pt>
                <c:pt idx="209">
                  <c:v>12059.12</c:v>
                </c:pt>
                <c:pt idx="210">
                  <c:v>12177.79</c:v>
                </c:pt>
                <c:pt idx="211">
                  <c:v>12185.46</c:v>
                </c:pt>
                <c:pt idx="212">
                  <c:v>12226.12</c:v>
                </c:pt>
                <c:pt idx="213">
                  <c:v>12267.12</c:v>
                </c:pt>
                <c:pt idx="214">
                  <c:v>12250.13</c:v>
                </c:pt>
                <c:pt idx="215">
                  <c:v>12199.46</c:v>
                </c:pt>
                <c:pt idx="216">
                  <c:v>12091.79</c:v>
                </c:pt>
                <c:pt idx="217">
                  <c:v>11937.79</c:v>
                </c:pt>
                <c:pt idx="218">
                  <c:v>11759.46</c:v>
                </c:pt>
                <c:pt idx="219">
                  <c:v>11611.79</c:v>
                </c:pt>
                <c:pt idx="220">
                  <c:v>11481.79</c:v>
                </c:pt>
                <c:pt idx="221">
                  <c:v>11331.79</c:v>
                </c:pt>
                <c:pt idx="222">
                  <c:v>11301.12</c:v>
                </c:pt>
                <c:pt idx="223">
                  <c:v>11295.46</c:v>
                </c:pt>
                <c:pt idx="224">
                  <c:v>11253.12</c:v>
                </c:pt>
                <c:pt idx="225">
                  <c:v>11263.79</c:v>
                </c:pt>
                <c:pt idx="226">
                  <c:v>11250.46</c:v>
                </c:pt>
                <c:pt idx="227">
                  <c:v>11437.79</c:v>
                </c:pt>
                <c:pt idx="228">
                  <c:v>11443.79</c:v>
                </c:pt>
                <c:pt idx="229">
                  <c:v>11383.46</c:v>
                </c:pt>
                <c:pt idx="230">
                  <c:v>11428.79</c:v>
                </c:pt>
                <c:pt idx="231">
                  <c:v>11317.12</c:v>
                </c:pt>
                <c:pt idx="232">
                  <c:v>11173.12</c:v>
                </c:pt>
                <c:pt idx="233">
                  <c:v>11044.46</c:v>
                </c:pt>
                <c:pt idx="234">
                  <c:v>11023.13</c:v>
                </c:pt>
                <c:pt idx="235">
                  <c:v>10981.12</c:v>
                </c:pt>
                <c:pt idx="236">
                  <c:v>11033.46</c:v>
                </c:pt>
                <c:pt idx="237">
                  <c:v>11071.13</c:v>
                </c:pt>
                <c:pt idx="238">
                  <c:v>11180.13</c:v>
                </c:pt>
                <c:pt idx="239">
                  <c:v>11418.12</c:v>
                </c:pt>
                <c:pt idx="240">
                  <c:v>11566.79</c:v>
                </c:pt>
                <c:pt idx="241">
                  <c:v>11708.46</c:v>
                </c:pt>
                <c:pt idx="242">
                  <c:v>11978.46</c:v>
                </c:pt>
                <c:pt idx="243">
                  <c:v>12222.12</c:v>
                </c:pt>
                <c:pt idx="244">
                  <c:v>12383.46</c:v>
                </c:pt>
                <c:pt idx="245">
                  <c:v>12287.46</c:v>
                </c:pt>
                <c:pt idx="246">
                  <c:v>11832.79</c:v>
                </c:pt>
                <c:pt idx="247">
                  <c:v>11475.13</c:v>
                </c:pt>
                <c:pt idx="248">
                  <c:v>11261.12</c:v>
                </c:pt>
                <c:pt idx="249">
                  <c:v>11301.79</c:v>
                </c:pt>
                <c:pt idx="250">
                  <c:v>11115.46</c:v>
                </c:pt>
                <c:pt idx="251">
                  <c:v>11177.46</c:v>
                </c:pt>
                <c:pt idx="252">
                  <c:v>11200.46</c:v>
                </c:pt>
                <c:pt idx="253">
                  <c:v>11108.12</c:v>
                </c:pt>
                <c:pt idx="254">
                  <c:v>11190.46</c:v>
                </c:pt>
                <c:pt idx="255">
                  <c:v>11255.46</c:v>
                </c:pt>
                <c:pt idx="256">
                  <c:v>11310.46</c:v>
                </c:pt>
                <c:pt idx="257">
                  <c:v>11457.79</c:v>
                </c:pt>
                <c:pt idx="258">
                  <c:v>11522.12</c:v>
                </c:pt>
                <c:pt idx="259">
                  <c:v>11582.46</c:v>
                </c:pt>
                <c:pt idx="260">
                  <c:v>11518.13</c:v>
                </c:pt>
                <c:pt idx="261">
                  <c:v>11486.12</c:v>
                </c:pt>
                <c:pt idx="262">
                  <c:v>11506.79</c:v>
                </c:pt>
                <c:pt idx="263">
                  <c:v>11458.46</c:v>
                </c:pt>
                <c:pt idx="264">
                  <c:v>11498.12</c:v>
                </c:pt>
                <c:pt idx="265">
                  <c:v>11601.46</c:v>
                </c:pt>
                <c:pt idx="266">
                  <c:v>11658.12</c:v>
                </c:pt>
                <c:pt idx="267">
                  <c:v>11751.79</c:v>
                </c:pt>
                <c:pt idx="268">
                  <c:v>11793.46</c:v>
                </c:pt>
                <c:pt idx="269">
                  <c:v>11947.46</c:v>
                </c:pt>
                <c:pt idx="270">
                  <c:v>12111.46</c:v>
                </c:pt>
                <c:pt idx="271">
                  <c:v>12221.79</c:v>
                </c:pt>
                <c:pt idx="272">
                  <c:v>12438.46</c:v>
                </c:pt>
                <c:pt idx="273">
                  <c:v>12493.12</c:v>
                </c:pt>
                <c:pt idx="274">
                  <c:v>12560.79</c:v>
                </c:pt>
                <c:pt idx="275">
                  <c:v>12676.79</c:v>
                </c:pt>
                <c:pt idx="276">
                  <c:v>12665.12</c:v>
                </c:pt>
                <c:pt idx="277">
                  <c:v>12679.13</c:v>
                </c:pt>
                <c:pt idx="278">
                  <c:v>12738.46</c:v>
                </c:pt>
                <c:pt idx="279">
                  <c:v>12895.12</c:v>
                </c:pt>
                <c:pt idx="280">
                  <c:v>13041.46</c:v>
                </c:pt>
                <c:pt idx="281">
                  <c:v>13134.46</c:v>
                </c:pt>
                <c:pt idx="282">
                  <c:v>13313.79</c:v>
                </c:pt>
                <c:pt idx="283">
                  <c:v>13456.46</c:v>
                </c:pt>
                <c:pt idx="284">
                  <c:v>13598.79</c:v>
                </c:pt>
                <c:pt idx="285">
                  <c:v>13729.46</c:v>
                </c:pt>
                <c:pt idx="286">
                  <c:v>13742.13</c:v>
                </c:pt>
                <c:pt idx="287">
                  <c:v>13763.46</c:v>
                </c:pt>
                <c:pt idx="288">
                  <c:v>13672.79</c:v>
                </c:pt>
                <c:pt idx="289">
                  <c:v>13539.46</c:v>
                </c:pt>
                <c:pt idx="290">
                  <c:v>13315.79</c:v>
                </c:pt>
                <c:pt idx="291">
                  <c:v>12983.46</c:v>
                </c:pt>
                <c:pt idx="292">
                  <c:v>12669.79</c:v>
                </c:pt>
                <c:pt idx="293">
                  <c:v>12265.12</c:v>
                </c:pt>
                <c:pt idx="294">
                  <c:v>11889.79</c:v>
                </c:pt>
                <c:pt idx="295">
                  <c:v>11482.79</c:v>
                </c:pt>
                <c:pt idx="296">
                  <c:v>11146.79</c:v>
                </c:pt>
                <c:pt idx="297">
                  <c:v>10855.12</c:v>
                </c:pt>
                <c:pt idx="298">
                  <c:v>10666.79</c:v>
                </c:pt>
                <c:pt idx="299">
                  <c:v>10501.46</c:v>
                </c:pt>
                <c:pt idx="300">
                  <c:v>10313.459999999999</c:v>
                </c:pt>
                <c:pt idx="301">
                  <c:v>10174.459999999999</c:v>
                </c:pt>
                <c:pt idx="302">
                  <c:v>10090.459999999999</c:v>
                </c:pt>
                <c:pt idx="303">
                  <c:v>9932.7900000000009</c:v>
                </c:pt>
                <c:pt idx="304">
                  <c:v>9688.1299999999992</c:v>
                </c:pt>
                <c:pt idx="305">
                  <c:v>9579.7900000000009</c:v>
                </c:pt>
                <c:pt idx="306">
                  <c:v>9332.4599999999991</c:v>
                </c:pt>
                <c:pt idx="307">
                  <c:v>9100.7900000000009</c:v>
                </c:pt>
                <c:pt idx="308">
                  <c:v>9034.4599999999991</c:v>
                </c:pt>
                <c:pt idx="309">
                  <c:v>8758.4599999999991</c:v>
                </c:pt>
                <c:pt idx="310">
                  <c:v>8609.1299999999992</c:v>
                </c:pt>
                <c:pt idx="311">
                  <c:v>8465.1299999999992</c:v>
                </c:pt>
                <c:pt idx="312">
                  <c:v>8451.4599999999991</c:v>
                </c:pt>
                <c:pt idx="313">
                  <c:v>8306.1200000000008</c:v>
                </c:pt>
                <c:pt idx="314">
                  <c:v>8271.4599999999991</c:v>
                </c:pt>
                <c:pt idx="315">
                  <c:v>8263.4599999999991</c:v>
                </c:pt>
                <c:pt idx="316">
                  <c:v>8249.7900000000009</c:v>
                </c:pt>
                <c:pt idx="317">
                  <c:v>8266.7900000000009</c:v>
                </c:pt>
                <c:pt idx="318">
                  <c:v>8328.1299999999992</c:v>
                </c:pt>
                <c:pt idx="319">
                  <c:v>8379.7900000000009</c:v>
                </c:pt>
                <c:pt idx="320">
                  <c:v>8451.7900000000009</c:v>
                </c:pt>
                <c:pt idx="321">
                  <c:v>8428.7900000000009</c:v>
                </c:pt>
                <c:pt idx="322">
                  <c:v>8323.1200000000008</c:v>
                </c:pt>
                <c:pt idx="323">
                  <c:v>8592.7900000000009</c:v>
                </c:pt>
                <c:pt idx="324">
                  <c:v>8112.12</c:v>
                </c:pt>
                <c:pt idx="325">
                  <c:v>8064.79</c:v>
                </c:pt>
                <c:pt idx="326">
                  <c:v>7971.79</c:v>
                </c:pt>
                <c:pt idx="327">
                  <c:v>7928.46</c:v>
                </c:pt>
                <c:pt idx="328">
                  <c:v>7812.79</c:v>
                </c:pt>
                <c:pt idx="329">
                  <c:v>7826.46</c:v>
                </c:pt>
                <c:pt idx="330">
                  <c:v>7818.79</c:v>
                </c:pt>
                <c:pt idx="331">
                  <c:v>7777.79</c:v>
                </c:pt>
                <c:pt idx="332">
                  <c:v>7835.79</c:v>
                </c:pt>
                <c:pt idx="333">
                  <c:v>7843.79</c:v>
                </c:pt>
                <c:pt idx="334">
                  <c:v>7884.46</c:v>
                </c:pt>
                <c:pt idx="335">
                  <c:v>7891.12</c:v>
                </c:pt>
                <c:pt idx="336">
                  <c:v>7856.13</c:v>
                </c:pt>
                <c:pt idx="337">
                  <c:v>7961.12</c:v>
                </c:pt>
                <c:pt idx="338">
                  <c:v>7949.79</c:v>
                </c:pt>
                <c:pt idx="339">
                  <c:v>7964.46</c:v>
                </c:pt>
                <c:pt idx="340">
                  <c:v>7869.79</c:v>
                </c:pt>
                <c:pt idx="341">
                  <c:v>7830.79</c:v>
                </c:pt>
                <c:pt idx="342">
                  <c:v>7806.12</c:v>
                </c:pt>
                <c:pt idx="343">
                  <c:v>7806.13</c:v>
                </c:pt>
                <c:pt idx="344">
                  <c:v>7760.12</c:v>
                </c:pt>
                <c:pt idx="345">
                  <c:v>7750.46</c:v>
                </c:pt>
                <c:pt idx="346">
                  <c:v>7772.46</c:v>
                </c:pt>
                <c:pt idx="347">
                  <c:v>7728.46</c:v>
                </c:pt>
                <c:pt idx="348">
                  <c:v>7744.79</c:v>
                </c:pt>
                <c:pt idx="349">
                  <c:v>7768.46</c:v>
                </c:pt>
                <c:pt idx="350">
                  <c:v>7800.13</c:v>
                </c:pt>
                <c:pt idx="351">
                  <c:v>7873.46</c:v>
                </c:pt>
                <c:pt idx="352">
                  <c:v>7866.79</c:v>
                </c:pt>
                <c:pt idx="353">
                  <c:v>7912.46</c:v>
                </c:pt>
                <c:pt idx="354">
                  <c:v>7929.79</c:v>
                </c:pt>
                <c:pt idx="355">
                  <c:v>7923.46</c:v>
                </c:pt>
                <c:pt idx="356">
                  <c:v>7899.12</c:v>
                </c:pt>
                <c:pt idx="357">
                  <c:v>7833.12</c:v>
                </c:pt>
                <c:pt idx="358">
                  <c:v>7768.13</c:v>
                </c:pt>
                <c:pt idx="359">
                  <c:v>7720.46</c:v>
                </c:pt>
                <c:pt idx="360">
                  <c:v>7647.79</c:v>
                </c:pt>
                <c:pt idx="361">
                  <c:v>7613.12</c:v>
                </c:pt>
                <c:pt idx="362">
                  <c:v>7586.12</c:v>
                </c:pt>
                <c:pt idx="363">
                  <c:v>7559.46</c:v>
                </c:pt>
                <c:pt idx="364">
                  <c:v>7613.46</c:v>
                </c:pt>
                <c:pt idx="365">
                  <c:v>7535.12</c:v>
                </c:pt>
                <c:pt idx="366">
                  <c:v>7561.46</c:v>
                </c:pt>
                <c:pt idx="367">
                  <c:v>7632.46</c:v>
                </c:pt>
                <c:pt idx="368">
                  <c:v>7610.12</c:v>
                </c:pt>
                <c:pt idx="369">
                  <c:v>7658.46</c:v>
                </c:pt>
                <c:pt idx="370">
                  <c:v>7675.46</c:v>
                </c:pt>
                <c:pt idx="371">
                  <c:v>7668.79</c:v>
                </c:pt>
                <c:pt idx="372">
                  <c:v>7593.79</c:v>
                </c:pt>
                <c:pt idx="373">
                  <c:v>7574.46</c:v>
                </c:pt>
                <c:pt idx="374">
                  <c:v>7513.46</c:v>
                </c:pt>
                <c:pt idx="375">
                  <c:v>7435.79</c:v>
                </c:pt>
                <c:pt idx="376">
                  <c:v>7401.79</c:v>
                </c:pt>
                <c:pt idx="377">
                  <c:v>7308.12</c:v>
                </c:pt>
                <c:pt idx="378">
                  <c:v>7300.13</c:v>
                </c:pt>
                <c:pt idx="379">
                  <c:v>7280.46</c:v>
                </c:pt>
                <c:pt idx="380">
                  <c:v>7330.46</c:v>
                </c:pt>
                <c:pt idx="381">
                  <c:v>7310.12</c:v>
                </c:pt>
                <c:pt idx="382">
                  <c:v>7340.12</c:v>
                </c:pt>
                <c:pt idx="383">
                  <c:v>7327.79</c:v>
                </c:pt>
                <c:pt idx="384">
                  <c:v>7383.79</c:v>
                </c:pt>
                <c:pt idx="385">
                  <c:v>7488.46</c:v>
                </c:pt>
                <c:pt idx="386">
                  <c:v>7476.12</c:v>
                </c:pt>
                <c:pt idx="387">
                  <c:v>7519.12</c:v>
                </c:pt>
                <c:pt idx="388">
                  <c:v>7502.46</c:v>
                </c:pt>
                <c:pt idx="389">
                  <c:v>7510.46</c:v>
                </c:pt>
                <c:pt idx="390">
                  <c:v>7414.46</c:v>
                </c:pt>
                <c:pt idx="391">
                  <c:v>7360.79</c:v>
                </c:pt>
                <c:pt idx="392">
                  <c:v>7311.12</c:v>
                </c:pt>
                <c:pt idx="393">
                  <c:v>7285.46</c:v>
                </c:pt>
                <c:pt idx="394">
                  <c:v>7258.12</c:v>
                </c:pt>
                <c:pt idx="395">
                  <c:v>7288.46</c:v>
                </c:pt>
                <c:pt idx="396">
                  <c:v>7251.12</c:v>
                </c:pt>
                <c:pt idx="397">
                  <c:v>7260.13</c:v>
                </c:pt>
                <c:pt idx="398">
                  <c:v>7148.12</c:v>
                </c:pt>
                <c:pt idx="399">
                  <c:v>7162.46</c:v>
                </c:pt>
                <c:pt idx="400">
                  <c:v>7157.12</c:v>
                </c:pt>
                <c:pt idx="401">
                  <c:v>7180.46</c:v>
                </c:pt>
                <c:pt idx="402">
                  <c:v>7175.12</c:v>
                </c:pt>
                <c:pt idx="403">
                  <c:v>7098.13</c:v>
                </c:pt>
                <c:pt idx="404">
                  <c:v>7070.12</c:v>
                </c:pt>
                <c:pt idx="405">
                  <c:v>7054.46</c:v>
                </c:pt>
                <c:pt idx="406">
                  <c:v>7004.46</c:v>
                </c:pt>
                <c:pt idx="407">
                  <c:v>6993.79</c:v>
                </c:pt>
                <c:pt idx="408">
                  <c:v>6793.46</c:v>
                </c:pt>
                <c:pt idx="409">
                  <c:v>6732.46</c:v>
                </c:pt>
                <c:pt idx="410">
                  <c:v>6635.46</c:v>
                </c:pt>
                <c:pt idx="411">
                  <c:v>6536.79</c:v>
                </c:pt>
                <c:pt idx="412">
                  <c:v>6507.46</c:v>
                </c:pt>
                <c:pt idx="413">
                  <c:v>6443.13</c:v>
                </c:pt>
                <c:pt idx="414">
                  <c:v>6394.13</c:v>
                </c:pt>
                <c:pt idx="415">
                  <c:v>6364.79</c:v>
                </c:pt>
                <c:pt idx="416">
                  <c:v>6345.13</c:v>
                </c:pt>
                <c:pt idx="417">
                  <c:v>6367.79</c:v>
                </c:pt>
                <c:pt idx="418">
                  <c:v>6384.12</c:v>
                </c:pt>
                <c:pt idx="419">
                  <c:v>6390.46</c:v>
                </c:pt>
                <c:pt idx="420">
                  <c:v>6313.12</c:v>
                </c:pt>
                <c:pt idx="421">
                  <c:v>6390.13</c:v>
                </c:pt>
                <c:pt idx="422">
                  <c:v>6306.12</c:v>
                </c:pt>
                <c:pt idx="423">
                  <c:v>6319.13</c:v>
                </c:pt>
                <c:pt idx="424">
                  <c:v>6265.12</c:v>
                </c:pt>
                <c:pt idx="425">
                  <c:v>6285.79</c:v>
                </c:pt>
                <c:pt idx="426">
                  <c:v>6192.13</c:v>
                </c:pt>
                <c:pt idx="427">
                  <c:v>6146.12</c:v>
                </c:pt>
                <c:pt idx="428">
                  <c:v>6100.79</c:v>
                </c:pt>
                <c:pt idx="429">
                  <c:v>5993.46</c:v>
                </c:pt>
                <c:pt idx="430">
                  <c:v>5922.12</c:v>
                </c:pt>
                <c:pt idx="431">
                  <c:v>5869.46</c:v>
                </c:pt>
                <c:pt idx="432">
                  <c:v>5784.79</c:v>
                </c:pt>
                <c:pt idx="433">
                  <c:v>5715.79</c:v>
                </c:pt>
                <c:pt idx="434">
                  <c:v>5726.46</c:v>
                </c:pt>
                <c:pt idx="435">
                  <c:v>5668.12</c:v>
                </c:pt>
                <c:pt idx="436">
                  <c:v>5599.79</c:v>
                </c:pt>
                <c:pt idx="437">
                  <c:v>5547.79</c:v>
                </c:pt>
                <c:pt idx="438">
                  <c:v>5489.12</c:v>
                </c:pt>
                <c:pt idx="439">
                  <c:v>5405.79</c:v>
                </c:pt>
                <c:pt idx="440">
                  <c:v>5431.46</c:v>
                </c:pt>
                <c:pt idx="441">
                  <c:v>5359.79</c:v>
                </c:pt>
                <c:pt idx="442">
                  <c:v>5338.12</c:v>
                </c:pt>
                <c:pt idx="443">
                  <c:v>5198.46</c:v>
                </c:pt>
                <c:pt idx="444">
                  <c:v>5170.79</c:v>
                </c:pt>
                <c:pt idx="445">
                  <c:v>5068.46</c:v>
                </c:pt>
                <c:pt idx="446">
                  <c:v>4986.79</c:v>
                </c:pt>
                <c:pt idx="447">
                  <c:v>4995.46</c:v>
                </c:pt>
                <c:pt idx="448">
                  <c:v>4913.79</c:v>
                </c:pt>
                <c:pt idx="449">
                  <c:v>4912.79</c:v>
                </c:pt>
                <c:pt idx="450">
                  <c:v>4878.46</c:v>
                </c:pt>
                <c:pt idx="451">
                  <c:v>4866.79</c:v>
                </c:pt>
                <c:pt idx="452">
                  <c:v>4808.46</c:v>
                </c:pt>
                <c:pt idx="453">
                  <c:v>4785.46</c:v>
                </c:pt>
                <c:pt idx="454">
                  <c:v>4751.79</c:v>
                </c:pt>
                <c:pt idx="455">
                  <c:v>4767.79</c:v>
                </c:pt>
                <c:pt idx="456">
                  <c:v>4781.46</c:v>
                </c:pt>
                <c:pt idx="457">
                  <c:v>4804.12</c:v>
                </c:pt>
                <c:pt idx="458">
                  <c:v>4787.13</c:v>
                </c:pt>
                <c:pt idx="459">
                  <c:v>4810.12</c:v>
                </c:pt>
                <c:pt idx="460">
                  <c:v>4812.12</c:v>
                </c:pt>
                <c:pt idx="461">
                  <c:v>4779.46</c:v>
                </c:pt>
                <c:pt idx="462">
                  <c:v>4833.46</c:v>
                </c:pt>
                <c:pt idx="463">
                  <c:v>4836.12</c:v>
                </c:pt>
                <c:pt idx="464">
                  <c:v>4747.46</c:v>
                </c:pt>
                <c:pt idx="465">
                  <c:v>4743.46</c:v>
                </c:pt>
                <c:pt idx="466">
                  <c:v>4701.46</c:v>
                </c:pt>
                <c:pt idx="467">
                  <c:v>4721.46</c:v>
                </c:pt>
                <c:pt idx="468">
                  <c:v>4672.79</c:v>
                </c:pt>
                <c:pt idx="469">
                  <c:v>4621.12</c:v>
                </c:pt>
                <c:pt idx="470">
                  <c:v>4608.12</c:v>
                </c:pt>
                <c:pt idx="471">
                  <c:v>4627.46</c:v>
                </c:pt>
                <c:pt idx="472">
                  <c:v>4600.46</c:v>
                </c:pt>
                <c:pt idx="473">
                  <c:v>4625.12</c:v>
                </c:pt>
                <c:pt idx="474">
                  <c:v>4591.79</c:v>
                </c:pt>
                <c:pt idx="475">
                  <c:v>4545.46</c:v>
                </c:pt>
                <c:pt idx="476">
                  <c:v>4539.79</c:v>
                </c:pt>
                <c:pt idx="477">
                  <c:v>4566.12</c:v>
                </c:pt>
                <c:pt idx="478">
                  <c:v>4498.46</c:v>
                </c:pt>
                <c:pt idx="479">
                  <c:v>4422.12</c:v>
                </c:pt>
                <c:pt idx="480">
                  <c:v>4497.12</c:v>
                </c:pt>
                <c:pt idx="481">
                  <c:v>4389.46</c:v>
                </c:pt>
                <c:pt idx="482">
                  <c:v>4352.12</c:v>
                </c:pt>
                <c:pt idx="483">
                  <c:v>4345.12</c:v>
                </c:pt>
                <c:pt idx="484">
                  <c:v>4316.12</c:v>
                </c:pt>
                <c:pt idx="485">
                  <c:v>4329.46</c:v>
                </c:pt>
                <c:pt idx="486">
                  <c:v>4262.12</c:v>
                </c:pt>
                <c:pt idx="487">
                  <c:v>4259.12</c:v>
                </c:pt>
                <c:pt idx="488">
                  <c:v>4226.79</c:v>
                </c:pt>
                <c:pt idx="489">
                  <c:v>4207.12</c:v>
                </c:pt>
                <c:pt idx="490">
                  <c:v>4166.46</c:v>
                </c:pt>
                <c:pt idx="491">
                  <c:v>4221.12</c:v>
                </c:pt>
                <c:pt idx="492">
                  <c:v>4231.46</c:v>
                </c:pt>
                <c:pt idx="493">
                  <c:v>4252.46</c:v>
                </c:pt>
                <c:pt idx="494">
                  <c:v>4284.46</c:v>
                </c:pt>
                <c:pt idx="495">
                  <c:v>4223.79</c:v>
                </c:pt>
                <c:pt idx="496">
                  <c:v>4227.79</c:v>
                </c:pt>
                <c:pt idx="497">
                  <c:v>4206.46</c:v>
                </c:pt>
                <c:pt idx="498">
                  <c:v>4220.46</c:v>
                </c:pt>
                <c:pt idx="499">
                  <c:v>4200.79</c:v>
                </c:pt>
                <c:pt idx="500">
                  <c:v>4176.79</c:v>
                </c:pt>
                <c:pt idx="501">
                  <c:v>4051.12</c:v>
                </c:pt>
                <c:pt idx="502">
                  <c:v>4091.46</c:v>
                </c:pt>
                <c:pt idx="503">
                  <c:v>4041.12</c:v>
                </c:pt>
                <c:pt idx="504">
                  <c:v>3997.46</c:v>
                </c:pt>
                <c:pt idx="505">
                  <c:v>3972.79</c:v>
                </c:pt>
                <c:pt idx="506">
                  <c:v>3963.46</c:v>
                </c:pt>
                <c:pt idx="507">
                  <c:v>3926.79</c:v>
                </c:pt>
                <c:pt idx="508">
                  <c:v>3981.79</c:v>
                </c:pt>
                <c:pt idx="509">
                  <c:v>3921.79</c:v>
                </c:pt>
                <c:pt idx="510">
                  <c:v>3886.12</c:v>
                </c:pt>
                <c:pt idx="511">
                  <c:v>3854.79</c:v>
                </c:pt>
                <c:pt idx="512">
                  <c:v>3910.13</c:v>
                </c:pt>
                <c:pt idx="513">
                  <c:v>3840.46</c:v>
                </c:pt>
                <c:pt idx="514">
                  <c:v>3749.46</c:v>
                </c:pt>
                <c:pt idx="515">
                  <c:v>3823.79</c:v>
                </c:pt>
                <c:pt idx="516">
                  <c:v>3771.79</c:v>
                </c:pt>
                <c:pt idx="517">
                  <c:v>3770.46</c:v>
                </c:pt>
                <c:pt idx="518">
                  <c:v>3686.46</c:v>
                </c:pt>
                <c:pt idx="519">
                  <c:v>3810.46</c:v>
                </c:pt>
                <c:pt idx="520">
                  <c:v>3694.79</c:v>
                </c:pt>
                <c:pt idx="521">
                  <c:v>3650.46</c:v>
                </c:pt>
                <c:pt idx="522">
                  <c:v>3632.46</c:v>
                </c:pt>
                <c:pt idx="523">
                  <c:v>3673.46</c:v>
                </c:pt>
                <c:pt idx="524">
                  <c:v>3625.12</c:v>
                </c:pt>
                <c:pt idx="525">
                  <c:v>3606.79</c:v>
                </c:pt>
                <c:pt idx="526">
                  <c:v>3636.46</c:v>
                </c:pt>
                <c:pt idx="527">
                  <c:v>3648.46</c:v>
                </c:pt>
                <c:pt idx="528">
                  <c:v>3574.79</c:v>
                </c:pt>
                <c:pt idx="529">
                  <c:v>3550.46</c:v>
                </c:pt>
                <c:pt idx="530">
                  <c:v>3560.46</c:v>
                </c:pt>
                <c:pt idx="531">
                  <c:v>3471.12</c:v>
                </c:pt>
                <c:pt idx="532">
                  <c:v>3447.79</c:v>
                </c:pt>
                <c:pt idx="533">
                  <c:v>3406.46</c:v>
                </c:pt>
                <c:pt idx="534">
                  <c:v>3452.12</c:v>
                </c:pt>
                <c:pt idx="535">
                  <c:v>3365.46</c:v>
                </c:pt>
                <c:pt idx="536">
                  <c:v>3310.79</c:v>
                </c:pt>
                <c:pt idx="537">
                  <c:v>3372.79</c:v>
                </c:pt>
                <c:pt idx="538">
                  <c:v>3265.79</c:v>
                </c:pt>
                <c:pt idx="539">
                  <c:v>3264.12</c:v>
                </c:pt>
                <c:pt idx="540">
                  <c:v>3244.46</c:v>
                </c:pt>
                <c:pt idx="541">
                  <c:v>3260.12</c:v>
                </c:pt>
                <c:pt idx="542">
                  <c:v>3178.46</c:v>
                </c:pt>
                <c:pt idx="543">
                  <c:v>3164.46</c:v>
                </c:pt>
                <c:pt idx="544">
                  <c:v>3189.46</c:v>
                </c:pt>
                <c:pt idx="545">
                  <c:v>3140.12</c:v>
                </c:pt>
                <c:pt idx="546">
                  <c:v>3121.46</c:v>
                </c:pt>
                <c:pt idx="547">
                  <c:v>3062.79</c:v>
                </c:pt>
                <c:pt idx="548">
                  <c:v>3055.79</c:v>
                </c:pt>
                <c:pt idx="549">
                  <c:v>2995.46</c:v>
                </c:pt>
                <c:pt idx="550">
                  <c:v>2961.79</c:v>
                </c:pt>
                <c:pt idx="551">
                  <c:v>2955.79</c:v>
                </c:pt>
                <c:pt idx="552">
                  <c:v>2906.79</c:v>
                </c:pt>
                <c:pt idx="553">
                  <c:v>2958.79</c:v>
                </c:pt>
                <c:pt idx="554">
                  <c:v>2963.79</c:v>
                </c:pt>
                <c:pt idx="555">
                  <c:v>2953.79</c:v>
                </c:pt>
                <c:pt idx="556">
                  <c:v>2967.12</c:v>
                </c:pt>
                <c:pt idx="557">
                  <c:v>2921.12</c:v>
                </c:pt>
                <c:pt idx="558">
                  <c:v>2933.46</c:v>
                </c:pt>
                <c:pt idx="559">
                  <c:v>2991.46</c:v>
                </c:pt>
                <c:pt idx="560">
                  <c:v>2971.79</c:v>
                </c:pt>
                <c:pt idx="561">
                  <c:v>3005.46</c:v>
                </c:pt>
                <c:pt idx="562">
                  <c:v>2925.46</c:v>
                </c:pt>
                <c:pt idx="563">
                  <c:v>2969.79</c:v>
                </c:pt>
                <c:pt idx="564">
                  <c:v>2927.13</c:v>
                </c:pt>
                <c:pt idx="565">
                  <c:v>2922.46</c:v>
                </c:pt>
                <c:pt idx="566">
                  <c:v>2885.12</c:v>
                </c:pt>
                <c:pt idx="567">
                  <c:v>3011.12</c:v>
                </c:pt>
                <c:pt idx="568">
                  <c:v>2874.79</c:v>
                </c:pt>
                <c:pt idx="569">
                  <c:v>2838.79</c:v>
                </c:pt>
                <c:pt idx="570">
                  <c:v>2796.12</c:v>
                </c:pt>
                <c:pt idx="571">
                  <c:v>2836.13</c:v>
                </c:pt>
                <c:pt idx="572">
                  <c:v>2809.79</c:v>
                </c:pt>
                <c:pt idx="573">
                  <c:v>2784.46</c:v>
                </c:pt>
                <c:pt idx="574">
                  <c:v>2841.12</c:v>
                </c:pt>
                <c:pt idx="575">
                  <c:v>2813.12</c:v>
                </c:pt>
                <c:pt idx="576">
                  <c:v>2808.12</c:v>
                </c:pt>
                <c:pt idx="577">
                  <c:v>2814.79</c:v>
                </c:pt>
                <c:pt idx="578">
                  <c:v>2846.79</c:v>
                </c:pt>
                <c:pt idx="579">
                  <c:v>2861.12</c:v>
                </c:pt>
                <c:pt idx="580">
                  <c:v>2773.46</c:v>
                </c:pt>
                <c:pt idx="581">
                  <c:v>2843.13</c:v>
                </c:pt>
                <c:pt idx="582">
                  <c:v>2835.79</c:v>
                </c:pt>
                <c:pt idx="583">
                  <c:v>2885.79</c:v>
                </c:pt>
                <c:pt idx="584">
                  <c:v>2854.46</c:v>
                </c:pt>
                <c:pt idx="585">
                  <c:v>2871.12</c:v>
                </c:pt>
                <c:pt idx="586">
                  <c:v>2807.13</c:v>
                </c:pt>
                <c:pt idx="587">
                  <c:v>2929.79</c:v>
                </c:pt>
                <c:pt idx="588">
                  <c:v>2866.79</c:v>
                </c:pt>
                <c:pt idx="589">
                  <c:v>2902.46</c:v>
                </c:pt>
                <c:pt idx="590">
                  <c:v>2946.79</c:v>
                </c:pt>
                <c:pt idx="591">
                  <c:v>2951.46</c:v>
                </c:pt>
                <c:pt idx="592">
                  <c:v>2984.12</c:v>
                </c:pt>
                <c:pt idx="593">
                  <c:v>3012.79</c:v>
                </c:pt>
                <c:pt idx="594">
                  <c:v>3001.46</c:v>
                </c:pt>
                <c:pt idx="595">
                  <c:v>3051.79</c:v>
                </c:pt>
                <c:pt idx="596">
                  <c:v>3182.79</c:v>
                </c:pt>
                <c:pt idx="597">
                  <c:v>3127.46</c:v>
                </c:pt>
                <c:pt idx="598">
                  <c:v>3245.79</c:v>
                </c:pt>
                <c:pt idx="599">
                  <c:v>3304.46</c:v>
                </c:pt>
                <c:pt idx="600">
                  <c:v>3362.46</c:v>
                </c:pt>
                <c:pt idx="601">
                  <c:v>3475.46</c:v>
                </c:pt>
                <c:pt idx="602">
                  <c:v>3550.79</c:v>
                </c:pt>
                <c:pt idx="603">
                  <c:v>3526.12</c:v>
                </c:pt>
                <c:pt idx="604">
                  <c:v>3595.79</c:v>
                </c:pt>
                <c:pt idx="605">
                  <c:v>3557.12</c:v>
                </c:pt>
                <c:pt idx="606">
                  <c:v>3550.46</c:v>
                </c:pt>
                <c:pt idx="607">
                  <c:v>3473.46</c:v>
                </c:pt>
                <c:pt idx="608">
                  <c:v>3510.46</c:v>
                </c:pt>
                <c:pt idx="609">
                  <c:v>3491.12</c:v>
                </c:pt>
                <c:pt idx="610">
                  <c:v>3450.79</c:v>
                </c:pt>
                <c:pt idx="611">
                  <c:v>3498.12</c:v>
                </c:pt>
                <c:pt idx="612">
                  <c:v>3582.79</c:v>
                </c:pt>
                <c:pt idx="613">
                  <c:v>3619.12</c:v>
                </c:pt>
                <c:pt idx="614">
                  <c:v>3699.12</c:v>
                </c:pt>
                <c:pt idx="615">
                  <c:v>3730.46</c:v>
                </c:pt>
                <c:pt idx="616">
                  <c:v>3850.79</c:v>
                </c:pt>
                <c:pt idx="617">
                  <c:v>4106.46</c:v>
                </c:pt>
                <c:pt idx="618">
                  <c:v>4107.12</c:v>
                </c:pt>
                <c:pt idx="619">
                  <c:v>4162.79</c:v>
                </c:pt>
                <c:pt idx="620">
                  <c:v>4022.46</c:v>
                </c:pt>
                <c:pt idx="621">
                  <c:v>4038.79</c:v>
                </c:pt>
                <c:pt idx="622">
                  <c:v>3944.79</c:v>
                </c:pt>
                <c:pt idx="623">
                  <c:v>3873.79</c:v>
                </c:pt>
                <c:pt idx="624">
                  <c:v>3794.79</c:v>
                </c:pt>
                <c:pt idx="625">
                  <c:v>3775.12</c:v>
                </c:pt>
                <c:pt idx="626">
                  <c:v>3747.13</c:v>
                </c:pt>
                <c:pt idx="627">
                  <c:v>3811.46</c:v>
                </c:pt>
                <c:pt idx="628">
                  <c:v>3768.79</c:v>
                </c:pt>
                <c:pt idx="629">
                  <c:v>3860.13</c:v>
                </c:pt>
                <c:pt idx="630">
                  <c:v>3900.79</c:v>
                </c:pt>
                <c:pt idx="631">
                  <c:v>3966.79</c:v>
                </c:pt>
                <c:pt idx="632">
                  <c:v>4103.46</c:v>
                </c:pt>
                <c:pt idx="633">
                  <c:v>4083.46</c:v>
                </c:pt>
                <c:pt idx="634">
                  <c:v>4113.46</c:v>
                </c:pt>
                <c:pt idx="635">
                  <c:v>4226.12</c:v>
                </c:pt>
                <c:pt idx="636">
                  <c:v>4184.12</c:v>
                </c:pt>
                <c:pt idx="637">
                  <c:v>4249.46</c:v>
                </c:pt>
                <c:pt idx="638">
                  <c:v>4292.79</c:v>
                </c:pt>
                <c:pt idx="639">
                  <c:v>4388.79</c:v>
                </c:pt>
                <c:pt idx="640">
                  <c:v>4368.46</c:v>
                </c:pt>
                <c:pt idx="641">
                  <c:v>4392.79</c:v>
                </c:pt>
                <c:pt idx="642">
                  <c:v>4490.46</c:v>
                </c:pt>
                <c:pt idx="643">
                  <c:v>4432.12</c:v>
                </c:pt>
                <c:pt idx="644">
                  <c:v>4476.12</c:v>
                </c:pt>
                <c:pt idx="645">
                  <c:v>4572.79</c:v>
                </c:pt>
                <c:pt idx="646">
                  <c:v>4586.46</c:v>
                </c:pt>
                <c:pt idx="647">
                  <c:v>4625.79</c:v>
                </c:pt>
                <c:pt idx="648">
                  <c:v>4742.79</c:v>
                </c:pt>
                <c:pt idx="649">
                  <c:v>4763.79</c:v>
                </c:pt>
                <c:pt idx="650">
                  <c:v>4846.46</c:v>
                </c:pt>
                <c:pt idx="651">
                  <c:v>4905.46</c:v>
                </c:pt>
                <c:pt idx="652">
                  <c:v>4964.79</c:v>
                </c:pt>
                <c:pt idx="653">
                  <c:v>5056.13</c:v>
                </c:pt>
                <c:pt idx="654">
                  <c:v>5214.79</c:v>
                </c:pt>
                <c:pt idx="655">
                  <c:v>5417.46</c:v>
                </c:pt>
                <c:pt idx="656">
                  <c:v>5501.46</c:v>
                </c:pt>
                <c:pt idx="657">
                  <c:v>5613.79</c:v>
                </c:pt>
                <c:pt idx="658">
                  <c:v>5786.46</c:v>
                </c:pt>
                <c:pt idx="659">
                  <c:v>5954.12</c:v>
                </c:pt>
                <c:pt idx="660">
                  <c:v>6110.12</c:v>
                </c:pt>
                <c:pt idx="661">
                  <c:v>6180.46</c:v>
                </c:pt>
                <c:pt idx="662">
                  <c:v>6239.46</c:v>
                </c:pt>
                <c:pt idx="663">
                  <c:v>6420.13</c:v>
                </c:pt>
                <c:pt idx="664">
                  <c:v>6439.46</c:v>
                </c:pt>
                <c:pt idx="665">
                  <c:v>6624.46</c:v>
                </c:pt>
                <c:pt idx="666">
                  <c:v>6757.46</c:v>
                </c:pt>
                <c:pt idx="667">
                  <c:v>6903.12</c:v>
                </c:pt>
                <c:pt idx="668">
                  <c:v>7074.79</c:v>
                </c:pt>
                <c:pt idx="669">
                  <c:v>7163.79</c:v>
                </c:pt>
                <c:pt idx="670">
                  <c:v>7317.12</c:v>
                </c:pt>
                <c:pt idx="671">
                  <c:v>7455.12</c:v>
                </c:pt>
                <c:pt idx="672">
                  <c:v>7576.79</c:v>
                </c:pt>
                <c:pt idx="673">
                  <c:v>7714.79</c:v>
                </c:pt>
                <c:pt idx="674">
                  <c:v>7883.12</c:v>
                </c:pt>
                <c:pt idx="675">
                  <c:v>8092.79</c:v>
                </c:pt>
                <c:pt idx="676">
                  <c:v>8302.4599999999991</c:v>
                </c:pt>
                <c:pt idx="677">
                  <c:v>8437.4599999999991</c:v>
                </c:pt>
                <c:pt idx="678">
                  <c:v>8617.7900000000009</c:v>
                </c:pt>
                <c:pt idx="679">
                  <c:v>8759.1299999999992</c:v>
                </c:pt>
                <c:pt idx="680">
                  <c:v>8938.7900000000009</c:v>
                </c:pt>
                <c:pt idx="681">
                  <c:v>9091.4599999999991</c:v>
                </c:pt>
                <c:pt idx="682">
                  <c:v>9155.7900000000009</c:v>
                </c:pt>
                <c:pt idx="683">
                  <c:v>9230.1200000000008</c:v>
                </c:pt>
                <c:pt idx="684">
                  <c:v>9341.7900000000009</c:v>
                </c:pt>
                <c:pt idx="685">
                  <c:v>9494.4599999999991</c:v>
                </c:pt>
                <c:pt idx="686">
                  <c:v>9498.1200000000008</c:v>
                </c:pt>
                <c:pt idx="687">
                  <c:v>9535.7900000000009</c:v>
                </c:pt>
                <c:pt idx="688">
                  <c:v>9572.7900000000009</c:v>
                </c:pt>
                <c:pt idx="689">
                  <c:v>9605.1200000000008</c:v>
                </c:pt>
                <c:pt idx="690">
                  <c:v>9616.7900000000009</c:v>
                </c:pt>
                <c:pt idx="691">
                  <c:v>9718.1299999999992</c:v>
                </c:pt>
                <c:pt idx="692">
                  <c:v>9791.4599999999991</c:v>
                </c:pt>
                <c:pt idx="693">
                  <c:v>9729.4599999999991</c:v>
                </c:pt>
                <c:pt idx="694">
                  <c:v>9742.4599999999991</c:v>
                </c:pt>
                <c:pt idx="695">
                  <c:v>9729.7900000000009</c:v>
                </c:pt>
                <c:pt idx="696">
                  <c:v>9741.7900000000009</c:v>
                </c:pt>
                <c:pt idx="697">
                  <c:v>9783.4599999999991</c:v>
                </c:pt>
                <c:pt idx="698">
                  <c:v>9846.4599999999991</c:v>
                </c:pt>
                <c:pt idx="699">
                  <c:v>9839.7900000000009</c:v>
                </c:pt>
                <c:pt idx="700">
                  <c:v>9890.4599999999991</c:v>
                </c:pt>
                <c:pt idx="701">
                  <c:v>9949.4599999999991</c:v>
                </c:pt>
                <c:pt idx="702">
                  <c:v>9900.7900000000009</c:v>
                </c:pt>
                <c:pt idx="703">
                  <c:v>9895.7900000000009</c:v>
                </c:pt>
                <c:pt idx="704">
                  <c:v>9827.1200000000008</c:v>
                </c:pt>
                <c:pt idx="705">
                  <c:v>9748.7900000000009</c:v>
                </c:pt>
                <c:pt idx="706">
                  <c:v>9686.4599999999991</c:v>
                </c:pt>
                <c:pt idx="707">
                  <c:v>9634.4599999999991</c:v>
                </c:pt>
                <c:pt idx="708">
                  <c:v>9506.1200000000008</c:v>
                </c:pt>
                <c:pt idx="709">
                  <c:v>9434.4599999999991</c:v>
                </c:pt>
                <c:pt idx="710">
                  <c:v>9374.4599999999991</c:v>
                </c:pt>
                <c:pt idx="711">
                  <c:v>9236.1200000000008</c:v>
                </c:pt>
                <c:pt idx="712">
                  <c:v>9264.7900000000009</c:v>
                </c:pt>
                <c:pt idx="713">
                  <c:v>9061.1200000000008</c:v>
                </c:pt>
                <c:pt idx="714">
                  <c:v>9020.1200000000008</c:v>
                </c:pt>
                <c:pt idx="715">
                  <c:v>8958.4599999999991</c:v>
                </c:pt>
                <c:pt idx="716">
                  <c:v>8907.7900000000009</c:v>
                </c:pt>
                <c:pt idx="717">
                  <c:v>8933.1200000000008</c:v>
                </c:pt>
                <c:pt idx="718">
                  <c:v>9227.4599999999991</c:v>
                </c:pt>
                <c:pt idx="719">
                  <c:v>8875.4599999999991</c:v>
                </c:pt>
                <c:pt idx="720">
                  <c:v>8812.1200000000008</c:v>
                </c:pt>
                <c:pt idx="721">
                  <c:v>8802.1200000000008</c:v>
                </c:pt>
                <c:pt idx="722">
                  <c:v>8828.4599999999991</c:v>
                </c:pt>
                <c:pt idx="723">
                  <c:v>8742.7900000000009</c:v>
                </c:pt>
                <c:pt idx="724">
                  <c:v>8683.4599999999991</c:v>
                </c:pt>
                <c:pt idx="725">
                  <c:v>8585.1200000000008</c:v>
                </c:pt>
                <c:pt idx="726">
                  <c:v>8591.7900000000009</c:v>
                </c:pt>
                <c:pt idx="727">
                  <c:v>8451.4599999999991</c:v>
                </c:pt>
                <c:pt idx="728">
                  <c:v>8400.4599999999991</c:v>
                </c:pt>
                <c:pt idx="729">
                  <c:v>8266.4599999999991</c:v>
                </c:pt>
                <c:pt idx="730">
                  <c:v>8090.46</c:v>
                </c:pt>
                <c:pt idx="731">
                  <c:v>8086.46</c:v>
                </c:pt>
                <c:pt idx="732">
                  <c:v>7903.46</c:v>
                </c:pt>
                <c:pt idx="733">
                  <c:v>7773.46</c:v>
                </c:pt>
                <c:pt idx="734">
                  <c:v>7615.79</c:v>
                </c:pt>
                <c:pt idx="735">
                  <c:v>7588.46</c:v>
                </c:pt>
                <c:pt idx="736">
                  <c:v>7461.46</c:v>
                </c:pt>
                <c:pt idx="737">
                  <c:v>7387.79</c:v>
                </c:pt>
                <c:pt idx="738">
                  <c:v>7314.79</c:v>
                </c:pt>
                <c:pt idx="739">
                  <c:v>7201.46</c:v>
                </c:pt>
                <c:pt idx="740">
                  <c:v>7203.79</c:v>
                </c:pt>
                <c:pt idx="741">
                  <c:v>7123.79</c:v>
                </c:pt>
                <c:pt idx="742">
                  <c:v>7086.12</c:v>
                </c:pt>
                <c:pt idx="743">
                  <c:v>7057.79</c:v>
                </c:pt>
                <c:pt idx="744">
                  <c:v>6973.46</c:v>
                </c:pt>
                <c:pt idx="745">
                  <c:v>7027.46</c:v>
                </c:pt>
                <c:pt idx="746">
                  <c:v>6974.46</c:v>
                </c:pt>
                <c:pt idx="747">
                  <c:v>6926.79</c:v>
                </c:pt>
                <c:pt idx="748">
                  <c:v>6886.79</c:v>
                </c:pt>
                <c:pt idx="749">
                  <c:v>6907.46</c:v>
                </c:pt>
                <c:pt idx="750">
                  <c:v>6797.13</c:v>
                </c:pt>
                <c:pt idx="751">
                  <c:v>6716.46</c:v>
                </c:pt>
                <c:pt idx="752">
                  <c:v>6669.46</c:v>
                </c:pt>
                <c:pt idx="753">
                  <c:v>6642.46</c:v>
                </c:pt>
                <c:pt idx="754">
                  <c:v>6507.46</c:v>
                </c:pt>
                <c:pt idx="755">
                  <c:v>6410.79</c:v>
                </c:pt>
                <c:pt idx="756">
                  <c:v>6381.13</c:v>
                </c:pt>
                <c:pt idx="757">
                  <c:v>6270.79</c:v>
                </c:pt>
                <c:pt idx="758">
                  <c:v>6260.46</c:v>
                </c:pt>
                <c:pt idx="759">
                  <c:v>6095.46</c:v>
                </c:pt>
                <c:pt idx="760">
                  <c:v>6039.79</c:v>
                </c:pt>
                <c:pt idx="761">
                  <c:v>5976.46</c:v>
                </c:pt>
                <c:pt idx="762">
                  <c:v>5868.12</c:v>
                </c:pt>
                <c:pt idx="763">
                  <c:v>5813.46</c:v>
                </c:pt>
                <c:pt idx="764">
                  <c:v>5696.12</c:v>
                </c:pt>
                <c:pt idx="765">
                  <c:v>5658.12</c:v>
                </c:pt>
                <c:pt idx="766">
                  <c:v>5601.79</c:v>
                </c:pt>
                <c:pt idx="767">
                  <c:v>5518.46</c:v>
                </c:pt>
                <c:pt idx="768">
                  <c:v>5508.46</c:v>
                </c:pt>
                <c:pt idx="769">
                  <c:v>5384.79</c:v>
                </c:pt>
                <c:pt idx="770">
                  <c:v>5350.13</c:v>
                </c:pt>
                <c:pt idx="771">
                  <c:v>5320.13</c:v>
                </c:pt>
                <c:pt idx="772">
                  <c:v>5262.46</c:v>
                </c:pt>
                <c:pt idx="773">
                  <c:v>5124.46</c:v>
                </c:pt>
                <c:pt idx="774">
                  <c:v>5141.46</c:v>
                </c:pt>
                <c:pt idx="775">
                  <c:v>5058.79</c:v>
                </c:pt>
                <c:pt idx="776">
                  <c:v>4973.79</c:v>
                </c:pt>
                <c:pt idx="777">
                  <c:v>4840.12</c:v>
                </c:pt>
                <c:pt idx="778">
                  <c:v>4797.13</c:v>
                </c:pt>
                <c:pt idx="779">
                  <c:v>4599.79</c:v>
                </c:pt>
                <c:pt idx="780">
                  <c:v>4542.79</c:v>
                </c:pt>
                <c:pt idx="781">
                  <c:v>4421.46</c:v>
                </c:pt>
                <c:pt idx="782">
                  <c:v>4264.12</c:v>
                </c:pt>
                <c:pt idx="783">
                  <c:v>4188.79</c:v>
                </c:pt>
                <c:pt idx="784">
                  <c:v>4053.79</c:v>
                </c:pt>
                <c:pt idx="785">
                  <c:v>4027.79</c:v>
                </c:pt>
                <c:pt idx="786">
                  <c:v>3805.46</c:v>
                </c:pt>
                <c:pt idx="787">
                  <c:v>3724.46</c:v>
                </c:pt>
                <c:pt idx="788">
                  <c:v>3627.46</c:v>
                </c:pt>
                <c:pt idx="789">
                  <c:v>3464.46</c:v>
                </c:pt>
                <c:pt idx="790">
                  <c:v>3366.79</c:v>
                </c:pt>
                <c:pt idx="791">
                  <c:v>3301.46</c:v>
                </c:pt>
                <c:pt idx="792">
                  <c:v>3181.79</c:v>
                </c:pt>
                <c:pt idx="793">
                  <c:v>3170.13</c:v>
                </c:pt>
                <c:pt idx="794">
                  <c:v>3053.46</c:v>
                </c:pt>
                <c:pt idx="795">
                  <c:v>2934.13</c:v>
                </c:pt>
                <c:pt idx="796">
                  <c:v>2834.79</c:v>
                </c:pt>
                <c:pt idx="797">
                  <c:v>2779.79</c:v>
                </c:pt>
                <c:pt idx="798">
                  <c:v>2690.79</c:v>
                </c:pt>
                <c:pt idx="799">
                  <c:v>2597.12</c:v>
                </c:pt>
                <c:pt idx="800">
                  <c:v>2525.12</c:v>
                </c:pt>
                <c:pt idx="801">
                  <c:v>2508.46</c:v>
                </c:pt>
                <c:pt idx="802">
                  <c:v>2398.79</c:v>
                </c:pt>
                <c:pt idx="803">
                  <c:v>2312.46</c:v>
                </c:pt>
                <c:pt idx="804">
                  <c:v>2170.79</c:v>
                </c:pt>
                <c:pt idx="805">
                  <c:v>2089.46</c:v>
                </c:pt>
                <c:pt idx="806">
                  <c:v>2037.46</c:v>
                </c:pt>
                <c:pt idx="807">
                  <c:v>1883.12</c:v>
                </c:pt>
                <c:pt idx="808">
                  <c:v>1827.12</c:v>
                </c:pt>
                <c:pt idx="809">
                  <c:v>1743.12</c:v>
                </c:pt>
                <c:pt idx="810">
                  <c:v>1596.13</c:v>
                </c:pt>
                <c:pt idx="811">
                  <c:v>1506.79</c:v>
                </c:pt>
                <c:pt idx="812">
                  <c:v>1476.13</c:v>
                </c:pt>
                <c:pt idx="813">
                  <c:v>1417.13</c:v>
                </c:pt>
                <c:pt idx="814">
                  <c:v>1309.1300000000001</c:v>
                </c:pt>
                <c:pt idx="815">
                  <c:v>1246.1300000000001</c:v>
                </c:pt>
                <c:pt idx="816">
                  <c:v>1216.46</c:v>
                </c:pt>
                <c:pt idx="817">
                  <c:v>1110.79</c:v>
                </c:pt>
                <c:pt idx="818">
                  <c:v>1062.46</c:v>
                </c:pt>
                <c:pt idx="819">
                  <c:v>970.46</c:v>
                </c:pt>
                <c:pt idx="820">
                  <c:v>893.46</c:v>
                </c:pt>
                <c:pt idx="821">
                  <c:v>840.46</c:v>
                </c:pt>
                <c:pt idx="822">
                  <c:v>846.46</c:v>
                </c:pt>
                <c:pt idx="823">
                  <c:v>781.79</c:v>
                </c:pt>
                <c:pt idx="824">
                  <c:v>750.46</c:v>
                </c:pt>
                <c:pt idx="825">
                  <c:v>673.79</c:v>
                </c:pt>
                <c:pt idx="826">
                  <c:v>664.79</c:v>
                </c:pt>
                <c:pt idx="827">
                  <c:v>632.79</c:v>
                </c:pt>
                <c:pt idx="828">
                  <c:v>557.46</c:v>
                </c:pt>
                <c:pt idx="829">
                  <c:v>452.79</c:v>
                </c:pt>
                <c:pt idx="830">
                  <c:v>441.13</c:v>
                </c:pt>
                <c:pt idx="831">
                  <c:v>416.79</c:v>
                </c:pt>
                <c:pt idx="832">
                  <c:v>363.12</c:v>
                </c:pt>
                <c:pt idx="833">
                  <c:v>304.12</c:v>
                </c:pt>
                <c:pt idx="834">
                  <c:v>231.79</c:v>
                </c:pt>
                <c:pt idx="835">
                  <c:v>258.79000000000002</c:v>
                </c:pt>
                <c:pt idx="836">
                  <c:v>190.13</c:v>
                </c:pt>
                <c:pt idx="837">
                  <c:v>152.12</c:v>
                </c:pt>
                <c:pt idx="838">
                  <c:v>151.12</c:v>
                </c:pt>
                <c:pt idx="839">
                  <c:v>79.790000000000006</c:v>
                </c:pt>
                <c:pt idx="840">
                  <c:v>57.79</c:v>
                </c:pt>
                <c:pt idx="841">
                  <c:v>4.46</c:v>
                </c:pt>
                <c:pt idx="842">
                  <c:v>-38.869999999999997</c:v>
                </c:pt>
                <c:pt idx="843">
                  <c:v>35.79</c:v>
                </c:pt>
                <c:pt idx="844">
                  <c:v>-37.880000000000003</c:v>
                </c:pt>
                <c:pt idx="845">
                  <c:v>-87.54</c:v>
                </c:pt>
                <c:pt idx="846">
                  <c:v>-92.21</c:v>
                </c:pt>
                <c:pt idx="847">
                  <c:v>-95.54</c:v>
                </c:pt>
                <c:pt idx="848">
                  <c:v>-83.54</c:v>
                </c:pt>
                <c:pt idx="849">
                  <c:v>-142.87</c:v>
                </c:pt>
                <c:pt idx="850">
                  <c:v>-183.87</c:v>
                </c:pt>
                <c:pt idx="851">
                  <c:v>-211.54</c:v>
                </c:pt>
                <c:pt idx="852">
                  <c:v>-110.88</c:v>
                </c:pt>
                <c:pt idx="853">
                  <c:v>-232.54</c:v>
                </c:pt>
                <c:pt idx="854">
                  <c:v>-283.88</c:v>
                </c:pt>
                <c:pt idx="855">
                  <c:v>-270.20999999999998</c:v>
                </c:pt>
                <c:pt idx="856">
                  <c:v>-321.87</c:v>
                </c:pt>
                <c:pt idx="857">
                  <c:v>-279.54000000000002</c:v>
                </c:pt>
                <c:pt idx="858">
                  <c:v>-315.54000000000002</c:v>
                </c:pt>
                <c:pt idx="859">
                  <c:v>-286.20999999999998</c:v>
                </c:pt>
                <c:pt idx="860">
                  <c:v>-397.87</c:v>
                </c:pt>
                <c:pt idx="861">
                  <c:v>-318.20999999999998</c:v>
                </c:pt>
                <c:pt idx="862">
                  <c:v>-425.54</c:v>
                </c:pt>
                <c:pt idx="863">
                  <c:v>-473.54</c:v>
                </c:pt>
                <c:pt idx="864">
                  <c:v>-443.21</c:v>
                </c:pt>
                <c:pt idx="865">
                  <c:v>-405.21</c:v>
                </c:pt>
                <c:pt idx="866">
                  <c:v>-486.54</c:v>
                </c:pt>
                <c:pt idx="867">
                  <c:v>-457.21</c:v>
                </c:pt>
                <c:pt idx="868">
                  <c:v>-423.88</c:v>
                </c:pt>
                <c:pt idx="869">
                  <c:v>-501.54</c:v>
                </c:pt>
                <c:pt idx="870">
                  <c:v>-521.54</c:v>
                </c:pt>
                <c:pt idx="871">
                  <c:v>-527.88</c:v>
                </c:pt>
                <c:pt idx="872">
                  <c:v>-505.54</c:v>
                </c:pt>
                <c:pt idx="873">
                  <c:v>-566.54</c:v>
                </c:pt>
                <c:pt idx="874">
                  <c:v>-562.88</c:v>
                </c:pt>
                <c:pt idx="875">
                  <c:v>-543.21</c:v>
                </c:pt>
                <c:pt idx="876">
                  <c:v>-561.54</c:v>
                </c:pt>
                <c:pt idx="877">
                  <c:v>-627.21</c:v>
                </c:pt>
                <c:pt idx="878">
                  <c:v>-613.54</c:v>
                </c:pt>
                <c:pt idx="879">
                  <c:v>-594.88</c:v>
                </c:pt>
                <c:pt idx="880">
                  <c:v>-648.54</c:v>
                </c:pt>
                <c:pt idx="881">
                  <c:v>-585.87</c:v>
                </c:pt>
                <c:pt idx="882">
                  <c:v>-622.21</c:v>
                </c:pt>
                <c:pt idx="883">
                  <c:v>-598.54</c:v>
                </c:pt>
                <c:pt idx="884">
                  <c:v>-632.87</c:v>
                </c:pt>
                <c:pt idx="885">
                  <c:v>-632.87</c:v>
                </c:pt>
                <c:pt idx="886">
                  <c:v>-483.21</c:v>
                </c:pt>
                <c:pt idx="887">
                  <c:v>-650.88</c:v>
                </c:pt>
                <c:pt idx="888">
                  <c:v>-682.21</c:v>
                </c:pt>
                <c:pt idx="889">
                  <c:v>-691.21</c:v>
                </c:pt>
                <c:pt idx="890">
                  <c:v>-439.21</c:v>
                </c:pt>
                <c:pt idx="891">
                  <c:v>-678.88</c:v>
                </c:pt>
                <c:pt idx="892">
                  <c:v>-602.54</c:v>
                </c:pt>
                <c:pt idx="893">
                  <c:v>-665.21</c:v>
                </c:pt>
                <c:pt idx="894">
                  <c:v>-699.87</c:v>
                </c:pt>
                <c:pt idx="895">
                  <c:v>-636.21</c:v>
                </c:pt>
                <c:pt idx="896">
                  <c:v>-732.88</c:v>
                </c:pt>
                <c:pt idx="897">
                  <c:v>-675.54</c:v>
                </c:pt>
                <c:pt idx="898">
                  <c:v>-687.54</c:v>
                </c:pt>
                <c:pt idx="899">
                  <c:v>-724.21</c:v>
                </c:pt>
                <c:pt idx="900">
                  <c:v>-685.21</c:v>
                </c:pt>
                <c:pt idx="901">
                  <c:v>-679.87</c:v>
                </c:pt>
                <c:pt idx="902">
                  <c:v>-669.21</c:v>
                </c:pt>
                <c:pt idx="903">
                  <c:v>-671.21</c:v>
                </c:pt>
                <c:pt idx="904">
                  <c:v>-703.21</c:v>
                </c:pt>
                <c:pt idx="905">
                  <c:v>-711.88</c:v>
                </c:pt>
                <c:pt idx="906">
                  <c:v>-703.54</c:v>
                </c:pt>
                <c:pt idx="907">
                  <c:v>-739.21</c:v>
                </c:pt>
                <c:pt idx="908">
                  <c:v>-679.88</c:v>
                </c:pt>
                <c:pt idx="909">
                  <c:v>-697.87</c:v>
                </c:pt>
                <c:pt idx="910">
                  <c:v>-750.87</c:v>
                </c:pt>
                <c:pt idx="911">
                  <c:v>-741.54</c:v>
                </c:pt>
                <c:pt idx="912">
                  <c:v>-732.21</c:v>
                </c:pt>
                <c:pt idx="913">
                  <c:v>-723.21</c:v>
                </c:pt>
                <c:pt idx="914">
                  <c:v>-724.54</c:v>
                </c:pt>
                <c:pt idx="915">
                  <c:v>-759.21</c:v>
                </c:pt>
                <c:pt idx="916">
                  <c:v>-749.54</c:v>
                </c:pt>
                <c:pt idx="917">
                  <c:v>-751.88</c:v>
                </c:pt>
                <c:pt idx="918">
                  <c:v>-751.54</c:v>
                </c:pt>
                <c:pt idx="919">
                  <c:v>-737.54</c:v>
                </c:pt>
                <c:pt idx="920">
                  <c:v>-787.54</c:v>
                </c:pt>
                <c:pt idx="921">
                  <c:v>-770.88</c:v>
                </c:pt>
                <c:pt idx="922">
                  <c:v>-799.54</c:v>
                </c:pt>
                <c:pt idx="923">
                  <c:v>-741.21</c:v>
                </c:pt>
                <c:pt idx="924">
                  <c:v>-798.87</c:v>
                </c:pt>
                <c:pt idx="925">
                  <c:v>-772.54</c:v>
                </c:pt>
                <c:pt idx="926">
                  <c:v>-778.21</c:v>
                </c:pt>
                <c:pt idx="927">
                  <c:v>-779.21</c:v>
                </c:pt>
                <c:pt idx="928">
                  <c:v>-697.21</c:v>
                </c:pt>
                <c:pt idx="929">
                  <c:v>-772.88</c:v>
                </c:pt>
                <c:pt idx="930">
                  <c:v>-767.88</c:v>
                </c:pt>
                <c:pt idx="931">
                  <c:v>-781.87</c:v>
                </c:pt>
                <c:pt idx="932">
                  <c:v>-748.88</c:v>
                </c:pt>
                <c:pt idx="933">
                  <c:v>-729.88</c:v>
                </c:pt>
                <c:pt idx="934">
                  <c:v>-768.88</c:v>
                </c:pt>
                <c:pt idx="935">
                  <c:v>-753.87</c:v>
                </c:pt>
                <c:pt idx="936">
                  <c:v>-738.54</c:v>
                </c:pt>
                <c:pt idx="937">
                  <c:v>-719.54</c:v>
                </c:pt>
                <c:pt idx="938">
                  <c:v>-685.87</c:v>
                </c:pt>
                <c:pt idx="939">
                  <c:v>-655.54</c:v>
                </c:pt>
                <c:pt idx="940">
                  <c:v>-618.88</c:v>
                </c:pt>
                <c:pt idx="941">
                  <c:v>-658.21</c:v>
                </c:pt>
                <c:pt idx="942">
                  <c:v>-732.21</c:v>
                </c:pt>
                <c:pt idx="943">
                  <c:v>-732.88</c:v>
                </c:pt>
                <c:pt idx="944">
                  <c:v>-694.54</c:v>
                </c:pt>
                <c:pt idx="945">
                  <c:v>-788.54</c:v>
                </c:pt>
                <c:pt idx="946">
                  <c:v>-794.54</c:v>
                </c:pt>
                <c:pt idx="947">
                  <c:v>-767.21</c:v>
                </c:pt>
                <c:pt idx="948">
                  <c:v>-743.21</c:v>
                </c:pt>
                <c:pt idx="949">
                  <c:v>-804.88</c:v>
                </c:pt>
                <c:pt idx="950">
                  <c:v>-811.21</c:v>
                </c:pt>
                <c:pt idx="951">
                  <c:v>-788.88</c:v>
                </c:pt>
                <c:pt idx="952">
                  <c:v>-797.88</c:v>
                </c:pt>
                <c:pt idx="953">
                  <c:v>-800.21</c:v>
                </c:pt>
                <c:pt idx="954">
                  <c:v>-807.21</c:v>
                </c:pt>
                <c:pt idx="955">
                  <c:v>-759.54</c:v>
                </c:pt>
                <c:pt idx="956">
                  <c:v>-800.88</c:v>
                </c:pt>
                <c:pt idx="957">
                  <c:v>-812.88</c:v>
                </c:pt>
                <c:pt idx="958">
                  <c:v>-804.21</c:v>
                </c:pt>
                <c:pt idx="959">
                  <c:v>-794.21</c:v>
                </c:pt>
                <c:pt idx="960">
                  <c:v>-799.21</c:v>
                </c:pt>
                <c:pt idx="961">
                  <c:v>-793.54</c:v>
                </c:pt>
                <c:pt idx="962">
                  <c:v>-826.54</c:v>
                </c:pt>
                <c:pt idx="963">
                  <c:v>-829.88</c:v>
                </c:pt>
                <c:pt idx="964">
                  <c:v>-788.21</c:v>
                </c:pt>
                <c:pt idx="965">
                  <c:v>-836.21</c:v>
                </c:pt>
                <c:pt idx="966">
                  <c:v>-756.54</c:v>
                </c:pt>
                <c:pt idx="967">
                  <c:v>-777.21</c:v>
                </c:pt>
                <c:pt idx="968">
                  <c:v>-823.54</c:v>
                </c:pt>
                <c:pt idx="969">
                  <c:v>-800.54</c:v>
                </c:pt>
                <c:pt idx="970">
                  <c:v>-748.21</c:v>
                </c:pt>
                <c:pt idx="971">
                  <c:v>-735.54</c:v>
                </c:pt>
                <c:pt idx="972">
                  <c:v>-819.88</c:v>
                </c:pt>
                <c:pt idx="973">
                  <c:v>-800.54</c:v>
                </c:pt>
                <c:pt idx="974">
                  <c:v>-809.21</c:v>
                </c:pt>
                <c:pt idx="975">
                  <c:v>-784.54</c:v>
                </c:pt>
                <c:pt idx="976">
                  <c:v>-694.54</c:v>
                </c:pt>
                <c:pt idx="977">
                  <c:v>-750.21</c:v>
                </c:pt>
                <c:pt idx="978">
                  <c:v>-750.88</c:v>
                </c:pt>
                <c:pt idx="979">
                  <c:v>-816.54</c:v>
                </c:pt>
                <c:pt idx="980">
                  <c:v>-813.88</c:v>
                </c:pt>
                <c:pt idx="981">
                  <c:v>-788.21</c:v>
                </c:pt>
                <c:pt idx="982">
                  <c:v>-754.21</c:v>
                </c:pt>
                <c:pt idx="983">
                  <c:v>-800.21</c:v>
                </c:pt>
                <c:pt idx="984">
                  <c:v>-781.88</c:v>
                </c:pt>
                <c:pt idx="985">
                  <c:v>-786.21</c:v>
                </c:pt>
                <c:pt idx="986">
                  <c:v>-781.88</c:v>
                </c:pt>
                <c:pt idx="987">
                  <c:v>-804.88</c:v>
                </c:pt>
                <c:pt idx="988">
                  <c:v>-770.87</c:v>
                </c:pt>
                <c:pt idx="989">
                  <c:v>-809.21</c:v>
                </c:pt>
                <c:pt idx="990">
                  <c:v>-817.21</c:v>
                </c:pt>
                <c:pt idx="991">
                  <c:v>-817.87</c:v>
                </c:pt>
                <c:pt idx="992">
                  <c:v>-788.21</c:v>
                </c:pt>
                <c:pt idx="993">
                  <c:v>-783.54</c:v>
                </c:pt>
                <c:pt idx="994">
                  <c:v>-781.54</c:v>
                </c:pt>
                <c:pt idx="995">
                  <c:v>-790.54</c:v>
                </c:pt>
                <c:pt idx="996">
                  <c:v>-795.21</c:v>
                </c:pt>
                <c:pt idx="997">
                  <c:v>-800.21</c:v>
                </c:pt>
                <c:pt idx="998">
                  <c:v>-813.21</c:v>
                </c:pt>
                <c:pt idx="999">
                  <c:v>-827.21</c:v>
                </c:pt>
                <c:pt idx="1000">
                  <c:v>-796.54</c:v>
                </c:pt>
                <c:pt idx="1001">
                  <c:v>-732.54</c:v>
                </c:pt>
                <c:pt idx="1002">
                  <c:v>-801.21</c:v>
                </c:pt>
                <c:pt idx="1003">
                  <c:v>-740.88</c:v>
                </c:pt>
                <c:pt idx="1004">
                  <c:v>-788.54</c:v>
                </c:pt>
                <c:pt idx="1005">
                  <c:v>-848.87</c:v>
                </c:pt>
                <c:pt idx="1006">
                  <c:v>-739.88</c:v>
                </c:pt>
                <c:pt idx="1007">
                  <c:v>-818.21</c:v>
                </c:pt>
                <c:pt idx="1008">
                  <c:v>-787.54</c:v>
                </c:pt>
                <c:pt idx="1009">
                  <c:v>-795.21</c:v>
                </c:pt>
                <c:pt idx="1010">
                  <c:v>-799.21</c:v>
                </c:pt>
                <c:pt idx="1011">
                  <c:v>-704.21</c:v>
                </c:pt>
                <c:pt idx="1012">
                  <c:v>-838.88</c:v>
                </c:pt>
                <c:pt idx="1013">
                  <c:v>-813.21</c:v>
                </c:pt>
                <c:pt idx="1014">
                  <c:v>-830.21</c:v>
                </c:pt>
                <c:pt idx="1015">
                  <c:v>-815.88</c:v>
                </c:pt>
                <c:pt idx="1016">
                  <c:v>-816.21</c:v>
                </c:pt>
                <c:pt idx="1017">
                  <c:v>-780.54</c:v>
                </c:pt>
                <c:pt idx="1018">
                  <c:v>-877.54</c:v>
                </c:pt>
                <c:pt idx="1019">
                  <c:v>-784.88</c:v>
                </c:pt>
                <c:pt idx="1020">
                  <c:v>-855.88</c:v>
                </c:pt>
                <c:pt idx="1021">
                  <c:v>-803.21</c:v>
                </c:pt>
                <c:pt idx="1022">
                  <c:v>-788.54</c:v>
                </c:pt>
                <c:pt idx="1023">
                  <c:v>-828.54</c:v>
                </c:pt>
                <c:pt idx="1024">
                  <c:v>-1002.21</c:v>
                </c:pt>
                <c:pt idx="1025">
                  <c:v>-1015.54</c:v>
                </c:pt>
                <c:pt idx="1026">
                  <c:v>-1049.8800000000001</c:v>
                </c:pt>
                <c:pt idx="1027">
                  <c:v>-1008.54</c:v>
                </c:pt>
                <c:pt idx="1028">
                  <c:v>-454.88</c:v>
                </c:pt>
                <c:pt idx="1029">
                  <c:v>-463.21</c:v>
                </c:pt>
                <c:pt idx="1030">
                  <c:v>-409.54</c:v>
                </c:pt>
                <c:pt idx="1031">
                  <c:v>-409.54</c:v>
                </c:pt>
                <c:pt idx="1032">
                  <c:v>-327.54000000000002</c:v>
                </c:pt>
                <c:pt idx="1033">
                  <c:v>-243.54</c:v>
                </c:pt>
                <c:pt idx="1034">
                  <c:v>-856.54</c:v>
                </c:pt>
                <c:pt idx="1035">
                  <c:v>-824.54</c:v>
                </c:pt>
                <c:pt idx="1036">
                  <c:v>-875.54</c:v>
                </c:pt>
                <c:pt idx="1037">
                  <c:v>-847.88</c:v>
                </c:pt>
                <c:pt idx="1038">
                  <c:v>-840.88</c:v>
                </c:pt>
                <c:pt idx="1039">
                  <c:v>-834.21</c:v>
                </c:pt>
                <c:pt idx="1040">
                  <c:v>-1039.21</c:v>
                </c:pt>
                <c:pt idx="1041">
                  <c:v>-1031.8800000000001</c:v>
                </c:pt>
                <c:pt idx="1042">
                  <c:v>-1040.21</c:v>
                </c:pt>
                <c:pt idx="1043">
                  <c:v>-1027.54</c:v>
                </c:pt>
              </c:numCache>
            </c:numRef>
          </c:yVal>
          <c:smooth val="1"/>
        </c:ser>
        <c:ser>
          <c:idx val="1"/>
          <c:order val="1"/>
          <c:tx>
            <c:strRef>
              <c:f>גיליון1!$D$27:$F$27</c:f>
              <c:strCache>
                <c:ptCount val="3"/>
                <c:pt idx="0">
                  <c:v>100</c:v>
                </c:pt>
                <c:pt idx="1">
                  <c:v>water</c:v>
                </c:pt>
                <c:pt idx="2">
                  <c:v>2</c:v>
                </c:pt>
              </c:strCache>
            </c:strRef>
          </c:tx>
          <c:spPr>
            <a:ln w="19050" cap="rnd">
              <a:solidFill>
                <a:schemeClr val="accent2"/>
              </a:solidFill>
              <a:round/>
            </a:ln>
            <a:effectLst/>
          </c:spPr>
          <c:marker>
            <c:symbol val="none"/>
          </c:marker>
          <c:xVal>
            <c:numRef>
              <c:f>גיליון1!$G$1:$ANJ$1</c:f>
              <c:numCache>
                <c:formatCode>General</c:formatCode>
                <c:ptCount val="1044"/>
                <c:pt idx="0">
                  <c:v>160.70099999999999</c:v>
                </c:pt>
                <c:pt idx="1">
                  <c:v>166.74199999999999</c:v>
                </c:pt>
                <c:pt idx="2">
                  <c:v>172.77699999999999</c:v>
                </c:pt>
                <c:pt idx="3">
                  <c:v>178.80500000000001</c:v>
                </c:pt>
                <c:pt idx="4">
                  <c:v>184.82599999999999</c:v>
                </c:pt>
                <c:pt idx="5">
                  <c:v>190.84100000000001</c:v>
                </c:pt>
                <c:pt idx="6">
                  <c:v>196.84899999999999</c:v>
                </c:pt>
                <c:pt idx="7">
                  <c:v>202.85</c:v>
                </c:pt>
                <c:pt idx="8">
                  <c:v>208.845</c:v>
                </c:pt>
                <c:pt idx="9">
                  <c:v>214.833</c:v>
                </c:pt>
                <c:pt idx="10">
                  <c:v>220.815</c:v>
                </c:pt>
                <c:pt idx="11">
                  <c:v>226.78899999999999</c:v>
                </c:pt>
                <c:pt idx="12">
                  <c:v>232.75800000000001</c:v>
                </c:pt>
                <c:pt idx="13">
                  <c:v>238.71899999999999</c:v>
                </c:pt>
                <c:pt idx="14">
                  <c:v>244.67400000000001</c:v>
                </c:pt>
                <c:pt idx="15">
                  <c:v>250.62299999999999</c:v>
                </c:pt>
                <c:pt idx="16">
                  <c:v>256.565</c:v>
                </c:pt>
                <c:pt idx="17">
                  <c:v>262.5</c:v>
                </c:pt>
                <c:pt idx="18">
                  <c:v>268.42899999999997</c:v>
                </c:pt>
                <c:pt idx="19">
                  <c:v>274.351</c:v>
                </c:pt>
                <c:pt idx="20">
                  <c:v>280.267</c:v>
                </c:pt>
                <c:pt idx="21">
                  <c:v>286.17599999999999</c:v>
                </c:pt>
                <c:pt idx="22">
                  <c:v>292.07900000000001</c:v>
                </c:pt>
                <c:pt idx="23">
                  <c:v>297.97500000000002</c:v>
                </c:pt>
                <c:pt idx="24">
                  <c:v>303.86500000000001</c:v>
                </c:pt>
                <c:pt idx="25">
                  <c:v>309.74799999999999</c:v>
                </c:pt>
                <c:pt idx="26">
                  <c:v>315.625</c:v>
                </c:pt>
                <c:pt idx="27">
                  <c:v>321.495</c:v>
                </c:pt>
                <c:pt idx="28">
                  <c:v>327.35899999999998</c:v>
                </c:pt>
                <c:pt idx="29">
                  <c:v>333.21699999999998</c:v>
                </c:pt>
                <c:pt idx="30">
                  <c:v>339.06799999999998</c:v>
                </c:pt>
                <c:pt idx="31">
                  <c:v>344.91199999999998</c:v>
                </c:pt>
                <c:pt idx="32">
                  <c:v>350.75099999999998</c:v>
                </c:pt>
                <c:pt idx="33">
                  <c:v>356.58300000000003</c:v>
                </c:pt>
                <c:pt idx="34">
                  <c:v>362.40800000000002</c:v>
                </c:pt>
                <c:pt idx="35">
                  <c:v>368.22699999999998</c:v>
                </c:pt>
                <c:pt idx="36">
                  <c:v>374.04</c:v>
                </c:pt>
                <c:pt idx="37">
                  <c:v>379.84699999999998</c:v>
                </c:pt>
                <c:pt idx="38">
                  <c:v>385.64699999999999</c:v>
                </c:pt>
                <c:pt idx="39">
                  <c:v>391.44</c:v>
                </c:pt>
                <c:pt idx="40">
                  <c:v>397.22800000000001</c:v>
                </c:pt>
                <c:pt idx="41">
                  <c:v>403.00900000000001</c:v>
                </c:pt>
                <c:pt idx="42">
                  <c:v>408.78399999999999</c:v>
                </c:pt>
                <c:pt idx="43">
                  <c:v>414.553</c:v>
                </c:pt>
                <c:pt idx="44">
                  <c:v>420.315</c:v>
                </c:pt>
                <c:pt idx="45">
                  <c:v>426.07100000000003</c:v>
                </c:pt>
                <c:pt idx="46">
                  <c:v>431.82100000000003</c:v>
                </c:pt>
                <c:pt idx="47">
                  <c:v>437.565</c:v>
                </c:pt>
                <c:pt idx="48">
                  <c:v>443.30200000000002</c:v>
                </c:pt>
                <c:pt idx="49">
                  <c:v>449.03300000000002</c:v>
                </c:pt>
                <c:pt idx="50">
                  <c:v>454.75799999999998</c:v>
                </c:pt>
                <c:pt idx="51">
                  <c:v>460.47699999999998</c:v>
                </c:pt>
                <c:pt idx="52">
                  <c:v>466.18900000000002</c:v>
                </c:pt>
                <c:pt idx="53">
                  <c:v>471.89600000000002</c:v>
                </c:pt>
                <c:pt idx="54">
                  <c:v>477.596</c:v>
                </c:pt>
                <c:pt idx="55">
                  <c:v>483.29</c:v>
                </c:pt>
                <c:pt idx="56">
                  <c:v>488.97800000000001</c:v>
                </c:pt>
                <c:pt idx="57">
                  <c:v>494.66</c:v>
                </c:pt>
                <c:pt idx="58">
                  <c:v>500.33499999999998</c:v>
                </c:pt>
                <c:pt idx="59">
                  <c:v>506.005</c:v>
                </c:pt>
                <c:pt idx="60">
                  <c:v>511.66800000000001</c:v>
                </c:pt>
                <c:pt idx="61">
                  <c:v>517.32500000000005</c:v>
                </c:pt>
                <c:pt idx="62">
                  <c:v>522.97699999999998</c:v>
                </c:pt>
                <c:pt idx="63">
                  <c:v>528.62199999999996</c:v>
                </c:pt>
                <c:pt idx="64">
                  <c:v>534.26099999999997</c:v>
                </c:pt>
                <c:pt idx="65">
                  <c:v>539.89400000000001</c:v>
                </c:pt>
                <c:pt idx="66">
                  <c:v>545.52099999999996</c:v>
                </c:pt>
                <c:pt idx="67">
                  <c:v>551.14099999999996</c:v>
                </c:pt>
                <c:pt idx="68">
                  <c:v>556.75599999999997</c:v>
                </c:pt>
                <c:pt idx="69">
                  <c:v>562.36500000000001</c:v>
                </c:pt>
                <c:pt idx="70">
                  <c:v>567.96799999999996</c:v>
                </c:pt>
                <c:pt idx="71">
                  <c:v>573.56500000000005</c:v>
                </c:pt>
                <c:pt idx="72">
                  <c:v>579.15499999999997</c:v>
                </c:pt>
                <c:pt idx="73">
                  <c:v>584.74</c:v>
                </c:pt>
                <c:pt idx="74">
                  <c:v>590.31899999999996</c:v>
                </c:pt>
                <c:pt idx="75">
                  <c:v>595.89200000000005</c:v>
                </c:pt>
                <c:pt idx="76">
                  <c:v>601.45899999999995</c:v>
                </c:pt>
                <c:pt idx="77">
                  <c:v>607.02</c:v>
                </c:pt>
                <c:pt idx="78">
                  <c:v>612.57500000000005</c:v>
                </c:pt>
                <c:pt idx="79">
                  <c:v>618.12400000000002</c:v>
                </c:pt>
                <c:pt idx="80">
                  <c:v>623.66700000000003</c:v>
                </c:pt>
                <c:pt idx="81">
                  <c:v>629.20399999999995</c:v>
                </c:pt>
                <c:pt idx="82">
                  <c:v>634.73500000000001</c:v>
                </c:pt>
                <c:pt idx="83">
                  <c:v>640.26099999999997</c:v>
                </c:pt>
                <c:pt idx="84">
                  <c:v>645.78099999999995</c:v>
                </c:pt>
                <c:pt idx="85">
                  <c:v>651.29399999999998</c:v>
                </c:pt>
                <c:pt idx="86">
                  <c:v>656.80200000000002</c:v>
                </c:pt>
                <c:pt idx="87">
                  <c:v>662.30399999999997</c:v>
                </c:pt>
                <c:pt idx="88">
                  <c:v>667.8</c:v>
                </c:pt>
                <c:pt idx="89">
                  <c:v>673.29</c:v>
                </c:pt>
                <c:pt idx="90">
                  <c:v>678.77499999999998</c:v>
                </c:pt>
                <c:pt idx="91">
                  <c:v>684.25400000000002</c:v>
                </c:pt>
                <c:pt idx="92">
                  <c:v>689.726</c:v>
                </c:pt>
                <c:pt idx="93">
                  <c:v>695.19299999999998</c:v>
                </c:pt>
                <c:pt idx="94">
                  <c:v>700.65499999999997</c:v>
                </c:pt>
                <c:pt idx="95">
                  <c:v>706.11</c:v>
                </c:pt>
                <c:pt idx="96">
                  <c:v>711.56</c:v>
                </c:pt>
                <c:pt idx="97">
                  <c:v>717.00400000000002</c:v>
                </c:pt>
                <c:pt idx="98">
                  <c:v>722.44200000000001</c:v>
                </c:pt>
                <c:pt idx="99">
                  <c:v>727.87400000000002</c:v>
                </c:pt>
                <c:pt idx="100">
                  <c:v>733.30100000000004</c:v>
                </c:pt>
                <c:pt idx="101">
                  <c:v>738.72199999999998</c:v>
                </c:pt>
                <c:pt idx="102">
                  <c:v>744.13699999999994</c:v>
                </c:pt>
                <c:pt idx="103">
                  <c:v>749.54700000000003</c:v>
                </c:pt>
                <c:pt idx="104">
                  <c:v>754.95100000000002</c:v>
                </c:pt>
                <c:pt idx="105">
                  <c:v>760.34900000000005</c:v>
                </c:pt>
                <c:pt idx="106">
                  <c:v>765.74099999999999</c:v>
                </c:pt>
                <c:pt idx="107">
                  <c:v>771.12800000000004</c:v>
                </c:pt>
                <c:pt idx="108">
                  <c:v>776.50900000000001</c:v>
                </c:pt>
                <c:pt idx="109">
                  <c:v>781.88499999999999</c:v>
                </c:pt>
                <c:pt idx="110">
                  <c:v>787.25400000000002</c:v>
                </c:pt>
                <c:pt idx="111">
                  <c:v>792.61800000000005</c:v>
                </c:pt>
                <c:pt idx="112">
                  <c:v>797.97699999999998</c:v>
                </c:pt>
                <c:pt idx="113">
                  <c:v>803.33</c:v>
                </c:pt>
                <c:pt idx="114">
                  <c:v>808.67700000000002</c:v>
                </c:pt>
                <c:pt idx="115">
                  <c:v>814.01900000000001</c:v>
                </c:pt>
                <c:pt idx="116">
                  <c:v>819.35500000000002</c:v>
                </c:pt>
                <c:pt idx="117">
                  <c:v>824.68600000000004</c:v>
                </c:pt>
                <c:pt idx="118">
                  <c:v>830.01099999999997</c:v>
                </c:pt>
                <c:pt idx="119">
                  <c:v>835.33</c:v>
                </c:pt>
                <c:pt idx="120">
                  <c:v>840.64400000000001</c:v>
                </c:pt>
                <c:pt idx="121">
                  <c:v>845.952</c:v>
                </c:pt>
                <c:pt idx="122">
                  <c:v>851.255</c:v>
                </c:pt>
                <c:pt idx="123">
                  <c:v>856.55200000000002</c:v>
                </c:pt>
                <c:pt idx="124">
                  <c:v>861.84400000000005</c:v>
                </c:pt>
                <c:pt idx="125">
                  <c:v>867.13</c:v>
                </c:pt>
                <c:pt idx="126">
                  <c:v>872.41</c:v>
                </c:pt>
                <c:pt idx="127">
                  <c:v>877.68600000000004</c:v>
                </c:pt>
                <c:pt idx="128">
                  <c:v>882.95500000000004</c:v>
                </c:pt>
                <c:pt idx="129">
                  <c:v>888.21900000000005</c:v>
                </c:pt>
                <c:pt idx="130">
                  <c:v>893.47799999999995</c:v>
                </c:pt>
                <c:pt idx="131">
                  <c:v>898.73099999999999</c:v>
                </c:pt>
                <c:pt idx="132">
                  <c:v>903.97900000000004</c:v>
                </c:pt>
                <c:pt idx="133">
                  <c:v>909.221</c:v>
                </c:pt>
                <c:pt idx="134">
                  <c:v>914.45799999999997</c:v>
                </c:pt>
                <c:pt idx="135">
                  <c:v>919.69</c:v>
                </c:pt>
                <c:pt idx="136">
                  <c:v>924.91600000000005</c:v>
                </c:pt>
                <c:pt idx="137">
                  <c:v>930.13599999999997</c:v>
                </c:pt>
                <c:pt idx="138">
                  <c:v>935.351</c:v>
                </c:pt>
                <c:pt idx="139">
                  <c:v>940.56100000000004</c:v>
                </c:pt>
                <c:pt idx="140">
                  <c:v>945.76599999999996</c:v>
                </c:pt>
                <c:pt idx="141">
                  <c:v>950.96500000000003</c:v>
                </c:pt>
                <c:pt idx="142">
                  <c:v>956.15800000000002</c:v>
                </c:pt>
                <c:pt idx="143">
                  <c:v>961.34699999999998</c:v>
                </c:pt>
                <c:pt idx="144">
                  <c:v>966.529</c:v>
                </c:pt>
                <c:pt idx="145">
                  <c:v>971.70699999999999</c:v>
                </c:pt>
                <c:pt idx="146">
                  <c:v>976.87900000000002</c:v>
                </c:pt>
                <c:pt idx="147">
                  <c:v>982.04600000000005</c:v>
                </c:pt>
                <c:pt idx="148">
                  <c:v>987.20799999999997</c:v>
                </c:pt>
                <c:pt idx="149">
                  <c:v>992.36400000000003</c:v>
                </c:pt>
                <c:pt idx="150">
                  <c:v>997.51499999999999</c:v>
                </c:pt>
                <c:pt idx="151">
                  <c:v>1002.66</c:v>
                </c:pt>
                <c:pt idx="152">
                  <c:v>1007.801</c:v>
                </c:pt>
                <c:pt idx="153">
                  <c:v>1012.936</c:v>
                </c:pt>
                <c:pt idx="154">
                  <c:v>1018.066</c:v>
                </c:pt>
                <c:pt idx="155">
                  <c:v>1023.19</c:v>
                </c:pt>
                <c:pt idx="156">
                  <c:v>1028.309</c:v>
                </c:pt>
                <c:pt idx="157">
                  <c:v>1033.423</c:v>
                </c:pt>
                <c:pt idx="158">
                  <c:v>1038.5319999999999</c:v>
                </c:pt>
                <c:pt idx="159">
                  <c:v>1043.636</c:v>
                </c:pt>
                <c:pt idx="160">
                  <c:v>1048.7339999999999</c:v>
                </c:pt>
                <c:pt idx="161">
                  <c:v>1053.827</c:v>
                </c:pt>
                <c:pt idx="162">
                  <c:v>1058.915</c:v>
                </c:pt>
                <c:pt idx="163">
                  <c:v>1063.998</c:v>
                </c:pt>
                <c:pt idx="164">
                  <c:v>1069.075</c:v>
                </c:pt>
                <c:pt idx="165">
                  <c:v>1074.1469999999999</c:v>
                </c:pt>
                <c:pt idx="166">
                  <c:v>1079.2139999999999</c:v>
                </c:pt>
                <c:pt idx="167">
                  <c:v>1084.2760000000001</c:v>
                </c:pt>
                <c:pt idx="168">
                  <c:v>1089.3330000000001</c:v>
                </c:pt>
                <c:pt idx="169">
                  <c:v>1094.385</c:v>
                </c:pt>
                <c:pt idx="170">
                  <c:v>1099.431</c:v>
                </c:pt>
                <c:pt idx="171">
                  <c:v>1104.472</c:v>
                </c:pt>
                <c:pt idx="172">
                  <c:v>1109.509</c:v>
                </c:pt>
                <c:pt idx="173">
                  <c:v>1114.54</c:v>
                </c:pt>
                <c:pt idx="174">
                  <c:v>1119.5650000000001</c:v>
                </c:pt>
                <c:pt idx="175">
                  <c:v>1124.586</c:v>
                </c:pt>
                <c:pt idx="176">
                  <c:v>1129.6020000000001</c:v>
                </c:pt>
                <c:pt idx="177">
                  <c:v>1134.6130000000001</c:v>
                </c:pt>
                <c:pt idx="178">
                  <c:v>1139.6179999999999</c:v>
                </c:pt>
                <c:pt idx="179">
                  <c:v>1144.6189999999999</c:v>
                </c:pt>
                <c:pt idx="180">
                  <c:v>1149.614</c:v>
                </c:pt>
                <c:pt idx="181">
                  <c:v>1154.604</c:v>
                </c:pt>
                <c:pt idx="182">
                  <c:v>1159.5889999999999</c:v>
                </c:pt>
                <c:pt idx="183">
                  <c:v>1164.57</c:v>
                </c:pt>
                <c:pt idx="184">
                  <c:v>1169.5450000000001</c:v>
                </c:pt>
                <c:pt idx="185">
                  <c:v>1174.5150000000001</c:v>
                </c:pt>
                <c:pt idx="186">
                  <c:v>1179.48</c:v>
                </c:pt>
                <c:pt idx="187">
                  <c:v>1184.44</c:v>
                </c:pt>
                <c:pt idx="188">
                  <c:v>1189.395</c:v>
                </c:pt>
                <c:pt idx="189">
                  <c:v>1194.345</c:v>
                </c:pt>
                <c:pt idx="190">
                  <c:v>1199.29</c:v>
                </c:pt>
                <c:pt idx="191">
                  <c:v>1204.23</c:v>
                </c:pt>
                <c:pt idx="192">
                  <c:v>1209.165</c:v>
                </c:pt>
                <c:pt idx="193">
                  <c:v>1214.095</c:v>
                </c:pt>
                <c:pt idx="194">
                  <c:v>1219.021</c:v>
                </c:pt>
                <c:pt idx="195">
                  <c:v>1223.941</c:v>
                </c:pt>
                <c:pt idx="196">
                  <c:v>1228.856</c:v>
                </c:pt>
                <c:pt idx="197">
                  <c:v>1233.7660000000001</c:v>
                </c:pt>
                <c:pt idx="198">
                  <c:v>1238.672</c:v>
                </c:pt>
                <c:pt idx="199">
                  <c:v>1243.5719999999999</c:v>
                </c:pt>
                <c:pt idx="200">
                  <c:v>1248.4670000000001</c:v>
                </c:pt>
                <c:pt idx="201">
                  <c:v>1253.3579999999999</c:v>
                </c:pt>
                <c:pt idx="202">
                  <c:v>1258.2439999999999</c:v>
                </c:pt>
                <c:pt idx="203">
                  <c:v>1263.124</c:v>
                </c:pt>
                <c:pt idx="204">
                  <c:v>1268</c:v>
                </c:pt>
                <c:pt idx="205">
                  <c:v>1272.8710000000001</c:v>
                </c:pt>
                <c:pt idx="206">
                  <c:v>1277.7370000000001</c:v>
                </c:pt>
                <c:pt idx="207">
                  <c:v>1282.5989999999999</c:v>
                </c:pt>
                <c:pt idx="208">
                  <c:v>1287.4549999999999</c:v>
                </c:pt>
                <c:pt idx="209">
                  <c:v>1292.306</c:v>
                </c:pt>
                <c:pt idx="210">
                  <c:v>1297.153</c:v>
                </c:pt>
                <c:pt idx="211">
                  <c:v>1301.9949999999999</c:v>
                </c:pt>
                <c:pt idx="212">
                  <c:v>1306.8320000000001</c:v>
                </c:pt>
                <c:pt idx="213">
                  <c:v>1311.664</c:v>
                </c:pt>
                <c:pt idx="214">
                  <c:v>1316.491</c:v>
                </c:pt>
                <c:pt idx="215">
                  <c:v>1321.3140000000001</c:v>
                </c:pt>
                <c:pt idx="216">
                  <c:v>1326.1320000000001</c:v>
                </c:pt>
                <c:pt idx="217">
                  <c:v>1330.9449999999999</c:v>
                </c:pt>
                <c:pt idx="218">
                  <c:v>1335.7529999999999</c:v>
                </c:pt>
                <c:pt idx="219">
                  <c:v>1340.556</c:v>
                </c:pt>
                <c:pt idx="220">
                  <c:v>1345.354</c:v>
                </c:pt>
                <c:pt idx="221">
                  <c:v>1350.1479999999999</c:v>
                </c:pt>
                <c:pt idx="222">
                  <c:v>1354.9369999999999</c:v>
                </c:pt>
                <c:pt idx="223">
                  <c:v>1359.722</c:v>
                </c:pt>
                <c:pt idx="224">
                  <c:v>1364.501</c:v>
                </c:pt>
                <c:pt idx="225">
                  <c:v>1369.2760000000001</c:v>
                </c:pt>
                <c:pt idx="226">
                  <c:v>1374.046</c:v>
                </c:pt>
                <c:pt idx="227">
                  <c:v>1378.8109999999999</c:v>
                </c:pt>
                <c:pt idx="228">
                  <c:v>1383.5719999999999</c:v>
                </c:pt>
                <c:pt idx="229">
                  <c:v>1388.327</c:v>
                </c:pt>
                <c:pt idx="230">
                  <c:v>1393.079</c:v>
                </c:pt>
                <c:pt idx="231">
                  <c:v>1397.825</c:v>
                </c:pt>
                <c:pt idx="232">
                  <c:v>1402.567</c:v>
                </c:pt>
                <c:pt idx="233">
                  <c:v>1407.3040000000001</c:v>
                </c:pt>
                <c:pt idx="234">
                  <c:v>1412.0360000000001</c:v>
                </c:pt>
                <c:pt idx="235">
                  <c:v>1416.7639999999999</c:v>
                </c:pt>
                <c:pt idx="236">
                  <c:v>1421.4870000000001</c:v>
                </c:pt>
                <c:pt idx="237">
                  <c:v>1426.2049999999999</c:v>
                </c:pt>
                <c:pt idx="238">
                  <c:v>1430.9190000000001</c:v>
                </c:pt>
                <c:pt idx="239">
                  <c:v>1435.6279999999999</c:v>
                </c:pt>
                <c:pt idx="240">
                  <c:v>1440.3330000000001</c:v>
                </c:pt>
                <c:pt idx="241">
                  <c:v>1445.0319999999999</c:v>
                </c:pt>
                <c:pt idx="242">
                  <c:v>1449.7270000000001</c:v>
                </c:pt>
                <c:pt idx="243">
                  <c:v>1454.4179999999999</c:v>
                </c:pt>
                <c:pt idx="244">
                  <c:v>1459.104</c:v>
                </c:pt>
                <c:pt idx="245">
                  <c:v>1463.7850000000001</c:v>
                </c:pt>
                <c:pt idx="246">
                  <c:v>1468.462</c:v>
                </c:pt>
                <c:pt idx="247">
                  <c:v>1473.134</c:v>
                </c:pt>
                <c:pt idx="248">
                  <c:v>1477.8019999999999</c:v>
                </c:pt>
                <c:pt idx="249">
                  <c:v>1482.4649999999999</c:v>
                </c:pt>
                <c:pt idx="250">
                  <c:v>1487.123</c:v>
                </c:pt>
                <c:pt idx="251">
                  <c:v>1491.777</c:v>
                </c:pt>
                <c:pt idx="252">
                  <c:v>1496.4259999999999</c:v>
                </c:pt>
                <c:pt idx="253">
                  <c:v>1501.0709999999999</c:v>
                </c:pt>
                <c:pt idx="254">
                  <c:v>1505.711</c:v>
                </c:pt>
                <c:pt idx="255">
                  <c:v>1510.347</c:v>
                </c:pt>
                <c:pt idx="256">
                  <c:v>1514.9780000000001</c:v>
                </c:pt>
                <c:pt idx="257">
                  <c:v>1519.604</c:v>
                </c:pt>
                <c:pt idx="258">
                  <c:v>1524.2260000000001</c:v>
                </c:pt>
                <c:pt idx="259">
                  <c:v>1528.8440000000001</c:v>
                </c:pt>
                <c:pt idx="260">
                  <c:v>1533.4570000000001</c:v>
                </c:pt>
                <c:pt idx="261">
                  <c:v>1538.0650000000001</c:v>
                </c:pt>
                <c:pt idx="262">
                  <c:v>1542.6690000000001</c:v>
                </c:pt>
                <c:pt idx="263">
                  <c:v>1547.269</c:v>
                </c:pt>
                <c:pt idx="264">
                  <c:v>1551.864</c:v>
                </c:pt>
                <c:pt idx="265">
                  <c:v>1556.454</c:v>
                </c:pt>
                <c:pt idx="266">
                  <c:v>1561.0409999999999</c:v>
                </c:pt>
                <c:pt idx="267">
                  <c:v>1565.6220000000001</c:v>
                </c:pt>
                <c:pt idx="268">
                  <c:v>1570.1990000000001</c:v>
                </c:pt>
                <c:pt idx="269">
                  <c:v>1574.7719999999999</c:v>
                </c:pt>
                <c:pt idx="270">
                  <c:v>1579.34</c:v>
                </c:pt>
                <c:pt idx="271">
                  <c:v>1583.904</c:v>
                </c:pt>
                <c:pt idx="272">
                  <c:v>1588.4639999999999</c:v>
                </c:pt>
                <c:pt idx="273">
                  <c:v>1593.019</c:v>
                </c:pt>
                <c:pt idx="274">
                  <c:v>1597.569</c:v>
                </c:pt>
                <c:pt idx="275">
                  <c:v>1602.115</c:v>
                </c:pt>
                <c:pt idx="276">
                  <c:v>1606.6569999999999</c:v>
                </c:pt>
                <c:pt idx="277">
                  <c:v>1611.1949999999999</c:v>
                </c:pt>
                <c:pt idx="278">
                  <c:v>1615.7280000000001</c:v>
                </c:pt>
                <c:pt idx="279">
                  <c:v>1620.2560000000001</c:v>
                </c:pt>
                <c:pt idx="280">
                  <c:v>1624.78</c:v>
                </c:pt>
                <c:pt idx="281">
                  <c:v>1629.3</c:v>
                </c:pt>
                <c:pt idx="282">
                  <c:v>1633.816</c:v>
                </c:pt>
                <c:pt idx="283">
                  <c:v>1638.327</c:v>
                </c:pt>
                <c:pt idx="284">
                  <c:v>1642.8340000000001</c:v>
                </c:pt>
                <c:pt idx="285">
                  <c:v>1647.336</c:v>
                </c:pt>
                <c:pt idx="286">
                  <c:v>1651.8340000000001</c:v>
                </c:pt>
                <c:pt idx="287">
                  <c:v>1656.328</c:v>
                </c:pt>
                <c:pt idx="288">
                  <c:v>1660.817</c:v>
                </c:pt>
                <c:pt idx="289">
                  <c:v>1665.3019999999999</c:v>
                </c:pt>
                <c:pt idx="290">
                  <c:v>1669.7829999999999</c:v>
                </c:pt>
                <c:pt idx="291">
                  <c:v>1674.259</c:v>
                </c:pt>
                <c:pt idx="292">
                  <c:v>1678.732</c:v>
                </c:pt>
                <c:pt idx="293">
                  <c:v>1683.1990000000001</c:v>
                </c:pt>
                <c:pt idx="294">
                  <c:v>1687.663</c:v>
                </c:pt>
                <c:pt idx="295">
                  <c:v>1692.1220000000001</c:v>
                </c:pt>
                <c:pt idx="296">
                  <c:v>1696.577</c:v>
                </c:pt>
                <c:pt idx="297">
                  <c:v>1701.028</c:v>
                </c:pt>
                <c:pt idx="298">
                  <c:v>1705.4739999999999</c:v>
                </c:pt>
                <c:pt idx="299">
                  <c:v>1709.9169999999999</c:v>
                </c:pt>
                <c:pt idx="300">
                  <c:v>1714.355</c:v>
                </c:pt>
                <c:pt idx="301">
                  <c:v>1718.788</c:v>
                </c:pt>
                <c:pt idx="302">
                  <c:v>1723.2180000000001</c:v>
                </c:pt>
                <c:pt idx="303">
                  <c:v>1727.643</c:v>
                </c:pt>
                <c:pt idx="304">
                  <c:v>1732.0640000000001</c:v>
                </c:pt>
                <c:pt idx="305">
                  <c:v>1736.481</c:v>
                </c:pt>
                <c:pt idx="306">
                  <c:v>1740.893</c:v>
                </c:pt>
                <c:pt idx="307">
                  <c:v>1745.3009999999999</c:v>
                </c:pt>
                <c:pt idx="308">
                  <c:v>1749.7049999999999</c:v>
                </c:pt>
                <c:pt idx="309">
                  <c:v>1754.105</c:v>
                </c:pt>
                <c:pt idx="310">
                  <c:v>1758.501</c:v>
                </c:pt>
                <c:pt idx="311">
                  <c:v>1762.893</c:v>
                </c:pt>
                <c:pt idx="312">
                  <c:v>1767.28</c:v>
                </c:pt>
                <c:pt idx="313">
                  <c:v>1771.663</c:v>
                </c:pt>
                <c:pt idx="314">
                  <c:v>1776.0419999999999</c:v>
                </c:pt>
                <c:pt idx="315">
                  <c:v>1780.4169999999999</c:v>
                </c:pt>
                <c:pt idx="316">
                  <c:v>1784.787</c:v>
                </c:pt>
                <c:pt idx="317">
                  <c:v>1789.154</c:v>
                </c:pt>
                <c:pt idx="318">
                  <c:v>1793.5160000000001</c:v>
                </c:pt>
                <c:pt idx="319">
                  <c:v>1797.874</c:v>
                </c:pt>
                <c:pt idx="320">
                  <c:v>1802.2280000000001</c:v>
                </c:pt>
                <c:pt idx="321">
                  <c:v>1806.578</c:v>
                </c:pt>
                <c:pt idx="322">
                  <c:v>1810.924</c:v>
                </c:pt>
                <c:pt idx="323">
                  <c:v>1815.2660000000001</c:v>
                </c:pt>
                <c:pt idx="324">
                  <c:v>1819.6030000000001</c:v>
                </c:pt>
                <c:pt idx="325">
                  <c:v>1823.9369999999999</c:v>
                </c:pt>
                <c:pt idx="326">
                  <c:v>1828.2660000000001</c:v>
                </c:pt>
                <c:pt idx="327">
                  <c:v>1832.5909999999999</c:v>
                </c:pt>
                <c:pt idx="328">
                  <c:v>1836.913</c:v>
                </c:pt>
                <c:pt idx="329">
                  <c:v>1841.23</c:v>
                </c:pt>
                <c:pt idx="330">
                  <c:v>1845.5429999999999</c:v>
                </c:pt>
                <c:pt idx="331">
                  <c:v>1849.8520000000001</c:v>
                </c:pt>
                <c:pt idx="332">
                  <c:v>1854.1559999999999</c:v>
                </c:pt>
                <c:pt idx="333">
                  <c:v>1858.4570000000001</c:v>
                </c:pt>
                <c:pt idx="334">
                  <c:v>1862.7539999999999</c:v>
                </c:pt>
                <c:pt idx="335">
                  <c:v>1867.047</c:v>
                </c:pt>
                <c:pt idx="336">
                  <c:v>1871.335</c:v>
                </c:pt>
                <c:pt idx="337">
                  <c:v>1875.62</c:v>
                </c:pt>
                <c:pt idx="338">
                  <c:v>1879.9</c:v>
                </c:pt>
                <c:pt idx="339">
                  <c:v>1884.1769999999999</c:v>
                </c:pt>
                <c:pt idx="340">
                  <c:v>1888.4490000000001</c:v>
                </c:pt>
                <c:pt idx="341">
                  <c:v>1892.7180000000001</c:v>
                </c:pt>
                <c:pt idx="342">
                  <c:v>1896.982</c:v>
                </c:pt>
                <c:pt idx="343">
                  <c:v>1901.2429999999999</c:v>
                </c:pt>
                <c:pt idx="344">
                  <c:v>1905.499</c:v>
                </c:pt>
                <c:pt idx="345">
                  <c:v>1909.752</c:v>
                </c:pt>
                <c:pt idx="346">
                  <c:v>1914</c:v>
                </c:pt>
                <c:pt idx="347">
                  <c:v>1918.2449999999999</c:v>
                </c:pt>
                <c:pt idx="348">
                  <c:v>1922.4849999999999</c:v>
                </c:pt>
                <c:pt idx="349">
                  <c:v>1926.722</c:v>
                </c:pt>
                <c:pt idx="350">
                  <c:v>1930.954</c:v>
                </c:pt>
                <c:pt idx="351">
                  <c:v>1935.183</c:v>
                </c:pt>
                <c:pt idx="352">
                  <c:v>1939.4079999999999</c:v>
                </c:pt>
                <c:pt idx="353">
                  <c:v>1943.6279999999999</c:v>
                </c:pt>
                <c:pt idx="354">
                  <c:v>1947.845</c:v>
                </c:pt>
                <c:pt idx="355">
                  <c:v>1952.058</c:v>
                </c:pt>
                <c:pt idx="356">
                  <c:v>1956.2670000000001</c:v>
                </c:pt>
                <c:pt idx="357">
                  <c:v>1960.472</c:v>
                </c:pt>
                <c:pt idx="358">
                  <c:v>1964.673</c:v>
                </c:pt>
                <c:pt idx="359">
                  <c:v>1968.87</c:v>
                </c:pt>
                <c:pt idx="360">
                  <c:v>1973.0630000000001</c:v>
                </c:pt>
                <c:pt idx="361">
                  <c:v>1977.252</c:v>
                </c:pt>
                <c:pt idx="362">
                  <c:v>1981.4380000000001</c:v>
                </c:pt>
                <c:pt idx="363">
                  <c:v>1985.6189999999999</c:v>
                </c:pt>
                <c:pt idx="364">
                  <c:v>1989.797</c:v>
                </c:pt>
                <c:pt idx="365">
                  <c:v>1993.971</c:v>
                </c:pt>
                <c:pt idx="366">
                  <c:v>1998.14</c:v>
                </c:pt>
                <c:pt idx="367">
                  <c:v>2002.306</c:v>
                </c:pt>
                <c:pt idx="368">
                  <c:v>2006.4690000000001</c:v>
                </c:pt>
                <c:pt idx="369">
                  <c:v>2010.627</c:v>
                </c:pt>
                <c:pt idx="370">
                  <c:v>2014.7809999999999</c:v>
                </c:pt>
                <c:pt idx="371">
                  <c:v>2018.932</c:v>
                </c:pt>
                <c:pt idx="372">
                  <c:v>2023.078</c:v>
                </c:pt>
                <c:pt idx="373">
                  <c:v>2027.221</c:v>
                </c:pt>
                <c:pt idx="374">
                  <c:v>2031.36</c:v>
                </c:pt>
                <c:pt idx="375">
                  <c:v>2035.4949999999999</c:v>
                </c:pt>
                <c:pt idx="376">
                  <c:v>2039.627</c:v>
                </c:pt>
                <c:pt idx="377">
                  <c:v>2043.7539999999999</c:v>
                </c:pt>
                <c:pt idx="378">
                  <c:v>2047.8779999999999</c:v>
                </c:pt>
                <c:pt idx="379">
                  <c:v>2051.998</c:v>
                </c:pt>
                <c:pt idx="380">
                  <c:v>2056.114</c:v>
                </c:pt>
                <c:pt idx="381">
                  <c:v>2060.2260000000001</c:v>
                </c:pt>
                <c:pt idx="382">
                  <c:v>2064.3339999999998</c:v>
                </c:pt>
                <c:pt idx="383">
                  <c:v>2068.4389999999999</c:v>
                </c:pt>
                <c:pt idx="384">
                  <c:v>2072.54</c:v>
                </c:pt>
                <c:pt idx="385">
                  <c:v>2076.6370000000002</c:v>
                </c:pt>
                <c:pt idx="386">
                  <c:v>2080.73</c:v>
                </c:pt>
                <c:pt idx="387">
                  <c:v>2084.8200000000002</c:v>
                </c:pt>
                <c:pt idx="388">
                  <c:v>2088.9059999999999</c:v>
                </c:pt>
                <c:pt idx="389">
                  <c:v>2092.9879999999998</c:v>
                </c:pt>
                <c:pt idx="390">
                  <c:v>2097.0659999999998</c:v>
                </c:pt>
                <c:pt idx="391">
                  <c:v>2101.14</c:v>
                </c:pt>
                <c:pt idx="392">
                  <c:v>2105.2109999999998</c:v>
                </c:pt>
                <c:pt idx="393">
                  <c:v>2109.2779999999998</c:v>
                </c:pt>
                <c:pt idx="394">
                  <c:v>2113.3420000000001</c:v>
                </c:pt>
                <c:pt idx="395">
                  <c:v>2117.4009999999998</c:v>
                </c:pt>
                <c:pt idx="396">
                  <c:v>2121.4569999999999</c:v>
                </c:pt>
                <c:pt idx="397">
                  <c:v>2125.509</c:v>
                </c:pt>
                <c:pt idx="398">
                  <c:v>2129.558</c:v>
                </c:pt>
                <c:pt idx="399">
                  <c:v>2133.6019999999999</c:v>
                </c:pt>
                <c:pt idx="400">
                  <c:v>2137.643</c:v>
                </c:pt>
                <c:pt idx="401">
                  <c:v>2141.681</c:v>
                </c:pt>
                <c:pt idx="402">
                  <c:v>2145.7139999999999</c:v>
                </c:pt>
                <c:pt idx="403">
                  <c:v>2149.7440000000001</c:v>
                </c:pt>
                <c:pt idx="404">
                  <c:v>2153.77</c:v>
                </c:pt>
                <c:pt idx="405">
                  <c:v>2157.7930000000001</c:v>
                </c:pt>
                <c:pt idx="406">
                  <c:v>2161.8119999999999</c:v>
                </c:pt>
                <c:pt idx="407">
                  <c:v>2165.8270000000002</c:v>
                </c:pt>
                <c:pt idx="408">
                  <c:v>2169.8380000000002</c:v>
                </c:pt>
                <c:pt idx="409">
                  <c:v>2173.846</c:v>
                </c:pt>
                <c:pt idx="410">
                  <c:v>2177.8510000000001</c:v>
                </c:pt>
                <c:pt idx="411">
                  <c:v>2181.8510000000001</c:v>
                </c:pt>
                <c:pt idx="412">
                  <c:v>2185.848</c:v>
                </c:pt>
                <c:pt idx="413">
                  <c:v>2189.8409999999999</c:v>
                </c:pt>
                <c:pt idx="414">
                  <c:v>2193.8310000000001</c:v>
                </c:pt>
                <c:pt idx="415">
                  <c:v>2197.817</c:v>
                </c:pt>
                <c:pt idx="416">
                  <c:v>2201.799</c:v>
                </c:pt>
                <c:pt idx="417">
                  <c:v>2205.7779999999998</c:v>
                </c:pt>
                <c:pt idx="418">
                  <c:v>2209.7530000000002</c:v>
                </c:pt>
                <c:pt idx="419">
                  <c:v>2213.7249999999999</c:v>
                </c:pt>
                <c:pt idx="420">
                  <c:v>2217.6930000000002</c:v>
                </c:pt>
                <c:pt idx="421">
                  <c:v>2221.6570000000002</c:v>
                </c:pt>
                <c:pt idx="422">
                  <c:v>2225.6179999999999</c:v>
                </c:pt>
                <c:pt idx="423">
                  <c:v>2229.5749999999998</c:v>
                </c:pt>
                <c:pt idx="424">
                  <c:v>2233.529</c:v>
                </c:pt>
                <c:pt idx="425">
                  <c:v>2237.4789999999998</c:v>
                </c:pt>
                <c:pt idx="426">
                  <c:v>2241.4250000000002</c:v>
                </c:pt>
                <c:pt idx="427">
                  <c:v>2245.3679999999999</c:v>
                </c:pt>
                <c:pt idx="428">
                  <c:v>2249.3069999999998</c:v>
                </c:pt>
                <c:pt idx="429">
                  <c:v>2253.2429999999999</c:v>
                </c:pt>
                <c:pt idx="430">
                  <c:v>2257.1750000000002</c:v>
                </c:pt>
                <c:pt idx="431">
                  <c:v>2261.1039999999998</c:v>
                </c:pt>
                <c:pt idx="432">
                  <c:v>2265.029</c:v>
                </c:pt>
                <c:pt idx="433">
                  <c:v>2268.9499999999998</c:v>
                </c:pt>
                <c:pt idx="434">
                  <c:v>2272.8679999999999</c:v>
                </c:pt>
                <c:pt idx="435">
                  <c:v>2276.7829999999999</c:v>
                </c:pt>
                <c:pt idx="436">
                  <c:v>2280.694</c:v>
                </c:pt>
                <c:pt idx="437">
                  <c:v>2284.6010000000001</c:v>
                </c:pt>
                <c:pt idx="438">
                  <c:v>2288.5050000000001</c:v>
                </c:pt>
                <c:pt idx="439">
                  <c:v>2292.4050000000002</c:v>
                </c:pt>
                <c:pt idx="440">
                  <c:v>2296.3020000000001</c:v>
                </c:pt>
                <c:pt idx="441">
                  <c:v>2300.1950000000002</c:v>
                </c:pt>
                <c:pt idx="442">
                  <c:v>2304.085</c:v>
                </c:pt>
                <c:pt idx="443">
                  <c:v>2307.971</c:v>
                </c:pt>
                <c:pt idx="444">
                  <c:v>2311.8539999999998</c:v>
                </c:pt>
                <c:pt idx="445">
                  <c:v>2315.7339999999999</c:v>
                </c:pt>
                <c:pt idx="446">
                  <c:v>2319.6089999999999</c:v>
                </c:pt>
                <c:pt idx="447">
                  <c:v>2323.482</c:v>
                </c:pt>
                <c:pt idx="448">
                  <c:v>2327.3510000000001</c:v>
                </c:pt>
                <c:pt idx="449">
                  <c:v>2331.2159999999999</c:v>
                </c:pt>
                <c:pt idx="450">
                  <c:v>2335.078</c:v>
                </c:pt>
                <c:pt idx="451">
                  <c:v>2338.9369999999999</c:v>
                </c:pt>
                <c:pt idx="452">
                  <c:v>2342.7919999999999</c:v>
                </c:pt>
                <c:pt idx="453">
                  <c:v>2346.643</c:v>
                </c:pt>
                <c:pt idx="454">
                  <c:v>2350.4920000000002</c:v>
                </c:pt>
                <c:pt idx="455">
                  <c:v>2354.3359999999998</c:v>
                </c:pt>
                <c:pt idx="456">
                  <c:v>2358.1779999999999</c:v>
                </c:pt>
                <c:pt idx="457">
                  <c:v>2362.0149999999999</c:v>
                </c:pt>
                <c:pt idx="458">
                  <c:v>2365.85</c:v>
                </c:pt>
                <c:pt idx="459">
                  <c:v>2369.681</c:v>
                </c:pt>
                <c:pt idx="460">
                  <c:v>2373.5079999999998</c:v>
                </c:pt>
                <c:pt idx="461">
                  <c:v>2377.3330000000001</c:v>
                </c:pt>
                <c:pt idx="462">
                  <c:v>2381.1529999999998</c:v>
                </c:pt>
                <c:pt idx="463">
                  <c:v>2384.971</c:v>
                </c:pt>
                <c:pt idx="464">
                  <c:v>2388.7849999999999</c:v>
                </c:pt>
                <c:pt idx="465">
                  <c:v>2392.5949999999998</c:v>
                </c:pt>
                <c:pt idx="466">
                  <c:v>2396.402</c:v>
                </c:pt>
                <c:pt idx="467">
                  <c:v>2400.2060000000001</c:v>
                </c:pt>
                <c:pt idx="468">
                  <c:v>2404.0070000000001</c:v>
                </c:pt>
                <c:pt idx="469">
                  <c:v>2407.8040000000001</c:v>
                </c:pt>
                <c:pt idx="470">
                  <c:v>2411.5970000000002</c:v>
                </c:pt>
                <c:pt idx="471">
                  <c:v>2415.3879999999999</c:v>
                </c:pt>
                <c:pt idx="472">
                  <c:v>2419.174</c:v>
                </c:pt>
                <c:pt idx="473">
                  <c:v>2422.9580000000001</c:v>
                </c:pt>
                <c:pt idx="474">
                  <c:v>2426.7379999999998</c:v>
                </c:pt>
                <c:pt idx="475">
                  <c:v>2430.5149999999999</c:v>
                </c:pt>
                <c:pt idx="476">
                  <c:v>2434.2890000000002</c:v>
                </c:pt>
                <c:pt idx="477">
                  <c:v>2438.0590000000002</c:v>
                </c:pt>
                <c:pt idx="478">
                  <c:v>2441.8249999999998</c:v>
                </c:pt>
                <c:pt idx="479">
                  <c:v>2445.5889999999999</c:v>
                </c:pt>
                <c:pt idx="480">
                  <c:v>2449.3490000000002</c:v>
                </c:pt>
                <c:pt idx="481">
                  <c:v>2453.1060000000002</c:v>
                </c:pt>
                <c:pt idx="482">
                  <c:v>2456.8589999999999</c:v>
                </c:pt>
                <c:pt idx="483">
                  <c:v>2460.61</c:v>
                </c:pt>
                <c:pt idx="484">
                  <c:v>2464.3560000000002</c:v>
                </c:pt>
                <c:pt idx="485">
                  <c:v>2468.1</c:v>
                </c:pt>
                <c:pt idx="486">
                  <c:v>2471.84</c:v>
                </c:pt>
                <c:pt idx="487">
                  <c:v>2475.5770000000002</c:v>
                </c:pt>
                <c:pt idx="488">
                  <c:v>2479.3110000000001</c:v>
                </c:pt>
                <c:pt idx="489">
                  <c:v>2483.0410000000002</c:v>
                </c:pt>
                <c:pt idx="490">
                  <c:v>2486.768</c:v>
                </c:pt>
                <c:pt idx="491">
                  <c:v>2490.4920000000002</c:v>
                </c:pt>
                <c:pt idx="492">
                  <c:v>2494.2130000000002</c:v>
                </c:pt>
                <c:pt idx="493">
                  <c:v>2497.9299999999998</c:v>
                </c:pt>
                <c:pt idx="494">
                  <c:v>2501.6439999999998</c:v>
                </c:pt>
                <c:pt idx="495">
                  <c:v>2505.355</c:v>
                </c:pt>
                <c:pt idx="496">
                  <c:v>2509.0619999999999</c:v>
                </c:pt>
                <c:pt idx="497">
                  <c:v>2512.7660000000001</c:v>
                </c:pt>
                <c:pt idx="498">
                  <c:v>2516.4670000000001</c:v>
                </c:pt>
                <c:pt idx="499">
                  <c:v>2520.165</c:v>
                </c:pt>
                <c:pt idx="500">
                  <c:v>2523.8589999999999</c:v>
                </c:pt>
                <c:pt idx="501">
                  <c:v>2527.5509999999999</c:v>
                </c:pt>
                <c:pt idx="502">
                  <c:v>2531.239</c:v>
                </c:pt>
                <c:pt idx="503">
                  <c:v>2534.9229999999998</c:v>
                </c:pt>
                <c:pt idx="504">
                  <c:v>2538.605</c:v>
                </c:pt>
                <c:pt idx="505">
                  <c:v>2542.2829999999999</c:v>
                </c:pt>
                <c:pt idx="506">
                  <c:v>2545.9580000000001</c:v>
                </c:pt>
                <c:pt idx="507">
                  <c:v>2549.63</c:v>
                </c:pt>
                <c:pt idx="508">
                  <c:v>2553.299</c:v>
                </c:pt>
                <c:pt idx="509">
                  <c:v>2556.9639999999999</c:v>
                </c:pt>
                <c:pt idx="510">
                  <c:v>2560.6260000000002</c:v>
                </c:pt>
                <c:pt idx="511">
                  <c:v>2564.2849999999999</c:v>
                </c:pt>
                <c:pt idx="512">
                  <c:v>2567.9409999999998</c:v>
                </c:pt>
                <c:pt idx="513">
                  <c:v>2571.5940000000001</c:v>
                </c:pt>
                <c:pt idx="514">
                  <c:v>2575.2429999999999</c:v>
                </c:pt>
                <c:pt idx="515">
                  <c:v>2578.89</c:v>
                </c:pt>
                <c:pt idx="516">
                  <c:v>2582.5329999999999</c:v>
                </c:pt>
                <c:pt idx="517">
                  <c:v>2586.1729999999998</c:v>
                </c:pt>
                <c:pt idx="518">
                  <c:v>2589.8090000000002</c:v>
                </c:pt>
                <c:pt idx="519">
                  <c:v>2593.4430000000002</c:v>
                </c:pt>
                <c:pt idx="520">
                  <c:v>2597.0729999999999</c:v>
                </c:pt>
                <c:pt idx="521">
                  <c:v>2600.701</c:v>
                </c:pt>
                <c:pt idx="522">
                  <c:v>2604.3249999999998</c:v>
                </c:pt>
                <c:pt idx="523">
                  <c:v>2607.9459999999999</c:v>
                </c:pt>
                <c:pt idx="524">
                  <c:v>2611.5639999999999</c:v>
                </c:pt>
                <c:pt idx="525">
                  <c:v>2615.1779999999999</c:v>
                </c:pt>
                <c:pt idx="526">
                  <c:v>2618.79</c:v>
                </c:pt>
                <c:pt idx="527">
                  <c:v>2622.3980000000001</c:v>
                </c:pt>
                <c:pt idx="528">
                  <c:v>2626.0039999999999</c:v>
                </c:pt>
                <c:pt idx="529">
                  <c:v>2629.6060000000002</c:v>
                </c:pt>
                <c:pt idx="530">
                  <c:v>2633.2049999999999</c:v>
                </c:pt>
                <c:pt idx="531">
                  <c:v>2636.8009999999999</c:v>
                </c:pt>
                <c:pt idx="532">
                  <c:v>2640.3939999999998</c:v>
                </c:pt>
                <c:pt idx="533">
                  <c:v>2643.9830000000002</c:v>
                </c:pt>
                <c:pt idx="534">
                  <c:v>2647.57</c:v>
                </c:pt>
                <c:pt idx="535">
                  <c:v>2651.1529999999998</c:v>
                </c:pt>
                <c:pt idx="536">
                  <c:v>2654.7339999999999</c:v>
                </c:pt>
                <c:pt idx="537">
                  <c:v>2658.3110000000001</c:v>
                </c:pt>
                <c:pt idx="538">
                  <c:v>2661.8850000000002</c:v>
                </c:pt>
                <c:pt idx="539">
                  <c:v>2665.4560000000001</c:v>
                </c:pt>
                <c:pt idx="540">
                  <c:v>2669.0250000000001</c:v>
                </c:pt>
                <c:pt idx="541">
                  <c:v>2672.5889999999999</c:v>
                </c:pt>
                <c:pt idx="542">
                  <c:v>2676.1509999999998</c:v>
                </c:pt>
                <c:pt idx="543">
                  <c:v>2679.71</c:v>
                </c:pt>
                <c:pt idx="544">
                  <c:v>2683.2660000000001</c:v>
                </c:pt>
                <c:pt idx="545">
                  <c:v>2686.819</c:v>
                </c:pt>
                <c:pt idx="546">
                  <c:v>2690.3679999999999</c:v>
                </c:pt>
                <c:pt idx="547">
                  <c:v>2693.915</c:v>
                </c:pt>
                <c:pt idx="548">
                  <c:v>2697.4580000000001</c:v>
                </c:pt>
                <c:pt idx="549">
                  <c:v>2700.9989999999998</c:v>
                </c:pt>
                <c:pt idx="550">
                  <c:v>2704.5360000000001</c:v>
                </c:pt>
                <c:pt idx="551">
                  <c:v>2708.0709999999999</c:v>
                </c:pt>
                <c:pt idx="552">
                  <c:v>2711.6019999999999</c:v>
                </c:pt>
                <c:pt idx="553">
                  <c:v>2715.13</c:v>
                </c:pt>
                <c:pt idx="554">
                  <c:v>2718.6559999999999</c:v>
                </c:pt>
                <c:pt idx="555">
                  <c:v>2722.1779999999999</c:v>
                </c:pt>
                <c:pt idx="556">
                  <c:v>2725.6970000000001</c:v>
                </c:pt>
                <c:pt idx="557">
                  <c:v>2729.2139999999999</c:v>
                </c:pt>
                <c:pt idx="558">
                  <c:v>2732.7269999999999</c:v>
                </c:pt>
                <c:pt idx="559">
                  <c:v>2736.2370000000001</c:v>
                </c:pt>
                <c:pt idx="560">
                  <c:v>2739.7440000000001</c:v>
                </c:pt>
                <c:pt idx="561">
                  <c:v>2743.2489999999998</c:v>
                </c:pt>
                <c:pt idx="562">
                  <c:v>2746.75</c:v>
                </c:pt>
                <c:pt idx="563">
                  <c:v>2750.248</c:v>
                </c:pt>
                <c:pt idx="564">
                  <c:v>2753.7429999999999</c:v>
                </c:pt>
                <c:pt idx="565">
                  <c:v>2757.2359999999999</c:v>
                </c:pt>
                <c:pt idx="566">
                  <c:v>2760.7249999999999</c:v>
                </c:pt>
                <c:pt idx="567">
                  <c:v>2764.2109999999998</c:v>
                </c:pt>
                <c:pt idx="568">
                  <c:v>2767.6950000000002</c:v>
                </c:pt>
                <c:pt idx="569">
                  <c:v>2771.1750000000002</c:v>
                </c:pt>
                <c:pt idx="570">
                  <c:v>2774.652</c:v>
                </c:pt>
                <c:pt idx="571">
                  <c:v>2778.127</c:v>
                </c:pt>
                <c:pt idx="572">
                  <c:v>2781.598</c:v>
                </c:pt>
                <c:pt idx="573">
                  <c:v>2785.067</c:v>
                </c:pt>
                <c:pt idx="574">
                  <c:v>2788.5320000000002</c:v>
                </c:pt>
                <c:pt idx="575">
                  <c:v>2791.9949999999999</c:v>
                </c:pt>
                <c:pt idx="576">
                  <c:v>2795.4549999999999</c:v>
                </c:pt>
                <c:pt idx="577">
                  <c:v>2798.9110000000001</c:v>
                </c:pt>
                <c:pt idx="578">
                  <c:v>2802.3649999999998</c:v>
                </c:pt>
                <c:pt idx="579">
                  <c:v>2805.8159999999998</c:v>
                </c:pt>
                <c:pt idx="580">
                  <c:v>2809.2640000000001</c:v>
                </c:pt>
                <c:pt idx="581">
                  <c:v>2812.7089999999998</c:v>
                </c:pt>
                <c:pt idx="582">
                  <c:v>2816.1509999999998</c:v>
                </c:pt>
                <c:pt idx="583">
                  <c:v>2819.59</c:v>
                </c:pt>
                <c:pt idx="584">
                  <c:v>2823.0259999999998</c:v>
                </c:pt>
                <c:pt idx="585">
                  <c:v>2826.46</c:v>
                </c:pt>
                <c:pt idx="586">
                  <c:v>2829.89</c:v>
                </c:pt>
                <c:pt idx="587">
                  <c:v>2833.3180000000002</c:v>
                </c:pt>
                <c:pt idx="588">
                  <c:v>2836.7420000000002</c:v>
                </c:pt>
                <c:pt idx="589">
                  <c:v>2840.1640000000002</c:v>
                </c:pt>
                <c:pt idx="590">
                  <c:v>2843.5830000000001</c:v>
                </c:pt>
                <c:pt idx="591">
                  <c:v>2846.9989999999998</c:v>
                </c:pt>
                <c:pt idx="592">
                  <c:v>2850.4119999999998</c:v>
                </c:pt>
                <c:pt idx="593">
                  <c:v>2853.8220000000001</c:v>
                </c:pt>
                <c:pt idx="594">
                  <c:v>2857.2289999999998</c:v>
                </c:pt>
                <c:pt idx="595">
                  <c:v>2860.634</c:v>
                </c:pt>
                <c:pt idx="596">
                  <c:v>2864.0349999999999</c:v>
                </c:pt>
                <c:pt idx="597">
                  <c:v>2867.4340000000002</c:v>
                </c:pt>
                <c:pt idx="598">
                  <c:v>2870.83</c:v>
                </c:pt>
                <c:pt idx="599">
                  <c:v>2874.223</c:v>
                </c:pt>
                <c:pt idx="600">
                  <c:v>2877.6129999999998</c:v>
                </c:pt>
                <c:pt idx="601">
                  <c:v>2881</c:v>
                </c:pt>
                <c:pt idx="602">
                  <c:v>2884.3850000000002</c:v>
                </c:pt>
                <c:pt idx="603">
                  <c:v>2887.7660000000001</c:v>
                </c:pt>
                <c:pt idx="604">
                  <c:v>2891.145</c:v>
                </c:pt>
                <c:pt idx="605">
                  <c:v>2894.5210000000002</c:v>
                </c:pt>
                <c:pt idx="606">
                  <c:v>2897.8939999999998</c:v>
                </c:pt>
                <c:pt idx="607">
                  <c:v>2901.2640000000001</c:v>
                </c:pt>
                <c:pt idx="608">
                  <c:v>2904.6309999999999</c:v>
                </c:pt>
                <c:pt idx="609">
                  <c:v>2907.9960000000001</c:v>
                </c:pt>
                <c:pt idx="610">
                  <c:v>2911.3580000000002</c:v>
                </c:pt>
                <c:pt idx="611">
                  <c:v>2914.7170000000001</c:v>
                </c:pt>
                <c:pt idx="612">
                  <c:v>2918.0729999999999</c:v>
                </c:pt>
                <c:pt idx="613">
                  <c:v>2921.4259999999999</c:v>
                </c:pt>
                <c:pt idx="614">
                  <c:v>2924.777</c:v>
                </c:pt>
                <c:pt idx="615">
                  <c:v>2928.1239999999998</c:v>
                </c:pt>
                <c:pt idx="616">
                  <c:v>2931.4690000000001</c:v>
                </c:pt>
                <c:pt idx="617">
                  <c:v>2934.8110000000001</c:v>
                </c:pt>
                <c:pt idx="618">
                  <c:v>2938.15</c:v>
                </c:pt>
                <c:pt idx="619">
                  <c:v>2941.4870000000001</c:v>
                </c:pt>
                <c:pt idx="620">
                  <c:v>2944.8209999999999</c:v>
                </c:pt>
                <c:pt idx="621">
                  <c:v>2948.152</c:v>
                </c:pt>
                <c:pt idx="622">
                  <c:v>2951.48</c:v>
                </c:pt>
                <c:pt idx="623">
                  <c:v>2954.8049999999998</c:v>
                </c:pt>
                <c:pt idx="624">
                  <c:v>2958.1280000000002</c:v>
                </c:pt>
                <c:pt idx="625">
                  <c:v>2961.4470000000001</c:v>
                </c:pt>
                <c:pt idx="626">
                  <c:v>2964.7649999999999</c:v>
                </c:pt>
                <c:pt idx="627">
                  <c:v>2968.0790000000002</c:v>
                </c:pt>
                <c:pt idx="628">
                  <c:v>2971.39</c:v>
                </c:pt>
                <c:pt idx="629">
                  <c:v>2974.6990000000001</c:v>
                </c:pt>
                <c:pt idx="630">
                  <c:v>2978.0050000000001</c:v>
                </c:pt>
                <c:pt idx="631">
                  <c:v>2981.308</c:v>
                </c:pt>
                <c:pt idx="632">
                  <c:v>2984.6089999999999</c:v>
                </c:pt>
                <c:pt idx="633">
                  <c:v>2987.9070000000002</c:v>
                </c:pt>
                <c:pt idx="634">
                  <c:v>2991.2020000000002</c:v>
                </c:pt>
                <c:pt idx="635">
                  <c:v>2994.4940000000001</c:v>
                </c:pt>
                <c:pt idx="636">
                  <c:v>2997.7840000000001</c:v>
                </c:pt>
                <c:pt idx="637">
                  <c:v>3001.07</c:v>
                </c:pt>
                <c:pt idx="638">
                  <c:v>3004.355</c:v>
                </c:pt>
                <c:pt idx="639">
                  <c:v>3007.636</c:v>
                </c:pt>
                <c:pt idx="640">
                  <c:v>3010.915</c:v>
                </c:pt>
                <c:pt idx="641">
                  <c:v>3014.1909999999998</c:v>
                </c:pt>
                <c:pt idx="642">
                  <c:v>3017.4639999999999</c:v>
                </c:pt>
                <c:pt idx="643">
                  <c:v>3020.7339999999999</c:v>
                </c:pt>
                <c:pt idx="644">
                  <c:v>3024.002</c:v>
                </c:pt>
                <c:pt idx="645">
                  <c:v>3027.2669999999998</c:v>
                </c:pt>
                <c:pt idx="646">
                  <c:v>3030.53</c:v>
                </c:pt>
                <c:pt idx="647">
                  <c:v>3033.7890000000002</c:v>
                </c:pt>
                <c:pt idx="648">
                  <c:v>3037.0459999999998</c:v>
                </c:pt>
                <c:pt idx="649">
                  <c:v>3040.3009999999999</c:v>
                </c:pt>
                <c:pt idx="650">
                  <c:v>3043.5520000000001</c:v>
                </c:pt>
                <c:pt idx="651">
                  <c:v>3046.8009999999999</c:v>
                </c:pt>
                <c:pt idx="652">
                  <c:v>3050.0479999999998</c:v>
                </c:pt>
                <c:pt idx="653">
                  <c:v>3053.2910000000002</c:v>
                </c:pt>
                <c:pt idx="654">
                  <c:v>3056.5320000000002</c:v>
                </c:pt>
                <c:pt idx="655">
                  <c:v>3059.7710000000002</c:v>
                </c:pt>
                <c:pt idx="656">
                  <c:v>3063.0059999999999</c:v>
                </c:pt>
                <c:pt idx="657">
                  <c:v>3066.239</c:v>
                </c:pt>
                <c:pt idx="658">
                  <c:v>3069.4690000000001</c:v>
                </c:pt>
                <c:pt idx="659">
                  <c:v>3072.6970000000001</c:v>
                </c:pt>
                <c:pt idx="660">
                  <c:v>3075.922</c:v>
                </c:pt>
                <c:pt idx="661">
                  <c:v>3079.1439999999998</c:v>
                </c:pt>
                <c:pt idx="662">
                  <c:v>3082.364</c:v>
                </c:pt>
                <c:pt idx="663">
                  <c:v>3085.5810000000001</c:v>
                </c:pt>
                <c:pt idx="664">
                  <c:v>3088.7950000000001</c:v>
                </c:pt>
                <c:pt idx="665">
                  <c:v>3092.0070000000001</c:v>
                </c:pt>
                <c:pt idx="666">
                  <c:v>3095.2159999999999</c:v>
                </c:pt>
                <c:pt idx="667">
                  <c:v>3098.4229999999998</c:v>
                </c:pt>
                <c:pt idx="668">
                  <c:v>3101.627</c:v>
                </c:pt>
                <c:pt idx="669">
                  <c:v>3104.828</c:v>
                </c:pt>
                <c:pt idx="670">
                  <c:v>3108.0259999999998</c:v>
                </c:pt>
                <c:pt idx="671">
                  <c:v>3111.2220000000002</c:v>
                </c:pt>
                <c:pt idx="672">
                  <c:v>3114.4160000000002</c:v>
                </c:pt>
                <c:pt idx="673">
                  <c:v>3117.607</c:v>
                </c:pt>
                <c:pt idx="674">
                  <c:v>3120.7950000000001</c:v>
                </c:pt>
                <c:pt idx="675">
                  <c:v>3123.98</c:v>
                </c:pt>
                <c:pt idx="676">
                  <c:v>3127.163</c:v>
                </c:pt>
                <c:pt idx="677">
                  <c:v>3130.3440000000001</c:v>
                </c:pt>
                <c:pt idx="678">
                  <c:v>3133.5210000000002</c:v>
                </c:pt>
                <c:pt idx="679">
                  <c:v>3136.6959999999999</c:v>
                </c:pt>
                <c:pt idx="680">
                  <c:v>3139.8690000000001</c:v>
                </c:pt>
                <c:pt idx="681">
                  <c:v>3143.0390000000002</c:v>
                </c:pt>
                <c:pt idx="682">
                  <c:v>3146.2060000000001</c:v>
                </c:pt>
                <c:pt idx="683">
                  <c:v>3149.3710000000001</c:v>
                </c:pt>
                <c:pt idx="684">
                  <c:v>3152.5329999999999</c:v>
                </c:pt>
                <c:pt idx="685">
                  <c:v>3155.6930000000002</c:v>
                </c:pt>
                <c:pt idx="686">
                  <c:v>3158.85</c:v>
                </c:pt>
                <c:pt idx="687">
                  <c:v>3162.0050000000001</c:v>
                </c:pt>
                <c:pt idx="688">
                  <c:v>3165.1570000000002</c:v>
                </c:pt>
                <c:pt idx="689">
                  <c:v>3168.306</c:v>
                </c:pt>
                <c:pt idx="690">
                  <c:v>3171.453</c:v>
                </c:pt>
                <c:pt idx="691">
                  <c:v>3174.5970000000002</c:v>
                </c:pt>
                <c:pt idx="692">
                  <c:v>3177.739</c:v>
                </c:pt>
                <c:pt idx="693">
                  <c:v>3180.8780000000002</c:v>
                </c:pt>
                <c:pt idx="694">
                  <c:v>3184.0140000000001</c:v>
                </c:pt>
                <c:pt idx="695">
                  <c:v>3187.1489999999999</c:v>
                </c:pt>
                <c:pt idx="696">
                  <c:v>3190.28</c:v>
                </c:pt>
                <c:pt idx="697">
                  <c:v>3193.4090000000001</c:v>
                </c:pt>
                <c:pt idx="698">
                  <c:v>3196.5360000000001</c:v>
                </c:pt>
                <c:pt idx="699">
                  <c:v>3199.6590000000001</c:v>
                </c:pt>
                <c:pt idx="700">
                  <c:v>3202.7809999999999</c:v>
                </c:pt>
                <c:pt idx="701">
                  <c:v>3205.9</c:v>
                </c:pt>
                <c:pt idx="702">
                  <c:v>3209.0160000000001</c:v>
                </c:pt>
                <c:pt idx="703">
                  <c:v>3212.13</c:v>
                </c:pt>
                <c:pt idx="704">
                  <c:v>3215.241</c:v>
                </c:pt>
                <c:pt idx="705">
                  <c:v>3218.35</c:v>
                </c:pt>
                <c:pt idx="706">
                  <c:v>3221.4560000000001</c:v>
                </c:pt>
                <c:pt idx="707">
                  <c:v>3224.56</c:v>
                </c:pt>
                <c:pt idx="708">
                  <c:v>3227.6610000000001</c:v>
                </c:pt>
                <c:pt idx="709">
                  <c:v>3230.76</c:v>
                </c:pt>
                <c:pt idx="710">
                  <c:v>3233.8560000000002</c:v>
                </c:pt>
                <c:pt idx="711">
                  <c:v>3236.95</c:v>
                </c:pt>
                <c:pt idx="712">
                  <c:v>3240.0410000000002</c:v>
                </c:pt>
                <c:pt idx="713">
                  <c:v>3243.13</c:v>
                </c:pt>
                <c:pt idx="714">
                  <c:v>3246.2159999999999</c:v>
                </c:pt>
                <c:pt idx="715">
                  <c:v>3249.3</c:v>
                </c:pt>
                <c:pt idx="716">
                  <c:v>3252.3820000000001</c:v>
                </c:pt>
                <c:pt idx="717">
                  <c:v>3255.46</c:v>
                </c:pt>
                <c:pt idx="718">
                  <c:v>3258.5369999999998</c:v>
                </c:pt>
                <c:pt idx="719">
                  <c:v>3261.6109999999999</c:v>
                </c:pt>
                <c:pt idx="720">
                  <c:v>3264.6819999999998</c:v>
                </c:pt>
                <c:pt idx="721">
                  <c:v>3267.7510000000002</c:v>
                </c:pt>
                <c:pt idx="722">
                  <c:v>3270.8180000000002</c:v>
                </c:pt>
                <c:pt idx="723">
                  <c:v>3273.8820000000001</c:v>
                </c:pt>
                <c:pt idx="724">
                  <c:v>3276.9430000000002</c:v>
                </c:pt>
                <c:pt idx="725">
                  <c:v>3280.002</c:v>
                </c:pt>
                <c:pt idx="726">
                  <c:v>3283.0590000000002</c:v>
                </c:pt>
                <c:pt idx="727">
                  <c:v>3286.1129999999998</c:v>
                </c:pt>
                <c:pt idx="728">
                  <c:v>3289.165</c:v>
                </c:pt>
                <c:pt idx="729">
                  <c:v>3292.2139999999999</c:v>
                </c:pt>
                <c:pt idx="730">
                  <c:v>3295.261</c:v>
                </c:pt>
                <c:pt idx="731">
                  <c:v>3298.306</c:v>
                </c:pt>
                <c:pt idx="732">
                  <c:v>3301.348</c:v>
                </c:pt>
                <c:pt idx="733">
                  <c:v>3304.3870000000002</c:v>
                </c:pt>
                <c:pt idx="734">
                  <c:v>3307.4250000000002</c:v>
                </c:pt>
                <c:pt idx="735">
                  <c:v>3310.4589999999998</c:v>
                </c:pt>
                <c:pt idx="736">
                  <c:v>3313.4920000000002</c:v>
                </c:pt>
                <c:pt idx="737">
                  <c:v>3316.5210000000002</c:v>
                </c:pt>
                <c:pt idx="738">
                  <c:v>3319.549</c:v>
                </c:pt>
                <c:pt idx="739">
                  <c:v>3322.5740000000001</c:v>
                </c:pt>
                <c:pt idx="740">
                  <c:v>3325.5970000000002</c:v>
                </c:pt>
                <c:pt idx="741">
                  <c:v>3328.6170000000002</c:v>
                </c:pt>
                <c:pt idx="742">
                  <c:v>3331.6350000000002</c:v>
                </c:pt>
                <c:pt idx="743">
                  <c:v>3334.65</c:v>
                </c:pt>
                <c:pt idx="744">
                  <c:v>3337.663</c:v>
                </c:pt>
                <c:pt idx="745">
                  <c:v>3340.674</c:v>
                </c:pt>
                <c:pt idx="746">
                  <c:v>3343.6819999999998</c:v>
                </c:pt>
                <c:pt idx="747">
                  <c:v>3346.6880000000001</c:v>
                </c:pt>
                <c:pt idx="748">
                  <c:v>3349.6909999999998</c:v>
                </c:pt>
                <c:pt idx="749">
                  <c:v>3352.692</c:v>
                </c:pt>
                <c:pt idx="750">
                  <c:v>3355.6909999999998</c:v>
                </c:pt>
                <c:pt idx="751">
                  <c:v>3358.6869999999999</c:v>
                </c:pt>
                <c:pt idx="752">
                  <c:v>3361.681</c:v>
                </c:pt>
                <c:pt idx="753">
                  <c:v>3364.6729999999998</c:v>
                </c:pt>
                <c:pt idx="754">
                  <c:v>3367.6619999999998</c:v>
                </c:pt>
                <c:pt idx="755">
                  <c:v>3370.6489999999999</c:v>
                </c:pt>
                <c:pt idx="756">
                  <c:v>3373.6329999999998</c:v>
                </c:pt>
                <c:pt idx="757">
                  <c:v>3376.6149999999998</c:v>
                </c:pt>
                <c:pt idx="758">
                  <c:v>3379.5949999999998</c:v>
                </c:pt>
                <c:pt idx="759">
                  <c:v>3382.5720000000001</c:v>
                </c:pt>
                <c:pt idx="760">
                  <c:v>3385.547</c:v>
                </c:pt>
                <c:pt idx="761">
                  <c:v>3388.52</c:v>
                </c:pt>
                <c:pt idx="762">
                  <c:v>3391.49</c:v>
                </c:pt>
                <c:pt idx="763">
                  <c:v>3394.4580000000001</c:v>
                </c:pt>
                <c:pt idx="764">
                  <c:v>3397.424</c:v>
                </c:pt>
                <c:pt idx="765">
                  <c:v>3400.3870000000002</c:v>
                </c:pt>
                <c:pt idx="766">
                  <c:v>3403.348</c:v>
                </c:pt>
                <c:pt idx="767">
                  <c:v>3406.3069999999998</c:v>
                </c:pt>
                <c:pt idx="768">
                  <c:v>3409.2629999999999</c:v>
                </c:pt>
                <c:pt idx="769">
                  <c:v>3412.2170000000001</c:v>
                </c:pt>
                <c:pt idx="770">
                  <c:v>3415.1680000000001</c:v>
                </c:pt>
                <c:pt idx="771">
                  <c:v>3418.1179999999999</c:v>
                </c:pt>
                <c:pt idx="772">
                  <c:v>3421.0650000000001</c:v>
                </c:pt>
                <c:pt idx="773">
                  <c:v>3424.009</c:v>
                </c:pt>
                <c:pt idx="774">
                  <c:v>3426.951</c:v>
                </c:pt>
                <c:pt idx="775">
                  <c:v>3429.8910000000001</c:v>
                </c:pt>
                <c:pt idx="776">
                  <c:v>3432.8290000000002</c:v>
                </c:pt>
                <c:pt idx="777">
                  <c:v>3435.7640000000001</c:v>
                </c:pt>
                <c:pt idx="778">
                  <c:v>3438.6970000000001</c:v>
                </c:pt>
                <c:pt idx="779">
                  <c:v>3441.6280000000002</c:v>
                </c:pt>
                <c:pt idx="780">
                  <c:v>3444.5569999999998</c:v>
                </c:pt>
                <c:pt idx="781">
                  <c:v>3447.4830000000002</c:v>
                </c:pt>
                <c:pt idx="782">
                  <c:v>3450.4070000000002</c:v>
                </c:pt>
                <c:pt idx="783">
                  <c:v>3453.328</c:v>
                </c:pt>
                <c:pt idx="784">
                  <c:v>3456.2469999999998</c:v>
                </c:pt>
                <c:pt idx="785">
                  <c:v>3459.1640000000002</c:v>
                </c:pt>
                <c:pt idx="786">
                  <c:v>3462.0790000000002</c:v>
                </c:pt>
                <c:pt idx="787">
                  <c:v>3464.991</c:v>
                </c:pt>
                <c:pt idx="788">
                  <c:v>3467.902</c:v>
                </c:pt>
                <c:pt idx="789">
                  <c:v>3470.8090000000002</c:v>
                </c:pt>
                <c:pt idx="790">
                  <c:v>3473.7150000000001</c:v>
                </c:pt>
                <c:pt idx="791">
                  <c:v>3476.6179999999999</c:v>
                </c:pt>
                <c:pt idx="792">
                  <c:v>3479.5189999999998</c:v>
                </c:pt>
                <c:pt idx="793">
                  <c:v>3482.4180000000001</c:v>
                </c:pt>
                <c:pt idx="794">
                  <c:v>3485.3150000000001</c:v>
                </c:pt>
                <c:pt idx="795">
                  <c:v>3488.2089999999998</c:v>
                </c:pt>
                <c:pt idx="796">
                  <c:v>3491.1010000000001</c:v>
                </c:pt>
                <c:pt idx="797">
                  <c:v>3493.99</c:v>
                </c:pt>
                <c:pt idx="798">
                  <c:v>3496.8780000000002</c:v>
                </c:pt>
                <c:pt idx="799">
                  <c:v>3499.7629999999999</c:v>
                </c:pt>
                <c:pt idx="800">
                  <c:v>3502.6460000000002</c:v>
                </c:pt>
                <c:pt idx="801">
                  <c:v>3505.527</c:v>
                </c:pt>
                <c:pt idx="802">
                  <c:v>3508.4050000000002</c:v>
                </c:pt>
                <c:pt idx="803">
                  <c:v>3511.2809999999999</c:v>
                </c:pt>
                <c:pt idx="804">
                  <c:v>3514.1550000000002</c:v>
                </c:pt>
                <c:pt idx="805">
                  <c:v>3517.027</c:v>
                </c:pt>
                <c:pt idx="806">
                  <c:v>3519.8969999999999</c:v>
                </c:pt>
                <c:pt idx="807">
                  <c:v>3522.7640000000001</c:v>
                </c:pt>
                <c:pt idx="808">
                  <c:v>3525.6289999999999</c:v>
                </c:pt>
                <c:pt idx="809">
                  <c:v>3528.4920000000002</c:v>
                </c:pt>
                <c:pt idx="810">
                  <c:v>3531.3519999999999</c:v>
                </c:pt>
                <c:pt idx="811">
                  <c:v>3534.2109999999998</c:v>
                </c:pt>
                <c:pt idx="812">
                  <c:v>3537.067</c:v>
                </c:pt>
                <c:pt idx="813">
                  <c:v>3539.9209999999998</c:v>
                </c:pt>
                <c:pt idx="814">
                  <c:v>3542.7730000000001</c:v>
                </c:pt>
                <c:pt idx="815">
                  <c:v>3545.6219999999998</c:v>
                </c:pt>
                <c:pt idx="816">
                  <c:v>3548.4690000000001</c:v>
                </c:pt>
                <c:pt idx="817">
                  <c:v>3551.3150000000001</c:v>
                </c:pt>
                <c:pt idx="818">
                  <c:v>3554.1570000000002</c:v>
                </c:pt>
                <c:pt idx="819">
                  <c:v>3556.998</c:v>
                </c:pt>
                <c:pt idx="820">
                  <c:v>3559.837</c:v>
                </c:pt>
                <c:pt idx="821">
                  <c:v>3562.6729999999998</c:v>
                </c:pt>
                <c:pt idx="822">
                  <c:v>3565.5070000000001</c:v>
                </c:pt>
                <c:pt idx="823">
                  <c:v>3568.3389999999999</c:v>
                </c:pt>
                <c:pt idx="824">
                  <c:v>3571.1689999999999</c:v>
                </c:pt>
                <c:pt idx="825">
                  <c:v>3573.9960000000001</c:v>
                </c:pt>
                <c:pt idx="826">
                  <c:v>3576.8220000000001</c:v>
                </c:pt>
                <c:pt idx="827">
                  <c:v>3579.645</c:v>
                </c:pt>
                <c:pt idx="828">
                  <c:v>3582.4659999999999</c:v>
                </c:pt>
                <c:pt idx="829">
                  <c:v>3585.2849999999999</c:v>
                </c:pt>
                <c:pt idx="830">
                  <c:v>3588.1010000000001</c:v>
                </c:pt>
                <c:pt idx="831">
                  <c:v>3590.9160000000002</c:v>
                </c:pt>
                <c:pt idx="832">
                  <c:v>3593.7280000000001</c:v>
                </c:pt>
                <c:pt idx="833">
                  <c:v>3596.538</c:v>
                </c:pt>
                <c:pt idx="834">
                  <c:v>3599.346</c:v>
                </c:pt>
                <c:pt idx="835">
                  <c:v>3602.152</c:v>
                </c:pt>
                <c:pt idx="836">
                  <c:v>3604.9560000000001</c:v>
                </c:pt>
                <c:pt idx="837">
                  <c:v>3607.7570000000001</c:v>
                </c:pt>
                <c:pt idx="838">
                  <c:v>3610.556</c:v>
                </c:pt>
                <c:pt idx="839">
                  <c:v>3613.3539999999998</c:v>
                </c:pt>
                <c:pt idx="840">
                  <c:v>3616.1489999999999</c:v>
                </c:pt>
                <c:pt idx="841">
                  <c:v>3618.942</c:v>
                </c:pt>
                <c:pt idx="842">
                  <c:v>3621.732</c:v>
                </c:pt>
                <c:pt idx="843">
                  <c:v>3624.5210000000002</c:v>
                </c:pt>
                <c:pt idx="844">
                  <c:v>3627.3069999999998</c:v>
                </c:pt>
                <c:pt idx="845">
                  <c:v>3630.0920000000001</c:v>
                </c:pt>
                <c:pt idx="846">
                  <c:v>3632.8739999999998</c:v>
                </c:pt>
                <c:pt idx="847">
                  <c:v>3635.654</c:v>
                </c:pt>
                <c:pt idx="848">
                  <c:v>3638.4319999999998</c:v>
                </c:pt>
                <c:pt idx="849">
                  <c:v>3641.2080000000001</c:v>
                </c:pt>
                <c:pt idx="850">
                  <c:v>3643.982</c:v>
                </c:pt>
                <c:pt idx="851">
                  <c:v>3646.7530000000002</c:v>
                </c:pt>
                <c:pt idx="852">
                  <c:v>3649.5230000000001</c:v>
                </c:pt>
                <c:pt idx="853">
                  <c:v>3652.29</c:v>
                </c:pt>
                <c:pt idx="854">
                  <c:v>3655.0549999999998</c:v>
                </c:pt>
                <c:pt idx="855">
                  <c:v>3657.8180000000002</c:v>
                </c:pt>
                <c:pt idx="856">
                  <c:v>3660.5790000000002</c:v>
                </c:pt>
                <c:pt idx="857">
                  <c:v>3663.3380000000002</c:v>
                </c:pt>
                <c:pt idx="858">
                  <c:v>3666.0949999999998</c:v>
                </c:pt>
                <c:pt idx="859">
                  <c:v>3668.8490000000002</c:v>
                </c:pt>
                <c:pt idx="860">
                  <c:v>3671.6019999999999</c:v>
                </c:pt>
                <c:pt idx="861">
                  <c:v>3674.3519999999999</c:v>
                </c:pt>
                <c:pt idx="862">
                  <c:v>3677.1010000000001</c:v>
                </c:pt>
                <c:pt idx="863">
                  <c:v>3679.8470000000002</c:v>
                </c:pt>
                <c:pt idx="864">
                  <c:v>3682.5909999999999</c:v>
                </c:pt>
                <c:pt idx="865">
                  <c:v>3685.3330000000001</c:v>
                </c:pt>
                <c:pt idx="866">
                  <c:v>3688.0729999999999</c:v>
                </c:pt>
                <c:pt idx="867">
                  <c:v>3690.8110000000001</c:v>
                </c:pt>
                <c:pt idx="868">
                  <c:v>3693.547</c:v>
                </c:pt>
                <c:pt idx="869">
                  <c:v>3696.2809999999999</c:v>
                </c:pt>
                <c:pt idx="870">
                  <c:v>3699.0129999999999</c:v>
                </c:pt>
                <c:pt idx="871">
                  <c:v>3701.7420000000002</c:v>
                </c:pt>
                <c:pt idx="872">
                  <c:v>3704.47</c:v>
                </c:pt>
                <c:pt idx="873">
                  <c:v>3707.1950000000002</c:v>
                </c:pt>
                <c:pt idx="874">
                  <c:v>3709.9189999999999</c:v>
                </c:pt>
                <c:pt idx="875">
                  <c:v>3712.64</c:v>
                </c:pt>
                <c:pt idx="876">
                  <c:v>3715.3589999999999</c:v>
                </c:pt>
                <c:pt idx="877">
                  <c:v>3718.076</c:v>
                </c:pt>
                <c:pt idx="878">
                  <c:v>3720.7919999999999</c:v>
                </c:pt>
                <c:pt idx="879">
                  <c:v>3723.5050000000001</c:v>
                </c:pt>
                <c:pt idx="880">
                  <c:v>3726.2159999999999</c:v>
                </c:pt>
                <c:pt idx="881">
                  <c:v>3728.9250000000002</c:v>
                </c:pt>
                <c:pt idx="882">
                  <c:v>3731.6320000000001</c:v>
                </c:pt>
                <c:pt idx="883">
                  <c:v>3734.3359999999998</c:v>
                </c:pt>
                <c:pt idx="884">
                  <c:v>3737.0390000000002</c:v>
                </c:pt>
                <c:pt idx="885">
                  <c:v>3739.74</c:v>
                </c:pt>
                <c:pt idx="886">
                  <c:v>3742.4389999999999</c:v>
                </c:pt>
                <c:pt idx="887">
                  <c:v>3745.136</c:v>
                </c:pt>
                <c:pt idx="888">
                  <c:v>3747.83</c:v>
                </c:pt>
                <c:pt idx="889">
                  <c:v>3750.5230000000001</c:v>
                </c:pt>
                <c:pt idx="890">
                  <c:v>3753.2130000000002</c:v>
                </c:pt>
                <c:pt idx="891">
                  <c:v>3755.902</c:v>
                </c:pt>
                <c:pt idx="892">
                  <c:v>3758.5889999999999</c:v>
                </c:pt>
                <c:pt idx="893">
                  <c:v>3761.2730000000001</c:v>
                </c:pt>
                <c:pt idx="894">
                  <c:v>3763.9560000000001</c:v>
                </c:pt>
                <c:pt idx="895">
                  <c:v>3766.636</c:v>
                </c:pt>
                <c:pt idx="896">
                  <c:v>3769.3150000000001</c:v>
                </c:pt>
                <c:pt idx="897">
                  <c:v>3771.991</c:v>
                </c:pt>
                <c:pt idx="898">
                  <c:v>3774.665</c:v>
                </c:pt>
                <c:pt idx="899">
                  <c:v>3777.3380000000002</c:v>
                </c:pt>
                <c:pt idx="900">
                  <c:v>3780.0079999999998</c:v>
                </c:pt>
                <c:pt idx="901">
                  <c:v>3782.6770000000001</c:v>
                </c:pt>
                <c:pt idx="902">
                  <c:v>3785.3429999999998</c:v>
                </c:pt>
                <c:pt idx="903">
                  <c:v>3788.0070000000001</c:v>
                </c:pt>
                <c:pt idx="904">
                  <c:v>3790.67</c:v>
                </c:pt>
                <c:pt idx="905">
                  <c:v>3793.33</c:v>
                </c:pt>
                <c:pt idx="906">
                  <c:v>3795.989</c:v>
                </c:pt>
                <c:pt idx="907">
                  <c:v>3798.645</c:v>
                </c:pt>
                <c:pt idx="908">
                  <c:v>3801.299</c:v>
                </c:pt>
                <c:pt idx="909">
                  <c:v>3803.9520000000002</c:v>
                </c:pt>
                <c:pt idx="910">
                  <c:v>3806.6019999999999</c:v>
                </c:pt>
                <c:pt idx="911">
                  <c:v>3809.2510000000002</c:v>
                </c:pt>
                <c:pt idx="912">
                  <c:v>3811.8969999999999</c:v>
                </c:pt>
                <c:pt idx="913">
                  <c:v>3814.5419999999999</c:v>
                </c:pt>
                <c:pt idx="914">
                  <c:v>3817.1840000000002</c:v>
                </c:pt>
                <c:pt idx="915">
                  <c:v>3819.8249999999998</c:v>
                </c:pt>
                <c:pt idx="916">
                  <c:v>3822.4630000000002</c:v>
                </c:pt>
                <c:pt idx="917">
                  <c:v>3825.1</c:v>
                </c:pt>
                <c:pt idx="918">
                  <c:v>3827.7350000000001</c:v>
                </c:pt>
                <c:pt idx="919">
                  <c:v>3830.3670000000002</c:v>
                </c:pt>
                <c:pt idx="920">
                  <c:v>3832.998</c:v>
                </c:pt>
                <c:pt idx="921">
                  <c:v>3835.627</c:v>
                </c:pt>
                <c:pt idx="922">
                  <c:v>3838.2530000000002</c:v>
                </c:pt>
                <c:pt idx="923">
                  <c:v>3840.8780000000002</c:v>
                </c:pt>
                <c:pt idx="924">
                  <c:v>3843.5010000000002</c:v>
                </c:pt>
                <c:pt idx="925">
                  <c:v>3846.1219999999998</c:v>
                </c:pt>
                <c:pt idx="926">
                  <c:v>3848.741</c:v>
                </c:pt>
                <c:pt idx="927">
                  <c:v>3851.3580000000002</c:v>
                </c:pt>
                <c:pt idx="928">
                  <c:v>3853.973</c:v>
                </c:pt>
                <c:pt idx="929">
                  <c:v>3856.5859999999998</c:v>
                </c:pt>
                <c:pt idx="930">
                  <c:v>3859.1970000000001</c:v>
                </c:pt>
                <c:pt idx="931">
                  <c:v>3861.806</c:v>
                </c:pt>
                <c:pt idx="932">
                  <c:v>3864.4140000000002</c:v>
                </c:pt>
                <c:pt idx="933">
                  <c:v>3867.0189999999998</c:v>
                </c:pt>
                <c:pt idx="934">
                  <c:v>3869.6219999999998</c:v>
                </c:pt>
                <c:pt idx="935">
                  <c:v>3872.2240000000002</c:v>
                </c:pt>
                <c:pt idx="936">
                  <c:v>3874.8229999999999</c:v>
                </c:pt>
                <c:pt idx="937">
                  <c:v>3877.4209999999998</c:v>
                </c:pt>
                <c:pt idx="938">
                  <c:v>3880.0160000000001</c:v>
                </c:pt>
                <c:pt idx="939">
                  <c:v>3882.61</c:v>
                </c:pt>
                <c:pt idx="940">
                  <c:v>3885.2020000000002</c:v>
                </c:pt>
                <c:pt idx="941">
                  <c:v>3887.7919999999999</c:v>
                </c:pt>
                <c:pt idx="942">
                  <c:v>3890.38</c:v>
                </c:pt>
                <c:pt idx="943">
                  <c:v>3892.9659999999999</c:v>
                </c:pt>
                <c:pt idx="944">
                  <c:v>3895.55</c:v>
                </c:pt>
                <c:pt idx="945">
                  <c:v>3898.1320000000001</c:v>
                </c:pt>
                <c:pt idx="946">
                  <c:v>3900.7130000000002</c:v>
                </c:pt>
                <c:pt idx="947">
                  <c:v>3903.2910000000002</c:v>
                </c:pt>
                <c:pt idx="948">
                  <c:v>3905.8679999999999</c:v>
                </c:pt>
                <c:pt idx="949">
                  <c:v>3908.442</c:v>
                </c:pt>
                <c:pt idx="950">
                  <c:v>3911.0149999999999</c:v>
                </c:pt>
                <c:pt idx="951">
                  <c:v>3913.5859999999998</c:v>
                </c:pt>
                <c:pt idx="952">
                  <c:v>3916.1550000000002</c:v>
                </c:pt>
                <c:pt idx="953">
                  <c:v>3918.7220000000002</c:v>
                </c:pt>
                <c:pt idx="954">
                  <c:v>3921.2869999999998</c:v>
                </c:pt>
                <c:pt idx="955">
                  <c:v>3923.85</c:v>
                </c:pt>
                <c:pt idx="956">
                  <c:v>3926.4110000000001</c:v>
                </c:pt>
                <c:pt idx="957">
                  <c:v>3928.971</c:v>
                </c:pt>
                <c:pt idx="958">
                  <c:v>3931.5279999999998</c:v>
                </c:pt>
                <c:pt idx="959">
                  <c:v>3934.0839999999998</c:v>
                </c:pt>
                <c:pt idx="960">
                  <c:v>3936.6379999999999</c:v>
                </c:pt>
                <c:pt idx="961">
                  <c:v>3939.19</c:v>
                </c:pt>
                <c:pt idx="962">
                  <c:v>3941.74</c:v>
                </c:pt>
                <c:pt idx="963">
                  <c:v>3944.288</c:v>
                </c:pt>
                <c:pt idx="964">
                  <c:v>3946.8339999999998</c:v>
                </c:pt>
                <c:pt idx="965">
                  <c:v>3949.3780000000002</c:v>
                </c:pt>
                <c:pt idx="966">
                  <c:v>3951.9209999999998</c:v>
                </c:pt>
                <c:pt idx="967">
                  <c:v>3954.462</c:v>
                </c:pt>
                <c:pt idx="968">
                  <c:v>3957</c:v>
                </c:pt>
                <c:pt idx="969">
                  <c:v>3959.5369999999998</c:v>
                </c:pt>
                <c:pt idx="970">
                  <c:v>3962.0720000000001</c:v>
                </c:pt>
                <c:pt idx="971">
                  <c:v>3964.6060000000002</c:v>
                </c:pt>
                <c:pt idx="972">
                  <c:v>3967.1370000000002</c:v>
                </c:pt>
                <c:pt idx="973">
                  <c:v>3969.6669999999999</c:v>
                </c:pt>
                <c:pt idx="974">
                  <c:v>3972.194</c:v>
                </c:pt>
                <c:pt idx="975">
                  <c:v>3974.72</c:v>
                </c:pt>
                <c:pt idx="976">
                  <c:v>3977.2440000000001</c:v>
                </c:pt>
                <c:pt idx="977">
                  <c:v>3979.7660000000001</c:v>
                </c:pt>
                <c:pt idx="978">
                  <c:v>3982.2860000000001</c:v>
                </c:pt>
                <c:pt idx="979">
                  <c:v>3984.8049999999998</c:v>
                </c:pt>
                <c:pt idx="980">
                  <c:v>3987.3209999999999</c:v>
                </c:pt>
                <c:pt idx="981">
                  <c:v>3989.8359999999998</c:v>
                </c:pt>
                <c:pt idx="982">
                  <c:v>3992.3490000000002</c:v>
                </c:pt>
                <c:pt idx="983">
                  <c:v>3994.86</c:v>
                </c:pt>
                <c:pt idx="984">
                  <c:v>3997.3690000000001</c:v>
                </c:pt>
                <c:pt idx="985">
                  <c:v>3999.877</c:v>
                </c:pt>
                <c:pt idx="986">
                  <c:v>4002.3820000000001</c:v>
                </c:pt>
                <c:pt idx="987">
                  <c:v>4004.886</c:v>
                </c:pt>
                <c:pt idx="988">
                  <c:v>4007.3879999999999</c:v>
                </c:pt>
                <c:pt idx="989">
                  <c:v>4009.8879999999999</c:v>
                </c:pt>
                <c:pt idx="990">
                  <c:v>4012.386</c:v>
                </c:pt>
                <c:pt idx="991">
                  <c:v>4014.8829999999998</c:v>
                </c:pt>
                <c:pt idx="992">
                  <c:v>4017.377</c:v>
                </c:pt>
                <c:pt idx="993">
                  <c:v>4019.87</c:v>
                </c:pt>
                <c:pt idx="994">
                  <c:v>4022.3609999999999</c:v>
                </c:pt>
                <c:pt idx="995">
                  <c:v>4024.85</c:v>
                </c:pt>
                <c:pt idx="996">
                  <c:v>4027.3380000000002</c:v>
                </c:pt>
                <c:pt idx="997">
                  <c:v>4029.8229999999999</c:v>
                </c:pt>
                <c:pt idx="998">
                  <c:v>4032.3069999999998</c:v>
                </c:pt>
                <c:pt idx="999">
                  <c:v>4034.7890000000002</c:v>
                </c:pt>
                <c:pt idx="1000">
                  <c:v>4037.2689999999998</c:v>
                </c:pt>
                <c:pt idx="1001">
                  <c:v>4039.7469999999998</c:v>
                </c:pt>
                <c:pt idx="1002">
                  <c:v>4042.2240000000002</c:v>
                </c:pt>
                <c:pt idx="1003">
                  <c:v>4044.6990000000001</c:v>
                </c:pt>
                <c:pt idx="1004">
                  <c:v>4047.172</c:v>
                </c:pt>
                <c:pt idx="1005">
                  <c:v>4049.643</c:v>
                </c:pt>
                <c:pt idx="1006">
                  <c:v>4052.1120000000001</c:v>
                </c:pt>
                <c:pt idx="1007">
                  <c:v>4054.58</c:v>
                </c:pt>
                <c:pt idx="1008">
                  <c:v>4057.0459999999998</c:v>
                </c:pt>
                <c:pt idx="1009">
                  <c:v>4059.51</c:v>
                </c:pt>
                <c:pt idx="1010">
                  <c:v>4061.9720000000002</c:v>
                </c:pt>
                <c:pt idx="1011">
                  <c:v>4064.4319999999998</c:v>
                </c:pt>
                <c:pt idx="1012">
                  <c:v>4066.8910000000001</c:v>
                </c:pt>
                <c:pt idx="1013">
                  <c:v>4069.348</c:v>
                </c:pt>
                <c:pt idx="1014">
                  <c:v>4071.8029999999999</c:v>
                </c:pt>
                <c:pt idx="1015">
                  <c:v>4074.2559999999999</c:v>
                </c:pt>
                <c:pt idx="1016">
                  <c:v>4076.7080000000001</c:v>
                </c:pt>
                <c:pt idx="1017">
                  <c:v>4079.1579999999999</c:v>
                </c:pt>
                <c:pt idx="1018">
                  <c:v>4081.6060000000002</c:v>
                </c:pt>
                <c:pt idx="1019">
                  <c:v>4084.0520000000001</c:v>
                </c:pt>
                <c:pt idx="1020">
                  <c:v>4086.4969999999998</c:v>
                </c:pt>
                <c:pt idx="1021">
                  <c:v>4088.9389999999999</c:v>
                </c:pt>
                <c:pt idx="1022">
                  <c:v>4091.38</c:v>
                </c:pt>
                <c:pt idx="1023">
                  <c:v>4093.819</c:v>
                </c:pt>
                <c:pt idx="1024">
                  <c:v>4096.2569999999996</c:v>
                </c:pt>
                <c:pt idx="1025">
                  <c:v>4098.6930000000002</c:v>
                </c:pt>
                <c:pt idx="1026">
                  <c:v>4101.1270000000004</c:v>
                </c:pt>
                <c:pt idx="1027">
                  <c:v>4103.5590000000002</c:v>
                </c:pt>
                <c:pt idx="1028">
                  <c:v>4105.9889999999996</c:v>
                </c:pt>
                <c:pt idx="1029">
                  <c:v>4108.4179999999997</c:v>
                </c:pt>
                <c:pt idx="1030">
                  <c:v>4110.8450000000003</c:v>
                </c:pt>
                <c:pt idx="1031">
                  <c:v>4113.2700000000004</c:v>
                </c:pt>
                <c:pt idx="1032">
                  <c:v>4115.6940000000004</c:v>
                </c:pt>
                <c:pt idx="1033">
                  <c:v>4118.1149999999998</c:v>
                </c:pt>
                <c:pt idx="1034">
                  <c:v>4120.5349999999999</c:v>
                </c:pt>
                <c:pt idx="1035">
                  <c:v>4122.9539999999997</c:v>
                </c:pt>
                <c:pt idx="1036">
                  <c:v>4125.37</c:v>
                </c:pt>
                <c:pt idx="1037">
                  <c:v>4127.7849999999999</c:v>
                </c:pt>
                <c:pt idx="1038">
                  <c:v>4130.1980000000003</c:v>
                </c:pt>
                <c:pt idx="1039">
                  <c:v>4132.6090000000004</c:v>
                </c:pt>
                <c:pt idx="1040">
                  <c:v>4135.0190000000002</c:v>
                </c:pt>
                <c:pt idx="1041">
                  <c:v>4137.4269999999997</c:v>
                </c:pt>
                <c:pt idx="1042">
                  <c:v>4139.8329999999996</c:v>
                </c:pt>
                <c:pt idx="1043">
                  <c:v>4142.2370000000001</c:v>
                </c:pt>
              </c:numCache>
            </c:numRef>
          </c:xVal>
          <c:yVal>
            <c:numRef>
              <c:f>גיליון1!$G$27:$ANJ$27</c:f>
              <c:numCache>
                <c:formatCode>General</c:formatCode>
                <c:ptCount val="1044"/>
                <c:pt idx="0">
                  <c:v>-376.08</c:v>
                </c:pt>
                <c:pt idx="1">
                  <c:v>114.92</c:v>
                </c:pt>
                <c:pt idx="2">
                  <c:v>1561.92</c:v>
                </c:pt>
                <c:pt idx="3">
                  <c:v>6150.25</c:v>
                </c:pt>
                <c:pt idx="4">
                  <c:v>17563.580000000002</c:v>
                </c:pt>
                <c:pt idx="5">
                  <c:v>37229.58</c:v>
                </c:pt>
                <c:pt idx="6">
                  <c:v>59178.92</c:v>
                </c:pt>
                <c:pt idx="7">
                  <c:v>61178.92</c:v>
                </c:pt>
                <c:pt idx="8">
                  <c:v>61177.58</c:v>
                </c:pt>
                <c:pt idx="9">
                  <c:v>61179.58</c:v>
                </c:pt>
                <c:pt idx="10">
                  <c:v>61176.92</c:v>
                </c:pt>
                <c:pt idx="11">
                  <c:v>61177.919999999998</c:v>
                </c:pt>
                <c:pt idx="12">
                  <c:v>61177.25</c:v>
                </c:pt>
                <c:pt idx="13">
                  <c:v>61174.92</c:v>
                </c:pt>
                <c:pt idx="14">
                  <c:v>61174.58</c:v>
                </c:pt>
                <c:pt idx="15">
                  <c:v>61177.919999999998</c:v>
                </c:pt>
                <c:pt idx="16">
                  <c:v>61172.92</c:v>
                </c:pt>
                <c:pt idx="17">
                  <c:v>60868.25</c:v>
                </c:pt>
                <c:pt idx="18">
                  <c:v>58713.25</c:v>
                </c:pt>
                <c:pt idx="19">
                  <c:v>56837.919999999998</c:v>
                </c:pt>
                <c:pt idx="20">
                  <c:v>55429.25</c:v>
                </c:pt>
                <c:pt idx="21">
                  <c:v>54086.92</c:v>
                </c:pt>
                <c:pt idx="22">
                  <c:v>52827.25</c:v>
                </c:pt>
                <c:pt idx="23">
                  <c:v>51542.92</c:v>
                </c:pt>
                <c:pt idx="24">
                  <c:v>50220.58</c:v>
                </c:pt>
                <c:pt idx="25">
                  <c:v>49136.25</c:v>
                </c:pt>
                <c:pt idx="26">
                  <c:v>48090.25</c:v>
                </c:pt>
                <c:pt idx="27">
                  <c:v>47132.25</c:v>
                </c:pt>
                <c:pt idx="28">
                  <c:v>46475.92</c:v>
                </c:pt>
                <c:pt idx="29">
                  <c:v>45892.92</c:v>
                </c:pt>
                <c:pt idx="30">
                  <c:v>45435.25</c:v>
                </c:pt>
                <c:pt idx="31">
                  <c:v>45059.58</c:v>
                </c:pt>
                <c:pt idx="32">
                  <c:v>44768.25</c:v>
                </c:pt>
                <c:pt idx="33">
                  <c:v>44458.92</c:v>
                </c:pt>
                <c:pt idx="34">
                  <c:v>44198.25</c:v>
                </c:pt>
                <c:pt idx="35">
                  <c:v>44128.25</c:v>
                </c:pt>
                <c:pt idx="36">
                  <c:v>44116.92</c:v>
                </c:pt>
                <c:pt idx="37">
                  <c:v>44092.25</c:v>
                </c:pt>
                <c:pt idx="38">
                  <c:v>44110.92</c:v>
                </c:pt>
                <c:pt idx="39">
                  <c:v>44241.58</c:v>
                </c:pt>
                <c:pt idx="40">
                  <c:v>44350.25</c:v>
                </c:pt>
                <c:pt idx="41">
                  <c:v>44403.25</c:v>
                </c:pt>
                <c:pt idx="42">
                  <c:v>44499.58</c:v>
                </c:pt>
                <c:pt idx="43">
                  <c:v>44643.58</c:v>
                </c:pt>
                <c:pt idx="44">
                  <c:v>44742.58</c:v>
                </c:pt>
                <c:pt idx="45">
                  <c:v>44863.58</c:v>
                </c:pt>
                <c:pt idx="46">
                  <c:v>44943.92</c:v>
                </c:pt>
                <c:pt idx="47">
                  <c:v>44986.58</c:v>
                </c:pt>
                <c:pt idx="48">
                  <c:v>44944.25</c:v>
                </c:pt>
                <c:pt idx="49">
                  <c:v>44748.58</c:v>
                </c:pt>
                <c:pt idx="50">
                  <c:v>44515.25</c:v>
                </c:pt>
                <c:pt idx="51">
                  <c:v>44209.25</c:v>
                </c:pt>
                <c:pt idx="52">
                  <c:v>43958.92</c:v>
                </c:pt>
                <c:pt idx="53">
                  <c:v>43738.58</c:v>
                </c:pt>
                <c:pt idx="54">
                  <c:v>43426.92</c:v>
                </c:pt>
                <c:pt idx="55">
                  <c:v>43305.25</c:v>
                </c:pt>
                <c:pt idx="56">
                  <c:v>43136.25</c:v>
                </c:pt>
                <c:pt idx="57">
                  <c:v>42882.58</c:v>
                </c:pt>
                <c:pt idx="58">
                  <c:v>42448.58</c:v>
                </c:pt>
                <c:pt idx="59">
                  <c:v>41861.25</c:v>
                </c:pt>
                <c:pt idx="60">
                  <c:v>41150.25</c:v>
                </c:pt>
                <c:pt idx="61">
                  <c:v>40612.92</c:v>
                </c:pt>
                <c:pt idx="62">
                  <c:v>40105.919999999998</c:v>
                </c:pt>
                <c:pt idx="63">
                  <c:v>39611.58</c:v>
                </c:pt>
                <c:pt idx="64">
                  <c:v>39383.58</c:v>
                </c:pt>
                <c:pt idx="65">
                  <c:v>39062.92</c:v>
                </c:pt>
                <c:pt idx="66">
                  <c:v>38815.919999999998</c:v>
                </c:pt>
                <c:pt idx="67">
                  <c:v>38793.58</c:v>
                </c:pt>
                <c:pt idx="68">
                  <c:v>38588.58</c:v>
                </c:pt>
                <c:pt idx="69">
                  <c:v>38437.919999999998</c:v>
                </c:pt>
                <c:pt idx="70">
                  <c:v>38312.25</c:v>
                </c:pt>
                <c:pt idx="71">
                  <c:v>38119.58</c:v>
                </c:pt>
                <c:pt idx="72">
                  <c:v>37966.58</c:v>
                </c:pt>
                <c:pt idx="73">
                  <c:v>37807.25</c:v>
                </c:pt>
                <c:pt idx="74">
                  <c:v>37630.92</c:v>
                </c:pt>
                <c:pt idx="75">
                  <c:v>37462.25</c:v>
                </c:pt>
                <c:pt idx="76">
                  <c:v>37269.58</c:v>
                </c:pt>
                <c:pt idx="77">
                  <c:v>37063.919999999998</c:v>
                </c:pt>
                <c:pt idx="78">
                  <c:v>36807.58</c:v>
                </c:pt>
                <c:pt idx="79">
                  <c:v>36453.58</c:v>
                </c:pt>
                <c:pt idx="80">
                  <c:v>36196.92</c:v>
                </c:pt>
                <c:pt idx="81">
                  <c:v>35988.25</c:v>
                </c:pt>
                <c:pt idx="82">
                  <c:v>35685.919999999998</c:v>
                </c:pt>
                <c:pt idx="83">
                  <c:v>35513.58</c:v>
                </c:pt>
                <c:pt idx="84">
                  <c:v>35374.92</c:v>
                </c:pt>
                <c:pt idx="85">
                  <c:v>35302.58</c:v>
                </c:pt>
                <c:pt idx="86">
                  <c:v>35245.58</c:v>
                </c:pt>
                <c:pt idx="87">
                  <c:v>35167.58</c:v>
                </c:pt>
                <c:pt idx="88">
                  <c:v>35079.919999999998</c:v>
                </c:pt>
                <c:pt idx="89">
                  <c:v>35043.25</c:v>
                </c:pt>
                <c:pt idx="90">
                  <c:v>34948.58</c:v>
                </c:pt>
                <c:pt idx="91">
                  <c:v>34916.92</c:v>
                </c:pt>
                <c:pt idx="92">
                  <c:v>34822.25</c:v>
                </c:pt>
                <c:pt idx="93">
                  <c:v>34674.25</c:v>
                </c:pt>
                <c:pt idx="94">
                  <c:v>34508.58</c:v>
                </c:pt>
                <c:pt idx="95">
                  <c:v>34358.92</c:v>
                </c:pt>
                <c:pt idx="96">
                  <c:v>34135.25</c:v>
                </c:pt>
                <c:pt idx="97">
                  <c:v>34022.58</c:v>
                </c:pt>
                <c:pt idx="98">
                  <c:v>34054.92</c:v>
                </c:pt>
                <c:pt idx="99">
                  <c:v>33797.58</c:v>
                </c:pt>
                <c:pt idx="100">
                  <c:v>33702.92</c:v>
                </c:pt>
                <c:pt idx="101">
                  <c:v>33729.25</c:v>
                </c:pt>
                <c:pt idx="102">
                  <c:v>33616.92</c:v>
                </c:pt>
                <c:pt idx="103">
                  <c:v>33635.58</c:v>
                </c:pt>
                <c:pt idx="104">
                  <c:v>33566.25</c:v>
                </c:pt>
                <c:pt idx="105">
                  <c:v>33650.92</c:v>
                </c:pt>
                <c:pt idx="106">
                  <c:v>33604.58</c:v>
                </c:pt>
                <c:pt idx="107">
                  <c:v>33723.25</c:v>
                </c:pt>
                <c:pt idx="108">
                  <c:v>33830.25</c:v>
                </c:pt>
                <c:pt idx="109">
                  <c:v>33845.25</c:v>
                </c:pt>
                <c:pt idx="110">
                  <c:v>33850.58</c:v>
                </c:pt>
                <c:pt idx="111">
                  <c:v>33813.25</c:v>
                </c:pt>
                <c:pt idx="112">
                  <c:v>33622.25</c:v>
                </c:pt>
                <c:pt idx="113">
                  <c:v>33432.58</c:v>
                </c:pt>
                <c:pt idx="114">
                  <c:v>33237.25</c:v>
                </c:pt>
                <c:pt idx="115">
                  <c:v>33073.58</c:v>
                </c:pt>
                <c:pt idx="116">
                  <c:v>32889.58</c:v>
                </c:pt>
                <c:pt idx="117">
                  <c:v>32743.58</c:v>
                </c:pt>
                <c:pt idx="118">
                  <c:v>32654.92</c:v>
                </c:pt>
                <c:pt idx="119">
                  <c:v>32564.92</c:v>
                </c:pt>
                <c:pt idx="120">
                  <c:v>32550.92</c:v>
                </c:pt>
                <c:pt idx="121">
                  <c:v>32705.58</c:v>
                </c:pt>
                <c:pt idx="122">
                  <c:v>32694.92</c:v>
                </c:pt>
                <c:pt idx="123">
                  <c:v>32864.25</c:v>
                </c:pt>
                <c:pt idx="124">
                  <c:v>33074.25</c:v>
                </c:pt>
                <c:pt idx="125">
                  <c:v>33484.92</c:v>
                </c:pt>
                <c:pt idx="126">
                  <c:v>34445.25</c:v>
                </c:pt>
                <c:pt idx="127">
                  <c:v>35866.92</c:v>
                </c:pt>
                <c:pt idx="128">
                  <c:v>37010.92</c:v>
                </c:pt>
                <c:pt idx="129">
                  <c:v>36499.58</c:v>
                </c:pt>
                <c:pt idx="130">
                  <c:v>34517.25</c:v>
                </c:pt>
                <c:pt idx="131">
                  <c:v>32510.92</c:v>
                </c:pt>
                <c:pt idx="132">
                  <c:v>31400.25</c:v>
                </c:pt>
                <c:pt idx="133">
                  <c:v>30921.919999999998</c:v>
                </c:pt>
                <c:pt idx="134">
                  <c:v>30672.58</c:v>
                </c:pt>
                <c:pt idx="135">
                  <c:v>30522.58</c:v>
                </c:pt>
                <c:pt idx="136">
                  <c:v>30556.92</c:v>
                </c:pt>
                <c:pt idx="137">
                  <c:v>30548.25</c:v>
                </c:pt>
                <c:pt idx="138">
                  <c:v>30685.58</c:v>
                </c:pt>
                <c:pt idx="139">
                  <c:v>30678.25</c:v>
                </c:pt>
                <c:pt idx="140">
                  <c:v>30684.92</c:v>
                </c:pt>
                <c:pt idx="141">
                  <c:v>30470.58</c:v>
                </c:pt>
                <c:pt idx="142">
                  <c:v>30373.25</c:v>
                </c:pt>
                <c:pt idx="143">
                  <c:v>30051.25</c:v>
                </c:pt>
                <c:pt idx="144">
                  <c:v>29784.92</c:v>
                </c:pt>
                <c:pt idx="145">
                  <c:v>29352.25</c:v>
                </c:pt>
                <c:pt idx="146">
                  <c:v>29099.919999999998</c:v>
                </c:pt>
                <c:pt idx="147">
                  <c:v>28904.58</c:v>
                </c:pt>
                <c:pt idx="148">
                  <c:v>28915.25</c:v>
                </c:pt>
                <c:pt idx="149">
                  <c:v>28947.919999999998</c:v>
                </c:pt>
                <c:pt idx="150">
                  <c:v>29177.919999999998</c:v>
                </c:pt>
                <c:pt idx="151">
                  <c:v>29442.25</c:v>
                </c:pt>
                <c:pt idx="152">
                  <c:v>29805.919999999998</c:v>
                </c:pt>
                <c:pt idx="153">
                  <c:v>30208.25</c:v>
                </c:pt>
                <c:pt idx="154">
                  <c:v>30673.25</c:v>
                </c:pt>
                <c:pt idx="155">
                  <c:v>30899.58</c:v>
                </c:pt>
                <c:pt idx="156">
                  <c:v>31059.58</c:v>
                </c:pt>
                <c:pt idx="157">
                  <c:v>31136.92</c:v>
                </c:pt>
                <c:pt idx="158">
                  <c:v>31184.92</c:v>
                </c:pt>
                <c:pt idx="159">
                  <c:v>31461.919999999998</c:v>
                </c:pt>
                <c:pt idx="160">
                  <c:v>31549.25</c:v>
                </c:pt>
                <c:pt idx="161">
                  <c:v>31385.25</c:v>
                </c:pt>
                <c:pt idx="162">
                  <c:v>30992.25</c:v>
                </c:pt>
                <c:pt idx="163">
                  <c:v>30415.58</c:v>
                </c:pt>
                <c:pt idx="164">
                  <c:v>30238.58</c:v>
                </c:pt>
                <c:pt idx="165">
                  <c:v>30311.58</c:v>
                </c:pt>
                <c:pt idx="166">
                  <c:v>30768.92</c:v>
                </c:pt>
                <c:pt idx="167">
                  <c:v>31193.25</c:v>
                </c:pt>
                <c:pt idx="168">
                  <c:v>31660.92</c:v>
                </c:pt>
                <c:pt idx="169">
                  <c:v>31900.92</c:v>
                </c:pt>
                <c:pt idx="170">
                  <c:v>31893.919999999998</c:v>
                </c:pt>
                <c:pt idx="171">
                  <c:v>31528.58</c:v>
                </c:pt>
                <c:pt idx="172">
                  <c:v>31144.25</c:v>
                </c:pt>
                <c:pt idx="173">
                  <c:v>30688.92</c:v>
                </c:pt>
                <c:pt idx="174">
                  <c:v>30234.25</c:v>
                </c:pt>
                <c:pt idx="175">
                  <c:v>29976.25</c:v>
                </c:pt>
                <c:pt idx="176">
                  <c:v>29757.25</c:v>
                </c:pt>
                <c:pt idx="177">
                  <c:v>29478.58</c:v>
                </c:pt>
                <c:pt idx="178">
                  <c:v>29429.25</c:v>
                </c:pt>
                <c:pt idx="179">
                  <c:v>29344.25</c:v>
                </c:pt>
                <c:pt idx="180">
                  <c:v>29371.919999999998</c:v>
                </c:pt>
                <c:pt idx="181">
                  <c:v>29594.25</c:v>
                </c:pt>
                <c:pt idx="182">
                  <c:v>29694.25</c:v>
                </c:pt>
                <c:pt idx="183">
                  <c:v>29684.58</c:v>
                </c:pt>
                <c:pt idx="184">
                  <c:v>29816.58</c:v>
                </c:pt>
                <c:pt idx="185">
                  <c:v>29849.58</c:v>
                </c:pt>
                <c:pt idx="186">
                  <c:v>29799.58</c:v>
                </c:pt>
                <c:pt idx="187">
                  <c:v>29600.92</c:v>
                </c:pt>
                <c:pt idx="188">
                  <c:v>29409.919999999998</c:v>
                </c:pt>
                <c:pt idx="189">
                  <c:v>29366.25</c:v>
                </c:pt>
                <c:pt idx="190">
                  <c:v>29214.58</c:v>
                </c:pt>
                <c:pt idx="191">
                  <c:v>29364.25</c:v>
                </c:pt>
                <c:pt idx="192">
                  <c:v>29580.92</c:v>
                </c:pt>
                <c:pt idx="193">
                  <c:v>29705.919999999998</c:v>
                </c:pt>
                <c:pt idx="194">
                  <c:v>29942.58</c:v>
                </c:pt>
                <c:pt idx="195">
                  <c:v>30278.25</c:v>
                </c:pt>
                <c:pt idx="196">
                  <c:v>30469.25</c:v>
                </c:pt>
                <c:pt idx="197">
                  <c:v>30626.25</c:v>
                </c:pt>
                <c:pt idx="198">
                  <c:v>30657.58</c:v>
                </c:pt>
                <c:pt idx="199">
                  <c:v>30569.919999999998</c:v>
                </c:pt>
                <c:pt idx="200">
                  <c:v>30478.25</c:v>
                </c:pt>
                <c:pt idx="201">
                  <c:v>30112.58</c:v>
                </c:pt>
                <c:pt idx="202">
                  <c:v>29904.92</c:v>
                </c:pt>
                <c:pt idx="203">
                  <c:v>29492.25</c:v>
                </c:pt>
                <c:pt idx="204">
                  <c:v>29211.58</c:v>
                </c:pt>
                <c:pt idx="205">
                  <c:v>29180.25</c:v>
                </c:pt>
                <c:pt idx="206">
                  <c:v>29140.25</c:v>
                </c:pt>
                <c:pt idx="207">
                  <c:v>29258.58</c:v>
                </c:pt>
                <c:pt idx="208">
                  <c:v>29294.92</c:v>
                </c:pt>
                <c:pt idx="209">
                  <c:v>29245.919999999998</c:v>
                </c:pt>
                <c:pt idx="210">
                  <c:v>29405.25</c:v>
                </c:pt>
                <c:pt idx="211">
                  <c:v>29510.92</c:v>
                </c:pt>
                <c:pt idx="212">
                  <c:v>29640.92</c:v>
                </c:pt>
                <c:pt idx="213">
                  <c:v>29726.58</c:v>
                </c:pt>
                <c:pt idx="214">
                  <c:v>29738.58</c:v>
                </c:pt>
                <c:pt idx="215">
                  <c:v>29614.25</c:v>
                </c:pt>
                <c:pt idx="216">
                  <c:v>29393.919999999998</c:v>
                </c:pt>
                <c:pt idx="217">
                  <c:v>29018.92</c:v>
                </c:pt>
                <c:pt idx="218">
                  <c:v>28597.919999999998</c:v>
                </c:pt>
                <c:pt idx="219">
                  <c:v>28204.25</c:v>
                </c:pt>
                <c:pt idx="220">
                  <c:v>27834.92</c:v>
                </c:pt>
                <c:pt idx="221">
                  <c:v>27532.92</c:v>
                </c:pt>
                <c:pt idx="222">
                  <c:v>27367.25</c:v>
                </c:pt>
                <c:pt idx="223">
                  <c:v>27421.919999999998</c:v>
                </c:pt>
                <c:pt idx="224">
                  <c:v>27439.25</c:v>
                </c:pt>
                <c:pt idx="225">
                  <c:v>27533.58</c:v>
                </c:pt>
                <c:pt idx="226">
                  <c:v>27655.919999999998</c:v>
                </c:pt>
                <c:pt idx="227">
                  <c:v>27914.92</c:v>
                </c:pt>
                <c:pt idx="228">
                  <c:v>27943.25</c:v>
                </c:pt>
                <c:pt idx="229">
                  <c:v>27833.919999999998</c:v>
                </c:pt>
                <c:pt idx="230">
                  <c:v>27788.92</c:v>
                </c:pt>
                <c:pt idx="231">
                  <c:v>27506.58</c:v>
                </c:pt>
                <c:pt idx="232">
                  <c:v>27189.919999999998</c:v>
                </c:pt>
                <c:pt idx="233">
                  <c:v>27031.25</c:v>
                </c:pt>
                <c:pt idx="234">
                  <c:v>26964.92</c:v>
                </c:pt>
                <c:pt idx="235">
                  <c:v>26935.919999999998</c:v>
                </c:pt>
                <c:pt idx="236">
                  <c:v>26972.25</c:v>
                </c:pt>
                <c:pt idx="237">
                  <c:v>27125.919999999998</c:v>
                </c:pt>
                <c:pt idx="238">
                  <c:v>27376.92</c:v>
                </c:pt>
                <c:pt idx="239">
                  <c:v>27806.92</c:v>
                </c:pt>
                <c:pt idx="240">
                  <c:v>28160.92</c:v>
                </c:pt>
                <c:pt idx="241">
                  <c:v>28552.92</c:v>
                </c:pt>
                <c:pt idx="242">
                  <c:v>29104.58</c:v>
                </c:pt>
                <c:pt idx="243">
                  <c:v>29681.25</c:v>
                </c:pt>
                <c:pt idx="244">
                  <c:v>30073.919999999998</c:v>
                </c:pt>
                <c:pt idx="245">
                  <c:v>29820.58</c:v>
                </c:pt>
                <c:pt idx="246">
                  <c:v>28863.58</c:v>
                </c:pt>
                <c:pt idx="247">
                  <c:v>28151.25</c:v>
                </c:pt>
                <c:pt idx="248">
                  <c:v>27619.25</c:v>
                </c:pt>
                <c:pt idx="249">
                  <c:v>27543.58</c:v>
                </c:pt>
                <c:pt idx="250">
                  <c:v>27359.25</c:v>
                </c:pt>
                <c:pt idx="251">
                  <c:v>27410.92</c:v>
                </c:pt>
                <c:pt idx="252">
                  <c:v>27416.58</c:v>
                </c:pt>
                <c:pt idx="253">
                  <c:v>27322.25</c:v>
                </c:pt>
                <c:pt idx="254">
                  <c:v>27454.58</c:v>
                </c:pt>
                <c:pt idx="255">
                  <c:v>27705.25</c:v>
                </c:pt>
                <c:pt idx="256">
                  <c:v>27930.92</c:v>
                </c:pt>
                <c:pt idx="257">
                  <c:v>28117.58</c:v>
                </c:pt>
                <c:pt idx="258">
                  <c:v>28260.58</c:v>
                </c:pt>
                <c:pt idx="259">
                  <c:v>28340.92</c:v>
                </c:pt>
                <c:pt idx="260">
                  <c:v>28278.25</c:v>
                </c:pt>
                <c:pt idx="261">
                  <c:v>28289.25</c:v>
                </c:pt>
                <c:pt idx="262">
                  <c:v>28190.58</c:v>
                </c:pt>
                <c:pt idx="263">
                  <c:v>28049.58</c:v>
                </c:pt>
                <c:pt idx="264">
                  <c:v>28041.25</c:v>
                </c:pt>
                <c:pt idx="265">
                  <c:v>28093.25</c:v>
                </c:pt>
                <c:pt idx="266">
                  <c:v>28276.25</c:v>
                </c:pt>
                <c:pt idx="267">
                  <c:v>28351.25</c:v>
                </c:pt>
                <c:pt idx="268">
                  <c:v>28508.25</c:v>
                </c:pt>
                <c:pt idx="269">
                  <c:v>28792.58</c:v>
                </c:pt>
                <c:pt idx="270">
                  <c:v>29040.25</c:v>
                </c:pt>
                <c:pt idx="271">
                  <c:v>29377.25</c:v>
                </c:pt>
                <c:pt idx="272">
                  <c:v>29669.919999999998</c:v>
                </c:pt>
                <c:pt idx="273">
                  <c:v>29808.58</c:v>
                </c:pt>
                <c:pt idx="274">
                  <c:v>29923.58</c:v>
                </c:pt>
                <c:pt idx="275">
                  <c:v>30026.92</c:v>
                </c:pt>
                <c:pt idx="276">
                  <c:v>30014.92</c:v>
                </c:pt>
                <c:pt idx="277">
                  <c:v>29874.25</c:v>
                </c:pt>
                <c:pt idx="278">
                  <c:v>29967.58</c:v>
                </c:pt>
                <c:pt idx="279">
                  <c:v>30161.25</c:v>
                </c:pt>
                <c:pt idx="280">
                  <c:v>30428.92</c:v>
                </c:pt>
                <c:pt idx="281">
                  <c:v>30643.25</c:v>
                </c:pt>
                <c:pt idx="282">
                  <c:v>30896.25</c:v>
                </c:pt>
                <c:pt idx="283">
                  <c:v>31248.92</c:v>
                </c:pt>
                <c:pt idx="284">
                  <c:v>31544.25</c:v>
                </c:pt>
                <c:pt idx="285">
                  <c:v>31829.25</c:v>
                </c:pt>
                <c:pt idx="286">
                  <c:v>31954.92</c:v>
                </c:pt>
                <c:pt idx="287">
                  <c:v>31945.919999999998</c:v>
                </c:pt>
                <c:pt idx="288">
                  <c:v>31837.58</c:v>
                </c:pt>
                <c:pt idx="289">
                  <c:v>31625.919999999998</c:v>
                </c:pt>
                <c:pt idx="290">
                  <c:v>31149.25</c:v>
                </c:pt>
                <c:pt idx="291">
                  <c:v>30538.92</c:v>
                </c:pt>
                <c:pt idx="292">
                  <c:v>29964.58</c:v>
                </c:pt>
                <c:pt idx="293">
                  <c:v>29202.25</c:v>
                </c:pt>
                <c:pt idx="294">
                  <c:v>28456.92</c:v>
                </c:pt>
                <c:pt idx="295">
                  <c:v>27581.919999999998</c:v>
                </c:pt>
                <c:pt idx="296">
                  <c:v>26926.58</c:v>
                </c:pt>
                <c:pt idx="297">
                  <c:v>26371.58</c:v>
                </c:pt>
                <c:pt idx="298">
                  <c:v>25936.58</c:v>
                </c:pt>
                <c:pt idx="299">
                  <c:v>25679.25</c:v>
                </c:pt>
                <c:pt idx="300">
                  <c:v>25376.92</c:v>
                </c:pt>
                <c:pt idx="301">
                  <c:v>25135.58</c:v>
                </c:pt>
                <c:pt idx="302">
                  <c:v>25045.25</c:v>
                </c:pt>
                <c:pt idx="303">
                  <c:v>24744.25</c:v>
                </c:pt>
                <c:pt idx="304">
                  <c:v>24347.58</c:v>
                </c:pt>
                <c:pt idx="305">
                  <c:v>24027.58</c:v>
                </c:pt>
                <c:pt idx="306">
                  <c:v>23518.58</c:v>
                </c:pt>
                <c:pt idx="307">
                  <c:v>23089.25</c:v>
                </c:pt>
                <c:pt idx="308">
                  <c:v>22742.92</c:v>
                </c:pt>
                <c:pt idx="309">
                  <c:v>22297.25</c:v>
                </c:pt>
                <c:pt idx="310">
                  <c:v>21937.25</c:v>
                </c:pt>
                <c:pt idx="311">
                  <c:v>21714.92</c:v>
                </c:pt>
                <c:pt idx="312">
                  <c:v>21600.25</c:v>
                </c:pt>
                <c:pt idx="313">
                  <c:v>21414.58</c:v>
                </c:pt>
                <c:pt idx="314">
                  <c:v>21352.92</c:v>
                </c:pt>
                <c:pt idx="315">
                  <c:v>21341.25</c:v>
                </c:pt>
                <c:pt idx="316">
                  <c:v>21400.58</c:v>
                </c:pt>
                <c:pt idx="317">
                  <c:v>21481.58</c:v>
                </c:pt>
                <c:pt idx="318">
                  <c:v>21620.58</c:v>
                </c:pt>
                <c:pt idx="319">
                  <c:v>21727.25</c:v>
                </c:pt>
                <c:pt idx="320">
                  <c:v>21842.58</c:v>
                </c:pt>
                <c:pt idx="321">
                  <c:v>21815.919999999998</c:v>
                </c:pt>
                <c:pt idx="322">
                  <c:v>21674.58</c:v>
                </c:pt>
                <c:pt idx="323">
                  <c:v>21851.919999999998</c:v>
                </c:pt>
                <c:pt idx="324">
                  <c:v>21211.919999999998</c:v>
                </c:pt>
                <c:pt idx="325">
                  <c:v>21067.58</c:v>
                </c:pt>
                <c:pt idx="326">
                  <c:v>20836.580000000002</c:v>
                </c:pt>
                <c:pt idx="327">
                  <c:v>20697.25</c:v>
                </c:pt>
                <c:pt idx="328">
                  <c:v>20518.919999999998</c:v>
                </c:pt>
                <c:pt idx="329">
                  <c:v>20498.919999999998</c:v>
                </c:pt>
                <c:pt idx="330">
                  <c:v>20439.919999999998</c:v>
                </c:pt>
                <c:pt idx="331">
                  <c:v>20452.25</c:v>
                </c:pt>
                <c:pt idx="332">
                  <c:v>20491.919999999998</c:v>
                </c:pt>
                <c:pt idx="333">
                  <c:v>20531.919999999998</c:v>
                </c:pt>
                <c:pt idx="334">
                  <c:v>20624.919999999998</c:v>
                </c:pt>
                <c:pt idx="335">
                  <c:v>20638.580000000002</c:v>
                </c:pt>
                <c:pt idx="336">
                  <c:v>20664.580000000002</c:v>
                </c:pt>
                <c:pt idx="337">
                  <c:v>20732.580000000002</c:v>
                </c:pt>
                <c:pt idx="338">
                  <c:v>20780.919999999998</c:v>
                </c:pt>
                <c:pt idx="339">
                  <c:v>20747.919999999998</c:v>
                </c:pt>
                <c:pt idx="340">
                  <c:v>20652.919999999998</c:v>
                </c:pt>
                <c:pt idx="341">
                  <c:v>20566.919999999998</c:v>
                </c:pt>
                <c:pt idx="342">
                  <c:v>20462.919999999998</c:v>
                </c:pt>
                <c:pt idx="343">
                  <c:v>20371.919999999998</c:v>
                </c:pt>
                <c:pt idx="344">
                  <c:v>20279.919999999998</c:v>
                </c:pt>
                <c:pt idx="345">
                  <c:v>20250.25</c:v>
                </c:pt>
                <c:pt idx="346">
                  <c:v>20271.25</c:v>
                </c:pt>
                <c:pt idx="347">
                  <c:v>20179.25</c:v>
                </c:pt>
                <c:pt idx="348">
                  <c:v>20193.580000000002</c:v>
                </c:pt>
                <c:pt idx="349">
                  <c:v>20280.919999999998</c:v>
                </c:pt>
                <c:pt idx="350">
                  <c:v>20330.25</c:v>
                </c:pt>
                <c:pt idx="351">
                  <c:v>20416.919999999998</c:v>
                </c:pt>
                <c:pt idx="352">
                  <c:v>20500.919999999998</c:v>
                </c:pt>
                <c:pt idx="353">
                  <c:v>20586.919999999998</c:v>
                </c:pt>
                <c:pt idx="354">
                  <c:v>20663.580000000002</c:v>
                </c:pt>
                <c:pt idx="355">
                  <c:v>20679.919999999998</c:v>
                </c:pt>
                <c:pt idx="356">
                  <c:v>20619.580000000002</c:v>
                </c:pt>
                <c:pt idx="357">
                  <c:v>20455.25</c:v>
                </c:pt>
                <c:pt idx="358">
                  <c:v>20277.580000000002</c:v>
                </c:pt>
                <c:pt idx="359">
                  <c:v>20119.580000000002</c:v>
                </c:pt>
                <c:pt idx="360">
                  <c:v>19959.25</c:v>
                </c:pt>
                <c:pt idx="361">
                  <c:v>19874.25</c:v>
                </c:pt>
                <c:pt idx="362">
                  <c:v>19789.580000000002</c:v>
                </c:pt>
                <c:pt idx="363">
                  <c:v>19721.25</c:v>
                </c:pt>
                <c:pt idx="364">
                  <c:v>19755.580000000002</c:v>
                </c:pt>
                <c:pt idx="365">
                  <c:v>19710.580000000002</c:v>
                </c:pt>
                <c:pt idx="366">
                  <c:v>19727.919999999998</c:v>
                </c:pt>
                <c:pt idx="367">
                  <c:v>19806.25</c:v>
                </c:pt>
                <c:pt idx="368">
                  <c:v>19881.25</c:v>
                </c:pt>
                <c:pt idx="369">
                  <c:v>19933.25</c:v>
                </c:pt>
                <c:pt idx="370">
                  <c:v>19904.25</c:v>
                </c:pt>
                <c:pt idx="371">
                  <c:v>19885.919999999998</c:v>
                </c:pt>
                <c:pt idx="372">
                  <c:v>19768.580000000002</c:v>
                </c:pt>
                <c:pt idx="373">
                  <c:v>19635.580000000002</c:v>
                </c:pt>
                <c:pt idx="374">
                  <c:v>19454.919999999998</c:v>
                </c:pt>
                <c:pt idx="375">
                  <c:v>19268.25</c:v>
                </c:pt>
                <c:pt idx="376">
                  <c:v>19144.919999999998</c:v>
                </c:pt>
                <c:pt idx="377">
                  <c:v>18959.919999999998</c:v>
                </c:pt>
                <c:pt idx="378">
                  <c:v>18890.25</c:v>
                </c:pt>
                <c:pt idx="379">
                  <c:v>18867.919999999998</c:v>
                </c:pt>
                <c:pt idx="380">
                  <c:v>18923.919999999998</c:v>
                </c:pt>
                <c:pt idx="381">
                  <c:v>18912.919999999998</c:v>
                </c:pt>
                <c:pt idx="382">
                  <c:v>18971.919999999998</c:v>
                </c:pt>
                <c:pt idx="383">
                  <c:v>18976.580000000002</c:v>
                </c:pt>
                <c:pt idx="384">
                  <c:v>19057.25</c:v>
                </c:pt>
                <c:pt idx="385">
                  <c:v>19166.919999999998</c:v>
                </c:pt>
                <c:pt idx="386">
                  <c:v>19170.25</c:v>
                </c:pt>
                <c:pt idx="387">
                  <c:v>19256.25</c:v>
                </c:pt>
                <c:pt idx="388">
                  <c:v>19221.25</c:v>
                </c:pt>
                <c:pt idx="389">
                  <c:v>19186.919999999998</c:v>
                </c:pt>
                <c:pt idx="390">
                  <c:v>19091.25</c:v>
                </c:pt>
                <c:pt idx="391">
                  <c:v>18983.580000000002</c:v>
                </c:pt>
                <c:pt idx="392">
                  <c:v>18824.919999999998</c:v>
                </c:pt>
                <c:pt idx="393">
                  <c:v>18752.919999999998</c:v>
                </c:pt>
                <c:pt idx="394">
                  <c:v>18706.580000000002</c:v>
                </c:pt>
                <c:pt idx="395">
                  <c:v>18703.25</c:v>
                </c:pt>
                <c:pt idx="396">
                  <c:v>18700.25</c:v>
                </c:pt>
                <c:pt idx="397">
                  <c:v>18650.580000000002</c:v>
                </c:pt>
                <c:pt idx="398">
                  <c:v>18484.919999999998</c:v>
                </c:pt>
                <c:pt idx="399">
                  <c:v>18506.25</c:v>
                </c:pt>
                <c:pt idx="400">
                  <c:v>18508.919999999998</c:v>
                </c:pt>
                <c:pt idx="401">
                  <c:v>18537.919999999998</c:v>
                </c:pt>
                <c:pt idx="402">
                  <c:v>18499.25</c:v>
                </c:pt>
                <c:pt idx="403">
                  <c:v>18393.25</c:v>
                </c:pt>
                <c:pt idx="404">
                  <c:v>18318.580000000002</c:v>
                </c:pt>
                <c:pt idx="405">
                  <c:v>18215.580000000002</c:v>
                </c:pt>
                <c:pt idx="406">
                  <c:v>18084.580000000002</c:v>
                </c:pt>
                <c:pt idx="407">
                  <c:v>17922.25</c:v>
                </c:pt>
                <c:pt idx="408">
                  <c:v>17641.580000000002</c:v>
                </c:pt>
                <c:pt idx="409">
                  <c:v>17456.25</c:v>
                </c:pt>
                <c:pt idx="410">
                  <c:v>17275.580000000002</c:v>
                </c:pt>
                <c:pt idx="411">
                  <c:v>17048.580000000002</c:v>
                </c:pt>
                <c:pt idx="412">
                  <c:v>16923.25</c:v>
                </c:pt>
                <c:pt idx="413">
                  <c:v>16772.580000000002</c:v>
                </c:pt>
                <c:pt idx="414">
                  <c:v>16669.919999999998</c:v>
                </c:pt>
                <c:pt idx="415">
                  <c:v>16636.25</c:v>
                </c:pt>
                <c:pt idx="416">
                  <c:v>16556.919999999998</c:v>
                </c:pt>
                <c:pt idx="417">
                  <c:v>16554.580000000002</c:v>
                </c:pt>
                <c:pt idx="418">
                  <c:v>16582.25</c:v>
                </c:pt>
                <c:pt idx="419">
                  <c:v>16576.580000000002</c:v>
                </c:pt>
                <c:pt idx="420">
                  <c:v>16583.919999999998</c:v>
                </c:pt>
                <c:pt idx="421">
                  <c:v>16637.25</c:v>
                </c:pt>
                <c:pt idx="422">
                  <c:v>16556.25</c:v>
                </c:pt>
                <c:pt idx="423">
                  <c:v>16565.919999999998</c:v>
                </c:pt>
                <c:pt idx="424">
                  <c:v>16457.580000000002</c:v>
                </c:pt>
                <c:pt idx="425">
                  <c:v>16407.25</c:v>
                </c:pt>
                <c:pt idx="426">
                  <c:v>16261.92</c:v>
                </c:pt>
                <c:pt idx="427">
                  <c:v>16131.25</c:v>
                </c:pt>
                <c:pt idx="428">
                  <c:v>15972.92</c:v>
                </c:pt>
                <c:pt idx="429">
                  <c:v>15774.92</c:v>
                </c:pt>
                <c:pt idx="430">
                  <c:v>15612.92</c:v>
                </c:pt>
                <c:pt idx="431">
                  <c:v>15494.92</c:v>
                </c:pt>
                <c:pt idx="432">
                  <c:v>15323.92</c:v>
                </c:pt>
                <c:pt idx="433">
                  <c:v>15166.58</c:v>
                </c:pt>
                <c:pt idx="434">
                  <c:v>15094.58</c:v>
                </c:pt>
                <c:pt idx="435">
                  <c:v>14985.25</c:v>
                </c:pt>
                <c:pt idx="436">
                  <c:v>14827.58</c:v>
                </c:pt>
                <c:pt idx="437">
                  <c:v>14716.25</c:v>
                </c:pt>
                <c:pt idx="438">
                  <c:v>14616.92</c:v>
                </c:pt>
                <c:pt idx="439">
                  <c:v>14462.25</c:v>
                </c:pt>
                <c:pt idx="440">
                  <c:v>14351.92</c:v>
                </c:pt>
                <c:pt idx="441">
                  <c:v>14227.92</c:v>
                </c:pt>
                <c:pt idx="442">
                  <c:v>14080.58</c:v>
                </c:pt>
                <c:pt idx="443">
                  <c:v>13870.25</c:v>
                </c:pt>
                <c:pt idx="444">
                  <c:v>13728.92</c:v>
                </c:pt>
                <c:pt idx="445">
                  <c:v>13470.25</c:v>
                </c:pt>
                <c:pt idx="446">
                  <c:v>13348.92</c:v>
                </c:pt>
                <c:pt idx="447">
                  <c:v>13224.25</c:v>
                </c:pt>
                <c:pt idx="448">
                  <c:v>13057.25</c:v>
                </c:pt>
                <c:pt idx="449">
                  <c:v>13007.92</c:v>
                </c:pt>
                <c:pt idx="450">
                  <c:v>12932.92</c:v>
                </c:pt>
                <c:pt idx="451">
                  <c:v>12860.92</c:v>
                </c:pt>
                <c:pt idx="452">
                  <c:v>12774.25</c:v>
                </c:pt>
                <c:pt idx="453">
                  <c:v>12779.58</c:v>
                </c:pt>
                <c:pt idx="454">
                  <c:v>12713.92</c:v>
                </c:pt>
                <c:pt idx="455">
                  <c:v>12769.25</c:v>
                </c:pt>
                <c:pt idx="456">
                  <c:v>12796.58</c:v>
                </c:pt>
                <c:pt idx="457">
                  <c:v>12861.92</c:v>
                </c:pt>
                <c:pt idx="458">
                  <c:v>12864.25</c:v>
                </c:pt>
                <c:pt idx="459">
                  <c:v>12917.92</c:v>
                </c:pt>
                <c:pt idx="460">
                  <c:v>12890.92</c:v>
                </c:pt>
                <c:pt idx="461">
                  <c:v>12871.92</c:v>
                </c:pt>
                <c:pt idx="462">
                  <c:v>12907.92</c:v>
                </c:pt>
                <c:pt idx="463">
                  <c:v>12884.58</c:v>
                </c:pt>
                <c:pt idx="464">
                  <c:v>12758.25</c:v>
                </c:pt>
                <c:pt idx="465">
                  <c:v>12719.92</c:v>
                </c:pt>
                <c:pt idx="466">
                  <c:v>12635.92</c:v>
                </c:pt>
                <c:pt idx="467">
                  <c:v>12609.25</c:v>
                </c:pt>
                <c:pt idx="468">
                  <c:v>12529.25</c:v>
                </c:pt>
                <c:pt idx="469">
                  <c:v>12449.25</c:v>
                </c:pt>
                <c:pt idx="470">
                  <c:v>12423.58</c:v>
                </c:pt>
                <c:pt idx="471">
                  <c:v>12418.25</c:v>
                </c:pt>
                <c:pt idx="472">
                  <c:v>12369.25</c:v>
                </c:pt>
                <c:pt idx="473">
                  <c:v>12358.25</c:v>
                </c:pt>
                <c:pt idx="474">
                  <c:v>12329.92</c:v>
                </c:pt>
                <c:pt idx="475">
                  <c:v>12219.92</c:v>
                </c:pt>
                <c:pt idx="476">
                  <c:v>12208.92</c:v>
                </c:pt>
                <c:pt idx="477">
                  <c:v>12172.92</c:v>
                </c:pt>
                <c:pt idx="478">
                  <c:v>12083.58</c:v>
                </c:pt>
                <c:pt idx="479">
                  <c:v>11952.58</c:v>
                </c:pt>
                <c:pt idx="480">
                  <c:v>11995.25</c:v>
                </c:pt>
                <c:pt idx="481">
                  <c:v>11834.58</c:v>
                </c:pt>
                <c:pt idx="482">
                  <c:v>11759.92</c:v>
                </c:pt>
                <c:pt idx="483">
                  <c:v>11698.58</c:v>
                </c:pt>
                <c:pt idx="484">
                  <c:v>11621.58</c:v>
                </c:pt>
                <c:pt idx="485">
                  <c:v>11564.58</c:v>
                </c:pt>
                <c:pt idx="486">
                  <c:v>11451.92</c:v>
                </c:pt>
                <c:pt idx="487">
                  <c:v>11419.25</c:v>
                </c:pt>
                <c:pt idx="488">
                  <c:v>11414.25</c:v>
                </c:pt>
                <c:pt idx="489">
                  <c:v>11404.58</c:v>
                </c:pt>
                <c:pt idx="490">
                  <c:v>11320.92</c:v>
                </c:pt>
                <c:pt idx="491">
                  <c:v>11394.92</c:v>
                </c:pt>
                <c:pt idx="492">
                  <c:v>11395.92</c:v>
                </c:pt>
                <c:pt idx="493">
                  <c:v>11429.25</c:v>
                </c:pt>
                <c:pt idx="494">
                  <c:v>11445.92</c:v>
                </c:pt>
                <c:pt idx="495">
                  <c:v>11386.58</c:v>
                </c:pt>
                <c:pt idx="496">
                  <c:v>11357.58</c:v>
                </c:pt>
                <c:pt idx="497">
                  <c:v>11308.58</c:v>
                </c:pt>
                <c:pt idx="498">
                  <c:v>11283.92</c:v>
                </c:pt>
                <c:pt idx="499">
                  <c:v>11254.92</c:v>
                </c:pt>
                <c:pt idx="500">
                  <c:v>11185.58</c:v>
                </c:pt>
                <c:pt idx="501">
                  <c:v>10971.92</c:v>
                </c:pt>
                <c:pt idx="502">
                  <c:v>10998.25</c:v>
                </c:pt>
                <c:pt idx="503">
                  <c:v>10902.25</c:v>
                </c:pt>
                <c:pt idx="504">
                  <c:v>10824.25</c:v>
                </c:pt>
                <c:pt idx="505">
                  <c:v>10783.25</c:v>
                </c:pt>
                <c:pt idx="506">
                  <c:v>10744.92</c:v>
                </c:pt>
                <c:pt idx="507">
                  <c:v>10689.92</c:v>
                </c:pt>
                <c:pt idx="508">
                  <c:v>10678.58</c:v>
                </c:pt>
                <c:pt idx="509">
                  <c:v>10578.25</c:v>
                </c:pt>
                <c:pt idx="510">
                  <c:v>10547.92</c:v>
                </c:pt>
                <c:pt idx="511">
                  <c:v>10447.92</c:v>
                </c:pt>
                <c:pt idx="512">
                  <c:v>10474.25</c:v>
                </c:pt>
                <c:pt idx="513">
                  <c:v>10369.58</c:v>
                </c:pt>
                <c:pt idx="514">
                  <c:v>10300.58</c:v>
                </c:pt>
                <c:pt idx="515">
                  <c:v>10305.92</c:v>
                </c:pt>
                <c:pt idx="516">
                  <c:v>10211.92</c:v>
                </c:pt>
                <c:pt idx="517">
                  <c:v>10182.92</c:v>
                </c:pt>
                <c:pt idx="518">
                  <c:v>10056.25</c:v>
                </c:pt>
                <c:pt idx="519">
                  <c:v>10177.25</c:v>
                </c:pt>
                <c:pt idx="520">
                  <c:v>10015.92</c:v>
                </c:pt>
                <c:pt idx="521">
                  <c:v>9954.58</c:v>
                </c:pt>
                <c:pt idx="522">
                  <c:v>9934.25</c:v>
                </c:pt>
                <c:pt idx="523">
                  <c:v>9979.58</c:v>
                </c:pt>
                <c:pt idx="524">
                  <c:v>9901.25</c:v>
                </c:pt>
                <c:pt idx="525">
                  <c:v>9889.25</c:v>
                </c:pt>
                <c:pt idx="526">
                  <c:v>9886.58</c:v>
                </c:pt>
                <c:pt idx="527">
                  <c:v>9911.92</c:v>
                </c:pt>
                <c:pt idx="528">
                  <c:v>9776.58</c:v>
                </c:pt>
                <c:pt idx="529">
                  <c:v>9694.25</c:v>
                </c:pt>
                <c:pt idx="530">
                  <c:v>9662.25</c:v>
                </c:pt>
                <c:pt idx="531">
                  <c:v>9547.58</c:v>
                </c:pt>
                <c:pt idx="532">
                  <c:v>9454.92</c:v>
                </c:pt>
                <c:pt idx="533">
                  <c:v>9348.58</c:v>
                </c:pt>
                <c:pt idx="534">
                  <c:v>9363.25</c:v>
                </c:pt>
                <c:pt idx="535">
                  <c:v>9204.92</c:v>
                </c:pt>
                <c:pt idx="536">
                  <c:v>9109.92</c:v>
                </c:pt>
                <c:pt idx="537">
                  <c:v>9083.92</c:v>
                </c:pt>
                <c:pt idx="538">
                  <c:v>8973.25</c:v>
                </c:pt>
                <c:pt idx="539">
                  <c:v>8913.25</c:v>
                </c:pt>
                <c:pt idx="540">
                  <c:v>8874.25</c:v>
                </c:pt>
                <c:pt idx="541">
                  <c:v>8856.92</c:v>
                </c:pt>
                <c:pt idx="542">
                  <c:v>8736.92</c:v>
                </c:pt>
                <c:pt idx="543">
                  <c:v>8692.58</c:v>
                </c:pt>
                <c:pt idx="544">
                  <c:v>8689.58</c:v>
                </c:pt>
                <c:pt idx="545">
                  <c:v>8566.92</c:v>
                </c:pt>
                <c:pt idx="546">
                  <c:v>8481.92</c:v>
                </c:pt>
                <c:pt idx="547">
                  <c:v>8376.92</c:v>
                </c:pt>
                <c:pt idx="548">
                  <c:v>8324.92</c:v>
                </c:pt>
                <c:pt idx="549">
                  <c:v>8202.25</c:v>
                </c:pt>
                <c:pt idx="550">
                  <c:v>8128.25</c:v>
                </c:pt>
                <c:pt idx="551">
                  <c:v>8059.58</c:v>
                </c:pt>
                <c:pt idx="552">
                  <c:v>8014.92</c:v>
                </c:pt>
                <c:pt idx="553">
                  <c:v>8007.58</c:v>
                </c:pt>
                <c:pt idx="554">
                  <c:v>7998.58</c:v>
                </c:pt>
                <c:pt idx="555">
                  <c:v>7977.25</c:v>
                </c:pt>
                <c:pt idx="556">
                  <c:v>7990.58</c:v>
                </c:pt>
                <c:pt idx="557">
                  <c:v>7931.92</c:v>
                </c:pt>
                <c:pt idx="558">
                  <c:v>7981.58</c:v>
                </c:pt>
                <c:pt idx="559">
                  <c:v>8036.92</c:v>
                </c:pt>
                <c:pt idx="560">
                  <c:v>8006.92</c:v>
                </c:pt>
                <c:pt idx="561">
                  <c:v>8042.58</c:v>
                </c:pt>
                <c:pt idx="562">
                  <c:v>7971.25</c:v>
                </c:pt>
                <c:pt idx="563">
                  <c:v>7979.92</c:v>
                </c:pt>
                <c:pt idx="564">
                  <c:v>7943.25</c:v>
                </c:pt>
                <c:pt idx="565">
                  <c:v>7881.25</c:v>
                </c:pt>
                <c:pt idx="566">
                  <c:v>7855.25</c:v>
                </c:pt>
                <c:pt idx="567">
                  <c:v>7917.92</c:v>
                </c:pt>
                <c:pt idx="568">
                  <c:v>7758.25</c:v>
                </c:pt>
                <c:pt idx="569">
                  <c:v>7742.25</c:v>
                </c:pt>
                <c:pt idx="570">
                  <c:v>7630.58</c:v>
                </c:pt>
                <c:pt idx="571">
                  <c:v>7647.25</c:v>
                </c:pt>
                <c:pt idx="572">
                  <c:v>7571.92</c:v>
                </c:pt>
                <c:pt idx="573">
                  <c:v>7550.25</c:v>
                </c:pt>
                <c:pt idx="574">
                  <c:v>7564.58</c:v>
                </c:pt>
                <c:pt idx="575">
                  <c:v>7549.25</c:v>
                </c:pt>
                <c:pt idx="576">
                  <c:v>7537.25</c:v>
                </c:pt>
                <c:pt idx="577">
                  <c:v>7536.25</c:v>
                </c:pt>
                <c:pt idx="578">
                  <c:v>7568.92</c:v>
                </c:pt>
                <c:pt idx="579">
                  <c:v>7531.92</c:v>
                </c:pt>
                <c:pt idx="580">
                  <c:v>7456.58</c:v>
                </c:pt>
                <c:pt idx="581">
                  <c:v>7511.58</c:v>
                </c:pt>
                <c:pt idx="582">
                  <c:v>7462.58</c:v>
                </c:pt>
                <c:pt idx="583">
                  <c:v>7519.25</c:v>
                </c:pt>
                <c:pt idx="584">
                  <c:v>7461.58</c:v>
                </c:pt>
                <c:pt idx="585">
                  <c:v>7478.92</c:v>
                </c:pt>
                <c:pt idx="586">
                  <c:v>7416.92</c:v>
                </c:pt>
                <c:pt idx="587">
                  <c:v>7523.25</c:v>
                </c:pt>
                <c:pt idx="588">
                  <c:v>7474.25</c:v>
                </c:pt>
                <c:pt idx="589">
                  <c:v>7527.58</c:v>
                </c:pt>
                <c:pt idx="590">
                  <c:v>7594.25</c:v>
                </c:pt>
                <c:pt idx="591">
                  <c:v>7584.25</c:v>
                </c:pt>
                <c:pt idx="592">
                  <c:v>7646.92</c:v>
                </c:pt>
                <c:pt idx="593">
                  <c:v>7705.58</c:v>
                </c:pt>
                <c:pt idx="594">
                  <c:v>7678.58</c:v>
                </c:pt>
                <c:pt idx="595">
                  <c:v>7779.25</c:v>
                </c:pt>
                <c:pt idx="596">
                  <c:v>7964.92</c:v>
                </c:pt>
                <c:pt idx="597">
                  <c:v>7929.25</c:v>
                </c:pt>
                <c:pt idx="598">
                  <c:v>8105.58</c:v>
                </c:pt>
                <c:pt idx="599">
                  <c:v>8251.58</c:v>
                </c:pt>
                <c:pt idx="600">
                  <c:v>8351.25</c:v>
                </c:pt>
                <c:pt idx="601">
                  <c:v>8529.25</c:v>
                </c:pt>
                <c:pt idx="602">
                  <c:v>8661.58</c:v>
                </c:pt>
                <c:pt idx="603">
                  <c:v>8652.58</c:v>
                </c:pt>
                <c:pt idx="604">
                  <c:v>8692.58</c:v>
                </c:pt>
                <c:pt idx="605">
                  <c:v>8581.58</c:v>
                </c:pt>
                <c:pt idx="606">
                  <c:v>8544.25</c:v>
                </c:pt>
                <c:pt idx="607">
                  <c:v>8440.58</c:v>
                </c:pt>
                <c:pt idx="608">
                  <c:v>8445.92</c:v>
                </c:pt>
                <c:pt idx="609">
                  <c:v>8408.58</c:v>
                </c:pt>
                <c:pt idx="610">
                  <c:v>8341.92</c:v>
                </c:pt>
                <c:pt idx="611">
                  <c:v>8389.25</c:v>
                </c:pt>
                <c:pt idx="612">
                  <c:v>8435.25</c:v>
                </c:pt>
                <c:pt idx="613">
                  <c:v>8529.92</c:v>
                </c:pt>
                <c:pt idx="614">
                  <c:v>8624.25</c:v>
                </c:pt>
                <c:pt idx="615">
                  <c:v>8787.58</c:v>
                </c:pt>
                <c:pt idx="616">
                  <c:v>9049.92</c:v>
                </c:pt>
                <c:pt idx="617">
                  <c:v>9443.92</c:v>
                </c:pt>
                <c:pt idx="618">
                  <c:v>9559.92</c:v>
                </c:pt>
                <c:pt idx="619">
                  <c:v>9594.92</c:v>
                </c:pt>
                <c:pt idx="620">
                  <c:v>9382.58</c:v>
                </c:pt>
                <c:pt idx="621">
                  <c:v>9301.58</c:v>
                </c:pt>
                <c:pt idx="622">
                  <c:v>9138.25</c:v>
                </c:pt>
                <c:pt idx="623">
                  <c:v>8939.92</c:v>
                </c:pt>
                <c:pt idx="624">
                  <c:v>8755.25</c:v>
                </c:pt>
                <c:pt idx="625">
                  <c:v>8700.25</c:v>
                </c:pt>
                <c:pt idx="626">
                  <c:v>8625.25</c:v>
                </c:pt>
                <c:pt idx="627">
                  <c:v>8678.92</c:v>
                </c:pt>
                <c:pt idx="628">
                  <c:v>8661.92</c:v>
                </c:pt>
                <c:pt idx="629">
                  <c:v>8780.58</c:v>
                </c:pt>
                <c:pt idx="630">
                  <c:v>8855.25</c:v>
                </c:pt>
                <c:pt idx="631">
                  <c:v>9020.92</c:v>
                </c:pt>
                <c:pt idx="632">
                  <c:v>9157.25</c:v>
                </c:pt>
                <c:pt idx="633">
                  <c:v>9216.58</c:v>
                </c:pt>
                <c:pt idx="634">
                  <c:v>9255.92</c:v>
                </c:pt>
                <c:pt idx="635">
                  <c:v>9384.92</c:v>
                </c:pt>
                <c:pt idx="636">
                  <c:v>9385.58</c:v>
                </c:pt>
                <c:pt idx="637">
                  <c:v>9450.58</c:v>
                </c:pt>
                <c:pt idx="638">
                  <c:v>9473.25</c:v>
                </c:pt>
                <c:pt idx="639">
                  <c:v>9570.92</c:v>
                </c:pt>
                <c:pt idx="640">
                  <c:v>9557.25</c:v>
                </c:pt>
                <c:pt idx="641">
                  <c:v>9612.25</c:v>
                </c:pt>
                <c:pt idx="642">
                  <c:v>9701.58</c:v>
                </c:pt>
                <c:pt idx="643">
                  <c:v>9662.25</c:v>
                </c:pt>
                <c:pt idx="644">
                  <c:v>9678.25</c:v>
                </c:pt>
                <c:pt idx="645">
                  <c:v>9770.25</c:v>
                </c:pt>
                <c:pt idx="646">
                  <c:v>9823.25</c:v>
                </c:pt>
                <c:pt idx="647">
                  <c:v>9916.58</c:v>
                </c:pt>
                <c:pt idx="648">
                  <c:v>10042.92</c:v>
                </c:pt>
                <c:pt idx="649">
                  <c:v>10099.25</c:v>
                </c:pt>
                <c:pt idx="650">
                  <c:v>10249.92</c:v>
                </c:pt>
                <c:pt idx="651">
                  <c:v>10355.92</c:v>
                </c:pt>
                <c:pt idx="652">
                  <c:v>10507.25</c:v>
                </c:pt>
                <c:pt idx="653">
                  <c:v>10700.25</c:v>
                </c:pt>
                <c:pt idx="654">
                  <c:v>10905.92</c:v>
                </c:pt>
                <c:pt idx="655">
                  <c:v>11216.58</c:v>
                </c:pt>
                <c:pt idx="656">
                  <c:v>11412.58</c:v>
                </c:pt>
                <c:pt idx="657">
                  <c:v>11665.58</c:v>
                </c:pt>
                <c:pt idx="658">
                  <c:v>11912.25</c:v>
                </c:pt>
                <c:pt idx="659">
                  <c:v>12236.58</c:v>
                </c:pt>
                <c:pt idx="660">
                  <c:v>12450.25</c:v>
                </c:pt>
                <c:pt idx="661">
                  <c:v>12634.92</c:v>
                </c:pt>
                <c:pt idx="662">
                  <c:v>12766.58</c:v>
                </c:pt>
                <c:pt idx="663">
                  <c:v>13051.92</c:v>
                </c:pt>
                <c:pt idx="664">
                  <c:v>13194.92</c:v>
                </c:pt>
                <c:pt idx="665">
                  <c:v>13428.92</c:v>
                </c:pt>
                <c:pt idx="666">
                  <c:v>13692.25</c:v>
                </c:pt>
                <c:pt idx="667">
                  <c:v>13912.92</c:v>
                </c:pt>
                <c:pt idx="668">
                  <c:v>14208.25</c:v>
                </c:pt>
                <c:pt idx="669">
                  <c:v>14401.92</c:v>
                </c:pt>
                <c:pt idx="670">
                  <c:v>14641.25</c:v>
                </c:pt>
                <c:pt idx="671">
                  <c:v>14904.25</c:v>
                </c:pt>
                <c:pt idx="672">
                  <c:v>15124.25</c:v>
                </c:pt>
                <c:pt idx="673">
                  <c:v>15380.92</c:v>
                </c:pt>
                <c:pt idx="674">
                  <c:v>15681.25</c:v>
                </c:pt>
                <c:pt idx="675">
                  <c:v>16023.92</c:v>
                </c:pt>
                <c:pt idx="676">
                  <c:v>16389.919999999998</c:v>
                </c:pt>
                <c:pt idx="677">
                  <c:v>16665.580000000002</c:v>
                </c:pt>
                <c:pt idx="678">
                  <c:v>17000.580000000002</c:v>
                </c:pt>
                <c:pt idx="679">
                  <c:v>17233.25</c:v>
                </c:pt>
                <c:pt idx="680">
                  <c:v>17578.25</c:v>
                </c:pt>
                <c:pt idx="681">
                  <c:v>17825.580000000002</c:v>
                </c:pt>
                <c:pt idx="682">
                  <c:v>17955.580000000002</c:v>
                </c:pt>
                <c:pt idx="683">
                  <c:v>18143.919999999998</c:v>
                </c:pt>
                <c:pt idx="684">
                  <c:v>18302.25</c:v>
                </c:pt>
                <c:pt idx="685">
                  <c:v>18488.25</c:v>
                </c:pt>
                <c:pt idx="686">
                  <c:v>18536.919999999998</c:v>
                </c:pt>
                <c:pt idx="687">
                  <c:v>18578.25</c:v>
                </c:pt>
                <c:pt idx="688">
                  <c:v>18639.25</c:v>
                </c:pt>
                <c:pt idx="689">
                  <c:v>18671.25</c:v>
                </c:pt>
                <c:pt idx="690">
                  <c:v>18653.919999999998</c:v>
                </c:pt>
                <c:pt idx="691">
                  <c:v>18775.919999999998</c:v>
                </c:pt>
                <c:pt idx="692">
                  <c:v>18871.580000000002</c:v>
                </c:pt>
                <c:pt idx="693">
                  <c:v>18822.25</c:v>
                </c:pt>
                <c:pt idx="694">
                  <c:v>18890.580000000002</c:v>
                </c:pt>
                <c:pt idx="695">
                  <c:v>18845.919999999998</c:v>
                </c:pt>
                <c:pt idx="696">
                  <c:v>18909.580000000002</c:v>
                </c:pt>
                <c:pt idx="697">
                  <c:v>18944.25</c:v>
                </c:pt>
                <c:pt idx="698">
                  <c:v>19036.919999999998</c:v>
                </c:pt>
                <c:pt idx="699">
                  <c:v>19024.25</c:v>
                </c:pt>
                <c:pt idx="700">
                  <c:v>19100.580000000002</c:v>
                </c:pt>
                <c:pt idx="701">
                  <c:v>19216.580000000002</c:v>
                </c:pt>
                <c:pt idx="702">
                  <c:v>19132.25</c:v>
                </c:pt>
                <c:pt idx="703">
                  <c:v>19046.919999999998</c:v>
                </c:pt>
                <c:pt idx="704">
                  <c:v>18978.580000000002</c:v>
                </c:pt>
                <c:pt idx="705">
                  <c:v>18788.580000000002</c:v>
                </c:pt>
                <c:pt idx="706">
                  <c:v>18682.25</c:v>
                </c:pt>
                <c:pt idx="707">
                  <c:v>18494.919999999998</c:v>
                </c:pt>
                <c:pt idx="708">
                  <c:v>18299.919999999998</c:v>
                </c:pt>
                <c:pt idx="709">
                  <c:v>18113.580000000002</c:v>
                </c:pt>
                <c:pt idx="710">
                  <c:v>17966.919999999998</c:v>
                </c:pt>
                <c:pt idx="711">
                  <c:v>17755.25</c:v>
                </c:pt>
                <c:pt idx="712">
                  <c:v>17725.919999999998</c:v>
                </c:pt>
                <c:pt idx="713">
                  <c:v>17447.25</c:v>
                </c:pt>
                <c:pt idx="714">
                  <c:v>17351.25</c:v>
                </c:pt>
                <c:pt idx="715">
                  <c:v>17221.580000000002</c:v>
                </c:pt>
                <c:pt idx="716">
                  <c:v>17151.580000000002</c:v>
                </c:pt>
                <c:pt idx="717">
                  <c:v>17112.25</c:v>
                </c:pt>
                <c:pt idx="718">
                  <c:v>17338.919999999998</c:v>
                </c:pt>
                <c:pt idx="719">
                  <c:v>16981.919999999998</c:v>
                </c:pt>
                <c:pt idx="720">
                  <c:v>16860.25</c:v>
                </c:pt>
                <c:pt idx="721">
                  <c:v>16820.25</c:v>
                </c:pt>
                <c:pt idx="722">
                  <c:v>16801.580000000002</c:v>
                </c:pt>
                <c:pt idx="723">
                  <c:v>16724.580000000002</c:v>
                </c:pt>
                <c:pt idx="724">
                  <c:v>16615.919999999998</c:v>
                </c:pt>
                <c:pt idx="725">
                  <c:v>16423.919999999998</c:v>
                </c:pt>
                <c:pt idx="726">
                  <c:v>16361.58</c:v>
                </c:pt>
                <c:pt idx="727">
                  <c:v>16138.58</c:v>
                </c:pt>
                <c:pt idx="728">
                  <c:v>15918.92</c:v>
                </c:pt>
                <c:pt idx="729">
                  <c:v>15731.92</c:v>
                </c:pt>
                <c:pt idx="730">
                  <c:v>15389.92</c:v>
                </c:pt>
                <c:pt idx="731">
                  <c:v>15319.58</c:v>
                </c:pt>
                <c:pt idx="732">
                  <c:v>15007.25</c:v>
                </c:pt>
                <c:pt idx="733">
                  <c:v>14733.92</c:v>
                </c:pt>
                <c:pt idx="734">
                  <c:v>14517.25</c:v>
                </c:pt>
                <c:pt idx="735">
                  <c:v>14371.25</c:v>
                </c:pt>
                <c:pt idx="736">
                  <c:v>14146.58</c:v>
                </c:pt>
                <c:pt idx="737">
                  <c:v>13981.58</c:v>
                </c:pt>
                <c:pt idx="738">
                  <c:v>13868.92</c:v>
                </c:pt>
                <c:pt idx="739">
                  <c:v>13665.92</c:v>
                </c:pt>
                <c:pt idx="740">
                  <c:v>13616.58</c:v>
                </c:pt>
                <c:pt idx="741">
                  <c:v>13505.25</c:v>
                </c:pt>
                <c:pt idx="742">
                  <c:v>13425.58</c:v>
                </c:pt>
                <c:pt idx="743">
                  <c:v>13355.25</c:v>
                </c:pt>
                <c:pt idx="744">
                  <c:v>13227.58</c:v>
                </c:pt>
                <c:pt idx="745">
                  <c:v>13234.58</c:v>
                </c:pt>
                <c:pt idx="746">
                  <c:v>13153.25</c:v>
                </c:pt>
                <c:pt idx="747">
                  <c:v>13071.58</c:v>
                </c:pt>
                <c:pt idx="748">
                  <c:v>13053.92</c:v>
                </c:pt>
                <c:pt idx="749">
                  <c:v>13012.92</c:v>
                </c:pt>
                <c:pt idx="750">
                  <c:v>12831.58</c:v>
                </c:pt>
                <c:pt idx="751">
                  <c:v>12716.25</c:v>
                </c:pt>
                <c:pt idx="752">
                  <c:v>12579.92</c:v>
                </c:pt>
                <c:pt idx="753">
                  <c:v>12446.25</c:v>
                </c:pt>
                <c:pt idx="754">
                  <c:v>12254.58</c:v>
                </c:pt>
                <c:pt idx="755">
                  <c:v>12111.58</c:v>
                </c:pt>
                <c:pt idx="756">
                  <c:v>12012.25</c:v>
                </c:pt>
                <c:pt idx="757">
                  <c:v>11819.58</c:v>
                </c:pt>
                <c:pt idx="758">
                  <c:v>11769.58</c:v>
                </c:pt>
                <c:pt idx="759">
                  <c:v>11444.58</c:v>
                </c:pt>
                <c:pt idx="760">
                  <c:v>11375.58</c:v>
                </c:pt>
                <c:pt idx="761">
                  <c:v>11201.92</c:v>
                </c:pt>
                <c:pt idx="762">
                  <c:v>11007.92</c:v>
                </c:pt>
                <c:pt idx="763">
                  <c:v>10872.92</c:v>
                </c:pt>
                <c:pt idx="764">
                  <c:v>10764.58</c:v>
                </c:pt>
                <c:pt idx="765">
                  <c:v>10620.58</c:v>
                </c:pt>
                <c:pt idx="766">
                  <c:v>10485.58</c:v>
                </c:pt>
                <c:pt idx="767">
                  <c:v>10369.25</c:v>
                </c:pt>
                <c:pt idx="768">
                  <c:v>10312.92</c:v>
                </c:pt>
                <c:pt idx="769">
                  <c:v>10134.58</c:v>
                </c:pt>
                <c:pt idx="770">
                  <c:v>10039.25</c:v>
                </c:pt>
                <c:pt idx="771">
                  <c:v>9940.25</c:v>
                </c:pt>
                <c:pt idx="772">
                  <c:v>9847.25</c:v>
                </c:pt>
                <c:pt idx="773">
                  <c:v>9682.92</c:v>
                </c:pt>
                <c:pt idx="774">
                  <c:v>9606.58</c:v>
                </c:pt>
                <c:pt idx="775">
                  <c:v>9430.25</c:v>
                </c:pt>
                <c:pt idx="776">
                  <c:v>9274.25</c:v>
                </c:pt>
                <c:pt idx="777">
                  <c:v>9054.58</c:v>
                </c:pt>
                <c:pt idx="778">
                  <c:v>8905.58</c:v>
                </c:pt>
                <c:pt idx="779">
                  <c:v>8617.58</c:v>
                </c:pt>
                <c:pt idx="780">
                  <c:v>8485.92</c:v>
                </c:pt>
                <c:pt idx="781">
                  <c:v>8261.25</c:v>
                </c:pt>
                <c:pt idx="782">
                  <c:v>7980.25</c:v>
                </c:pt>
                <c:pt idx="783">
                  <c:v>7806.58</c:v>
                </c:pt>
                <c:pt idx="784">
                  <c:v>7582.92</c:v>
                </c:pt>
                <c:pt idx="785">
                  <c:v>7435.92</c:v>
                </c:pt>
                <c:pt idx="786">
                  <c:v>7135.25</c:v>
                </c:pt>
                <c:pt idx="787">
                  <c:v>6915.92</c:v>
                </c:pt>
                <c:pt idx="788">
                  <c:v>6734.58</c:v>
                </c:pt>
                <c:pt idx="789">
                  <c:v>6484.92</c:v>
                </c:pt>
                <c:pt idx="790">
                  <c:v>6278.58</c:v>
                </c:pt>
                <c:pt idx="791">
                  <c:v>6131.92</c:v>
                </c:pt>
                <c:pt idx="792">
                  <c:v>5962.25</c:v>
                </c:pt>
                <c:pt idx="793">
                  <c:v>5846.92</c:v>
                </c:pt>
                <c:pt idx="794">
                  <c:v>5674.92</c:v>
                </c:pt>
                <c:pt idx="795">
                  <c:v>5508.25</c:v>
                </c:pt>
                <c:pt idx="796">
                  <c:v>5295.25</c:v>
                </c:pt>
                <c:pt idx="797">
                  <c:v>5182.92</c:v>
                </c:pt>
                <c:pt idx="798">
                  <c:v>5011.92</c:v>
                </c:pt>
                <c:pt idx="799">
                  <c:v>4870.58</c:v>
                </c:pt>
                <c:pt idx="800">
                  <c:v>4728.58</c:v>
                </c:pt>
                <c:pt idx="801">
                  <c:v>4628.92</c:v>
                </c:pt>
                <c:pt idx="802">
                  <c:v>4438.58</c:v>
                </c:pt>
                <c:pt idx="803">
                  <c:v>4274.58</c:v>
                </c:pt>
                <c:pt idx="804">
                  <c:v>4034.92</c:v>
                </c:pt>
                <c:pt idx="805">
                  <c:v>3866.25</c:v>
                </c:pt>
                <c:pt idx="806">
                  <c:v>3732.58</c:v>
                </c:pt>
                <c:pt idx="807">
                  <c:v>3490.25</c:v>
                </c:pt>
                <c:pt idx="808">
                  <c:v>3352.25</c:v>
                </c:pt>
                <c:pt idx="809">
                  <c:v>3181.92</c:v>
                </c:pt>
                <c:pt idx="810">
                  <c:v>2950.58</c:v>
                </c:pt>
                <c:pt idx="811">
                  <c:v>2797.58</c:v>
                </c:pt>
                <c:pt idx="812">
                  <c:v>2695.25</c:v>
                </c:pt>
                <c:pt idx="813">
                  <c:v>2569.58</c:v>
                </c:pt>
                <c:pt idx="814">
                  <c:v>2365.25</c:v>
                </c:pt>
                <c:pt idx="815">
                  <c:v>2244.58</c:v>
                </c:pt>
                <c:pt idx="816">
                  <c:v>2172.58</c:v>
                </c:pt>
                <c:pt idx="817">
                  <c:v>2010.92</c:v>
                </c:pt>
                <c:pt idx="818">
                  <c:v>1913.92</c:v>
                </c:pt>
                <c:pt idx="819">
                  <c:v>1755.58</c:v>
                </c:pt>
                <c:pt idx="820">
                  <c:v>1647.58</c:v>
                </c:pt>
                <c:pt idx="821">
                  <c:v>1520.25</c:v>
                </c:pt>
                <c:pt idx="822">
                  <c:v>1488.92</c:v>
                </c:pt>
                <c:pt idx="823">
                  <c:v>1396.25</c:v>
                </c:pt>
                <c:pt idx="824">
                  <c:v>1329.25</c:v>
                </c:pt>
                <c:pt idx="825">
                  <c:v>1206.92</c:v>
                </c:pt>
                <c:pt idx="826">
                  <c:v>1141.58</c:v>
                </c:pt>
                <c:pt idx="827">
                  <c:v>1072.58</c:v>
                </c:pt>
                <c:pt idx="828">
                  <c:v>978.92</c:v>
                </c:pt>
                <c:pt idx="829">
                  <c:v>809.92</c:v>
                </c:pt>
                <c:pt idx="830">
                  <c:v>770.92</c:v>
                </c:pt>
                <c:pt idx="831">
                  <c:v>698.92</c:v>
                </c:pt>
                <c:pt idx="832">
                  <c:v>598.25</c:v>
                </c:pt>
                <c:pt idx="833">
                  <c:v>499.58</c:v>
                </c:pt>
                <c:pt idx="834">
                  <c:v>393.58</c:v>
                </c:pt>
                <c:pt idx="835">
                  <c:v>391.58</c:v>
                </c:pt>
                <c:pt idx="836">
                  <c:v>304.58</c:v>
                </c:pt>
                <c:pt idx="837">
                  <c:v>221.58</c:v>
                </c:pt>
                <c:pt idx="838">
                  <c:v>199.58</c:v>
                </c:pt>
                <c:pt idx="839">
                  <c:v>99.25</c:v>
                </c:pt>
                <c:pt idx="840">
                  <c:v>45.25</c:v>
                </c:pt>
                <c:pt idx="841">
                  <c:v>-46.42</c:v>
                </c:pt>
                <c:pt idx="842">
                  <c:v>-92.75</c:v>
                </c:pt>
                <c:pt idx="843">
                  <c:v>-32.08</c:v>
                </c:pt>
                <c:pt idx="844">
                  <c:v>-139.41999999999999</c:v>
                </c:pt>
                <c:pt idx="845">
                  <c:v>-202.42</c:v>
                </c:pt>
                <c:pt idx="846">
                  <c:v>-236.42</c:v>
                </c:pt>
                <c:pt idx="847">
                  <c:v>-240.42</c:v>
                </c:pt>
                <c:pt idx="848">
                  <c:v>-244.75</c:v>
                </c:pt>
                <c:pt idx="849">
                  <c:v>-335.08</c:v>
                </c:pt>
                <c:pt idx="850">
                  <c:v>-380.42</c:v>
                </c:pt>
                <c:pt idx="851">
                  <c:v>-439.75</c:v>
                </c:pt>
                <c:pt idx="852">
                  <c:v>-360.75</c:v>
                </c:pt>
                <c:pt idx="853">
                  <c:v>-486.08</c:v>
                </c:pt>
                <c:pt idx="854">
                  <c:v>-568.41999999999996</c:v>
                </c:pt>
                <c:pt idx="855">
                  <c:v>-572.08000000000004</c:v>
                </c:pt>
                <c:pt idx="856">
                  <c:v>-642.75</c:v>
                </c:pt>
                <c:pt idx="857">
                  <c:v>-600.08000000000004</c:v>
                </c:pt>
                <c:pt idx="858">
                  <c:v>-665.75</c:v>
                </c:pt>
                <c:pt idx="859">
                  <c:v>-662.08</c:v>
                </c:pt>
                <c:pt idx="860">
                  <c:v>-774.08</c:v>
                </c:pt>
                <c:pt idx="861">
                  <c:v>-726.08</c:v>
                </c:pt>
                <c:pt idx="862">
                  <c:v>-849.42</c:v>
                </c:pt>
                <c:pt idx="863">
                  <c:v>-897.42</c:v>
                </c:pt>
                <c:pt idx="864">
                  <c:v>-865.75</c:v>
                </c:pt>
                <c:pt idx="865">
                  <c:v>-861.42</c:v>
                </c:pt>
                <c:pt idx="866">
                  <c:v>-948.75</c:v>
                </c:pt>
                <c:pt idx="867">
                  <c:v>-945.75</c:v>
                </c:pt>
                <c:pt idx="868">
                  <c:v>-908.42</c:v>
                </c:pt>
                <c:pt idx="869">
                  <c:v>-1002.42</c:v>
                </c:pt>
                <c:pt idx="870">
                  <c:v>-1020.08</c:v>
                </c:pt>
                <c:pt idx="871">
                  <c:v>-1021.75</c:v>
                </c:pt>
                <c:pt idx="872">
                  <c:v>-1021.42</c:v>
                </c:pt>
                <c:pt idx="873">
                  <c:v>-1091.08</c:v>
                </c:pt>
                <c:pt idx="874">
                  <c:v>-1089.75</c:v>
                </c:pt>
                <c:pt idx="875">
                  <c:v>-1089.75</c:v>
                </c:pt>
                <c:pt idx="876">
                  <c:v>-1102.08</c:v>
                </c:pt>
                <c:pt idx="877">
                  <c:v>-1182.75</c:v>
                </c:pt>
                <c:pt idx="878">
                  <c:v>-1179.42</c:v>
                </c:pt>
                <c:pt idx="879">
                  <c:v>-1173.42</c:v>
                </c:pt>
                <c:pt idx="880">
                  <c:v>-1216.08</c:v>
                </c:pt>
                <c:pt idx="881">
                  <c:v>-1167.42</c:v>
                </c:pt>
                <c:pt idx="882">
                  <c:v>-1212.75</c:v>
                </c:pt>
                <c:pt idx="883">
                  <c:v>-1191.08</c:v>
                </c:pt>
                <c:pt idx="884">
                  <c:v>-1230.75</c:v>
                </c:pt>
                <c:pt idx="885">
                  <c:v>-1243.42</c:v>
                </c:pt>
                <c:pt idx="886">
                  <c:v>-1091.75</c:v>
                </c:pt>
                <c:pt idx="887">
                  <c:v>-1261.08</c:v>
                </c:pt>
                <c:pt idx="888">
                  <c:v>-1298.08</c:v>
                </c:pt>
                <c:pt idx="889">
                  <c:v>-1315.08</c:v>
                </c:pt>
                <c:pt idx="890">
                  <c:v>-1042.08</c:v>
                </c:pt>
                <c:pt idx="891">
                  <c:v>-1305.42</c:v>
                </c:pt>
                <c:pt idx="892">
                  <c:v>-1238.42</c:v>
                </c:pt>
                <c:pt idx="893">
                  <c:v>-1296.08</c:v>
                </c:pt>
                <c:pt idx="894">
                  <c:v>-1340.42</c:v>
                </c:pt>
                <c:pt idx="895">
                  <c:v>-1281.42</c:v>
                </c:pt>
                <c:pt idx="896">
                  <c:v>-1380.08</c:v>
                </c:pt>
                <c:pt idx="897">
                  <c:v>-1326.08</c:v>
                </c:pt>
                <c:pt idx="898">
                  <c:v>-1346.75</c:v>
                </c:pt>
                <c:pt idx="899">
                  <c:v>-1383.75</c:v>
                </c:pt>
                <c:pt idx="900">
                  <c:v>-1346.42</c:v>
                </c:pt>
                <c:pt idx="901">
                  <c:v>-1342.42</c:v>
                </c:pt>
                <c:pt idx="902">
                  <c:v>-1338.42</c:v>
                </c:pt>
                <c:pt idx="903">
                  <c:v>-1340.75</c:v>
                </c:pt>
                <c:pt idx="904">
                  <c:v>-1380.75</c:v>
                </c:pt>
                <c:pt idx="905">
                  <c:v>-1382.75</c:v>
                </c:pt>
                <c:pt idx="906">
                  <c:v>-1378.08</c:v>
                </c:pt>
                <c:pt idx="907">
                  <c:v>-1423.08</c:v>
                </c:pt>
                <c:pt idx="908">
                  <c:v>-1364.42</c:v>
                </c:pt>
                <c:pt idx="909">
                  <c:v>-1386.42</c:v>
                </c:pt>
                <c:pt idx="910">
                  <c:v>-1436.42</c:v>
                </c:pt>
                <c:pt idx="911">
                  <c:v>-1433.75</c:v>
                </c:pt>
                <c:pt idx="912">
                  <c:v>-1422.42</c:v>
                </c:pt>
                <c:pt idx="913">
                  <c:v>-1422.08</c:v>
                </c:pt>
                <c:pt idx="914">
                  <c:v>-1425.08</c:v>
                </c:pt>
                <c:pt idx="915">
                  <c:v>-1464.08</c:v>
                </c:pt>
                <c:pt idx="916">
                  <c:v>-1455.08</c:v>
                </c:pt>
                <c:pt idx="917">
                  <c:v>-1464.08</c:v>
                </c:pt>
                <c:pt idx="918">
                  <c:v>-1460.08</c:v>
                </c:pt>
                <c:pt idx="919">
                  <c:v>-1440.42</c:v>
                </c:pt>
                <c:pt idx="920">
                  <c:v>-1498.42</c:v>
                </c:pt>
                <c:pt idx="921">
                  <c:v>-1483.75</c:v>
                </c:pt>
                <c:pt idx="922">
                  <c:v>-1519.08</c:v>
                </c:pt>
                <c:pt idx="923">
                  <c:v>-1458.75</c:v>
                </c:pt>
                <c:pt idx="924">
                  <c:v>-1515.75</c:v>
                </c:pt>
                <c:pt idx="925">
                  <c:v>-1492.42</c:v>
                </c:pt>
                <c:pt idx="926">
                  <c:v>-1504.75</c:v>
                </c:pt>
                <c:pt idx="927">
                  <c:v>-1506.75</c:v>
                </c:pt>
                <c:pt idx="928">
                  <c:v>-1426.08</c:v>
                </c:pt>
                <c:pt idx="929">
                  <c:v>-1505.75</c:v>
                </c:pt>
                <c:pt idx="930">
                  <c:v>-1504.08</c:v>
                </c:pt>
                <c:pt idx="931">
                  <c:v>-1521.08</c:v>
                </c:pt>
                <c:pt idx="932">
                  <c:v>-1490.42</c:v>
                </c:pt>
                <c:pt idx="933">
                  <c:v>-1464.08</c:v>
                </c:pt>
                <c:pt idx="934">
                  <c:v>-1506.08</c:v>
                </c:pt>
                <c:pt idx="935">
                  <c:v>-1491.42</c:v>
                </c:pt>
                <c:pt idx="936">
                  <c:v>-1472.42</c:v>
                </c:pt>
                <c:pt idx="937">
                  <c:v>-1453.08</c:v>
                </c:pt>
                <c:pt idx="938">
                  <c:v>-1415.42</c:v>
                </c:pt>
                <c:pt idx="939">
                  <c:v>-1365.75</c:v>
                </c:pt>
                <c:pt idx="940">
                  <c:v>-1339.08</c:v>
                </c:pt>
                <c:pt idx="941">
                  <c:v>-1389.42</c:v>
                </c:pt>
                <c:pt idx="942">
                  <c:v>-1469.75</c:v>
                </c:pt>
                <c:pt idx="943">
                  <c:v>-1486.42</c:v>
                </c:pt>
                <c:pt idx="944">
                  <c:v>-1448.42</c:v>
                </c:pt>
                <c:pt idx="945">
                  <c:v>-1549.42</c:v>
                </c:pt>
                <c:pt idx="946">
                  <c:v>-1550.42</c:v>
                </c:pt>
                <c:pt idx="947">
                  <c:v>-1527.08</c:v>
                </c:pt>
                <c:pt idx="948">
                  <c:v>-1511.08</c:v>
                </c:pt>
                <c:pt idx="949">
                  <c:v>-1567.08</c:v>
                </c:pt>
                <c:pt idx="950">
                  <c:v>-1577.08</c:v>
                </c:pt>
                <c:pt idx="951">
                  <c:v>-1562.08</c:v>
                </c:pt>
                <c:pt idx="952">
                  <c:v>-1570.08</c:v>
                </c:pt>
                <c:pt idx="953">
                  <c:v>-1572.08</c:v>
                </c:pt>
                <c:pt idx="954">
                  <c:v>-1579.42</c:v>
                </c:pt>
                <c:pt idx="955">
                  <c:v>-1533.42</c:v>
                </c:pt>
                <c:pt idx="956">
                  <c:v>-1574.42</c:v>
                </c:pt>
                <c:pt idx="957">
                  <c:v>-1591.08</c:v>
                </c:pt>
                <c:pt idx="958">
                  <c:v>-1577.42</c:v>
                </c:pt>
                <c:pt idx="959">
                  <c:v>-1577.75</c:v>
                </c:pt>
                <c:pt idx="960">
                  <c:v>-1575.42</c:v>
                </c:pt>
                <c:pt idx="961">
                  <c:v>-1570.42</c:v>
                </c:pt>
                <c:pt idx="962">
                  <c:v>-1601.08</c:v>
                </c:pt>
                <c:pt idx="963">
                  <c:v>-1610.08</c:v>
                </c:pt>
                <c:pt idx="964">
                  <c:v>-1547.75</c:v>
                </c:pt>
                <c:pt idx="965">
                  <c:v>-1617.08</c:v>
                </c:pt>
                <c:pt idx="966">
                  <c:v>-1531.42</c:v>
                </c:pt>
                <c:pt idx="967">
                  <c:v>-1560.42</c:v>
                </c:pt>
                <c:pt idx="968">
                  <c:v>-1601.42</c:v>
                </c:pt>
                <c:pt idx="969">
                  <c:v>-1582.08</c:v>
                </c:pt>
                <c:pt idx="970">
                  <c:v>-1528.75</c:v>
                </c:pt>
                <c:pt idx="971">
                  <c:v>-1516.42</c:v>
                </c:pt>
                <c:pt idx="972">
                  <c:v>-1604.08</c:v>
                </c:pt>
                <c:pt idx="973">
                  <c:v>-1579.08</c:v>
                </c:pt>
                <c:pt idx="974">
                  <c:v>-1590.42</c:v>
                </c:pt>
                <c:pt idx="975">
                  <c:v>-1556.08</c:v>
                </c:pt>
                <c:pt idx="976">
                  <c:v>-1463.75</c:v>
                </c:pt>
                <c:pt idx="977">
                  <c:v>-1522.42</c:v>
                </c:pt>
                <c:pt idx="978">
                  <c:v>-1516.08</c:v>
                </c:pt>
                <c:pt idx="979">
                  <c:v>-1580.08</c:v>
                </c:pt>
                <c:pt idx="980">
                  <c:v>-1582.42</c:v>
                </c:pt>
                <c:pt idx="981">
                  <c:v>-1547.42</c:v>
                </c:pt>
                <c:pt idx="982">
                  <c:v>-1511.42</c:v>
                </c:pt>
                <c:pt idx="983">
                  <c:v>-1558.42</c:v>
                </c:pt>
                <c:pt idx="984">
                  <c:v>-1546.08</c:v>
                </c:pt>
                <c:pt idx="985">
                  <c:v>-1547.08</c:v>
                </c:pt>
                <c:pt idx="986">
                  <c:v>-1542.75</c:v>
                </c:pt>
                <c:pt idx="987">
                  <c:v>-1566.75</c:v>
                </c:pt>
                <c:pt idx="988">
                  <c:v>-1539.42</c:v>
                </c:pt>
                <c:pt idx="989">
                  <c:v>-1570.42</c:v>
                </c:pt>
                <c:pt idx="990">
                  <c:v>-1584.75</c:v>
                </c:pt>
                <c:pt idx="991">
                  <c:v>-1582.08</c:v>
                </c:pt>
                <c:pt idx="992">
                  <c:v>-1552.42</c:v>
                </c:pt>
                <c:pt idx="993">
                  <c:v>-1558.08</c:v>
                </c:pt>
                <c:pt idx="994">
                  <c:v>-1549.75</c:v>
                </c:pt>
                <c:pt idx="995">
                  <c:v>-1566.42</c:v>
                </c:pt>
                <c:pt idx="996">
                  <c:v>-1568.42</c:v>
                </c:pt>
                <c:pt idx="997">
                  <c:v>-1578.08</c:v>
                </c:pt>
                <c:pt idx="998">
                  <c:v>-1588.42</c:v>
                </c:pt>
                <c:pt idx="999">
                  <c:v>-1602.42</c:v>
                </c:pt>
                <c:pt idx="1000">
                  <c:v>-1570.75</c:v>
                </c:pt>
                <c:pt idx="1001">
                  <c:v>-1505.08</c:v>
                </c:pt>
                <c:pt idx="1002">
                  <c:v>-1585.75</c:v>
                </c:pt>
                <c:pt idx="1003">
                  <c:v>-1524.08</c:v>
                </c:pt>
                <c:pt idx="1004">
                  <c:v>-1560.08</c:v>
                </c:pt>
                <c:pt idx="1005">
                  <c:v>-1631.42</c:v>
                </c:pt>
                <c:pt idx="1006">
                  <c:v>-1513.08</c:v>
                </c:pt>
                <c:pt idx="1007">
                  <c:v>-1594.08</c:v>
                </c:pt>
                <c:pt idx="1008">
                  <c:v>-1568.08</c:v>
                </c:pt>
                <c:pt idx="1009">
                  <c:v>-1579.42</c:v>
                </c:pt>
                <c:pt idx="1010">
                  <c:v>-1579.08</c:v>
                </c:pt>
                <c:pt idx="1011">
                  <c:v>-1488.42</c:v>
                </c:pt>
                <c:pt idx="1012">
                  <c:v>-1618.75</c:v>
                </c:pt>
                <c:pt idx="1013">
                  <c:v>-1587.42</c:v>
                </c:pt>
                <c:pt idx="1014">
                  <c:v>-1603.42</c:v>
                </c:pt>
                <c:pt idx="1015">
                  <c:v>-1597.08</c:v>
                </c:pt>
                <c:pt idx="1016">
                  <c:v>-1596.75</c:v>
                </c:pt>
                <c:pt idx="1017">
                  <c:v>-1563.42</c:v>
                </c:pt>
                <c:pt idx="1018">
                  <c:v>-1655.08</c:v>
                </c:pt>
                <c:pt idx="1019">
                  <c:v>-1568.42</c:v>
                </c:pt>
                <c:pt idx="1020">
                  <c:v>-1630.42</c:v>
                </c:pt>
                <c:pt idx="1021">
                  <c:v>-1577.42</c:v>
                </c:pt>
                <c:pt idx="1022">
                  <c:v>-1566.42</c:v>
                </c:pt>
                <c:pt idx="1023">
                  <c:v>-1606.42</c:v>
                </c:pt>
                <c:pt idx="1024">
                  <c:v>-1828.75</c:v>
                </c:pt>
                <c:pt idx="1025">
                  <c:v>-1844.75</c:v>
                </c:pt>
                <c:pt idx="1026">
                  <c:v>-1872.08</c:v>
                </c:pt>
                <c:pt idx="1027">
                  <c:v>-1837.42</c:v>
                </c:pt>
                <c:pt idx="1028">
                  <c:v>-990.42</c:v>
                </c:pt>
                <c:pt idx="1029">
                  <c:v>-976.08</c:v>
                </c:pt>
                <c:pt idx="1030">
                  <c:v>-870.08</c:v>
                </c:pt>
                <c:pt idx="1031">
                  <c:v>-854.08</c:v>
                </c:pt>
                <c:pt idx="1032">
                  <c:v>-698.75</c:v>
                </c:pt>
                <c:pt idx="1033">
                  <c:v>-556.75</c:v>
                </c:pt>
                <c:pt idx="1034">
                  <c:v>-1643.42</c:v>
                </c:pt>
                <c:pt idx="1035">
                  <c:v>-1601.08</c:v>
                </c:pt>
                <c:pt idx="1036">
                  <c:v>-1658.42</c:v>
                </c:pt>
                <c:pt idx="1037">
                  <c:v>-1625.08</c:v>
                </c:pt>
                <c:pt idx="1038">
                  <c:v>-1620.75</c:v>
                </c:pt>
                <c:pt idx="1039">
                  <c:v>-1616.08</c:v>
                </c:pt>
                <c:pt idx="1040">
                  <c:v>-1867.08</c:v>
                </c:pt>
                <c:pt idx="1041">
                  <c:v>-1859.75</c:v>
                </c:pt>
                <c:pt idx="1042">
                  <c:v>-1865.75</c:v>
                </c:pt>
                <c:pt idx="1043">
                  <c:v>-1858.42</c:v>
                </c:pt>
              </c:numCache>
            </c:numRef>
          </c:yVal>
          <c:smooth val="1"/>
        </c:ser>
        <c:dLbls>
          <c:showLegendKey val="0"/>
          <c:showVal val="0"/>
          <c:showCatName val="0"/>
          <c:showSerName val="0"/>
          <c:showPercent val="0"/>
          <c:showBubbleSize val="0"/>
        </c:dLbls>
        <c:axId val="-403633536"/>
        <c:axId val="-403632992"/>
      </c:scatterChart>
      <c:valAx>
        <c:axId val="-403633536"/>
        <c:scaling>
          <c:orientation val="minMax"/>
          <c:max val="4100"/>
          <c:min val="16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rtl="0">
                  <a:defRPr sz="1000" b="0" i="0" u="none" strike="noStrike" kern="1200" baseline="0">
                    <a:solidFill>
                      <a:schemeClr val="tx1">
                        <a:lumMod val="65000"/>
                        <a:lumOff val="35000"/>
                      </a:schemeClr>
                    </a:solidFill>
                    <a:latin typeface="+mn-lt"/>
                    <a:ea typeface="+mn-ea"/>
                    <a:cs typeface="+mn-cs"/>
                  </a:defRPr>
                </a:pPr>
                <a:r>
                  <a:rPr lang="en-US"/>
                  <a:t>Wavenumber</a:t>
                </a:r>
                <a:r>
                  <a:rPr lang="en-US" baseline="0"/>
                  <a:t> (1/cm)</a:t>
                </a:r>
                <a:endParaRPr lang="he-IL"/>
              </a:p>
            </c:rich>
          </c:tx>
          <c:overlay val="0"/>
          <c:spPr>
            <a:noFill/>
            <a:ln>
              <a:noFill/>
            </a:ln>
            <a:effectLst/>
          </c:spPr>
          <c:txPr>
            <a:bodyPr rot="0" spcFirstLastPara="1" vertOverflow="ellipsis" vert="horz" wrap="square" anchor="ctr" anchorCtr="1"/>
            <a:lstStyle/>
            <a:p>
              <a:pPr rtl="0">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03632992"/>
        <c:crosses val="autoZero"/>
        <c:crossBetween val="midCat"/>
      </c:valAx>
      <c:valAx>
        <c:axId val="-40363299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Intensity</a:t>
                </a:r>
                <a:endParaRPr lang="he-IL"/>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03633536"/>
        <c:crosses val="autoZero"/>
        <c:crossBetween val="midCat"/>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he-IL"/>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rtl="0">
              <a:defRPr sz="1400" b="0" i="0" u="none" strike="noStrike" kern="1200" spc="0" baseline="0">
                <a:solidFill>
                  <a:schemeClr val="tx1">
                    <a:lumMod val="65000"/>
                    <a:lumOff val="35000"/>
                  </a:schemeClr>
                </a:solidFill>
                <a:latin typeface="+mn-lt"/>
                <a:ea typeface="+mn-ea"/>
                <a:cs typeface="+mn-cs"/>
              </a:defRPr>
            </a:pPr>
            <a:r>
              <a:rPr lang="en-US"/>
              <a:t>Raman</a:t>
            </a:r>
            <a:r>
              <a:rPr lang="en-US" baseline="0"/>
              <a:t> - Ice experiment - water switch</a:t>
            </a:r>
            <a:endParaRPr lang="he-IL"/>
          </a:p>
        </c:rich>
      </c:tx>
      <c:overlay val="0"/>
      <c:spPr>
        <a:noFill/>
        <a:ln>
          <a:noFill/>
        </a:ln>
        <a:effectLst/>
      </c:spPr>
      <c:txPr>
        <a:bodyPr rot="0" spcFirstLastPara="1" vertOverflow="ellipsis" vert="horz" wrap="square" anchor="ctr" anchorCtr="1"/>
        <a:lstStyle/>
        <a:p>
          <a:pPr rtl="0">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tx>
            <c:strRef>
              <c:f>גיליון1!$D$22:$F$22</c:f>
              <c:strCache>
                <c:ptCount val="3"/>
                <c:pt idx="0">
                  <c:v>60</c:v>
                </c:pt>
                <c:pt idx="1">
                  <c:v>water</c:v>
                </c:pt>
                <c:pt idx="2">
                  <c:v>1</c:v>
                </c:pt>
              </c:strCache>
            </c:strRef>
          </c:tx>
          <c:spPr>
            <a:ln w="19050" cap="rnd">
              <a:solidFill>
                <a:schemeClr val="accent1"/>
              </a:solidFill>
              <a:round/>
            </a:ln>
            <a:effectLst/>
          </c:spPr>
          <c:marker>
            <c:symbol val="none"/>
          </c:marker>
          <c:xVal>
            <c:numRef>
              <c:f>גיליון1!$G$1:$ANJ$1</c:f>
              <c:numCache>
                <c:formatCode>General</c:formatCode>
                <c:ptCount val="1044"/>
                <c:pt idx="0">
                  <c:v>160.70099999999999</c:v>
                </c:pt>
                <c:pt idx="1">
                  <c:v>166.74199999999999</c:v>
                </c:pt>
                <c:pt idx="2">
                  <c:v>172.77699999999999</c:v>
                </c:pt>
                <c:pt idx="3">
                  <c:v>178.80500000000001</c:v>
                </c:pt>
                <c:pt idx="4">
                  <c:v>184.82599999999999</c:v>
                </c:pt>
                <c:pt idx="5">
                  <c:v>190.84100000000001</c:v>
                </c:pt>
                <c:pt idx="6">
                  <c:v>196.84899999999999</c:v>
                </c:pt>
                <c:pt idx="7">
                  <c:v>202.85</c:v>
                </c:pt>
                <c:pt idx="8">
                  <c:v>208.845</c:v>
                </c:pt>
                <c:pt idx="9">
                  <c:v>214.833</c:v>
                </c:pt>
                <c:pt idx="10">
                  <c:v>220.815</c:v>
                </c:pt>
                <c:pt idx="11">
                  <c:v>226.78899999999999</c:v>
                </c:pt>
                <c:pt idx="12">
                  <c:v>232.75800000000001</c:v>
                </c:pt>
                <c:pt idx="13">
                  <c:v>238.71899999999999</c:v>
                </c:pt>
                <c:pt idx="14">
                  <c:v>244.67400000000001</c:v>
                </c:pt>
                <c:pt idx="15">
                  <c:v>250.62299999999999</c:v>
                </c:pt>
                <c:pt idx="16">
                  <c:v>256.565</c:v>
                </c:pt>
                <c:pt idx="17">
                  <c:v>262.5</c:v>
                </c:pt>
                <c:pt idx="18">
                  <c:v>268.42899999999997</c:v>
                </c:pt>
                <c:pt idx="19">
                  <c:v>274.351</c:v>
                </c:pt>
                <c:pt idx="20">
                  <c:v>280.267</c:v>
                </c:pt>
                <c:pt idx="21">
                  <c:v>286.17599999999999</c:v>
                </c:pt>
                <c:pt idx="22">
                  <c:v>292.07900000000001</c:v>
                </c:pt>
                <c:pt idx="23">
                  <c:v>297.97500000000002</c:v>
                </c:pt>
                <c:pt idx="24">
                  <c:v>303.86500000000001</c:v>
                </c:pt>
                <c:pt idx="25">
                  <c:v>309.74799999999999</c:v>
                </c:pt>
                <c:pt idx="26">
                  <c:v>315.625</c:v>
                </c:pt>
                <c:pt idx="27">
                  <c:v>321.495</c:v>
                </c:pt>
                <c:pt idx="28">
                  <c:v>327.35899999999998</c:v>
                </c:pt>
                <c:pt idx="29">
                  <c:v>333.21699999999998</c:v>
                </c:pt>
                <c:pt idx="30">
                  <c:v>339.06799999999998</c:v>
                </c:pt>
                <c:pt idx="31">
                  <c:v>344.91199999999998</c:v>
                </c:pt>
                <c:pt idx="32">
                  <c:v>350.75099999999998</c:v>
                </c:pt>
                <c:pt idx="33">
                  <c:v>356.58300000000003</c:v>
                </c:pt>
                <c:pt idx="34">
                  <c:v>362.40800000000002</c:v>
                </c:pt>
                <c:pt idx="35">
                  <c:v>368.22699999999998</c:v>
                </c:pt>
                <c:pt idx="36">
                  <c:v>374.04</c:v>
                </c:pt>
                <c:pt idx="37">
                  <c:v>379.84699999999998</c:v>
                </c:pt>
                <c:pt idx="38">
                  <c:v>385.64699999999999</c:v>
                </c:pt>
                <c:pt idx="39">
                  <c:v>391.44</c:v>
                </c:pt>
                <c:pt idx="40">
                  <c:v>397.22800000000001</c:v>
                </c:pt>
                <c:pt idx="41">
                  <c:v>403.00900000000001</c:v>
                </c:pt>
                <c:pt idx="42">
                  <c:v>408.78399999999999</c:v>
                </c:pt>
                <c:pt idx="43">
                  <c:v>414.553</c:v>
                </c:pt>
                <c:pt idx="44">
                  <c:v>420.315</c:v>
                </c:pt>
                <c:pt idx="45">
                  <c:v>426.07100000000003</c:v>
                </c:pt>
                <c:pt idx="46">
                  <c:v>431.82100000000003</c:v>
                </c:pt>
                <c:pt idx="47">
                  <c:v>437.565</c:v>
                </c:pt>
                <c:pt idx="48">
                  <c:v>443.30200000000002</c:v>
                </c:pt>
                <c:pt idx="49">
                  <c:v>449.03300000000002</c:v>
                </c:pt>
                <c:pt idx="50">
                  <c:v>454.75799999999998</c:v>
                </c:pt>
                <c:pt idx="51">
                  <c:v>460.47699999999998</c:v>
                </c:pt>
                <c:pt idx="52">
                  <c:v>466.18900000000002</c:v>
                </c:pt>
                <c:pt idx="53">
                  <c:v>471.89600000000002</c:v>
                </c:pt>
                <c:pt idx="54">
                  <c:v>477.596</c:v>
                </c:pt>
                <c:pt idx="55">
                  <c:v>483.29</c:v>
                </c:pt>
                <c:pt idx="56">
                  <c:v>488.97800000000001</c:v>
                </c:pt>
                <c:pt idx="57">
                  <c:v>494.66</c:v>
                </c:pt>
                <c:pt idx="58">
                  <c:v>500.33499999999998</c:v>
                </c:pt>
                <c:pt idx="59">
                  <c:v>506.005</c:v>
                </c:pt>
                <c:pt idx="60">
                  <c:v>511.66800000000001</c:v>
                </c:pt>
                <c:pt idx="61">
                  <c:v>517.32500000000005</c:v>
                </c:pt>
                <c:pt idx="62">
                  <c:v>522.97699999999998</c:v>
                </c:pt>
                <c:pt idx="63">
                  <c:v>528.62199999999996</c:v>
                </c:pt>
                <c:pt idx="64">
                  <c:v>534.26099999999997</c:v>
                </c:pt>
                <c:pt idx="65">
                  <c:v>539.89400000000001</c:v>
                </c:pt>
                <c:pt idx="66">
                  <c:v>545.52099999999996</c:v>
                </c:pt>
                <c:pt idx="67">
                  <c:v>551.14099999999996</c:v>
                </c:pt>
                <c:pt idx="68">
                  <c:v>556.75599999999997</c:v>
                </c:pt>
                <c:pt idx="69">
                  <c:v>562.36500000000001</c:v>
                </c:pt>
                <c:pt idx="70">
                  <c:v>567.96799999999996</c:v>
                </c:pt>
                <c:pt idx="71">
                  <c:v>573.56500000000005</c:v>
                </c:pt>
                <c:pt idx="72">
                  <c:v>579.15499999999997</c:v>
                </c:pt>
                <c:pt idx="73">
                  <c:v>584.74</c:v>
                </c:pt>
                <c:pt idx="74">
                  <c:v>590.31899999999996</c:v>
                </c:pt>
                <c:pt idx="75">
                  <c:v>595.89200000000005</c:v>
                </c:pt>
                <c:pt idx="76">
                  <c:v>601.45899999999995</c:v>
                </c:pt>
                <c:pt idx="77">
                  <c:v>607.02</c:v>
                </c:pt>
                <c:pt idx="78">
                  <c:v>612.57500000000005</c:v>
                </c:pt>
                <c:pt idx="79">
                  <c:v>618.12400000000002</c:v>
                </c:pt>
                <c:pt idx="80">
                  <c:v>623.66700000000003</c:v>
                </c:pt>
                <c:pt idx="81">
                  <c:v>629.20399999999995</c:v>
                </c:pt>
                <c:pt idx="82">
                  <c:v>634.73500000000001</c:v>
                </c:pt>
                <c:pt idx="83">
                  <c:v>640.26099999999997</c:v>
                </c:pt>
                <c:pt idx="84">
                  <c:v>645.78099999999995</c:v>
                </c:pt>
                <c:pt idx="85">
                  <c:v>651.29399999999998</c:v>
                </c:pt>
                <c:pt idx="86">
                  <c:v>656.80200000000002</c:v>
                </c:pt>
                <c:pt idx="87">
                  <c:v>662.30399999999997</c:v>
                </c:pt>
                <c:pt idx="88">
                  <c:v>667.8</c:v>
                </c:pt>
                <c:pt idx="89">
                  <c:v>673.29</c:v>
                </c:pt>
                <c:pt idx="90">
                  <c:v>678.77499999999998</c:v>
                </c:pt>
                <c:pt idx="91">
                  <c:v>684.25400000000002</c:v>
                </c:pt>
                <c:pt idx="92">
                  <c:v>689.726</c:v>
                </c:pt>
                <c:pt idx="93">
                  <c:v>695.19299999999998</c:v>
                </c:pt>
                <c:pt idx="94">
                  <c:v>700.65499999999997</c:v>
                </c:pt>
                <c:pt idx="95">
                  <c:v>706.11</c:v>
                </c:pt>
                <c:pt idx="96">
                  <c:v>711.56</c:v>
                </c:pt>
                <c:pt idx="97">
                  <c:v>717.00400000000002</c:v>
                </c:pt>
                <c:pt idx="98">
                  <c:v>722.44200000000001</c:v>
                </c:pt>
                <c:pt idx="99">
                  <c:v>727.87400000000002</c:v>
                </c:pt>
                <c:pt idx="100">
                  <c:v>733.30100000000004</c:v>
                </c:pt>
                <c:pt idx="101">
                  <c:v>738.72199999999998</c:v>
                </c:pt>
                <c:pt idx="102">
                  <c:v>744.13699999999994</c:v>
                </c:pt>
                <c:pt idx="103">
                  <c:v>749.54700000000003</c:v>
                </c:pt>
                <c:pt idx="104">
                  <c:v>754.95100000000002</c:v>
                </c:pt>
                <c:pt idx="105">
                  <c:v>760.34900000000005</c:v>
                </c:pt>
                <c:pt idx="106">
                  <c:v>765.74099999999999</c:v>
                </c:pt>
                <c:pt idx="107">
                  <c:v>771.12800000000004</c:v>
                </c:pt>
                <c:pt idx="108">
                  <c:v>776.50900000000001</c:v>
                </c:pt>
                <c:pt idx="109">
                  <c:v>781.88499999999999</c:v>
                </c:pt>
                <c:pt idx="110">
                  <c:v>787.25400000000002</c:v>
                </c:pt>
                <c:pt idx="111">
                  <c:v>792.61800000000005</c:v>
                </c:pt>
                <c:pt idx="112">
                  <c:v>797.97699999999998</c:v>
                </c:pt>
                <c:pt idx="113">
                  <c:v>803.33</c:v>
                </c:pt>
                <c:pt idx="114">
                  <c:v>808.67700000000002</c:v>
                </c:pt>
                <c:pt idx="115">
                  <c:v>814.01900000000001</c:v>
                </c:pt>
                <c:pt idx="116">
                  <c:v>819.35500000000002</c:v>
                </c:pt>
                <c:pt idx="117">
                  <c:v>824.68600000000004</c:v>
                </c:pt>
                <c:pt idx="118">
                  <c:v>830.01099999999997</c:v>
                </c:pt>
                <c:pt idx="119">
                  <c:v>835.33</c:v>
                </c:pt>
                <c:pt idx="120">
                  <c:v>840.64400000000001</c:v>
                </c:pt>
                <c:pt idx="121">
                  <c:v>845.952</c:v>
                </c:pt>
                <c:pt idx="122">
                  <c:v>851.255</c:v>
                </c:pt>
                <c:pt idx="123">
                  <c:v>856.55200000000002</c:v>
                </c:pt>
                <c:pt idx="124">
                  <c:v>861.84400000000005</c:v>
                </c:pt>
                <c:pt idx="125">
                  <c:v>867.13</c:v>
                </c:pt>
                <c:pt idx="126">
                  <c:v>872.41</c:v>
                </c:pt>
                <c:pt idx="127">
                  <c:v>877.68600000000004</c:v>
                </c:pt>
                <c:pt idx="128">
                  <c:v>882.95500000000004</c:v>
                </c:pt>
                <c:pt idx="129">
                  <c:v>888.21900000000005</c:v>
                </c:pt>
                <c:pt idx="130">
                  <c:v>893.47799999999995</c:v>
                </c:pt>
                <c:pt idx="131">
                  <c:v>898.73099999999999</c:v>
                </c:pt>
                <c:pt idx="132">
                  <c:v>903.97900000000004</c:v>
                </c:pt>
                <c:pt idx="133">
                  <c:v>909.221</c:v>
                </c:pt>
                <c:pt idx="134">
                  <c:v>914.45799999999997</c:v>
                </c:pt>
                <c:pt idx="135">
                  <c:v>919.69</c:v>
                </c:pt>
                <c:pt idx="136">
                  <c:v>924.91600000000005</c:v>
                </c:pt>
                <c:pt idx="137">
                  <c:v>930.13599999999997</c:v>
                </c:pt>
                <c:pt idx="138">
                  <c:v>935.351</c:v>
                </c:pt>
                <c:pt idx="139">
                  <c:v>940.56100000000004</c:v>
                </c:pt>
                <c:pt idx="140">
                  <c:v>945.76599999999996</c:v>
                </c:pt>
                <c:pt idx="141">
                  <c:v>950.96500000000003</c:v>
                </c:pt>
                <c:pt idx="142">
                  <c:v>956.15800000000002</c:v>
                </c:pt>
                <c:pt idx="143">
                  <c:v>961.34699999999998</c:v>
                </c:pt>
                <c:pt idx="144">
                  <c:v>966.529</c:v>
                </c:pt>
                <c:pt idx="145">
                  <c:v>971.70699999999999</c:v>
                </c:pt>
                <c:pt idx="146">
                  <c:v>976.87900000000002</c:v>
                </c:pt>
                <c:pt idx="147">
                  <c:v>982.04600000000005</c:v>
                </c:pt>
                <c:pt idx="148">
                  <c:v>987.20799999999997</c:v>
                </c:pt>
                <c:pt idx="149">
                  <c:v>992.36400000000003</c:v>
                </c:pt>
                <c:pt idx="150">
                  <c:v>997.51499999999999</c:v>
                </c:pt>
                <c:pt idx="151">
                  <c:v>1002.66</c:v>
                </c:pt>
                <c:pt idx="152">
                  <c:v>1007.801</c:v>
                </c:pt>
                <c:pt idx="153">
                  <c:v>1012.936</c:v>
                </c:pt>
                <c:pt idx="154">
                  <c:v>1018.066</c:v>
                </c:pt>
                <c:pt idx="155">
                  <c:v>1023.19</c:v>
                </c:pt>
                <c:pt idx="156">
                  <c:v>1028.309</c:v>
                </c:pt>
                <c:pt idx="157">
                  <c:v>1033.423</c:v>
                </c:pt>
                <c:pt idx="158">
                  <c:v>1038.5319999999999</c:v>
                </c:pt>
                <c:pt idx="159">
                  <c:v>1043.636</c:v>
                </c:pt>
                <c:pt idx="160">
                  <c:v>1048.7339999999999</c:v>
                </c:pt>
                <c:pt idx="161">
                  <c:v>1053.827</c:v>
                </c:pt>
                <c:pt idx="162">
                  <c:v>1058.915</c:v>
                </c:pt>
                <c:pt idx="163">
                  <c:v>1063.998</c:v>
                </c:pt>
                <c:pt idx="164">
                  <c:v>1069.075</c:v>
                </c:pt>
                <c:pt idx="165">
                  <c:v>1074.1469999999999</c:v>
                </c:pt>
                <c:pt idx="166">
                  <c:v>1079.2139999999999</c:v>
                </c:pt>
                <c:pt idx="167">
                  <c:v>1084.2760000000001</c:v>
                </c:pt>
                <c:pt idx="168">
                  <c:v>1089.3330000000001</c:v>
                </c:pt>
                <c:pt idx="169">
                  <c:v>1094.385</c:v>
                </c:pt>
                <c:pt idx="170">
                  <c:v>1099.431</c:v>
                </c:pt>
                <c:pt idx="171">
                  <c:v>1104.472</c:v>
                </c:pt>
                <c:pt idx="172">
                  <c:v>1109.509</c:v>
                </c:pt>
                <c:pt idx="173">
                  <c:v>1114.54</c:v>
                </c:pt>
                <c:pt idx="174">
                  <c:v>1119.5650000000001</c:v>
                </c:pt>
                <c:pt idx="175">
                  <c:v>1124.586</c:v>
                </c:pt>
                <c:pt idx="176">
                  <c:v>1129.6020000000001</c:v>
                </c:pt>
                <c:pt idx="177">
                  <c:v>1134.6130000000001</c:v>
                </c:pt>
                <c:pt idx="178">
                  <c:v>1139.6179999999999</c:v>
                </c:pt>
                <c:pt idx="179">
                  <c:v>1144.6189999999999</c:v>
                </c:pt>
                <c:pt idx="180">
                  <c:v>1149.614</c:v>
                </c:pt>
                <c:pt idx="181">
                  <c:v>1154.604</c:v>
                </c:pt>
                <c:pt idx="182">
                  <c:v>1159.5889999999999</c:v>
                </c:pt>
                <c:pt idx="183">
                  <c:v>1164.57</c:v>
                </c:pt>
                <c:pt idx="184">
                  <c:v>1169.5450000000001</c:v>
                </c:pt>
                <c:pt idx="185">
                  <c:v>1174.5150000000001</c:v>
                </c:pt>
                <c:pt idx="186">
                  <c:v>1179.48</c:v>
                </c:pt>
                <c:pt idx="187">
                  <c:v>1184.44</c:v>
                </c:pt>
                <c:pt idx="188">
                  <c:v>1189.395</c:v>
                </c:pt>
                <c:pt idx="189">
                  <c:v>1194.345</c:v>
                </c:pt>
                <c:pt idx="190">
                  <c:v>1199.29</c:v>
                </c:pt>
                <c:pt idx="191">
                  <c:v>1204.23</c:v>
                </c:pt>
                <c:pt idx="192">
                  <c:v>1209.165</c:v>
                </c:pt>
                <c:pt idx="193">
                  <c:v>1214.095</c:v>
                </c:pt>
                <c:pt idx="194">
                  <c:v>1219.021</c:v>
                </c:pt>
                <c:pt idx="195">
                  <c:v>1223.941</c:v>
                </c:pt>
                <c:pt idx="196">
                  <c:v>1228.856</c:v>
                </c:pt>
                <c:pt idx="197">
                  <c:v>1233.7660000000001</c:v>
                </c:pt>
                <c:pt idx="198">
                  <c:v>1238.672</c:v>
                </c:pt>
                <c:pt idx="199">
                  <c:v>1243.5719999999999</c:v>
                </c:pt>
                <c:pt idx="200">
                  <c:v>1248.4670000000001</c:v>
                </c:pt>
                <c:pt idx="201">
                  <c:v>1253.3579999999999</c:v>
                </c:pt>
                <c:pt idx="202">
                  <c:v>1258.2439999999999</c:v>
                </c:pt>
                <c:pt idx="203">
                  <c:v>1263.124</c:v>
                </c:pt>
                <c:pt idx="204">
                  <c:v>1268</c:v>
                </c:pt>
                <c:pt idx="205">
                  <c:v>1272.8710000000001</c:v>
                </c:pt>
                <c:pt idx="206">
                  <c:v>1277.7370000000001</c:v>
                </c:pt>
                <c:pt idx="207">
                  <c:v>1282.5989999999999</c:v>
                </c:pt>
                <c:pt idx="208">
                  <c:v>1287.4549999999999</c:v>
                </c:pt>
                <c:pt idx="209">
                  <c:v>1292.306</c:v>
                </c:pt>
                <c:pt idx="210">
                  <c:v>1297.153</c:v>
                </c:pt>
                <c:pt idx="211">
                  <c:v>1301.9949999999999</c:v>
                </c:pt>
                <c:pt idx="212">
                  <c:v>1306.8320000000001</c:v>
                </c:pt>
                <c:pt idx="213">
                  <c:v>1311.664</c:v>
                </c:pt>
                <c:pt idx="214">
                  <c:v>1316.491</c:v>
                </c:pt>
                <c:pt idx="215">
                  <c:v>1321.3140000000001</c:v>
                </c:pt>
                <c:pt idx="216">
                  <c:v>1326.1320000000001</c:v>
                </c:pt>
                <c:pt idx="217">
                  <c:v>1330.9449999999999</c:v>
                </c:pt>
                <c:pt idx="218">
                  <c:v>1335.7529999999999</c:v>
                </c:pt>
                <c:pt idx="219">
                  <c:v>1340.556</c:v>
                </c:pt>
                <c:pt idx="220">
                  <c:v>1345.354</c:v>
                </c:pt>
                <c:pt idx="221">
                  <c:v>1350.1479999999999</c:v>
                </c:pt>
                <c:pt idx="222">
                  <c:v>1354.9369999999999</c:v>
                </c:pt>
                <c:pt idx="223">
                  <c:v>1359.722</c:v>
                </c:pt>
                <c:pt idx="224">
                  <c:v>1364.501</c:v>
                </c:pt>
                <c:pt idx="225">
                  <c:v>1369.2760000000001</c:v>
                </c:pt>
                <c:pt idx="226">
                  <c:v>1374.046</c:v>
                </c:pt>
                <c:pt idx="227">
                  <c:v>1378.8109999999999</c:v>
                </c:pt>
                <c:pt idx="228">
                  <c:v>1383.5719999999999</c:v>
                </c:pt>
                <c:pt idx="229">
                  <c:v>1388.327</c:v>
                </c:pt>
                <c:pt idx="230">
                  <c:v>1393.079</c:v>
                </c:pt>
                <c:pt idx="231">
                  <c:v>1397.825</c:v>
                </c:pt>
                <c:pt idx="232">
                  <c:v>1402.567</c:v>
                </c:pt>
                <c:pt idx="233">
                  <c:v>1407.3040000000001</c:v>
                </c:pt>
                <c:pt idx="234">
                  <c:v>1412.0360000000001</c:v>
                </c:pt>
                <c:pt idx="235">
                  <c:v>1416.7639999999999</c:v>
                </c:pt>
                <c:pt idx="236">
                  <c:v>1421.4870000000001</c:v>
                </c:pt>
                <c:pt idx="237">
                  <c:v>1426.2049999999999</c:v>
                </c:pt>
                <c:pt idx="238">
                  <c:v>1430.9190000000001</c:v>
                </c:pt>
                <c:pt idx="239">
                  <c:v>1435.6279999999999</c:v>
                </c:pt>
                <c:pt idx="240">
                  <c:v>1440.3330000000001</c:v>
                </c:pt>
                <c:pt idx="241">
                  <c:v>1445.0319999999999</c:v>
                </c:pt>
                <c:pt idx="242">
                  <c:v>1449.7270000000001</c:v>
                </c:pt>
                <c:pt idx="243">
                  <c:v>1454.4179999999999</c:v>
                </c:pt>
                <c:pt idx="244">
                  <c:v>1459.104</c:v>
                </c:pt>
                <c:pt idx="245">
                  <c:v>1463.7850000000001</c:v>
                </c:pt>
                <c:pt idx="246">
                  <c:v>1468.462</c:v>
                </c:pt>
                <c:pt idx="247">
                  <c:v>1473.134</c:v>
                </c:pt>
                <c:pt idx="248">
                  <c:v>1477.8019999999999</c:v>
                </c:pt>
                <c:pt idx="249">
                  <c:v>1482.4649999999999</c:v>
                </c:pt>
                <c:pt idx="250">
                  <c:v>1487.123</c:v>
                </c:pt>
                <c:pt idx="251">
                  <c:v>1491.777</c:v>
                </c:pt>
                <c:pt idx="252">
                  <c:v>1496.4259999999999</c:v>
                </c:pt>
                <c:pt idx="253">
                  <c:v>1501.0709999999999</c:v>
                </c:pt>
                <c:pt idx="254">
                  <c:v>1505.711</c:v>
                </c:pt>
                <c:pt idx="255">
                  <c:v>1510.347</c:v>
                </c:pt>
                <c:pt idx="256">
                  <c:v>1514.9780000000001</c:v>
                </c:pt>
                <c:pt idx="257">
                  <c:v>1519.604</c:v>
                </c:pt>
                <c:pt idx="258">
                  <c:v>1524.2260000000001</c:v>
                </c:pt>
                <c:pt idx="259">
                  <c:v>1528.8440000000001</c:v>
                </c:pt>
                <c:pt idx="260">
                  <c:v>1533.4570000000001</c:v>
                </c:pt>
                <c:pt idx="261">
                  <c:v>1538.0650000000001</c:v>
                </c:pt>
                <c:pt idx="262">
                  <c:v>1542.6690000000001</c:v>
                </c:pt>
                <c:pt idx="263">
                  <c:v>1547.269</c:v>
                </c:pt>
                <c:pt idx="264">
                  <c:v>1551.864</c:v>
                </c:pt>
                <c:pt idx="265">
                  <c:v>1556.454</c:v>
                </c:pt>
                <c:pt idx="266">
                  <c:v>1561.0409999999999</c:v>
                </c:pt>
                <c:pt idx="267">
                  <c:v>1565.6220000000001</c:v>
                </c:pt>
                <c:pt idx="268">
                  <c:v>1570.1990000000001</c:v>
                </c:pt>
                <c:pt idx="269">
                  <c:v>1574.7719999999999</c:v>
                </c:pt>
                <c:pt idx="270">
                  <c:v>1579.34</c:v>
                </c:pt>
                <c:pt idx="271">
                  <c:v>1583.904</c:v>
                </c:pt>
                <c:pt idx="272">
                  <c:v>1588.4639999999999</c:v>
                </c:pt>
                <c:pt idx="273">
                  <c:v>1593.019</c:v>
                </c:pt>
                <c:pt idx="274">
                  <c:v>1597.569</c:v>
                </c:pt>
                <c:pt idx="275">
                  <c:v>1602.115</c:v>
                </c:pt>
                <c:pt idx="276">
                  <c:v>1606.6569999999999</c:v>
                </c:pt>
                <c:pt idx="277">
                  <c:v>1611.1949999999999</c:v>
                </c:pt>
                <c:pt idx="278">
                  <c:v>1615.7280000000001</c:v>
                </c:pt>
                <c:pt idx="279">
                  <c:v>1620.2560000000001</c:v>
                </c:pt>
                <c:pt idx="280">
                  <c:v>1624.78</c:v>
                </c:pt>
                <c:pt idx="281">
                  <c:v>1629.3</c:v>
                </c:pt>
                <c:pt idx="282">
                  <c:v>1633.816</c:v>
                </c:pt>
                <c:pt idx="283">
                  <c:v>1638.327</c:v>
                </c:pt>
                <c:pt idx="284">
                  <c:v>1642.8340000000001</c:v>
                </c:pt>
                <c:pt idx="285">
                  <c:v>1647.336</c:v>
                </c:pt>
                <c:pt idx="286">
                  <c:v>1651.8340000000001</c:v>
                </c:pt>
                <c:pt idx="287">
                  <c:v>1656.328</c:v>
                </c:pt>
                <c:pt idx="288">
                  <c:v>1660.817</c:v>
                </c:pt>
                <c:pt idx="289">
                  <c:v>1665.3019999999999</c:v>
                </c:pt>
                <c:pt idx="290">
                  <c:v>1669.7829999999999</c:v>
                </c:pt>
                <c:pt idx="291">
                  <c:v>1674.259</c:v>
                </c:pt>
                <c:pt idx="292">
                  <c:v>1678.732</c:v>
                </c:pt>
                <c:pt idx="293">
                  <c:v>1683.1990000000001</c:v>
                </c:pt>
                <c:pt idx="294">
                  <c:v>1687.663</c:v>
                </c:pt>
                <c:pt idx="295">
                  <c:v>1692.1220000000001</c:v>
                </c:pt>
                <c:pt idx="296">
                  <c:v>1696.577</c:v>
                </c:pt>
                <c:pt idx="297">
                  <c:v>1701.028</c:v>
                </c:pt>
                <c:pt idx="298">
                  <c:v>1705.4739999999999</c:v>
                </c:pt>
                <c:pt idx="299">
                  <c:v>1709.9169999999999</c:v>
                </c:pt>
                <c:pt idx="300">
                  <c:v>1714.355</c:v>
                </c:pt>
                <c:pt idx="301">
                  <c:v>1718.788</c:v>
                </c:pt>
                <c:pt idx="302">
                  <c:v>1723.2180000000001</c:v>
                </c:pt>
                <c:pt idx="303">
                  <c:v>1727.643</c:v>
                </c:pt>
                <c:pt idx="304">
                  <c:v>1732.0640000000001</c:v>
                </c:pt>
                <c:pt idx="305">
                  <c:v>1736.481</c:v>
                </c:pt>
                <c:pt idx="306">
                  <c:v>1740.893</c:v>
                </c:pt>
                <c:pt idx="307">
                  <c:v>1745.3009999999999</c:v>
                </c:pt>
                <c:pt idx="308">
                  <c:v>1749.7049999999999</c:v>
                </c:pt>
                <c:pt idx="309">
                  <c:v>1754.105</c:v>
                </c:pt>
                <c:pt idx="310">
                  <c:v>1758.501</c:v>
                </c:pt>
                <c:pt idx="311">
                  <c:v>1762.893</c:v>
                </c:pt>
                <c:pt idx="312">
                  <c:v>1767.28</c:v>
                </c:pt>
                <c:pt idx="313">
                  <c:v>1771.663</c:v>
                </c:pt>
                <c:pt idx="314">
                  <c:v>1776.0419999999999</c:v>
                </c:pt>
                <c:pt idx="315">
                  <c:v>1780.4169999999999</c:v>
                </c:pt>
                <c:pt idx="316">
                  <c:v>1784.787</c:v>
                </c:pt>
                <c:pt idx="317">
                  <c:v>1789.154</c:v>
                </c:pt>
                <c:pt idx="318">
                  <c:v>1793.5160000000001</c:v>
                </c:pt>
                <c:pt idx="319">
                  <c:v>1797.874</c:v>
                </c:pt>
                <c:pt idx="320">
                  <c:v>1802.2280000000001</c:v>
                </c:pt>
                <c:pt idx="321">
                  <c:v>1806.578</c:v>
                </c:pt>
                <c:pt idx="322">
                  <c:v>1810.924</c:v>
                </c:pt>
                <c:pt idx="323">
                  <c:v>1815.2660000000001</c:v>
                </c:pt>
                <c:pt idx="324">
                  <c:v>1819.6030000000001</c:v>
                </c:pt>
                <c:pt idx="325">
                  <c:v>1823.9369999999999</c:v>
                </c:pt>
                <c:pt idx="326">
                  <c:v>1828.2660000000001</c:v>
                </c:pt>
                <c:pt idx="327">
                  <c:v>1832.5909999999999</c:v>
                </c:pt>
                <c:pt idx="328">
                  <c:v>1836.913</c:v>
                </c:pt>
                <c:pt idx="329">
                  <c:v>1841.23</c:v>
                </c:pt>
                <c:pt idx="330">
                  <c:v>1845.5429999999999</c:v>
                </c:pt>
                <c:pt idx="331">
                  <c:v>1849.8520000000001</c:v>
                </c:pt>
                <c:pt idx="332">
                  <c:v>1854.1559999999999</c:v>
                </c:pt>
                <c:pt idx="333">
                  <c:v>1858.4570000000001</c:v>
                </c:pt>
                <c:pt idx="334">
                  <c:v>1862.7539999999999</c:v>
                </c:pt>
                <c:pt idx="335">
                  <c:v>1867.047</c:v>
                </c:pt>
                <c:pt idx="336">
                  <c:v>1871.335</c:v>
                </c:pt>
                <c:pt idx="337">
                  <c:v>1875.62</c:v>
                </c:pt>
                <c:pt idx="338">
                  <c:v>1879.9</c:v>
                </c:pt>
                <c:pt idx="339">
                  <c:v>1884.1769999999999</c:v>
                </c:pt>
                <c:pt idx="340">
                  <c:v>1888.4490000000001</c:v>
                </c:pt>
                <c:pt idx="341">
                  <c:v>1892.7180000000001</c:v>
                </c:pt>
                <c:pt idx="342">
                  <c:v>1896.982</c:v>
                </c:pt>
                <c:pt idx="343">
                  <c:v>1901.2429999999999</c:v>
                </c:pt>
                <c:pt idx="344">
                  <c:v>1905.499</c:v>
                </c:pt>
                <c:pt idx="345">
                  <c:v>1909.752</c:v>
                </c:pt>
                <c:pt idx="346">
                  <c:v>1914</c:v>
                </c:pt>
                <c:pt idx="347">
                  <c:v>1918.2449999999999</c:v>
                </c:pt>
                <c:pt idx="348">
                  <c:v>1922.4849999999999</c:v>
                </c:pt>
                <c:pt idx="349">
                  <c:v>1926.722</c:v>
                </c:pt>
                <c:pt idx="350">
                  <c:v>1930.954</c:v>
                </c:pt>
                <c:pt idx="351">
                  <c:v>1935.183</c:v>
                </c:pt>
                <c:pt idx="352">
                  <c:v>1939.4079999999999</c:v>
                </c:pt>
                <c:pt idx="353">
                  <c:v>1943.6279999999999</c:v>
                </c:pt>
                <c:pt idx="354">
                  <c:v>1947.845</c:v>
                </c:pt>
                <c:pt idx="355">
                  <c:v>1952.058</c:v>
                </c:pt>
                <c:pt idx="356">
                  <c:v>1956.2670000000001</c:v>
                </c:pt>
                <c:pt idx="357">
                  <c:v>1960.472</c:v>
                </c:pt>
                <c:pt idx="358">
                  <c:v>1964.673</c:v>
                </c:pt>
                <c:pt idx="359">
                  <c:v>1968.87</c:v>
                </c:pt>
                <c:pt idx="360">
                  <c:v>1973.0630000000001</c:v>
                </c:pt>
                <c:pt idx="361">
                  <c:v>1977.252</c:v>
                </c:pt>
                <c:pt idx="362">
                  <c:v>1981.4380000000001</c:v>
                </c:pt>
                <c:pt idx="363">
                  <c:v>1985.6189999999999</c:v>
                </c:pt>
                <c:pt idx="364">
                  <c:v>1989.797</c:v>
                </c:pt>
                <c:pt idx="365">
                  <c:v>1993.971</c:v>
                </c:pt>
                <c:pt idx="366">
                  <c:v>1998.14</c:v>
                </c:pt>
                <c:pt idx="367">
                  <c:v>2002.306</c:v>
                </c:pt>
                <c:pt idx="368">
                  <c:v>2006.4690000000001</c:v>
                </c:pt>
                <c:pt idx="369">
                  <c:v>2010.627</c:v>
                </c:pt>
                <c:pt idx="370">
                  <c:v>2014.7809999999999</c:v>
                </c:pt>
                <c:pt idx="371">
                  <c:v>2018.932</c:v>
                </c:pt>
                <c:pt idx="372">
                  <c:v>2023.078</c:v>
                </c:pt>
                <c:pt idx="373">
                  <c:v>2027.221</c:v>
                </c:pt>
                <c:pt idx="374">
                  <c:v>2031.36</c:v>
                </c:pt>
                <c:pt idx="375">
                  <c:v>2035.4949999999999</c:v>
                </c:pt>
                <c:pt idx="376">
                  <c:v>2039.627</c:v>
                </c:pt>
                <c:pt idx="377">
                  <c:v>2043.7539999999999</c:v>
                </c:pt>
                <c:pt idx="378">
                  <c:v>2047.8779999999999</c:v>
                </c:pt>
                <c:pt idx="379">
                  <c:v>2051.998</c:v>
                </c:pt>
                <c:pt idx="380">
                  <c:v>2056.114</c:v>
                </c:pt>
                <c:pt idx="381">
                  <c:v>2060.2260000000001</c:v>
                </c:pt>
                <c:pt idx="382">
                  <c:v>2064.3339999999998</c:v>
                </c:pt>
                <c:pt idx="383">
                  <c:v>2068.4389999999999</c:v>
                </c:pt>
                <c:pt idx="384">
                  <c:v>2072.54</c:v>
                </c:pt>
                <c:pt idx="385">
                  <c:v>2076.6370000000002</c:v>
                </c:pt>
                <c:pt idx="386">
                  <c:v>2080.73</c:v>
                </c:pt>
                <c:pt idx="387">
                  <c:v>2084.8200000000002</c:v>
                </c:pt>
                <c:pt idx="388">
                  <c:v>2088.9059999999999</c:v>
                </c:pt>
                <c:pt idx="389">
                  <c:v>2092.9879999999998</c:v>
                </c:pt>
                <c:pt idx="390">
                  <c:v>2097.0659999999998</c:v>
                </c:pt>
                <c:pt idx="391">
                  <c:v>2101.14</c:v>
                </c:pt>
                <c:pt idx="392">
                  <c:v>2105.2109999999998</c:v>
                </c:pt>
                <c:pt idx="393">
                  <c:v>2109.2779999999998</c:v>
                </c:pt>
                <c:pt idx="394">
                  <c:v>2113.3420000000001</c:v>
                </c:pt>
                <c:pt idx="395">
                  <c:v>2117.4009999999998</c:v>
                </c:pt>
                <c:pt idx="396">
                  <c:v>2121.4569999999999</c:v>
                </c:pt>
                <c:pt idx="397">
                  <c:v>2125.509</c:v>
                </c:pt>
                <c:pt idx="398">
                  <c:v>2129.558</c:v>
                </c:pt>
                <c:pt idx="399">
                  <c:v>2133.6019999999999</c:v>
                </c:pt>
                <c:pt idx="400">
                  <c:v>2137.643</c:v>
                </c:pt>
                <c:pt idx="401">
                  <c:v>2141.681</c:v>
                </c:pt>
                <c:pt idx="402">
                  <c:v>2145.7139999999999</c:v>
                </c:pt>
                <c:pt idx="403">
                  <c:v>2149.7440000000001</c:v>
                </c:pt>
                <c:pt idx="404">
                  <c:v>2153.77</c:v>
                </c:pt>
                <c:pt idx="405">
                  <c:v>2157.7930000000001</c:v>
                </c:pt>
                <c:pt idx="406">
                  <c:v>2161.8119999999999</c:v>
                </c:pt>
                <c:pt idx="407">
                  <c:v>2165.8270000000002</c:v>
                </c:pt>
                <c:pt idx="408">
                  <c:v>2169.8380000000002</c:v>
                </c:pt>
                <c:pt idx="409">
                  <c:v>2173.846</c:v>
                </c:pt>
                <c:pt idx="410">
                  <c:v>2177.8510000000001</c:v>
                </c:pt>
                <c:pt idx="411">
                  <c:v>2181.8510000000001</c:v>
                </c:pt>
                <c:pt idx="412">
                  <c:v>2185.848</c:v>
                </c:pt>
                <c:pt idx="413">
                  <c:v>2189.8409999999999</c:v>
                </c:pt>
                <c:pt idx="414">
                  <c:v>2193.8310000000001</c:v>
                </c:pt>
                <c:pt idx="415">
                  <c:v>2197.817</c:v>
                </c:pt>
                <c:pt idx="416">
                  <c:v>2201.799</c:v>
                </c:pt>
                <c:pt idx="417">
                  <c:v>2205.7779999999998</c:v>
                </c:pt>
                <c:pt idx="418">
                  <c:v>2209.7530000000002</c:v>
                </c:pt>
                <c:pt idx="419">
                  <c:v>2213.7249999999999</c:v>
                </c:pt>
                <c:pt idx="420">
                  <c:v>2217.6930000000002</c:v>
                </c:pt>
                <c:pt idx="421">
                  <c:v>2221.6570000000002</c:v>
                </c:pt>
                <c:pt idx="422">
                  <c:v>2225.6179999999999</c:v>
                </c:pt>
                <c:pt idx="423">
                  <c:v>2229.5749999999998</c:v>
                </c:pt>
                <c:pt idx="424">
                  <c:v>2233.529</c:v>
                </c:pt>
                <c:pt idx="425">
                  <c:v>2237.4789999999998</c:v>
                </c:pt>
                <c:pt idx="426">
                  <c:v>2241.4250000000002</c:v>
                </c:pt>
                <c:pt idx="427">
                  <c:v>2245.3679999999999</c:v>
                </c:pt>
                <c:pt idx="428">
                  <c:v>2249.3069999999998</c:v>
                </c:pt>
                <c:pt idx="429">
                  <c:v>2253.2429999999999</c:v>
                </c:pt>
                <c:pt idx="430">
                  <c:v>2257.1750000000002</c:v>
                </c:pt>
                <c:pt idx="431">
                  <c:v>2261.1039999999998</c:v>
                </c:pt>
                <c:pt idx="432">
                  <c:v>2265.029</c:v>
                </c:pt>
                <c:pt idx="433">
                  <c:v>2268.9499999999998</c:v>
                </c:pt>
                <c:pt idx="434">
                  <c:v>2272.8679999999999</c:v>
                </c:pt>
                <c:pt idx="435">
                  <c:v>2276.7829999999999</c:v>
                </c:pt>
                <c:pt idx="436">
                  <c:v>2280.694</c:v>
                </c:pt>
                <c:pt idx="437">
                  <c:v>2284.6010000000001</c:v>
                </c:pt>
                <c:pt idx="438">
                  <c:v>2288.5050000000001</c:v>
                </c:pt>
                <c:pt idx="439">
                  <c:v>2292.4050000000002</c:v>
                </c:pt>
                <c:pt idx="440">
                  <c:v>2296.3020000000001</c:v>
                </c:pt>
                <c:pt idx="441">
                  <c:v>2300.1950000000002</c:v>
                </c:pt>
                <c:pt idx="442">
                  <c:v>2304.085</c:v>
                </c:pt>
                <c:pt idx="443">
                  <c:v>2307.971</c:v>
                </c:pt>
                <c:pt idx="444">
                  <c:v>2311.8539999999998</c:v>
                </c:pt>
                <c:pt idx="445">
                  <c:v>2315.7339999999999</c:v>
                </c:pt>
                <c:pt idx="446">
                  <c:v>2319.6089999999999</c:v>
                </c:pt>
                <c:pt idx="447">
                  <c:v>2323.482</c:v>
                </c:pt>
                <c:pt idx="448">
                  <c:v>2327.3510000000001</c:v>
                </c:pt>
                <c:pt idx="449">
                  <c:v>2331.2159999999999</c:v>
                </c:pt>
                <c:pt idx="450">
                  <c:v>2335.078</c:v>
                </c:pt>
                <c:pt idx="451">
                  <c:v>2338.9369999999999</c:v>
                </c:pt>
                <c:pt idx="452">
                  <c:v>2342.7919999999999</c:v>
                </c:pt>
                <c:pt idx="453">
                  <c:v>2346.643</c:v>
                </c:pt>
                <c:pt idx="454">
                  <c:v>2350.4920000000002</c:v>
                </c:pt>
                <c:pt idx="455">
                  <c:v>2354.3359999999998</c:v>
                </c:pt>
                <c:pt idx="456">
                  <c:v>2358.1779999999999</c:v>
                </c:pt>
                <c:pt idx="457">
                  <c:v>2362.0149999999999</c:v>
                </c:pt>
                <c:pt idx="458">
                  <c:v>2365.85</c:v>
                </c:pt>
                <c:pt idx="459">
                  <c:v>2369.681</c:v>
                </c:pt>
                <c:pt idx="460">
                  <c:v>2373.5079999999998</c:v>
                </c:pt>
                <c:pt idx="461">
                  <c:v>2377.3330000000001</c:v>
                </c:pt>
                <c:pt idx="462">
                  <c:v>2381.1529999999998</c:v>
                </c:pt>
                <c:pt idx="463">
                  <c:v>2384.971</c:v>
                </c:pt>
                <c:pt idx="464">
                  <c:v>2388.7849999999999</c:v>
                </c:pt>
                <c:pt idx="465">
                  <c:v>2392.5949999999998</c:v>
                </c:pt>
                <c:pt idx="466">
                  <c:v>2396.402</c:v>
                </c:pt>
                <c:pt idx="467">
                  <c:v>2400.2060000000001</c:v>
                </c:pt>
                <c:pt idx="468">
                  <c:v>2404.0070000000001</c:v>
                </c:pt>
                <c:pt idx="469">
                  <c:v>2407.8040000000001</c:v>
                </c:pt>
                <c:pt idx="470">
                  <c:v>2411.5970000000002</c:v>
                </c:pt>
                <c:pt idx="471">
                  <c:v>2415.3879999999999</c:v>
                </c:pt>
                <c:pt idx="472">
                  <c:v>2419.174</c:v>
                </c:pt>
                <c:pt idx="473">
                  <c:v>2422.9580000000001</c:v>
                </c:pt>
                <c:pt idx="474">
                  <c:v>2426.7379999999998</c:v>
                </c:pt>
                <c:pt idx="475">
                  <c:v>2430.5149999999999</c:v>
                </c:pt>
                <c:pt idx="476">
                  <c:v>2434.2890000000002</c:v>
                </c:pt>
                <c:pt idx="477">
                  <c:v>2438.0590000000002</c:v>
                </c:pt>
                <c:pt idx="478">
                  <c:v>2441.8249999999998</c:v>
                </c:pt>
                <c:pt idx="479">
                  <c:v>2445.5889999999999</c:v>
                </c:pt>
                <c:pt idx="480">
                  <c:v>2449.3490000000002</c:v>
                </c:pt>
                <c:pt idx="481">
                  <c:v>2453.1060000000002</c:v>
                </c:pt>
                <c:pt idx="482">
                  <c:v>2456.8589999999999</c:v>
                </c:pt>
                <c:pt idx="483">
                  <c:v>2460.61</c:v>
                </c:pt>
                <c:pt idx="484">
                  <c:v>2464.3560000000002</c:v>
                </c:pt>
                <c:pt idx="485">
                  <c:v>2468.1</c:v>
                </c:pt>
                <c:pt idx="486">
                  <c:v>2471.84</c:v>
                </c:pt>
                <c:pt idx="487">
                  <c:v>2475.5770000000002</c:v>
                </c:pt>
                <c:pt idx="488">
                  <c:v>2479.3110000000001</c:v>
                </c:pt>
                <c:pt idx="489">
                  <c:v>2483.0410000000002</c:v>
                </c:pt>
                <c:pt idx="490">
                  <c:v>2486.768</c:v>
                </c:pt>
                <c:pt idx="491">
                  <c:v>2490.4920000000002</c:v>
                </c:pt>
                <c:pt idx="492">
                  <c:v>2494.2130000000002</c:v>
                </c:pt>
                <c:pt idx="493">
                  <c:v>2497.9299999999998</c:v>
                </c:pt>
                <c:pt idx="494">
                  <c:v>2501.6439999999998</c:v>
                </c:pt>
                <c:pt idx="495">
                  <c:v>2505.355</c:v>
                </c:pt>
                <c:pt idx="496">
                  <c:v>2509.0619999999999</c:v>
                </c:pt>
                <c:pt idx="497">
                  <c:v>2512.7660000000001</c:v>
                </c:pt>
                <c:pt idx="498">
                  <c:v>2516.4670000000001</c:v>
                </c:pt>
                <c:pt idx="499">
                  <c:v>2520.165</c:v>
                </c:pt>
                <c:pt idx="500">
                  <c:v>2523.8589999999999</c:v>
                </c:pt>
                <c:pt idx="501">
                  <c:v>2527.5509999999999</c:v>
                </c:pt>
                <c:pt idx="502">
                  <c:v>2531.239</c:v>
                </c:pt>
                <c:pt idx="503">
                  <c:v>2534.9229999999998</c:v>
                </c:pt>
                <c:pt idx="504">
                  <c:v>2538.605</c:v>
                </c:pt>
                <c:pt idx="505">
                  <c:v>2542.2829999999999</c:v>
                </c:pt>
                <c:pt idx="506">
                  <c:v>2545.9580000000001</c:v>
                </c:pt>
                <c:pt idx="507">
                  <c:v>2549.63</c:v>
                </c:pt>
                <c:pt idx="508">
                  <c:v>2553.299</c:v>
                </c:pt>
                <c:pt idx="509">
                  <c:v>2556.9639999999999</c:v>
                </c:pt>
                <c:pt idx="510">
                  <c:v>2560.6260000000002</c:v>
                </c:pt>
                <c:pt idx="511">
                  <c:v>2564.2849999999999</c:v>
                </c:pt>
                <c:pt idx="512">
                  <c:v>2567.9409999999998</c:v>
                </c:pt>
                <c:pt idx="513">
                  <c:v>2571.5940000000001</c:v>
                </c:pt>
                <c:pt idx="514">
                  <c:v>2575.2429999999999</c:v>
                </c:pt>
                <c:pt idx="515">
                  <c:v>2578.89</c:v>
                </c:pt>
                <c:pt idx="516">
                  <c:v>2582.5329999999999</c:v>
                </c:pt>
                <c:pt idx="517">
                  <c:v>2586.1729999999998</c:v>
                </c:pt>
                <c:pt idx="518">
                  <c:v>2589.8090000000002</c:v>
                </c:pt>
                <c:pt idx="519">
                  <c:v>2593.4430000000002</c:v>
                </c:pt>
                <c:pt idx="520">
                  <c:v>2597.0729999999999</c:v>
                </c:pt>
                <c:pt idx="521">
                  <c:v>2600.701</c:v>
                </c:pt>
                <c:pt idx="522">
                  <c:v>2604.3249999999998</c:v>
                </c:pt>
                <c:pt idx="523">
                  <c:v>2607.9459999999999</c:v>
                </c:pt>
                <c:pt idx="524">
                  <c:v>2611.5639999999999</c:v>
                </c:pt>
                <c:pt idx="525">
                  <c:v>2615.1779999999999</c:v>
                </c:pt>
                <c:pt idx="526">
                  <c:v>2618.79</c:v>
                </c:pt>
                <c:pt idx="527">
                  <c:v>2622.3980000000001</c:v>
                </c:pt>
                <c:pt idx="528">
                  <c:v>2626.0039999999999</c:v>
                </c:pt>
                <c:pt idx="529">
                  <c:v>2629.6060000000002</c:v>
                </c:pt>
                <c:pt idx="530">
                  <c:v>2633.2049999999999</c:v>
                </c:pt>
                <c:pt idx="531">
                  <c:v>2636.8009999999999</c:v>
                </c:pt>
                <c:pt idx="532">
                  <c:v>2640.3939999999998</c:v>
                </c:pt>
                <c:pt idx="533">
                  <c:v>2643.9830000000002</c:v>
                </c:pt>
                <c:pt idx="534">
                  <c:v>2647.57</c:v>
                </c:pt>
                <c:pt idx="535">
                  <c:v>2651.1529999999998</c:v>
                </c:pt>
                <c:pt idx="536">
                  <c:v>2654.7339999999999</c:v>
                </c:pt>
                <c:pt idx="537">
                  <c:v>2658.3110000000001</c:v>
                </c:pt>
                <c:pt idx="538">
                  <c:v>2661.8850000000002</c:v>
                </c:pt>
                <c:pt idx="539">
                  <c:v>2665.4560000000001</c:v>
                </c:pt>
                <c:pt idx="540">
                  <c:v>2669.0250000000001</c:v>
                </c:pt>
                <c:pt idx="541">
                  <c:v>2672.5889999999999</c:v>
                </c:pt>
                <c:pt idx="542">
                  <c:v>2676.1509999999998</c:v>
                </c:pt>
                <c:pt idx="543">
                  <c:v>2679.71</c:v>
                </c:pt>
                <c:pt idx="544">
                  <c:v>2683.2660000000001</c:v>
                </c:pt>
                <c:pt idx="545">
                  <c:v>2686.819</c:v>
                </c:pt>
                <c:pt idx="546">
                  <c:v>2690.3679999999999</c:v>
                </c:pt>
                <c:pt idx="547">
                  <c:v>2693.915</c:v>
                </c:pt>
                <c:pt idx="548">
                  <c:v>2697.4580000000001</c:v>
                </c:pt>
                <c:pt idx="549">
                  <c:v>2700.9989999999998</c:v>
                </c:pt>
                <c:pt idx="550">
                  <c:v>2704.5360000000001</c:v>
                </c:pt>
                <c:pt idx="551">
                  <c:v>2708.0709999999999</c:v>
                </c:pt>
                <c:pt idx="552">
                  <c:v>2711.6019999999999</c:v>
                </c:pt>
                <c:pt idx="553">
                  <c:v>2715.13</c:v>
                </c:pt>
                <c:pt idx="554">
                  <c:v>2718.6559999999999</c:v>
                </c:pt>
                <c:pt idx="555">
                  <c:v>2722.1779999999999</c:v>
                </c:pt>
                <c:pt idx="556">
                  <c:v>2725.6970000000001</c:v>
                </c:pt>
                <c:pt idx="557">
                  <c:v>2729.2139999999999</c:v>
                </c:pt>
                <c:pt idx="558">
                  <c:v>2732.7269999999999</c:v>
                </c:pt>
                <c:pt idx="559">
                  <c:v>2736.2370000000001</c:v>
                </c:pt>
                <c:pt idx="560">
                  <c:v>2739.7440000000001</c:v>
                </c:pt>
                <c:pt idx="561">
                  <c:v>2743.2489999999998</c:v>
                </c:pt>
                <c:pt idx="562">
                  <c:v>2746.75</c:v>
                </c:pt>
                <c:pt idx="563">
                  <c:v>2750.248</c:v>
                </c:pt>
                <c:pt idx="564">
                  <c:v>2753.7429999999999</c:v>
                </c:pt>
                <c:pt idx="565">
                  <c:v>2757.2359999999999</c:v>
                </c:pt>
                <c:pt idx="566">
                  <c:v>2760.7249999999999</c:v>
                </c:pt>
                <c:pt idx="567">
                  <c:v>2764.2109999999998</c:v>
                </c:pt>
                <c:pt idx="568">
                  <c:v>2767.6950000000002</c:v>
                </c:pt>
                <c:pt idx="569">
                  <c:v>2771.1750000000002</c:v>
                </c:pt>
                <c:pt idx="570">
                  <c:v>2774.652</c:v>
                </c:pt>
                <c:pt idx="571">
                  <c:v>2778.127</c:v>
                </c:pt>
                <c:pt idx="572">
                  <c:v>2781.598</c:v>
                </c:pt>
                <c:pt idx="573">
                  <c:v>2785.067</c:v>
                </c:pt>
                <c:pt idx="574">
                  <c:v>2788.5320000000002</c:v>
                </c:pt>
                <c:pt idx="575">
                  <c:v>2791.9949999999999</c:v>
                </c:pt>
                <c:pt idx="576">
                  <c:v>2795.4549999999999</c:v>
                </c:pt>
                <c:pt idx="577">
                  <c:v>2798.9110000000001</c:v>
                </c:pt>
                <c:pt idx="578">
                  <c:v>2802.3649999999998</c:v>
                </c:pt>
                <c:pt idx="579">
                  <c:v>2805.8159999999998</c:v>
                </c:pt>
                <c:pt idx="580">
                  <c:v>2809.2640000000001</c:v>
                </c:pt>
                <c:pt idx="581">
                  <c:v>2812.7089999999998</c:v>
                </c:pt>
                <c:pt idx="582">
                  <c:v>2816.1509999999998</c:v>
                </c:pt>
                <c:pt idx="583">
                  <c:v>2819.59</c:v>
                </c:pt>
                <c:pt idx="584">
                  <c:v>2823.0259999999998</c:v>
                </c:pt>
                <c:pt idx="585">
                  <c:v>2826.46</c:v>
                </c:pt>
                <c:pt idx="586">
                  <c:v>2829.89</c:v>
                </c:pt>
                <c:pt idx="587">
                  <c:v>2833.3180000000002</c:v>
                </c:pt>
                <c:pt idx="588">
                  <c:v>2836.7420000000002</c:v>
                </c:pt>
                <c:pt idx="589">
                  <c:v>2840.1640000000002</c:v>
                </c:pt>
                <c:pt idx="590">
                  <c:v>2843.5830000000001</c:v>
                </c:pt>
                <c:pt idx="591">
                  <c:v>2846.9989999999998</c:v>
                </c:pt>
                <c:pt idx="592">
                  <c:v>2850.4119999999998</c:v>
                </c:pt>
                <c:pt idx="593">
                  <c:v>2853.8220000000001</c:v>
                </c:pt>
                <c:pt idx="594">
                  <c:v>2857.2289999999998</c:v>
                </c:pt>
                <c:pt idx="595">
                  <c:v>2860.634</c:v>
                </c:pt>
                <c:pt idx="596">
                  <c:v>2864.0349999999999</c:v>
                </c:pt>
                <c:pt idx="597">
                  <c:v>2867.4340000000002</c:v>
                </c:pt>
                <c:pt idx="598">
                  <c:v>2870.83</c:v>
                </c:pt>
                <c:pt idx="599">
                  <c:v>2874.223</c:v>
                </c:pt>
                <c:pt idx="600">
                  <c:v>2877.6129999999998</c:v>
                </c:pt>
                <c:pt idx="601">
                  <c:v>2881</c:v>
                </c:pt>
                <c:pt idx="602">
                  <c:v>2884.3850000000002</c:v>
                </c:pt>
                <c:pt idx="603">
                  <c:v>2887.7660000000001</c:v>
                </c:pt>
                <c:pt idx="604">
                  <c:v>2891.145</c:v>
                </c:pt>
                <c:pt idx="605">
                  <c:v>2894.5210000000002</c:v>
                </c:pt>
                <c:pt idx="606">
                  <c:v>2897.8939999999998</c:v>
                </c:pt>
                <c:pt idx="607">
                  <c:v>2901.2640000000001</c:v>
                </c:pt>
                <c:pt idx="608">
                  <c:v>2904.6309999999999</c:v>
                </c:pt>
                <c:pt idx="609">
                  <c:v>2907.9960000000001</c:v>
                </c:pt>
                <c:pt idx="610">
                  <c:v>2911.3580000000002</c:v>
                </c:pt>
                <c:pt idx="611">
                  <c:v>2914.7170000000001</c:v>
                </c:pt>
                <c:pt idx="612">
                  <c:v>2918.0729999999999</c:v>
                </c:pt>
                <c:pt idx="613">
                  <c:v>2921.4259999999999</c:v>
                </c:pt>
                <c:pt idx="614">
                  <c:v>2924.777</c:v>
                </c:pt>
                <c:pt idx="615">
                  <c:v>2928.1239999999998</c:v>
                </c:pt>
                <c:pt idx="616">
                  <c:v>2931.4690000000001</c:v>
                </c:pt>
                <c:pt idx="617">
                  <c:v>2934.8110000000001</c:v>
                </c:pt>
                <c:pt idx="618">
                  <c:v>2938.15</c:v>
                </c:pt>
                <c:pt idx="619">
                  <c:v>2941.4870000000001</c:v>
                </c:pt>
                <c:pt idx="620">
                  <c:v>2944.8209999999999</c:v>
                </c:pt>
                <c:pt idx="621">
                  <c:v>2948.152</c:v>
                </c:pt>
                <c:pt idx="622">
                  <c:v>2951.48</c:v>
                </c:pt>
                <c:pt idx="623">
                  <c:v>2954.8049999999998</c:v>
                </c:pt>
                <c:pt idx="624">
                  <c:v>2958.1280000000002</c:v>
                </c:pt>
                <c:pt idx="625">
                  <c:v>2961.4470000000001</c:v>
                </c:pt>
                <c:pt idx="626">
                  <c:v>2964.7649999999999</c:v>
                </c:pt>
                <c:pt idx="627">
                  <c:v>2968.0790000000002</c:v>
                </c:pt>
                <c:pt idx="628">
                  <c:v>2971.39</c:v>
                </c:pt>
                <c:pt idx="629">
                  <c:v>2974.6990000000001</c:v>
                </c:pt>
                <c:pt idx="630">
                  <c:v>2978.0050000000001</c:v>
                </c:pt>
                <c:pt idx="631">
                  <c:v>2981.308</c:v>
                </c:pt>
                <c:pt idx="632">
                  <c:v>2984.6089999999999</c:v>
                </c:pt>
                <c:pt idx="633">
                  <c:v>2987.9070000000002</c:v>
                </c:pt>
                <c:pt idx="634">
                  <c:v>2991.2020000000002</c:v>
                </c:pt>
                <c:pt idx="635">
                  <c:v>2994.4940000000001</c:v>
                </c:pt>
                <c:pt idx="636">
                  <c:v>2997.7840000000001</c:v>
                </c:pt>
                <c:pt idx="637">
                  <c:v>3001.07</c:v>
                </c:pt>
                <c:pt idx="638">
                  <c:v>3004.355</c:v>
                </c:pt>
                <c:pt idx="639">
                  <c:v>3007.636</c:v>
                </c:pt>
                <c:pt idx="640">
                  <c:v>3010.915</c:v>
                </c:pt>
                <c:pt idx="641">
                  <c:v>3014.1909999999998</c:v>
                </c:pt>
                <c:pt idx="642">
                  <c:v>3017.4639999999999</c:v>
                </c:pt>
                <c:pt idx="643">
                  <c:v>3020.7339999999999</c:v>
                </c:pt>
                <c:pt idx="644">
                  <c:v>3024.002</c:v>
                </c:pt>
                <c:pt idx="645">
                  <c:v>3027.2669999999998</c:v>
                </c:pt>
                <c:pt idx="646">
                  <c:v>3030.53</c:v>
                </c:pt>
                <c:pt idx="647">
                  <c:v>3033.7890000000002</c:v>
                </c:pt>
                <c:pt idx="648">
                  <c:v>3037.0459999999998</c:v>
                </c:pt>
                <c:pt idx="649">
                  <c:v>3040.3009999999999</c:v>
                </c:pt>
                <c:pt idx="650">
                  <c:v>3043.5520000000001</c:v>
                </c:pt>
                <c:pt idx="651">
                  <c:v>3046.8009999999999</c:v>
                </c:pt>
                <c:pt idx="652">
                  <c:v>3050.0479999999998</c:v>
                </c:pt>
                <c:pt idx="653">
                  <c:v>3053.2910000000002</c:v>
                </c:pt>
                <c:pt idx="654">
                  <c:v>3056.5320000000002</c:v>
                </c:pt>
                <c:pt idx="655">
                  <c:v>3059.7710000000002</c:v>
                </c:pt>
                <c:pt idx="656">
                  <c:v>3063.0059999999999</c:v>
                </c:pt>
                <c:pt idx="657">
                  <c:v>3066.239</c:v>
                </c:pt>
                <c:pt idx="658">
                  <c:v>3069.4690000000001</c:v>
                </c:pt>
                <c:pt idx="659">
                  <c:v>3072.6970000000001</c:v>
                </c:pt>
                <c:pt idx="660">
                  <c:v>3075.922</c:v>
                </c:pt>
                <c:pt idx="661">
                  <c:v>3079.1439999999998</c:v>
                </c:pt>
                <c:pt idx="662">
                  <c:v>3082.364</c:v>
                </c:pt>
                <c:pt idx="663">
                  <c:v>3085.5810000000001</c:v>
                </c:pt>
                <c:pt idx="664">
                  <c:v>3088.7950000000001</c:v>
                </c:pt>
                <c:pt idx="665">
                  <c:v>3092.0070000000001</c:v>
                </c:pt>
                <c:pt idx="666">
                  <c:v>3095.2159999999999</c:v>
                </c:pt>
                <c:pt idx="667">
                  <c:v>3098.4229999999998</c:v>
                </c:pt>
                <c:pt idx="668">
                  <c:v>3101.627</c:v>
                </c:pt>
                <c:pt idx="669">
                  <c:v>3104.828</c:v>
                </c:pt>
                <c:pt idx="670">
                  <c:v>3108.0259999999998</c:v>
                </c:pt>
                <c:pt idx="671">
                  <c:v>3111.2220000000002</c:v>
                </c:pt>
                <c:pt idx="672">
                  <c:v>3114.4160000000002</c:v>
                </c:pt>
                <c:pt idx="673">
                  <c:v>3117.607</c:v>
                </c:pt>
                <c:pt idx="674">
                  <c:v>3120.7950000000001</c:v>
                </c:pt>
                <c:pt idx="675">
                  <c:v>3123.98</c:v>
                </c:pt>
                <c:pt idx="676">
                  <c:v>3127.163</c:v>
                </c:pt>
                <c:pt idx="677">
                  <c:v>3130.3440000000001</c:v>
                </c:pt>
                <c:pt idx="678">
                  <c:v>3133.5210000000002</c:v>
                </c:pt>
                <c:pt idx="679">
                  <c:v>3136.6959999999999</c:v>
                </c:pt>
                <c:pt idx="680">
                  <c:v>3139.8690000000001</c:v>
                </c:pt>
                <c:pt idx="681">
                  <c:v>3143.0390000000002</c:v>
                </c:pt>
                <c:pt idx="682">
                  <c:v>3146.2060000000001</c:v>
                </c:pt>
                <c:pt idx="683">
                  <c:v>3149.3710000000001</c:v>
                </c:pt>
                <c:pt idx="684">
                  <c:v>3152.5329999999999</c:v>
                </c:pt>
                <c:pt idx="685">
                  <c:v>3155.6930000000002</c:v>
                </c:pt>
                <c:pt idx="686">
                  <c:v>3158.85</c:v>
                </c:pt>
                <c:pt idx="687">
                  <c:v>3162.0050000000001</c:v>
                </c:pt>
                <c:pt idx="688">
                  <c:v>3165.1570000000002</c:v>
                </c:pt>
                <c:pt idx="689">
                  <c:v>3168.306</c:v>
                </c:pt>
                <c:pt idx="690">
                  <c:v>3171.453</c:v>
                </c:pt>
                <c:pt idx="691">
                  <c:v>3174.5970000000002</c:v>
                </c:pt>
                <c:pt idx="692">
                  <c:v>3177.739</c:v>
                </c:pt>
                <c:pt idx="693">
                  <c:v>3180.8780000000002</c:v>
                </c:pt>
                <c:pt idx="694">
                  <c:v>3184.0140000000001</c:v>
                </c:pt>
                <c:pt idx="695">
                  <c:v>3187.1489999999999</c:v>
                </c:pt>
                <c:pt idx="696">
                  <c:v>3190.28</c:v>
                </c:pt>
                <c:pt idx="697">
                  <c:v>3193.4090000000001</c:v>
                </c:pt>
                <c:pt idx="698">
                  <c:v>3196.5360000000001</c:v>
                </c:pt>
                <c:pt idx="699">
                  <c:v>3199.6590000000001</c:v>
                </c:pt>
                <c:pt idx="700">
                  <c:v>3202.7809999999999</c:v>
                </c:pt>
                <c:pt idx="701">
                  <c:v>3205.9</c:v>
                </c:pt>
                <c:pt idx="702">
                  <c:v>3209.0160000000001</c:v>
                </c:pt>
                <c:pt idx="703">
                  <c:v>3212.13</c:v>
                </c:pt>
                <c:pt idx="704">
                  <c:v>3215.241</c:v>
                </c:pt>
                <c:pt idx="705">
                  <c:v>3218.35</c:v>
                </c:pt>
                <c:pt idx="706">
                  <c:v>3221.4560000000001</c:v>
                </c:pt>
                <c:pt idx="707">
                  <c:v>3224.56</c:v>
                </c:pt>
                <c:pt idx="708">
                  <c:v>3227.6610000000001</c:v>
                </c:pt>
                <c:pt idx="709">
                  <c:v>3230.76</c:v>
                </c:pt>
                <c:pt idx="710">
                  <c:v>3233.8560000000002</c:v>
                </c:pt>
                <c:pt idx="711">
                  <c:v>3236.95</c:v>
                </c:pt>
                <c:pt idx="712">
                  <c:v>3240.0410000000002</c:v>
                </c:pt>
                <c:pt idx="713">
                  <c:v>3243.13</c:v>
                </c:pt>
                <c:pt idx="714">
                  <c:v>3246.2159999999999</c:v>
                </c:pt>
                <c:pt idx="715">
                  <c:v>3249.3</c:v>
                </c:pt>
                <c:pt idx="716">
                  <c:v>3252.3820000000001</c:v>
                </c:pt>
                <c:pt idx="717">
                  <c:v>3255.46</c:v>
                </c:pt>
                <c:pt idx="718">
                  <c:v>3258.5369999999998</c:v>
                </c:pt>
                <c:pt idx="719">
                  <c:v>3261.6109999999999</c:v>
                </c:pt>
                <c:pt idx="720">
                  <c:v>3264.6819999999998</c:v>
                </c:pt>
                <c:pt idx="721">
                  <c:v>3267.7510000000002</c:v>
                </c:pt>
                <c:pt idx="722">
                  <c:v>3270.8180000000002</c:v>
                </c:pt>
                <c:pt idx="723">
                  <c:v>3273.8820000000001</c:v>
                </c:pt>
                <c:pt idx="724">
                  <c:v>3276.9430000000002</c:v>
                </c:pt>
                <c:pt idx="725">
                  <c:v>3280.002</c:v>
                </c:pt>
                <c:pt idx="726">
                  <c:v>3283.0590000000002</c:v>
                </c:pt>
                <c:pt idx="727">
                  <c:v>3286.1129999999998</c:v>
                </c:pt>
                <c:pt idx="728">
                  <c:v>3289.165</c:v>
                </c:pt>
                <c:pt idx="729">
                  <c:v>3292.2139999999999</c:v>
                </c:pt>
                <c:pt idx="730">
                  <c:v>3295.261</c:v>
                </c:pt>
                <c:pt idx="731">
                  <c:v>3298.306</c:v>
                </c:pt>
                <c:pt idx="732">
                  <c:v>3301.348</c:v>
                </c:pt>
                <c:pt idx="733">
                  <c:v>3304.3870000000002</c:v>
                </c:pt>
                <c:pt idx="734">
                  <c:v>3307.4250000000002</c:v>
                </c:pt>
                <c:pt idx="735">
                  <c:v>3310.4589999999998</c:v>
                </c:pt>
                <c:pt idx="736">
                  <c:v>3313.4920000000002</c:v>
                </c:pt>
                <c:pt idx="737">
                  <c:v>3316.5210000000002</c:v>
                </c:pt>
                <c:pt idx="738">
                  <c:v>3319.549</c:v>
                </c:pt>
                <c:pt idx="739">
                  <c:v>3322.5740000000001</c:v>
                </c:pt>
                <c:pt idx="740">
                  <c:v>3325.5970000000002</c:v>
                </c:pt>
                <c:pt idx="741">
                  <c:v>3328.6170000000002</c:v>
                </c:pt>
                <c:pt idx="742">
                  <c:v>3331.6350000000002</c:v>
                </c:pt>
                <c:pt idx="743">
                  <c:v>3334.65</c:v>
                </c:pt>
                <c:pt idx="744">
                  <c:v>3337.663</c:v>
                </c:pt>
                <c:pt idx="745">
                  <c:v>3340.674</c:v>
                </c:pt>
                <c:pt idx="746">
                  <c:v>3343.6819999999998</c:v>
                </c:pt>
                <c:pt idx="747">
                  <c:v>3346.6880000000001</c:v>
                </c:pt>
                <c:pt idx="748">
                  <c:v>3349.6909999999998</c:v>
                </c:pt>
                <c:pt idx="749">
                  <c:v>3352.692</c:v>
                </c:pt>
                <c:pt idx="750">
                  <c:v>3355.6909999999998</c:v>
                </c:pt>
                <c:pt idx="751">
                  <c:v>3358.6869999999999</c:v>
                </c:pt>
                <c:pt idx="752">
                  <c:v>3361.681</c:v>
                </c:pt>
                <c:pt idx="753">
                  <c:v>3364.6729999999998</c:v>
                </c:pt>
                <c:pt idx="754">
                  <c:v>3367.6619999999998</c:v>
                </c:pt>
                <c:pt idx="755">
                  <c:v>3370.6489999999999</c:v>
                </c:pt>
                <c:pt idx="756">
                  <c:v>3373.6329999999998</c:v>
                </c:pt>
                <c:pt idx="757">
                  <c:v>3376.6149999999998</c:v>
                </c:pt>
                <c:pt idx="758">
                  <c:v>3379.5949999999998</c:v>
                </c:pt>
                <c:pt idx="759">
                  <c:v>3382.5720000000001</c:v>
                </c:pt>
                <c:pt idx="760">
                  <c:v>3385.547</c:v>
                </c:pt>
                <c:pt idx="761">
                  <c:v>3388.52</c:v>
                </c:pt>
                <c:pt idx="762">
                  <c:v>3391.49</c:v>
                </c:pt>
                <c:pt idx="763">
                  <c:v>3394.4580000000001</c:v>
                </c:pt>
                <c:pt idx="764">
                  <c:v>3397.424</c:v>
                </c:pt>
                <c:pt idx="765">
                  <c:v>3400.3870000000002</c:v>
                </c:pt>
                <c:pt idx="766">
                  <c:v>3403.348</c:v>
                </c:pt>
                <c:pt idx="767">
                  <c:v>3406.3069999999998</c:v>
                </c:pt>
                <c:pt idx="768">
                  <c:v>3409.2629999999999</c:v>
                </c:pt>
                <c:pt idx="769">
                  <c:v>3412.2170000000001</c:v>
                </c:pt>
                <c:pt idx="770">
                  <c:v>3415.1680000000001</c:v>
                </c:pt>
                <c:pt idx="771">
                  <c:v>3418.1179999999999</c:v>
                </c:pt>
                <c:pt idx="772">
                  <c:v>3421.0650000000001</c:v>
                </c:pt>
                <c:pt idx="773">
                  <c:v>3424.009</c:v>
                </c:pt>
                <c:pt idx="774">
                  <c:v>3426.951</c:v>
                </c:pt>
                <c:pt idx="775">
                  <c:v>3429.8910000000001</c:v>
                </c:pt>
                <c:pt idx="776">
                  <c:v>3432.8290000000002</c:v>
                </c:pt>
                <c:pt idx="777">
                  <c:v>3435.7640000000001</c:v>
                </c:pt>
                <c:pt idx="778">
                  <c:v>3438.6970000000001</c:v>
                </c:pt>
                <c:pt idx="779">
                  <c:v>3441.6280000000002</c:v>
                </c:pt>
                <c:pt idx="780">
                  <c:v>3444.5569999999998</c:v>
                </c:pt>
                <c:pt idx="781">
                  <c:v>3447.4830000000002</c:v>
                </c:pt>
                <c:pt idx="782">
                  <c:v>3450.4070000000002</c:v>
                </c:pt>
                <c:pt idx="783">
                  <c:v>3453.328</c:v>
                </c:pt>
                <c:pt idx="784">
                  <c:v>3456.2469999999998</c:v>
                </c:pt>
                <c:pt idx="785">
                  <c:v>3459.1640000000002</c:v>
                </c:pt>
                <c:pt idx="786">
                  <c:v>3462.0790000000002</c:v>
                </c:pt>
                <c:pt idx="787">
                  <c:v>3464.991</c:v>
                </c:pt>
                <c:pt idx="788">
                  <c:v>3467.902</c:v>
                </c:pt>
                <c:pt idx="789">
                  <c:v>3470.8090000000002</c:v>
                </c:pt>
                <c:pt idx="790">
                  <c:v>3473.7150000000001</c:v>
                </c:pt>
                <c:pt idx="791">
                  <c:v>3476.6179999999999</c:v>
                </c:pt>
                <c:pt idx="792">
                  <c:v>3479.5189999999998</c:v>
                </c:pt>
                <c:pt idx="793">
                  <c:v>3482.4180000000001</c:v>
                </c:pt>
                <c:pt idx="794">
                  <c:v>3485.3150000000001</c:v>
                </c:pt>
                <c:pt idx="795">
                  <c:v>3488.2089999999998</c:v>
                </c:pt>
                <c:pt idx="796">
                  <c:v>3491.1010000000001</c:v>
                </c:pt>
                <c:pt idx="797">
                  <c:v>3493.99</c:v>
                </c:pt>
                <c:pt idx="798">
                  <c:v>3496.8780000000002</c:v>
                </c:pt>
                <c:pt idx="799">
                  <c:v>3499.7629999999999</c:v>
                </c:pt>
                <c:pt idx="800">
                  <c:v>3502.6460000000002</c:v>
                </c:pt>
                <c:pt idx="801">
                  <c:v>3505.527</c:v>
                </c:pt>
                <c:pt idx="802">
                  <c:v>3508.4050000000002</c:v>
                </c:pt>
                <c:pt idx="803">
                  <c:v>3511.2809999999999</c:v>
                </c:pt>
                <c:pt idx="804">
                  <c:v>3514.1550000000002</c:v>
                </c:pt>
                <c:pt idx="805">
                  <c:v>3517.027</c:v>
                </c:pt>
                <c:pt idx="806">
                  <c:v>3519.8969999999999</c:v>
                </c:pt>
                <c:pt idx="807">
                  <c:v>3522.7640000000001</c:v>
                </c:pt>
                <c:pt idx="808">
                  <c:v>3525.6289999999999</c:v>
                </c:pt>
                <c:pt idx="809">
                  <c:v>3528.4920000000002</c:v>
                </c:pt>
                <c:pt idx="810">
                  <c:v>3531.3519999999999</c:v>
                </c:pt>
                <c:pt idx="811">
                  <c:v>3534.2109999999998</c:v>
                </c:pt>
                <c:pt idx="812">
                  <c:v>3537.067</c:v>
                </c:pt>
                <c:pt idx="813">
                  <c:v>3539.9209999999998</c:v>
                </c:pt>
                <c:pt idx="814">
                  <c:v>3542.7730000000001</c:v>
                </c:pt>
                <c:pt idx="815">
                  <c:v>3545.6219999999998</c:v>
                </c:pt>
                <c:pt idx="816">
                  <c:v>3548.4690000000001</c:v>
                </c:pt>
                <c:pt idx="817">
                  <c:v>3551.3150000000001</c:v>
                </c:pt>
                <c:pt idx="818">
                  <c:v>3554.1570000000002</c:v>
                </c:pt>
                <c:pt idx="819">
                  <c:v>3556.998</c:v>
                </c:pt>
                <c:pt idx="820">
                  <c:v>3559.837</c:v>
                </c:pt>
                <c:pt idx="821">
                  <c:v>3562.6729999999998</c:v>
                </c:pt>
                <c:pt idx="822">
                  <c:v>3565.5070000000001</c:v>
                </c:pt>
                <c:pt idx="823">
                  <c:v>3568.3389999999999</c:v>
                </c:pt>
                <c:pt idx="824">
                  <c:v>3571.1689999999999</c:v>
                </c:pt>
                <c:pt idx="825">
                  <c:v>3573.9960000000001</c:v>
                </c:pt>
                <c:pt idx="826">
                  <c:v>3576.8220000000001</c:v>
                </c:pt>
                <c:pt idx="827">
                  <c:v>3579.645</c:v>
                </c:pt>
                <c:pt idx="828">
                  <c:v>3582.4659999999999</c:v>
                </c:pt>
                <c:pt idx="829">
                  <c:v>3585.2849999999999</c:v>
                </c:pt>
                <c:pt idx="830">
                  <c:v>3588.1010000000001</c:v>
                </c:pt>
                <c:pt idx="831">
                  <c:v>3590.9160000000002</c:v>
                </c:pt>
                <c:pt idx="832">
                  <c:v>3593.7280000000001</c:v>
                </c:pt>
                <c:pt idx="833">
                  <c:v>3596.538</c:v>
                </c:pt>
                <c:pt idx="834">
                  <c:v>3599.346</c:v>
                </c:pt>
                <c:pt idx="835">
                  <c:v>3602.152</c:v>
                </c:pt>
                <c:pt idx="836">
                  <c:v>3604.9560000000001</c:v>
                </c:pt>
                <c:pt idx="837">
                  <c:v>3607.7570000000001</c:v>
                </c:pt>
                <c:pt idx="838">
                  <c:v>3610.556</c:v>
                </c:pt>
                <c:pt idx="839">
                  <c:v>3613.3539999999998</c:v>
                </c:pt>
                <c:pt idx="840">
                  <c:v>3616.1489999999999</c:v>
                </c:pt>
                <c:pt idx="841">
                  <c:v>3618.942</c:v>
                </c:pt>
                <c:pt idx="842">
                  <c:v>3621.732</c:v>
                </c:pt>
                <c:pt idx="843">
                  <c:v>3624.5210000000002</c:v>
                </c:pt>
                <c:pt idx="844">
                  <c:v>3627.3069999999998</c:v>
                </c:pt>
                <c:pt idx="845">
                  <c:v>3630.0920000000001</c:v>
                </c:pt>
                <c:pt idx="846">
                  <c:v>3632.8739999999998</c:v>
                </c:pt>
                <c:pt idx="847">
                  <c:v>3635.654</c:v>
                </c:pt>
                <c:pt idx="848">
                  <c:v>3638.4319999999998</c:v>
                </c:pt>
                <c:pt idx="849">
                  <c:v>3641.2080000000001</c:v>
                </c:pt>
                <c:pt idx="850">
                  <c:v>3643.982</c:v>
                </c:pt>
                <c:pt idx="851">
                  <c:v>3646.7530000000002</c:v>
                </c:pt>
                <c:pt idx="852">
                  <c:v>3649.5230000000001</c:v>
                </c:pt>
                <c:pt idx="853">
                  <c:v>3652.29</c:v>
                </c:pt>
                <c:pt idx="854">
                  <c:v>3655.0549999999998</c:v>
                </c:pt>
                <c:pt idx="855">
                  <c:v>3657.8180000000002</c:v>
                </c:pt>
                <c:pt idx="856">
                  <c:v>3660.5790000000002</c:v>
                </c:pt>
                <c:pt idx="857">
                  <c:v>3663.3380000000002</c:v>
                </c:pt>
                <c:pt idx="858">
                  <c:v>3666.0949999999998</c:v>
                </c:pt>
                <c:pt idx="859">
                  <c:v>3668.8490000000002</c:v>
                </c:pt>
                <c:pt idx="860">
                  <c:v>3671.6019999999999</c:v>
                </c:pt>
                <c:pt idx="861">
                  <c:v>3674.3519999999999</c:v>
                </c:pt>
                <c:pt idx="862">
                  <c:v>3677.1010000000001</c:v>
                </c:pt>
                <c:pt idx="863">
                  <c:v>3679.8470000000002</c:v>
                </c:pt>
                <c:pt idx="864">
                  <c:v>3682.5909999999999</c:v>
                </c:pt>
                <c:pt idx="865">
                  <c:v>3685.3330000000001</c:v>
                </c:pt>
                <c:pt idx="866">
                  <c:v>3688.0729999999999</c:v>
                </c:pt>
                <c:pt idx="867">
                  <c:v>3690.8110000000001</c:v>
                </c:pt>
                <c:pt idx="868">
                  <c:v>3693.547</c:v>
                </c:pt>
                <c:pt idx="869">
                  <c:v>3696.2809999999999</c:v>
                </c:pt>
                <c:pt idx="870">
                  <c:v>3699.0129999999999</c:v>
                </c:pt>
                <c:pt idx="871">
                  <c:v>3701.7420000000002</c:v>
                </c:pt>
                <c:pt idx="872">
                  <c:v>3704.47</c:v>
                </c:pt>
                <c:pt idx="873">
                  <c:v>3707.1950000000002</c:v>
                </c:pt>
                <c:pt idx="874">
                  <c:v>3709.9189999999999</c:v>
                </c:pt>
                <c:pt idx="875">
                  <c:v>3712.64</c:v>
                </c:pt>
                <c:pt idx="876">
                  <c:v>3715.3589999999999</c:v>
                </c:pt>
                <c:pt idx="877">
                  <c:v>3718.076</c:v>
                </c:pt>
                <c:pt idx="878">
                  <c:v>3720.7919999999999</c:v>
                </c:pt>
                <c:pt idx="879">
                  <c:v>3723.5050000000001</c:v>
                </c:pt>
                <c:pt idx="880">
                  <c:v>3726.2159999999999</c:v>
                </c:pt>
                <c:pt idx="881">
                  <c:v>3728.9250000000002</c:v>
                </c:pt>
                <c:pt idx="882">
                  <c:v>3731.6320000000001</c:v>
                </c:pt>
                <c:pt idx="883">
                  <c:v>3734.3359999999998</c:v>
                </c:pt>
                <c:pt idx="884">
                  <c:v>3737.0390000000002</c:v>
                </c:pt>
                <c:pt idx="885">
                  <c:v>3739.74</c:v>
                </c:pt>
                <c:pt idx="886">
                  <c:v>3742.4389999999999</c:v>
                </c:pt>
                <c:pt idx="887">
                  <c:v>3745.136</c:v>
                </c:pt>
                <c:pt idx="888">
                  <c:v>3747.83</c:v>
                </c:pt>
                <c:pt idx="889">
                  <c:v>3750.5230000000001</c:v>
                </c:pt>
                <c:pt idx="890">
                  <c:v>3753.2130000000002</c:v>
                </c:pt>
                <c:pt idx="891">
                  <c:v>3755.902</c:v>
                </c:pt>
                <c:pt idx="892">
                  <c:v>3758.5889999999999</c:v>
                </c:pt>
                <c:pt idx="893">
                  <c:v>3761.2730000000001</c:v>
                </c:pt>
                <c:pt idx="894">
                  <c:v>3763.9560000000001</c:v>
                </c:pt>
                <c:pt idx="895">
                  <c:v>3766.636</c:v>
                </c:pt>
                <c:pt idx="896">
                  <c:v>3769.3150000000001</c:v>
                </c:pt>
                <c:pt idx="897">
                  <c:v>3771.991</c:v>
                </c:pt>
                <c:pt idx="898">
                  <c:v>3774.665</c:v>
                </c:pt>
                <c:pt idx="899">
                  <c:v>3777.3380000000002</c:v>
                </c:pt>
                <c:pt idx="900">
                  <c:v>3780.0079999999998</c:v>
                </c:pt>
                <c:pt idx="901">
                  <c:v>3782.6770000000001</c:v>
                </c:pt>
                <c:pt idx="902">
                  <c:v>3785.3429999999998</c:v>
                </c:pt>
                <c:pt idx="903">
                  <c:v>3788.0070000000001</c:v>
                </c:pt>
                <c:pt idx="904">
                  <c:v>3790.67</c:v>
                </c:pt>
                <c:pt idx="905">
                  <c:v>3793.33</c:v>
                </c:pt>
                <c:pt idx="906">
                  <c:v>3795.989</c:v>
                </c:pt>
                <c:pt idx="907">
                  <c:v>3798.645</c:v>
                </c:pt>
                <c:pt idx="908">
                  <c:v>3801.299</c:v>
                </c:pt>
                <c:pt idx="909">
                  <c:v>3803.9520000000002</c:v>
                </c:pt>
                <c:pt idx="910">
                  <c:v>3806.6019999999999</c:v>
                </c:pt>
                <c:pt idx="911">
                  <c:v>3809.2510000000002</c:v>
                </c:pt>
                <c:pt idx="912">
                  <c:v>3811.8969999999999</c:v>
                </c:pt>
                <c:pt idx="913">
                  <c:v>3814.5419999999999</c:v>
                </c:pt>
                <c:pt idx="914">
                  <c:v>3817.1840000000002</c:v>
                </c:pt>
                <c:pt idx="915">
                  <c:v>3819.8249999999998</c:v>
                </c:pt>
                <c:pt idx="916">
                  <c:v>3822.4630000000002</c:v>
                </c:pt>
                <c:pt idx="917">
                  <c:v>3825.1</c:v>
                </c:pt>
                <c:pt idx="918">
                  <c:v>3827.7350000000001</c:v>
                </c:pt>
                <c:pt idx="919">
                  <c:v>3830.3670000000002</c:v>
                </c:pt>
                <c:pt idx="920">
                  <c:v>3832.998</c:v>
                </c:pt>
                <c:pt idx="921">
                  <c:v>3835.627</c:v>
                </c:pt>
                <c:pt idx="922">
                  <c:v>3838.2530000000002</c:v>
                </c:pt>
                <c:pt idx="923">
                  <c:v>3840.8780000000002</c:v>
                </c:pt>
                <c:pt idx="924">
                  <c:v>3843.5010000000002</c:v>
                </c:pt>
                <c:pt idx="925">
                  <c:v>3846.1219999999998</c:v>
                </c:pt>
                <c:pt idx="926">
                  <c:v>3848.741</c:v>
                </c:pt>
                <c:pt idx="927">
                  <c:v>3851.3580000000002</c:v>
                </c:pt>
                <c:pt idx="928">
                  <c:v>3853.973</c:v>
                </c:pt>
                <c:pt idx="929">
                  <c:v>3856.5859999999998</c:v>
                </c:pt>
                <c:pt idx="930">
                  <c:v>3859.1970000000001</c:v>
                </c:pt>
                <c:pt idx="931">
                  <c:v>3861.806</c:v>
                </c:pt>
                <c:pt idx="932">
                  <c:v>3864.4140000000002</c:v>
                </c:pt>
                <c:pt idx="933">
                  <c:v>3867.0189999999998</c:v>
                </c:pt>
                <c:pt idx="934">
                  <c:v>3869.6219999999998</c:v>
                </c:pt>
                <c:pt idx="935">
                  <c:v>3872.2240000000002</c:v>
                </c:pt>
                <c:pt idx="936">
                  <c:v>3874.8229999999999</c:v>
                </c:pt>
                <c:pt idx="937">
                  <c:v>3877.4209999999998</c:v>
                </c:pt>
                <c:pt idx="938">
                  <c:v>3880.0160000000001</c:v>
                </c:pt>
                <c:pt idx="939">
                  <c:v>3882.61</c:v>
                </c:pt>
                <c:pt idx="940">
                  <c:v>3885.2020000000002</c:v>
                </c:pt>
                <c:pt idx="941">
                  <c:v>3887.7919999999999</c:v>
                </c:pt>
                <c:pt idx="942">
                  <c:v>3890.38</c:v>
                </c:pt>
                <c:pt idx="943">
                  <c:v>3892.9659999999999</c:v>
                </c:pt>
                <c:pt idx="944">
                  <c:v>3895.55</c:v>
                </c:pt>
                <c:pt idx="945">
                  <c:v>3898.1320000000001</c:v>
                </c:pt>
                <c:pt idx="946">
                  <c:v>3900.7130000000002</c:v>
                </c:pt>
                <c:pt idx="947">
                  <c:v>3903.2910000000002</c:v>
                </c:pt>
                <c:pt idx="948">
                  <c:v>3905.8679999999999</c:v>
                </c:pt>
                <c:pt idx="949">
                  <c:v>3908.442</c:v>
                </c:pt>
                <c:pt idx="950">
                  <c:v>3911.0149999999999</c:v>
                </c:pt>
                <c:pt idx="951">
                  <c:v>3913.5859999999998</c:v>
                </c:pt>
                <c:pt idx="952">
                  <c:v>3916.1550000000002</c:v>
                </c:pt>
                <c:pt idx="953">
                  <c:v>3918.7220000000002</c:v>
                </c:pt>
                <c:pt idx="954">
                  <c:v>3921.2869999999998</c:v>
                </c:pt>
                <c:pt idx="955">
                  <c:v>3923.85</c:v>
                </c:pt>
                <c:pt idx="956">
                  <c:v>3926.4110000000001</c:v>
                </c:pt>
                <c:pt idx="957">
                  <c:v>3928.971</c:v>
                </c:pt>
                <c:pt idx="958">
                  <c:v>3931.5279999999998</c:v>
                </c:pt>
                <c:pt idx="959">
                  <c:v>3934.0839999999998</c:v>
                </c:pt>
                <c:pt idx="960">
                  <c:v>3936.6379999999999</c:v>
                </c:pt>
                <c:pt idx="961">
                  <c:v>3939.19</c:v>
                </c:pt>
                <c:pt idx="962">
                  <c:v>3941.74</c:v>
                </c:pt>
                <c:pt idx="963">
                  <c:v>3944.288</c:v>
                </c:pt>
                <c:pt idx="964">
                  <c:v>3946.8339999999998</c:v>
                </c:pt>
                <c:pt idx="965">
                  <c:v>3949.3780000000002</c:v>
                </c:pt>
                <c:pt idx="966">
                  <c:v>3951.9209999999998</c:v>
                </c:pt>
                <c:pt idx="967">
                  <c:v>3954.462</c:v>
                </c:pt>
                <c:pt idx="968">
                  <c:v>3957</c:v>
                </c:pt>
                <c:pt idx="969">
                  <c:v>3959.5369999999998</c:v>
                </c:pt>
                <c:pt idx="970">
                  <c:v>3962.0720000000001</c:v>
                </c:pt>
                <c:pt idx="971">
                  <c:v>3964.6060000000002</c:v>
                </c:pt>
                <c:pt idx="972">
                  <c:v>3967.1370000000002</c:v>
                </c:pt>
                <c:pt idx="973">
                  <c:v>3969.6669999999999</c:v>
                </c:pt>
                <c:pt idx="974">
                  <c:v>3972.194</c:v>
                </c:pt>
                <c:pt idx="975">
                  <c:v>3974.72</c:v>
                </c:pt>
                <c:pt idx="976">
                  <c:v>3977.2440000000001</c:v>
                </c:pt>
                <c:pt idx="977">
                  <c:v>3979.7660000000001</c:v>
                </c:pt>
                <c:pt idx="978">
                  <c:v>3982.2860000000001</c:v>
                </c:pt>
                <c:pt idx="979">
                  <c:v>3984.8049999999998</c:v>
                </c:pt>
                <c:pt idx="980">
                  <c:v>3987.3209999999999</c:v>
                </c:pt>
                <c:pt idx="981">
                  <c:v>3989.8359999999998</c:v>
                </c:pt>
                <c:pt idx="982">
                  <c:v>3992.3490000000002</c:v>
                </c:pt>
                <c:pt idx="983">
                  <c:v>3994.86</c:v>
                </c:pt>
                <c:pt idx="984">
                  <c:v>3997.3690000000001</c:v>
                </c:pt>
                <c:pt idx="985">
                  <c:v>3999.877</c:v>
                </c:pt>
                <c:pt idx="986">
                  <c:v>4002.3820000000001</c:v>
                </c:pt>
                <c:pt idx="987">
                  <c:v>4004.886</c:v>
                </c:pt>
                <c:pt idx="988">
                  <c:v>4007.3879999999999</c:v>
                </c:pt>
                <c:pt idx="989">
                  <c:v>4009.8879999999999</c:v>
                </c:pt>
                <c:pt idx="990">
                  <c:v>4012.386</c:v>
                </c:pt>
                <c:pt idx="991">
                  <c:v>4014.8829999999998</c:v>
                </c:pt>
                <c:pt idx="992">
                  <c:v>4017.377</c:v>
                </c:pt>
                <c:pt idx="993">
                  <c:v>4019.87</c:v>
                </c:pt>
                <c:pt idx="994">
                  <c:v>4022.3609999999999</c:v>
                </c:pt>
                <c:pt idx="995">
                  <c:v>4024.85</c:v>
                </c:pt>
                <c:pt idx="996">
                  <c:v>4027.3380000000002</c:v>
                </c:pt>
                <c:pt idx="997">
                  <c:v>4029.8229999999999</c:v>
                </c:pt>
                <c:pt idx="998">
                  <c:v>4032.3069999999998</c:v>
                </c:pt>
                <c:pt idx="999">
                  <c:v>4034.7890000000002</c:v>
                </c:pt>
                <c:pt idx="1000">
                  <c:v>4037.2689999999998</c:v>
                </c:pt>
                <c:pt idx="1001">
                  <c:v>4039.7469999999998</c:v>
                </c:pt>
                <c:pt idx="1002">
                  <c:v>4042.2240000000002</c:v>
                </c:pt>
                <c:pt idx="1003">
                  <c:v>4044.6990000000001</c:v>
                </c:pt>
                <c:pt idx="1004">
                  <c:v>4047.172</c:v>
                </c:pt>
                <c:pt idx="1005">
                  <c:v>4049.643</c:v>
                </c:pt>
                <c:pt idx="1006">
                  <c:v>4052.1120000000001</c:v>
                </c:pt>
                <c:pt idx="1007">
                  <c:v>4054.58</c:v>
                </c:pt>
                <c:pt idx="1008">
                  <c:v>4057.0459999999998</c:v>
                </c:pt>
                <c:pt idx="1009">
                  <c:v>4059.51</c:v>
                </c:pt>
                <c:pt idx="1010">
                  <c:v>4061.9720000000002</c:v>
                </c:pt>
                <c:pt idx="1011">
                  <c:v>4064.4319999999998</c:v>
                </c:pt>
                <c:pt idx="1012">
                  <c:v>4066.8910000000001</c:v>
                </c:pt>
                <c:pt idx="1013">
                  <c:v>4069.348</c:v>
                </c:pt>
                <c:pt idx="1014">
                  <c:v>4071.8029999999999</c:v>
                </c:pt>
                <c:pt idx="1015">
                  <c:v>4074.2559999999999</c:v>
                </c:pt>
                <c:pt idx="1016">
                  <c:v>4076.7080000000001</c:v>
                </c:pt>
                <c:pt idx="1017">
                  <c:v>4079.1579999999999</c:v>
                </c:pt>
                <c:pt idx="1018">
                  <c:v>4081.6060000000002</c:v>
                </c:pt>
                <c:pt idx="1019">
                  <c:v>4084.0520000000001</c:v>
                </c:pt>
                <c:pt idx="1020">
                  <c:v>4086.4969999999998</c:v>
                </c:pt>
                <c:pt idx="1021">
                  <c:v>4088.9389999999999</c:v>
                </c:pt>
                <c:pt idx="1022">
                  <c:v>4091.38</c:v>
                </c:pt>
                <c:pt idx="1023">
                  <c:v>4093.819</c:v>
                </c:pt>
                <c:pt idx="1024">
                  <c:v>4096.2569999999996</c:v>
                </c:pt>
                <c:pt idx="1025">
                  <c:v>4098.6930000000002</c:v>
                </c:pt>
                <c:pt idx="1026">
                  <c:v>4101.1270000000004</c:v>
                </c:pt>
                <c:pt idx="1027">
                  <c:v>4103.5590000000002</c:v>
                </c:pt>
                <c:pt idx="1028">
                  <c:v>4105.9889999999996</c:v>
                </c:pt>
                <c:pt idx="1029">
                  <c:v>4108.4179999999997</c:v>
                </c:pt>
                <c:pt idx="1030">
                  <c:v>4110.8450000000003</c:v>
                </c:pt>
                <c:pt idx="1031">
                  <c:v>4113.2700000000004</c:v>
                </c:pt>
                <c:pt idx="1032">
                  <c:v>4115.6940000000004</c:v>
                </c:pt>
                <c:pt idx="1033">
                  <c:v>4118.1149999999998</c:v>
                </c:pt>
                <c:pt idx="1034">
                  <c:v>4120.5349999999999</c:v>
                </c:pt>
                <c:pt idx="1035">
                  <c:v>4122.9539999999997</c:v>
                </c:pt>
                <c:pt idx="1036">
                  <c:v>4125.37</c:v>
                </c:pt>
                <c:pt idx="1037">
                  <c:v>4127.7849999999999</c:v>
                </c:pt>
                <c:pt idx="1038">
                  <c:v>4130.1980000000003</c:v>
                </c:pt>
                <c:pt idx="1039">
                  <c:v>4132.6090000000004</c:v>
                </c:pt>
                <c:pt idx="1040">
                  <c:v>4135.0190000000002</c:v>
                </c:pt>
                <c:pt idx="1041">
                  <c:v>4137.4269999999997</c:v>
                </c:pt>
                <c:pt idx="1042">
                  <c:v>4139.8329999999996</c:v>
                </c:pt>
                <c:pt idx="1043">
                  <c:v>4142.2370000000001</c:v>
                </c:pt>
              </c:numCache>
            </c:numRef>
          </c:xVal>
          <c:yVal>
            <c:numRef>
              <c:f>גיליון1!$G$22:$ANJ$22</c:f>
              <c:numCache>
                <c:formatCode>General</c:formatCode>
                <c:ptCount val="1044"/>
                <c:pt idx="0">
                  <c:v>-258.04000000000002</c:v>
                </c:pt>
                <c:pt idx="1">
                  <c:v>65.959999999999994</c:v>
                </c:pt>
                <c:pt idx="2">
                  <c:v>981.63</c:v>
                </c:pt>
                <c:pt idx="3">
                  <c:v>3908.62</c:v>
                </c:pt>
                <c:pt idx="4">
                  <c:v>11131.96</c:v>
                </c:pt>
                <c:pt idx="5">
                  <c:v>23460.959999999999</c:v>
                </c:pt>
                <c:pt idx="6">
                  <c:v>37466.959999999999</c:v>
                </c:pt>
                <c:pt idx="7">
                  <c:v>46432.959999999999</c:v>
                </c:pt>
                <c:pt idx="8">
                  <c:v>48479.29</c:v>
                </c:pt>
                <c:pt idx="9">
                  <c:v>47202.96</c:v>
                </c:pt>
                <c:pt idx="10">
                  <c:v>45762.63</c:v>
                </c:pt>
                <c:pt idx="11">
                  <c:v>44824.29</c:v>
                </c:pt>
                <c:pt idx="12">
                  <c:v>44029.62</c:v>
                </c:pt>
                <c:pt idx="13">
                  <c:v>43124.63</c:v>
                </c:pt>
                <c:pt idx="14">
                  <c:v>41920.620000000003</c:v>
                </c:pt>
                <c:pt idx="15">
                  <c:v>40508.629999999997</c:v>
                </c:pt>
                <c:pt idx="16">
                  <c:v>39097.29</c:v>
                </c:pt>
                <c:pt idx="17">
                  <c:v>37708.620000000003</c:v>
                </c:pt>
                <c:pt idx="18">
                  <c:v>36487.620000000003</c:v>
                </c:pt>
                <c:pt idx="19">
                  <c:v>35446.959999999999</c:v>
                </c:pt>
                <c:pt idx="20">
                  <c:v>34535.96</c:v>
                </c:pt>
                <c:pt idx="21">
                  <c:v>33558.620000000003</c:v>
                </c:pt>
                <c:pt idx="22">
                  <c:v>32756.62</c:v>
                </c:pt>
                <c:pt idx="23">
                  <c:v>31898.959999999999</c:v>
                </c:pt>
                <c:pt idx="24">
                  <c:v>31088.959999999999</c:v>
                </c:pt>
                <c:pt idx="25">
                  <c:v>30342.62</c:v>
                </c:pt>
                <c:pt idx="26">
                  <c:v>29694.62</c:v>
                </c:pt>
                <c:pt idx="27">
                  <c:v>29084.29</c:v>
                </c:pt>
                <c:pt idx="28">
                  <c:v>28683.62</c:v>
                </c:pt>
                <c:pt idx="29">
                  <c:v>28276.959999999999</c:v>
                </c:pt>
                <c:pt idx="30">
                  <c:v>27972.959999999999</c:v>
                </c:pt>
                <c:pt idx="31">
                  <c:v>27729.96</c:v>
                </c:pt>
                <c:pt idx="32">
                  <c:v>27521.62</c:v>
                </c:pt>
                <c:pt idx="33">
                  <c:v>27376.959999999999</c:v>
                </c:pt>
                <c:pt idx="34">
                  <c:v>27218.959999999999</c:v>
                </c:pt>
                <c:pt idx="35">
                  <c:v>27136.959999999999</c:v>
                </c:pt>
                <c:pt idx="36">
                  <c:v>27081.62</c:v>
                </c:pt>
                <c:pt idx="37">
                  <c:v>27114.62</c:v>
                </c:pt>
                <c:pt idx="38">
                  <c:v>27088.959999999999</c:v>
                </c:pt>
                <c:pt idx="39">
                  <c:v>27218.62</c:v>
                </c:pt>
                <c:pt idx="40">
                  <c:v>27266.959999999999</c:v>
                </c:pt>
                <c:pt idx="41">
                  <c:v>27352.959999999999</c:v>
                </c:pt>
                <c:pt idx="42">
                  <c:v>27376.29</c:v>
                </c:pt>
                <c:pt idx="43">
                  <c:v>27423.29</c:v>
                </c:pt>
                <c:pt idx="44">
                  <c:v>27514.29</c:v>
                </c:pt>
                <c:pt idx="45">
                  <c:v>27592.29</c:v>
                </c:pt>
                <c:pt idx="46">
                  <c:v>27550.29</c:v>
                </c:pt>
                <c:pt idx="47">
                  <c:v>27648.62</c:v>
                </c:pt>
                <c:pt idx="48">
                  <c:v>27535.96</c:v>
                </c:pt>
                <c:pt idx="49">
                  <c:v>27471.62</c:v>
                </c:pt>
                <c:pt idx="50">
                  <c:v>27339.62</c:v>
                </c:pt>
                <c:pt idx="51">
                  <c:v>27165.96</c:v>
                </c:pt>
                <c:pt idx="52">
                  <c:v>27056.29</c:v>
                </c:pt>
                <c:pt idx="53">
                  <c:v>26885.96</c:v>
                </c:pt>
                <c:pt idx="54">
                  <c:v>26711.96</c:v>
                </c:pt>
                <c:pt idx="55">
                  <c:v>26624.62</c:v>
                </c:pt>
                <c:pt idx="56">
                  <c:v>26521.29</c:v>
                </c:pt>
                <c:pt idx="57">
                  <c:v>26358.62</c:v>
                </c:pt>
                <c:pt idx="58">
                  <c:v>26095.29</c:v>
                </c:pt>
                <c:pt idx="59">
                  <c:v>25768.959999999999</c:v>
                </c:pt>
                <c:pt idx="60">
                  <c:v>25350.29</c:v>
                </c:pt>
                <c:pt idx="61">
                  <c:v>24996.29</c:v>
                </c:pt>
                <c:pt idx="62">
                  <c:v>24707.62</c:v>
                </c:pt>
                <c:pt idx="63">
                  <c:v>24425.29</c:v>
                </c:pt>
                <c:pt idx="64">
                  <c:v>24171.62</c:v>
                </c:pt>
                <c:pt idx="65">
                  <c:v>24039.29</c:v>
                </c:pt>
                <c:pt idx="66">
                  <c:v>23934.29</c:v>
                </c:pt>
                <c:pt idx="67">
                  <c:v>23909.62</c:v>
                </c:pt>
                <c:pt idx="68">
                  <c:v>23802.959999999999</c:v>
                </c:pt>
                <c:pt idx="69">
                  <c:v>23733.29</c:v>
                </c:pt>
                <c:pt idx="70">
                  <c:v>23639.62</c:v>
                </c:pt>
                <c:pt idx="71">
                  <c:v>23521.29</c:v>
                </c:pt>
                <c:pt idx="72">
                  <c:v>23368.959999999999</c:v>
                </c:pt>
                <c:pt idx="73">
                  <c:v>23295.96</c:v>
                </c:pt>
                <c:pt idx="74">
                  <c:v>23187.96</c:v>
                </c:pt>
                <c:pt idx="75">
                  <c:v>23086.29</c:v>
                </c:pt>
                <c:pt idx="76">
                  <c:v>23010.959999999999</c:v>
                </c:pt>
                <c:pt idx="77">
                  <c:v>22844.959999999999</c:v>
                </c:pt>
                <c:pt idx="78">
                  <c:v>22689.29</c:v>
                </c:pt>
                <c:pt idx="79">
                  <c:v>22470.62</c:v>
                </c:pt>
                <c:pt idx="80">
                  <c:v>22321.29</c:v>
                </c:pt>
                <c:pt idx="81">
                  <c:v>22147.29</c:v>
                </c:pt>
                <c:pt idx="82">
                  <c:v>22027.96</c:v>
                </c:pt>
                <c:pt idx="83">
                  <c:v>21910.62</c:v>
                </c:pt>
                <c:pt idx="84">
                  <c:v>21824.62</c:v>
                </c:pt>
                <c:pt idx="85">
                  <c:v>21781.62</c:v>
                </c:pt>
                <c:pt idx="86">
                  <c:v>21697.62</c:v>
                </c:pt>
                <c:pt idx="87">
                  <c:v>21653.62</c:v>
                </c:pt>
                <c:pt idx="88">
                  <c:v>21573.62</c:v>
                </c:pt>
                <c:pt idx="89">
                  <c:v>21600.959999999999</c:v>
                </c:pt>
                <c:pt idx="90">
                  <c:v>21573.62</c:v>
                </c:pt>
                <c:pt idx="91">
                  <c:v>21522.959999999999</c:v>
                </c:pt>
                <c:pt idx="92">
                  <c:v>21477.62</c:v>
                </c:pt>
                <c:pt idx="93">
                  <c:v>21354.62</c:v>
                </c:pt>
                <c:pt idx="94">
                  <c:v>21287.96</c:v>
                </c:pt>
                <c:pt idx="95">
                  <c:v>21207.62</c:v>
                </c:pt>
                <c:pt idx="96">
                  <c:v>21060.29</c:v>
                </c:pt>
                <c:pt idx="97">
                  <c:v>20934.96</c:v>
                </c:pt>
                <c:pt idx="98">
                  <c:v>20942.29</c:v>
                </c:pt>
                <c:pt idx="99">
                  <c:v>20830.62</c:v>
                </c:pt>
                <c:pt idx="100">
                  <c:v>20804.29</c:v>
                </c:pt>
                <c:pt idx="101">
                  <c:v>20772.29</c:v>
                </c:pt>
                <c:pt idx="102">
                  <c:v>20755.96</c:v>
                </c:pt>
                <c:pt idx="103">
                  <c:v>20723.29</c:v>
                </c:pt>
                <c:pt idx="104">
                  <c:v>20746.96</c:v>
                </c:pt>
                <c:pt idx="105">
                  <c:v>20780.96</c:v>
                </c:pt>
                <c:pt idx="106">
                  <c:v>20737.62</c:v>
                </c:pt>
                <c:pt idx="107">
                  <c:v>20777.29</c:v>
                </c:pt>
                <c:pt idx="108">
                  <c:v>20856.96</c:v>
                </c:pt>
                <c:pt idx="109">
                  <c:v>20817.29</c:v>
                </c:pt>
                <c:pt idx="110">
                  <c:v>20833.62</c:v>
                </c:pt>
                <c:pt idx="111">
                  <c:v>20834.29</c:v>
                </c:pt>
                <c:pt idx="112">
                  <c:v>20736.96</c:v>
                </c:pt>
                <c:pt idx="113">
                  <c:v>20606.29</c:v>
                </c:pt>
                <c:pt idx="114">
                  <c:v>20481.29</c:v>
                </c:pt>
                <c:pt idx="115">
                  <c:v>20390.29</c:v>
                </c:pt>
                <c:pt idx="116">
                  <c:v>20242.96</c:v>
                </c:pt>
                <c:pt idx="117">
                  <c:v>20151.62</c:v>
                </c:pt>
                <c:pt idx="118">
                  <c:v>20095.29</c:v>
                </c:pt>
                <c:pt idx="119">
                  <c:v>20044.96</c:v>
                </c:pt>
                <c:pt idx="120">
                  <c:v>20021.62</c:v>
                </c:pt>
                <c:pt idx="121">
                  <c:v>20142.96</c:v>
                </c:pt>
                <c:pt idx="122">
                  <c:v>20108.62</c:v>
                </c:pt>
                <c:pt idx="123">
                  <c:v>20204.96</c:v>
                </c:pt>
                <c:pt idx="124">
                  <c:v>20312.96</c:v>
                </c:pt>
                <c:pt idx="125">
                  <c:v>20591.29</c:v>
                </c:pt>
                <c:pt idx="126">
                  <c:v>21070.62</c:v>
                </c:pt>
                <c:pt idx="127">
                  <c:v>21878.62</c:v>
                </c:pt>
                <c:pt idx="128">
                  <c:v>22451.62</c:v>
                </c:pt>
                <c:pt idx="129">
                  <c:v>22154.959999999999</c:v>
                </c:pt>
                <c:pt idx="130">
                  <c:v>21048.959999999999</c:v>
                </c:pt>
                <c:pt idx="131">
                  <c:v>19918.29</c:v>
                </c:pt>
                <c:pt idx="132">
                  <c:v>19266.62</c:v>
                </c:pt>
                <c:pt idx="133">
                  <c:v>19002.96</c:v>
                </c:pt>
                <c:pt idx="134">
                  <c:v>18824.96</c:v>
                </c:pt>
                <c:pt idx="135">
                  <c:v>18779.62</c:v>
                </c:pt>
                <c:pt idx="136">
                  <c:v>18801.96</c:v>
                </c:pt>
                <c:pt idx="137">
                  <c:v>18841.62</c:v>
                </c:pt>
                <c:pt idx="138">
                  <c:v>18875.62</c:v>
                </c:pt>
                <c:pt idx="139">
                  <c:v>18841.96</c:v>
                </c:pt>
                <c:pt idx="140">
                  <c:v>18831.96</c:v>
                </c:pt>
                <c:pt idx="141">
                  <c:v>18739.62</c:v>
                </c:pt>
                <c:pt idx="142">
                  <c:v>18730.62</c:v>
                </c:pt>
                <c:pt idx="143">
                  <c:v>18496.62</c:v>
                </c:pt>
                <c:pt idx="144">
                  <c:v>18310.96</c:v>
                </c:pt>
                <c:pt idx="145">
                  <c:v>18084.62</c:v>
                </c:pt>
                <c:pt idx="146">
                  <c:v>17877.96</c:v>
                </c:pt>
                <c:pt idx="147">
                  <c:v>17774.29</c:v>
                </c:pt>
                <c:pt idx="148">
                  <c:v>17774.96</c:v>
                </c:pt>
                <c:pt idx="149">
                  <c:v>17823.96</c:v>
                </c:pt>
                <c:pt idx="150">
                  <c:v>17962.96</c:v>
                </c:pt>
                <c:pt idx="151">
                  <c:v>18122.96</c:v>
                </c:pt>
                <c:pt idx="152">
                  <c:v>18293.62</c:v>
                </c:pt>
                <c:pt idx="153">
                  <c:v>18589.96</c:v>
                </c:pt>
                <c:pt idx="154">
                  <c:v>18870.96</c:v>
                </c:pt>
                <c:pt idx="155">
                  <c:v>18947.62</c:v>
                </c:pt>
                <c:pt idx="156">
                  <c:v>19041.62</c:v>
                </c:pt>
                <c:pt idx="157">
                  <c:v>19120.96</c:v>
                </c:pt>
                <c:pt idx="158">
                  <c:v>19173.29</c:v>
                </c:pt>
                <c:pt idx="159">
                  <c:v>19278.29</c:v>
                </c:pt>
                <c:pt idx="160">
                  <c:v>19316.29</c:v>
                </c:pt>
                <c:pt idx="161">
                  <c:v>19201.62</c:v>
                </c:pt>
                <c:pt idx="162">
                  <c:v>18988.29</c:v>
                </c:pt>
                <c:pt idx="163">
                  <c:v>18678.96</c:v>
                </c:pt>
                <c:pt idx="164">
                  <c:v>18529.96</c:v>
                </c:pt>
                <c:pt idx="165">
                  <c:v>18582.62</c:v>
                </c:pt>
                <c:pt idx="166">
                  <c:v>18884.96</c:v>
                </c:pt>
                <c:pt idx="167">
                  <c:v>19128.96</c:v>
                </c:pt>
                <c:pt idx="168">
                  <c:v>19427.62</c:v>
                </c:pt>
                <c:pt idx="169">
                  <c:v>19544.96</c:v>
                </c:pt>
                <c:pt idx="170">
                  <c:v>19527.29</c:v>
                </c:pt>
                <c:pt idx="171">
                  <c:v>19305.62</c:v>
                </c:pt>
                <c:pt idx="172">
                  <c:v>19146.96</c:v>
                </c:pt>
                <c:pt idx="173">
                  <c:v>18867.62</c:v>
                </c:pt>
                <c:pt idx="174">
                  <c:v>18580.96</c:v>
                </c:pt>
                <c:pt idx="175">
                  <c:v>18418.96</c:v>
                </c:pt>
                <c:pt idx="176">
                  <c:v>18290.29</c:v>
                </c:pt>
                <c:pt idx="177">
                  <c:v>18169.62</c:v>
                </c:pt>
                <c:pt idx="178">
                  <c:v>18081.29</c:v>
                </c:pt>
                <c:pt idx="179">
                  <c:v>18067.96</c:v>
                </c:pt>
                <c:pt idx="180">
                  <c:v>18097.29</c:v>
                </c:pt>
                <c:pt idx="181">
                  <c:v>18218.29</c:v>
                </c:pt>
                <c:pt idx="182">
                  <c:v>18291.96</c:v>
                </c:pt>
                <c:pt idx="183">
                  <c:v>18321.62</c:v>
                </c:pt>
                <c:pt idx="184">
                  <c:v>18360.96</c:v>
                </c:pt>
                <c:pt idx="185">
                  <c:v>18382.96</c:v>
                </c:pt>
                <c:pt idx="186">
                  <c:v>18350.29</c:v>
                </c:pt>
                <c:pt idx="187">
                  <c:v>18274.96</c:v>
                </c:pt>
                <c:pt idx="188">
                  <c:v>18145.29</c:v>
                </c:pt>
                <c:pt idx="189">
                  <c:v>18101.29</c:v>
                </c:pt>
                <c:pt idx="190">
                  <c:v>18034.29</c:v>
                </c:pt>
                <c:pt idx="191">
                  <c:v>18085.62</c:v>
                </c:pt>
                <c:pt idx="192">
                  <c:v>18216.96</c:v>
                </c:pt>
                <c:pt idx="193">
                  <c:v>18291.96</c:v>
                </c:pt>
                <c:pt idx="194">
                  <c:v>18475.62</c:v>
                </c:pt>
                <c:pt idx="195">
                  <c:v>18620.62</c:v>
                </c:pt>
                <c:pt idx="196">
                  <c:v>18757.96</c:v>
                </c:pt>
                <c:pt idx="197">
                  <c:v>18841.62</c:v>
                </c:pt>
                <c:pt idx="198">
                  <c:v>18855.96</c:v>
                </c:pt>
                <c:pt idx="199">
                  <c:v>18818.96</c:v>
                </c:pt>
                <c:pt idx="200">
                  <c:v>18774.96</c:v>
                </c:pt>
                <c:pt idx="201">
                  <c:v>18579.62</c:v>
                </c:pt>
                <c:pt idx="202">
                  <c:v>18406.29</c:v>
                </c:pt>
                <c:pt idx="203">
                  <c:v>18186.62</c:v>
                </c:pt>
                <c:pt idx="204">
                  <c:v>17973.96</c:v>
                </c:pt>
                <c:pt idx="205">
                  <c:v>17958.96</c:v>
                </c:pt>
                <c:pt idx="206">
                  <c:v>17943.62</c:v>
                </c:pt>
                <c:pt idx="207">
                  <c:v>18018.96</c:v>
                </c:pt>
                <c:pt idx="208">
                  <c:v>18028.62</c:v>
                </c:pt>
                <c:pt idx="209">
                  <c:v>18040.96</c:v>
                </c:pt>
                <c:pt idx="210">
                  <c:v>18118.96</c:v>
                </c:pt>
                <c:pt idx="211">
                  <c:v>18201.96</c:v>
                </c:pt>
                <c:pt idx="212">
                  <c:v>18310.29</c:v>
                </c:pt>
                <c:pt idx="213">
                  <c:v>18382.29</c:v>
                </c:pt>
                <c:pt idx="214">
                  <c:v>18397.29</c:v>
                </c:pt>
                <c:pt idx="215">
                  <c:v>18313.96</c:v>
                </c:pt>
                <c:pt idx="216">
                  <c:v>18153.62</c:v>
                </c:pt>
                <c:pt idx="217">
                  <c:v>17966.62</c:v>
                </c:pt>
                <c:pt idx="218">
                  <c:v>17696.29</c:v>
                </c:pt>
                <c:pt idx="219">
                  <c:v>17514.62</c:v>
                </c:pt>
                <c:pt idx="220">
                  <c:v>17260.96</c:v>
                </c:pt>
                <c:pt idx="221">
                  <c:v>17141.29</c:v>
                </c:pt>
                <c:pt idx="222">
                  <c:v>17067.96</c:v>
                </c:pt>
                <c:pt idx="223">
                  <c:v>17133.29</c:v>
                </c:pt>
                <c:pt idx="224">
                  <c:v>17135.29</c:v>
                </c:pt>
                <c:pt idx="225">
                  <c:v>17196.29</c:v>
                </c:pt>
                <c:pt idx="226">
                  <c:v>17215.96</c:v>
                </c:pt>
                <c:pt idx="227">
                  <c:v>17363.96</c:v>
                </c:pt>
                <c:pt idx="228">
                  <c:v>17368.29</c:v>
                </c:pt>
                <c:pt idx="229">
                  <c:v>17309.96</c:v>
                </c:pt>
                <c:pt idx="230">
                  <c:v>17244.96</c:v>
                </c:pt>
                <c:pt idx="231">
                  <c:v>17110.29</c:v>
                </c:pt>
                <c:pt idx="232">
                  <c:v>16897.62</c:v>
                </c:pt>
                <c:pt idx="233">
                  <c:v>16788.29</c:v>
                </c:pt>
                <c:pt idx="234">
                  <c:v>16671.62</c:v>
                </c:pt>
                <c:pt idx="235">
                  <c:v>16686.29</c:v>
                </c:pt>
                <c:pt idx="236">
                  <c:v>16709.96</c:v>
                </c:pt>
                <c:pt idx="237">
                  <c:v>16834.29</c:v>
                </c:pt>
                <c:pt idx="238">
                  <c:v>17008.62</c:v>
                </c:pt>
                <c:pt idx="239">
                  <c:v>17216.96</c:v>
                </c:pt>
                <c:pt idx="240">
                  <c:v>17451.62</c:v>
                </c:pt>
                <c:pt idx="241">
                  <c:v>17673.29</c:v>
                </c:pt>
                <c:pt idx="242">
                  <c:v>18013.29</c:v>
                </c:pt>
                <c:pt idx="243">
                  <c:v>18335.62</c:v>
                </c:pt>
                <c:pt idx="244">
                  <c:v>18509.96</c:v>
                </c:pt>
                <c:pt idx="245">
                  <c:v>18397.29</c:v>
                </c:pt>
                <c:pt idx="246">
                  <c:v>17900.29</c:v>
                </c:pt>
                <c:pt idx="247">
                  <c:v>17445.62</c:v>
                </c:pt>
                <c:pt idx="248">
                  <c:v>17166.62</c:v>
                </c:pt>
                <c:pt idx="249">
                  <c:v>17122.29</c:v>
                </c:pt>
                <c:pt idx="250">
                  <c:v>17003.29</c:v>
                </c:pt>
                <c:pt idx="251">
                  <c:v>17103.96</c:v>
                </c:pt>
                <c:pt idx="252">
                  <c:v>17110.96</c:v>
                </c:pt>
                <c:pt idx="253">
                  <c:v>17056.29</c:v>
                </c:pt>
                <c:pt idx="254">
                  <c:v>17184.96</c:v>
                </c:pt>
                <c:pt idx="255">
                  <c:v>17294.96</c:v>
                </c:pt>
                <c:pt idx="256">
                  <c:v>17450.29</c:v>
                </c:pt>
                <c:pt idx="257">
                  <c:v>17575.62</c:v>
                </c:pt>
                <c:pt idx="258">
                  <c:v>17665.29</c:v>
                </c:pt>
                <c:pt idx="259">
                  <c:v>17757.96</c:v>
                </c:pt>
                <c:pt idx="260">
                  <c:v>17632.29</c:v>
                </c:pt>
                <c:pt idx="261">
                  <c:v>17605.29</c:v>
                </c:pt>
                <c:pt idx="262">
                  <c:v>17574.96</c:v>
                </c:pt>
                <c:pt idx="263">
                  <c:v>17490.29</c:v>
                </c:pt>
                <c:pt idx="264">
                  <c:v>17453.96</c:v>
                </c:pt>
                <c:pt idx="265">
                  <c:v>17508.29</c:v>
                </c:pt>
                <c:pt idx="266">
                  <c:v>17542.29</c:v>
                </c:pt>
                <c:pt idx="267">
                  <c:v>17632.62</c:v>
                </c:pt>
                <c:pt idx="268">
                  <c:v>17734.96</c:v>
                </c:pt>
                <c:pt idx="269">
                  <c:v>17908.29</c:v>
                </c:pt>
                <c:pt idx="270">
                  <c:v>18103.96</c:v>
                </c:pt>
                <c:pt idx="271">
                  <c:v>18287.29</c:v>
                </c:pt>
                <c:pt idx="272">
                  <c:v>18473.96</c:v>
                </c:pt>
                <c:pt idx="273">
                  <c:v>18561.62</c:v>
                </c:pt>
                <c:pt idx="274">
                  <c:v>18635.96</c:v>
                </c:pt>
                <c:pt idx="275">
                  <c:v>18719.96</c:v>
                </c:pt>
                <c:pt idx="276">
                  <c:v>18632.62</c:v>
                </c:pt>
                <c:pt idx="277">
                  <c:v>18602.62</c:v>
                </c:pt>
                <c:pt idx="278">
                  <c:v>18618.29</c:v>
                </c:pt>
                <c:pt idx="279">
                  <c:v>18793.96</c:v>
                </c:pt>
                <c:pt idx="280">
                  <c:v>18915.96</c:v>
                </c:pt>
                <c:pt idx="281">
                  <c:v>19085.29</c:v>
                </c:pt>
                <c:pt idx="282">
                  <c:v>19284.62</c:v>
                </c:pt>
                <c:pt idx="283">
                  <c:v>19473.96</c:v>
                </c:pt>
                <c:pt idx="284">
                  <c:v>19685.29</c:v>
                </c:pt>
                <c:pt idx="285">
                  <c:v>19897.96</c:v>
                </c:pt>
                <c:pt idx="286">
                  <c:v>19947.29</c:v>
                </c:pt>
                <c:pt idx="287">
                  <c:v>19955.29</c:v>
                </c:pt>
                <c:pt idx="288">
                  <c:v>19905.29</c:v>
                </c:pt>
                <c:pt idx="289">
                  <c:v>19764.29</c:v>
                </c:pt>
                <c:pt idx="290">
                  <c:v>19505.29</c:v>
                </c:pt>
                <c:pt idx="291">
                  <c:v>19142.62</c:v>
                </c:pt>
                <c:pt idx="292">
                  <c:v>18731.29</c:v>
                </c:pt>
                <c:pt idx="293">
                  <c:v>18259.96</c:v>
                </c:pt>
                <c:pt idx="294">
                  <c:v>17732.62</c:v>
                </c:pt>
                <c:pt idx="295">
                  <c:v>17271.29</c:v>
                </c:pt>
                <c:pt idx="296">
                  <c:v>16839.29</c:v>
                </c:pt>
                <c:pt idx="297">
                  <c:v>16492.96</c:v>
                </c:pt>
                <c:pt idx="298">
                  <c:v>16206.29</c:v>
                </c:pt>
                <c:pt idx="299">
                  <c:v>15945.96</c:v>
                </c:pt>
                <c:pt idx="300">
                  <c:v>15846.62</c:v>
                </c:pt>
                <c:pt idx="301">
                  <c:v>15679.29</c:v>
                </c:pt>
                <c:pt idx="302">
                  <c:v>15561.29</c:v>
                </c:pt>
                <c:pt idx="303">
                  <c:v>15396.62</c:v>
                </c:pt>
                <c:pt idx="304">
                  <c:v>15118.29</c:v>
                </c:pt>
                <c:pt idx="305">
                  <c:v>14958.96</c:v>
                </c:pt>
                <c:pt idx="306">
                  <c:v>14619.96</c:v>
                </c:pt>
                <c:pt idx="307">
                  <c:v>14334.29</c:v>
                </c:pt>
                <c:pt idx="308">
                  <c:v>14169.96</c:v>
                </c:pt>
                <c:pt idx="309">
                  <c:v>13859.29</c:v>
                </c:pt>
                <c:pt idx="310">
                  <c:v>13648.62</c:v>
                </c:pt>
                <c:pt idx="311">
                  <c:v>13459.62</c:v>
                </c:pt>
                <c:pt idx="312">
                  <c:v>13386.29</c:v>
                </c:pt>
                <c:pt idx="313">
                  <c:v>13303.29</c:v>
                </c:pt>
                <c:pt idx="314">
                  <c:v>13209.63</c:v>
                </c:pt>
                <c:pt idx="315">
                  <c:v>13239.96</c:v>
                </c:pt>
                <c:pt idx="316">
                  <c:v>13279.29</c:v>
                </c:pt>
                <c:pt idx="317">
                  <c:v>13370.29</c:v>
                </c:pt>
                <c:pt idx="318">
                  <c:v>13420.96</c:v>
                </c:pt>
                <c:pt idx="319">
                  <c:v>13502.29</c:v>
                </c:pt>
                <c:pt idx="320">
                  <c:v>13588.96</c:v>
                </c:pt>
                <c:pt idx="321">
                  <c:v>13564.29</c:v>
                </c:pt>
                <c:pt idx="322">
                  <c:v>13430.96</c:v>
                </c:pt>
                <c:pt idx="323">
                  <c:v>13522.96</c:v>
                </c:pt>
                <c:pt idx="324">
                  <c:v>13112.29</c:v>
                </c:pt>
                <c:pt idx="325">
                  <c:v>13020.29</c:v>
                </c:pt>
                <c:pt idx="326">
                  <c:v>12891.96</c:v>
                </c:pt>
                <c:pt idx="327">
                  <c:v>12778.96</c:v>
                </c:pt>
                <c:pt idx="328">
                  <c:v>12670.96</c:v>
                </c:pt>
                <c:pt idx="329">
                  <c:v>12614.62</c:v>
                </c:pt>
                <c:pt idx="330">
                  <c:v>12597.96</c:v>
                </c:pt>
                <c:pt idx="331">
                  <c:v>12613.29</c:v>
                </c:pt>
                <c:pt idx="332">
                  <c:v>12668.62</c:v>
                </c:pt>
                <c:pt idx="333">
                  <c:v>12677.29</c:v>
                </c:pt>
                <c:pt idx="334">
                  <c:v>12741.96</c:v>
                </c:pt>
                <c:pt idx="335">
                  <c:v>12762.96</c:v>
                </c:pt>
                <c:pt idx="336">
                  <c:v>12769.29</c:v>
                </c:pt>
                <c:pt idx="337">
                  <c:v>12823.63</c:v>
                </c:pt>
                <c:pt idx="338">
                  <c:v>12854.62</c:v>
                </c:pt>
                <c:pt idx="339">
                  <c:v>12829.96</c:v>
                </c:pt>
                <c:pt idx="340">
                  <c:v>12789.29</c:v>
                </c:pt>
                <c:pt idx="341">
                  <c:v>12720.96</c:v>
                </c:pt>
                <c:pt idx="342">
                  <c:v>12626.29</c:v>
                </c:pt>
                <c:pt idx="343">
                  <c:v>12631.63</c:v>
                </c:pt>
                <c:pt idx="344">
                  <c:v>12550.96</c:v>
                </c:pt>
                <c:pt idx="345">
                  <c:v>12574.96</c:v>
                </c:pt>
                <c:pt idx="346">
                  <c:v>12573.62</c:v>
                </c:pt>
                <c:pt idx="347">
                  <c:v>12532.96</c:v>
                </c:pt>
                <c:pt idx="348">
                  <c:v>12583.63</c:v>
                </c:pt>
                <c:pt idx="349">
                  <c:v>12607.63</c:v>
                </c:pt>
                <c:pt idx="350">
                  <c:v>12658.29</c:v>
                </c:pt>
                <c:pt idx="351">
                  <c:v>12711.29</c:v>
                </c:pt>
                <c:pt idx="352">
                  <c:v>12741.63</c:v>
                </c:pt>
                <c:pt idx="353">
                  <c:v>12798.96</c:v>
                </c:pt>
                <c:pt idx="354">
                  <c:v>12826.96</c:v>
                </c:pt>
                <c:pt idx="355">
                  <c:v>12830.63</c:v>
                </c:pt>
                <c:pt idx="356">
                  <c:v>12804.96</c:v>
                </c:pt>
                <c:pt idx="357">
                  <c:v>12664.62</c:v>
                </c:pt>
                <c:pt idx="358">
                  <c:v>12555.29</c:v>
                </c:pt>
                <c:pt idx="359">
                  <c:v>12473.62</c:v>
                </c:pt>
                <c:pt idx="360">
                  <c:v>12378.96</c:v>
                </c:pt>
                <c:pt idx="361">
                  <c:v>12276.29</c:v>
                </c:pt>
                <c:pt idx="362">
                  <c:v>12217.29</c:v>
                </c:pt>
                <c:pt idx="363">
                  <c:v>12198.29</c:v>
                </c:pt>
                <c:pt idx="364">
                  <c:v>12195.96</c:v>
                </c:pt>
                <c:pt idx="365">
                  <c:v>12142.62</c:v>
                </c:pt>
                <c:pt idx="366">
                  <c:v>12163.62</c:v>
                </c:pt>
                <c:pt idx="367">
                  <c:v>12227.96</c:v>
                </c:pt>
                <c:pt idx="368">
                  <c:v>12234.29</c:v>
                </c:pt>
                <c:pt idx="369">
                  <c:v>12259.96</c:v>
                </c:pt>
                <c:pt idx="370">
                  <c:v>12251.62</c:v>
                </c:pt>
                <c:pt idx="371">
                  <c:v>12266.96</c:v>
                </c:pt>
                <c:pt idx="372">
                  <c:v>12168.96</c:v>
                </c:pt>
                <c:pt idx="373">
                  <c:v>12093.63</c:v>
                </c:pt>
                <c:pt idx="374">
                  <c:v>12011.29</c:v>
                </c:pt>
                <c:pt idx="375">
                  <c:v>11865.96</c:v>
                </c:pt>
                <c:pt idx="376">
                  <c:v>11802.96</c:v>
                </c:pt>
                <c:pt idx="377">
                  <c:v>11722.62</c:v>
                </c:pt>
                <c:pt idx="378">
                  <c:v>11658.96</c:v>
                </c:pt>
                <c:pt idx="379">
                  <c:v>11634.29</c:v>
                </c:pt>
                <c:pt idx="380">
                  <c:v>11665.29</c:v>
                </c:pt>
                <c:pt idx="381">
                  <c:v>11679.29</c:v>
                </c:pt>
                <c:pt idx="382">
                  <c:v>11676.96</c:v>
                </c:pt>
                <c:pt idx="383">
                  <c:v>11727.62</c:v>
                </c:pt>
                <c:pt idx="384">
                  <c:v>11789.96</c:v>
                </c:pt>
                <c:pt idx="385">
                  <c:v>11837.63</c:v>
                </c:pt>
                <c:pt idx="386">
                  <c:v>11877.29</c:v>
                </c:pt>
                <c:pt idx="387">
                  <c:v>11909.96</c:v>
                </c:pt>
                <c:pt idx="388">
                  <c:v>11909.62</c:v>
                </c:pt>
                <c:pt idx="389">
                  <c:v>11875.29</c:v>
                </c:pt>
                <c:pt idx="390">
                  <c:v>11840.29</c:v>
                </c:pt>
                <c:pt idx="391">
                  <c:v>11752.29</c:v>
                </c:pt>
                <c:pt idx="392">
                  <c:v>11646.96</c:v>
                </c:pt>
                <c:pt idx="393">
                  <c:v>11627.96</c:v>
                </c:pt>
                <c:pt idx="394">
                  <c:v>11588.96</c:v>
                </c:pt>
                <c:pt idx="395">
                  <c:v>11573.29</c:v>
                </c:pt>
                <c:pt idx="396">
                  <c:v>11562.29</c:v>
                </c:pt>
                <c:pt idx="397">
                  <c:v>11501.96</c:v>
                </c:pt>
                <c:pt idx="398">
                  <c:v>11439.96</c:v>
                </c:pt>
                <c:pt idx="399">
                  <c:v>11408.62</c:v>
                </c:pt>
                <c:pt idx="400">
                  <c:v>11425.96</c:v>
                </c:pt>
                <c:pt idx="401">
                  <c:v>11405.62</c:v>
                </c:pt>
                <c:pt idx="402">
                  <c:v>11394.29</c:v>
                </c:pt>
                <c:pt idx="403">
                  <c:v>11282.63</c:v>
                </c:pt>
                <c:pt idx="404">
                  <c:v>11266.62</c:v>
                </c:pt>
                <c:pt idx="405">
                  <c:v>11196.96</c:v>
                </c:pt>
                <c:pt idx="406">
                  <c:v>11098.29</c:v>
                </c:pt>
                <c:pt idx="407">
                  <c:v>11016.96</c:v>
                </c:pt>
                <c:pt idx="408">
                  <c:v>10844.96</c:v>
                </c:pt>
                <c:pt idx="409">
                  <c:v>10719.29</c:v>
                </c:pt>
                <c:pt idx="410">
                  <c:v>10554.62</c:v>
                </c:pt>
                <c:pt idx="411">
                  <c:v>10464.290000000001</c:v>
                </c:pt>
                <c:pt idx="412">
                  <c:v>10360.629999999999</c:v>
                </c:pt>
                <c:pt idx="413">
                  <c:v>10291.290000000001</c:v>
                </c:pt>
                <c:pt idx="414">
                  <c:v>10240.290000000001</c:v>
                </c:pt>
                <c:pt idx="415">
                  <c:v>10182.290000000001</c:v>
                </c:pt>
                <c:pt idx="416">
                  <c:v>10138.629999999999</c:v>
                </c:pt>
                <c:pt idx="417">
                  <c:v>10191.959999999999</c:v>
                </c:pt>
                <c:pt idx="418">
                  <c:v>10188.290000000001</c:v>
                </c:pt>
                <c:pt idx="419">
                  <c:v>10146.959999999999</c:v>
                </c:pt>
                <c:pt idx="420">
                  <c:v>10132.620000000001</c:v>
                </c:pt>
                <c:pt idx="421">
                  <c:v>10182.290000000001</c:v>
                </c:pt>
                <c:pt idx="422">
                  <c:v>10109.620000000001</c:v>
                </c:pt>
                <c:pt idx="423">
                  <c:v>10133.290000000001</c:v>
                </c:pt>
                <c:pt idx="424">
                  <c:v>10054.290000000001</c:v>
                </c:pt>
                <c:pt idx="425">
                  <c:v>10031.620000000001</c:v>
                </c:pt>
                <c:pt idx="426">
                  <c:v>9938.6299999999992</c:v>
                </c:pt>
                <c:pt idx="427">
                  <c:v>9838.2900000000009</c:v>
                </c:pt>
                <c:pt idx="428">
                  <c:v>9754.9599999999991</c:v>
                </c:pt>
                <c:pt idx="429">
                  <c:v>9631.2900000000009</c:v>
                </c:pt>
                <c:pt idx="430">
                  <c:v>9537.6200000000008</c:v>
                </c:pt>
                <c:pt idx="431">
                  <c:v>9409.2900000000009</c:v>
                </c:pt>
                <c:pt idx="432">
                  <c:v>9333.2900000000009</c:v>
                </c:pt>
                <c:pt idx="433">
                  <c:v>9225.9599999999991</c:v>
                </c:pt>
                <c:pt idx="434">
                  <c:v>9181.9599999999991</c:v>
                </c:pt>
                <c:pt idx="435">
                  <c:v>9105.9599999999991</c:v>
                </c:pt>
                <c:pt idx="436">
                  <c:v>9012.9599999999991</c:v>
                </c:pt>
                <c:pt idx="437">
                  <c:v>8952.9599999999991</c:v>
                </c:pt>
                <c:pt idx="438">
                  <c:v>8862.6200000000008</c:v>
                </c:pt>
                <c:pt idx="439">
                  <c:v>8782.2900000000009</c:v>
                </c:pt>
                <c:pt idx="440">
                  <c:v>8719.9599999999991</c:v>
                </c:pt>
                <c:pt idx="441">
                  <c:v>8625.9599999999991</c:v>
                </c:pt>
                <c:pt idx="442">
                  <c:v>8550.9599999999991</c:v>
                </c:pt>
                <c:pt idx="443">
                  <c:v>8412.6200000000008</c:v>
                </c:pt>
                <c:pt idx="444">
                  <c:v>8344.6200000000008</c:v>
                </c:pt>
                <c:pt idx="445">
                  <c:v>8159.96</c:v>
                </c:pt>
                <c:pt idx="446">
                  <c:v>8073.29</c:v>
                </c:pt>
                <c:pt idx="447">
                  <c:v>8014.96</c:v>
                </c:pt>
                <c:pt idx="448">
                  <c:v>7935.63</c:v>
                </c:pt>
                <c:pt idx="449">
                  <c:v>7869.62</c:v>
                </c:pt>
                <c:pt idx="450">
                  <c:v>7821.29</c:v>
                </c:pt>
                <c:pt idx="451">
                  <c:v>7785.63</c:v>
                </c:pt>
                <c:pt idx="452">
                  <c:v>7743.29</c:v>
                </c:pt>
                <c:pt idx="453">
                  <c:v>7726.96</c:v>
                </c:pt>
                <c:pt idx="454">
                  <c:v>7699.29</c:v>
                </c:pt>
                <c:pt idx="455">
                  <c:v>7741.96</c:v>
                </c:pt>
                <c:pt idx="456">
                  <c:v>7742.96</c:v>
                </c:pt>
                <c:pt idx="457">
                  <c:v>7792.96</c:v>
                </c:pt>
                <c:pt idx="458">
                  <c:v>7787.63</c:v>
                </c:pt>
                <c:pt idx="459">
                  <c:v>7795.96</c:v>
                </c:pt>
                <c:pt idx="460">
                  <c:v>7777.96</c:v>
                </c:pt>
                <c:pt idx="461">
                  <c:v>7762.29</c:v>
                </c:pt>
                <c:pt idx="462">
                  <c:v>7786.29</c:v>
                </c:pt>
                <c:pt idx="463">
                  <c:v>7743.62</c:v>
                </c:pt>
                <c:pt idx="464">
                  <c:v>7698.29</c:v>
                </c:pt>
                <c:pt idx="465">
                  <c:v>7656.29</c:v>
                </c:pt>
                <c:pt idx="466">
                  <c:v>7611.29</c:v>
                </c:pt>
                <c:pt idx="467">
                  <c:v>7589.96</c:v>
                </c:pt>
                <c:pt idx="468">
                  <c:v>7554.63</c:v>
                </c:pt>
                <c:pt idx="469">
                  <c:v>7529.29</c:v>
                </c:pt>
                <c:pt idx="470">
                  <c:v>7504.29</c:v>
                </c:pt>
                <c:pt idx="471">
                  <c:v>7492.29</c:v>
                </c:pt>
                <c:pt idx="472">
                  <c:v>7492.96</c:v>
                </c:pt>
                <c:pt idx="473">
                  <c:v>7485.63</c:v>
                </c:pt>
                <c:pt idx="474">
                  <c:v>7472.29</c:v>
                </c:pt>
                <c:pt idx="475">
                  <c:v>7411.62</c:v>
                </c:pt>
                <c:pt idx="476">
                  <c:v>7394.62</c:v>
                </c:pt>
                <c:pt idx="477">
                  <c:v>7362.62</c:v>
                </c:pt>
                <c:pt idx="478">
                  <c:v>7298.62</c:v>
                </c:pt>
                <c:pt idx="479">
                  <c:v>7237.96</c:v>
                </c:pt>
                <c:pt idx="480">
                  <c:v>7254.62</c:v>
                </c:pt>
                <c:pt idx="481">
                  <c:v>7164.29</c:v>
                </c:pt>
                <c:pt idx="482">
                  <c:v>7111.29</c:v>
                </c:pt>
                <c:pt idx="483">
                  <c:v>7075.96</c:v>
                </c:pt>
                <c:pt idx="484">
                  <c:v>7028.62</c:v>
                </c:pt>
                <c:pt idx="485">
                  <c:v>6983.62</c:v>
                </c:pt>
                <c:pt idx="486">
                  <c:v>6933.96</c:v>
                </c:pt>
                <c:pt idx="487">
                  <c:v>6946.96</c:v>
                </c:pt>
                <c:pt idx="488">
                  <c:v>6922.96</c:v>
                </c:pt>
                <c:pt idx="489">
                  <c:v>6891.62</c:v>
                </c:pt>
                <c:pt idx="490">
                  <c:v>6854.96</c:v>
                </c:pt>
                <c:pt idx="491">
                  <c:v>6914.29</c:v>
                </c:pt>
                <c:pt idx="492">
                  <c:v>6920.62</c:v>
                </c:pt>
                <c:pt idx="493">
                  <c:v>6933.62</c:v>
                </c:pt>
                <c:pt idx="494">
                  <c:v>6933.29</c:v>
                </c:pt>
                <c:pt idx="495">
                  <c:v>6884.29</c:v>
                </c:pt>
                <c:pt idx="496">
                  <c:v>6883.62</c:v>
                </c:pt>
                <c:pt idx="497">
                  <c:v>6844.29</c:v>
                </c:pt>
                <c:pt idx="498">
                  <c:v>6850.96</c:v>
                </c:pt>
                <c:pt idx="499">
                  <c:v>6823.62</c:v>
                </c:pt>
                <c:pt idx="500">
                  <c:v>6759.29</c:v>
                </c:pt>
                <c:pt idx="501">
                  <c:v>6672.29</c:v>
                </c:pt>
                <c:pt idx="502">
                  <c:v>6664.62</c:v>
                </c:pt>
                <c:pt idx="503">
                  <c:v>6584.63</c:v>
                </c:pt>
                <c:pt idx="504">
                  <c:v>6551.29</c:v>
                </c:pt>
                <c:pt idx="505">
                  <c:v>6532.62</c:v>
                </c:pt>
                <c:pt idx="506">
                  <c:v>6501.29</c:v>
                </c:pt>
                <c:pt idx="507">
                  <c:v>6475.29</c:v>
                </c:pt>
                <c:pt idx="508">
                  <c:v>6458.96</c:v>
                </c:pt>
                <c:pt idx="509">
                  <c:v>6411.62</c:v>
                </c:pt>
                <c:pt idx="510">
                  <c:v>6380.63</c:v>
                </c:pt>
                <c:pt idx="511">
                  <c:v>6325.29</c:v>
                </c:pt>
                <c:pt idx="512">
                  <c:v>6357.29</c:v>
                </c:pt>
                <c:pt idx="513">
                  <c:v>6296.63</c:v>
                </c:pt>
                <c:pt idx="514">
                  <c:v>6242.62</c:v>
                </c:pt>
                <c:pt idx="515">
                  <c:v>6241.96</c:v>
                </c:pt>
                <c:pt idx="516">
                  <c:v>6192.96</c:v>
                </c:pt>
                <c:pt idx="517">
                  <c:v>6170.29</c:v>
                </c:pt>
                <c:pt idx="518">
                  <c:v>6109.62</c:v>
                </c:pt>
                <c:pt idx="519">
                  <c:v>6148.29</c:v>
                </c:pt>
                <c:pt idx="520">
                  <c:v>6067.29</c:v>
                </c:pt>
                <c:pt idx="521">
                  <c:v>6028.29</c:v>
                </c:pt>
                <c:pt idx="522">
                  <c:v>6004.29</c:v>
                </c:pt>
                <c:pt idx="523">
                  <c:v>6048.96</c:v>
                </c:pt>
                <c:pt idx="524">
                  <c:v>5997.96</c:v>
                </c:pt>
                <c:pt idx="525">
                  <c:v>5977.96</c:v>
                </c:pt>
                <c:pt idx="526">
                  <c:v>5997.62</c:v>
                </c:pt>
                <c:pt idx="527">
                  <c:v>5990.96</c:v>
                </c:pt>
                <c:pt idx="528">
                  <c:v>5908.29</c:v>
                </c:pt>
                <c:pt idx="529">
                  <c:v>5877.96</c:v>
                </c:pt>
                <c:pt idx="530">
                  <c:v>5839.29</c:v>
                </c:pt>
                <c:pt idx="531">
                  <c:v>5762.96</c:v>
                </c:pt>
                <c:pt idx="532">
                  <c:v>5710.96</c:v>
                </c:pt>
                <c:pt idx="533">
                  <c:v>5665.29</c:v>
                </c:pt>
                <c:pt idx="534">
                  <c:v>5660.29</c:v>
                </c:pt>
                <c:pt idx="535">
                  <c:v>5586.29</c:v>
                </c:pt>
                <c:pt idx="536">
                  <c:v>5510.96</c:v>
                </c:pt>
                <c:pt idx="537">
                  <c:v>5478.29</c:v>
                </c:pt>
                <c:pt idx="538">
                  <c:v>5394.63</c:v>
                </c:pt>
                <c:pt idx="539">
                  <c:v>5381.96</c:v>
                </c:pt>
                <c:pt idx="540">
                  <c:v>5349.29</c:v>
                </c:pt>
                <c:pt idx="541">
                  <c:v>5330.96</c:v>
                </c:pt>
                <c:pt idx="542">
                  <c:v>5264.62</c:v>
                </c:pt>
                <c:pt idx="543">
                  <c:v>5256.62</c:v>
                </c:pt>
                <c:pt idx="544">
                  <c:v>5210.29</c:v>
                </c:pt>
                <c:pt idx="545">
                  <c:v>5160.29</c:v>
                </c:pt>
                <c:pt idx="546">
                  <c:v>5084.29</c:v>
                </c:pt>
                <c:pt idx="547">
                  <c:v>5057.62</c:v>
                </c:pt>
                <c:pt idx="548">
                  <c:v>5022.96</c:v>
                </c:pt>
                <c:pt idx="549">
                  <c:v>4934.29</c:v>
                </c:pt>
                <c:pt idx="550">
                  <c:v>4882.29</c:v>
                </c:pt>
                <c:pt idx="551">
                  <c:v>4843.62</c:v>
                </c:pt>
                <c:pt idx="552">
                  <c:v>4806.62</c:v>
                </c:pt>
                <c:pt idx="553">
                  <c:v>4826.63</c:v>
                </c:pt>
                <c:pt idx="554">
                  <c:v>4812.96</c:v>
                </c:pt>
                <c:pt idx="555">
                  <c:v>4800.29</c:v>
                </c:pt>
                <c:pt idx="556">
                  <c:v>4818.63</c:v>
                </c:pt>
                <c:pt idx="557">
                  <c:v>4780.96</c:v>
                </c:pt>
                <c:pt idx="558">
                  <c:v>4808.96</c:v>
                </c:pt>
                <c:pt idx="559">
                  <c:v>4836.96</c:v>
                </c:pt>
                <c:pt idx="560">
                  <c:v>4838.62</c:v>
                </c:pt>
                <c:pt idx="561">
                  <c:v>4850.96</c:v>
                </c:pt>
                <c:pt idx="562">
                  <c:v>4812.62</c:v>
                </c:pt>
                <c:pt idx="563">
                  <c:v>4803.96</c:v>
                </c:pt>
                <c:pt idx="564">
                  <c:v>4814.62</c:v>
                </c:pt>
                <c:pt idx="565">
                  <c:v>4765.96</c:v>
                </c:pt>
                <c:pt idx="566">
                  <c:v>4743.29</c:v>
                </c:pt>
                <c:pt idx="567">
                  <c:v>4790.29</c:v>
                </c:pt>
                <c:pt idx="568">
                  <c:v>4712.29</c:v>
                </c:pt>
                <c:pt idx="569">
                  <c:v>4673.62</c:v>
                </c:pt>
                <c:pt idx="570">
                  <c:v>4599.96</c:v>
                </c:pt>
                <c:pt idx="571">
                  <c:v>4600.96</c:v>
                </c:pt>
                <c:pt idx="572">
                  <c:v>4571.62</c:v>
                </c:pt>
                <c:pt idx="573">
                  <c:v>4536.29</c:v>
                </c:pt>
                <c:pt idx="574">
                  <c:v>4567.29</c:v>
                </c:pt>
                <c:pt idx="575">
                  <c:v>4534.62</c:v>
                </c:pt>
                <c:pt idx="576">
                  <c:v>4548.96</c:v>
                </c:pt>
                <c:pt idx="577">
                  <c:v>4544.96</c:v>
                </c:pt>
                <c:pt idx="578">
                  <c:v>4574.62</c:v>
                </c:pt>
                <c:pt idx="579">
                  <c:v>4547.62</c:v>
                </c:pt>
                <c:pt idx="580">
                  <c:v>4497.29</c:v>
                </c:pt>
                <c:pt idx="581">
                  <c:v>4529.62</c:v>
                </c:pt>
                <c:pt idx="582">
                  <c:v>4479.62</c:v>
                </c:pt>
                <c:pt idx="583">
                  <c:v>4538.29</c:v>
                </c:pt>
                <c:pt idx="584">
                  <c:v>4510.96</c:v>
                </c:pt>
                <c:pt idx="585">
                  <c:v>4502.62</c:v>
                </c:pt>
                <c:pt idx="586">
                  <c:v>4491.29</c:v>
                </c:pt>
                <c:pt idx="587">
                  <c:v>4538.62</c:v>
                </c:pt>
                <c:pt idx="588">
                  <c:v>4507.96</c:v>
                </c:pt>
                <c:pt idx="589">
                  <c:v>4537.62</c:v>
                </c:pt>
                <c:pt idx="590">
                  <c:v>4569.29</c:v>
                </c:pt>
                <c:pt idx="591">
                  <c:v>4574.29</c:v>
                </c:pt>
                <c:pt idx="592">
                  <c:v>4617.96</c:v>
                </c:pt>
                <c:pt idx="593">
                  <c:v>4645.96</c:v>
                </c:pt>
                <c:pt idx="594">
                  <c:v>4646.29</c:v>
                </c:pt>
                <c:pt idx="595">
                  <c:v>4699.29</c:v>
                </c:pt>
                <c:pt idx="596">
                  <c:v>4803.96</c:v>
                </c:pt>
                <c:pt idx="597">
                  <c:v>4797.96</c:v>
                </c:pt>
                <c:pt idx="598">
                  <c:v>4883.29</c:v>
                </c:pt>
                <c:pt idx="599">
                  <c:v>4948.63</c:v>
                </c:pt>
                <c:pt idx="600">
                  <c:v>5023.96</c:v>
                </c:pt>
                <c:pt idx="601">
                  <c:v>5124.29</c:v>
                </c:pt>
                <c:pt idx="602">
                  <c:v>5197.29</c:v>
                </c:pt>
                <c:pt idx="603">
                  <c:v>5171.29</c:v>
                </c:pt>
                <c:pt idx="604">
                  <c:v>5214.29</c:v>
                </c:pt>
                <c:pt idx="605">
                  <c:v>5154.96</c:v>
                </c:pt>
                <c:pt idx="606">
                  <c:v>5148.29</c:v>
                </c:pt>
                <c:pt idx="607">
                  <c:v>5058.29</c:v>
                </c:pt>
                <c:pt idx="608">
                  <c:v>5073.29</c:v>
                </c:pt>
                <c:pt idx="609">
                  <c:v>5039.29</c:v>
                </c:pt>
                <c:pt idx="610">
                  <c:v>5005.62</c:v>
                </c:pt>
                <c:pt idx="611">
                  <c:v>5039.29</c:v>
                </c:pt>
                <c:pt idx="612">
                  <c:v>5063.29</c:v>
                </c:pt>
                <c:pt idx="613">
                  <c:v>5122.96</c:v>
                </c:pt>
                <c:pt idx="614">
                  <c:v>5182.62</c:v>
                </c:pt>
                <c:pt idx="615">
                  <c:v>5267.29</c:v>
                </c:pt>
                <c:pt idx="616">
                  <c:v>5411.62</c:v>
                </c:pt>
                <c:pt idx="617">
                  <c:v>5678.29</c:v>
                </c:pt>
                <c:pt idx="618">
                  <c:v>5717.62</c:v>
                </c:pt>
                <c:pt idx="619">
                  <c:v>5758.96</c:v>
                </c:pt>
                <c:pt idx="620">
                  <c:v>5645.96</c:v>
                </c:pt>
                <c:pt idx="621">
                  <c:v>5605.29</c:v>
                </c:pt>
                <c:pt idx="622">
                  <c:v>5505.29</c:v>
                </c:pt>
                <c:pt idx="623">
                  <c:v>5395.63</c:v>
                </c:pt>
                <c:pt idx="624">
                  <c:v>5342.62</c:v>
                </c:pt>
                <c:pt idx="625">
                  <c:v>5294.29</c:v>
                </c:pt>
                <c:pt idx="626">
                  <c:v>5282.62</c:v>
                </c:pt>
                <c:pt idx="627">
                  <c:v>5320.63</c:v>
                </c:pt>
                <c:pt idx="628">
                  <c:v>5319.29</c:v>
                </c:pt>
                <c:pt idx="629">
                  <c:v>5386.96</c:v>
                </c:pt>
                <c:pt idx="630">
                  <c:v>5472.29</c:v>
                </c:pt>
                <c:pt idx="631">
                  <c:v>5560.29</c:v>
                </c:pt>
                <c:pt idx="632">
                  <c:v>5647.62</c:v>
                </c:pt>
                <c:pt idx="633">
                  <c:v>5686.29</c:v>
                </c:pt>
                <c:pt idx="634">
                  <c:v>5743.29</c:v>
                </c:pt>
                <c:pt idx="635">
                  <c:v>5822.96</c:v>
                </c:pt>
                <c:pt idx="636">
                  <c:v>5820.29</c:v>
                </c:pt>
                <c:pt idx="637">
                  <c:v>5861.96</c:v>
                </c:pt>
                <c:pt idx="638">
                  <c:v>5897.96</c:v>
                </c:pt>
                <c:pt idx="639">
                  <c:v>5970.63</c:v>
                </c:pt>
                <c:pt idx="640">
                  <c:v>5972.62</c:v>
                </c:pt>
                <c:pt idx="641">
                  <c:v>6018.96</c:v>
                </c:pt>
                <c:pt idx="642">
                  <c:v>6044.62</c:v>
                </c:pt>
                <c:pt idx="643">
                  <c:v>6023.62</c:v>
                </c:pt>
                <c:pt idx="644">
                  <c:v>6080.96</c:v>
                </c:pt>
                <c:pt idx="645">
                  <c:v>6122.96</c:v>
                </c:pt>
                <c:pt idx="646">
                  <c:v>6161.62</c:v>
                </c:pt>
                <c:pt idx="647">
                  <c:v>6181.96</c:v>
                </c:pt>
                <c:pt idx="648">
                  <c:v>6290.96</c:v>
                </c:pt>
                <c:pt idx="649">
                  <c:v>6333.62</c:v>
                </c:pt>
                <c:pt idx="650">
                  <c:v>6423.29</c:v>
                </c:pt>
                <c:pt idx="651">
                  <c:v>6501.29</c:v>
                </c:pt>
                <c:pt idx="652">
                  <c:v>6601.96</c:v>
                </c:pt>
                <c:pt idx="653">
                  <c:v>6721.96</c:v>
                </c:pt>
                <c:pt idx="654">
                  <c:v>6890.96</c:v>
                </c:pt>
                <c:pt idx="655">
                  <c:v>7063.96</c:v>
                </c:pt>
                <c:pt idx="656">
                  <c:v>7198.63</c:v>
                </c:pt>
                <c:pt idx="657">
                  <c:v>7355.62</c:v>
                </c:pt>
                <c:pt idx="658">
                  <c:v>7542.29</c:v>
                </c:pt>
                <c:pt idx="659">
                  <c:v>7761.29</c:v>
                </c:pt>
                <c:pt idx="660">
                  <c:v>7878.96</c:v>
                </c:pt>
                <c:pt idx="661">
                  <c:v>8023.96</c:v>
                </c:pt>
                <c:pt idx="662">
                  <c:v>8110.96</c:v>
                </c:pt>
                <c:pt idx="663">
                  <c:v>8302.9599999999991</c:v>
                </c:pt>
                <c:pt idx="664">
                  <c:v>8382.9599999999991</c:v>
                </c:pt>
                <c:pt idx="665">
                  <c:v>8575.9599999999991</c:v>
                </c:pt>
                <c:pt idx="666">
                  <c:v>8715.2900000000009</c:v>
                </c:pt>
                <c:pt idx="667">
                  <c:v>8887.6200000000008</c:v>
                </c:pt>
                <c:pt idx="668">
                  <c:v>9088.2900000000009</c:v>
                </c:pt>
                <c:pt idx="669">
                  <c:v>9207.6200000000008</c:v>
                </c:pt>
                <c:pt idx="670">
                  <c:v>9369.6200000000008</c:v>
                </c:pt>
                <c:pt idx="671">
                  <c:v>9535.6200000000008</c:v>
                </c:pt>
                <c:pt idx="672">
                  <c:v>9698.2900000000009</c:v>
                </c:pt>
                <c:pt idx="673">
                  <c:v>9873.2900000000009</c:v>
                </c:pt>
                <c:pt idx="674">
                  <c:v>10064.290000000001</c:v>
                </c:pt>
                <c:pt idx="675">
                  <c:v>10299.290000000001</c:v>
                </c:pt>
                <c:pt idx="676">
                  <c:v>10541.29</c:v>
                </c:pt>
                <c:pt idx="677">
                  <c:v>10708.29</c:v>
                </c:pt>
                <c:pt idx="678">
                  <c:v>10912.29</c:v>
                </c:pt>
                <c:pt idx="679">
                  <c:v>11103.29</c:v>
                </c:pt>
                <c:pt idx="680">
                  <c:v>11297.29</c:v>
                </c:pt>
                <c:pt idx="681">
                  <c:v>11474.96</c:v>
                </c:pt>
                <c:pt idx="682">
                  <c:v>11556.29</c:v>
                </c:pt>
                <c:pt idx="683">
                  <c:v>11678.62</c:v>
                </c:pt>
                <c:pt idx="684">
                  <c:v>11765.63</c:v>
                </c:pt>
                <c:pt idx="685">
                  <c:v>11903.96</c:v>
                </c:pt>
                <c:pt idx="686">
                  <c:v>11882.96</c:v>
                </c:pt>
                <c:pt idx="687">
                  <c:v>11910.62</c:v>
                </c:pt>
                <c:pt idx="688">
                  <c:v>11980.62</c:v>
                </c:pt>
                <c:pt idx="689">
                  <c:v>11998.62</c:v>
                </c:pt>
                <c:pt idx="690">
                  <c:v>12024.96</c:v>
                </c:pt>
                <c:pt idx="691">
                  <c:v>12079.63</c:v>
                </c:pt>
                <c:pt idx="692">
                  <c:v>12149.29</c:v>
                </c:pt>
                <c:pt idx="693">
                  <c:v>12081.63</c:v>
                </c:pt>
                <c:pt idx="694">
                  <c:v>12113.29</c:v>
                </c:pt>
                <c:pt idx="695">
                  <c:v>12111.62</c:v>
                </c:pt>
                <c:pt idx="696">
                  <c:v>12168.62</c:v>
                </c:pt>
                <c:pt idx="697">
                  <c:v>12232.29</c:v>
                </c:pt>
                <c:pt idx="698">
                  <c:v>12221.62</c:v>
                </c:pt>
                <c:pt idx="699">
                  <c:v>12223.96</c:v>
                </c:pt>
                <c:pt idx="700">
                  <c:v>12288.29</c:v>
                </c:pt>
                <c:pt idx="701">
                  <c:v>12329.96</c:v>
                </c:pt>
                <c:pt idx="702">
                  <c:v>12305.63</c:v>
                </c:pt>
                <c:pt idx="703">
                  <c:v>12262.29</c:v>
                </c:pt>
                <c:pt idx="704">
                  <c:v>12215.96</c:v>
                </c:pt>
                <c:pt idx="705">
                  <c:v>12130.63</c:v>
                </c:pt>
                <c:pt idx="706">
                  <c:v>12037.96</c:v>
                </c:pt>
                <c:pt idx="707">
                  <c:v>11942.29</c:v>
                </c:pt>
                <c:pt idx="708">
                  <c:v>11831.62</c:v>
                </c:pt>
                <c:pt idx="709">
                  <c:v>11696.96</c:v>
                </c:pt>
                <c:pt idx="710">
                  <c:v>11625.29</c:v>
                </c:pt>
                <c:pt idx="711">
                  <c:v>11498.62</c:v>
                </c:pt>
                <c:pt idx="712">
                  <c:v>11488.29</c:v>
                </c:pt>
                <c:pt idx="713">
                  <c:v>11299.29</c:v>
                </c:pt>
                <c:pt idx="714">
                  <c:v>11248.29</c:v>
                </c:pt>
                <c:pt idx="715">
                  <c:v>11162.29</c:v>
                </c:pt>
                <c:pt idx="716">
                  <c:v>11079.96</c:v>
                </c:pt>
                <c:pt idx="717">
                  <c:v>11103.96</c:v>
                </c:pt>
                <c:pt idx="718">
                  <c:v>11239.96</c:v>
                </c:pt>
                <c:pt idx="719">
                  <c:v>10996.29</c:v>
                </c:pt>
                <c:pt idx="720">
                  <c:v>10920.62</c:v>
                </c:pt>
                <c:pt idx="721">
                  <c:v>10916.62</c:v>
                </c:pt>
                <c:pt idx="722">
                  <c:v>10891.29</c:v>
                </c:pt>
                <c:pt idx="723">
                  <c:v>10827.29</c:v>
                </c:pt>
                <c:pt idx="724">
                  <c:v>10716.29</c:v>
                </c:pt>
                <c:pt idx="725">
                  <c:v>10602.62</c:v>
                </c:pt>
                <c:pt idx="726">
                  <c:v>10547.62</c:v>
                </c:pt>
                <c:pt idx="727">
                  <c:v>10377.290000000001</c:v>
                </c:pt>
                <c:pt idx="728">
                  <c:v>10261.620000000001</c:v>
                </c:pt>
                <c:pt idx="729">
                  <c:v>10111.290000000001</c:v>
                </c:pt>
                <c:pt idx="730">
                  <c:v>9917.2900000000009</c:v>
                </c:pt>
                <c:pt idx="731">
                  <c:v>9814.6299999999992</c:v>
                </c:pt>
                <c:pt idx="732">
                  <c:v>9612.6200000000008</c:v>
                </c:pt>
                <c:pt idx="733">
                  <c:v>9456.9599999999991</c:v>
                </c:pt>
                <c:pt idx="734">
                  <c:v>9307.9599999999991</c:v>
                </c:pt>
                <c:pt idx="735">
                  <c:v>9245.6200000000008</c:v>
                </c:pt>
                <c:pt idx="736">
                  <c:v>9074.6200000000008</c:v>
                </c:pt>
                <c:pt idx="737">
                  <c:v>8969.6299999999992</c:v>
                </c:pt>
                <c:pt idx="738">
                  <c:v>8873.2900000000009</c:v>
                </c:pt>
                <c:pt idx="739">
                  <c:v>8778.2900000000009</c:v>
                </c:pt>
                <c:pt idx="740">
                  <c:v>8731.6200000000008</c:v>
                </c:pt>
                <c:pt idx="741">
                  <c:v>8635.6200000000008</c:v>
                </c:pt>
                <c:pt idx="742">
                  <c:v>8588.2900000000009</c:v>
                </c:pt>
                <c:pt idx="743">
                  <c:v>8550.6299999999992</c:v>
                </c:pt>
                <c:pt idx="744">
                  <c:v>8455.2900000000009</c:v>
                </c:pt>
                <c:pt idx="745">
                  <c:v>8462.2900000000009</c:v>
                </c:pt>
                <c:pt idx="746">
                  <c:v>8421.9599999999991</c:v>
                </c:pt>
                <c:pt idx="747">
                  <c:v>8365.9599999999991</c:v>
                </c:pt>
                <c:pt idx="748">
                  <c:v>8339.9599999999991</c:v>
                </c:pt>
                <c:pt idx="749">
                  <c:v>8325.2900000000009</c:v>
                </c:pt>
                <c:pt idx="750">
                  <c:v>8217.2900000000009</c:v>
                </c:pt>
                <c:pt idx="751">
                  <c:v>8137.96</c:v>
                </c:pt>
                <c:pt idx="752">
                  <c:v>8070.96</c:v>
                </c:pt>
                <c:pt idx="753">
                  <c:v>8000.62</c:v>
                </c:pt>
                <c:pt idx="754">
                  <c:v>7862.96</c:v>
                </c:pt>
                <c:pt idx="755">
                  <c:v>7762.29</c:v>
                </c:pt>
                <c:pt idx="756">
                  <c:v>7664.96</c:v>
                </c:pt>
                <c:pt idx="757">
                  <c:v>7528.62</c:v>
                </c:pt>
                <c:pt idx="758">
                  <c:v>7509.63</c:v>
                </c:pt>
                <c:pt idx="759">
                  <c:v>7346.96</c:v>
                </c:pt>
                <c:pt idx="760">
                  <c:v>7251.62</c:v>
                </c:pt>
                <c:pt idx="761">
                  <c:v>7189.62</c:v>
                </c:pt>
                <c:pt idx="762">
                  <c:v>7040.96</c:v>
                </c:pt>
                <c:pt idx="763">
                  <c:v>6956.62</c:v>
                </c:pt>
                <c:pt idx="764">
                  <c:v>6870.96</c:v>
                </c:pt>
                <c:pt idx="765">
                  <c:v>6798.96</c:v>
                </c:pt>
                <c:pt idx="766">
                  <c:v>6744.96</c:v>
                </c:pt>
                <c:pt idx="767">
                  <c:v>6638.62</c:v>
                </c:pt>
                <c:pt idx="768">
                  <c:v>6617.29</c:v>
                </c:pt>
                <c:pt idx="769">
                  <c:v>6517.96</c:v>
                </c:pt>
                <c:pt idx="770">
                  <c:v>6443.63</c:v>
                </c:pt>
                <c:pt idx="771">
                  <c:v>6382.63</c:v>
                </c:pt>
                <c:pt idx="772">
                  <c:v>6305.63</c:v>
                </c:pt>
                <c:pt idx="773">
                  <c:v>6200.29</c:v>
                </c:pt>
                <c:pt idx="774">
                  <c:v>6160.29</c:v>
                </c:pt>
                <c:pt idx="775">
                  <c:v>6053.63</c:v>
                </c:pt>
                <c:pt idx="776">
                  <c:v>5956.62</c:v>
                </c:pt>
                <c:pt idx="777">
                  <c:v>5831.96</c:v>
                </c:pt>
                <c:pt idx="778">
                  <c:v>5721.96</c:v>
                </c:pt>
                <c:pt idx="779">
                  <c:v>5557.96</c:v>
                </c:pt>
                <c:pt idx="780">
                  <c:v>5435.29</c:v>
                </c:pt>
                <c:pt idx="781">
                  <c:v>5309.29</c:v>
                </c:pt>
                <c:pt idx="782">
                  <c:v>5162.29</c:v>
                </c:pt>
                <c:pt idx="783">
                  <c:v>5033.29</c:v>
                </c:pt>
                <c:pt idx="784">
                  <c:v>4892.63</c:v>
                </c:pt>
                <c:pt idx="785">
                  <c:v>4792.29</c:v>
                </c:pt>
                <c:pt idx="786">
                  <c:v>4606.96</c:v>
                </c:pt>
                <c:pt idx="787">
                  <c:v>4479.96</c:v>
                </c:pt>
                <c:pt idx="788">
                  <c:v>4336.29</c:v>
                </c:pt>
                <c:pt idx="789">
                  <c:v>4193.62</c:v>
                </c:pt>
                <c:pt idx="790">
                  <c:v>4059.29</c:v>
                </c:pt>
                <c:pt idx="791">
                  <c:v>3964.96</c:v>
                </c:pt>
                <c:pt idx="792">
                  <c:v>3843.62</c:v>
                </c:pt>
                <c:pt idx="793">
                  <c:v>3772.96</c:v>
                </c:pt>
                <c:pt idx="794">
                  <c:v>3660.29</c:v>
                </c:pt>
                <c:pt idx="795">
                  <c:v>3548.63</c:v>
                </c:pt>
                <c:pt idx="796">
                  <c:v>3426.63</c:v>
                </c:pt>
                <c:pt idx="797">
                  <c:v>3366.29</c:v>
                </c:pt>
                <c:pt idx="798">
                  <c:v>3248.29</c:v>
                </c:pt>
                <c:pt idx="799">
                  <c:v>3164.62</c:v>
                </c:pt>
                <c:pt idx="800">
                  <c:v>3068.62</c:v>
                </c:pt>
                <c:pt idx="801">
                  <c:v>3002.29</c:v>
                </c:pt>
                <c:pt idx="802">
                  <c:v>2873.96</c:v>
                </c:pt>
                <c:pt idx="803">
                  <c:v>2769.29</c:v>
                </c:pt>
                <c:pt idx="804">
                  <c:v>2635.29</c:v>
                </c:pt>
                <c:pt idx="805">
                  <c:v>2514.96</c:v>
                </c:pt>
                <c:pt idx="806">
                  <c:v>2427.96</c:v>
                </c:pt>
                <c:pt idx="807">
                  <c:v>2281.62</c:v>
                </c:pt>
                <c:pt idx="808">
                  <c:v>2183.29</c:v>
                </c:pt>
                <c:pt idx="809">
                  <c:v>2056.29</c:v>
                </c:pt>
                <c:pt idx="810">
                  <c:v>1943.29</c:v>
                </c:pt>
                <c:pt idx="811">
                  <c:v>1825.96</c:v>
                </c:pt>
                <c:pt idx="812">
                  <c:v>1736.29</c:v>
                </c:pt>
                <c:pt idx="813">
                  <c:v>1665.96</c:v>
                </c:pt>
                <c:pt idx="814">
                  <c:v>1550.96</c:v>
                </c:pt>
                <c:pt idx="815">
                  <c:v>1452.63</c:v>
                </c:pt>
                <c:pt idx="816">
                  <c:v>1397.29</c:v>
                </c:pt>
                <c:pt idx="817">
                  <c:v>1309.96</c:v>
                </c:pt>
                <c:pt idx="818">
                  <c:v>1231.96</c:v>
                </c:pt>
                <c:pt idx="819">
                  <c:v>1145.6300000000001</c:v>
                </c:pt>
                <c:pt idx="820">
                  <c:v>1073.6300000000001</c:v>
                </c:pt>
                <c:pt idx="821">
                  <c:v>1010.96</c:v>
                </c:pt>
                <c:pt idx="822">
                  <c:v>970.29</c:v>
                </c:pt>
                <c:pt idx="823">
                  <c:v>913.29</c:v>
                </c:pt>
                <c:pt idx="824">
                  <c:v>855.63</c:v>
                </c:pt>
                <c:pt idx="825">
                  <c:v>785.62</c:v>
                </c:pt>
                <c:pt idx="826">
                  <c:v>751.62</c:v>
                </c:pt>
                <c:pt idx="827">
                  <c:v>700.96</c:v>
                </c:pt>
                <c:pt idx="828">
                  <c:v>636.96</c:v>
                </c:pt>
                <c:pt idx="829">
                  <c:v>537.96</c:v>
                </c:pt>
                <c:pt idx="830">
                  <c:v>508.29</c:v>
                </c:pt>
                <c:pt idx="831">
                  <c:v>452.62</c:v>
                </c:pt>
                <c:pt idx="832">
                  <c:v>404.62</c:v>
                </c:pt>
                <c:pt idx="833">
                  <c:v>350.96</c:v>
                </c:pt>
                <c:pt idx="834">
                  <c:v>275.95999999999998</c:v>
                </c:pt>
                <c:pt idx="835">
                  <c:v>271.29000000000002</c:v>
                </c:pt>
                <c:pt idx="836">
                  <c:v>207.96</c:v>
                </c:pt>
                <c:pt idx="837">
                  <c:v>151.96</c:v>
                </c:pt>
                <c:pt idx="838">
                  <c:v>140.62</c:v>
                </c:pt>
                <c:pt idx="839">
                  <c:v>76.63</c:v>
                </c:pt>
                <c:pt idx="840">
                  <c:v>48.96</c:v>
                </c:pt>
                <c:pt idx="841">
                  <c:v>-2.71</c:v>
                </c:pt>
                <c:pt idx="842">
                  <c:v>-50.04</c:v>
                </c:pt>
                <c:pt idx="843">
                  <c:v>-0.37</c:v>
                </c:pt>
                <c:pt idx="844">
                  <c:v>-75.38</c:v>
                </c:pt>
                <c:pt idx="845">
                  <c:v>-109.71</c:v>
                </c:pt>
                <c:pt idx="846">
                  <c:v>-134.37</c:v>
                </c:pt>
                <c:pt idx="847">
                  <c:v>-149.38</c:v>
                </c:pt>
                <c:pt idx="848">
                  <c:v>-150.71</c:v>
                </c:pt>
                <c:pt idx="849">
                  <c:v>-198.37</c:v>
                </c:pt>
                <c:pt idx="850">
                  <c:v>-241.71</c:v>
                </c:pt>
                <c:pt idx="851">
                  <c:v>-266.70999999999998</c:v>
                </c:pt>
                <c:pt idx="852">
                  <c:v>-230.04</c:v>
                </c:pt>
                <c:pt idx="853">
                  <c:v>-307.38</c:v>
                </c:pt>
                <c:pt idx="854">
                  <c:v>-355.71</c:v>
                </c:pt>
                <c:pt idx="855">
                  <c:v>-355.37</c:v>
                </c:pt>
                <c:pt idx="856">
                  <c:v>-404.04</c:v>
                </c:pt>
                <c:pt idx="857">
                  <c:v>-378.71</c:v>
                </c:pt>
                <c:pt idx="858">
                  <c:v>-419.04</c:v>
                </c:pt>
                <c:pt idx="859">
                  <c:v>-421.38</c:v>
                </c:pt>
                <c:pt idx="860">
                  <c:v>-495.37</c:v>
                </c:pt>
                <c:pt idx="861">
                  <c:v>-461.04</c:v>
                </c:pt>
                <c:pt idx="862">
                  <c:v>-534.71</c:v>
                </c:pt>
                <c:pt idx="863">
                  <c:v>-569.71</c:v>
                </c:pt>
                <c:pt idx="864">
                  <c:v>-543.38</c:v>
                </c:pt>
                <c:pt idx="865">
                  <c:v>-552.04</c:v>
                </c:pt>
                <c:pt idx="866">
                  <c:v>-593.38</c:v>
                </c:pt>
                <c:pt idx="867">
                  <c:v>-591.71</c:v>
                </c:pt>
                <c:pt idx="868">
                  <c:v>-580.04</c:v>
                </c:pt>
                <c:pt idx="869">
                  <c:v>-633.04</c:v>
                </c:pt>
                <c:pt idx="870">
                  <c:v>-650.04</c:v>
                </c:pt>
                <c:pt idx="871">
                  <c:v>-650.71</c:v>
                </c:pt>
                <c:pt idx="872">
                  <c:v>-648.71</c:v>
                </c:pt>
                <c:pt idx="873">
                  <c:v>-689.71</c:v>
                </c:pt>
                <c:pt idx="874">
                  <c:v>-693.71</c:v>
                </c:pt>
                <c:pt idx="875">
                  <c:v>-692.38</c:v>
                </c:pt>
                <c:pt idx="876">
                  <c:v>-702.71</c:v>
                </c:pt>
                <c:pt idx="877">
                  <c:v>-747.71</c:v>
                </c:pt>
                <c:pt idx="878">
                  <c:v>-734.71</c:v>
                </c:pt>
                <c:pt idx="879">
                  <c:v>-741.38</c:v>
                </c:pt>
                <c:pt idx="880">
                  <c:v>-771.04</c:v>
                </c:pt>
                <c:pt idx="881">
                  <c:v>-735.37</c:v>
                </c:pt>
                <c:pt idx="882">
                  <c:v>-766.38</c:v>
                </c:pt>
                <c:pt idx="883">
                  <c:v>-755.71</c:v>
                </c:pt>
                <c:pt idx="884">
                  <c:v>-784.37</c:v>
                </c:pt>
                <c:pt idx="885">
                  <c:v>-788.37</c:v>
                </c:pt>
                <c:pt idx="886">
                  <c:v>-702.38</c:v>
                </c:pt>
                <c:pt idx="887">
                  <c:v>-804.04</c:v>
                </c:pt>
                <c:pt idx="888">
                  <c:v>-823.71</c:v>
                </c:pt>
                <c:pt idx="889">
                  <c:v>-831.04</c:v>
                </c:pt>
                <c:pt idx="890">
                  <c:v>-683.04</c:v>
                </c:pt>
                <c:pt idx="891">
                  <c:v>-826.04</c:v>
                </c:pt>
                <c:pt idx="892">
                  <c:v>-788.38</c:v>
                </c:pt>
                <c:pt idx="893">
                  <c:v>-823.71</c:v>
                </c:pt>
                <c:pt idx="894">
                  <c:v>-854.04</c:v>
                </c:pt>
                <c:pt idx="895">
                  <c:v>-816.71</c:v>
                </c:pt>
                <c:pt idx="896">
                  <c:v>-876.04</c:v>
                </c:pt>
                <c:pt idx="897">
                  <c:v>-844.71</c:v>
                </c:pt>
                <c:pt idx="898">
                  <c:v>-856.38</c:v>
                </c:pt>
                <c:pt idx="899">
                  <c:v>-878.71</c:v>
                </c:pt>
                <c:pt idx="900">
                  <c:v>-857.71</c:v>
                </c:pt>
                <c:pt idx="901">
                  <c:v>-851.71</c:v>
                </c:pt>
                <c:pt idx="902">
                  <c:v>-854.71</c:v>
                </c:pt>
                <c:pt idx="903">
                  <c:v>-854.04</c:v>
                </c:pt>
                <c:pt idx="904">
                  <c:v>-874.38</c:v>
                </c:pt>
                <c:pt idx="905">
                  <c:v>-885.04</c:v>
                </c:pt>
                <c:pt idx="906">
                  <c:v>-877.37</c:v>
                </c:pt>
                <c:pt idx="907">
                  <c:v>-903.71</c:v>
                </c:pt>
                <c:pt idx="908">
                  <c:v>-872.71</c:v>
                </c:pt>
                <c:pt idx="909">
                  <c:v>-881.37</c:v>
                </c:pt>
                <c:pt idx="910">
                  <c:v>-914.71</c:v>
                </c:pt>
                <c:pt idx="911">
                  <c:v>-912.04</c:v>
                </c:pt>
                <c:pt idx="912">
                  <c:v>-905.04</c:v>
                </c:pt>
                <c:pt idx="913">
                  <c:v>-899.71</c:v>
                </c:pt>
                <c:pt idx="914">
                  <c:v>-906.71</c:v>
                </c:pt>
                <c:pt idx="915">
                  <c:v>-930.71</c:v>
                </c:pt>
                <c:pt idx="916">
                  <c:v>-919.71</c:v>
                </c:pt>
                <c:pt idx="917">
                  <c:v>-930.71</c:v>
                </c:pt>
                <c:pt idx="918">
                  <c:v>-931.71</c:v>
                </c:pt>
                <c:pt idx="919">
                  <c:v>-928.38</c:v>
                </c:pt>
                <c:pt idx="920">
                  <c:v>-951.04</c:v>
                </c:pt>
                <c:pt idx="921">
                  <c:v>-943.71</c:v>
                </c:pt>
                <c:pt idx="922">
                  <c:v>-963.38</c:v>
                </c:pt>
                <c:pt idx="923">
                  <c:v>-927.38</c:v>
                </c:pt>
                <c:pt idx="924">
                  <c:v>-966.04</c:v>
                </c:pt>
                <c:pt idx="925">
                  <c:v>-951.38</c:v>
                </c:pt>
                <c:pt idx="926">
                  <c:v>-954.38</c:v>
                </c:pt>
                <c:pt idx="927">
                  <c:v>-958.04</c:v>
                </c:pt>
                <c:pt idx="928">
                  <c:v>-910.37</c:v>
                </c:pt>
                <c:pt idx="929">
                  <c:v>-963.71</c:v>
                </c:pt>
                <c:pt idx="930">
                  <c:v>-956.38</c:v>
                </c:pt>
                <c:pt idx="931">
                  <c:v>-970.04</c:v>
                </c:pt>
                <c:pt idx="932">
                  <c:v>-944.04</c:v>
                </c:pt>
                <c:pt idx="933">
                  <c:v>-938.04</c:v>
                </c:pt>
                <c:pt idx="934">
                  <c:v>-959.38</c:v>
                </c:pt>
                <c:pt idx="935">
                  <c:v>-948.04</c:v>
                </c:pt>
                <c:pt idx="936">
                  <c:v>-939.37</c:v>
                </c:pt>
                <c:pt idx="937">
                  <c:v>-922.04</c:v>
                </c:pt>
                <c:pt idx="938">
                  <c:v>-906.37</c:v>
                </c:pt>
                <c:pt idx="939">
                  <c:v>-880.38</c:v>
                </c:pt>
                <c:pt idx="940">
                  <c:v>-865.71</c:v>
                </c:pt>
                <c:pt idx="941">
                  <c:v>-896.04</c:v>
                </c:pt>
                <c:pt idx="942">
                  <c:v>-944.71</c:v>
                </c:pt>
                <c:pt idx="943">
                  <c:v>-949.71</c:v>
                </c:pt>
                <c:pt idx="944">
                  <c:v>-926.37</c:v>
                </c:pt>
                <c:pt idx="945">
                  <c:v>-986.71</c:v>
                </c:pt>
                <c:pt idx="946">
                  <c:v>-990.38</c:v>
                </c:pt>
                <c:pt idx="947">
                  <c:v>-979.71</c:v>
                </c:pt>
                <c:pt idx="948">
                  <c:v>-961.37</c:v>
                </c:pt>
                <c:pt idx="949">
                  <c:v>-1000.38</c:v>
                </c:pt>
                <c:pt idx="950">
                  <c:v>-1006.04</c:v>
                </c:pt>
                <c:pt idx="951">
                  <c:v>-993.38</c:v>
                </c:pt>
                <c:pt idx="952">
                  <c:v>-1000.38</c:v>
                </c:pt>
                <c:pt idx="953">
                  <c:v>-999.38</c:v>
                </c:pt>
                <c:pt idx="954">
                  <c:v>-1004.38</c:v>
                </c:pt>
                <c:pt idx="955">
                  <c:v>-977.04</c:v>
                </c:pt>
                <c:pt idx="956">
                  <c:v>-1008.71</c:v>
                </c:pt>
                <c:pt idx="957">
                  <c:v>-1010.71</c:v>
                </c:pt>
                <c:pt idx="958">
                  <c:v>-1009.71</c:v>
                </c:pt>
                <c:pt idx="959">
                  <c:v>-1002.04</c:v>
                </c:pt>
                <c:pt idx="960">
                  <c:v>-1007.04</c:v>
                </c:pt>
                <c:pt idx="961">
                  <c:v>-1001.71</c:v>
                </c:pt>
                <c:pt idx="962">
                  <c:v>-1018.04</c:v>
                </c:pt>
                <c:pt idx="963">
                  <c:v>-1026.04</c:v>
                </c:pt>
                <c:pt idx="964">
                  <c:v>-991.04</c:v>
                </c:pt>
                <c:pt idx="965">
                  <c:v>-1029.04</c:v>
                </c:pt>
                <c:pt idx="966">
                  <c:v>-981.37</c:v>
                </c:pt>
                <c:pt idx="967">
                  <c:v>-994.38</c:v>
                </c:pt>
                <c:pt idx="968">
                  <c:v>-1016.38</c:v>
                </c:pt>
                <c:pt idx="969">
                  <c:v>-1007.04</c:v>
                </c:pt>
                <c:pt idx="970">
                  <c:v>-976.04</c:v>
                </c:pt>
                <c:pt idx="971">
                  <c:v>-967.04</c:v>
                </c:pt>
                <c:pt idx="972">
                  <c:v>-1021.04</c:v>
                </c:pt>
                <c:pt idx="973">
                  <c:v>-1002.37</c:v>
                </c:pt>
                <c:pt idx="974">
                  <c:v>-1009.71</c:v>
                </c:pt>
                <c:pt idx="975">
                  <c:v>-989.71</c:v>
                </c:pt>
                <c:pt idx="976">
                  <c:v>-935.38</c:v>
                </c:pt>
                <c:pt idx="977">
                  <c:v>-968.37</c:v>
                </c:pt>
                <c:pt idx="978">
                  <c:v>-967.71</c:v>
                </c:pt>
                <c:pt idx="979">
                  <c:v>-1011.38</c:v>
                </c:pt>
                <c:pt idx="980">
                  <c:v>-1009.04</c:v>
                </c:pt>
                <c:pt idx="981">
                  <c:v>-988.38</c:v>
                </c:pt>
                <c:pt idx="982">
                  <c:v>-965.71</c:v>
                </c:pt>
                <c:pt idx="983">
                  <c:v>-995.37</c:v>
                </c:pt>
                <c:pt idx="984">
                  <c:v>-987.38</c:v>
                </c:pt>
                <c:pt idx="985">
                  <c:v>-990.04</c:v>
                </c:pt>
                <c:pt idx="986">
                  <c:v>-983.38</c:v>
                </c:pt>
                <c:pt idx="987">
                  <c:v>-998.04</c:v>
                </c:pt>
                <c:pt idx="988">
                  <c:v>-981.04</c:v>
                </c:pt>
                <c:pt idx="989">
                  <c:v>-1002.71</c:v>
                </c:pt>
                <c:pt idx="990">
                  <c:v>-1008.38</c:v>
                </c:pt>
                <c:pt idx="991">
                  <c:v>-1009.71</c:v>
                </c:pt>
                <c:pt idx="992">
                  <c:v>-993.04</c:v>
                </c:pt>
                <c:pt idx="993">
                  <c:v>-995.71</c:v>
                </c:pt>
                <c:pt idx="994">
                  <c:v>-989.71</c:v>
                </c:pt>
                <c:pt idx="995">
                  <c:v>-996.38</c:v>
                </c:pt>
                <c:pt idx="996">
                  <c:v>-998.38</c:v>
                </c:pt>
                <c:pt idx="997">
                  <c:v>-1002.71</c:v>
                </c:pt>
                <c:pt idx="998">
                  <c:v>-1009.71</c:v>
                </c:pt>
                <c:pt idx="999">
                  <c:v>-1020.38</c:v>
                </c:pt>
                <c:pt idx="1000">
                  <c:v>-1003.37</c:v>
                </c:pt>
                <c:pt idx="1001">
                  <c:v>-965.38</c:v>
                </c:pt>
                <c:pt idx="1002">
                  <c:v>-1005.38</c:v>
                </c:pt>
                <c:pt idx="1003">
                  <c:v>-972.04</c:v>
                </c:pt>
                <c:pt idx="1004">
                  <c:v>-996.71</c:v>
                </c:pt>
                <c:pt idx="1005">
                  <c:v>-1033.71</c:v>
                </c:pt>
                <c:pt idx="1006">
                  <c:v>-972.71</c:v>
                </c:pt>
                <c:pt idx="1007">
                  <c:v>-1014.71</c:v>
                </c:pt>
                <c:pt idx="1008">
                  <c:v>-1002.71</c:v>
                </c:pt>
                <c:pt idx="1009">
                  <c:v>-1004.04</c:v>
                </c:pt>
                <c:pt idx="1010">
                  <c:v>-1007.38</c:v>
                </c:pt>
                <c:pt idx="1011">
                  <c:v>-952.38</c:v>
                </c:pt>
                <c:pt idx="1012">
                  <c:v>-1031.3800000000001</c:v>
                </c:pt>
                <c:pt idx="1013">
                  <c:v>-1012.38</c:v>
                </c:pt>
                <c:pt idx="1014">
                  <c:v>-1020.71</c:v>
                </c:pt>
                <c:pt idx="1015">
                  <c:v>-1012.71</c:v>
                </c:pt>
                <c:pt idx="1016">
                  <c:v>-1007.38</c:v>
                </c:pt>
                <c:pt idx="1017">
                  <c:v>-994.38</c:v>
                </c:pt>
                <c:pt idx="1018">
                  <c:v>-1046.3699999999999</c:v>
                </c:pt>
                <c:pt idx="1019">
                  <c:v>-999.71</c:v>
                </c:pt>
                <c:pt idx="1020">
                  <c:v>-1036.04</c:v>
                </c:pt>
                <c:pt idx="1021">
                  <c:v>-1008.04</c:v>
                </c:pt>
                <c:pt idx="1022">
                  <c:v>-998.71</c:v>
                </c:pt>
                <c:pt idx="1023">
                  <c:v>-1026.3699999999999</c:v>
                </c:pt>
                <c:pt idx="1024">
                  <c:v>-1153.3800000000001</c:v>
                </c:pt>
                <c:pt idx="1025">
                  <c:v>-1161.71</c:v>
                </c:pt>
                <c:pt idx="1026">
                  <c:v>-1183.04</c:v>
                </c:pt>
                <c:pt idx="1027">
                  <c:v>-1159.3699999999999</c:v>
                </c:pt>
                <c:pt idx="1028">
                  <c:v>-645.71</c:v>
                </c:pt>
                <c:pt idx="1029">
                  <c:v>-630.71</c:v>
                </c:pt>
                <c:pt idx="1030">
                  <c:v>-576.38</c:v>
                </c:pt>
                <c:pt idx="1031">
                  <c:v>-554.38</c:v>
                </c:pt>
                <c:pt idx="1032">
                  <c:v>-466.71</c:v>
                </c:pt>
                <c:pt idx="1033">
                  <c:v>-369.38</c:v>
                </c:pt>
                <c:pt idx="1034">
                  <c:v>-1038.71</c:v>
                </c:pt>
                <c:pt idx="1035">
                  <c:v>-1022.71</c:v>
                </c:pt>
                <c:pt idx="1036">
                  <c:v>-1044.04</c:v>
                </c:pt>
                <c:pt idx="1037">
                  <c:v>-1038.3800000000001</c:v>
                </c:pt>
                <c:pt idx="1038">
                  <c:v>-1032.3800000000001</c:v>
                </c:pt>
                <c:pt idx="1039">
                  <c:v>-1029.04</c:v>
                </c:pt>
                <c:pt idx="1040">
                  <c:v>-1179.04</c:v>
                </c:pt>
                <c:pt idx="1041">
                  <c:v>-1173.04</c:v>
                </c:pt>
                <c:pt idx="1042">
                  <c:v>-1174.71</c:v>
                </c:pt>
                <c:pt idx="1043">
                  <c:v>-1171.3800000000001</c:v>
                </c:pt>
              </c:numCache>
            </c:numRef>
          </c:yVal>
          <c:smooth val="1"/>
        </c:ser>
        <c:ser>
          <c:idx val="2"/>
          <c:order val="1"/>
          <c:tx>
            <c:strRef>
              <c:f>גיליון1!$D$23:$F$23</c:f>
              <c:strCache>
                <c:ptCount val="3"/>
                <c:pt idx="0">
                  <c:v>60</c:v>
                </c:pt>
                <c:pt idx="1">
                  <c:v>water</c:v>
                </c:pt>
                <c:pt idx="2">
                  <c:v>1'</c:v>
                </c:pt>
              </c:strCache>
            </c:strRef>
          </c:tx>
          <c:spPr>
            <a:ln w="19050" cap="rnd">
              <a:solidFill>
                <a:schemeClr val="accent3"/>
              </a:solidFill>
              <a:round/>
            </a:ln>
            <a:effectLst/>
          </c:spPr>
          <c:marker>
            <c:symbol val="none"/>
          </c:marker>
          <c:xVal>
            <c:numRef>
              <c:f>גיליון1!$G$1:$ANJ$1</c:f>
              <c:numCache>
                <c:formatCode>General</c:formatCode>
                <c:ptCount val="1044"/>
                <c:pt idx="0">
                  <c:v>160.70099999999999</c:v>
                </c:pt>
                <c:pt idx="1">
                  <c:v>166.74199999999999</c:v>
                </c:pt>
                <c:pt idx="2">
                  <c:v>172.77699999999999</c:v>
                </c:pt>
                <c:pt idx="3">
                  <c:v>178.80500000000001</c:v>
                </c:pt>
                <c:pt idx="4">
                  <c:v>184.82599999999999</c:v>
                </c:pt>
                <c:pt idx="5">
                  <c:v>190.84100000000001</c:v>
                </c:pt>
                <c:pt idx="6">
                  <c:v>196.84899999999999</c:v>
                </c:pt>
                <c:pt idx="7">
                  <c:v>202.85</c:v>
                </c:pt>
                <c:pt idx="8">
                  <c:v>208.845</c:v>
                </c:pt>
                <c:pt idx="9">
                  <c:v>214.833</c:v>
                </c:pt>
                <c:pt idx="10">
                  <c:v>220.815</c:v>
                </c:pt>
                <c:pt idx="11">
                  <c:v>226.78899999999999</c:v>
                </c:pt>
                <c:pt idx="12">
                  <c:v>232.75800000000001</c:v>
                </c:pt>
                <c:pt idx="13">
                  <c:v>238.71899999999999</c:v>
                </c:pt>
                <c:pt idx="14">
                  <c:v>244.67400000000001</c:v>
                </c:pt>
                <c:pt idx="15">
                  <c:v>250.62299999999999</c:v>
                </c:pt>
                <c:pt idx="16">
                  <c:v>256.565</c:v>
                </c:pt>
                <c:pt idx="17">
                  <c:v>262.5</c:v>
                </c:pt>
                <c:pt idx="18">
                  <c:v>268.42899999999997</c:v>
                </c:pt>
                <c:pt idx="19">
                  <c:v>274.351</c:v>
                </c:pt>
                <c:pt idx="20">
                  <c:v>280.267</c:v>
                </c:pt>
                <c:pt idx="21">
                  <c:v>286.17599999999999</c:v>
                </c:pt>
                <c:pt idx="22">
                  <c:v>292.07900000000001</c:v>
                </c:pt>
                <c:pt idx="23">
                  <c:v>297.97500000000002</c:v>
                </c:pt>
                <c:pt idx="24">
                  <c:v>303.86500000000001</c:v>
                </c:pt>
                <c:pt idx="25">
                  <c:v>309.74799999999999</c:v>
                </c:pt>
                <c:pt idx="26">
                  <c:v>315.625</c:v>
                </c:pt>
                <c:pt idx="27">
                  <c:v>321.495</c:v>
                </c:pt>
                <c:pt idx="28">
                  <c:v>327.35899999999998</c:v>
                </c:pt>
                <c:pt idx="29">
                  <c:v>333.21699999999998</c:v>
                </c:pt>
                <c:pt idx="30">
                  <c:v>339.06799999999998</c:v>
                </c:pt>
                <c:pt idx="31">
                  <c:v>344.91199999999998</c:v>
                </c:pt>
                <c:pt idx="32">
                  <c:v>350.75099999999998</c:v>
                </c:pt>
                <c:pt idx="33">
                  <c:v>356.58300000000003</c:v>
                </c:pt>
                <c:pt idx="34">
                  <c:v>362.40800000000002</c:v>
                </c:pt>
                <c:pt idx="35">
                  <c:v>368.22699999999998</c:v>
                </c:pt>
                <c:pt idx="36">
                  <c:v>374.04</c:v>
                </c:pt>
                <c:pt idx="37">
                  <c:v>379.84699999999998</c:v>
                </c:pt>
                <c:pt idx="38">
                  <c:v>385.64699999999999</c:v>
                </c:pt>
                <c:pt idx="39">
                  <c:v>391.44</c:v>
                </c:pt>
                <c:pt idx="40">
                  <c:v>397.22800000000001</c:v>
                </c:pt>
                <c:pt idx="41">
                  <c:v>403.00900000000001</c:v>
                </c:pt>
                <c:pt idx="42">
                  <c:v>408.78399999999999</c:v>
                </c:pt>
                <c:pt idx="43">
                  <c:v>414.553</c:v>
                </c:pt>
                <c:pt idx="44">
                  <c:v>420.315</c:v>
                </c:pt>
                <c:pt idx="45">
                  <c:v>426.07100000000003</c:v>
                </c:pt>
                <c:pt idx="46">
                  <c:v>431.82100000000003</c:v>
                </c:pt>
                <c:pt idx="47">
                  <c:v>437.565</c:v>
                </c:pt>
                <c:pt idx="48">
                  <c:v>443.30200000000002</c:v>
                </c:pt>
                <c:pt idx="49">
                  <c:v>449.03300000000002</c:v>
                </c:pt>
                <c:pt idx="50">
                  <c:v>454.75799999999998</c:v>
                </c:pt>
                <c:pt idx="51">
                  <c:v>460.47699999999998</c:v>
                </c:pt>
                <c:pt idx="52">
                  <c:v>466.18900000000002</c:v>
                </c:pt>
                <c:pt idx="53">
                  <c:v>471.89600000000002</c:v>
                </c:pt>
                <c:pt idx="54">
                  <c:v>477.596</c:v>
                </c:pt>
                <c:pt idx="55">
                  <c:v>483.29</c:v>
                </c:pt>
                <c:pt idx="56">
                  <c:v>488.97800000000001</c:v>
                </c:pt>
                <c:pt idx="57">
                  <c:v>494.66</c:v>
                </c:pt>
                <c:pt idx="58">
                  <c:v>500.33499999999998</c:v>
                </c:pt>
                <c:pt idx="59">
                  <c:v>506.005</c:v>
                </c:pt>
                <c:pt idx="60">
                  <c:v>511.66800000000001</c:v>
                </c:pt>
                <c:pt idx="61">
                  <c:v>517.32500000000005</c:v>
                </c:pt>
                <c:pt idx="62">
                  <c:v>522.97699999999998</c:v>
                </c:pt>
                <c:pt idx="63">
                  <c:v>528.62199999999996</c:v>
                </c:pt>
                <c:pt idx="64">
                  <c:v>534.26099999999997</c:v>
                </c:pt>
                <c:pt idx="65">
                  <c:v>539.89400000000001</c:v>
                </c:pt>
                <c:pt idx="66">
                  <c:v>545.52099999999996</c:v>
                </c:pt>
                <c:pt idx="67">
                  <c:v>551.14099999999996</c:v>
                </c:pt>
                <c:pt idx="68">
                  <c:v>556.75599999999997</c:v>
                </c:pt>
                <c:pt idx="69">
                  <c:v>562.36500000000001</c:v>
                </c:pt>
                <c:pt idx="70">
                  <c:v>567.96799999999996</c:v>
                </c:pt>
                <c:pt idx="71">
                  <c:v>573.56500000000005</c:v>
                </c:pt>
                <c:pt idx="72">
                  <c:v>579.15499999999997</c:v>
                </c:pt>
                <c:pt idx="73">
                  <c:v>584.74</c:v>
                </c:pt>
                <c:pt idx="74">
                  <c:v>590.31899999999996</c:v>
                </c:pt>
                <c:pt idx="75">
                  <c:v>595.89200000000005</c:v>
                </c:pt>
                <c:pt idx="76">
                  <c:v>601.45899999999995</c:v>
                </c:pt>
                <c:pt idx="77">
                  <c:v>607.02</c:v>
                </c:pt>
                <c:pt idx="78">
                  <c:v>612.57500000000005</c:v>
                </c:pt>
                <c:pt idx="79">
                  <c:v>618.12400000000002</c:v>
                </c:pt>
                <c:pt idx="80">
                  <c:v>623.66700000000003</c:v>
                </c:pt>
                <c:pt idx="81">
                  <c:v>629.20399999999995</c:v>
                </c:pt>
                <c:pt idx="82">
                  <c:v>634.73500000000001</c:v>
                </c:pt>
                <c:pt idx="83">
                  <c:v>640.26099999999997</c:v>
                </c:pt>
                <c:pt idx="84">
                  <c:v>645.78099999999995</c:v>
                </c:pt>
                <c:pt idx="85">
                  <c:v>651.29399999999998</c:v>
                </c:pt>
                <c:pt idx="86">
                  <c:v>656.80200000000002</c:v>
                </c:pt>
                <c:pt idx="87">
                  <c:v>662.30399999999997</c:v>
                </c:pt>
                <c:pt idx="88">
                  <c:v>667.8</c:v>
                </c:pt>
                <c:pt idx="89">
                  <c:v>673.29</c:v>
                </c:pt>
                <c:pt idx="90">
                  <c:v>678.77499999999998</c:v>
                </c:pt>
                <c:pt idx="91">
                  <c:v>684.25400000000002</c:v>
                </c:pt>
                <c:pt idx="92">
                  <c:v>689.726</c:v>
                </c:pt>
                <c:pt idx="93">
                  <c:v>695.19299999999998</c:v>
                </c:pt>
                <c:pt idx="94">
                  <c:v>700.65499999999997</c:v>
                </c:pt>
                <c:pt idx="95">
                  <c:v>706.11</c:v>
                </c:pt>
                <c:pt idx="96">
                  <c:v>711.56</c:v>
                </c:pt>
                <c:pt idx="97">
                  <c:v>717.00400000000002</c:v>
                </c:pt>
                <c:pt idx="98">
                  <c:v>722.44200000000001</c:v>
                </c:pt>
                <c:pt idx="99">
                  <c:v>727.87400000000002</c:v>
                </c:pt>
                <c:pt idx="100">
                  <c:v>733.30100000000004</c:v>
                </c:pt>
                <c:pt idx="101">
                  <c:v>738.72199999999998</c:v>
                </c:pt>
                <c:pt idx="102">
                  <c:v>744.13699999999994</c:v>
                </c:pt>
                <c:pt idx="103">
                  <c:v>749.54700000000003</c:v>
                </c:pt>
                <c:pt idx="104">
                  <c:v>754.95100000000002</c:v>
                </c:pt>
                <c:pt idx="105">
                  <c:v>760.34900000000005</c:v>
                </c:pt>
                <c:pt idx="106">
                  <c:v>765.74099999999999</c:v>
                </c:pt>
                <c:pt idx="107">
                  <c:v>771.12800000000004</c:v>
                </c:pt>
                <c:pt idx="108">
                  <c:v>776.50900000000001</c:v>
                </c:pt>
                <c:pt idx="109">
                  <c:v>781.88499999999999</c:v>
                </c:pt>
                <c:pt idx="110">
                  <c:v>787.25400000000002</c:v>
                </c:pt>
                <c:pt idx="111">
                  <c:v>792.61800000000005</c:v>
                </c:pt>
                <c:pt idx="112">
                  <c:v>797.97699999999998</c:v>
                </c:pt>
                <c:pt idx="113">
                  <c:v>803.33</c:v>
                </c:pt>
                <c:pt idx="114">
                  <c:v>808.67700000000002</c:v>
                </c:pt>
                <c:pt idx="115">
                  <c:v>814.01900000000001</c:v>
                </c:pt>
                <c:pt idx="116">
                  <c:v>819.35500000000002</c:v>
                </c:pt>
                <c:pt idx="117">
                  <c:v>824.68600000000004</c:v>
                </c:pt>
                <c:pt idx="118">
                  <c:v>830.01099999999997</c:v>
                </c:pt>
                <c:pt idx="119">
                  <c:v>835.33</c:v>
                </c:pt>
                <c:pt idx="120">
                  <c:v>840.64400000000001</c:v>
                </c:pt>
                <c:pt idx="121">
                  <c:v>845.952</c:v>
                </c:pt>
                <c:pt idx="122">
                  <c:v>851.255</c:v>
                </c:pt>
                <c:pt idx="123">
                  <c:v>856.55200000000002</c:v>
                </c:pt>
                <c:pt idx="124">
                  <c:v>861.84400000000005</c:v>
                </c:pt>
                <c:pt idx="125">
                  <c:v>867.13</c:v>
                </c:pt>
                <c:pt idx="126">
                  <c:v>872.41</c:v>
                </c:pt>
                <c:pt idx="127">
                  <c:v>877.68600000000004</c:v>
                </c:pt>
                <c:pt idx="128">
                  <c:v>882.95500000000004</c:v>
                </c:pt>
                <c:pt idx="129">
                  <c:v>888.21900000000005</c:v>
                </c:pt>
                <c:pt idx="130">
                  <c:v>893.47799999999995</c:v>
                </c:pt>
                <c:pt idx="131">
                  <c:v>898.73099999999999</c:v>
                </c:pt>
                <c:pt idx="132">
                  <c:v>903.97900000000004</c:v>
                </c:pt>
                <c:pt idx="133">
                  <c:v>909.221</c:v>
                </c:pt>
                <c:pt idx="134">
                  <c:v>914.45799999999997</c:v>
                </c:pt>
                <c:pt idx="135">
                  <c:v>919.69</c:v>
                </c:pt>
                <c:pt idx="136">
                  <c:v>924.91600000000005</c:v>
                </c:pt>
                <c:pt idx="137">
                  <c:v>930.13599999999997</c:v>
                </c:pt>
                <c:pt idx="138">
                  <c:v>935.351</c:v>
                </c:pt>
                <c:pt idx="139">
                  <c:v>940.56100000000004</c:v>
                </c:pt>
                <c:pt idx="140">
                  <c:v>945.76599999999996</c:v>
                </c:pt>
                <c:pt idx="141">
                  <c:v>950.96500000000003</c:v>
                </c:pt>
                <c:pt idx="142">
                  <c:v>956.15800000000002</c:v>
                </c:pt>
                <c:pt idx="143">
                  <c:v>961.34699999999998</c:v>
                </c:pt>
                <c:pt idx="144">
                  <c:v>966.529</c:v>
                </c:pt>
                <c:pt idx="145">
                  <c:v>971.70699999999999</c:v>
                </c:pt>
                <c:pt idx="146">
                  <c:v>976.87900000000002</c:v>
                </c:pt>
                <c:pt idx="147">
                  <c:v>982.04600000000005</c:v>
                </c:pt>
                <c:pt idx="148">
                  <c:v>987.20799999999997</c:v>
                </c:pt>
                <c:pt idx="149">
                  <c:v>992.36400000000003</c:v>
                </c:pt>
                <c:pt idx="150">
                  <c:v>997.51499999999999</c:v>
                </c:pt>
                <c:pt idx="151">
                  <c:v>1002.66</c:v>
                </c:pt>
                <c:pt idx="152">
                  <c:v>1007.801</c:v>
                </c:pt>
                <c:pt idx="153">
                  <c:v>1012.936</c:v>
                </c:pt>
                <c:pt idx="154">
                  <c:v>1018.066</c:v>
                </c:pt>
                <c:pt idx="155">
                  <c:v>1023.19</c:v>
                </c:pt>
                <c:pt idx="156">
                  <c:v>1028.309</c:v>
                </c:pt>
                <c:pt idx="157">
                  <c:v>1033.423</c:v>
                </c:pt>
                <c:pt idx="158">
                  <c:v>1038.5319999999999</c:v>
                </c:pt>
                <c:pt idx="159">
                  <c:v>1043.636</c:v>
                </c:pt>
                <c:pt idx="160">
                  <c:v>1048.7339999999999</c:v>
                </c:pt>
                <c:pt idx="161">
                  <c:v>1053.827</c:v>
                </c:pt>
                <c:pt idx="162">
                  <c:v>1058.915</c:v>
                </c:pt>
                <c:pt idx="163">
                  <c:v>1063.998</c:v>
                </c:pt>
                <c:pt idx="164">
                  <c:v>1069.075</c:v>
                </c:pt>
                <c:pt idx="165">
                  <c:v>1074.1469999999999</c:v>
                </c:pt>
                <c:pt idx="166">
                  <c:v>1079.2139999999999</c:v>
                </c:pt>
                <c:pt idx="167">
                  <c:v>1084.2760000000001</c:v>
                </c:pt>
                <c:pt idx="168">
                  <c:v>1089.3330000000001</c:v>
                </c:pt>
                <c:pt idx="169">
                  <c:v>1094.385</c:v>
                </c:pt>
                <c:pt idx="170">
                  <c:v>1099.431</c:v>
                </c:pt>
                <c:pt idx="171">
                  <c:v>1104.472</c:v>
                </c:pt>
                <c:pt idx="172">
                  <c:v>1109.509</c:v>
                </c:pt>
                <c:pt idx="173">
                  <c:v>1114.54</c:v>
                </c:pt>
                <c:pt idx="174">
                  <c:v>1119.5650000000001</c:v>
                </c:pt>
                <c:pt idx="175">
                  <c:v>1124.586</c:v>
                </c:pt>
                <c:pt idx="176">
                  <c:v>1129.6020000000001</c:v>
                </c:pt>
                <c:pt idx="177">
                  <c:v>1134.6130000000001</c:v>
                </c:pt>
                <c:pt idx="178">
                  <c:v>1139.6179999999999</c:v>
                </c:pt>
                <c:pt idx="179">
                  <c:v>1144.6189999999999</c:v>
                </c:pt>
                <c:pt idx="180">
                  <c:v>1149.614</c:v>
                </c:pt>
                <c:pt idx="181">
                  <c:v>1154.604</c:v>
                </c:pt>
                <c:pt idx="182">
                  <c:v>1159.5889999999999</c:v>
                </c:pt>
                <c:pt idx="183">
                  <c:v>1164.57</c:v>
                </c:pt>
                <c:pt idx="184">
                  <c:v>1169.5450000000001</c:v>
                </c:pt>
                <c:pt idx="185">
                  <c:v>1174.5150000000001</c:v>
                </c:pt>
                <c:pt idx="186">
                  <c:v>1179.48</c:v>
                </c:pt>
                <c:pt idx="187">
                  <c:v>1184.44</c:v>
                </c:pt>
                <c:pt idx="188">
                  <c:v>1189.395</c:v>
                </c:pt>
                <c:pt idx="189">
                  <c:v>1194.345</c:v>
                </c:pt>
                <c:pt idx="190">
                  <c:v>1199.29</c:v>
                </c:pt>
                <c:pt idx="191">
                  <c:v>1204.23</c:v>
                </c:pt>
                <c:pt idx="192">
                  <c:v>1209.165</c:v>
                </c:pt>
                <c:pt idx="193">
                  <c:v>1214.095</c:v>
                </c:pt>
                <c:pt idx="194">
                  <c:v>1219.021</c:v>
                </c:pt>
                <c:pt idx="195">
                  <c:v>1223.941</c:v>
                </c:pt>
                <c:pt idx="196">
                  <c:v>1228.856</c:v>
                </c:pt>
                <c:pt idx="197">
                  <c:v>1233.7660000000001</c:v>
                </c:pt>
                <c:pt idx="198">
                  <c:v>1238.672</c:v>
                </c:pt>
                <c:pt idx="199">
                  <c:v>1243.5719999999999</c:v>
                </c:pt>
                <c:pt idx="200">
                  <c:v>1248.4670000000001</c:v>
                </c:pt>
                <c:pt idx="201">
                  <c:v>1253.3579999999999</c:v>
                </c:pt>
                <c:pt idx="202">
                  <c:v>1258.2439999999999</c:v>
                </c:pt>
                <c:pt idx="203">
                  <c:v>1263.124</c:v>
                </c:pt>
                <c:pt idx="204">
                  <c:v>1268</c:v>
                </c:pt>
                <c:pt idx="205">
                  <c:v>1272.8710000000001</c:v>
                </c:pt>
                <c:pt idx="206">
                  <c:v>1277.7370000000001</c:v>
                </c:pt>
                <c:pt idx="207">
                  <c:v>1282.5989999999999</c:v>
                </c:pt>
                <c:pt idx="208">
                  <c:v>1287.4549999999999</c:v>
                </c:pt>
                <c:pt idx="209">
                  <c:v>1292.306</c:v>
                </c:pt>
                <c:pt idx="210">
                  <c:v>1297.153</c:v>
                </c:pt>
                <c:pt idx="211">
                  <c:v>1301.9949999999999</c:v>
                </c:pt>
                <c:pt idx="212">
                  <c:v>1306.8320000000001</c:v>
                </c:pt>
                <c:pt idx="213">
                  <c:v>1311.664</c:v>
                </c:pt>
                <c:pt idx="214">
                  <c:v>1316.491</c:v>
                </c:pt>
                <c:pt idx="215">
                  <c:v>1321.3140000000001</c:v>
                </c:pt>
                <c:pt idx="216">
                  <c:v>1326.1320000000001</c:v>
                </c:pt>
                <c:pt idx="217">
                  <c:v>1330.9449999999999</c:v>
                </c:pt>
                <c:pt idx="218">
                  <c:v>1335.7529999999999</c:v>
                </c:pt>
                <c:pt idx="219">
                  <c:v>1340.556</c:v>
                </c:pt>
                <c:pt idx="220">
                  <c:v>1345.354</c:v>
                </c:pt>
                <c:pt idx="221">
                  <c:v>1350.1479999999999</c:v>
                </c:pt>
                <c:pt idx="222">
                  <c:v>1354.9369999999999</c:v>
                </c:pt>
                <c:pt idx="223">
                  <c:v>1359.722</c:v>
                </c:pt>
                <c:pt idx="224">
                  <c:v>1364.501</c:v>
                </c:pt>
                <c:pt idx="225">
                  <c:v>1369.2760000000001</c:v>
                </c:pt>
                <c:pt idx="226">
                  <c:v>1374.046</c:v>
                </c:pt>
                <c:pt idx="227">
                  <c:v>1378.8109999999999</c:v>
                </c:pt>
                <c:pt idx="228">
                  <c:v>1383.5719999999999</c:v>
                </c:pt>
                <c:pt idx="229">
                  <c:v>1388.327</c:v>
                </c:pt>
                <c:pt idx="230">
                  <c:v>1393.079</c:v>
                </c:pt>
                <c:pt idx="231">
                  <c:v>1397.825</c:v>
                </c:pt>
                <c:pt idx="232">
                  <c:v>1402.567</c:v>
                </c:pt>
                <c:pt idx="233">
                  <c:v>1407.3040000000001</c:v>
                </c:pt>
                <c:pt idx="234">
                  <c:v>1412.0360000000001</c:v>
                </c:pt>
                <c:pt idx="235">
                  <c:v>1416.7639999999999</c:v>
                </c:pt>
                <c:pt idx="236">
                  <c:v>1421.4870000000001</c:v>
                </c:pt>
                <c:pt idx="237">
                  <c:v>1426.2049999999999</c:v>
                </c:pt>
                <c:pt idx="238">
                  <c:v>1430.9190000000001</c:v>
                </c:pt>
                <c:pt idx="239">
                  <c:v>1435.6279999999999</c:v>
                </c:pt>
                <c:pt idx="240">
                  <c:v>1440.3330000000001</c:v>
                </c:pt>
                <c:pt idx="241">
                  <c:v>1445.0319999999999</c:v>
                </c:pt>
                <c:pt idx="242">
                  <c:v>1449.7270000000001</c:v>
                </c:pt>
                <c:pt idx="243">
                  <c:v>1454.4179999999999</c:v>
                </c:pt>
                <c:pt idx="244">
                  <c:v>1459.104</c:v>
                </c:pt>
                <c:pt idx="245">
                  <c:v>1463.7850000000001</c:v>
                </c:pt>
                <c:pt idx="246">
                  <c:v>1468.462</c:v>
                </c:pt>
                <c:pt idx="247">
                  <c:v>1473.134</c:v>
                </c:pt>
                <c:pt idx="248">
                  <c:v>1477.8019999999999</c:v>
                </c:pt>
                <c:pt idx="249">
                  <c:v>1482.4649999999999</c:v>
                </c:pt>
                <c:pt idx="250">
                  <c:v>1487.123</c:v>
                </c:pt>
                <c:pt idx="251">
                  <c:v>1491.777</c:v>
                </c:pt>
                <c:pt idx="252">
                  <c:v>1496.4259999999999</c:v>
                </c:pt>
                <c:pt idx="253">
                  <c:v>1501.0709999999999</c:v>
                </c:pt>
                <c:pt idx="254">
                  <c:v>1505.711</c:v>
                </c:pt>
                <c:pt idx="255">
                  <c:v>1510.347</c:v>
                </c:pt>
                <c:pt idx="256">
                  <c:v>1514.9780000000001</c:v>
                </c:pt>
                <c:pt idx="257">
                  <c:v>1519.604</c:v>
                </c:pt>
                <c:pt idx="258">
                  <c:v>1524.2260000000001</c:v>
                </c:pt>
                <c:pt idx="259">
                  <c:v>1528.8440000000001</c:v>
                </c:pt>
                <c:pt idx="260">
                  <c:v>1533.4570000000001</c:v>
                </c:pt>
                <c:pt idx="261">
                  <c:v>1538.0650000000001</c:v>
                </c:pt>
                <c:pt idx="262">
                  <c:v>1542.6690000000001</c:v>
                </c:pt>
                <c:pt idx="263">
                  <c:v>1547.269</c:v>
                </c:pt>
                <c:pt idx="264">
                  <c:v>1551.864</c:v>
                </c:pt>
                <c:pt idx="265">
                  <c:v>1556.454</c:v>
                </c:pt>
                <c:pt idx="266">
                  <c:v>1561.0409999999999</c:v>
                </c:pt>
                <c:pt idx="267">
                  <c:v>1565.6220000000001</c:v>
                </c:pt>
                <c:pt idx="268">
                  <c:v>1570.1990000000001</c:v>
                </c:pt>
                <c:pt idx="269">
                  <c:v>1574.7719999999999</c:v>
                </c:pt>
                <c:pt idx="270">
                  <c:v>1579.34</c:v>
                </c:pt>
                <c:pt idx="271">
                  <c:v>1583.904</c:v>
                </c:pt>
                <c:pt idx="272">
                  <c:v>1588.4639999999999</c:v>
                </c:pt>
                <c:pt idx="273">
                  <c:v>1593.019</c:v>
                </c:pt>
                <c:pt idx="274">
                  <c:v>1597.569</c:v>
                </c:pt>
                <c:pt idx="275">
                  <c:v>1602.115</c:v>
                </c:pt>
                <c:pt idx="276">
                  <c:v>1606.6569999999999</c:v>
                </c:pt>
                <c:pt idx="277">
                  <c:v>1611.1949999999999</c:v>
                </c:pt>
                <c:pt idx="278">
                  <c:v>1615.7280000000001</c:v>
                </c:pt>
                <c:pt idx="279">
                  <c:v>1620.2560000000001</c:v>
                </c:pt>
                <c:pt idx="280">
                  <c:v>1624.78</c:v>
                </c:pt>
                <c:pt idx="281">
                  <c:v>1629.3</c:v>
                </c:pt>
                <c:pt idx="282">
                  <c:v>1633.816</c:v>
                </c:pt>
                <c:pt idx="283">
                  <c:v>1638.327</c:v>
                </c:pt>
                <c:pt idx="284">
                  <c:v>1642.8340000000001</c:v>
                </c:pt>
                <c:pt idx="285">
                  <c:v>1647.336</c:v>
                </c:pt>
                <c:pt idx="286">
                  <c:v>1651.8340000000001</c:v>
                </c:pt>
                <c:pt idx="287">
                  <c:v>1656.328</c:v>
                </c:pt>
                <c:pt idx="288">
                  <c:v>1660.817</c:v>
                </c:pt>
                <c:pt idx="289">
                  <c:v>1665.3019999999999</c:v>
                </c:pt>
                <c:pt idx="290">
                  <c:v>1669.7829999999999</c:v>
                </c:pt>
                <c:pt idx="291">
                  <c:v>1674.259</c:v>
                </c:pt>
                <c:pt idx="292">
                  <c:v>1678.732</c:v>
                </c:pt>
                <c:pt idx="293">
                  <c:v>1683.1990000000001</c:v>
                </c:pt>
                <c:pt idx="294">
                  <c:v>1687.663</c:v>
                </c:pt>
                <c:pt idx="295">
                  <c:v>1692.1220000000001</c:v>
                </c:pt>
                <c:pt idx="296">
                  <c:v>1696.577</c:v>
                </c:pt>
                <c:pt idx="297">
                  <c:v>1701.028</c:v>
                </c:pt>
                <c:pt idx="298">
                  <c:v>1705.4739999999999</c:v>
                </c:pt>
                <c:pt idx="299">
                  <c:v>1709.9169999999999</c:v>
                </c:pt>
                <c:pt idx="300">
                  <c:v>1714.355</c:v>
                </c:pt>
                <c:pt idx="301">
                  <c:v>1718.788</c:v>
                </c:pt>
                <c:pt idx="302">
                  <c:v>1723.2180000000001</c:v>
                </c:pt>
                <c:pt idx="303">
                  <c:v>1727.643</c:v>
                </c:pt>
                <c:pt idx="304">
                  <c:v>1732.0640000000001</c:v>
                </c:pt>
                <c:pt idx="305">
                  <c:v>1736.481</c:v>
                </c:pt>
                <c:pt idx="306">
                  <c:v>1740.893</c:v>
                </c:pt>
                <c:pt idx="307">
                  <c:v>1745.3009999999999</c:v>
                </c:pt>
                <c:pt idx="308">
                  <c:v>1749.7049999999999</c:v>
                </c:pt>
                <c:pt idx="309">
                  <c:v>1754.105</c:v>
                </c:pt>
                <c:pt idx="310">
                  <c:v>1758.501</c:v>
                </c:pt>
                <c:pt idx="311">
                  <c:v>1762.893</c:v>
                </c:pt>
                <c:pt idx="312">
                  <c:v>1767.28</c:v>
                </c:pt>
                <c:pt idx="313">
                  <c:v>1771.663</c:v>
                </c:pt>
                <c:pt idx="314">
                  <c:v>1776.0419999999999</c:v>
                </c:pt>
                <c:pt idx="315">
                  <c:v>1780.4169999999999</c:v>
                </c:pt>
                <c:pt idx="316">
                  <c:v>1784.787</c:v>
                </c:pt>
                <c:pt idx="317">
                  <c:v>1789.154</c:v>
                </c:pt>
                <c:pt idx="318">
                  <c:v>1793.5160000000001</c:v>
                </c:pt>
                <c:pt idx="319">
                  <c:v>1797.874</c:v>
                </c:pt>
                <c:pt idx="320">
                  <c:v>1802.2280000000001</c:v>
                </c:pt>
                <c:pt idx="321">
                  <c:v>1806.578</c:v>
                </c:pt>
                <c:pt idx="322">
                  <c:v>1810.924</c:v>
                </c:pt>
                <c:pt idx="323">
                  <c:v>1815.2660000000001</c:v>
                </c:pt>
                <c:pt idx="324">
                  <c:v>1819.6030000000001</c:v>
                </c:pt>
                <c:pt idx="325">
                  <c:v>1823.9369999999999</c:v>
                </c:pt>
                <c:pt idx="326">
                  <c:v>1828.2660000000001</c:v>
                </c:pt>
                <c:pt idx="327">
                  <c:v>1832.5909999999999</c:v>
                </c:pt>
                <c:pt idx="328">
                  <c:v>1836.913</c:v>
                </c:pt>
                <c:pt idx="329">
                  <c:v>1841.23</c:v>
                </c:pt>
                <c:pt idx="330">
                  <c:v>1845.5429999999999</c:v>
                </c:pt>
                <c:pt idx="331">
                  <c:v>1849.8520000000001</c:v>
                </c:pt>
                <c:pt idx="332">
                  <c:v>1854.1559999999999</c:v>
                </c:pt>
                <c:pt idx="333">
                  <c:v>1858.4570000000001</c:v>
                </c:pt>
                <c:pt idx="334">
                  <c:v>1862.7539999999999</c:v>
                </c:pt>
                <c:pt idx="335">
                  <c:v>1867.047</c:v>
                </c:pt>
                <c:pt idx="336">
                  <c:v>1871.335</c:v>
                </c:pt>
                <c:pt idx="337">
                  <c:v>1875.62</c:v>
                </c:pt>
                <c:pt idx="338">
                  <c:v>1879.9</c:v>
                </c:pt>
                <c:pt idx="339">
                  <c:v>1884.1769999999999</c:v>
                </c:pt>
                <c:pt idx="340">
                  <c:v>1888.4490000000001</c:v>
                </c:pt>
                <c:pt idx="341">
                  <c:v>1892.7180000000001</c:v>
                </c:pt>
                <c:pt idx="342">
                  <c:v>1896.982</c:v>
                </c:pt>
                <c:pt idx="343">
                  <c:v>1901.2429999999999</c:v>
                </c:pt>
                <c:pt idx="344">
                  <c:v>1905.499</c:v>
                </c:pt>
                <c:pt idx="345">
                  <c:v>1909.752</c:v>
                </c:pt>
                <c:pt idx="346">
                  <c:v>1914</c:v>
                </c:pt>
                <c:pt idx="347">
                  <c:v>1918.2449999999999</c:v>
                </c:pt>
                <c:pt idx="348">
                  <c:v>1922.4849999999999</c:v>
                </c:pt>
                <c:pt idx="349">
                  <c:v>1926.722</c:v>
                </c:pt>
                <c:pt idx="350">
                  <c:v>1930.954</c:v>
                </c:pt>
                <c:pt idx="351">
                  <c:v>1935.183</c:v>
                </c:pt>
                <c:pt idx="352">
                  <c:v>1939.4079999999999</c:v>
                </c:pt>
                <c:pt idx="353">
                  <c:v>1943.6279999999999</c:v>
                </c:pt>
                <c:pt idx="354">
                  <c:v>1947.845</c:v>
                </c:pt>
                <c:pt idx="355">
                  <c:v>1952.058</c:v>
                </c:pt>
                <c:pt idx="356">
                  <c:v>1956.2670000000001</c:v>
                </c:pt>
                <c:pt idx="357">
                  <c:v>1960.472</c:v>
                </c:pt>
                <c:pt idx="358">
                  <c:v>1964.673</c:v>
                </c:pt>
                <c:pt idx="359">
                  <c:v>1968.87</c:v>
                </c:pt>
                <c:pt idx="360">
                  <c:v>1973.0630000000001</c:v>
                </c:pt>
                <c:pt idx="361">
                  <c:v>1977.252</c:v>
                </c:pt>
                <c:pt idx="362">
                  <c:v>1981.4380000000001</c:v>
                </c:pt>
                <c:pt idx="363">
                  <c:v>1985.6189999999999</c:v>
                </c:pt>
                <c:pt idx="364">
                  <c:v>1989.797</c:v>
                </c:pt>
                <c:pt idx="365">
                  <c:v>1993.971</c:v>
                </c:pt>
                <c:pt idx="366">
                  <c:v>1998.14</c:v>
                </c:pt>
                <c:pt idx="367">
                  <c:v>2002.306</c:v>
                </c:pt>
                <c:pt idx="368">
                  <c:v>2006.4690000000001</c:v>
                </c:pt>
                <c:pt idx="369">
                  <c:v>2010.627</c:v>
                </c:pt>
                <c:pt idx="370">
                  <c:v>2014.7809999999999</c:v>
                </c:pt>
                <c:pt idx="371">
                  <c:v>2018.932</c:v>
                </c:pt>
                <c:pt idx="372">
                  <c:v>2023.078</c:v>
                </c:pt>
                <c:pt idx="373">
                  <c:v>2027.221</c:v>
                </c:pt>
                <c:pt idx="374">
                  <c:v>2031.36</c:v>
                </c:pt>
                <c:pt idx="375">
                  <c:v>2035.4949999999999</c:v>
                </c:pt>
                <c:pt idx="376">
                  <c:v>2039.627</c:v>
                </c:pt>
                <c:pt idx="377">
                  <c:v>2043.7539999999999</c:v>
                </c:pt>
                <c:pt idx="378">
                  <c:v>2047.8779999999999</c:v>
                </c:pt>
                <c:pt idx="379">
                  <c:v>2051.998</c:v>
                </c:pt>
                <c:pt idx="380">
                  <c:v>2056.114</c:v>
                </c:pt>
                <c:pt idx="381">
                  <c:v>2060.2260000000001</c:v>
                </c:pt>
                <c:pt idx="382">
                  <c:v>2064.3339999999998</c:v>
                </c:pt>
                <c:pt idx="383">
                  <c:v>2068.4389999999999</c:v>
                </c:pt>
                <c:pt idx="384">
                  <c:v>2072.54</c:v>
                </c:pt>
                <c:pt idx="385">
                  <c:v>2076.6370000000002</c:v>
                </c:pt>
                <c:pt idx="386">
                  <c:v>2080.73</c:v>
                </c:pt>
                <c:pt idx="387">
                  <c:v>2084.8200000000002</c:v>
                </c:pt>
                <c:pt idx="388">
                  <c:v>2088.9059999999999</c:v>
                </c:pt>
                <c:pt idx="389">
                  <c:v>2092.9879999999998</c:v>
                </c:pt>
                <c:pt idx="390">
                  <c:v>2097.0659999999998</c:v>
                </c:pt>
                <c:pt idx="391">
                  <c:v>2101.14</c:v>
                </c:pt>
                <c:pt idx="392">
                  <c:v>2105.2109999999998</c:v>
                </c:pt>
                <c:pt idx="393">
                  <c:v>2109.2779999999998</c:v>
                </c:pt>
                <c:pt idx="394">
                  <c:v>2113.3420000000001</c:v>
                </c:pt>
                <c:pt idx="395">
                  <c:v>2117.4009999999998</c:v>
                </c:pt>
                <c:pt idx="396">
                  <c:v>2121.4569999999999</c:v>
                </c:pt>
                <c:pt idx="397">
                  <c:v>2125.509</c:v>
                </c:pt>
                <c:pt idx="398">
                  <c:v>2129.558</c:v>
                </c:pt>
                <c:pt idx="399">
                  <c:v>2133.6019999999999</c:v>
                </c:pt>
                <c:pt idx="400">
                  <c:v>2137.643</c:v>
                </c:pt>
                <c:pt idx="401">
                  <c:v>2141.681</c:v>
                </c:pt>
                <c:pt idx="402">
                  <c:v>2145.7139999999999</c:v>
                </c:pt>
                <c:pt idx="403">
                  <c:v>2149.7440000000001</c:v>
                </c:pt>
                <c:pt idx="404">
                  <c:v>2153.77</c:v>
                </c:pt>
                <c:pt idx="405">
                  <c:v>2157.7930000000001</c:v>
                </c:pt>
                <c:pt idx="406">
                  <c:v>2161.8119999999999</c:v>
                </c:pt>
                <c:pt idx="407">
                  <c:v>2165.8270000000002</c:v>
                </c:pt>
                <c:pt idx="408">
                  <c:v>2169.8380000000002</c:v>
                </c:pt>
                <c:pt idx="409">
                  <c:v>2173.846</c:v>
                </c:pt>
                <c:pt idx="410">
                  <c:v>2177.8510000000001</c:v>
                </c:pt>
                <c:pt idx="411">
                  <c:v>2181.8510000000001</c:v>
                </c:pt>
                <c:pt idx="412">
                  <c:v>2185.848</c:v>
                </c:pt>
                <c:pt idx="413">
                  <c:v>2189.8409999999999</c:v>
                </c:pt>
                <c:pt idx="414">
                  <c:v>2193.8310000000001</c:v>
                </c:pt>
                <c:pt idx="415">
                  <c:v>2197.817</c:v>
                </c:pt>
                <c:pt idx="416">
                  <c:v>2201.799</c:v>
                </c:pt>
                <c:pt idx="417">
                  <c:v>2205.7779999999998</c:v>
                </c:pt>
                <c:pt idx="418">
                  <c:v>2209.7530000000002</c:v>
                </c:pt>
                <c:pt idx="419">
                  <c:v>2213.7249999999999</c:v>
                </c:pt>
                <c:pt idx="420">
                  <c:v>2217.6930000000002</c:v>
                </c:pt>
                <c:pt idx="421">
                  <c:v>2221.6570000000002</c:v>
                </c:pt>
                <c:pt idx="422">
                  <c:v>2225.6179999999999</c:v>
                </c:pt>
                <c:pt idx="423">
                  <c:v>2229.5749999999998</c:v>
                </c:pt>
                <c:pt idx="424">
                  <c:v>2233.529</c:v>
                </c:pt>
                <c:pt idx="425">
                  <c:v>2237.4789999999998</c:v>
                </c:pt>
                <c:pt idx="426">
                  <c:v>2241.4250000000002</c:v>
                </c:pt>
                <c:pt idx="427">
                  <c:v>2245.3679999999999</c:v>
                </c:pt>
                <c:pt idx="428">
                  <c:v>2249.3069999999998</c:v>
                </c:pt>
                <c:pt idx="429">
                  <c:v>2253.2429999999999</c:v>
                </c:pt>
                <c:pt idx="430">
                  <c:v>2257.1750000000002</c:v>
                </c:pt>
                <c:pt idx="431">
                  <c:v>2261.1039999999998</c:v>
                </c:pt>
                <c:pt idx="432">
                  <c:v>2265.029</c:v>
                </c:pt>
                <c:pt idx="433">
                  <c:v>2268.9499999999998</c:v>
                </c:pt>
                <c:pt idx="434">
                  <c:v>2272.8679999999999</c:v>
                </c:pt>
                <c:pt idx="435">
                  <c:v>2276.7829999999999</c:v>
                </c:pt>
                <c:pt idx="436">
                  <c:v>2280.694</c:v>
                </c:pt>
                <c:pt idx="437">
                  <c:v>2284.6010000000001</c:v>
                </c:pt>
                <c:pt idx="438">
                  <c:v>2288.5050000000001</c:v>
                </c:pt>
                <c:pt idx="439">
                  <c:v>2292.4050000000002</c:v>
                </c:pt>
                <c:pt idx="440">
                  <c:v>2296.3020000000001</c:v>
                </c:pt>
                <c:pt idx="441">
                  <c:v>2300.1950000000002</c:v>
                </c:pt>
                <c:pt idx="442">
                  <c:v>2304.085</c:v>
                </c:pt>
                <c:pt idx="443">
                  <c:v>2307.971</c:v>
                </c:pt>
                <c:pt idx="444">
                  <c:v>2311.8539999999998</c:v>
                </c:pt>
                <c:pt idx="445">
                  <c:v>2315.7339999999999</c:v>
                </c:pt>
                <c:pt idx="446">
                  <c:v>2319.6089999999999</c:v>
                </c:pt>
                <c:pt idx="447">
                  <c:v>2323.482</c:v>
                </c:pt>
                <c:pt idx="448">
                  <c:v>2327.3510000000001</c:v>
                </c:pt>
                <c:pt idx="449">
                  <c:v>2331.2159999999999</c:v>
                </c:pt>
                <c:pt idx="450">
                  <c:v>2335.078</c:v>
                </c:pt>
                <c:pt idx="451">
                  <c:v>2338.9369999999999</c:v>
                </c:pt>
                <c:pt idx="452">
                  <c:v>2342.7919999999999</c:v>
                </c:pt>
                <c:pt idx="453">
                  <c:v>2346.643</c:v>
                </c:pt>
                <c:pt idx="454">
                  <c:v>2350.4920000000002</c:v>
                </c:pt>
                <c:pt idx="455">
                  <c:v>2354.3359999999998</c:v>
                </c:pt>
                <c:pt idx="456">
                  <c:v>2358.1779999999999</c:v>
                </c:pt>
                <c:pt idx="457">
                  <c:v>2362.0149999999999</c:v>
                </c:pt>
                <c:pt idx="458">
                  <c:v>2365.85</c:v>
                </c:pt>
                <c:pt idx="459">
                  <c:v>2369.681</c:v>
                </c:pt>
                <c:pt idx="460">
                  <c:v>2373.5079999999998</c:v>
                </c:pt>
                <c:pt idx="461">
                  <c:v>2377.3330000000001</c:v>
                </c:pt>
                <c:pt idx="462">
                  <c:v>2381.1529999999998</c:v>
                </c:pt>
                <c:pt idx="463">
                  <c:v>2384.971</c:v>
                </c:pt>
                <c:pt idx="464">
                  <c:v>2388.7849999999999</c:v>
                </c:pt>
                <c:pt idx="465">
                  <c:v>2392.5949999999998</c:v>
                </c:pt>
                <c:pt idx="466">
                  <c:v>2396.402</c:v>
                </c:pt>
                <c:pt idx="467">
                  <c:v>2400.2060000000001</c:v>
                </c:pt>
                <c:pt idx="468">
                  <c:v>2404.0070000000001</c:v>
                </c:pt>
                <c:pt idx="469">
                  <c:v>2407.8040000000001</c:v>
                </c:pt>
                <c:pt idx="470">
                  <c:v>2411.5970000000002</c:v>
                </c:pt>
                <c:pt idx="471">
                  <c:v>2415.3879999999999</c:v>
                </c:pt>
                <c:pt idx="472">
                  <c:v>2419.174</c:v>
                </c:pt>
                <c:pt idx="473">
                  <c:v>2422.9580000000001</c:v>
                </c:pt>
                <c:pt idx="474">
                  <c:v>2426.7379999999998</c:v>
                </c:pt>
                <c:pt idx="475">
                  <c:v>2430.5149999999999</c:v>
                </c:pt>
                <c:pt idx="476">
                  <c:v>2434.2890000000002</c:v>
                </c:pt>
                <c:pt idx="477">
                  <c:v>2438.0590000000002</c:v>
                </c:pt>
                <c:pt idx="478">
                  <c:v>2441.8249999999998</c:v>
                </c:pt>
                <c:pt idx="479">
                  <c:v>2445.5889999999999</c:v>
                </c:pt>
                <c:pt idx="480">
                  <c:v>2449.3490000000002</c:v>
                </c:pt>
                <c:pt idx="481">
                  <c:v>2453.1060000000002</c:v>
                </c:pt>
                <c:pt idx="482">
                  <c:v>2456.8589999999999</c:v>
                </c:pt>
                <c:pt idx="483">
                  <c:v>2460.61</c:v>
                </c:pt>
                <c:pt idx="484">
                  <c:v>2464.3560000000002</c:v>
                </c:pt>
                <c:pt idx="485">
                  <c:v>2468.1</c:v>
                </c:pt>
                <c:pt idx="486">
                  <c:v>2471.84</c:v>
                </c:pt>
                <c:pt idx="487">
                  <c:v>2475.5770000000002</c:v>
                </c:pt>
                <c:pt idx="488">
                  <c:v>2479.3110000000001</c:v>
                </c:pt>
                <c:pt idx="489">
                  <c:v>2483.0410000000002</c:v>
                </c:pt>
                <c:pt idx="490">
                  <c:v>2486.768</c:v>
                </c:pt>
                <c:pt idx="491">
                  <c:v>2490.4920000000002</c:v>
                </c:pt>
                <c:pt idx="492">
                  <c:v>2494.2130000000002</c:v>
                </c:pt>
                <c:pt idx="493">
                  <c:v>2497.9299999999998</c:v>
                </c:pt>
                <c:pt idx="494">
                  <c:v>2501.6439999999998</c:v>
                </c:pt>
                <c:pt idx="495">
                  <c:v>2505.355</c:v>
                </c:pt>
                <c:pt idx="496">
                  <c:v>2509.0619999999999</c:v>
                </c:pt>
                <c:pt idx="497">
                  <c:v>2512.7660000000001</c:v>
                </c:pt>
                <c:pt idx="498">
                  <c:v>2516.4670000000001</c:v>
                </c:pt>
                <c:pt idx="499">
                  <c:v>2520.165</c:v>
                </c:pt>
                <c:pt idx="500">
                  <c:v>2523.8589999999999</c:v>
                </c:pt>
                <c:pt idx="501">
                  <c:v>2527.5509999999999</c:v>
                </c:pt>
                <c:pt idx="502">
                  <c:v>2531.239</c:v>
                </c:pt>
                <c:pt idx="503">
                  <c:v>2534.9229999999998</c:v>
                </c:pt>
                <c:pt idx="504">
                  <c:v>2538.605</c:v>
                </c:pt>
                <c:pt idx="505">
                  <c:v>2542.2829999999999</c:v>
                </c:pt>
                <c:pt idx="506">
                  <c:v>2545.9580000000001</c:v>
                </c:pt>
                <c:pt idx="507">
                  <c:v>2549.63</c:v>
                </c:pt>
                <c:pt idx="508">
                  <c:v>2553.299</c:v>
                </c:pt>
                <c:pt idx="509">
                  <c:v>2556.9639999999999</c:v>
                </c:pt>
                <c:pt idx="510">
                  <c:v>2560.6260000000002</c:v>
                </c:pt>
                <c:pt idx="511">
                  <c:v>2564.2849999999999</c:v>
                </c:pt>
                <c:pt idx="512">
                  <c:v>2567.9409999999998</c:v>
                </c:pt>
                <c:pt idx="513">
                  <c:v>2571.5940000000001</c:v>
                </c:pt>
                <c:pt idx="514">
                  <c:v>2575.2429999999999</c:v>
                </c:pt>
                <c:pt idx="515">
                  <c:v>2578.89</c:v>
                </c:pt>
                <c:pt idx="516">
                  <c:v>2582.5329999999999</c:v>
                </c:pt>
                <c:pt idx="517">
                  <c:v>2586.1729999999998</c:v>
                </c:pt>
                <c:pt idx="518">
                  <c:v>2589.8090000000002</c:v>
                </c:pt>
                <c:pt idx="519">
                  <c:v>2593.4430000000002</c:v>
                </c:pt>
                <c:pt idx="520">
                  <c:v>2597.0729999999999</c:v>
                </c:pt>
                <c:pt idx="521">
                  <c:v>2600.701</c:v>
                </c:pt>
                <c:pt idx="522">
                  <c:v>2604.3249999999998</c:v>
                </c:pt>
                <c:pt idx="523">
                  <c:v>2607.9459999999999</c:v>
                </c:pt>
                <c:pt idx="524">
                  <c:v>2611.5639999999999</c:v>
                </c:pt>
                <c:pt idx="525">
                  <c:v>2615.1779999999999</c:v>
                </c:pt>
                <c:pt idx="526">
                  <c:v>2618.79</c:v>
                </c:pt>
                <c:pt idx="527">
                  <c:v>2622.3980000000001</c:v>
                </c:pt>
                <c:pt idx="528">
                  <c:v>2626.0039999999999</c:v>
                </c:pt>
                <c:pt idx="529">
                  <c:v>2629.6060000000002</c:v>
                </c:pt>
                <c:pt idx="530">
                  <c:v>2633.2049999999999</c:v>
                </c:pt>
                <c:pt idx="531">
                  <c:v>2636.8009999999999</c:v>
                </c:pt>
                <c:pt idx="532">
                  <c:v>2640.3939999999998</c:v>
                </c:pt>
                <c:pt idx="533">
                  <c:v>2643.9830000000002</c:v>
                </c:pt>
                <c:pt idx="534">
                  <c:v>2647.57</c:v>
                </c:pt>
                <c:pt idx="535">
                  <c:v>2651.1529999999998</c:v>
                </c:pt>
                <c:pt idx="536">
                  <c:v>2654.7339999999999</c:v>
                </c:pt>
                <c:pt idx="537">
                  <c:v>2658.3110000000001</c:v>
                </c:pt>
                <c:pt idx="538">
                  <c:v>2661.8850000000002</c:v>
                </c:pt>
                <c:pt idx="539">
                  <c:v>2665.4560000000001</c:v>
                </c:pt>
                <c:pt idx="540">
                  <c:v>2669.0250000000001</c:v>
                </c:pt>
                <c:pt idx="541">
                  <c:v>2672.5889999999999</c:v>
                </c:pt>
                <c:pt idx="542">
                  <c:v>2676.1509999999998</c:v>
                </c:pt>
                <c:pt idx="543">
                  <c:v>2679.71</c:v>
                </c:pt>
                <c:pt idx="544">
                  <c:v>2683.2660000000001</c:v>
                </c:pt>
                <c:pt idx="545">
                  <c:v>2686.819</c:v>
                </c:pt>
                <c:pt idx="546">
                  <c:v>2690.3679999999999</c:v>
                </c:pt>
                <c:pt idx="547">
                  <c:v>2693.915</c:v>
                </c:pt>
                <c:pt idx="548">
                  <c:v>2697.4580000000001</c:v>
                </c:pt>
                <c:pt idx="549">
                  <c:v>2700.9989999999998</c:v>
                </c:pt>
                <c:pt idx="550">
                  <c:v>2704.5360000000001</c:v>
                </c:pt>
                <c:pt idx="551">
                  <c:v>2708.0709999999999</c:v>
                </c:pt>
                <c:pt idx="552">
                  <c:v>2711.6019999999999</c:v>
                </c:pt>
                <c:pt idx="553">
                  <c:v>2715.13</c:v>
                </c:pt>
                <c:pt idx="554">
                  <c:v>2718.6559999999999</c:v>
                </c:pt>
                <c:pt idx="555">
                  <c:v>2722.1779999999999</c:v>
                </c:pt>
                <c:pt idx="556">
                  <c:v>2725.6970000000001</c:v>
                </c:pt>
                <c:pt idx="557">
                  <c:v>2729.2139999999999</c:v>
                </c:pt>
                <c:pt idx="558">
                  <c:v>2732.7269999999999</c:v>
                </c:pt>
                <c:pt idx="559">
                  <c:v>2736.2370000000001</c:v>
                </c:pt>
                <c:pt idx="560">
                  <c:v>2739.7440000000001</c:v>
                </c:pt>
                <c:pt idx="561">
                  <c:v>2743.2489999999998</c:v>
                </c:pt>
                <c:pt idx="562">
                  <c:v>2746.75</c:v>
                </c:pt>
                <c:pt idx="563">
                  <c:v>2750.248</c:v>
                </c:pt>
                <c:pt idx="564">
                  <c:v>2753.7429999999999</c:v>
                </c:pt>
                <c:pt idx="565">
                  <c:v>2757.2359999999999</c:v>
                </c:pt>
                <c:pt idx="566">
                  <c:v>2760.7249999999999</c:v>
                </c:pt>
                <c:pt idx="567">
                  <c:v>2764.2109999999998</c:v>
                </c:pt>
                <c:pt idx="568">
                  <c:v>2767.6950000000002</c:v>
                </c:pt>
                <c:pt idx="569">
                  <c:v>2771.1750000000002</c:v>
                </c:pt>
                <c:pt idx="570">
                  <c:v>2774.652</c:v>
                </c:pt>
                <c:pt idx="571">
                  <c:v>2778.127</c:v>
                </c:pt>
                <c:pt idx="572">
                  <c:v>2781.598</c:v>
                </c:pt>
                <c:pt idx="573">
                  <c:v>2785.067</c:v>
                </c:pt>
                <c:pt idx="574">
                  <c:v>2788.5320000000002</c:v>
                </c:pt>
                <c:pt idx="575">
                  <c:v>2791.9949999999999</c:v>
                </c:pt>
                <c:pt idx="576">
                  <c:v>2795.4549999999999</c:v>
                </c:pt>
                <c:pt idx="577">
                  <c:v>2798.9110000000001</c:v>
                </c:pt>
                <c:pt idx="578">
                  <c:v>2802.3649999999998</c:v>
                </c:pt>
                <c:pt idx="579">
                  <c:v>2805.8159999999998</c:v>
                </c:pt>
                <c:pt idx="580">
                  <c:v>2809.2640000000001</c:v>
                </c:pt>
                <c:pt idx="581">
                  <c:v>2812.7089999999998</c:v>
                </c:pt>
                <c:pt idx="582">
                  <c:v>2816.1509999999998</c:v>
                </c:pt>
                <c:pt idx="583">
                  <c:v>2819.59</c:v>
                </c:pt>
                <c:pt idx="584">
                  <c:v>2823.0259999999998</c:v>
                </c:pt>
                <c:pt idx="585">
                  <c:v>2826.46</c:v>
                </c:pt>
                <c:pt idx="586">
                  <c:v>2829.89</c:v>
                </c:pt>
                <c:pt idx="587">
                  <c:v>2833.3180000000002</c:v>
                </c:pt>
                <c:pt idx="588">
                  <c:v>2836.7420000000002</c:v>
                </c:pt>
                <c:pt idx="589">
                  <c:v>2840.1640000000002</c:v>
                </c:pt>
                <c:pt idx="590">
                  <c:v>2843.5830000000001</c:v>
                </c:pt>
                <c:pt idx="591">
                  <c:v>2846.9989999999998</c:v>
                </c:pt>
                <c:pt idx="592">
                  <c:v>2850.4119999999998</c:v>
                </c:pt>
                <c:pt idx="593">
                  <c:v>2853.8220000000001</c:v>
                </c:pt>
                <c:pt idx="594">
                  <c:v>2857.2289999999998</c:v>
                </c:pt>
                <c:pt idx="595">
                  <c:v>2860.634</c:v>
                </c:pt>
                <c:pt idx="596">
                  <c:v>2864.0349999999999</c:v>
                </c:pt>
                <c:pt idx="597">
                  <c:v>2867.4340000000002</c:v>
                </c:pt>
                <c:pt idx="598">
                  <c:v>2870.83</c:v>
                </c:pt>
                <c:pt idx="599">
                  <c:v>2874.223</c:v>
                </c:pt>
                <c:pt idx="600">
                  <c:v>2877.6129999999998</c:v>
                </c:pt>
                <c:pt idx="601">
                  <c:v>2881</c:v>
                </c:pt>
                <c:pt idx="602">
                  <c:v>2884.3850000000002</c:v>
                </c:pt>
                <c:pt idx="603">
                  <c:v>2887.7660000000001</c:v>
                </c:pt>
                <c:pt idx="604">
                  <c:v>2891.145</c:v>
                </c:pt>
                <c:pt idx="605">
                  <c:v>2894.5210000000002</c:v>
                </c:pt>
                <c:pt idx="606">
                  <c:v>2897.8939999999998</c:v>
                </c:pt>
                <c:pt idx="607">
                  <c:v>2901.2640000000001</c:v>
                </c:pt>
                <c:pt idx="608">
                  <c:v>2904.6309999999999</c:v>
                </c:pt>
                <c:pt idx="609">
                  <c:v>2907.9960000000001</c:v>
                </c:pt>
                <c:pt idx="610">
                  <c:v>2911.3580000000002</c:v>
                </c:pt>
                <c:pt idx="611">
                  <c:v>2914.7170000000001</c:v>
                </c:pt>
                <c:pt idx="612">
                  <c:v>2918.0729999999999</c:v>
                </c:pt>
                <c:pt idx="613">
                  <c:v>2921.4259999999999</c:v>
                </c:pt>
                <c:pt idx="614">
                  <c:v>2924.777</c:v>
                </c:pt>
                <c:pt idx="615">
                  <c:v>2928.1239999999998</c:v>
                </c:pt>
                <c:pt idx="616">
                  <c:v>2931.4690000000001</c:v>
                </c:pt>
                <c:pt idx="617">
                  <c:v>2934.8110000000001</c:v>
                </c:pt>
                <c:pt idx="618">
                  <c:v>2938.15</c:v>
                </c:pt>
                <c:pt idx="619">
                  <c:v>2941.4870000000001</c:v>
                </c:pt>
                <c:pt idx="620">
                  <c:v>2944.8209999999999</c:v>
                </c:pt>
                <c:pt idx="621">
                  <c:v>2948.152</c:v>
                </c:pt>
                <c:pt idx="622">
                  <c:v>2951.48</c:v>
                </c:pt>
                <c:pt idx="623">
                  <c:v>2954.8049999999998</c:v>
                </c:pt>
                <c:pt idx="624">
                  <c:v>2958.1280000000002</c:v>
                </c:pt>
                <c:pt idx="625">
                  <c:v>2961.4470000000001</c:v>
                </c:pt>
                <c:pt idx="626">
                  <c:v>2964.7649999999999</c:v>
                </c:pt>
                <c:pt idx="627">
                  <c:v>2968.0790000000002</c:v>
                </c:pt>
                <c:pt idx="628">
                  <c:v>2971.39</c:v>
                </c:pt>
                <c:pt idx="629">
                  <c:v>2974.6990000000001</c:v>
                </c:pt>
                <c:pt idx="630">
                  <c:v>2978.0050000000001</c:v>
                </c:pt>
                <c:pt idx="631">
                  <c:v>2981.308</c:v>
                </c:pt>
                <c:pt idx="632">
                  <c:v>2984.6089999999999</c:v>
                </c:pt>
                <c:pt idx="633">
                  <c:v>2987.9070000000002</c:v>
                </c:pt>
                <c:pt idx="634">
                  <c:v>2991.2020000000002</c:v>
                </c:pt>
                <c:pt idx="635">
                  <c:v>2994.4940000000001</c:v>
                </c:pt>
                <c:pt idx="636">
                  <c:v>2997.7840000000001</c:v>
                </c:pt>
                <c:pt idx="637">
                  <c:v>3001.07</c:v>
                </c:pt>
                <c:pt idx="638">
                  <c:v>3004.355</c:v>
                </c:pt>
                <c:pt idx="639">
                  <c:v>3007.636</c:v>
                </c:pt>
                <c:pt idx="640">
                  <c:v>3010.915</c:v>
                </c:pt>
                <c:pt idx="641">
                  <c:v>3014.1909999999998</c:v>
                </c:pt>
                <c:pt idx="642">
                  <c:v>3017.4639999999999</c:v>
                </c:pt>
                <c:pt idx="643">
                  <c:v>3020.7339999999999</c:v>
                </c:pt>
                <c:pt idx="644">
                  <c:v>3024.002</c:v>
                </c:pt>
                <c:pt idx="645">
                  <c:v>3027.2669999999998</c:v>
                </c:pt>
                <c:pt idx="646">
                  <c:v>3030.53</c:v>
                </c:pt>
                <c:pt idx="647">
                  <c:v>3033.7890000000002</c:v>
                </c:pt>
                <c:pt idx="648">
                  <c:v>3037.0459999999998</c:v>
                </c:pt>
                <c:pt idx="649">
                  <c:v>3040.3009999999999</c:v>
                </c:pt>
                <c:pt idx="650">
                  <c:v>3043.5520000000001</c:v>
                </c:pt>
                <c:pt idx="651">
                  <c:v>3046.8009999999999</c:v>
                </c:pt>
                <c:pt idx="652">
                  <c:v>3050.0479999999998</c:v>
                </c:pt>
                <c:pt idx="653">
                  <c:v>3053.2910000000002</c:v>
                </c:pt>
                <c:pt idx="654">
                  <c:v>3056.5320000000002</c:v>
                </c:pt>
                <c:pt idx="655">
                  <c:v>3059.7710000000002</c:v>
                </c:pt>
                <c:pt idx="656">
                  <c:v>3063.0059999999999</c:v>
                </c:pt>
                <c:pt idx="657">
                  <c:v>3066.239</c:v>
                </c:pt>
                <c:pt idx="658">
                  <c:v>3069.4690000000001</c:v>
                </c:pt>
                <c:pt idx="659">
                  <c:v>3072.6970000000001</c:v>
                </c:pt>
                <c:pt idx="660">
                  <c:v>3075.922</c:v>
                </c:pt>
                <c:pt idx="661">
                  <c:v>3079.1439999999998</c:v>
                </c:pt>
                <c:pt idx="662">
                  <c:v>3082.364</c:v>
                </c:pt>
                <c:pt idx="663">
                  <c:v>3085.5810000000001</c:v>
                </c:pt>
                <c:pt idx="664">
                  <c:v>3088.7950000000001</c:v>
                </c:pt>
                <c:pt idx="665">
                  <c:v>3092.0070000000001</c:v>
                </c:pt>
                <c:pt idx="666">
                  <c:v>3095.2159999999999</c:v>
                </c:pt>
                <c:pt idx="667">
                  <c:v>3098.4229999999998</c:v>
                </c:pt>
                <c:pt idx="668">
                  <c:v>3101.627</c:v>
                </c:pt>
                <c:pt idx="669">
                  <c:v>3104.828</c:v>
                </c:pt>
                <c:pt idx="670">
                  <c:v>3108.0259999999998</c:v>
                </c:pt>
                <c:pt idx="671">
                  <c:v>3111.2220000000002</c:v>
                </c:pt>
                <c:pt idx="672">
                  <c:v>3114.4160000000002</c:v>
                </c:pt>
                <c:pt idx="673">
                  <c:v>3117.607</c:v>
                </c:pt>
                <c:pt idx="674">
                  <c:v>3120.7950000000001</c:v>
                </c:pt>
                <c:pt idx="675">
                  <c:v>3123.98</c:v>
                </c:pt>
                <c:pt idx="676">
                  <c:v>3127.163</c:v>
                </c:pt>
                <c:pt idx="677">
                  <c:v>3130.3440000000001</c:v>
                </c:pt>
                <c:pt idx="678">
                  <c:v>3133.5210000000002</c:v>
                </c:pt>
                <c:pt idx="679">
                  <c:v>3136.6959999999999</c:v>
                </c:pt>
                <c:pt idx="680">
                  <c:v>3139.8690000000001</c:v>
                </c:pt>
                <c:pt idx="681">
                  <c:v>3143.0390000000002</c:v>
                </c:pt>
                <c:pt idx="682">
                  <c:v>3146.2060000000001</c:v>
                </c:pt>
                <c:pt idx="683">
                  <c:v>3149.3710000000001</c:v>
                </c:pt>
                <c:pt idx="684">
                  <c:v>3152.5329999999999</c:v>
                </c:pt>
                <c:pt idx="685">
                  <c:v>3155.6930000000002</c:v>
                </c:pt>
                <c:pt idx="686">
                  <c:v>3158.85</c:v>
                </c:pt>
                <c:pt idx="687">
                  <c:v>3162.0050000000001</c:v>
                </c:pt>
                <c:pt idx="688">
                  <c:v>3165.1570000000002</c:v>
                </c:pt>
                <c:pt idx="689">
                  <c:v>3168.306</c:v>
                </c:pt>
                <c:pt idx="690">
                  <c:v>3171.453</c:v>
                </c:pt>
                <c:pt idx="691">
                  <c:v>3174.5970000000002</c:v>
                </c:pt>
                <c:pt idx="692">
                  <c:v>3177.739</c:v>
                </c:pt>
                <c:pt idx="693">
                  <c:v>3180.8780000000002</c:v>
                </c:pt>
                <c:pt idx="694">
                  <c:v>3184.0140000000001</c:v>
                </c:pt>
                <c:pt idx="695">
                  <c:v>3187.1489999999999</c:v>
                </c:pt>
                <c:pt idx="696">
                  <c:v>3190.28</c:v>
                </c:pt>
                <c:pt idx="697">
                  <c:v>3193.4090000000001</c:v>
                </c:pt>
                <c:pt idx="698">
                  <c:v>3196.5360000000001</c:v>
                </c:pt>
                <c:pt idx="699">
                  <c:v>3199.6590000000001</c:v>
                </c:pt>
                <c:pt idx="700">
                  <c:v>3202.7809999999999</c:v>
                </c:pt>
                <c:pt idx="701">
                  <c:v>3205.9</c:v>
                </c:pt>
                <c:pt idx="702">
                  <c:v>3209.0160000000001</c:v>
                </c:pt>
                <c:pt idx="703">
                  <c:v>3212.13</c:v>
                </c:pt>
                <c:pt idx="704">
                  <c:v>3215.241</c:v>
                </c:pt>
                <c:pt idx="705">
                  <c:v>3218.35</c:v>
                </c:pt>
                <c:pt idx="706">
                  <c:v>3221.4560000000001</c:v>
                </c:pt>
                <c:pt idx="707">
                  <c:v>3224.56</c:v>
                </c:pt>
                <c:pt idx="708">
                  <c:v>3227.6610000000001</c:v>
                </c:pt>
                <c:pt idx="709">
                  <c:v>3230.76</c:v>
                </c:pt>
                <c:pt idx="710">
                  <c:v>3233.8560000000002</c:v>
                </c:pt>
                <c:pt idx="711">
                  <c:v>3236.95</c:v>
                </c:pt>
                <c:pt idx="712">
                  <c:v>3240.0410000000002</c:v>
                </c:pt>
                <c:pt idx="713">
                  <c:v>3243.13</c:v>
                </c:pt>
                <c:pt idx="714">
                  <c:v>3246.2159999999999</c:v>
                </c:pt>
                <c:pt idx="715">
                  <c:v>3249.3</c:v>
                </c:pt>
                <c:pt idx="716">
                  <c:v>3252.3820000000001</c:v>
                </c:pt>
                <c:pt idx="717">
                  <c:v>3255.46</c:v>
                </c:pt>
                <c:pt idx="718">
                  <c:v>3258.5369999999998</c:v>
                </c:pt>
                <c:pt idx="719">
                  <c:v>3261.6109999999999</c:v>
                </c:pt>
                <c:pt idx="720">
                  <c:v>3264.6819999999998</c:v>
                </c:pt>
                <c:pt idx="721">
                  <c:v>3267.7510000000002</c:v>
                </c:pt>
                <c:pt idx="722">
                  <c:v>3270.8180000000002</c:v>
                </c:pt>
                <c:pt idx="723">
                  <c:v>3273.8820000000001</c:v>
                </c:pt>
                <c:pt idx="724">
                  <c:v>3276.9430000000002</c:v>
                </c:pt>
                <c:pt idx="725">
                  <c:v>3280.002</c:v>
                </c:pt>
                <c:pt idx="726">
                  <c:v>3283.0590000000002</c:v>
                </c:pt>
                <c:pt idx="727">
                  <c:v>3286.1129999999998</c:v>
                </c:pt>
                <c:pt idx="728">
                  <c:v>3289.165</c:v>
                </c:pt>
                <c:pt idx="729">
                  <c:v>3292.2139999999999</c:v>
                </c:pt>
                <c:pt idx="730">
                  <c:v>3295.261</c:v>
                </c:pt>
                <c:pt idx="731">
                  <c:v>3298.306</c:v>
                </c:pt>
                <c:pt idx="732">
                  <c:v>3301.348</c:v>
                </c:pt>
                <c:pt idx="733">
                  <c:v>3304.3870000000002</c:v>
                </c:pt>
                <c:pt idx="734">
                  <c:v>3307.4250000000002</c:v>
                </c:pt>
                <c:pt idx="735">
                  <c:v>3310.4589999999998</c:v>
                </c:pt>
                <c:pt idx="736">
                  <c:v>3313.4920000000002</c:v>
                </c:pt>
                <c:pt idx="737">
                  <c:v>3316.5210000000002</c:v>
                </c:pt>
                <c:pt idx="738">
                  <c:v>3319.549</c:v>
                </c:pt>
                <c:pt idx="739">
                  <c:v>3322.5740000000001</c:v>
                </c:pt>
                <c:pt idx="740">
                  <c:v>3325.5970000000002</c:v>
                </c:pt>
                <c:pt idx="741">
                  <c:v>3328.6170000000002</c:v>
                </c:pt>
                <c:pt idx="742">
                  <c:v>3331.6350000000002</c:v>
                </c:pt>
                <c:pt idx="743">
                  <c:v>3334.65</c:v>
                </c:pt>
                <c:pt idx="744">
                  <c:v>3337.663</c:v>
                </c:pt>
                <c:pt idx="745">
                  <c:v>3340.674</c:v>
                </c:pt>
                <c:pt idx="746">
                  <c:v>3343.6819999999998</c:v>
                </c:pt>
                <c:pt idx="747">
                  <c:v>3346.6880000000001</c:v>
                </c:pt>
                <c:pt idx="748">
                  <c:v>3349.6909999999998</c:v>
                </c:pt>
                <c:pt idx="749">
                  <c:v>3352.692</c:v>
                </c:pt>
                <c:pt idx="750">
                  <c:v>3355.6909999999998</c:v>
                </c:pt>
                <c:pt idx="751">
                  <c:v>3358.6869999999999</c:v>
                </c:pt>
                <c:pt idx="752">
                  <c:v>3361.681</c:v>
                </c:pt>
                <c:pt idx="753">
                  <c:v>3364.6729999999998</c:v>
                </c:pt>
                <c:pt idx="754">
                  <c:v>3367.6619999999998</c:v>
                </c:pt>
                <c:pt idx="755">
                  <c:v>3370.6489999999999</c:v>
                </c:pt>
                <c:pt idx="756">
                  <c:v>3373.6329999999998</c:v>
                </c:pt>
                <c:pt idx="757">
                  <c:v>3376.6149999999998</c:v>
                </c:pt>
                <c:pt idx="758">
                  <c:v>3379.5949999999998</c:v>
                </c:pt>
                <c:pt idx="759">
                  <c:v>3382.5720000000001</c:v>
                </c:pt>
                <c:pt idx="760">
                  <c:v>3385.547</c:v>
                </c:pt>
                <c:pt idx="761">
                  <c:v>3388.52</c:v>
                </c:pt>
                <c:pt idx="762">
                  <c:v>3391.49</c:v>
                </c:pt>
                <c:pt idx="763">
                  <c:v>3394.4580000000001</c:v>
                </c:pt>
                <c:pt idx="764">
                  <c:v>3397.424</c:v>
                </c:pt>
                <c:pt idx="765">
                  <c:v>3400.3870000000002</c:v>
                </c:pt>
                <c:pt idx="766">
                  <c:v>3403.348</c:v>
                </c:pt>
                <c:pt idx="767">
                  <c:v>3406.3069999999998</c:v>
                </c:pt>
                <c:pt idx="768">
                  <c:v>3409.2629999999999</c:v>
                </c:pt>
                <c:pt idx="769">
                  <c:v>3412.2170000000001</c:v>
                </c:pt>
                <c:pt idx="770">
                  <c:v>3415.1680000000001</c:v>
                </c:pt>
                <c:pt idx="771">
                  <c:v>3418.1179999999999</c:v>
                </c:pt>
                <c:pt idx="772">
                  <c:v>3421.0650000000001</c:v>
                </c:pt>
                <c:pt idx="773">
                  <c:v>3424.009</c:v>
                </c:pt>
                <c:pt idx="774">
                  <c:v>3426.951</c:v>
                </c:pt>
                <c:pt idx="775">
                  <c:v>3429.8910000000001</c:v>
                </c:pt>
                <c:pt idx="776">
                  <c:v>3432.8290000000002</c:v>
                </c:pt>
                <c:pt idx="777">
                  <c:v>3435.7640000000001</c:v>
                </c:pt>
                <c:pt idx="778">
                  <c:v>3438.6970000000001</c:v>
                </c:pt>
                <c:pt idx="779">
                  <c:v>3441.6280000000002</c:v>
                </c:pt>
                <c:pt idx="780">
                  <c:v>3444.5569999999998</c:v>
                </c:pt>
                <c:pt idx="781">
                  <c:v>3447.4830000000002</c:v>
                </c:pt>
                <c:pt idx="782">
                  <c:v>3450.4070000000002</c:v>
                </c:pt>
                <c:pt idx="783">
                  <c:v>3453.328</c:v>
                </c:pt>
                <c:pt idx="784">
                  <c:v>3456.2469999999998</c:v>
                </c:pt>
                <c:pt idx="785">
                  <c:v>3459.1640000000002</c:v>
                </c:pt>
                <c:pt idx="786">
                  <c:v>3462.0790000000002</c:v>
                </c:pt>
                <c:pt idx="787">
                  <c:v>3464.991</c:v>
                </c:pt>
                <c:pt idx="788">
                  <c:v>3467.902</c:v>
                </c:pt>
                <c:pt idx="789">
                  <c:v>3470.8090000000002</c:v>
                </c:pt>
                <c:pt idx="790">
                  <c:v>3473.7150000000001</c:v>
                </c:pt>
                <c:pt idx="791">
                  <c:v>3476.6179999999999</c:v>
                </c:pt>
                <c:pt idx="792">
                  <c:v>3479.5189999999998</c:v>
                </c:pt>
                <c:pt idx="793">
                  <c:v>3482.4180000000001</c:v>
                </c:pt>
                <c:pt idx="794">
                  <c:v>3485.3150000000001</c:v>
                </c:pt>
                <c:pt idx="795">
                  <c:v>3488.2089999999998</c:v>
                </c:pt>
                <c:pt idx="796">
                  <c:v>3491.1010000000001</c:v>
                </c:pt>
                <c:pt idx="797">
                  <c:v>3493.99</c:v>
                </c:pt>
                <c:pt idx="798">
                  <c:v>3496.8780000000002</c:v>
                </c:pt>
                <c:pt idx="799">
                  <c:v>3499.7629999999999</c:v>
                </c:pt>
                <c:pt idx="800">
                  <c:v>3502.6460000000002</c:v>
                </c:pt>
                <c:pt idx="801">
                  <c:v>3505.527</c:v>
                </c:pt>
                <c:pt idx="802">
                  <c:v>3508.4050000000002</c:v>
                </c:pt>
                <c:pt idx="803">
                  <c:v>3511.2809999999999</c:v>
                </c:pt>
                <c:pt idx="804">
                  <c:v>3514.1550000000002</c:v>
                </c:pt>
                <c:pt idx="805">
                  <c:v>3517.027</c:v>
                </c:pt>
                <c:pt idx="806">
                  <c:v>3519.8969999999999</c:v>
                </c:pt>
                <c:pt idx="807">
                  <c:v>3522.7640000000001</c:v>
                </c:pt>
                <c:pt idx="808">
                  <c:v>3525.6289999999999</c:v>
                </c:pt>
                <c:pt idx="809">
                  <c:v>3528.4920000000002</c:v>
                </c:pt>
                <c:pt idx="810">
                  <c:v>3531.3519999999999</c:v>
                </c:pt>
                <c:pt idx="811">
                  <c:v>3534.2109999999998</c:v>
                </c:pt>
                <c:pt idx="812">
                  <c:v>3537.067</c:v>
                </c:pt>
                <c:pt idx="813">
                  <c:v>3539.9209999999998</c:v>
                </c:pt>
                <c:pt idx="814">
                  <c:v>3542.7730000000001</c:v>
                </c:pt>
                <c:pt idx="815">
                  <c:v>3545.6219999999998</c:v>
                </c:pt>
                <c:pt idx="816">
                  <c:v>3548.4690000000001</c:v>
                </c:pt>
                <c:pt idx="817">
                  <c:v>3551.3150000000001</c:v>
                </c:pt>
                <c:pt idx="818">
                  <c:v>3554.1570000000002</c:v>
                </c:pt>
                <c:pt idx="819">
                  <c:v>3556.998</c:v>
                </c:pt>
                <c:pt idx="820">
                  <c:v>3559.837</c:v>
                </c:pt>
                <c:pt idx="821">
                  <c:v>3562.6729999999998</c:v>
                </c:pt>
                <c:pt idx="822">
                  <c:v>3565.5070000000001</c:v>
                </c:pt>
                <c:pt idx="823">
                  <c:v>3568.3389999999999</c:v>
                </c:pt>
                <c:pt idx="824">
                  <c:v>3571.1689999999999</c:v>
                </c:pt>
                <c:pt idx="825">
                  <c:v>3573.9960000000001</c:v>
                </c:pt>
                <c:pt idx="826">
                  <c:v>3576.8220000000001</c:v>
                </c:pt>
                <c:pt idx="827">
                  <c:v>3579.645</c:v>
                </c:pt>
                <c:pt idx="828">
                  <c:v>3582.4659999999999</c:v>
                </c:pt>
                <c:pt idx="829">
                  <c:v>3585.2849999999999</c:v>
                </c:pt>
                <c:pt idx="830">
                  <c:v>3588.1010000000001</c:v>
                </c:pt>
                <c:pt idx="831">
                  <c:v>3590.9160000000002</c:v>
                </c:pt>
                <c:pt idx="832">
                  <c:v>3593.7280000000001</c:v>
                </c:pt>
                <c:pt idx="833">
                  <c:v>3596.538</c:v>
                </c:pt>
                <c:pt idx="834">
                  <c:v>3599.346</c:v>
                </c:pt>
                <c:pt idx="835">
                  <c:v>3602.152</c:v>
                </c:pt>
                <c:pt idx="836">
                  <c:v>3604.9560000000001</c:v>
                </c:pt>
                <c:pt idx="837">
                  <c:v>3607.7570000000001</c:v>
                </c:pt>
                <c:pt idx="838">
                  <c:v>3610.556</c:v>
                </c:pt>
                <c:pt idx="839">
                  <c:v>3613.3539999999998</c:v>
                </c:pt>
                <c:pt idx="840">
                  <c:v>3616.1489999999999</c:v>
                </c:pt>
                <c:pt idx="841">
                  <c:v>3618.942</c:v>
                </c:pt>
                <c:pt idx="842">
                  <c:v>3621.732</c:v>
                </c:pt>
                <c:pt idx="843">
                  <c:v>3624.5210000000002</c:v>
                </c:pt>
                <c:pt idx="844">
                  <c:v>3627.3069999999998</c:v>
                </c:pt>
                <c:pt idx="845">
                  <c:v>3630.0920000000001</c:v>
                </c:pt>
                <c:pt idx="846">
                  <c:v>3632.8739999999998</c:v>
                </c:pt>
                <c:pt idx="847">
                  <c:v>3635.654</c:v>
                </c:pt>
                <c:pt idx="848">
                  <c:v>3638.4319999999998</c:v>
                </c:pt>
                <c:pt idx="849">
                  <c:v>3641.2080000000001</c:v>
                </c:pt>
                <c:pt idx="850">
                  <c:v>3643.982</c:v>
                </c:pt>
                <c:pt idx="851">
                  <c:v>3646.7530000000002</c:v>
                </c:pt>
                <c:pt idx="852">
                  <c:v>3649.5230000000001</c:v>
                </c:pt>
                <c:pt idx="853">
                  <c:v>3652.29</c:v>
                </c:pt>
                <c:pt idx="854">
                  <c:v>3655.0549999999998</c:v>
                </c:pt>
                <c:pt idx="855">
                  <c:v>3657.8180000000002</c:v>
                </c:pt>
                <c:pt idx="856">
                  <c:v>3660.5790000000002</c:v>
                </c:pt>
                <c:pt idx="857">
                  <c:v>3663.3380000000002</c:v>
                </c:pt>
                <c:pt idx="858">
                  <c:v>3666.0949999999998</c:v>
                </c:pt>
                <c:pt idx="859">
                  <c:v>3668.8490000000002</c:v>
                </c:pt>
                <c:pt idx="860">
                  <c:v>3671.6019999999999</c:v>
                </c:pt>
                <c:pt idx="861">
                  <c:v>3674.3519999999999</c:v>
                </c:pt>
                <c:pt idx="862">
                  <c:v>3677.1010000000001</c:v>
                </c:pt>
                <c:pt idx="863">
                  <c:v>3679.8470000000002</c:v>
                </c:pt>
                <c:pt idx="864">
                  <c:v>3682.5909999999999</c:v>
                </c:pt>
                <c:pt idx="865">
                  <c:v>3685.3330000000001</c:v>
                </c:pt>
                <c:pt idx="866">
                  <c:v>3688.0729999999999</c:v>
                </c:pt>
                <c:pt idx="867">
                  <c:v>3690.8110000000001</c:v>
                </c:pt>
                <c:pt idx="868">
                  <c:v>3693.547</c:v>
                </c:pt>
                <c:pt idx="869">
                  <c:v>3696.2809999999999</c:v>
                </c:pt>
                <c:pt idx="870">
                  <c:v>3699.0129999999999</c:v>
                </c:pt>
                <c:pt idx="871">
                  <c:v>3701.7420000000002</c:v>
                </c:pt>
                <c:pt idx="872">
                  <c:v>3704.47</c:v>
                </c:pt>
                <c:pt idx="873">
                  <c:v>3707.1950000000002</c:v>
                </c:pt>
                <c:pt idx="874">
                  <c:v>3709.9189999999999</c:v>
                </c:pt>
                <c:pt idx="875">
                  <c:v>3712.64</c:v>
                </c:pt>
                <c:pt idx="876">
                  <c:v>3715.3589999999999</c:v>
                </c:pt>
                <c:pt idx="877">
                  <c:v>3718.076</c:v>
                </c:pt>
                <c:pt idx="878">
                  <c:v>3720.7919999999999</c:v>
                </c:pt>
                <c:pt idx="879">
                  <c:v>3723.5050000000001</c:v>
                </c:pt>
                <c:pt idx="880">
                  <c:v>3726.2159999999999</c:v>
                </c:pt>
                <c:pt idx="881">
                  <c:v>3728.9250000000002</c:v>
                </c:pt>
                <c:pt idx="882">
                  <c:v>3731.6320000000001</c:v>
                </c:pt>
                <c:pt idx="883">
                  <c:v>3734.3359999999998</c:v>
                </c:pt>
                <c:pt idx="884">
                  <c:v>3737.0390000000002</c:v>
                </c:pt>
                <c:pt idx="885">
                  <c:v>3739.74</c:v>
                </c:pt>
                <c:pt idx="886">
                  <c:v>3742.4389999999999</c:v>
                </c:pt>
                <c:pt idx="887">
                  <c:v>3745.136</c:v>
                </c:pt>
                <c:pt idx="888">
                  <c:v>3747.83</c:v>
                </c:pt>
                <c:pt idx="889">
                  <c:v>3750.5230000000001</c:v>
                </c:pt>
                <c:pt idx="890">
                  <c:v>3753.2130000000002</c:v>
                </c:pt>
                <c:pt idx="891">
                  <c:v>3755.902</c:v>
                </c:pt>
                <c:pt idx="892">
                  <c:v>3758.5889999999999</c:v>
                </c:pt>
                <c:pt idx="893">
                  <c:v>3761.2730000000001</c:v>
                </c:pt>
                <c:pt idx="894">
                  <c:v>3763.9560000000001</c:v>
                </c:pt>
                <c:pt idx="895">
                  <c:v>3766.636</c:v>
                </c:pt>
                <c:pt idx="896">
                  <c:v>3769.3150000000001</c:v>
                </c:pt>
                <c:pt idx="897">
                  <c:v>3771.991</c:v>
                </c:pt>
                <c:pt idx="898">
                  <c:v>3774.665</c:v>
                </c:pt>
                <c:pt idx="899">
                  <c:v>3777.3380000000002</c:v>
                </c:pt>
                <c:pt idx="900">
                  <c:v>3780.0079999999998</c:v>
                </c:pt>
                <c:pt idx="901">
                  <c:v>3782.6770000000001</c:v>
                </c:pt>
                <c:pt idx="902">
                  <c:v>3785.3429999999998</c:v>
                </c:pt>
                <c:pt idx="903">
                  <c:v>3788.0070000000001</c:v>
                </c:pt>
                <c:pt idx="904">
                  <c:v>3790.67</c:v>
                </c:pt>
                <c:pt idx="905">
                  <c:v>3793.33</c:v>
                </c:pt>
                <c:pt idx="906">
                  <c:v>3795.989</c:v>
                </c:pt>
                <c:pt idx="907">
                  <c:v>3798.645</c:v>
                </c:pt>
                <c:pt idx="908">
                  <c:v>3801.299</c:v>
                </c:pt>
                <c:pt idx="909">
                  <c:v>3803.9520000000002</c:v>
                </c:pt>
                <c:pt idx="910">
                  <c:v>3806.6019999999999</c:v>
                </c:pt>
                <c:pt idx="911">
                  <c:v>3809.2510000000002</c:v>
                </c:pt>
                <c:pt idx="912">
                  <c:v>3811.8969999999999</c:v>
                </c:pt>
                <c:pt idx="913">
                  <c:v>3814.5419999999999</c:v>
                </c:pt>
                <c:pt idx="914">
                  <c:v>3817.1840000000002</c:v>
                </c:pt>
                <c:pt idx="915">
                  <c:v>3819.8249999999998</c:v>
                </c:pt>
                <c:pt idx="916">
                  <c:v>3822.4630000000002</c:v>
                </c:pt>
                <c:pt idx="917">
                  <c:v>3825.1</c:v>
                </c:pt>
                <c:pt idx="918">
                  <c:v>3827.7350000000001</c:v>
                </c:pt>
                <c:pt idx="919">
                  <c:v>3830.3670000000002</c:v>
                </c:pt>
                <c:pt idx="920">
                  <c:v>3832.998</c:v>
                </c:pt>
                <c:pt idx="921">
                  <c:v>3835.627</c:v>
                </c:pt>
                <c:pt idx="922">
                  <c:v>3838.2530000000002</c:v>
                </c:pt>
                <c:pt idx="923">
                  <c:v>3840.8780000000002</c:v>
                </c:pt>
                <c:pt idx="924">
                  <c:v>3843.5010000000002</c:v>
                </c:pt>
                <c:pt idx="925">
                  <c:v>3846.1219999999998</c:v>
                </c:pt>
                <c:pt idx="926">
                  <c:v>3848.741</c:v>
                </c:pt>
                <c:pt idx="927">
                  <c:v>3851.3580000000002</c:v>
                </c:pt>
                <c:pt idx="928">
                  <c:v>3853.973</c:v>
                </c:pt>
                <c:pt idx="929">
                  <c:v>3856.5859999999998</c:v>
                </c:pt>
                <c:pt idx="930">
                  <c:v>3859.1970000000001</c:v>
                </c:pt>
                <c:pt idx="931">
                  <c:v>3861.806</c:v>
                </c:pt>
                <c:pt idx="932">
                  <c:v>3864.4140000000002</c:v>
                </c:pt>
                <c:pt idx="933">
                  <c:v>3867.0189999999998</c:v>
                </c:pt>
                <c:pt idx="934">
                  <c:v>3869.6219999999998</c:v>
                </c:pt>
                <c:pt idx="935">
                  <c:v>3872.2240000000002</c:v>
                </c:pt>
                <c:pt idx="936">
                  <c:v>3874.8229999999999</c:v>
                </c:pt>
                <c:pt idx="937">
                  <c:v>3877.4209999999998</c:v>
                </c:pt>
                <c:pt idx="938">
                  <c:v>3880.0160000000001</c:v>
                </c:pt>
                <c:pt idx="939">
                  <c:v>3882.61</c:v>
                </c:pt>
                <c:pt idx="940">
                  <c:v>3885.2020000000002</c:v>
                </c:pt>
                <c:pt idx="941">
                  <c:v>3887.7919999999999</c:v>
                </c:pt>
                <c:pt idx="942">
                  <c:v>3890.38</c:v>
                </c:pt>
                <c:pt idx="943">
                  <c:v>3892.9659999999999</c:v>
                </c:pt>
                <c:pt idx="944">
                  <c:v>3895.55</c:v>
                </c:pt>
                <c:pt idx="945">
                  <c:v>3898.1320000000001</c:v>
                </c:pt>
                <c:pt idx="946">
                  <c:v>3900.7130000000002</c:v>
                </c:pt>
                <c:pt idx="947">
                  <c:v>3903.2910000000002</c:v>
                </c:pt>
                <c:pt idx="948">
                  <c:v>3905.8679999999999</c:v>
                </c:pt>
                <c:pt idx="949">
                  <c:v>3908.442</c:v>
                </c:pt>
                <c:pt idx="950">
                  <c:v>3911.0149999999999</c:v>
                </c:pt>
                <c:pt idx="951">
                  <c:v>3913.5859999999998</c:v>
                </c:pt>
                <c:pt idx="952">
                  <c:v>3916.1550000000002</c:v>
                </c:pt>
                <c:pt idx="953">
                  <c:v>3918.7220000000002</c:v>
                </c:pt>
                <c:pt idx="954">
                  <c:v>3921.2869999999998</c:v>
                </c:pt>
                <c:pt idx="955">
                  <c:v>3923.85</c:v>
                </c:pt>
                <c:pt idx="956">
                  <c:v>3926.4110000000001</c:v>
                </c:pt>
                <c:pt idx="957">
                  <c:v>3928.971</c:v>
                </c:pt>
                <c:pt idx="958">
                  <c:v>3931.5279999999998</c:v>
                </c:pt>
                <c:pt idx="959">
                  <c:v>3934.0839999999998</c:v>
                </c:pt>
                <c:pt idx="960">
                  <c:v>3936.6379999999999</c:v>
                </c:pt>
                <c:pt idx="961">
                  <c:v>3939.19</c:v>
                </c:pt>
                <c:pt idx="962">
                  <c:v>3941.74</c:v>
                </c:pt>
                <c:pt idx="963">
                  <c:v>3944.288</c:v>
                </c:pt>
                <c:pt idx="964">
                  <c:v>3946.8339999999998</c:v>
                </c:pt>
                <c:pt idx="965">
                  <c:v>3949.3780000000002</c:v>
                </c:pt>
                <c:pt idx="966">
                  <c:v>3951.9209999999998</c:v>
                </c:pt>
                <c:pt idx="967">
                  <c:v>3954.462</c:v>
                </c:pt>
                <c:pt idx="968">
                  <c:v>3957</c:v>
                </c:pt>
                <c:pt idx="969">
                  <c:v>3959.5369999999998</c:v>
                </c:pt>
                <c:pt idx="970">
                  <c:v>3962.0720000000001</c:v>
                </c:pt>
                <c:pt idx="971">
                  <c:v>3964.6060000000002</c:v>
                </c:pt>
                <c:pt idx="972">
                  <c:v>3967.1370000000002</c:v>
                </c:pt>
                <c:pt idx="973">
                  <c:v>3969.6669999999999</c:v>
                </c:pt>
                <c:pt idx="974">
                  <c:v>3972.194</c:v>
                </c:pt>
                <c:pt idx="975">
                  <c:v>3974.72</c:v>
                </c:pt>
                <c:pt idx="976">
                  <c:v>3977.2440000000001</c:v>
                </c:pt>
                <c:pt idx="977">
                  <c:v>3979.7660000000001</c:v>
                </c:pt>
                <c:pt idx="978">
                  <c:v>3982.2860000000001</c:v>
                </c:pt>
                <c:pt idx="979">
                  <c:v>3984.8049999999998</c:v>
                </c:pt>
                <c:pt idx="980">
                  <c:v>3987.3209999999999</c:v>
                </c:pt>
                <c:pt idx="981">
                  <c:v>3989.8359999999998</c:v>
                </c:pt>
                <c:pt idx="982">
                  <c:v>3992.3490000000002</c:v>
                </c:pt>
                <c:pt idx="983">
                  <c:v>3994.86</c:v>
                </c:pt>
                <c:pt idx="984">
                  <c:v>3997.3690000000001</c:v>
                </c:pt>
                <c:pt idx="985">
                  <c:v>3999.877</c:v>
                </c:pt>
                <c:pt idx="986">
                  <c:v>4002.3820000000001</c:v>
                </c:pt>
                <c:pt idx="987">
                  <c:v>4004.886</c:v>
                </c:pt>
                <c:pt idx="988">
                  <c:v>4007.3879999999999</c:v>
                </c:pt>
                <c:pt idx="989">
                  <c:v>4009.8879999999999</c:v>
                </c:pt>
                <c:pt idx="990">
                  <c:v>4012.386</c:v>
                </c:pt>
                <c:pt idx="991">
                  <c:v>4014.8829999999998</c:v>
                </c:pt>
                <c:pt idx="992">
                  <c:v>4017.377</c:v>
                </c:pt>
                <c:pt idx="993">
                  <c:v>4019.87</c:v>
                </c:pt>
                <c:pt idx="994">
                  <c:v>4022.3609999999999</c:v>
                </c:pt>
                <c:pt idx="995">
                  <c:v>4024.85</c:v>
                </c:pt>
                <c:pt idx="996">
                  <c:v>4027.3380000000002</c:v>
                </c:pt>
                <c:pt idx="997">
                  <c:v>4029.8229999999999</c:v>
                </c:pt>
                <c:pt idx="998">
                  <c:v>4032.3069999999998</c:v>
                </c:pt>
                <c:pt idx="999">
                  <c:v>4034.7890000000002</c:v>
                </c:pt>
                <c:pt idx="1000">
                  <c:v>4037.2689999999998</c:v>
                </c:pt>
                <c:pt idx="1001">
                  <c:v>4039.7469999999998</c:v>
                </c:pt>
                <c:pt idx="1002">
                  <c:v>4042.2240000000002</c:v>
                </c:pt>
                <c:pt idx="1003">
                  <c:v>4044.6990000000001</c:v>
                </c:pt>
                <c:pt idx="1004">
                  <c:v>4047.172</c:v>
                </c:pt>
                <c:pt idx="1005">
                  <c:v>4049.643</c:v>
                </c:pt>
                <c:pt idx="1006">
                  <c:v>4052.1120000000001</c:v>
                </c:pt>
                <c:pt idx="1007">
                  <c:v>4054.58</c:v>
                </c:pt>
                <c:pt idx="1008">
                  <c:v>4057.0459999999998</c:v>
                </c:pt>
                <c:pt idx="1009">
                  <c:v>4059.51</c:v>
                </c:pt>
                <c:pt idx="1010">
                  <c:v>4061.9720000000002</c:v>
                </c:pt>
                <c:pt idx="1011">
                  <c:v>4064.4319999999998</c:v>
                </c:pt>
                <c:pt idx="1012">
                  <c:v>4066.8910000000001</c:v>
                </c:pt>
                <c:pt idx="1013">
                  <c:v>4069.348</c:v>
                </c:pt>
                <c:pt idx="1014">
                  <c:v>4071.8029999999999</c:v>
                </c:pt>
                <c:pt idx="1015">
                  <c:v>4074.2559999999999</c:v>
                </c:pt>
                <c:pt idx="1016">
                  <c:v>4076.7080000000001</c:v>
                </c:pt>
                <c:pt idx="1017">
                  <c:v>4079.1579999999999</c:v>
                </c:pt>
                <c:pt idx="1018">
                  <c:v>4081.6060000000002</c:v>
                </c:pt>
                <c:pt idx="1019">
                  <c:v>4084.0520000000001</c:v>
                </c:pt>
                <c:pt idx="1020">
                  <c:v>4086.4969999999998</c:v>
                </c:pt>
                <c:pt idx="1021">
                  <c:v>4088.9389999999999</c:v>
                </c:pt>
                <c:pt idx="1022">
                  <c:v>4091.38</c:v>
                </c:pt>
                <c:pt idx="1023">
                  <c:v>4093.819</c:v>
                </c:pt>
                <c:pt idx="1024">
                  <c:v>4096.2569999999996</c:v>
                </c:pt>
                <c:pt idx="1025">
                  <c:v>4098.6930000000002</c:v>
                </c:pt>
                <c:pt idx="1026">
                  <c:v>4101.1270000000004</c:v>
                </c:pt>
                <c:pt idx="1027">
                  <c:v>4103.5590000000002</c:v>
                </c:pt>
                <c:pt idx="1028">
                  <c:v>4105.9889999999996</c:v>
                </c:pt>
                <c:pt idx="1029">
                  <c:v>4108.4179999999997</c:v>
                </c:pt>
                <c:pt idx="1030">
                  <c:v>4110.8450000000003</c:v>
                </c:pt>
                <c:pt idx="1031">
                  <c:v>4113.2700000000004</c:v>
                </c:pt>
                <c:pt idx="1032">
                  <c:v>4115.6940000000004</c:v>
                </c:pt>
                <c:pt idx="1033">
                  <c:v>4118.1149999999998</c:v>
                </c:pt>
                <c:pt idx="1034">
                  <c:v>4120.5349999999999</c:v>
                </c:pt>
                <c:pt idx="1035">
                  <c:v>4122.9539999999997</c:v>
                </c:pt>
                <c:pt idx="1036">
                  <c:v>4125.37</c:v>
                </c:pt>
                <c:pt idx="1037">
                  <c:v>4127.7849999999999</c:v>
                </c:pt>
                <c:pt idx="1038">
                  <c:v>4130.1980000000003</c:v>
                </c:pt>
                <c:pt idx="1039">
                  <c:v>4132.6090000000004</c:v>
                </c:pt>
                <c:pt idx="1040">
                  <c:v>4135.0190000000002</c:v>
                </c:pt>
                <c:pt idx="1041">
                  <c:v>4137.4269999999997</c:v>
                </c:pt>
                <c:pt idx="1042">
                  <c:v>4139.8329999999996</c:v>
                </c:pt>
                <c:pt idx="1043">
                  <c:v>4142.2370000000001</c:v>
                </c:pt>
              </c:numCache>
            </c:numRef>
          </c:xVal>
          <c:yVal>
            <c:numRef>
              <c:f>גיליון1!$G$23:$ANJ$23</c:f>
              <c:numCache>
                <c:formatCode>General</c:formatCode>
                <c:ptCount val="1044"/>
                <c:pt idx="0">
                  <c:v>-168.08</c:v>
                </c:pt>
                <c:pt idx="1">
                  <c:v>58.58</c:v>
                </c:pt>
                <c:pt idx="2">
                  <c:v>725.58</c:v>
                </c:pt>
                <c:pt idx="3">
                  <c:v>2810.92</c:v>
                </c:pt>
                <c:pt idx="4">
                  <c:v>7865.25</c:v>
                </c:pt>
                <c:pt idx="5">
                  <c:v>16540.580000000002</c:v>
                </c:pt>
                <c:pt idx="6">
                  <c:v>26358.92</c:v>
                </c:pt>
                <c:pt idx="7">
                  <c:v>32603.25</c:v>
                </c:pt>
                <c:pt idx="8">
                  <c:v>34183.919999999998</c:v>
                </c:pt>
                <c:pt idx="9">
                  <c:v>33363.25</c:v>
                </c:pt>
                <c:pt idx="10">
                  <c:v>32498.58</c:v>
                </c:pt>
                <c:pt idx="11">
                  <c:v>31956.92</c:v>
                </c:pt>
                <c:pt idx="12">
                  <c:v>31554.25</c:v>
                </c:pt>
                <c:pt idx="13">
                  <c:v>31192.58</c:v>
                </c:pt>
                <c:pt idx="14">
                  <c:v>30810.25</c:v>
                </c:pt>
                <c:pt idx="15">
                  <c:v>30478.92</c:v>
                </c:pt>
                <c:pt idx="16">
                  <c:v>30139.58</c:v>
                </c:pt>
                <c:pt idx="17">
                  <c:v>29560.92</c:v>
                </c:pt>
                <c:pt idx="18">
                  <c:v>28471.58</c:v>
                </c:pt>
                <c:pt idx="19">
                  <c:v>27009.25</c:v>
                </c:pt>
                <c:pt idx="20">
                  <c:v>25607.25</c:v>
                </c:pt>
                <c:pt idx="21">
                  <c:v>24937.58</c:v>
                </c:pt>
                <c:pt idx="22">
                  <c:v>24417.58</c:v>
                </c:pt>
                <c:pt idx="23">
                  <c:v>23894.25</c:v>
                </c:pt>
                <c:pt idx="24">
                  <c:v>23381.58</c:v>
                </c:pt>
                <c:pt idx="25">
                  <c:v>22945.919999999998</c:v>
                </c:pt>
                <c:pt idx="26">
                  <c:v>22558.92</c:v>
                </c:pt>
                <c:pt idx="27">
                  <c:v>22167.919999999998</c:v>
                </c:pt>
                <c:pt idx="28">
                  <c:v>21882.58</c:v>
                </c:pt>
                <c:pt idx="29">
                  <c:v>21613.58</c:v>
                </c:pt>
                <c:pt idx="30">
                  <c:v>21424.92</c:v>
                </c:pt>
                <c:pt idx="31">
                  <c:v>21190.25</c:v>
                </c:pt>
                <c:pt idx="32">
                  <c:v>21093.58</c:v>
                </c:pt>
                <c:pt idx="33">
                  <c:v>20951.580000000002</c:v>
                </c:pt>
                <c:pt idx="34">
                  <c:v>20834.919999999998</c:v>
                </c:pt>
                <c:pt idx="35">
                  <c:v>20770.919999999998</c:v>
                </c:pt>
                <c:pt idx="36">
                  <c:v>20768.919999999998</c:v>
                </c:pt>
                <c:pt idx="37">
                  <c:v>20809.919999999998</c:v>
                </c:pt>
                <c:pt idx="38">
                  <c:v>21013.25</c:v>
                </c:pt>
                <c:pt idx="39">
                  <c:v>21801.25</c:v>
                </c:pt>
                <c:pt idx="40">
                  <c:v>22985.58</c:v>
                </c:pt>
                <c:pt idx="41">
                  <c:v>24074.58</c:v>
                </c:pt>
                <c:pt idx="42">
                  <c:v>25338.25</c:v>
                </c:pt>
                <c:pt idx="43">
                  <c:v>27381.25</c:v>
                </c:pt>
                <c:pt idx="44">
                  <c:v>28921.919999999998</c:v>
                </c:pt>
                <c:pt idx="45">
                  <c:v>26511.919999999998</c:v>
                </c:pt>
                <c:pt idx="46">
                  <c:v>22551.919999999998</c:v>
                </c:pt>
                <c:pt idx="47">
                  <c:v>21097.58</c:v>
                </c:pt>
                <c:pt idx="48">
                  <c:v>20910.25</c:v>
                </c:pt>
                <c:pt idx="49">
                  <c:v>20791.919999999998</c:v>
                </c:pt>
                <c:pt idx="50">
                  <c:v>20685.919999999998</c:v>
                </c:pt>
                <c:pt idx="51">
                  <c:v>20554.580000000002</c:v>
                </c:pt>
                <c:pt idx="52">
                  <c:v>20448.25</c:v>
                </c:pt>
                <c:pt idx="53">
                  <c:v>20329.919999999998</c:v>
                </c:pt>
                <c:pt idx="54">
                  <c:v>20177.580000000002</c:v>
                </c:pt>
                <c:pt idx="55">
                  <c:v>20141.919999999998</c:v>
                </c:pt>
                <c:pt idx="56">
                  <c:v>20018.25</c:v>
                </c:pt>
                <c:pt idx="57">
                  <c:v>19944.580000000002</c:v>
                </c:pt>
                <c:pt idx="58">
                  <c:v>19823.580000000002</c:v>
                </c:pt>
                <c:pt idx="59">
                  <c:v>19632.580000000002</c:v>
                </c:pt>
                <c:pt idx="60">
                  <c:v>19338.25</c:v>
                </c:pt>
                <c:pt idx="61">
                  <c:v>19099.580000000002</c:v>
                </c:pt>
                <c:pt idx="62">
                  <c:v>18920.580000000002</c:v>
                </c:pt>
                <c:pt idx="63">
                  <c:v>18764.25</c:v>
                </c:pt>
                <c:pt idx="64">
                  <c:v>18661.919999999998</c:v>
                </c:pt>
                <c:pt idx="65">
                  <c:v>18592.580000000002</c:v>
                </c:pt>
                <c:pt idx="66">
                  <c:v>18572.919999999998</c:v>
                </c:pt>
                <c:pt idx="67">
                  <c:v>18674.25</c:v>
                </c:pt>
                <c:pt idx="68">
                  <c:v>18690.25</c:v>
                </c:pt>
                <c:pt idx="69">
                  <c:v>18604.25</c:v>
                </c:pt>
                <c:pt idx="70">
                  <c:v>18548.919999999998</c:v>
                </c:pt>
                <c:pt idx="71">
                  <c:v>18363.580000000002</c:v>
                </c:pt>
                <c:pt idx="72">
                  <c:v>18169.25</c:v>
                </c:pt>
                <c:pt idx="73">
                  <c:v>17879.919999999998</c:v>
                </c:pt>
                <c:pt idx="74">
                  <c:v>17771.919999999998</c:v>
                </c:pt>
                <c:pt idx="75">
                  <c:v>17770.25</c:v>
                </c:pt>
                <c:pt idx="76">
                  <c:v>17896.580000000002</c:v>
                </c:pt>
                <c:pt idx="77">
                  <c:v>17910.580000000002</c:v>
                </c:pt>
                <c:pt idx="78">
                  <c:v>17873.919999999998</c:v>
                </c:pt>
                <c:pt idx="79">
                  <c:v>17760.580000000002</c:v>
                </c:pt>
                <c:pt idx="80">
                  <c:v>17680.25</c:v>
                </c:pt>
                <c:pt idx="81">
                  <c:v>17701.919999999998</c:v>
                </c:pt>
                <c:pt idx="82">
                  <c:v>18114.25</c:v>
                </c:pt>
                <c:pt idx="83">
                  <c:v>18682.25</c:v>
                </c:pt>
                <c:pt idx="84">
                  <c:v>18543.580000000002</c:v>
                </c:pt>
                <c:pt idx="85">
                  <c:v>17794.580000000002</c:v>
                </c:pt>
                <c:pt idx="86">
                  <c:v>17182.919999999998</c:v>
                </c:pt>
                <c:pt idx="87">
                  <c:v>17078.919999999998</c:v>
                </c:pt>
                <c:pt idx="88">
                  <c:v>17041.580000000002</c:v>
                </c:pt>
                <c:pt idx="89">
                  <c:v>17085.25</c:v>
                </c:pt>
                <c:pt idx="90">
                  <c:v>17048.919999999998</c:v>
                </c:pt>
                <c:pt idx="91">
                  <c:v>17022.580000000002</c:v>
                </c:pt>
                <c:pt idx="92">
                  <c:v>17035.25</c:v>
                </c:pt>
                <c:pt idx="93">
                  <c:v>17000.580000000002</c:v>
                </c:pt>
                <c:pt idx="94">
                  <c:v>16925.580000000002</c:v>
                </c:pt>
                <c:pt idx="95">
                  <c:v>16895.25</c:v>
                </c:pt>
                <c:pt idx="96">
                  <c:v>16766.25</c:v>
                </c:pt>
                <c:pt idx="97">
                  <c:v>16707.919999999998</c:v>
                </c:pt>
                <c:pt idx="98">
                  <c:v>16709.919999999998</c:v>
                </c:pt>
                <c:pt idx="99">
                  <c:v>16616.580000000002</c:v>
                </c:pt>
                <c:pt idx="100">
                  <c:v>16600.580000000002</c:v>
                </c:pt>
                <c:pt idx="101">
                  <c:v>16569.919999999998</c:v>
                </c:pt>
                <c:pt idx="102">
                  <c:v>16568.580000000002</c:v>
                </c:pt>
                <c:pt idx="103">
                  <c:v>16604.919999999998</c:v>
                </c:pt>
                <c:pt idx="104">
                  <c:v>16625.25</c:v>
                </c:pt>
                <c:pt idx="105">
                  <c:v>16677.25</c:v>
                </c:pt>
                <c:pt idx="106">
                  <c:v>16673.580000000002</c:v>
                </c:pt>
                <c:pt idx="107">
                  <c:v>16765.919999999998</c:v>
                </c:pt>
                <c:pt idx="108">
                  <c:v>16803.25</c:v>
                </c:pt>
                <c:pt idx="109">
                  <c:v>16781.919999999998</c:v>
                </c:pt>
                <c:pt idx="110">
                  <c:v>16797.580000000002</c:v>
                </c:pt>
                <c:pt idx="111">
                  <c:v>16798.25</c:v>
                </c:pt>
                <c:pt idx="112">
                  <c:v>16728.25</c:v>
                </c:pt>
                <c:pt idx="113">
                  <c:v>16681.25</c:v>
                </c:pt>
                <c:pt idx="114">
                  <c:v>16605.580000000002</c:v>
                </c:pt>
                <c:pt idx="115">
                  <c:v>16479.580000000002</c:v>
                </c:pt>
                <c:pt idx="116">
                  <c:v>16465.580000000002</c:v>
                </c:pt>
                <c:pt idx="117">
                  <c:v>16422.580000000002</c:v>
                </c:pt>
                <c:pt idx="118">
                  <c:v>16455.580000000002</c:v>
                </c:pt>
                <c:pt idx="119">
                  <c:v>16669.919999999998</c:v>
                </c:pt>
                <c:pt idx="120">
                  <c:v>17604.25</c:v>
                </c:pt>
                <c:pt idx="121">
                  <c:v>19150.580000000002</c:v>
                </c:pt>
                <c:pt idx="122">
                  <c:v>19445.25</c:v>
                </c:pt>
                <c:pt idx="123">
                  <c:v>18316.919999999998</c:v>
                </c:pt>
                <c:pt idx="124">
                  <c:v>18013.580000000002</c:v>
                </c:pt>
                <c:pt idx="125">
                  <c:v>19933.919999999998</c:v>
                </c:pt>
                <c:pt idx="126">
                  <c:v>21531.58</c:v>
                </c:pt>
                <c:pt idx="127">
                  <c:v>20236.580000000002</c:v>
                </c:pt>
                <c:pt idx="128">
                  <c:v>17892.25</c:v>
                </c:pt>
                <c:pt idx="129">
                  <c:v>16807.580000000002</c:v>
                </c:pt>
                <c:pt idx="130">
                  <c:v>16335.58</c:v>
                </c:pt>
                <c:pt idx="131">
                  <c:v>15956.58</c:v>
                </c:pt>
                <c:pt idx="132">
                  <c:v>15695.58</c:v>
                </c:pt>
                <c:pt idx="133">
                  <c:v>15579.92</c:v>
                </c:pt>
                <c:pt idx="134">
                  <c:v>15543.58</c:v>
                </c:pt>
                <c:pt idx="135">
                  <c:v>15569.92</c:v>
                </c:pt>
                <c:pt idx="136">
                  <c:v>15588.92</c:v>
                </c:pt>
                <c:pt idx="137">
                  <c:v>15582.58</c:v>
                </c:pt>
                <c:pt idx="138">
                  <c:v>15630.58</c:v>
                </c:pt>
                <c:pt idx="139">
                  <c:v>15655.58</c:v>
                </c:pt>
                <c:pt idx="140">
                  <c:v>15664.92</c:v>
                </c:pt>
                <c:pt idx="141">
                  <c:v>15605.25</c:v>
                </c:pt>
                <c:pt idx="142">
                  <c:v>15591.92</c:v>
                </c:pt>
                <c:pt idx="143">
                  <c:v>15402.92</c:v>
                </c:pt>
                <c:pt idx="144">
                  <c:v>15155.92</c:v>
                </c:pt>
                <c:pt idx="145">
                  <c:v>14868.58</c:v>
                </c:pt>
                <c:pt idx="146">
                  <c:v>14724.58</c:v>
                </c:pt>
                <c:pt idx="147">
                  <c:v>14711.58</c:v>
                </c:pt>
                <c:pt idx="148">
                  <c:v>14846.25</c:v>
                </c:pt>
                <c:pt idx="149">
                  <c:v>14865.25</c:v>
                </c:pt>
                <c:pt idx="150">
                  <c:v>15328.92</c:v>
                </c:pt>
                <c:pt idx="151">
                  <c:v>16157.25</c:v>
                </c:pt>
                <c:pt idx="152">
                  <c:v>16774.25</c:v>
                </c:pt>
                <c:pt idx="153">
                  <c:v>16375.58</c:v>
                </c:pt>
                <c:pt idx="154">
                  <c:v>15770.25</c:v>
                </c:pt>
                <c:pt idx="155">
                  <c:v>15484.58</c:v>
                </c:pt>
                <c:pt idx="156">
                  <c:v>15322.25</c:v>
                </c:pt>
                <c:pt idx="157">
                  <c:v>15146.25</c:v>
                </c:pt>
                <c:pt idx="158">
                  <c:v>15119.25</c:v>
                </c:pt>
                <c:pt idx="159">
                  <c:v>15312.92</c:v>
                </c:pt>
                <c:pt idx="160">
                  <c:v>15417.25</c:v>
                </c:pt>
                <c:pt idx="161">
                  <c:v>15348.92</c:v>
                </c:pt>
                <c:pt idx="162">
                  <c:v>15244.25</c:v>
                </c:pt>
                <c:pt idx="163">
                  <c:v>15106.92</c:v>
                </c:pt>
                <c:pt idx="164">
                  <c:v>15098.25</c:v>
                </c:pt>
                <c:pt idx="165">
                  <c:v>15111.25</c:v>
                </c:pt>
                <c:pt idx="166">
                  <c:v>15318.58</c:v>
                </c:pt>
                <c:pt idx="167">
                  <c:v>15399.58</c:v>
                </c:pt>
                <c:pt idx="168">
                  <c:v>15582.58</c:v>
                </c:pt>
                <c:pt idx="169">
                  <c:v>15643.58</c:v>
                </c:pt>
                <c:pt idx="170">
                  <c:v>15754.92</c:v>
                </c:pt>
                <c:pt idx="171">
                  <c:v>15671.58</c:v>
                </c:pt>
                <c:pt idx="172">
                  <c:v>15617.25</c:v>
                </c:pt>
                <c:pt idx="173">
                  <c:v>15478.58</c:v>
                </c:pt>
                <c:pt idx="174">
                  <c:v>15296.25</c:v>
                </c:pt>
                <c:pt idx="175">
                  <c:v>15161.25</c:v>
                </c:pt>
                <c:pt idx="176">
                  <c:v>15069.25</c:v>
                </c:pt>
                <c:pt idx="177">
                  <c:v>14970.25</c:v>
                </c:pt>
                <c:pt idx="178">
                  <c:v>14974.58</c:v>
                </c:pt>
                <c:pt idx="179">
                  <c:v>15013.25</c:v>
                </c:pt>
                <c:pt idx="180">
                  <c:v>15021.92</c:v>
                </c:pt>
                <c:pt idx="181">
                  <c:v>15191.92</c:v>
                </c:pt>
                <c:pt idx="182">
                  <c:v>15245.92</c:v>
                </c:pt>
                <c:pt idx="183">
                  <c:v>15243.92</c:v>
                </c:pt>
                <c:pt idx="184">
                  <c:v>15269.25</c:v>
                </c:pt>
                <c:pt idx="185">
                  <c:v>15241.58</c:v>
                </c:pt>
                <c:pt idx="186">
                  <c:v>15164.58</c:v>
                </c:pt>
                <c:pt idx="187">
                  <c:v>15021.25</c:v>
                </c:pt>
                <c:pt idx="188">
                  <c:v>14869.92</c:v>
                </c:pt>
                <c:pt idx="189">
                  <c:v>14645.58</c:v>
                </c:pt>
                <c:pt idx="190">
                  <c:v>14680.92</c:v>
                </c:pt>
                <c:pt idx="191">
                  <c:v>15099.58</c:v>
                </c:pt>
                <c:pt idx="192">
                  <c:v>15297.58</c:v>
                </c:pt>
                <c:pt idx="193">
                  <c:v>15199.58</c:v>
                </c:pt>
                <c:pt idx="194">
                  <c:v>15253.25</c:v>
                </c:pt>
                <c:pt idx="195">
                  <c:v>15399.58</c:v>
                </c:pt>
                <c:pt idx="196">
                  <c:v>15447.25</c:v>
                </c:pt>
                <c:pt idx="197">
                  <c:v>15491.25</c:v>
                </c:pt>
                <c:pt idx="198">
                  <c:v>15505.25</c:v>
                </c:pt>
                <c:pt idx="199">
                  <c:v>15503.92</c:v>
                </c:pt>
                <c:pt idx="200">
                  <c:v>15457.25</c:v>
                </c:pt>
                <c:pt idx="201">
                  <c:v>15274.25</c:v>
                </c:pt>
                <c:pt idx="202">
                  <c:v>15147.58</c:v>
                </c:pt>
                <c:pt idx="203">
                  <c:v>14999.58</c:v>
                </c:pt>
                <c:pt idx="204">
                  <c:v>14893.58</c:v>
                </c:pt>
                <c:pt idx="205">
                  <c:v>14846.25</c:v>
                </c:pt>
                <c:pt idx="206">
                  <c:v>14681.25</c:v>
                </c:pt>
                <c:pt idx="207">
                  <c:v>14608.58</c:v>
                </c:pt>
                <c:pt idx="208">
                  <c:v>14659.58</c:v>
                </c:pt>
                <c:pt idx="209">
                  <c:v>14656.58</c:v>
                </c:pt>
                <c:pt idx="210">
                  <c:v>14766.58</c:v>
                </c:pt>
                <c:pt idx="211">
                  <c:v>14863.92</c:v>
                </c:pt>
                <c:pt idx="212">
                  <c:v>14975.58</c:v>
                </c:pt>
                <c:pt idx="213">
                  <c:v>15029.92</c:v>
                </c:pt>
                <c:pt idx="214">
                  <c:v>15037.25</c:v>
                </c:pt>
                <c:pt idx="215">
                  <c:v>14998.58</c:v>
                </c:pt>
                <c:pt idx="216">
                  <c:v>14886.92</c:v>
                </c:pt>
                <c:pt idx="217">
                  <c:v>14737.25</c:v>
                </c:pt>
                <c:pt idx="218">
                  <c:v>14495.92</c:v>
                </c:pt>
                <c:pt idx="219">
                  <c:v>14320.92</c:v>
                </c:pt>
                <c:pt idx="220">
                  <c:v>14194.25</c:v>
                </c:pt>
                <c:pt idx="221">
                  <c:v>14112.92</c:v>
                </c:pt>
                <c:pt idx="222">
                  <c:v>14081.92</c:v>
                </c:pt>
                <c:pt idx="223">
                  <c:v>14104.92</c:v>
                </c:pt>
                <c:pt idx="224">
                  <c:v>14130.92</c:v>
                </c:pt>
                <c:pt idx="225">
                  <c:v>14199.92</c:v>
                </c:pt>
                <c:pt idx="226">
                  <c:v>14210.58</c:v>
                </c:pt>
                <c:pt idx="227">
                  <c:v>14308.25</c:v>
                </c:pt>
                <c:pt idx="228">
                  <c:v>14233.25</c:v>
                </c:pt>
                <c:pt idx="229">
                  <c:v>14130.25</c:v>
                </c:pt>
                <c:pt idx="230">
                  <c:v>14123.25</c:v>
                </c:pt>
                <c:pt idx="231">
                  <c:v>14054.58</c:v>
                </c:pt>
                <c:pt idx="232">
                  <c:v>13846.92</c:v>
                </c:pt>
                <c:pt idx="233">
                  <c:v>13721.58</c:v>
                </c:pt>
                <c:pt idx="234">
                  <c:v>13653.25</c:v>
                </c:pt>
                <c:pt idx="235">
                  <c:v>13628.92</c:v>
                </c:pt>
                <c:pt idx="236">
                  <c:v>13624.25</c:v>
                </c:pt>
                <c:pt idx="237">
                  <c:v>13669.25</c:v>
                </c:pt>
                <c:pt idx="238">
                  <c:v>13793.58</c:v>
                </c:pt>
                <c:pt idx="239">
                  <c:v>14014.25</c:v>
                </c:pt>
                <c:pt idx="240">
                  <c:v>14137.25</c:v>
                </c:pt>
                <c:pt idx="241">
                  <c:v>14234.58</c:v>
                </c:pt>
                <c:pt idx="242">
                  <c:v>14380.58</c:v>
                </c:pt>
                <c:pt idx="243">
                  <c:v>14437.25</c:v>
                </c:pt>
                <c:pt idx="244">
                  <c:v>14421.58</c:v>
                </c:pt>
                <c:pt idx="245">
                  <c:v>14348.25</c:v>
                </c:pt>
                <c:pt idx="246">
                  <c:v>14180.92</c:v>
                </c:pt>
                <c:pt idx="247">
                  <c:v>14008.25</c:v>
                </c:pt>
                <c:pt idx="248">
                  <c:v>13899.92</c:v>
                </c:pt>
                <c:pt idx="249">
                  <c:v>13895.25</c:v>
                </c:pt>
                <c:pt idx="250">
                  <c:v>13764.25</c:v>
                </c:pt>
                <c:pt idx="251">
                  <c:v>13855.92</c:v>
                </c:pt>
                <c:pt idx="252">
                  <c:v>13879.58</c:v>
                </c:pt>
                <c:pt idx="253">
                  <c:v>13886.58</c:v>
                </c:pt>
                <c:pt idx="254">
                  <c:v>14000.58</c:v>
                </c:pt>
                <c:pt idx="255">
                  <c:v>14137.92</c:v>
                </c:pt>
                <c:pt idx="256">
                  <c:v>14231.92</c:v>
                </c:pt>
                <c:pt idx="257">
                  <c:v>14358.92</c:v>
                </c:pt>
                <c:pt idx="258">
                  <c:v>14436.25</c:v>
                </c:pt>
                <c:pt idx="259">
                  <c:v>14456.58</c:v>
                </c:pt>
                <c:pt idx="260">
                  <c:v>14397.25</c:v>
                </c:pt>
                <c:pt idx="261">
                  <c:v>14340.58</c:v>
                </c:pt>
                <c:pt idx="262">
                  <c:v>14268.58</c:v>
                </c:pt>
                <c:pt idx="263">
                  <c:v>14203.92</c:v>
                </c:pt>
                <c:pt idx="264">
                  <c:v>14251.25</c:v>
                </c:pt>
                <c:pt idx="265">
                  <c:v>14251.25</c:v>
                </c:pt>
                <c:pt idx="266">
                  <c:v>14182.92</c:v>
                </c:pt>
                <c:pt idx="267">
                  <c:v>14214.25</c:v>
                </c:pt>
                <c:pt idx="268">
                  <c:v>14210.92</c:v>
                </c:pt>
                <c:pt idx="269">
                  <c:v>14346.25</c:v>
                </c:pt>
                <c:pt idx="270">
                  <c:v>14434.25</c:v>
                </c:pt>
                <c:pt idx="271">
                  <c:v>14492.58</c:v>
                </c:pt>
                <c:pt idx="272">
                  <c:v>14547.58</c:v>
                </c:pt>
                <c:pt idx="273">
                  <c:v>14616.92</c:v>
                </c:pt>
                <c:pt idx="274">
                  <c:v>14628.58</c:v>
                </c:pt>
                <c:pt idx="275">
                  <c:v>14678.58</c:v>
                </c:pt>
                <c:pt idx="276">
                  <c:v>14670.58</c:v>
                </c:pt>
                <c:pt idx="277">
                  <c:v>14500.58</c:v>
                </c:pt>
                <c:pt idx="278">
                  <c:v>14319.92</c:v>
                </c:pt>
                <c:pt idx="279">
                  <c:v>14354.25</c:v>
                </c:pt>
                <c:pt idx="280">
                  <c:v>14634.58</c:v>
                </c:pt>
                <c:pt idx="281">
                  <c:v>14792.25</c:v>
                </c:pt>
                <c:pt idx="282">
                  <c:v>14834.58</c:v>
                </c:pt>
                <c:pt idx="283">
                  <c:v>14929.25</c:v>
                </c:pt>
                <c:pt idx="284">
                  <c:v>15110.58</c:v>
                </c:pt>
                <c:pt idx="285">
                  <c:v>15259.58</c:v>
                </c:pt>
                <c:pt idx="286">
                  <c:v>15362.25</c:v>
                </c:pt>
                <c:pt idx="287">
                  <c:v>15395.25</c:v>
                </c:pt>
                <c:pt idx="288">
                  <c:v>15371.92</c:v>
                </c:pt>
                <c:pt idx="289">
                  <c:v>15336.58</c:v>
                </c:pt>
                <c:pt idx="290">
                  <c:v>15278.92</c:v>
                </c:pt>
                <c:pt idx="291">
                  <c:v>15127.58</c:v>
                </c:pt>
                <c:pt idx="292">
                  <c:v>14806.58</c:v>
                </c:pt>
                <c:pt idx="293">
                  <c:v>14481.25</c:v>
                </c:pt>
                <c:pt idx="294">
                  <c:v>14135.25</c:v>
                </c:pt>
                <c:pt idx="295">
                  <c:v>13783.25</c:v>
                </c:pt>
                <c:pt idx="296">
                  <c:v>13502.58</c:v>
                </c:pt>
                <c:pt idx="297">
                  <c:v>13259.58</c:v>
                </c:pt>
                <c:pt idx="298">
                  <c:v>12984.92</c:v>
                </c:pt>
                <c:pt idx="299">
                  <c:v>12778.92</c:v>
                </c:pt>
                <c:pt idx="300">
                  <c:v>12636.58</c:v>
                </c:pt>
                <c:pt idx="301">
                  <c:v>12474.58</c:v>
                </c:pt>
                <c:pt idx="302">
                  <c:v>12382.92</c:v>
                </c:pt>
                <c:pt idx="303">
                  <c:v>12265.25</c:v>
                </c:pt>
                <c:pt idx="304">
                  <c:v>12076.92</c:v>
                </c:pt>
                <c:pt idx="305">
                  <c:v>11958.25</c:v>
                </c:pt>
                <c:pt idx="306">
                  <c:v>11725.92</c:v>
                </c:pt>
                <c:pt idx="307">
                  <c:v>11570.92</c:v>
                </c:pt>
                <c:pt idx="308">
                  <c:v>11457.25</c:v>
                </c:pt>
                <c:pt idx="309">
                  <c:v>11293.92</c:v>
                </c:pt>
                <c:pt idx="310">
                  <c:v>11181.58</c:v>
                </c:pt>
                <c:pt idx="311">
                  <c:v>11220.58</c:v>
                </c:pt>
                <c:pt idx="312">
                  <c:v>11489.58</c:v>
                </c:pt>
                <c:pt idx="313">
                  <c:v>12127.58</c:v>
                </c:pt>
                <c:pt idx="314">
                  <c:v>16337.92</c:v>
                </c:pt>
                <c:pt idx="315">
                  <c:v>21203.25</c:v>
                </c:pt>
                <c:pt idx="316">
                  <c:v>18911.25</c:v>
                </c:pt>
                <c:pt idx="317">
                  <c:v>12975.92</c:v>
                </c:pt>
                <c:pt idx="318">
                  <c:v>11440.92</c:v>
                </c:pt>
                <c:pt idx="319">
                  <c:v>11293.58</c:v>
                </c:pt>
                <c:pt idx="320">
                  <c:v>11363.58</c:v>
                </c:pt>
                <c:pt idx="321">
                  <c:v>11358.92</c:v>
                </c:pt>
                <c:pt idx="322">
                  <c:v>11159.92</c:v>
                </c:pt>
                <c:pt idx="323">
                  <c:v>11084.25</c:v>
                </c:pt>
                <c:pt idx="324">
                  <c:v>10716.58</c:v>
                </c:pt>
                <c:pt idx="325">
                  <c:v>10765.25</c:v>
                </c:pt>
                <c:pt idx="326">
                  <c:v>10771.92</c:v>
                </c:pt>
                <c:pt idx="327">
                  <c:v>10658.25</c:v>
                </c:pt>
                <c:pt idx="328">
                  <c:v>10474.58</c:v>
                </c:pt>
                <c:pt idx="329">
                  <c:v>10344.58</c:v>
                </c:pt>
                <c:pt idx="330">
                  <c:v>10334.25</c:v>
                </c:pt>
                <c:pt idx="331">
                  <c:v>10430.92</c:v>
                </c:pt>
                <c:pt idx="332">
                  <c:v>10483.58</c:v>
                </c:pt>
                <c:pt idx="333">
                  <c:v>10601.58</c:v>
                </c:pt>
                <c:pt idx="334">
                  <c:v>10659.25</c:v>
                </c:pt>
                <c:pt idx="335">
                  <c:v>10662.25</c:v>
                </c:pt>
                <c:pt idx="336">
                  <c:v>10721.92</c:v>
                </c:pt>
                <c:pt idx="337">
                  <c:v>10813.92</c:v>
                </c:pt>
                <c:pt idx="338">
                  <c:v>10757.58</c:v>
                </c:pt>
                <c:pt idx="339">
                  <c:v>10742.92</c:v>
                </c:pt>
                <c:pt idx="340">
                  <c:v>10713.92</c:v>
                </c:pt>
                <c:pt idx="341">
                  <c:v>10825.92</c:v>
                </c:pt>
                <c:pt idx="342">
                  <c:v>11849.58</c:v>
                </c:pt>
                <c:pt idx="343">
                  <c:v>12863.58</c:v>
                </c:pt>
                <c:pt idx="344">
                  <c:v>12158.58</c:v>
                </c:pt>
                <c:pt idx="345">
                  <c:v>10822.25</c:v>
                </c:pt>
                <c:pt idx="346">
                  <c:v>10544.25</c:v>
                </c:pt>
                <c:pt idx="347">
                  <c:v>10441.58</c:v>
                </c:pt>
                <c:pt idx="348">
                  <c:v>10499.92</c:v>
                </c:pt>
                <c:pt idx="349">
                  <c:v>10481.92</c:v>
                </c:pt>
                <c:pt idx="350">
                  <c:v>10455.58</c:v>
                </c:pt>
                <c:pt idx="351">
                  <c:v>10475.25</c:v>
                </c:pt>
                <c:pt idx="352">
                  <c:v>10466.25</c:v>
                </c:pt>
                <c:pt idx="353">
                  <c:v>10497.58</c:v>
                </c:pt>
                <c:pt idx="354">
                  <c:v>10537.92</c:v>
                </c:pt>
                <c:pt idx="355">
                  <c:v>10589.25</c:v>
                </c:pt>
                <c:pt idx="356">
                  <c:v>10517.58</c:v>
                </c:pt>
                <c:pt idx="357">
                  <c:v>10349.25</c:v>
                </c:pt>
                <c:pt idx="358">
                  <c:v>10176.58</c:v>
                </c:pt>
                <c:pt idx="359">
                  <c:v>10067.58</c:v>
                </c:pt>
                <c:pt idx="360">
                  <c:v>9988.25</c:v>
                </c:pt>
                <c:pt idx="361">
                  <c:v>9962.92</c:v>
                </c:pt>
                <c:pt idx="362">
                  <c:v>9881.25</c:v>
                </c:pt>
                <c:pt idx="363">
                  <c:v>9750.92</c:v>
                </c:pt>
                <c:pt idx="364">
                  <c:v>9741.92</c:v>
                </c:pt>
                <c:pt idx="365">
                  <c:v>9653.92</c:v>
                </c:pt>
                <c:pt idx="366">
                  <c:v>9594.92</c:v>
                </c:pt>
                <c:pt idx="367">
                  <c:v>9571.92</c:v>
                </c:pt>
                <c:pt idx="368">
                  <c:v>9474.25</c:v>
                </c:pt>
                <c:pt idx="369">
                  <c:v>9402.25</c:v>
                </c:pt>
                <c:pt idx="370">
                  <c:v>9341.25</c:v>
                </c:pt>
                <c:pt idx="371">
                  <c:v>9362.58</c:v>
                </c:pt>
                <c:pt idx="372">
                  <c:v>9289.92</c:v>
                </c:pt>
                <c:pt idx="373">
                  <c:v>9192.25</c:v>
                </c:pt>
                <c:pt idx="374">
                  <c:v>9010.25</c:v>
                </c:pt>
                <c:pt idx="375">
                  <c:v>8889.58</c:v>
                </c:pt>
                <c:pt idx="376">
                  <c:v>8819.58</c:v>
                </c:pt>
                <c:pt idx="377">
                  <c:v>8915.25</c:v>
                </c:pt>
                <c:pt idx="378">
                  <c:v>9119.58</c:v>
                </c:pt>
                <c:pt idx="379">
                  <c:v>9036.58</c:v>
                </c:pt>
                <c:pt idx="380">
                  <c:v>8960.58</c:v>
                </c:pt>
                <c:pt idx="381">
                  <c:v>8921.92</c:v>
                </c:pt>
                <c:pt idx="382">
                  <c:v>8887.25</c:v>
                </c:pt>
                <c:pt idx="383">
                  <c:v>8800.92</c:v>
                </c:pt>
                <c:pt idx="384">
                  <c:v>8851.58</c:v>
                </c:pt>
                <c:pt idx="385">
                  <c:v>8939.25</c:v>
                </c:pt>
                <c:pt idx="386">
                  <c:v>8914.92</c:v>
                </c:pt>
                <c:pt idx="387">
                  <c:v>9032.25</c:v>
                </c:pt>
                <c:pt idx="388">
                  <c:v>9185.58</c:v>
                </c:pt>
                <c:pt idx="389">
                  <c:v>9321.58</c:v>
                </c:pt>
                <c:pt idx="390">
                  <c:v>9300.92</c:v>
                </c:pt>
                <c:pt idx="391">
                  <c:v>9212.92</c:v>
                </c:pt>
                <c:pt idx="392">
                  <c:v>9055.58</c:v>
                </c:pt>
                <c:pt idx="393">
                  <c:v>9028.25</c:v>
                </c:pt>
                <c:pt idx="394">
                  <c:v>8966.25</c:v>
                </c:pt>
                <c:pt idx="395">
                  <c:v>8971.92</c:v>
                </c:pt>
                <c:pt idx="396">
                  <c:v>8987.92</c:v>
                </c:pt>
                <c:pt idx="397">
                  <c:v>9023.25</c:v>
                </c:pt>
                <c:pt idx="398">
                  <c:v>8866.92</c:v>
                </c:pt>
                <c:pt idx="399">
                  <c:v>8734.25</c:v>
                </c:pt>
                <c:pt idx="400">
                  <c:v>8731.25</c:v>
                </c:pt>
                <c:pt idx="401">
                  <c:v>8850.58</c:v>
                </c:pt>
                <c:pt idx="402">
                  <c:v>8756.92</c:v>
                </c:pt>
                <c:pt idx="403">
                  <c:v>8537.25</c:v>
                </c:pt>
                <c:pt idx="404">
                  <c:v>8578.58</c:v>
                </c:pt>
                <c:pt idx="405">
                  <c:v>8714.25</c:v>
                </c:pt>
                <c:pt idx="406">
                  <c:v>8630.58</c:v>
                </c:pt>
                <c:pt idx="407">
                  <c:v>8473.25</c:v>
                </c:pt>
                <c:pt idx="408">
                  <c:v>8272.25</c:v>
                </c:pt>
                <c:pt idx="409">
                  <c:v>8251.25</c:v>
                </c:pt>
                <c:pt idx="410">
                  <c:v>8200.92</c:v>
                </c:pt>
                <c:pt idx="411">
                  <c:v>8138.25</c:v>
                </c:pt>
                <c:pt idx="412">
                  <c:v>8108.25</c:v>
                </c:pt>
                <c:pt idx="413">
                  <c:v>8005.58</c:v>
                </c:pt>
                <c:pt idx="414">
                  <c:v>7911.58</c:v>
                </c:pt>
                <c:pt idx="415">
                  <c:v>7970.92</c:v>
                </c:pt>
                <c:pt idx="416">
                  <c:v>8046.25</c:v>
                </c:pt>
                <c:pt idx="417">
                  <c:v>8012.92</c:v>
                </c:pt>
                <c:pt idx="418">
                  <c:v>7862.25</c:v>
                </c:pt>
                <c:pt idx="419">
                  <c:v>7770.25</c:v>
                </c:pt>
                <c:pt idx="420">
                  <c:v>7838.25</c:v>
                </c:pt>
                <c:pt idx="421">
                  <c:v>8055.25</c:v>
                </c:pt>
                <c:pt idx="422">
                  <c:v>8121.58</c:v>
                </c:pt>
                <c:pt idx="423">
                  <c:v>8073.25</c:v>
                </c:pt>
                <c:pt idx="424">
                  <c:v>7884.92</c:v>
                </c:pt>
                <c:pt idx="425">
                  <c:v>7760.92</c:v>
                </c:pt>
                <c:pt idx="426">
                  <c:v>7723.58</c:v>
                </c:pt>
                <c:pt idx="427">
                  <c:v>7722.25</c:v>
                </c:pt>
                <c:pt idx="428">
                  <c:v>7716.58</c:v>
                </c:pt>
                <c:pt idx="429">
                  <c:v>7659.25</c:v>
                </c:pt>
                <c:pt idx="430">
                  <c:v>7585.92</c:v>
                </c:pt>
                <c:pt idx="431">
                  <c:v>7440.92</c:v>
                </c:pt>
                <c:pt idx="432">
                  <c:v>7344.92</c:v>
                </c:pt>
                <c:pt idx="433">
                  <c:v>7292.58</c:v>
                </c:pt>
                <c:pt idx="434">
                  <c:v>7223.58</c:v>
                </c:pt>
                <c:pt idx="435">
                  <c:v>7145.92</c:v>
                </c:pt>
                <c:pt idx="436">
                  <c:v>7144.58</c:v>
                </c:pt>
                <c:pt idx="437">
                  <c:v>7093.25</c:v>
                </c:pt>
                <c:pt idx="438">
                  <c:v>6994.25</c:v>
                </c:pt>
                <c:pt idx="439">
                  <c:v>7009.92</c:v>
                </c:pt>
                <c:pt idx="440">
                  <c:v>7073.58</c:v>
                </c:pt>
                <c:pt idx="441">
                  <c:v>7037.25</c:v>
                </c:pt>
                <c:pt idx="442">
                  <c:v>6904.58</c:v>
                </c:pt>
                <c:pt idx="443">
                  <c:v>6767.25</c:v>
                </c:pt>
                <c:pt idx="444">
                  <c:v>6626.92</c:v>
                </c:pt>
                <c:pt idx="445">
                  <c:v>6469.58</c:v>
                </c:pt>
                <c:pt idx="446">
                  <c:v>6431.92</c:v>
                </c:pt>
                <c:pt idx="447">
                  <c:v>6460.58</c:v>
                </c:pt>
                <c:pt idx="448">
                  <c:v>6415.92</c:v>
                </c:pt>
                <c:pt idx="449">
                  <c:v>6377.92</c:v>
                </c:pt>
                <c:pt idx="450">
                  <c:v>6371.25</c:v>
                </c:pt>
                <c:pt idx="451">
                  <c:v>6402.25</c:v>
                </c:pt>
                <c:pt idx="452">
                  <c:v>6354.25</c:v>
                </c:pt>
                <c:pt idx="453">
                  <c:v>6289.25</c:v>
                </c:pt>
                <c:pt idx="454">
                  <c:v>6201.25</c:v>
                </c:pt>
                <c:pt idx="455">
                  <c:v>6327.58</c:v>
                </c:pt>
                <c:pt idx="456">
                  <c:v>6428.58</c:v>
                </c:pt>
                <c:pt idx="457">
                  <c:v>6421.58</c:v>
                </c:pt>
                <c:pt idx="458">
                  <c:v>6373.25</c:v>
                </c:pt>
                <c:pt idx="459">
                  <c:v>6427.25</c:v>
                </c:pt>
                <c:pt idx="460">
                  <c:v>6493.58</c:v>
                </c:pt>
                <c:pt idx="461">
                  <c:v>6542.92</c:v>
                </c:pt>
                <c:pt idx="462">
                  <c:v>6933.25</c:v>
                </c:pt>
                <c:pt idx="463">
                  <c:v>7981.58</c:v>
                </c:pt>
                <c:pt idx="464">
                  <c:v>8153.92</c:v>
                </c:pt>
                <c:pt idx="465">
                  <c:v>7203.58</c:v>
                </c:pt>
                <c:pt idx="466">
                  <c:v>6508.58</c:v>
                </c:pt>
                <c:pt idx="467">
                  <c:v>6469.25</c:v>
                </c:pt>
                <c:pt idx="468">
                  <c:v>6454.25</c:v>
                </c:pt>
                <c:pt idx="469">
                  <c:v>6411.92</c:v>
                </c:pt>
                <c:pt idx="470">
                  <c:v>6397.92</c:v>
                </c:pt>
                <c:pt idx="471">
                  <c:v>6385.58</c:v>
                </c:pt>
                <c:pt idx="472">
                  <c:v>6397.92</c:v>
                </c:pt>
                <c:pt idx="473">
                  <c:v>6372.25</c:v>
                </c:pt>
                <c:pt idx="474">
                  <c:v>6325.58</c:v>
                </c:pt>
                <c:pt idx="475">
                  <c:v>6268.92</c:v>
                </c:pt>
                <c:pt idx="476">
                  <c:v>6230.92</c:v>
                </c:pt>
                <c:pt idx="477">
                  <c:v>6236.92</c:v>
                </c:pt>
                <c:pt idx="478">
                  <c:v>6204.58</c:v>
                </c:pt>
                <c:pt idx="479">
                  <c:v>6108.58</c:v>
                </c:pt>
                <c:pt idx="480">
                  <c:v>6133.25</c:v>
                </c:pt>
                <c:pt idx="481">
                  <c:v>6048.58</c:v>
                </c:pt>
                <c:pt idx="482">
                  <c:v>5985.92</c:v>
                </c:pt>
                <c:pt idx="483">
                  <c:v>5955.92</c:v>
                </c:pt>
                <c:pt idx="484">
                  <c:v>5929.58</c:v>
                </c:pt>
                <c:pt idx="485">
                  <c:v>5874.92</c:v>
                </c:pt>
                <c:pt idx="486">
                  <c:v>5863.58</c:v>
                </c:pt>
                <c:pt idx="487">
                  <c:v>5882.58</c:v>
                </c:pt>
                <c:pt idx="488">
                  <c:v>5916.92</c:v>
                </c:pt>
                <c:pt idx="489">
                  <c:v>5878.92</c:v>
                </c:pt>
                <c:pt idx="490">
                  <c:v>5832.92</c:v>
                </c:pt>
                <c:pt idx="491">
                  <c:v>5791.25</c:v>
                </c:pt>
                <c:pt idx="492">
                  <c:v>5793.25</c:v>
                </c:pt>
                <c:pt idx="493">
                  <c:v>5809.92</c:v>
                </c:pt>
                <c:pt idx="494">
                  <c:v>5852.92</c:v>
                </c:pt>
                <c:pt idx="495">
                  <c:v>5872.92</c:v>
                </c:pt>
                <c:pt idx="496">
                  <c:v>5884.58</c:v>
                </c:pt>
                <c:pt idx="497">
                  <c:v>5848.58</c:v>
                </c:pt>
                <c:pt idx="498">
                  <c:v>5910.58</c:v>
                </c:pt>
                <c:pt idx="499">
                  <c:v>6092.92</c:v>
                </c:pt>
                <c:pt idx="500">
                  <c:v>6063.58</c:v>
                </c:pt>
                <c:pt idx="501">
                  <c:v>5760.92</c:v>
                </c:pt>
                <c:pt idx="502">
                  <c:v>5718.25</c:v>
                </c:pt>
                <c:pt idx="503">
                  <c:v>5713.58</c:v>
                </c:pt>
                <c:pt idx="504">
                  <c:v>5669.92</c:v>
                </c:pt>
                <c:pt idx="505">
                  <c:v>5626.25</c:v>
                </c:pt>
                <c:pt idx="506">
                  <c:v>5593.92</c:v>
                </c:pt>
                <c:pt idx="507">
                  <c:v>5519.92</c:v>
                </c:pt>
                <c:pt idx="508">
                  <c:v>5509.92</c:v>
                </c:pt>
                <c:pt idx="509">
                  <c:v>5449.92</c:v>
                </c:pt>
                <c:pt idx="510">
                  <c:v>5387.58</c:v>
                </c:pt>
                <c:pt idx="511">
                  <c:v>5350.58</c:v>
                </c:pt>
                <c:pt idx="512">
                  <c:v>5390.58</c:v>
                </c:pt>
                <c:pt idx="513">
                  <c:v>5372.25</c:v>
                </c:pt>
                <c:pt idx="514">
                  <c:v>5320.58</c:v>
                </c:pt>
                <c:pt idx="515">
                  <c:v>5343.92</c:v>
                </c:pt>
                <c:pt idx="516">
                  <c:v>5273.92</c:v>
                </c:pt>
                <c:pt idx="517">
                  <c:v>5251.58</c:v>
                </c:pt>
                <c:pt idx="518">
                  <c:v>5200.25</c:v>
                </c:pt>
                <c:pt idx="519">
                  <c:v>5303.58</c:v>
                </c:pt>
                <c:pt idx="520">
                  <c:v>5239.58</c:v>
                </c:pt>
                <c:pt idx="521">
                  <c:v>5239.58</c:v>
                </c:pt>
                <c:pt idx="522">
                  <c:v>5232.92</c:v>
                </c:pt>
                <c:pt idx="523">
                  <c:v>5289.92</c:v>
                </c:pt>
                <c:pt idx="524">
                  <c:v>5247.25</c:v>
                </c:pt>
                <c:pt idx="525">
                  <c:v>5198.92</c:v>
                </c:pt>
                <c:pt idx="526">
                  <c:v>5215.58</c:v>
                </c:pt>
                <c:pt idx="527">
                  <c:v>5197.58</c:v>
                </c:pt>
                <c:pt idx="528">
                  <c:v>5135.25</c:v>
                </c:pt>
                <c:pt idx="529">
                  <c:v>5105.92</c:v>
                </c:pt>
                <c:pt idx="530">
                  <c:v>5066.92</c:v>
                </c:pt>
                <c:pt idx="531">
                  <c:v>4994.92</c:v>
                </c:pt>
                <c:pt idx="532">
                  <c:v>4959.92</c:v>
                </c:pt>
                <c:pt idx="533">
                  <c:v>4906.92</c:v>
                </c:pt>
                <c:pt idx="534">
                  <c:v>4932.92</c:v>
                </c:pt>
                <c:pt idx="535">
                  <c:v>4870.92</c:v>
                </c:pt>
                <c:pt idx="536">
                  <c:v>4807.25</c:v>
                </c:pt>
                <c:pt idx="537">
                  <c:v>4825.92</c:v>
                </c:pt>
                <c:pt idx="538">
                  <c:v>4759.92</c:v>
                </c:pt>
                <c:pt idx="539">
                  <c:v>4749.92</c:v>
                </c:pt>
                <c:pt idx="540">
                  <c:v>4690.58</c:v>
                </c:pt>
                <c:pt idx="541">
                  <c:v>4681.92</c:v>
                </c:pt>
                <c:pt idx="542">
                  <c:v>4626.58</c:v>
                </c:pt>
                <c:pt idx="543">
                  <c:v>4574.58</c:v>
                </c:pt>
                <c:pt idx="544">
                  <c:v>4567.92</c:v>
                </c:pt>
                <c:pt idx="545">
                  <c:v>4510.25</c:v>
                </c:pt>
                <c:pt idx="546">
                  <c:v>4472.92</c:v>
                </c:pt>
                <c:pt idx="547">
                  <c:v>4409.58</c:v>
                </c:pt>
                <c:pt idx="548">
                  <c:v>4387.58</c:v>
                </c:pt>
                <c:pt idx="549">
                  <c:v>4338.25</c:v>
                </c:pt>
                <c:pt idx="550">
                  <c:v>4298.92</c:v>
                </c:pt>
                <c:pt idx="551">
                  <c:v>4280.58</c:v>
                </c:pt>
                <c:pt idx="552">
                  <c:v>4278.25</c:v>
                </c:pt>
                <c:pt idx="553">
                  <c:v>4270.25</c:v>
                </c:pt>
                <c:pt idx="554">
                  <c:v>4237.58</c:v>
                </c:pt>
                <c:pt idx="555">
                  <c:v>4251.58</c:v>
                </c:pt>
                <c:pt idx="556">
                  <c:v>4264.58</c:v>
                </c:pt>
                <c:pt idx="557">
                  <c:v>4222.92</c:v>
                </c:pt>
                <c:pt idx="558">
                  <c:v>4246.58</c:v>
                </c:pt>
                <c:pt idx="559">
                  <c:v>4299.58</c:v>
                </c:pt>
                <c:pt idx="560">
                  <c:v>4289.25</c:v>
                </c:pt>
                <c:pt idx="561">
                  <c:v>4282.58</c:v>
                </c:pt>
                <c:pt idx="562">
                  <c:v>4234.25</c:v>
                </c:pt>
                <c:pt idx="563">
                  <c:v>4215.92</c:v>
                </c:pt>
                <c:pt idx="564">
                  <c:v>4195.25</c:v>
                </c:pt>
                <c:pt idx="565">
                  <c:v>4169.58</c:v>
                </c:pt>
                <c:pt idx="566">
                  <c:v>4133.58</c:v>
                </c:pt>
                <c:pt idx="567">
                  <c:v>4172.58</c:v>
                </c:pt>
                <c:pt idx="568">
                  <c:v>4108.58</c:v>
                </c:pt>
                <c:pt idx="569">
                  <c:v>4076.58</c:v>
                </c:pt>
                <c:pt idx="570">
                  <c:v>4049.58</c:v>
                </c:pt>
                <c:pt idx="571">
                  <c:v>4056.58</c:v>
                </c:pt>
                <c:pt idx="572">
                  <c:v>4036.25</c:v>
                </c:pt>
                <c:pt idx="573">
                  <c:v>4050.92</c:v>
                </c:pt>
                <c:pt idx="574">
                  <c:v>4064.58</c:v>
                </c:pt>
                <c:pt idx="575">
                  <c:v>4080.92</c:v>
                </c:pt>
                <c:pt idx="576">
                  <c:v>4126.58</c:v>
                </c:pt>
                <c:pt idx="577">
                  <c:v>4180.92</c:v>
                </c:pt>
                <c:pt idx="578">
                  <c:v>4208.58</c:v>
                </c:pt>
                <c:pt idx="579">
                  <c:v>4188.92</c:v>
                </c:pt>
                <c:pt idx="580">
                  <c:v>4141.58</c:v>
                </c:pt>
                <c:pt idx="581">
                  <c:v>4170.92</c:v>
                </c:pt>
                <c:pt idx="582">
                  <c:v>4116.25</c:v>
                </c:pt>
                <c:pt idx="583">
                  <c:v>4160.92</c:v>
                </c:pt>
                <c:pt idx="584">
                  <c:v>4146.58</c:v>
                </c:pt>
                <c:pt idx="585">
                  <c:v>4167.92</c:v>
                </c:pt>
                <c:pt idx="586">
                  <c:v>4127.92</c:v>
                </c:pt>
                <c:pt idx="587">
                  <c:v>4268.25</c:v>
                </c:pt>
                <c:pt idx="588">
                  <c:v>4281.92</c:v>
                </c:pt>
                <c:pt idx="589">
                  <c:v>4361.92</c:v>
                </c:pt>
                <c:pt idx="590">
                  <c:v>4469.25</c:v>
                </c:pt>
                <c:pt idx="591">
                  <c:v>4600.58</c:v>
                </c:pt>
                <c:pt idx="592">
                  <c:v>4753.92</c:v>
                </c:pt>
                <c:pt idx="593">
                  <c:v>4927.25</c:v>
                </c:pt>
                <c:pt idx="594">
                  <c:v>5155.58</c:v>
                </c:pt>
                <c:pt idx="595">
                  <c:v>5473.92</c:v>
                </c:pt>
                <c:pt idx="596">
                  <c:v>5926.25</c:v>
                </c:pt>
                <c:pt idx="597">
                  <c:v>6494.25</c:v>
                </c:pt>
                <c:pt idx="598">
                  <c:v>7620.58</c:v>
                </c:pt>
                <c:pt idx="599">
                  <c:v>11871.25</c:v>
                </c:pt>
                <c:pt idx="600">
                  <c:v>20739.25</c:v>
                </c:pt>
                <c:pt idx="601">
                  <c:v>21928.25</c:v>
                </c:pt>
                <c:pt idx="602">
                  <c:v>13708.25</c:v>
                </c:pt>
                <c:pt idx="603">
                  <c:v>8203.25</c:v>
                </c:pt>
                <c:pt idx="604">
                  <c:v>6777.25</c:v>
                </c:pt>
                <c:pt idx="605">
                  <c:v>6028.25</c:v>
                </c:pt>
                <c:pt idx="606">
                  <c:v>5548.92</c:v>
                </c:pt>
                <c:pt idx="607">
                  <c:v>5182.58</c:v>
                </c:pt>
                <c:pt idx="608">
                  <c:v>4953.92</c:v>
                </c:pt>
                <c:pt idx="609">
                  <c:v>4748.92</c:v>
                </c:pt>
                <c:pt idx="610">
                  <c:v>4578.58</c:v>
                </c:pt>
                <c:pt idx="611">
                  <c:v>4488.25</c:v>
                </c:pt>
                <c:pt idx="612">
                  <c:v>4395.25</c:v>
                </c:pt>
                <c:pt idx="613">
                  <c:v>4370.25</c:v>
                </c:pt>
                <c:pt idx="614">
                  <c:v>4356.25</c:v>
                </c:pt>
                <c:pt idx="615">
                  <c:v>4331.92</c:v>
                </c:pt>
                <c:pt idx="616">
                  <c:v>4340.25</c:v>
                </c:pt>
                <c:pt idx="617">
                  <c:v>4468.92</c:v>
                </c:pt>
                <c:pt idx="618">
                  <c:v>4489.25</c:v>
                </c:pt>
                <c:pt idx="619">
                  <c:v>4566.58</c:v>
                </c:pt>
                <c:pt idx="620">
                  <c:v>4514.25</c:v>
                </c:pt>
                <c:pt idx="621">
                  <c:v>4572.25</c:v>
                </c:pt>
                <c:pt idx="622">
                  <c:v>4551.58</c:v>
                </c:pt>
                <c:pt idx="623">
                  <c:v>4491.25</c:v>
                </c:pt>
                <c:pt idx="624">
                  <c:v>4398.25</c:v>
                </c:pt>
                <c:pt idx="625">
                  <c:v>4348.25</c:v>
                </c:pt>
                <c:pt idx="626">
                  <c:v>4270.25</c:v>
                </c:pt>
                <c:pt idx="627">
                  <c:v>4269.25</c:v>
                </c:pt>
                <c:pt idx="628">
                  <c:v>4236.25</c:v>
                </c:pt>
                <c:pt idx="629">
                  <c:v>4272.92</c:v>
                </c:pt>
                <c:pt idx="630">
                  <c:v>4269.25</c:v>
                </c:pt>
                <c:pt idx="631">
                  <c:v>4300.58</c:v>
                </c:pt>
                <c:pt idx="632">
                  <c:v>4390.58</c:v>
                </c:pt>
                <c:pt idx="633">
                  <c:v>4430.25</c:v>
                </c:pt>
                <c:pt idx="634">
                  <c:v>4515.92</c:v>
                </c:pt>
                <c:pt idx="635">
                  <c:v>4650.92</c:v>
                </c:pt>
                <c:pt idx="636">
                  <c:v>4773.25</c:v>
                </c:pt>
                <c:pt idx="637">
                  <c:v>4921.92</c:v>
                </c:pt>
                <c:pt idx="638">
                  <c:v>5017.58</c:v>
                </c:pt>
                <c:pt idx="639">
                  <c:v>5088.92</c:v>
                </c:pt>
                <c:pt idx="640">
                  <c:v>5038.25</c:v>
                </c:pt>
                <c:pt idx="641">
                  <c:v>4964.25</c:v>
                </c:pt>
                <c:pt idx="642">
                  <c:v>4898.92</c:v>
                </c:pt>
                <c:pt idx="643">
                  <c:v>4776.25</c:v>
                </c:pt>
                <c:pt idx="644">
                  <c:v>4731.58</c:v>
                </c:pt>
                <c:pt idx="645">
                  <c:v>4736.92</c:v>
                </c:pt>
                <c:pt idx="646">
                  <c:v>4718.58</c:v>
                </c:pt>
                <c:pt idx="647">
                  <c:v>4729.92</c:v>
                </c:pt>
                <c:pt idx="648">
                  <c:v>4766.25</c:v>
                </c:pt>
                <c:pt idx="649">
                  <c:v>4757.25</c:v>
                </c:pt>
                <c:pt idx="650">
                  <c:v>4818.58</c:v>
                </c:pt>
                <c:pt idx="651">
                  <c:v>4894.58</c:v>
                </c:pt>
                <c:pt idx="652">
                  <c:v>4969.58</c:v>
                </c:pt>
                <c:pt idx="653">
                  <c:v>5065.25</c:v>
                </c:pt>
                <c:pt idx="654">
                  <c:v>5199.92</c:v>
                </c:pt>
                <c:pt idx="655">
                  <c:v>5385.58</c:v>
                </c:pt>
                <c:pt idx="656">
                  <c:v>5537.58</c:v>
                </c:pt>
                <c:pt idx="657">
                  <c:v>5690.92</c:v>
                </c:pt>
                <c:pt idx="658">
                  <c:v>5834.25</c:v>
                </c:pt>
                <c:pt idx="659">
                  <c:v>6019.58</c:v>
                </c:pt>
                <c:pt idx="660">
                  <c:v>6076.58</c:v>
                </c:pt>
                <c:pt idx="661">
                  <c:v>6080.92</c:v>
                </c:pt>
                <c:pt idx="662">
                  <c:v>6029.58</c:v>
                </c:pt>
                <c:pt idx="663">
                  <c:v>6086.92</c:v>
                </c:pt>
                <c:pt idx="664">
                  <c:v>6091.58</c:v>
                </c:pt>
                <c:pt idx="665">
                  <c:v>6150.92</c:v>
                </c:pt>
                <c:pt idx="666">
                  <c:v>6235.25</c:v>
                </c:pt>
                <c:pt idx="667">
                  <c:v>6321.92</c:v>
                </c:pt>
                <c:pt idx="668">
                  <c:v>6461.58</c:v>
                </c:pt>
                <c:pt idx="669">
                  <c:v>6527.25</c:v>
                </c:pt>
                <c:pt idx="670">
                  <c:v>6624.58</c:v>
                </c:pt>
                <c:pt idx="671">
                  <c:v>6721.92</c:v>
                </c:pt>
                <c:pt idx="672">
                  <c:v>6842.25</c:v>
                </c:pt>
                <c:pt idx="673">
                  <c:v>6982.25</c:v>
                </c:pt>
                <c:pt idx="674">
                  <c:v>7158.92</c:v>
                </c:pt>
                <c:pt idx="675">
                  <c:v>7390.58</c:v>
                </c:pt>
                <c:pt idx="676">
                  <c:v>7625.25</c:v>
                </c:pt>
                <c:pt idx="677">
                  <c:v>7752.25</c:v>
                </c:pt>
                <c:pt idx="678">
                  <c:v>7881.92</c:v>
                </c:pt>
                <c:pt idx="679">
                  <c:v>7956.58</c:v>
                </c:pt>
                <c:pt idx="680">
                  <c:v>8039.92</c:v>
                </c:pt>
                <c:pt idx="681">
                  <c:v>8098.92</c:v>
                </c:pt>
                <c:pt idx="682">
                  <c:v>8082.25</c:v>
                </c:pt>
                <c:pt idx="683">
                  <c:v>8129.25</c:v>
                </c:pt>
                <c:pt idx="684">
                  <c:v>8187.25</c:v>
                </c:pt>
                <c:pt idx="685">
                  <c:v>8250.58</c:v>
                </c:pt>
                <c:pt idx="686">
                  <c:v>8271.58</c:v>
                </c:pt>
                <c:pt idx="687">
                  <c:v>8268.25</c:v>
                </c:pt>
                <c:pt idx="688">
                  <c:v>8324.92</c:v>
                </c:pt>
                <c:pt idx="689">
                  <c:v>8360.58</c:v>
                </c:pt>
                <c:pt idx="690">
                  <c:v>8372.25</c:v>
                </c:pt>
                <c:pt idx="691">
                  <c:v>8510.58</c:v>
                </c:pt>
                <c:pt idx="692">
                  <c:v>8651.58</c:v>
                </c:pt>
                <c:pt idx="693">
                  <c:v>8696.92</c:v>
                </c:pt>
                <c:pt idx="694">
                  <c:v>8792.92</c:v>
                </c:pt>
                <c:pt idx="695">
                  <c:v>8943.92</c:v>
                </c:pt>
                <c:pt idx="696">
                  <c:v>8975.92</c:v>
                </c:pt>
                <c:pt idx="697">
                  <c:v>8965.58</c:v>
                </c:pt>
                <c:pt idx="698">
                  <c:v>8873.92</c:v>
                </c:pt>
                <c:pt idx="699">
                  <c:v>8775.25</c:v>
                </c:pt>
                <c:pt idx="700">
                  <c:v>8698.58</c:v>
                </c:pt>
                <c:pt idx="701">
                  <c:v>8644.92</c:v>
                </c:pt>
                <c:pt idx="702">
                  <c:v>8587.58</c:v>
                </c:pt>
                <c:pt idx="703">
                  <c:v>8513.58</c:v>
                </c:pt>
                <c:pt idx="704">
                  <c:v>8426.25</c:v>
                </c:pt>
                <c:pt idx="705">
                  <c:v>8352.58</c:v>
                </c:pt>
                <c:pt idx="706">
                  <c:v>8300.58</c:v>
                </c:pt>
                <c:pt idx="707">
                  <c:v>8257.58</c:v>
                </c:pt>
                <c:pt idx="708">
                  <c:v>8175.25</c:v>
                </c:pt>
                <c:pt idx="709">
                  <c:v>8139.58</c:v>
                </c:pt>
                <c:pt idx="710">
                  <c:v>8116.25</c:v>
                </c:pt>
                <c:pt idx="711">
                  <c:v>8105.25</c:v>
                </c:pt>
                <c:pt idx="712">
                  <c:v>8149.25</c:v>
                </c:pt>
                <c:pt idx="713">
                  <c:v>8080.92</c:v>
                </c:pt>
                <c:pt idx="714">
                  <c:v>8065.92</c:v>
                </c:pt>
                <c:pt idx="715">
                  <c:v>7983.58</c:v>
                </c:pt>
                <c:pt idx="716">
                  <c:v>7891.58</c:v>
                </c:pt>
                <c:pt idx="717">
                  <c:v>7797.58</c:v>
                </c:pt>
                <c:pt idx="718">
                  <c:v>7899.58</c:v>
                </c:pt>
                <c:pt idx="719">
                  <c:v>7611.25</c:v>
                </c:pt>
                <c:pt idx="720">
                  <c:v>7497.25</c:v>
                </c:pt>
                <c:pt idx="721">
                  <c:v>7439.58</c:v>
                </c:pt>
                <c:pt idx="722">
                  <c:v>7415.92</c:v>
                </c:pt>
                <c:pt idx="723">
                  <c:v>7348.92</c:v>
                </c:pt>
                <c:pt idx="724">
                  <c:v>7297.92</c:v>
                </c:pt>
                <c:pt idx="725">
                  <c:v>7210.58</c:v>
                </c:pt>
                <c:pt idx="726">
                  <c:v>7200.58</c:v>
                </c:pt>
                <c:pt idx="727">
                  <c:v>7107.92</c:v>
                </c:pt>
                <c:pt idx="728">
                  <c:v>7048.92</c:v>
                </c:pt>
                <c:pt idx="729">
                  <c:v>6986.92</c:v>
                </c:pt>
                <c:pt idx="730">
                  <c:v>6892.25</c:v>
                </c:pt>
                <c:pt idx="731">
                  <c:v>6919.25</c:v>
                </c:pt>
                <c:pt idx="732">
                  <c:v>6845.92</c:v>
                </c:pt>
                <c:pt idx="733">
                  <c:v>6781.58</c:v>
                </c:pt>
                <c:pt idx="734">
                  <c:v>6723.92</c:v>
                </c:pt>
                <c:pt idx="735">
                  <c:v>6698.58</c:v>
                </c:pt>
                <c:pt idx="736">
                  <c:v>6563.92</c:v>
                </c:pt>
                <c:pt idx="737">
                  <c:v>6473.58</c:v>
                </c:pt>
                <c:pt idx="738">
                  <c:v>6311.25</c:v>
                </c:pt>
                <c:pt idx="739">
                  <c:v>6186.58</c:v>
                </c:pt>
                <c:pt idx="740">
                  <c:v>6140.92</c:v>
                </c:pt>
                <c:pt idx="741">
                  <c:v>6012.25</c:v>
                </c:pt>
                <c:pt idx="742">
                  <c:v>5985.58</c:v>
                </c:pt>
                <c:pt idx="743">
                  <c:v>5936.25</c:v>
                </c:pt>
                <c:pt idx="744">
                  <c:v>5898.25</c:v>
                </c:pt>
                <c:pt idx="745">
                  <c:v>5904.58</c:v>
                </c:pt>
                <c:pt idx="746">
                  <c:v>5884.92</c:v>
                </c:pt>
                <c:pt idx="747">
                  <c:v>5894.25</c:v>
                </c:pt>
                <c:pt idx="748">
                  <c:v>5948.58</c:v>
                </c:pt>
                <c:pt idx="749">
                  <c:v>6021.58</c:v>
                </c:pt>
                <c:pt idx="750">
                  <c:v>6052.92</c:v>
                </c:pt>
                <c:pt idx="751">
                  <c:v>6118.92</c:v>
                </c:pt>
                <c:pt idx="752">
                  <c:v>6167.58</c:v>
                </c:pt>
                <c:pt idx="753">
                  <c:v>6213.25</c:v>
                </c:pt>
                <c:pt idx="754">
                  <c:v>6134.58</c:v>
                </c:pt>
                <c:pt idx="755">
                  <c:v>5974.25</c:v>
                </c:pt>
                <c:pt idx="756">
                  <c:v>5790.92</c:v>
                </c:pt>
                <c:pt idx="757">
                  <c:v>5527.25</c:v>
                </c:pt>
                <c:pt idx="758">
                  <c:v>5443.58</c:v>
                </c:pt>
                <c:pt idx="759">
                  <c:v>5233.25</c:v>
                </c:pt>
                <c:pt idx="760">
                  <c:v>5056.92</c:v>
                </c:pt>
                <c:pt idx="761">
                  <c:v>4982.92</c:v>
                </c:pt>
                <c:pt idx="762">
                  <c:v>4871.25</c:v>
                </c:pt>
                <c:pt idx="763">
                  <c:v>4789.25</c:v>
                </c:pt>
                <c:pt idx="764">
                  <c:v>4732.25</c:v>
                </c:pt>
                <c:pt idx="765">
                  <c:v>4694.25</c:v>
                </c:pt>
                <c:pt idx="766">
                  <c:v>4650.92</c:v>
                </c:pt>
                <c:pt idx="767">
                  <c:v>4645.92</c:v>
                </c:pt>
                <c:pt idx="768">
                  <c:v>4683.58</c:v>
                </c:pt>
                <c:pt idx="769">
                  <c:v>4651.25</c:v>
                </c:pt>
                <c:pt idx="770">
                  <c:v>4718.25</c:v>
                </c:pt>
                <c:pt idx="771">
                  <c:v>4811.92</c:v>
                </c:pt>
                <c:pt idx="772">
                  <c:v>4922.92</c:v>
                </c:pt>
                <c:pt idx="773">
                  <c:v>4946.92</c:v>
                </c:pt>
                <c:pt idx="774">
                  <c:v>5043.25</c:v>
                </c:pt>
                <c:pt idx="775">
                  <c:v>4992.58</c:v>
                </c:pt>
                <c:pt idx="776">
                  <c:v>4921.92</c:v>
                </c:pt>
                <c:pt idx="777">
                  <c:v>4766.25</c:v>
                </c:pt>
                <c:pt idx="778">
                  <c:v>4647.92</c:v>
                </c:pt>
                <c:pt idx="779">
                  <c:v>4430.25</c:v>
                </c:pt>
                <c:pt idx="780">
                  <c:v>4303.25</c:v>
                </c:pt>
                <c:pt idx="781">
                  <c:v>4153.25</c:v>
                </c:pt>
                <c:pt idx="782">
                  <c:v>3994.25</c:v>
                </c:pt>
                <c:pt idx="783">
                  <c:v>3903.58</c:v>
                </c:pt>
                <c:pt idx="784">
                  <c:v>3803.25</c:v>
                </c:pt>
                <c:pt idx="785">
                  <c:v>3803.25</c:v>
                </c:pt>
                <c:pt idx="786">
                  <c:v>3729.58</c:v>
                </c:pt>
                <c:pt idx="787">
                  <c:v>3768.58</c:v>
                </c:pt>
                <c:pt idx="788">
                  <c:v>3878.58</c:v>
                </c:pt>
                <c:pt idx="789">
                  <c:v>4074.25</c:v>
                </c:pt>
                <c:pt idx="790">
                  <c:v>4451.92</c:v>
                </c:pt>
                <c:pt idx="791">
                  <c:v>5066.58</c:v>
                </c:pt>
                <c:pt idx="792">
                  <c:v>5818.92</c:v>
                </c:pt>
                <c:pt idx="793">
                  <c:v>6719.25</c:v>
                </c:pt>
                <c:pt idx="794">
                  <c:v>7461.92</c:v>
                </c:pt>
                <c:pt idx="795">
                  <c:v>7962.58</c:v>
                </c:pt>
                <c:pt idx="796">
                  <c:v>8081.58</c:v>
                </c:pt>
                <c:pt idx="797">
                  <c:v>7909.25</c:v>
                </c:pt>
                <c:pt idx="798">
                  <c:v>7500.92</c:v>
                </c:pt>
                <c:pt idx="799">
                  <c:v>7189.58</c:v>
                </c:pt>
                <c:pt idx="800">
                  <c:v>7202.58</c:v>
                </c:pt>
                <c:pt idx="801">
                  <c:v>7490.58</c:v>
                </c:pt>
                <c:pt idx="802">
                  <c:v>7574.92</c:v>
                </c:pt>
                <c:pt idx="803">
                  <c:v>7317.25</c:v>
                </c:pt>
                <c:pt idx="804">
                  <c:v>6829.92</c:v>
                </c:pt>
                <c:pt idx="805">
                  <c:v>6341.58</c:v>
                </c:pt>
                <c:pt idx="806">
                  <c:v>5995.25</c:v>
                </c:pt>
                <c:pt idx="807">
                  <c:v>5679.92</c:v>
                </c:pt>
                <c:pt idx="808">
                  <c:v>5597.25</c:v>
                </c:pt>
                <c:pt idx="809">
                  <c:v>5721.58</c:v>
                </c:pt>
                <c:pt idx="810">
                  <c:v>6023.25</c:v>
                </c:pt>
                <c:pt idx="811">
                  <c:v>6543.92</c:v>
                </c:pt>
                <c:pt idx="812">
                  <c:v>7234.25</c:v>
                </c:pt>
                <c:pt idx="813">
                  <c:v>7938.92</c:v>
                </c:pt>
                <c:pt idx="814">
                  <c:v>8428.58</c:v>
                </c:pt>
                <c:pt idx="815">
                  <c:v>8544.58</c:v>
                </c:pt>
                <c:pt idx="816">
                  <c:v>8225.92</c:v>
                </c:pt>
                <c:pt idx="817">
                  <c:v>7409.92</c:v>
                </c:pt>
                <c:pt idx="818">
                  <c:v>6479.92</c:v>
                </c:pt>
                <c:pt idx="819">
                  <c:v>5550.58</c:v>
                </c:pt>
                <c:pt idx="820">
                  <c:v>4713.58</c:v>
                </c:pt>
                <c:pt idx="821">
                  <c:v>4003.25</c:v>
                </c:pt>
                <c:pt idx="822">
                  <c:v>3465.25</c:v>
                </c:pt>
                <c:pt idx="823">
                  <c:v>3045.58</c:v>
                </c:pt>
                <c:pt idx="824">
                  <c:v>2791.92</c:v>
                </c:pt>
                <c:pt idx="825">
                  <c:v>2652.25</c:v>
                </c:pt>
                <c:pt idx="826">
                  <c:v>2667.58</c:v>
                </c:pt>
                <c:pt idx="827">
                  <c:v>3282.25</c:v>
                </c:pt>
                <c:pt idx="828">
                  <c:v>6171.58</c:v>
                </c:pt>
                <c:pt idx="829">
                  <c:v>9011.58</c:v>
                </c:pt>
                <c:pt idx="830">
                  <c:v>8826.58</c:v>
                </c:pt>
                <c:pt idx="831">
                  <c:v>6108.25</c:v>
                </c:pt>
                <c:pt idx="832">
                  <c:v>4480.92</c:v>
                </c:pt>
                <c:pt idx="833">
                  <c:v>4230.92</c:v>
                </c:pt>
                <c:pt idx="834">
                  <c:v>4531.92</c:v>
                </c:pt>
                <c:pt idx="835">
                  <c:v>4936.58</c:v>
                </c:pt>
                <c:pt idx="836">
                  <c:v>5080.92</c:v>
                </c:pt>
                <c:pt idx="837">
                  <c:v>5070.25</c:v>
                </c:pt>
                <c:pt idx="838">
                  <c:v>4893.92</c:v>
                </c:pt>
                <c:pt idx="839">
                  <c:v>4499.92</c:v>
                </c:pt>
                <c:pt idx="840">
                  <c:v>4082.58</c:v>
                </c:pt>
                <c:pt idx="841">
                  <c:v>3650.25</c:v>
                </c:pt>
                <c:pt idx="842">
                  <c:v>3219.58</c:v>
                </c:pt>
                <c:pt idx="843">
                  <c:v>2918.58</c:v>
                </c:pt>
                <c:pt idx="844">
                  <c:v>2594.92</c:v>
                </c:pt>
                <c:pt idx="845">
                  <c:v>2328.92</c:v>
                </c:pt>
                <c:pt idx="846">
                  <c:v>2171.58</c:v>
                </c:pt>
                <c:pt idx="847">
                  <c:v>2045.92</c:v>
                </c:pt>
                <c:pt idx="848">
                  <c:v>2001.92</c:v>
                </c:pt>
                <c:pt idx="849">
                  <c:v>1982.25</c:v>
                </c:pt>
                <c:pt idx="850">
                  <c:v>2045.25</c:v>
                </c:pt>
                <c:pt idx="851">
                  <c:v>2175.25</c:v>
                </c:pt>
                <c:pt idx="852">
                  <c:v>2418.92</c:v>
                </c:pt>
                <c:pt idx="853">
                  <c:v>2527.92</c:v>
                </c:pt>
                <c:pt idx="854">
                  <c:v>2613.92</c:v>
                </c:pt>
                <c:pt idx="855">
                  <c:v>2665.25</c:v>
                </c:pt>
                <c:pt idx="856">
                  <c:v>2596.58</c:v>
                </c:pt>
                <c:pt idx="857">
                  <c:v>2494.92</c:v>
                </c:pt>
                <c:pt idx="858">
                  <c:v>2254.25</c:v>
                </c:pt>
                <c:pt idx="859">
                  <c:v>1974.25</c:v>
                </c:pt>
                <c:pt idx="860">
                  <c:v>1579.58</c:v>
                </c:pt>
                <c:pt idx="861">
                  <c:v>1312.25</c:v>
                </c:pt>
                <c:pt idx="862">
                  <c:v>958.92</c:v>
                </c:pt>
                <c:pt idx="863">
                  <c:v>705.58</c:v>
                </c:pt>
                <c:pt idx="864">
                  <c:v>538.25</c:v>
                </c:pt>
                <c:pt idx="865">
                  <c:v>402.58</c:v>
                </c:pt>
                <c:pt idx="866">
                  <c:v>254.25</c:v>
                </c:pt>
                <c:pt idx="867">
                  <c:v>180.92</c:v>
                </c:pt>
                <c:pt idx="868">
                  <c:v>133.25</c:v>
                </c:pt>
                <c:pt idx="869">
                  <c:v>41.58</c:v>
                </c:pt>
                <c:pt idx="870">
                  <c:v>7.25</c:v>
                </c:pt>
                <c:pt idx="871">
                  <c:v>-3.75</c:v>
                </c:pt>
                <c:pt idx="872">
                  <c:v>-5.42</c:v>
                </c:pt>
                <c:pt idx="873">
                  <c:v>-37.42</c:v>
                </c:pt>
                <c:pt idx="874">
                  <c:v>-31.42</c:v>
                </c:pt>
                <c:pt idx="875">
                  <c:v>-20.420000000000002</c:v>
                </c:pt>
                <c:pt idx="876">
                  <c:v>-29.08</c:v>
                </c:pt>
                <c:pt idx="877">
                  <c:v>-93.75</c:v>
                </c:pt>
                <c:pt idx="878">
                  <c:v>-93.08</c:v>
                </c:pt>
                <c:pt idx="879">
                  <c:v>-124.08</c:v>
                </c:pt>
                <c:pt idx="880">
                  <c:v>-190.42</c:v>
                </c:pt>
                <c:pt idx="881">
                  <c:v>-186.75</c:v>
                </c:pt>
                <c:pt idx="882">
                  <c:v>-247.08</c:v>
                </c:pt>
                <c:pt idx="883">
                  <c:v>-268.42</c:v>
                </c:pt>
                <c:pt idx="884">
                  <c:v>-322.08</c:v>
                </c:pt>
                <c:pt idx="885">
                  <c:v>-340.08</c:v>
                </c:pt>
                <c:pt idx="886">
                  <c:v>-269.75</c:v>
                </c:pt>
                <c:pt idx="887">
                  <c:v>-380.42</c:v>
                </c:pt>
                <c:pt idx="888">
                  <c:v>-409.75</c:v>
                </c:pt>
                <c:pt idx="889">
                  <c:v>-419.75</c:v>
                </c:pt>
                <c:pt idx="890">
                  <c:v>-273.08</c:v>
                </c:pt>
                <c:pt idx="891">
                  <c:v>-413.08</c:v>
                </c:pt>
                <c:pt idx="892">
                  <c:v>-363.75</c:v>
                </c:pt>
                <c:pt idx="893">
                  <c:v>-383.75</c:v>
                </c:pt>
                <c:pt idx="894">
                  <c:v>-398.42</c:v>
                </c:pt>
                <c:pt idx="895">
                  <c:v>-334.08</c:v>
                </c:pt>
                <c:pt idx="896">
                  <c:v>-369.08</c:v>
                </c:pt>
                <c:pt idx="897">
                  <c:v>-309.75</c:v>
                </c:pt>
                <c:pt idx="898">
                  <c:v>-303.08</c:v>
                </c:pt>
                <c:pt idx="899">
                  <c:v>-293.08</c:v>
                </c:pt>
                <c:pt idx="900">
                  <c:v>-248.08</c:v>
                </c:pt>
                <c:pt idx="901">
                  <c:v>-238.08</c:v>
                </c:pt>
                <c:pt idx="902">
                  <c:v>-229.42</c:v>
                </c:pt>
                <c:pt idx="903">
                  <c:v>-245.75</c:v>
                </c:pt>
                <c:pt idx="904">
                  <c:v>-287.42</c:v>
                </c:pt>
                <c:pt idx="905">
                  <c:v>-311.08</c:v>
                </c:pt>
                <c:pt idx="906">
                  <c:v>-330.75</c:v>
                </c:pt>
                <c:pt idx="907">
                  <c:v>-384.08</c:v>
                </c:pt>
                <c:pt idx="908">
                  <c:v>-370.08</c:v>
                </c:pt>
                <c:pt idx="909">
                  <c:v>-397.08</c:v>
                </c:pt>
                <c:pt idx="910">
                  <c:v>-441.08</c:v>
                </c:pt>
                <c:pt idx="911">
                  <c:v>-446.75</c:v>
                </c:pt>
                <c:pt idx="912">
                  <c:v>-453.42</c:v>
                </c:pt>
                <c:pt idx="913">
                  <c:v>-451.08</c:v>
                </c:pt>
                <c:pt idx="914">
                  <c:v>-467.08</c:v>
                </c:pt>
                <c:pt idx="915">
                  <c:v>-489.75</c:v>
                </c:pt>
                <c:pt idx="916">
                  <c:v>-487.08</c:v>
                </c:pt>
                <c:pt idx="917">
                  <c:v>-494.42</c:v>
                </c:pt>
                <c:pt idx="918">
                  <c:v>-490.42</c:v>
                </c:pt>
                <c:pt idx="919">
                  <c:v>-482.75</c:v>
                </c:pt>
                <c:pt idx="920">
                  <c:v>-512.75</c:v>
                </c:pt>
                <c:pt idx="921">
                  <c:v>-507.75</c:v>
                </c:pt>
                <c:pt idx="922">
                  <c:v>-533.08000000000004</c:v>
                </c:pt>
                <c:pt idx="923">
                  <c:v>-510.08</c:v>
                </c:pt>
                <c:pt idx="924">
                  <c:v>-543.08000000000004</c:v>
                </c:pt>
                <c:pt idx="925">
                  <c:v>-537.08000000000004</c:v>
                </c:pt>
                <c:pt idx="926">
                  <c:v>-550.41999999999996</c:v>
                </c:pt>
                <c:pt idx="927">
                  <c:v>-556.08000000000004</c:v>
                </c:pt>
                <c:pt idx="928">
                  <c:v>-517.41999999999996</c:v>
                </c:pt>
                <c:pt idx="929">
                  <c:v>-564.08000000000004</c:v>
                </c:pt>
                <c:pt idx="930">
                  <c:v>-567.08000000000004</c:v>
                </c:pt>
                <c:pt idx="931">
                  <c:v>-582.08000000000004</c:v>
                </c:pt>
                <c:pt idx="932">
                  <c:v>-555.75</c:v>
                </c:pt>
                <c:pt idx="933">
                  <c:v>-552.75</c:v>
                </c:pt>
                <c:pt idx="934">
                  <c:v>-576.75</c:v>
                </c:pt>
                <c:pt idx="935">
                  <c:v>-562.41999999999996</c:v>
                </c:pt>
                <c:pt idx="936">
                  <c:v>-552.41999999999996</c:v>
                </c:pt>
                <c:pt idx="937">
                  <c:v>-546.08000000000004</c:v>
                </c:pt>
                <c:pt idx="938">
                  <c:v>-514.08000000000004</c:v>
                </c:pt>
                <c:pt idx="939">
                  <c:v>-484.08</c:v>
                </c:pt>
                <c:pt idx="940">
                  <c:v>-457.75</c:v>
                </c:pt>
                <c:pt idx="941">
                  <c:v>-493.75</c:v>
                </c:pt>
                <c:pt idx="942">
                  <c:v>-540.08000000000004</c:v>
                </c:pt>
                <c:pt idx="943">
                  <c:v>-545.41999999999996</c:v>
                </c:pt>
                <c:pt idx="944">
                  <c:v>-519.08000000000004</c:v>
                </c:pt>
                <c:pt idx="945">
                  <c:v>-583.75</c:v>
                </c:pt>
                <c:pt idx="946">
                  <c:v>-588.08000000000004</c:v>
                </c:pt>
                <c:pt idx="947">
                  <c:v>-584.08000000000004</c:v>
                </c:pt>
                <c:pt idx="948">
                  <c:v>-572.75</c:v>
                </c:pt>
                <c:pt idx="949">
                  <c:v>-614.41999999999996</c:v>
                </c:pt>
                <c:pt idx="950">
                  <c:v>-622.75</c:v>
                </c:pt>
                <c:pt idx="951">
                  <c:v>-615.75</c:v>
                </c:pt>
                <c:pt idx="952">
                  <c:v>-629.41999999999996</c:v>
                </c:pt>
                <c:pt idx="953">
                  <c:v>-628.75</c:v>
                </c:pt>
                <c:pt idx="954">
                  <c:v>-638.08000000000004</c:v>
                </c:pt>
                <c:pt idx="955">
                  <c:v>-607.75</c:v>
                </c:pt>
                <c:pt idx="956">
                  <c:v>-630.75</c:v>
                </c:pt>
                <c:pt idx="957">
                  <c:v>-638.75</c:v>
                </c:pt>
                <c:pt idx="958">
                  <c:v>-632.41999999999996</c:v>
                </c:pt>
                <c:pt idx="959">
                  <c:v>-621.41999999999996</c:v>
                </c:pt>
                <c:pt idx="960">
                  <c:v>-618.08000000000004</c:v>
                </c:pt>
                <c:pt idx="961">
                  <c:v>-613.75</c:v>
                </c:pt>
                <c:pt idx="962">
                  <c:v>-627.75</c:v>
                </c:pt>
                <c:pt idx="963">
                  <c:v>-626.41999999999996</c:v>
                </c:pt>
                <c:pt idx="964">
                  <c:v>-594.08000000000004</c:v>
                </c:pt>
                <c:pt idx="965">
                  <c:v>-629.75</c:v>
                </c:pt>
                <c:pt idx="966">
                  <c:v>-583.75</c:v>
                </c:pt>
                <c:pt idx="967">
                  <c:v>-601.41999999999996</c:v>
                </c:pt>
                <c:pt idx="968">
                  <c:v>-625.41999999999996</c:v>
                </c:pt>
                <c:pt idx="969">
                  <c:v>-626.41999999999996</c:v>
                </c:pt>
                <c:pt idx="970">
                  <c:v>-598.08000000000004</c:v>
                </c:pt>
                <c:pt idx="971">
                  <c:v>-603.08000000000004</c:v>
                </c:pt>
                <c:pt idx="972">
                  <c:v>-654.75</c:v>
                </c:pt>
                <c:pt idx="973">
                  <c:v>-645.08000000000004</c:v>
                </c:pt>
                <c:pt idx="974">
                  <c:v>-654.41999999999996</c:v>
                </c:pt>
                <c:pt idx="975">
                  <c:v>-634.75</c:v>
                </c:pt>
                <c:pt idx="976">
                  <c:v>-590.41999999999996</c:v>
                </c:pt>
                <c:pt idx="977">
                  <c:v>-627.41999999999996</c:v>
                </c:pt>
                <c:pt idx="978">
                  <c:v>-622.75</c:v>
                </c:pt>
                <c:pt idx="979">
                  <c:v>-665.08</c:v>
                </c:pt>
                <c:pt idx="980">
                  <c:v>-665.42</c:v>
                </c:pt>
                <c:pt idx="981">
                  <c:v>-646.41999999999996</c:v>
                </c:pt>
                <c:pt idx="982">
                  <c:v>-619.41999999999996</c:v>
                </c:pt>
                <c:pt idx="983">
                  <c:v>-642.41999999999996</c:v>
                </c:pt>
                <c:pt idx="984">
                  <c:v>-631.75</c:v>
                </c:pt>
                <c:pt idx="985">
                  <c:v>-626.75</c:v>
                </c:pt>
                <c:pt idx="986">
                  <c:v>-612.08000000000004</c:v>
                </c:pt>
                <c:pt idx="987">
                  <c:v>-621.08000000000004</c:v>
                </c:pt>
                <c:pt idx="988">
                  <c:v>-603.41999999999996</c:v>
                </c:pt>
                <c:pt idx="989">
                  <c:v>-622.41999999999996</c:v>
                </c:pt>
                <c:pt idx="990">
                  <c:v>-628.75</c:v>
                </c:pt>
                <c:pt idx="991">
                  <c:v>-635.08000000000004</c:v>
                </c:pt>
                <c:pt idx="992">
                  <c:v>-618.75</c:v>
                </c:pt>
                <c:pt idx="993">
                  <c:v>-632.41999999999996</c:v>
                </c:pt>
                <c:pt idx="994">
                  <c:v>-632.75</c:v>
                </c:pt>
                <c:pt idx="995">
                  <c:v>-652.08000000000004</c:v>
                </c:pt>
                <c:pt idx="996">
                  <c:v>-655.42</c:v>
                </c:pt>
                <c:pt idx="997">
                  <c:v>-665.42</c:v>
                </c:pt>
                <c:pt idx="998">
                  <c:v>-676.42</c:v>
                </c:pt>
                <c:pt idx="999">
                  <c:v>-688.08</c:v>
                </c:pt>
                <c:pt idx="1000">
                  <c:v>-666.08</c:v>
                </c:pt>
                <c:pt idx="1001">
                  <c:v>-636.41999999999996</c:v>
                </c:pt>
                <c:pt idx="1002">
                  <c:v>-678.08</c:v>
                </c:pt>
                <c:pt idx="1003">
                  <c:v>-638.08000000000004</c:v>
                </c:pt>
                <c:pt idx="1004">
                  <c:v>-665.08</c:v>
                </c:pt>
                <c:pt idx="1005">
                  <c:v>-697.08</c:v>
                </c:pt>
                <c:pt idx="1006">
                  <c:v>-635.75</c:v>
                </c:pt>
                <c:pt idx="1007">
                  <c:v>-675.75</c:v>
                </c:pt>
                <c:pt idx="1008">
                  <c:v>-654.75</c:v>
                </c:pt>
                <c:pt idx="1009">
                  <c:v>-648.75</c:v>
                </c:pt>
                <c:pt idx="1010">
                  <c:v>-648.75</c:v>
                </c:pt>
                <c:pt idx="1011">
                  <c:v>-584.08000000000004</c:v>
                </c:pt>
                <c:pt idx="1012">
                  <c:v>-647.41999999999996</c:v>
                </c:pt>
                <c:pt idx="1013">
                  <c:v>-611.75</c:v>
                </c:pt>
                <c:pt idx="1014">
                  <c:v>-542.08000000000004</c:v>
                </c:pt>
                <c:pt idx="1015">
                  <c:v>-152.41999999999999</c:v>
                </c:pt>
                <c:pt idx="1016">
                  <c:v>341.92</c:v>
                </c:pt>
                <c:pt idx="1017">
                  <c:v>420.92</c:v>
                </c:pt>
                <c:pt idx="1018">
                  <c:v>-47.42</c:v>
                </c:pt>
                <c:pt idx="1019">
                  <c:v>-308.75</c:v>
                </c:pt>
                <c:pt idx="1020">
                  <c:v>-501.42</c:v>
                </c:pt>
                <c:pt idx="1021">
                  <c:v>-543.41999999999996</c:v>
                </c:pt>
                <c:pt idx="1022">
                  <c:v>-568.75</c:v>
                </c:pt>
                <c:pt idx="1023">
                  <c:v>-612.41999999999996</c:v>
                </c:pt>
                <c:pt idx="1024">
                  <c:v>-838.42</c:v>
                </c:pt>
                <c:pt idx="1025">
                  <c:v>-845.42</c:v>
                </c:pt>
                <c:pt idx="1026">
                  <c:v>-864.08</c:v>
                </c:pt>
                <c:pt idx="1027">
                  <c:v>-841.08</c:v>
                </c:pt>
                <c:pt idx="1028">
                  <c:v>-445.75</c:v>
                </c:pt>
                <c:pt idx="1029">
                  <c:v>-437.42</c:v>
                </c:pt>
                <c:pt idx="1030">
                  <c:v>-395.08</c:v>
                </c:pt>
                <c:pt idx="1031">
                  <c:v>-382.75</c:v>
                </c:pt>
                <c:pt idx="1032">
                  <c:v>-314.75</c:v>
                </c:pt>
                <c:pt idx="1033">
                  <c:v>-246.75</c:v>
                </c:pt>
                <c:pt idx="1034">
                  <c:v>-634.75</c:v>
                </c:pt>
                <c:pt idx="1035">
                  <c:v>-622.41999999999996</c:v>
                </c:pt>
                <c:pt idx="1036">
                  <c:v>-642.41999999999996</c:v>
                </c:pt>
                <c:pt idx="1037">
                  <c:v>-599.41999999999996</c:v>
                </c:pt>
                <c:pt idx="1038">
                  <c:v>-384.42</c:v>
                </c:pt>
                <c:pt idx="1039">
                  <c:v>-159.75</c:v>
                </c:pt>
                <c:pt idx="1040">
                  <c:v>-859.08</c:v>
                </c:pt>
                <c:pt idx="1041">
                  <c:v>-854.42</c:v>
                </c:pt>
                <c:pt idx="1042">
                  <c:v>-857.08</c:v>
                </c:pt>
                <c:pt idx="1043">
                  <c:v>-856.42</c:v>
                </c:pt>
              </c:numCache>
            </c:numRef>
          </c:yVal>
          <c:smooth val="1"/>
        </c:ser>
        <c:ser>
          <c:idx val="3"/>
          <c:order val="2"/>
          <c:tx>
            <c:strRef>
              <c:f>גיליון1!$D$20:$F$20</c:f>
              <c:strCache>
                <c:ptCount val="3"/>
                <c:pt idx="0">
                  <c:v>60</c:v>
                </c:pt>
                <c:pt idx="1">
                  <c:v>coli</c:v>
                </c:pt>
                <c:pt idx="2">
                  <c:v>1</c:v>
                </c:pt>
              </c:strCache>
            </c:strRef>
          </c:tx>
          <c:spPr>
            <a:ln w="19050" cap="rnd">
              <a:solidFill>
                <a:schemeClr val="accent4"/>
              </a:solidFill>
              <a:round/>
            </a:ln>
            <a:effectLst/>
          </c:spPr>
          <c:marker>
            <c:symbol val="none"/>
          </c:marker>
          <c:xVal>
            <c:numRef>
              <c:f>גיליון1!$G$1:$ANJ$1</c:f>
              <c:numCache>
                <c:formatCode>General</c:formatCode>
                <c:ptCount val="1044"/>
                <c:pt idx="0">
                  <c:v>160.70099999999999</c:v>
                </c:pt>
                <c:pt idx="1">
                  <c:v>166.74199999999999</c:v>
                </c:pt>
                <c:pt idx="2">
                  <c:v>172.77699999999999</c:v>
                </c:pt>
                <c:pt idx="3">
                  <c:v>178.80500000000001</c:v>
                </c:pt>
                <c:pt idx="4">
                  <c:v>184.82599999999999</c:v>
                </c:pt>
                <c:pt idx="5">
                  <c:v>190.84100000000001</c:v>
                </c:pt>
                <c:pt idx="6">
                  <c:v>196.84899999999999</c:v>
                </c:pt>
                <c:pt idx="7">
                  <c:v>202.85</c:v>
                </c:pt>
                <c:pt idx="8">
                  <c:v>208.845</c:v>
                </c:pt>
                <c:pt idx="9">
                  <c:v>214.833</c:v>
                </c:pt>
                <c:pt idx="10">
                  <c:v>220.815</c:v>
                </c:pt>
                <c:pt idx="11">
                  <c:v>226.78899999999999</c:v>
                </c:pt>
                <c:pt idx="12">
                  <c:v>232.75800000000001</c:v>
                </c:pt>
                <c:pt idx="13">
                  <c:v>238.71899999999999</c:v>
                </c:pt>
                <c:pt idx="14">
                  <c:v>244.67400000000001</c:v>
                </c:pt>
                <c:pt idx="15">
                  <c:v>250.62299999999999</c:v>
                </c:pt>
                <c:pt idx="16">
                  <c:v>256.565</c:v>
                </c:pt>
                <c:pt idx="17">
                  <c:v>262.5</c:v>
                </c:pt>
                <c:pt idx="18">
                  <c:v>268.42899999999997</c:v>
                </c:pt>
                <c:pt idx="19">
                  <c:v>274.351</c:v>
                </c:pt>
                <c:pt idx="20">
                  <c:v>280.267</c:v>
                </c:pt>
                <c:pt idx="21">
                  <c:v>286.17599999999999</c:v>
                </c:pt>
                <c:pt idx="22">
                  <c:v>292.07900000000001</c:v>
                </c:pt>
                <c:pt idx="23">
                  <c:v>297.97500000000002</c:v>
                </c:pt>
                <c:pt idx="24">
                  <c:v>303.86500000000001</c:v>
                </c:pt>
                <c:pt idx="25">
                  <c:v>309.74799999999999</c:v>
                </c:pt>
                <c:pt idx="26">
                  <c:v>315.625</c:v>
                </c:pt>
                <c:pt idx="27">
                  <c:v>321.495</c:v>
                </c:pt>
                <c:pt idx="28">
                  <c:v>327.35899999999998</c:v>
                </c:pt>
                <c:pt idx="29">
                  <c:v>333.21699999999998</c:v>
                </c:pt>
                <c:pt idx="30">
                  <c:v>339.06799999999998</c:v>
                </c:pt>
                <c:pt idx="31">
                  <c:v>344.91199999999998</c:v>
                </c:pt>
                <c:pt idx="32">
                  <c:v>350.75099999999998</c:v>
                </c:pt>
                <c:pt idx="33">
                  <c:v>356.58300000000003</c:v>
                </c:pt>
                <c:pt idx="34">
                  <c:v>362.40800000000002</c:v>
                </c:pt>
                <c:pt idx="35">
                  <c:v>368.22699999999998</c:v>
                </c:pt>
                <c:pt idx="36">
                  <c:v>374.04</c:v>
                </c:pt>
                <c:pt idx="37">
                  <c:v>379.84699999999998</c:v>
                </c:pt>
                <c:pt idx="38">
                  <c:v>385.64699999999999</c:v>
                </c:pt>
                <c:pt idx="39">
                  <c:v>391.44</c:v>
                </c:pt>
                <c:pt idx="40">
                  <c:v>397.22800000000001</c:v>
                </c:pt>
                <c:pt idx="41">
                  <c:v>403.00900000000001</c:v>
                </c:pt>
                <c:pt idx="42">
                  <c:v>408.78399999999999</c:v>
                </c:pt>
                <c:pt idx="43">
                  <c:v>414.553</c:v>
                </c:pt>
                <c:pt idx="44">
                  <c:v>420.315</c:v>
                </c:pt>
                <c:pt idx="45">
                  <c:v>426.07100000000003</c:v>
                </c:pt>
                <c:pt idx="46">
                  <c:v>431.82100000000003</c:v>
                </c:pt>
                <c:pt idx="47">
                  <c:v>437.565</c:v>
                </c:pt>
                <c:pt idx="48">
                  <c:v>443.30200000000002</c:v>
                </c:pt>
                <c:pt idx="49">
                  <c:v>449.03300000000002</c:v>
                </c:pt>
                <c:pt idx="50">
                  <c:v>454.75799999999998</c:v>
                </c:pt>
                <c:pt idx="51">
                  <c:v>460.47699999999998</c:v>
                </c:pt>
                <c:pt idx="52">
                  <c:v>466.18900000000002</c:v>
                </c:pt>
                <c:pt idx="53">
                  <c:v>471.89600000000002</c:v>
                </c:pt>
                <c:pt idx="54">
                  <c:v>477.596</c:v>
                </c:pt>
                <c:pt idx="55">
                  <c:v>483.29</c:v>
                </c:pt>
                <c:pt idx="56">
                  <c:v>488.97800000000001</c:v>
                </c:pt>
                <c:pt idx="57">
                  <c:v>494.66</c:v>
                </c:pt>
                <c:pt idx="58">
                  <c:v>500.33499999999998</c:v>
                </c:pt>
                <c:pt idx="59">
                  <c:v>506.005</c:v>
                </c:pt>
                <c:pt idx="60">
                  <c:v>511.66800000000001</c:v>
                </c:pt>
                <c:pt idx="61">
                  <c:v>517.32500000000005</c:v>
                </c:pt>
                <c:pt idx="62">
                  <c:v>522.97699999999998</c:v>
                </c:pt>
                <c:pt idx="63">
                  <c:v>528.62199999999996</c:v>
                </c:pt>
                <c:pt idx="64">
                  <c:v>534.26099999999997</c:v>
                </c:pt>
                <c:pt idx="65">
                  <c:v>539.89400000000001</c:v>
                </c:pt>
                <c:pt idx="66">
                  <c:v>545.52099999999996</c:v>
                </c:pt>
                <c:pt idx="67">
                  <c:v>551.14099999999996</c:v>
                </c:pt>
                <c:pt idx="68">
                  <c:v>556.75599999999997</c:v>
                </c:pt>
                <c:pt idx="69">
                  <c:v>562.36500000000001</c:v>
                </c:pt>
                <c:pt idx="70">
                  <c:v>567.96799999999996</c:v>
                </c:pt>
                <c:pt idx="71">
                  <c:v>573.56500000000005</c:v>
                </c:pt>
                <c:pt idx="72">
                  <c:v>579.15499999999997</c:v>
                </c:pt>
                <c:pt idx="73">
                  <c:v>584.74</c:v>
                </c:pt>
                <c:pt idx="74">
                  <c:v>590.31899999999996</c:v>
                </c:pt>
                <c:pt idx="75">
                  <c:v>595.89200000000005</c:v>
                </c:pt>
                <c:pt idx="76">
                  <c:v>601.45899999999995</c:v>
                </c:pt>
                <c:pt idx="77">
                  <c:v>607.02</c:v>
                </c:pt>
                <c:pt idx="78">
                  <c:v>612.57500000000005</c:v>
                </c:pt>
                <c:pt idx="79">
                  <c:v>618.12400000000002</c:v>
                </c:pt>
                <c:pt idx="80">
                  <c:v>623.66700000000003</c:v>
                </c:pt>
                <c:pt idx="81">
                  <c:v>629.20399999999995</c:v>
                </c:pt>
                <c:pt idx="82">
                  <c:v>634.73500000000001</c:v>
                </c:pt>
                <c:pt idx="83">
                  <c:v>640.26099999999997</c:v>
                </c:pt>
                <c:pt idx="84">
                  <c:v>645.78099999999995</c:v>
                </c:pt>
                <c:pt idx="85">
                  <c:v>651.29399999999998</c:v>
                </c:pt>
                <c:pt idx="86">
                  <c:v>656.80200000000002</c:v>
                </c:pt>
                <c:pt idx="87">
                  <c:v>662.30399999999997</c:v>
                </c:pt>
                <c:pt idx="88">
                  <c:v>667.8</c:v>
                </c:pt>
                <c:pt idx="89">
                  <c:v>673.29</c:v>
                </c:pt>
                <c:pt idx="90">
                  <c:v>678.77499999999998</c:v>
                </c:pt>
                <c:pt idx="91">
                  <c:v>684.25400000000002</c:v>
                </c:pt>
                <c:pt idx="92">
                  <c:v>689.726</c:v>
                </c:pt>
                <c:pt idx="93">
                  <c:v>695.19299999999998</c:v>
                </c:pt>
                <c:pt idx="94">
                  <c:v>700.65499999999997</c:v>
                </c:pt>
                <c:pt idx="95">
                  <c:v>706.11</c:v>
                </c:pt>
                <c:pt idx="96">
                  <c:v>711.56</c:v>
                </c:pt>
                <c:pt idx="97">
                  <c:v>717.00400000000002</c:v>
                </c:pt>
                <c:pt idx="98">
                  <c:v>722.44200000000001</c:v>
                </c:pt>
                <c:pt idx="99">
                  <c:v>727.87400000000002</c:v>
                </c:pt>
                <c:pt idx="100">
                  <c:v>733.30100000000004</c:v>
                </c:pt>
                <c:pt idx="101">
                  <c:v>738.72199999999998</c:v>
                </c:pt>
                <c:pt idx="102">
                  <c:v>744.13699999999994</c:v>
                </c:pt>
                <c:pt idx="103">
                  <c:v>749.54700000000003</c:v>
                </c:pt>
                <c:pt idx="104">
                  <c:v>754.95100000000002</c:v>
                </c:pt>
                <c:pt idx="105">
                  <c:v>760.34900000000005</c:v>
                </c:pt>
                <c:pt idx="106">
                  <c:v>765.74099999999999</c:v>
                </c:pt>
                <c:pt idx="107">
                  <c:v>771.12800000000004</c:v>
                </c:pt>
                <c:pt idx="108">
                  <c:v>776.50900000000001</c:v>
                </c:pt>
                <c:pt idx="109">
                  <c:v>781.88499999999999</c:v>
                </c:pt>
                <c:pt idx="110">
                  <c:v>787.25400000000002</c:v>
                </c:pt>
                <c:pt idx="111">
                  <c:v>792.61800000000005</c:v>
                </c:pt>
                <c:pt idx="112">
                  <c:v>797.97699999999998</c:v>
                </c:pt>
                <c:pt idx="113">
                  <c:v>803.33</c:v>
                </c:pt>
                <c:pt idx="114">
                  <c:v>808.67700000000002</c:v>
                </c:pt>
                <c:pt idx="115">
                  <c:v>814.01900000000001</c:v>
                </c:pt>
                <c:pt idx="116">
                  <c:v>819.35500000000002</c:v>
                </c:pt>
                <c:pt idx="117">
                  <c:v>824.68600000000004</c:v>
                </c:pt>
                <c:pt idx="118">
                  <c:v>830.01099999999997</c:v>
                </c:pt>
                <c:pt idx="119">
                  <c:v>835.33</c:v>
                </c:pt>
                <c:pt idx="120">
                  <c:v>840.64400000000001</c:v>
                </c:pt>
                <c:pt idx="121">
                  <c:v>845.952</c:v>
                </c:pt>
                <c:pt idx="122">
                  <c:v>851.255</c:v>
                </c:pt>
                <c:pt idx="123">
                  <c:v>856.55200000000002</c:v>
                </c:pt>
                <c:pt idx="124">
                  <c:v>861.84400000000005</c:v>
                </c:pt>
                <c:pt idx="125">
                  <c:v>867.13</c:v>
                </c:pt>
                <c:pt idx="126">
                  <c:v>872.41</c:v>
                </c:pt>
                <c:pt idx="127">
                  <c:v>877.68600000000004</c:v>
                </c:pt>
                <c:pt idx="128">
                  <c:v>882.95500000000004</c:v>
                </c:pt>
                <c:pt idx="129">
                  <c:v>888.21900000000005</c:v>
                </c:pt>
                <c:pt idx="130">
                  <c:v>893.47799999999995</c:v>
                </c:pt>
                <c:pt idx="131">
                  <c:v>898.73099999999999</c:v>
                </c:pt>
                <c:pt idx="132">
                  <c:v>903.97900000000004</c:v>
                </c:pt>
                <c:pt idx="133">
                  <c:v>909.221</c:v>
                </c:pt>
                <c:pt idx="134">
                  <c:v>914.45799999999997</c:v>
                </c:pt>
                <c:pt idx="135">
                  <c:v>919.69</c:v>
                </c:pt>
                <c:pt idx="136">
                  <c:v>924.91600000000005</c:v>
                </c:pt>
                <c:pt idx="137">
                  <c:v>930.13599999999997</c:v>
                </c:pt>
                <c:pt idx="138">
                  <c:v>935.351</c:v>
                </c:pt>
                <c:pt idx="139">
                  <c:v>940.56100000000004</c:v>
                </c:pt>
                <c:pt idx="140">
                  <c:v>945.76599999999996</c:v>
                </c:pt>
                <c:pt idx="141">
                  <c:v>950.96500000000003</c:v>
                </c:pt>
                <c:pt idx="142">
                  <c:v>956.15800000000002</c:v>
                </c:pt>
                <c:pt idx="143">
                  <c:v>961.34699999999998</c:v>
                </c:pt>
                <c:pt idx="144">
                  <c:v>966.529</c:v>
                </c:pt>
                <c:pt idx="145">
                  <c:v>971.70699999999999</c:v>
                </c:pt>
                <c:pt idx="146">
                  <c:v>976.87900000000002</c:v>
                </c:pt>
                <c:pt idx="147">
                  <c:v>982.04600000000005</c:v>
                </c:pt>
                <c:pt idx="148">
                  <c:v>987.20799999999997</c:v>
                </c:pt>
                <c:pt idx="149">
                  <c:v>992.36400000000003</c:v>
                </c:pt>
                <c:pt idx="150">
                  <c:v>997.51499999999999</c:v>
                </c:pt>
                <c:pt idx="151">
                  <c:v>1002.66</c:v>
                </c:pt>
                <c:pt idx="152">
                  <c:v>1007.801</c:v>
                </c:pt>
                <c:pt idx="153">
                  <c:v>1012.936</c:v>
                </c:pt>
                <c:pt idx="154">
                  <c:v>1018.066</c:v>
                </c:pt>
                <c:pt idx="155">
                  <c:v>1023.19</c:v>
                </c:pt>
                <c:pt idx="156">
                  <c:v>1028.309</c:v>
                </c:pt>
                <c:pt idx="157">
                  <c:v>1033.423</c:v>
                </c:pt>
                <c:pt idx="158">
                  <c:v>1038.5319999999999</c:v>
                </c:pt>
                <c:pt idx="159">
                  <c:v>1043.636</c:v>
                </c:pt>
                <c:pt idx="160">
                  <c:v>1048.7339999999999</c:v>
                </c:pt>
                <c:pt idx="161">
                  <c:v>1053.827</c:v>
                </c:pt>
                <c:pt idx="162">
                  <c:v>1058.915</c:v>
                </c:pt>
                <c:pt idx="163">
                  <c:v>1063.998</c:v>
                </c:pt>
                <c:pt idx="164">
                  <c:v>1069.075</c:v>
                </c:pt>
                <c:pt idx="165">
                  <c:v>1074.1469999999999</c:v>
                </c:pt>
                <c:pt idx="166">
                  <c:v>1079.2139999999999</c:v>
                </c:pt>
                <c:pt idx="167">
                  <c:v>1084.2760000000001</c:v>
                </c:pt>
                <c:pt idx="168">
                  <c:v>1089.3330000000001</c:v>
                </c:pt>
                <c:pt idx="169">
                  <c:v>1094.385</c:v>
                </c:pt>
                <c:pt idx="170">
                  <c:v>1099.431</c:v>
                </c:pt>
                <c:pt idx="171">
                  <c:v>1104.472</c:v>
                </c:pt>
                <c:pt idx="172">
                  <c:v>1109.509</c:v>
                </c:pt>
                <c:pt idx="173">
                  <c:v>1114.54</c:v>
                </c:pt>
                <c:pt idx="174">
                  <c:v>1119.5650000000001</c:v>
                </c:pt>
                <c:pt idx="175">
                  <c:v>1124.586</c:v>
                </c:pt>
                <c:pt idx="176">
                  <c:v>1129.6020000000001</c:v>
                </c:pt>
                <c:pt idx="177">
                  <c:v>1134.6130000000001</c:v>
                </c:pt>
                <c:pt idx="178">
                  <c:v>1139.6179999999999</c:v>
                </c:pt>
                <c:pt idx="179">
                  <c:v>1144.6189999999999</c:v>
                </c:pt>
                <c:pt idx="180">
                  <c:v>1149.614</c:v>
                </c:pt>
                <c:pt idx="181">
                  <c:v>1154.604</c:v>
                </c:pt>
                <c:pt idx="182">
                  <c:v>1159.5889999999999</c:v>
                </c:pt>
                <c:pt idx="183">
                  <c:v>1164.57</c:v>
                </c:pt>
                <c:pt idx="184">
                  <c:v>1169.5450000000001</c:v>
                </c:pt>
                <c:pt idx="185">
                  <c:v>1174.5150000000001</c:v>
                </c:pt>
                <c:pt idx="186">
                  <c:v>1179.48</c:v>
                </c:pt>
                <c:pt idx="187">
                  <c:v>1184.44</c:v>
                </c:pt>
                <c:pt idx="188">
                  <c:v>1189.395</c:v>
                </c:pt>
                <c:pt idx="189">
                  <c:v>1194.345</c:v>
                </c:pt>
                <c:pt idx="190">
                  <c:v>1199.29</c:v>
                </c:pt>
                <c:pt idx="191">
                  <c:v>1204.23</c:v>
                </c:pt>
                <c:pt idx="192">
                  <c:v>1209.165</c:v>
                </c:pt>
                <c:pt idx="193">
                  <c:v>1214.095</c:v>
                </c:pt>
                <c:pt idx="194">
                  <c:v>1219.021</c:v>
                </c:pt>
                <c:pt idx="195">
                  <c:v>1223.941</c:v>
                </c:pt>
                <c:pt idx="196">
                  <c:v>1228.856</c:v>
                </c:pt>
                <c:pt idx="197">
                  <c:v>1233.7660000000001</c:v>
                </c:pt>
                <c:pt idx="198">
                  <c:v>1238.672</c:v>
                </c:pt>
                <c:pt idx="199">
                  <c:v>1243.5719999999999</c:v>
                </c:pt>
                <c:pt idx="200">
                  <c:v>1248.4670000000001</c:v>
                </c:pt>
                <c:pt idx="201">
                  <c:v>1253.3579999999999</c:v>
                </c:pt>
                <c:pt idx="202">
                  <c:v>1258.2439999999999</c:v>
                </c:pt>
                <c:pt idx="203">
                  <c:v>1263.124</c:v>
                </c:pt>
                <c:pt idx="204">
                  <c:v>1268</c:v>
                </c:pt>
                <c:pt idx="205">
                  <c:v>1272.8710000000001</c:v>
                </c:pt>
                <c:pt idx="206">
                  <c:v>1277.7370000000001</c:v>
                </c:pt>
                <c:pt idx="207">
                  <c:v>1282.5989999999999</c:v>
                </c:pt>
                <c:pt idx="208">
                  <c:v>1287.4549999999999</c:v>
                </c:pt>
                <c:pt idx="209">
                  <c:v>1292.306</c:v>
                </c:pt>
                <c:pt idx="210">
                  <c:v>1297.153</c:v>
                </c:pt>
                <c:pt idx="211">
                  <c:v>1301.9949999999999</c:v>
                </c:pt>
                <c:pt idx="212">
                  <c:v>1306.8320000000001</c:v>
                </c:pt>
                <c:pt idx="213">
                  <c:v>1311.664</c:v>
                </c:pt>
                <c:pt idx="214">
                  <c:v>1316.491</c:v>
                </c:pt>
                <c:pt idx="215">
                  <c:v>1321.3140000000001</c:v>
                </c:pt>
                <c:pt idx="216">
                  <c:v>1326.1320000000001</c:v>
                </c:pt>
                <c:pt idx="217">
                  <c:v>1330.9449999999999</c:v>
                </c:pt>
                <c:pt idx="218">
                  <c:v>1335.7529999999999</c:v>
                </c:pt>
                <c:pt idx="219">
                  <c:v>1340.556</c:v>
                </c:pt>
                <c:pt idx="220">
                  <c:v>1345.354</c:v>
                </c:pt>
                <c:pt idx="221">
                  <c:v>1350.1479999999999</c:v>
                </c:pt>
                <c:pt idx="222">
                  <c:v>1354.9369999999999</c:v>
                </c:pt>
                <c:pt idx="223">
                  <c:v>1359.722</c:v>
                </c:pt>
                <c:pt idx="224">
                  <c:v>1364.501</c:v>
                </c:pt>
                <c:pt idx="225">
                  <c:v>1369.2760000000001</c:v>
                </c:pt>
                <c:pt idx="226">
                  <c:v>1374.046</c:v>
                </c:pt>
                <c:pt idx="227">
                  <c:v>1378.8109999999999</c:v>
                </c:pt>
                <c:pt idx="228">
                  <c:v>1383.5719999999999</c:v>
                </c:pt>
                <c:pt idx="229">
                  <c:v>1388.327</c:v>
                </c:pt>
                <c:pt idx="230">
                  <c:v>1393.079</c:v>
                </c:pt>
                <c:pt idx="231">
                  <c:v>1397.825</c:v>
                </c:pt>
                <c:pt idx="232">
                  <c:v>1402.567</c:v>
                </c:pt>
                <c:pt idx="233">
                  <c:v>1407.3040000000001</c:v>
                </c:pt>
                <c:pt idx="234">
                  <c:v>1412.0360000000001</c:v>
                </c:pt>
                <c:pt idx="235">
                  <c:v>1416.7639999999999</c:v>
                </c:pt>
                <c:pt idx="236">
                  <c:v>1421.4870000000001</c:v>
                </c:pt>
                <c:pt idx="237">
                  <c:v>1426.2049999999999</c:v>
                </c:pt>
                <c:pt idx="238">
                  <c:v>1430.9190000000001</c:v>
                </c:pt>
                <c:pt idx="239">
                  <c:v>1435.6279999999999</c:v>
                </c:pt>
                <c:pt idx="240">
                  <c:v>1440.3330000000001</c:v>
                </c:pt>
                <c:pt idx="241">
                  <c:v>1445.0319999999999</c:v>
                </c:pt>
                <c:pt idx="242">
                  <c:v>1449.7270000000001</c:v>
                </c:pt>
                <c:pt idx="243">
                  <c:v>1454.4179999999999</c:v>
                </c:pt>
                <c:pt idx="244">
                  <c:v>1459.104</c:v>
                </c:pt>
                <c:pt idx="245">
                  <c:v>1463.7850000000001</c:v>
                </c:pt>
                <c:pt idx="246">
                  <c:v>1468.462</c:v>
                </c:pt>
                <c:pt idx="247">
                  <c:v>1473.134</c:v>
                </c:pt>
                <c:pt idx="248">
                  <c:v>1477.8019999999999</c:v>
                </c:pt>
                <c:pt idx="249">
                  <c:v>1482.4649999999999</c:v>
                </c:pt>
                <c:pt idx="250">
                  <c:v>1487.123</c:v>
                </c:pt>
                <c:pt idx="251">
                  <c:v>1491.777</c:v>
                </c:pt>
                <c:pt idx="252">
                  <c:v>1496.4259999999999</c:v>
                </c:pt>
                <c:pt idx="253">
                  <c:v>1501.0709999999999</c:v>
                </c:pt>
                <c:pt idx="254">
                  <c:v>1505.711</c:v>
                </c:pt>
                <c:pt idx="255">
                  <c:v>1510.347</c:v>
                </c:pt>
                <c:pt idx="256">
                  <c:v>1514.9780000000001</c:v>
                </c:pt>
                <c:pt idx="257">
                  <c:v>1519.604</c:v>
                </c:pt>
                <c:pt idx="258">
                  <c:v>1524.2260000000001</c:v>
                </c:pt>
                <c:pt idx="259">
                  <c:v>1528.8440000000001</c:v>
                </c:pt>
                <c:pt idx="260">
                  <c:v>1533.4570000000001</c:v>
                </c:pt>
                <c:pt idx="261">
                  <c:v>1538.0650000000001</c:v>
                </c:pt>
                <c:pt idx="262">
                  <c:v>1542.6690000000001</c:v>
                </c:pt>
                <c:pt idx="263">
                  <c:v>1547.269</c:v>
                </c:pt>
                <c:pt idx="264">
                  <c:v>1551.864</c:v>
                </c:pt>
                <c:pt idx="265">
                  <c:v>1556.454</c:v>
                </c:pt>
                <c:pt idx="266">
                  <c:v>1561.0409999999999</c:v>
                </c:pt>
                <c:pt idx="267">
                  <c:v>1565.6220000000001</c:v>
                </c:pt>
                <c:pt idx="268">
                  <c:v>1570.1990000000001</c:v>
                </c:pt>
                <c:pt idx="269">
                  <c:v>1574.7719999999999</c:v>
                </c:pt>
                <c:pt idx="270">
                  <c:v>1579.34</c:v>
                </c:pt>
                <c:pt idx="271">
                  <c:v>1583.904</c:v>
                </c:pt>
                <c:pt idx="272">
                  <c:v>1588.4639999999999</c:v>
                </c:pt>
                <c:pt idx="273">
                  <c:v>1593.019</c:v>
                </c:pt>
                <c:pt idx="274">
                  <c:v>1597.569</c:v>
                </c:pt>
                <c:pt idx="275">
                  <c:v>1602.115</c:v>
                </c:pt>
                <c:pt idx="276">
                  <c:v>1606.6569999999999</c:v>
                </c:pt>
                <c:pt idx="277">
                  <c:v>1611.1949999999999</c:v>
                </c:pt>
                <c:pt idx="278">
                  <c:v>1615.7280000000001</c:v>
                </c:pt>
                <c:pt idx="279">
                  <c:v>1620.2560000000001</c:v>
                </c:pt>
                <c:pt idx="280">
                  <c:v>1624.78</c:v>
                </c:pt>
                <c:pt idx="281">
                  <c:v>1629.3</c:v>
                </c:pt>
                <c:pt idx="282">
                  <c:v>1633.816</c:v>
                </c:pt>
                <c:pt idx="283">
                  <c:v>1638.327</c:v>
                </c:pt>
                <c:pt idx="284">
                  <c:v>1642.8340000000001</c:v>
                </c:pt>
                <c:pt idx="285">
                  <c:v>1647.336</c:v>
                </c:pt>
                <c:pt idx="286">
                  <c:v>1651.8340000000001</c:v>
                </c:pt>
                <c:pt idx="287">
                  <c:v>1656.328</c:v>
                </c:pt>
                <c:pt idx="288">
                  <c:v>1660.817</c:v>
                </c:pt>
                <c:pt idx="289">
                  <c:v>1665.3019999999999</c:v>
                </c:pt>
                <c:pt idx="290">
                  <c:v>1669.7829999999999</c:v>
                </c:pt>
                <c:pt idx="291">
                  <c:v>1674.259</c:v>
                </c:pt>
                <c:pt idx="292">
                  <c:v>1678.732</c:v>
                </c:pt>
                <c:pt idx="293">
                  <c:v>1683.1990000000001</c:v>
                </c:pt>
                <c:pt idx="294">
                  <c:v>1687.663</c:v>
                </c:pt>
                <c:pt idx="295">
                  <c:v>1692.1220000000001</c:v>
                </c:pt>
                <c:pt idx="296">
                  <c:v>1696.577</c:v>
                </c:pt>
                <c:pt idx="297">
                  <c:v>1701.028</c:v>
                </c:pt>
                <c:pt idx="298">
                  <c:v>1705.4739999999999</c:v>
                </c:pt>
                <c:pt idx="299">
                  <c:v>1709.9169999999999</c:v>
                </c:pt>
                <c:pt idx="300">
                  <c:v>1714.355</c:v>
                </c:pt>
                <c:pt idx="301">
                  <c:v>1718.788</c:v>
                </c:pt>
                <c:pt idx="302">
                  <c:v>1723.2180000000001</c:v>
                </c:pt>
                <c:pt idx="303">
                  <c:v>1727.643</c:v>
                </c:pt>
                <c:pt idx="304">
                  <c:v>1732.0640000000001</c:v>
                </c:pt>
                <c:pt idx="305">
                  <c:v>1736.481</c:v>
                </c:pt>
                <c:pt idx="306">
                  <c:v>1740.893</c:v>
                </c:pt>
                <c:pt idx="307">
                  <c:v>1745.3009999999999</c:v>
                </c:pt>
                <c:pt idx="308">
                  <c:v>1749.7049999999999</c:v>
                </c:pt>
                <c:pt idx="309">
                  <c:v>1754.105</c:v>
                </c:pt>
                <c:pt idx="310">
                  <c:v>1758.501</c:v>
                </c:pt>
                <c:pt idx="311">
                  <c:v>1762.893</c:v>
                </c:pt>
                <c:pt idx="312">
                  <c:v>1767.28</c:v>
                </c:pt>
                <c:pt idx="313">
                  <c:v>1771.663</c:v>
                </c:pt>
                <c:pt idx="314">
                  <c:v>1776.0419999999999</c:v>
                </c:pt>
                <c:pt idx="315">
                  <c:v>1780.4169999999999</c:v>
                </c:pt>
                <c:pt idx="316">
                  <c:v>1784.787</c:v>
                </c:pt>
                <c:pt idx="317">
                  <c:v>1789.154</c:v>
                </c:pt>
                <c:pt idx="318">
                  <c:v>1793.5160000000001</c:v>
                </c:pt>
                <c:pt idx="319">
                  <c:v>1797.874</c:v>
                </c:pt>
                <c:pt idx="320">
                  <c:v>1802.2280000000001</c:v>
                </c:pt>
                <c:pt idx="321">
                  <c:v>1806.578</c:v>
                </c:pt>
                <c:pt idx="322">
                  <c:v>1810.924</c:v>
                </c:pt>
                <c:pt idx="323">
                  <c:v>1815.2660000000001</c:v>
                </c:pt>
                <c:pt idx="324">
                  <c:v>1819.6030000000001</c:v>
                </c:pt>
                <c:pt idx="325">
                  <c:v>1823.9369999999999</c:v>
                </c:pt>
                <c:pt idx="326">
                  <c:v>1828.2660000000001</c:v>
                </c:pt>
                <c:pt idx="327">
                  <c:v>1832.5909999999999</c:v>
                </c:pt>
                <c:pt idx="328">
                  <c:v>1836.913</c:v>
                </c:pt>
                <c:pt idx="329">
                  <c:v>1841.23</c:v>
                </c:pt>
                <c:pt idx="330">
                  <c:v>1845.5429999999999</c:v>
                </c:pt>
                <c:pt idx="331">
                  <c:v>1849.8520000000001</c:v>
                </c:pt>
                <c:pt idx="332">
                  <c:v>1854.1559999999999</c:v>
                </c:pt>
                <c:pt idx="333">
                  <c:v>1858.4570000000001</c:v>
                </c:pt>
                <c:pt idx="334">
                  <c:v>1862.7539999999999</c:v>
                </c:pt>
                <c:pt idx="335">
                  <c:v>1867.047</c:v>
                </c:pt>
                <c:pt idx="336">
                  <c:v>1871.335</c:v>
                </c:pt>
                <c:pt idx="337">
                  <c:v>1875.62</c:v>
                </c:pt>
                <c:pt idx="338">
                  <c:v>1879.9</c:v>
                </c:pt>
                <c:pt idx="339">
                  <c:v>1884.1769999999999</c:v>
                </c:pt>
                <c:pt idx="340">
                  <c:v>1888.4490000000001</c:v>
                </c:pt>
                <c:pt idx="341">
                  <c:v>1892.7180000000001</c:v>
                </c:pt>
                <c:pt idx="342">
                  <c:v>1896.982</c:v>
                </c:pt>
                <c:pt idx="343">
                  <c:v>1901.2429999999999</c:v>
                </c:pt>
                <c:pt idx="344">
                  <c:v>1905.499</c:v>
                </c:pt>
                <c:pt idx="345">
                  <c:v>1909.752</c:v>
                </c:pt>
                <c:pt idx="346">
                  <c:v>1914</c:v>
                </c:pt>
                <c:pt idx="347">
                  <c:v>1918.2449999999999</c:v>
                </c:pt>
                <c:pt idx="348">
                  <c:v>1922.4849999999999</c:v>
                </c:pt>
                <c:pt idx="349">
                  <c:v>1926.722</c:v>
                </c:pt>
                <c:pt idx="350">
                  <c:v>1930.954</c:v>
                </c:pt>
                <c:pt idx="351">
                  <c:v>1935.183</c:v>
                </c:pt>
                <c:pt idx="352">
                  <c:v>1939.4079999999999</c:v>
                </c:pt>
                <c:pt idx="353">
                  <c:v>1943.6279999999999</c:v>
                </c:pt>
                <c:pt idx="354">
                  <c:v>1947.845</c:v>
                </c:pt>
                <c:pt idx="355">
                  <c:v>1952.058</c:v>
                </c:pt>
                <c:pt idx="356">
                  <c:v>1956.2670000000001</c:v>
                </c:pt>
                <c:pt idx="357">
                  <c:v>1960.472</c:v>
                </c:pt>
                <c:pt idx="358">
                  <c:v>1964.673</c:v>
                </c:pt>
                <c:pt idx="359">
                  <c:v>1968.87</c:v>
                </c:pt>
                <c:pt idx="360">
                  <c:v>1973.0630000000001</c:v>
                </c:pt>
                <c:pt idx="361">
                  <c:v>1977.252</c:v>
                </c:pt>
                <c:pt idx="362">
                  <c:v>1981.4380000000001</c:v>
                </c:pt>
                <c:pt idx="363">
                  <c:v>1985.6189999999999</c:v>
                </c:pt>
                <c:pt idx="364">
                  <c:v>1989.797</c:v>
                </c:pt>
                <c:pt idx="365">
                  <c:v>1993.971</c:v>
                </c:pt>
                <c:pt idx="366">
                  <c:v>1998.14</c:v>
                </c:pt>
                <c:pt idx="367">
                  <c:v>2002.306</c:v>
                </c:pt>
                <c:pt idx="368">
                  <c:v>2006.4690000000001</c:v>
                </c:pt>
                <c:pt idx="369">
                  <c:v>2010.627</c:v>
                </c:pt>
                <c:pt idx="370">
                  <c:v>2014.7809999999999</c:v>
                </c:pt>
                <c:pt idx="371">
                  <c:v>2018.932</c:v>
                </c:pt>
                <c:pt idx="372">
                  <c:v>2023.078</c:v>
                </c:pt>
                <c:pt idx="373">
                  <c:v>2027.221</c:v>
                </c:pt>
                <c:pt idx="374">
                  <c:v>2031.36</c:v>
                </c:pt>
                <c:pt idx="375">
                  <c:v>2035.4949999999999</c:v>
                </c:pt>
                <c:pt idx="376">
                  <c:v>2039.627</c:v>
                </c:pt>
                <c:pt idx="377">
                  <c:v>2043.7539999999999</c:v>
                </c:pt>
                <c:pt idx="378">
                  <c:v>2047.8779999999999</c:v>
                </c:pt>
                <c:pt idx="379">
                  <c:v>2051.998</c:v>
                </c:pt>
                <c:pt idx="380">
                  <c:v>2056.114</c:v>
                </c:pt>
                <c:pt idx="381">
                  <c:v>2060.2260000000001</c:v>
                </c:pt>
                <c:pt idx="382">
                  <c:v>2064.3339999999998</c:v>
                </c:pt>
                <c:pt idx="383">
                  <c:v>2068.4389999999999</c:v>
                </c:pt>
                <c:pt idx="384">
                  <c:v>2072.54</c:v>
                </c:pt>
                <c:pt idx="385">
                  <c:v>2076.6370000000002</c:v>
                </c:pt>
                <c:pt idx="386">
                  <c:v>2080.73</c:v>
                </c:pt>
                <c:pt idx="387">
                  <c:v>2084.8200000000002</c:v>
                </c:pt>
                <c:pt idx="388">
                  <c:v>2088.9059999999999</c:v>
                </c:pt>
                <c:pt idx="389">
                  <c:v>2092.9879999999998</c:v>
                </c:pt>
                <c:pt idx="390">
                  <c:v>2097.0659999999998</c:v>
                </c:pt>
                <c:pt idx="391">
                  <c:v>2101.14</c:v>
                </c:pt>
                <c:pt idx="392">
                  <c:v>2105.2109999999998</c:v>
                </c:pt>
                <c:pt idx="393">
                  <c:v>2109.2779999999998</c:v>
                </c:pt>
                <c:pt idx="394">
                  <c:v>2113.3420000000001</c:v>
                </c:pt>
                <c:pt idx="395">
                  <c:v>2117.4009999999998</c:v>
                </c:pt>
                <c:pt idx="396">
                  <c:v>2121.4569999999999</c:v>
                </c:pt>
                <c:pt idx="397">
                  <c:v>2125.509</c:v>
                </c:pt>
                <c:pt idx="398">
                  <c:v>2129.558</c:v>
                </c:pt>
                <c:pt idx="399">
                  <c:v>2133.6019999999999</c:v>
                </c:pt>
                <c:pt idx="400">
                  <c:v>2137.643</c:v>
                </c:pt>
                <c:pt idx="401">
                  <c:v>2141.681</c:v>
                </c:pt>
                <c:pt idx="402">
                  <c:v>2145.7139999999999</c:v>
                </c:pt>
                <c:pt idx="403">
                  <c:v>2149.7440000000001</c:v>
                </c:pt>
                <c:pt idx="404">
                  <c:v>2153.77</c:v>
                </c:pt>
                <c:pt idx="405">
                  <c:v>2157.7930000000001</c:v>
                </c:pt>
                <c:pt idx="406">
                  <c:v>2161.8119999999999</c:v>
                </c:pt>
                <c:pt idx="407">
                  <c:v>2165.8270000000002</c:v>
                </c:pt>
                <c:pt idx="408">
                  <c:v>2169.8380000000002</c:v>
                </c:pt>
                <c:pt idx="409">
                  <c:v>2173.846</c:v>
                </c:pt>
                <c:pt idx="410">
                  <c:v>2177.8510000000001</c:v>
                </c:pt>
                <c:pt idx="411">
                  <c:v>2181.8510000000001</c:v>
                </c:pt>
                <c:pt idx="412">
                  <c:v>2185.848</c:v>
                </c:pt>
                <c:pt idx="413">
                  <c:v>2189.8409999999999</c:v>
                </c:pt>
                <c:pt idx="414">
                  <c:v>2193.8310000000001</c:v>
                </c:pt>
                <c:pt idx="415">
                  <c:v>2197.817</c:v>
                </c:pt>
                <c:pt idx="416">
                  <c:v>2201.799</c:v>
                </c:pt>
                <c:pt idx="417">
                  <c:v>2205.7779999999998</c:v>
                </c:pt>
                <c:pt idx="418">
                  <c:v>2209.7530000000002</c:v>
                </c:pt>
                <c:pt idx="419">
                  <c:v>2213.7249999999999</c:v>
                </c:pt>
                <c:pt idx="420">
                  <c:v>2217.6930000000002</c:v>
                </c:pt>
                <c:pt idx="421">
                  <c:v>2221.6570000000002</c:v>
                </c:pt>
                <c:pt idx="422">
                  <c:v>2225.6179999999999</c:v>
                </c:pt>
                <c:pt idx="423">
                  <c:v>2229.5749999999998</c:v>
                </c:pt>
                <c:pt idx="424">
                  <c:v>2233.529</c:v>
                </c:pt>
                <c:pt idx="425">
                  <c:v>2237.4789999999998</c:v>
                </c:pt>
                <c:pt idx="426">
                  <c:v>2241.4250000000002</c:v>
                </c:pt>
                <c:pt idx="427">
                  <c:v>2245.3679999999999</c:v>
                </c:pt>
                <c:pt idx="428">
                  <c:v>2249.3069999999998</c:v>
                </c:pt>
                <c:pt idx="429">
                  <c:v>2253.2429999999999</c:v>
                </c:pt>
                <c:pt idx="430">
                  <c:v>2257.1750000000002</c:v>
                </c:pt>
                <c:pt idx="431">
                  <c:v>2261.1039999999998</c:v>
                </c:pt>
                <c:pt idx="432">
                  <c:v>2265.029</c:v>
                </c:pt>
                <c:pt idx="433">
                  <c:v>2268.9499999999998</c:v>
                </c:pt>
                <c:pt idx="434">
                  <c:v>2272.8679999999999</c:v>
                </c:pt>
                <c:pt idx="435">
                  <c:v>2276.7829999999999</c:v>
                </c:pt>
                <c:pt idx="436">
                  <c:v>2280.694</c:v>
                </c:pt>
                <c:pt idx="437">
                  <c:v>2284.6010000000001</c:v>
                </c:pt>
                <c:pt idx="438">
                  <c:v>2288.5050000000001</c:v>
                </c:pt>
                <c:pt idx="439">
                  <c:v>2292.4050000000002</c:v>
                </c:pt>
                <c:pt idx="440">
                  <c:v>2296.3020000000001</c:v>
                </c:pt>
                <c:pt idx="441">
                  <c:v>2300.1950000000002</c:v>
                </c:pt>
                <c:pt idx="442">
                  <c:v>2304.085</c:v>
                </c:pt>
                <c:pt idx="443">
                  <c:v>2307.971</c:v>
                </c:pt>
                <c:pt idx="444">
                  <c:v>2311.8539999999998</c:v>
                </c:pt>
                <c:pt idx="445">
                  <c:v>2315.7339999999999</c:v>
                </c:pt>
                <c:pt idx="446">
                  <c:v>2319.6089999999999</c:v>
                </c:pt>
                <c:pt idx="447">
                  <c:v>2323.482</c:v>
                </c:pt>
                <c:pt idx="448">
                  <c:v>2327.3510000000001</c:v>
                </c:pt>
                <c:pt idx="449">
                  <c:v>2331.2159999999999</c:v>
                </c:pt>
                <c:pt idx="450">
                  <c:v>2335.078</c:v>
                </c:pt>
                <c:pt idx="451">
                  <c:v>2338.9369999999999</c:v>
                </c:pt>
                <c:pt idx="452">
                  <c:v>2342.7919999999999</c:v>
                </c:pt>
                <c:pt idx="453">
                  <c:v>2346.643</c:v>
                </c:pt>
                <c:pt idx="454">
                  <c:v>2350.4920000000002</c:v>
                </c:pt>
                <c:pt idx="455">
                  <c:v>2354.3359999999998</c:v>
                </c:pt>
                <c:pt idx="456">
                  <c:v>2358.1779999999999</c:v>
                </c:pt>
                <c:pt idx="457">
                  <c:v>2362.0149999999999</c:v>
                </c:pt>
                <c:pt idx="458">
                  <c:v>2365.85</c:v>
                </c:pt>
                <c:pt idx="459">
                  <c:v>2369.681</c:v>
                </c:pt>
                <c:pt idx="460">
                  <c:v>2373.5079999999998</c:v>
                </c:pt>
                <c:pt idx="461">
                  <c:v>2377.3330000000001</c:v>
                </c:pt>
                <c:pt idx="462">
                  <c:v>2381.1529999999998</c:v>
                </c:pt>
                <c:pt idx="463">
                  <c:v>2384.971</c:v>
                </c:pt>
                <c:pt idx="464">
                  <c:v>2388.7849999999999</c:v>
                </c:pt>
                <c:pt idx="465">
                  <c:v>2392.5949999999998</c:v>
                </c:pt>
                <c:pt idx="466">
                  <c:v>2396.402</c:v>
                </c:pt>
                <c:pt idx="467">
                  <c:v>2400.2060000000001</c:v>
                </c:pt>
                <c:pt idx="468">
                  <c:v>2404.0070000000001</c:v>
                </c:pt>
                <c:pt idx="469">
                  <c:v>2407.8040000000001</c:v>
                </c:pt>
                <c:pt idx="470">
                  <c:v>2411.5970000000002</c:v>
                </c:pt>
                <c:pt idx="471">
                  <c:v>2415.3879999999999</c:v>
                </c:pt>
                <c:pt idx="472">
                  <c:v>2419.174</c:v>
                </c:pt>
                <c:pt idx="473">
                  <c:v>2422.9580000000001</c:v>
                </c:pt>
                <c:pt idx="474">
                  <c:v>2426.7379999999998</c:v>
                </c:pt>
                <c:pt idx="475">
                  <c:v>2430.5149999999999</c:v>
                </c:pt>
                <c:pt idx="476">
                  <c:v>2434.2890000000002</c:v>
                </c:pt>
                <c:pt idx="477">
                  <c:v>2438.0590000000002</c:v>
                </c:pt>
                <c:pt idx="478">
                  <c:v>2441.8249999999998</c:v>
                </c:pt>
                <c:pt idx="479">
                  <c:v>2445.5889999999999</c:v>
                </c:pt>
                <c:pt idx="480">
                  <c:v>2449.3490000000002</c:v>
                </c:pt>
                <c:pt idx="481">
                  <c:v>2453.1060000000002</c:v>
                </c:pt>
                <c:pt idx="482">
                  <c:v>2456.8589999999999</c:v>
                </c:pt>
                <c:pt idx="483">
                  <c:v>2460.61</c:v>
                </c:pt>
                <c:pt idx="484">
                  <c:v>2464.3560000000002</c:v>
                </c:pt>
                <c:pt idx="485">
                  <c:v>2468.1</c:v>
                </c:pt>
                <c:pt idx="486">
                  <c:v>2471.84</c:v>
                </c:pt>
                <c:pt idx="487">
                  <c:v>2475.5770000000002</c:v>
                </c:pt>
                <c:pt idx="488">
                  <c:v>2479.3110000000001</c:v>
                </c:pt>
                <c:pt idx="489">
                  <c:v>2483.0410000000002</c:v>
                </c:pt>
                <c:pt idx="490">
                  <c:v>2486.768</c:v>
                </c:pt>
                <c:pt idx="491">
                  <c:v>2490.4920000000002</c:v>
                </c:pt>
                <c:pt idx="492">
                  <c:v>2494.2130000000002</c:v>
                </c:pt>
                <c:pt idx="493">
                  <c:v>2497.9299999999998</c:v>
                </c:pt>
                <c:pt idx="494">
                  <c:v>2501.6439999999998</c:v>
                </c:pt>
                <c:pt idx="495">
                  <c:v>2505.355</c:v>
                </c:pt>
                <c:pt idx="496">
                  <c:v>2509.0619999999999</c:v>
                </c:pt>
                <c:pt idx="497">
                  <c:v>2512.7660000000001</c:v>
                </c:pt>
                <c:pt idx="498">
                  <c:v>2516.4670000000001</c:v>
                </c:pt>
                <c:pt idx="499">
                  <c:v>2520.165</c:v>
                </c:pt>
                <c:pt idx="500">
                  <c:v>2523.8589999999999</c:v>
                </c:pt>
                <c:pt idx="501">
                  <c:v>2527.5509999999999</c:v>
                </c:pt>
                <c:pt idx="502">
                  <c:v>2531.239</c:v>
                </c:pt>
                <c:pt idx="503">
                  <c:v>2534.9229999999998</c:v>
                </c:pt>
                <c:pt idx="504">
                  <c:v>2538.605</c:v>
                </c:pt>
                <c:pt idx="505">
                  <c:v>2542.2829999999999</c:v>
                </c:pt>
                <c:pt idx="506">
                  <c:v>2545.9580000000001</c:v>
                </c:pt>
                <c:pt idx="507">
                  <c:v>2549.63</c:v>
                </c:pt>
                <c:pt idx="508">
                  <c:v>2553.299</c:v>
                </c:pt>
                <c:pt idx="509">
                  <c:v>2556.9639999999999</c:v>
                </c:pt>
                <c:pt idx="510">
                  <c:v>2560.6260000000002</c:v>
                </c:pt>
                <c:pt idx="511">
                  <c:v>2564.2849999999999</c:v>
                </c:pt>
                <c:pt idx="512">
                  <c:v>2567.9409999999998</c:v>
                </c:pt>
                <c:pt idx="513">
                  <c:v>2571.5940000000001</c:v>
                </c:pt>
                <c:pt idx="514">
                  <c:v>2575.2429999999999</c:v>
                </c:pt>
                <c:pt idx="515">
                  <c:v>2578.89</c:v>
                </c:pt>
                <c:pt idx="516">
                  <c:v>2582.5329999999999</c:v>
                </c:pt>
                <c:pt idx="517">
                  <c:v>2586.1729999999998</c:v>
                </c:pt>
                <c:pt idx="518">
                  <c:v>2589.8090000000002</c:v>
                </c:pt>
                <c:pt idx="519">
                  <c:v>2593.4430000000002</c:v>
                </c:pt>
                <c:pt idx="520">
                  <c:v>2597.0729999999999</c:v>
                </c:pt>
                <c:pt idx="521">
                  <c:v>2600.701</c:v>
                </c:pt>
                <c:pt idx="522">
                  <c:v>2604.3249999999998</c:v>
                </c:pt>
                <c:pt idx="523">
                  <c:v>2607.9459999999999</c:v>
                </c:pt>
                <c:pt idx="524">
                  <c:v>2611.5639999999999</c:v>
                </c:pt>
                <c:pt idx="525">
                  <c:v>2615.1779999999999</c:v>
                </c:pt>
                <c:pt idx="526">
                  <c:v>2618.79</c:v>
                </c:pt>
                <c:pt idx="527">
                  <c:v>2622.3980000000001</c:v>
                </c:pt>
                <c:pt idx="528">
                  <c:v>2626.0039999999999</c:v>
                </c:pt>
                <c:pt idx="529">
                  <c:v>2629.6060000000002</c:v>
                </c:pt>
                <c:pt idx="530">
                  <c:v>2633.2049999999999</c:v>
                </c:pt>
                <c:pt idx="531">
                  <c:v>2636.8009999999999</c:v>
                </c:pt>
                <c:pt idx="532">
                  <c:v>2640.3939999999998</c:v>
                </c:pt>
                <c:pt idx="533">
                  <c:v>2643.9830000000002</c:v>
                </c:pt>
                <c:pt idx="534">
                  <c:v>2647.57</c:v>
                </c:pt>
                <c:pt idx="535">
                  <c:v>2651.1529999999998</c:v>
                </c:pt>
                <c:pt idx="536">
                  <c:v>2654.7339999999999</c:v>
                </c:pt>
                <c:pt idx="537">
                  <c:v>2658.3110000000001</c:v>
                </c:pt>
                <c:pt idx="538">
                  <c:v>2661.8850000000002</c:v>
                </c:pt>
                <c:pt idx="539">
                  <c:v>2665.4560000000001</c:v>
                </c:pt>
                <c:pt idx="540">
                  <c:v>2669.0250000000001</c:v>
                </c:pt>
                <c:pt idx="541">
                  <c:v>2672.5889999999999</c:v>
                </c:pt>
                <c:pt idx="542">
                  <c:v>2676.1509999999998</c:v>
                </c:pt>
                <c:pt idx="543">
                  <c:v>2679.71</c:v>
                </c:pt>
                <c:pt idx="544">
                  <c:v>2683.2660000000001</c:v>
                </c:pt>
                <c:pt idx="545">
                  <c:v>2686.819</c:v>
                </c:pt>
                <c:pt idx="546">
                  <c:v>2690.3679999999999</c:v>
                </c:pt>
                <c:pt idx="547">
                  <c:v>2693.915</c:v>
                </c:pt>
                <c:pt idx="548">
                  <c:v>2697.4580000000001</c:v>
                </c:pt>
                <c:pt idx="549">
                  <c:v>2700.9989999999998</c:v>
                </c:pt>
                <c:pt idx="550">
                  <c:v>2704.5360000000001</c:v>
                </c:pt>
                <c:pt idx="551">
                  <c:v>2708.0709999999999</c:v>
                </c:pt>
                <c:pt idx="552">
                  <c:v>2711.6019999999999</c:v>
                </c:pt>
                <c:pt idx="553">
                  <c:v>2715.13</c:v>
                </c:pt>
                <c:pt idx="554">
                  <c:v>2718.6559999999999</c:v>
                </c:pt>
                <c:pt idx="555">
                  <c:v>2722.1779999999999</c:v>
                </c:pt>
                <c:pt idx="556">
                  <c:v>2725.6970000000001</c:v>
                </c:pt>
                <c:pt idx="557">
                  <c:v>2729.2139999999999</c:v>
                </c:pt>
                <c:pt idx="558">
                  <c:v>2732.7269999999999</c:v>
                </c:pt>
                <c:pt idx="559">
                  <c:v>2736.2370000000001</c:v>
                </c:pt>
                <c:pt idx="560">
                  <c:v>2739.7440000000001</c:v>
                </c:pt>
                <c:pt idx="561">
                  <c:v>2743.2489999999998</c:v>
                </c:pt>
                <c:pt idx="562">
                  <c:v>2746.75</c:v>
                </c:pt>
                <c:pt idx="563">
                  <c:v>2750.248</c:v>
                </c:pt>
                <c:pt idx="564">
                  <c:v>2753.7429999999999</c:v>
                </c:pt>
                <c:pt idx="565">
                  <c:v>2757.2359999999999</c:v>
                </c:pt>
                <c:pt idx="566">
                  <c:v>2760.7249999999999</c:v>
                </c:pt>
                <c:pt idx="567">
                  <c:v>2764.2109999999998</c:v>
                </c:pt>
                <c:pt idx="568">
                  <c:v>2767.6950000000002</c:v>
                </c:pt>
                <c:pt idx="569">
                  <c:v>2771.1750000000002</c:v>
                </c:pt>
                <c:pt idx="570">
                  <c:v>2774.652</c:v>
                </c:pt>
                <c:pt idx="571">
                  <c:v>2778.127</c:v>
                </c:pt>
                <c:pt idx="572">
                  <c:v>2781.598</c:v>
                </c:pt>
                <c:pt idx="573">
                  <c:v>2785.067</c:v>
                </c:pt>
                <c:pt idx="574">
                  <c:v>2788.5320000000002</c:v>
                </c:pt>
                <c:pt idx="575">
                  <c:v>2791.9949999999999</c:v>
                </c:pt>
                <c:pt idx="576">
                  <c:v>2795.4549999999999</c:v>
                </c:pt>
                <c:pt idx="577">
                  <c:v>2798.9110000000001</c:v>
                </c:pt>
                <c:pt idx="578">
                  <c:v>2802.3649999999998</c:v>
                </c:pt>
                <c:pt idx="579">
                  <c:v>2805.8159999999998</c:v>
                </c:pt>
                <c:pt idx="580">
                  <c:v>2809.2640000000001</c:v>
                </c:pt>
                <c:pt idx="581">
                  <c:v>2812.7089999999998</c:v>
                </c:pt>
                <c:pt idx="582">
                  <c:v>2816.1509999999998</c:v>
                </c:pt>
                <c:pt idx="583">
                  <c:v>2819.59</c:v>
                </c:pt>
                <c:pt idx="584">
                  <c:v>2823.0259999999998</c:v>
                </c:pt>
                <c:pt idx="585">
                  <c:v>2826.46</c:v>
                </c:pt>
                <c:pt idx="586">
                  <c:v>2829.89</c:v>
                </c:pt>
                <c:pt idx="587">
                  <c:v>2833.3180000000002</c:v>
                </c:pt>
                <c:pt idx="588">
                  <c:v>2836.7420000000002</c:v>
                </c:pt>
                <c:pt idx="589">
                  <c:v>2840.1640000000002</c:v>
                </c:pt>
                <c:pt idx="590">
                  <c:v>2843.5830000000001</c:v>
                </c:pt>
                <c:pt idx="591">
                  <c:v>2846.9989999999998</c:v>
                </c:pt>
                <c:pt idx="592">
                  <c:v>2850.4119999999998</c:v>
                </c:pt>
                <c:pt idx="593">
                  <c:v>2853.8220000000001</c:v>
                </c:pt>
                <c:pt idx="594">
                  <c:v>2857.2289999999998</c:v>
                </c:pt>
                <c:pt idx="595">
                  <c:v>2860.634</c:v>
                </c:pt>
                <c:pt idx="596">
                  <c:v>2864.0349999999999</c:v>
                </c:pt>
                <c:pt idx="597">
                  <c:v>2867.4340000000002</c:v>
                </c:pt>
                <c:pt idx="598">
                  <c:v>2870.83</c:v>
                </c:pt>
                <c:pt idx="599">
                  <c:v>2874.223</c:v>
                </c:pt>
                <c:pt idx="600">
                  <c:v>2877.6129999999998</c:v>
                </c:pt>
                <c:pt idx="601">
                  <c:v>2881</c:v>
                </c:pt>
                <c:pt idx="602">
                  <c:v>2884.3850000000002</c:v>
                </c:pt>
                <c:pt idx="603">
                  <c:v>2887.7660000000001</c:v>
                </c:pt>
                <c:pt idx="604">
                  <c:v>2891.145</c:v>
                </c:pt>
                <c:pt idx="605">
                  <c:v>2894.5210000000002</c:v>
                </c:pt>
                <c:pt idx="606">
                  <c:v>2897.8939999999998</c:v>
                </c:pt>
                <c:pt idx="607">
                  <c:v>2901.2640000000001</c:v>
                </c:pt>
                <c:pt idx="608">
                  <c:v>2904.6309999999999</c:v>
                </c:pt>
                <c:pt idx="609">
                  <c:v>2907.9960000000001</c:v>
                </c:pt>
                <c:pt idx="610">
                  <c:v>2911.3580000000002</c:v>
                </c:pt>
                <c:pt idx="611">
                  <c:v>2914.7170000000001</c:v>
                </c:pt>
                <c:pt idx="612">
                  <c:v>2918.0729999999999</c:v>
                </c:pt>
                <c:pt idx="613">
                  <c:v>2921.4259999999999</c:v>
                </c:pt>
                <c:pt idx="614">
                  <c:v>2924.777</c:v>
                </c:pt>
                <c:pt idx="615">
                  <c:v>2928.1239999999998</c:v>
                </c:pt>
                <c:pt idx="616">
                  <c:v>2931.4690000000001</c:v>
                </c:pt>
                <c:pt idx="617">
                  <c:v>2934.8110000000001</c:v>
                </c:pt>
                <c:pt idx="618">
                  <c:v>2938.15</c:v>
                </c:pt>
                <c:pt idx="619">
                  <c:v>2941.4870000000001</c:v>
                </c:pt>
                <c:pt idx="620">
                  <c:v>2944.8209999999999</c:v>
                </c:pt>
                <c:pt idx="621">
                  <c:v>2948.152</c:v>
                </c:pt>
                <c:pt idx="622">
                  <c:v>2951.48</c:v>
                </c:pt>
                <c:pt idx="623">
                  <c:v>2954.8049999999998</c:v>
                </c:pt>
                <c:pt idx="624">
                  <c:v>2958.1280000000002</c:v>
                </c:pt>
                <c:pt idx="625">
                  <c:v>2961.4470000000001</c:v>
                </c:pt>
                <c:pt idx="626">
                  <c:v>2964.7649999999999</c:v>
                </c:pt>
                <c:pt idx="627">
                  <c:v>2968.0790000000002</c:v>
                </c:pt>
                <c:pt idx="628">
                  <c:v>2971.39</c:v>
                </c:pt>
                <c:pt idx="629">
                  <c:v>2974.6990000000001</c:v>
                </c:pt>
                <c:pt idx="630">
                  <c:v>2978.0050000000001</c:v>
                </c:pt>
                <c:pt idx="631">
                  <c:v>2981.308</c:v>
                </c:pt>
                <c:pt idx="632">
                  <c:v>2984.6089999999999</c:v>
                </c:pt>
                <c:pt idx="633">
                  <c:v>2987.9070000000002</c:v>
                </c:pt>
                <c:pt idx="634">
                  <c:v>2991.2020000000002</c:v>
                </c:pt>
                <c:pt idx="635">
                  <c:v>2994.4940000000001</c:v>
                </c:pt>
                <c:pt idx="636">
                  <c:v>2997.7840000000001</c:v>
                </c:pt>
                <c:pt idx="637">
                  <c:v>3001.07</c:v>
                </c:pt>
                <c:pt idx="638">
                  <c:v>3004.355</c:v>
                </c:pt>
                <c:pt idx="639">
                  <c:v>3007.636</c:v>
                </c:pt>
                <c:pt idx="640">
                  <c:v>3010.915</c:v>
                </c:pt>
                <c:pt idx="641">
                  <c:v>3014.1909999999998</c:v>
                </c:pt>
                <c:pt idx="642">
                  <c:v>3017.4639999999999</c:v>
                </c:pt>
                <c:pt idx="643">
                  <c:v>3020.7339999999999</c:v>
                </c:pt>
                <c:pt idx="644">
                  <c:v>3024.002</c:v>
                </c:pt>
                <c:pt idx="645">
                  <c:v>3027.2669999999998</c:v>
                </c:pt>
                <c:pt idx="646">
                  <c:v>3030.53</c:v>
                </c:pt>
                <c:pt idx="647">
                  <c:v>3033.7890000000002</c:v>
                </c:pt>
                <c:pt idx="648">
                  <c:v>3037.0459999999998</c:v>
                </c:pt>
                <c:pt idx="649">
                  <c:v>3040.3009999999999</c:v>
                </c:pt>
                <c:pt idx="650">
                  <c:v>3043.5520000000001</c:v>
                </c:pt>
                <c:pt idx="651">
                  <c:v>3046.8009999999999</c:v>
                </c:pt>
                <c:pt idx="652">
                  <c:v>3050.0479999999998</c:v>
                </c:pt>
                <c:pt idx="653">
                  <c:v>3053.2910000000002</c:v>
                </c:pt>
                <c:pt idx="654">
                  <c:v>3056.5320000000002</c:v>
                </c:pt>
                <c:pt idx="655">
                  <c:v>3059.7710000000002</c:v>
                </c:pt>
                <c:pt idx="656">
                  <c:v>3063.0059999999999</c:v>
                </c:pt>
                <c:pt idx="657">
                  <c:v>3066.239</c:v>
                </c:pt>
                <c:pt idx="658">
                  <c:v>3069.4690000000001</c:v>
                </c:pt>
                <c:pt idx="659">
                  <c:v>3072.6970000000001</c:v>
                </c:pt>
                <c:pt idx="660">
                  <c:v>3075.922</c:v>
                </c:pt>
                <c:pt idx="661">
                  <c:v>3079.1439999999998</c:v>
                </c:pt>
                <c:pt idx="662">
                  <c:v>3082.364</c:v>
                </c:pt>
                <c:pt idx="663">
                  <c:v>3085.5810000000001</c:v>
                </c:pt>
                <c:pt idx="664">
                  <c:v>3088.7950000000001</c:v>
                </c:pt>
                <c:pt idx="665">
                  <c:v>3092.0070000000001</c:v>
                </c:pt>
                <c:pt idx="666">
                  <c:v>3095.2159999999999</c:v>
                </c:pt>
                <c:pt idx="667">
                  <c:v>3098.4229999999998</c:v>
                </c:pt>
                <c:pt idx="668">
                  <c:v>3101.627</c:v>
                </c:pt>
                <c:pt idx="669">
                  <c:v>3104.828</c:v>
                </c:pt>
                <c:pt idx="670">
                  <c:v>3108.0259999999998</c:v>
                </c:pt>
                <c:pt idx="671">
                  <c:v>3111.2220000000002</c:v>
                </c:pt>
                <c:pt idx="672">
                  <c:v>3114.4160000000002</c:v>
                </c:pt>
                <c:pt idx="673">
                  <c:v>3117.607</c:v>
                </c:pt>
                <c:pt idx="674">
                  <c:v>3120.7950000000001</c:v>
                </c:pt>
                <c:pt idx="675">
                  <c:v>3123.98</c:v>
                </c:pt>
                <c:pt idx="676">
                  <c:v>3127.163</c:v>
                </c:pt>
                <c:pt idx="677">
                  <c:v>3130.3440000000001</c:v>
                </c:pt>
                <c:pt idx="678">
                  <c:v>3133.5210000000002</c:v>
                </c:pt>
                <c:pt idx="679">
                  <c:v>3136.6959999999999</c:v>
                </c:pt>
                <c:pt idx="680">
                  <c:v>3139.8690000000001</c:v>
                </c:pt>
                <c:pt idx="681">
                  <c:v>3143.0390000000002</c:v>
                </c:pt>
                <c:pt idx="682">
                  <c:v>3146.2060000000001</c:v>
                </c:pt>
                <c:pt idx="683">
                  <c:v>3149.3710000000001</c:v>
                </c:pt>
                <c:pt idx="684">
                  <c:v>3152.5329999999999</c:v>
                </c:pt>
                <c:pt idx="685">
                  <c:v>3155.6930000000002</c:v>
                </c:pt>
                <c:pt idx="686">
                  <c:v>3158.85</c:v>
                </c:pt>
                <c:pt idx="687">
                  <c:v>3162.0050000000001</c:v>
                </c:pt>
                <c:pt idx="688">
                  <c:v>3165.1570000000002</c:v>
                </c:pt>
                <c:pt idx="689">
                  <c:v>3168.306</c:v>
                </c:pt>
                <c:pt idx="690">
                  <c:v>3171.453</c:v>
                </c:pt>
                <c:pt idx="691">
                  <c:v>3174.5970000000002</c:v>
                </c:pt>
                <c:pt idx="692">
                  <c:v>3177.739</c:v>
                </c:pt>
                <c:pt idx="693">
                  <c:v>3180.8780000000002</c:v>
                </c:pt>
                <c:pt idx="694">
                  <c:v>3184.0140000000001</c:v>
                </c:pt>
                <c:pt idx="695">
                  <c:v>3187.1489999999999</c:v>
                </c:pt>
                <c:pt idx="696">
                  <c:v>3190.28</c:v>
                </c:pt>
                <c:pt idx="697">
                  <c:v>3193.4090000000001</c:v>
                </c:pt>
                <c:pt idx="698">
                  <c:v>3196.5360000000001</c:v>
                </c:pt>
                <c:pt idx="699">
                  <c:v>3199.6590000000001</c:v>
                </c:pt>
                <c:pt idx="700">
                  <c:v>3202.7809999999999</c:v>
                </c:pt>
                <c:pt idx="701">
                  <c:v>3205.9</c:v>
                </c:pt>
                <c:pt idx="702">
                  <c:v>3209.0160000000001</c:v>
                </c:pt>
                <c:pt idx="703">
                  <c:v>3212.13</c:v>
                </c:pt>
                <c:pt idx="704">
                  <c:v>3215.241</c:v>
                </c:pt>
                <c:pt idx="705">
                  <c:v>3218.35</c:v>
                </c:pt>
                <c:pt idx="706">
                  <c:v>3221.4560000000001</c:v>
                </c:pt>
                <c:pt idx="707">
                  <c:v>3224.56</c:v>
                </c:pt>
                <c:pt idx="708">
                  <c:v>3227.6610000000001</c:v>
                </c:pt>
                <c:pt idx="709">
                  <c:v>3230.76</c:v>
                </c:pt>
                <c:pt idx="710">
                  <c:v>3233.8560000000002</c:v>
                </c:pt>
                <c:pt idx="711">
                  <c:v>3236.95</c:v>
                </c:pt>
                <c:pt idx="712">
                  <c:v>3240.0410000000002</c:v>
                </c:pt>
                <c:pt idx="713">
                  <c:v>3243.13</c:v>
                </c:pt>
                <c:pt idx="714">
                  <c:v>3246.2159999999999</c:v>
                </c:pt>
                <c:pt idx="715">
                  <c:v>3249.3</c:v>
                </c:pt>
                <c:pt idx="716">
                  <c:v>3252.3820000000001</c:v>
                </c:pt>
                <c:pt idx="717">
                  <c:v>3255.46</c:v>
                </c:pt>
                <c:pt idx="718">
                  <c:v>3258.5369999999998</c:v>
                </c:pt>
                <c:pt idx="719">
                  <c:v>3261.6109999999999</c:v>
                </c:pt>
                <c:pt idx="720">
                  <c:v>3264.6819999999998</c:v>
                </c:pt>
                <c:pt idx="721">
                  <c:v>3267.7510000000002</c:v>
                </c:pt>
                <c:pt idx="722">
                  <c:v>3270.8180000000002</c:v>
                </c:pt>
                <c:pt idx="723">
                  <c:v>3273.8820000000001</c:v>
                </c:pt>
                <c:pt idx="724">
                  <c:v>3276.9430000000002</c:v>
                </c:pt>
                <c:pt idx="725">
                  <c:v>3280.002</c:v>
                </c:pt>
                <c:pt idx="726">
                  <c:v>3283.0590000000002</c:v>
                </c:pt>
                <c:pt idx="727">
                  <c:v>3286.1129999999998</c:v>
                </c:pt>
                <c:pt idx="728">
                  <c:v>3289.165</c:v>
                </c:pt>
                <c:pt idx="729">
                  <c:v>3292.2139999999999</c:v>
                </c:pt>
                <c:pt idx="730">
                  <c:v>3295.261</c:v>
                </c:pt>
                <c:pt idx="731">
                  <c:v>3298.306</c:v>
                </c:pt>
                <c:pt idx="732">
                  <c:v>3301.348</c:v>
                </c:pt>
                <c:pt idx="733">
                  <c:v>3304.3870000000002</c:v>
                </c:pt>
                <c:pt idx="734">
                  <c:v>3307.4250000000002</c:v>
                </c:pt>
                <c:pt idx="735">
                  <c:v>3310.4589999999998</c:v>
                </c:pt>
                <c:pt idx="736">
                  <c:v>3313.4920000000002</c:v>
                </c:pt>
                <c:pt idx="737">
                  <c:v>3316.5210000000002</c:v>
                </c:pt>
                <c:pt idx="738">
                  <c:v>3319.549</c:v>
                </c:pt>
                <c:pt idx="739">
                  <c:v>3322.5740000000001</c:v>
                </c:pt>
                <c:pt idx="740">
                  <c:v>3325.5970000000002</c:v>
                </c:pt>
                <c:pt idx="741">
                  <c:v>3328.6170000000002</c:v>
                </c:pt>
                <c:pt idx="742">
                  <c:v>3331.6350000000002</c:v>
                </c:pt>
                <c:pt idx="743">
                  <c:v>3334.65</c:v>
                </c:pt>
                <c:pt idx="744">
                  <c:v>3337.663</c:v>
                </c:pt>
                <c:pt idx="745">
                  <c:v>3340.674</c:v>
                </c:pt>
                <c:pt idx="746">
                  <c:v>3343.6819999999998</c:v>
                </c:pt>
                <c:pt idx="747">
                  <c:v>3346.6880000000001</c:v>
                </c:pt>
                <c:pt idx="748">
                  <c:v>3349.6909999999998</c:v>
                </c:pt>
                <c:pt idx="749">
                  <c:v>3352.692</c:v>
                </c:pt>
                <c:pt idx="750">
                  <c:v>3355.6909999999998</c:v>
                </c:pt>
                <c:pt idx="751">
                  <c:v>3358.6869999999999</c:v>
                </c:pt>
                <c:pt idx="752">
                  <c:v>3361.681</c:v>
                </c:pt>
                <c:pt idx="753">
                  <c:v>3364.6729999999998</c:v>
                </c:pt>
                <c:pt idx="754">
                  <c:v>3367.6619999999998</c:v>
                </c:pt>
                <c:pt idx="755">
                  <c:v>3370.6489999999999</c:v>
                </c:pt>
                <c:pt idx="756">
                  <c:v>3373.6329999999998</c:v>
                </c:pt>
                <c:pt idx="757">
                  <c:v>3376.6149999999998</c:v>
                </c:pt>
                <c:pt idx="758">
                  <c:v>3379.5949999999998</c:v>
                </c:pt>
                <c:pt idx="759">
                  <c:v>3382.5720000000001</c:v>
                </c:pt>
                <c:pt idx="760">
                  <c:v>3385.547</c:v>
                </c:pt>
                <c:pt idx="761">
                  <c:v>3388.52</c:v>
                </c:pt>
                <c:pt idx="762">
                  <c:v>3391.49</c:v>
                </c:pt>
                <c:pt idx="763">
                  <c:v>3394.4580000000001</c:v>
                </c:pt>
                <c:pt idx="764">
                  <c:v>3397.424</c:v>
                </c:pt>
                <c:pt idx="765">
                  <c:v>3400.3870000000002</c:v>
                </c:pt>
                <c:pt idx="766">
                  <c:v>3403.348</c:v>
                </c:pt>
                <c:pt idx="767">
                  <c:v>3406.3069999999998</c:v>
                </c:pt>
                <c:pt idx="768">
                  <c:v>3409.2629999999999</c:v>
                </c:pt>
                <c:pt idx="769">
                  <c:v>3412.2170000000001</c:v>
                </c:pt>
                <c:pt idx="770">
                  <c:v>3415.1680000000001</c:v>
                </c:pt>
                <c:pt idx="771">
                  <c:v>3418.1179999999999</c:v>
                </c:pt>
                <c:pt idx="772">
                  <c:v>3421.0650000000001</c:v>
                </c:pt>
                <c:pt idx="773">
                  <c:v>3424.009</c:v>
                </c:pt>
                <c:pt idx="774">
                  <c:v>3426.951</c:v>
                </c:pt>
                <c:pt idx="775">
                  <c:v>3429.8910000000001</c:v>
                </c:pt>
                <c:pt idx="776">
                  <c:v>3432.8290000000002</c:v>
                </c:pt>
                <c:pt idx="777">
                  <c:v>3435.7640000000001</c:v>
                </c:pt>
                <c:pt idx="778">
                  <c:v>3438.6970000000001</c:v>
                </c:pt>
                <c:pt idx="779">
                  <c:v>3441.6280000000002</c:v>
                </c:pt>
                <c:pt idx="780">
                  <c:v>3444.5569999999998</c:v>
                </c:pt>
                <c:pt idx="781">
                  <c:v>3447.4830000000002</c:v>
                </c:pt>
                <c:pt idx="782">
                  <c:v>3450.4070000000002</c:v>
                </c:pt>
                <c:pt idx="783">
                  <c:v>3453.328</c:v>
                </c:pt>
                <c:pt idx="784">
                  <c:v>3456.2469999999998</c:v>
                </c:pt>
                <c:pt idx="785">
                  <c:v>3459.1640000000002</c:v>
                </c:pt>
                <c:pt idx="786">
                  <c:v>3462.0790000000002</c:v>
                </c:pt>
                <c:pt idx="787">
                  <c:v>3464.991</c:v>
                </c:pt>
                <c:pt idx="788">
                  <c:v>3467.902</c:v>
                </c:pt>
                <c:pt idx="789">
                  <c:v>3470.8090000000002</c:v>
                </c:pt>
                <c:pt idx="790">
                  <c:v>3473.7150000000001</c:v>
                </c:pt>
                <c:pt idx="791">
                  <c:v>3476.6179999999999</c:v>
                </c:pt>
                <c:pt idx="792">
                  <c:v>3479.5189999999998</c:v>
                </c:pt>
                <c:pt idx="793">
                  <c:v>3482.4180000000001</c:v>
                </c:pt>
                <c:pt idx="794">
                  <c:v>3485.3150000000001</c:v>
                </c:pt>
                <c:pt idx="795">
                  <c:v>3488.2089999999998</c:v>
                </c:pt>
                <c:pt idx="796">
                  <c:v>3491.1010000000001</c:v>
                </c:pt>
                <c:pt idx="797">
                  <c:v>3493.99</c:v>
                </c:pt>
                <c:pt idx="798">
                  <c:v>3496.8780000000002</c:v>
                </c:pt>
                <c:pt idx="799">
                  <c:v>3499.7629999999999</c:v>
                </c:pt>
                <c:pt idx="800">
                  <c:v>3502.6460000000002</c:v>
                </c:pt>
                <c:pt idx="801">
                  <c:v>3505.527</c:v>
                </c:pt>
                <c:pt idx="802">
                  <c:v>3508.4050000000002</c:v>
                </c:pt>
                <c:pt idx="803">
                  <c:v>3511.2809999999999</c:v>
                </c:pt>
                <c:pt idx="804">
                  <c:v>3514.1550000000002</c:v>
                </c:pt>
                <c:pt idx="805">
                  <c:v>3517.027</c:v>
                </c:pt>
                <c:pt idx="806">
                  <c:v>3519.8969999999999</c:v>
                </c:pt>
                <c:pt idx="807">
                  <c:v>3522.7640000000001</c:v>
                </c:pt>
                <c:pt idx="808">
                  <c:v>3525.6289999999999</c:v>
                </c:pt>
                <c:pt idx="809">
                  <c:v>3528.4920000000002</c:v>
                </c:pt>
                <c:pt idx="810">
                  <c:v>3531.3519999999999</c:v>
                </c:pt>
                <c:pt idx="811">
                  <c:v>3534.2109999999998</c:v>
                </c:pt>
                <c:pt idx="812">
                  <c:v>3537.067</c:v>
                </c:pt>
                <c:pt idx="813">
                  <c:v>3539.9209999999998</c:v>
                </c:pt>
                <c:pt idx="814">
                  <c:v>3542.7730000000001</c:v>
                </c:pt>
                <c:pt idx="815">
                  <c:v>3545.6219999999998</c:v>
                </c:pt>
                <c:pt idx="816">
                  <c:v>3548.4690000000001</c:v>
                </c:pt>
                <c:pt idx="817">
                  <c:v>3551.3150000000001</c:v>
                </c:pt>
                <c:pt idx="818">
                  <c:v>3554.1570000000002</c:v>
                </c:pt>
                <c:pt idx="819">
                  <c:v>3556.998</c:v>
                </c:pt>
                <c:pt idx="820">
                  <c:v>3559.837</c:v>
                </c:pt>
                <c:pt idx="821">
                  <c:v>3562.6729999999998</c:v>
                </c:pt>
                <c:pt idx="822">
                  <c:v>3565.5070000000001</c:v>
                </c:pt>
                <c:pt idx="823">
                  <c:v>3568.3389999999999</c:v>
                </c:pt>
                <c:pt idx="824">
                  <c:v>3571.1689999999999</c:v>
                </c:pt>
                <c:pt idx="825">
                  <c:v>3573.9960000000001</c:v>
                </c:pt>
                <c:pt idx="826">
                  <c:v>3576.8220000000001</c:v>
                </c:pt>
                <c:pt idx="827">
                  <c:v>3579.645</c:v>
                </c:pt>
                <c:pt idx="828">
                  <c:v>3582.4659999999999</c:v>
                </c:pt>
                <c:pt idx="829">
                  <c:v>3585.2849999999999</c:v>
                </c:pt>
                <c:pt idx="830">
                  <c:v>3588.1010000000001</c:v>
                </c:pt>
                <c:pt idx="831">
                  <c:v>3590.9160000000002</c:v>
                </c:pt>
                <c:pt idx="832">
                  <c:v>3593.7280000000001</c:v>
                </c:pt>
                <c:pt idx="833">
                  <c:v>3596.538</c:v>
                </c:pt>
                <c:pt idx="834">
                  <c:v>3599.346</c:v>
                </c:pt>
                <c:pt idx="835">
                  <c:v>3602.152</c:v>
                </c:pt>
                <c:pt idx="836">
                  <c:v>3604.9560000000001</c:v>
                </c:pt>
                <c:pt idx="837">
                  <c:v>3607.7570000000001</c:v>
                </c:pt>
                <c:pt idx="838">
                  <c:v>3610.556</c:v>
                </c:pt>
                <c:pt idx="839">
                  <c:v>3613.3539999999998</c:v>
                </c:pt>
                <c:pt idx="840">
                  <c:v>3616.1489999999999</c:v>
                </c:pt>
                <c:pt idx="841">
                  <c:v>3618.942</c:v>
                </c:pt>
                <c:pt idx="842">
                  <c:v>3621.732</c:v>
                </c:pt>
                <c:pt idx="843">
                  <c:v>3624.5210000000002</c:v>
                </c:pt>
                <c:pt idx="844">
                  <c:v>3627.3069999999998</c:v>
                </c:pt>
                <c:pt idx="845">
                  <c:v>3630.0920000000001</c:v>
                </c:pt>
                <c:pt idx="846">
                  <c:v>3632.8739999999998</c:v>
                </c:pt>
                <c:pt idx="847">
                  <c:v>3635.654</c:v>
                </c:pt>
                <c:pt idx="848">
                  <c:v>3638.4319999999998</c:v>
                </c:pt>
                <c:pt idx="849">
                  <c:v>3641.2080000000001</c:v>
                </c:pt>
                <c:pt idx="850">
                  <c:v>3643.982</c:v>
                </c:pt>
                <c:pt idx="851">
                  <c:v>3646.7530000000002</c:v>
                </c:pt>
                <c:pt idx="852">
                  <c:v>3649.5230000000001</c:v>
                </c:pt>
                <c:pt idx="853">
                  <c:v>3652.29</c:v>
                </c:pt>
                <c:pt idx="854">
                  <c:v>3655.0549999999998</c:v>
                </c:pt>
                <c:pt idx="855">
                  <c:v>3657.8180000000002</c:v>
                </c:pt>
                <c:pt idx="856">
                  <c:v>3660.5790000000002</c:v>
                </c:pt>
                <c:pt idx="857">
                  <c:v>3663.3380000000002</c:v>
                </c:pt>
                <c:pt idx="858">
                  <c:v>3666.0949999999998</c:v>
                </c:pt>
                <c:pt idx="859">
                  <c:v>3668.8490000000002</c:v>
                </c:pt>
                <c:pt idx="860">
                  <c:v>3671.6019999999999</c:v>
                </c:pt>
                <c:pt idx="861">
                  <c:v>3674.3519999999999</c:v>
                </c:pt>
                <c:pt idx="862">
                  <c:v>3677.1010000000001</c:v>
                </c:pt>
                <c:pt idx="863">
                  <c:v>3679.8470000000002</c:v>
                </c:pt>
                <c:pt idx="864">
                  <c:v>3682.5909999999999</c:v>
                </c:pt>
                <c:pt idx="865">
                  <c:v>3685.3330000000001</c:v>
                </c:pt>
                <c:pt idx="866">
                  <c:v>3688.0729999999999</c:v>
                </c:pt>
                <c:pt idx="867">
                  <c:v>3690.8110000000001</c:v>
                </c:pt>
                <c:pt idx="868">
                  <c:v>3693.547</c:v>
                </c:pt>
                <c:pt idx="869">
                  <c:v>3696.2809999999999</c:v>
                </c:pt>
                <c:pt idx="870">
                  <c:v>3699.0129999999999</c:v>
                </c:pt>
                <c:pt idx="871">
                  <c:v>3701.7420000000002</c:v>
                </c:pt>
                <c:pt idx="872">
                  <c:v>3704.47</c:v>
                </c:pt>
                <c:pt idx="873">
                  <c:v>3707.1950000000002</c:v>
                </c:pt>
                <c:pt idx="874">
                  <c:v>3709.9189999999999</c:v>
                </c:pt>
                <c:pt idx="875">
                  <c:v>3712.64</c:v>
                </c:pt>
                <c:pt idx="876">
                  <c:v>3715.3589999999999</c:v>
                </c:pt>
                <c:pt idx="877">
                  <c:v>3718.076</c:v>
                </c:pt>
                <c:pt idx="878">
                  <c:v>3720.7919999999999</c:v>
                </c:pt>
                <c:pt idx="879">
                  <c:v>3723.5050000000001</c:v>
                </c:pt>
                <c:pt idx="880">
                  <c:v>3726.2159999999999</c:v>
                </c:pt>
                <c:pt idx="881">
                  <c:v>3728.9250000000002</c:v>
                </c:pt>
                <c:pt idx="882">
                  <c:v>3731.6320000000001</c:v>
                </c:pt>
                <c:pt idx="883">
                  <c:v>3734.3359999999998</c:v>
                </c:pt>
                <c:pt idx="884">
                  <c:v>3737.0390000000002</c:v>
                </c:pt>
                <c:pt idx="885">
                  <c:v>3739.74</c:v>
                </c:pt>
                <c:pt idx="886">
                  <c:v>3742.4389999999999</c:v>
                </c:pt>
                <c:pt idx="887">
                  <c:v>3745.136</c:v>
                </c:pt>
                <c:pt idx="888">
                  <c:v>3747.83</c:v>
                </c:pt>
                <c:pt idx="889">
                  <c:v>3750.5230000000001</c:v>
                </c:pt>
                <c:pt idx="890">
                  <c:v>3753.2130000000002</c:v>
                </c:pt>
                <c:pt idx="891">
                  <c:v>3755.902</c:v>
                </c:pt>
                <c:pt idx="892">
                  <c:v>3758.5889999999999</c:v>
                </c:pt>
                <c:pt idx="893">
                  <c:v>3761.2730000000001</c:v>
                </c:pt>
                <c:pt idx="894">
                  <c:v>3763.9560000000001</c:v>
                </c:pt>
                <c:pt idx="895">
                  <c:v>3766.636</c:v>
                </c:pt>
                <c:pt idx="896">
                  <c:v>3769.3150000000001</c:v>
                </c:pt>
                <c:pt idx="897">
                  <c:v>3771.991</c:v>
                </c:pt>
                <c:pt idx="898">
                  <c:v>3774.665</c:v>
                </c:pt>
                <c:pt idx="899">
                  <c:v>3777.3380000000002</c:v>
                </c:pt>
                <c:pt idx="900">
                  <c:v>3780.0079999999998</c:v>
                </c:pt>
                <c:pt idx="901">
                  <c:v>3782.6770000000001</c:v>
                </c:pt>
                <c:pt idx="902">
                  <c:v>3785.3429999999998</c:v>
                </c:pt>
                <c:pt idx="903">
                  <c:v>3788.0070000000001</c:v>
                </c:pt>
                <c:pt idx="904">
                  <c:v>3790.67</c:v>
                </c:pt>
                <c:pt idx="905">
                  <c:v>3793.33</c:v>
                </c:pt>
                <c:pt idx="906">
                  <c:v>3795.989</c:v>
                </c:pt>
                <c:pt idx="907">
                  <c:v>3798.645</c:v>
                </c:pt>
                <c:pt idx="908">
                  <c:v>3801.299</c:v>
                </c:pt>
                <c:pt idx="909">
                  <c:v>3803.9520000000002</c:v>
                </c:pt>
                <c:pt idx="910">
                  <c:v>3806.6019999999999</c:v>
                </c:pt>
                <c:pt idx="911">
                  <c:v>3809.2510000000002</c:v>
                </c:pt>
                <c:pt idx="912">
                  <c:v>3811.8969999999999</c:v>
                </c:pt>
                <c:pt idx="913">
                  <c:v>3814.5419999999999</c:v>
                </c:pt>
                <c:pt idx="914">
                  <c:v>3817.1840000000002</c:v>
                </c:pt>
                <c:pt idx="915">
                  <c:v>3819.8249999999998</c:v>
                </c:pt>
                <c:pt idx="916">
                  <c:v>3822.4630000000002</c:v>
                </c:pt>
                <c:pt idx="917">
                  <c:v>3825.1</c:v>
                </c:pt>
                <c:pt idx="918">
                  <c:v>3827.7350000000001</c:v>
                </c:pt>
                <c:pt idx="919">
                  <c:v>3830.3670000000002</c:v>
                </c:pt>
                <c:pt idx="920">
                  <c:v>3832.998</c:v>
                </c:pt>
                <c:pt idx="921">
                  <c:v>3835.627</c:v>
                </c:pt>
                <c:pt idx="922">
                  <c:v>3838.2530000000002</c:v>
                </c:pt>
                <c:pt idx="923">
                  <c:v>3840.8780000000002</c:v>
                </c:pt>
                <c:pt idx="924">
                  <c:v>3843.5010000000002</c:v>
                </c:pt>
                <c:pt idx="925">
                  <c:v>3846.1219999999998</c:v>
                </c:pt>
                <c:pt idx="926">
                  <c:v>3848.741</c:v>
                </c:pt>
                <c:pt idx="927">
                  <c:v>3851.3580000000002</c:v>
                </c:pt>
                <c:pt idx="928">
                  <c:v>3853.973</c:v>
                </c:pt>
                <c:pt idx="929">
                  <c:v>3856.5859999999998</c:v>
                </c:pt>
                <c:pt idx="930">
                  <c:v>3859.1970000000001</c:v>
                </c:pt>
                <c:pt idx="931">
                  <c:v>3861.806</c:v>
                </c:pt>
                <c:pt idx="932">
                  <c:v>3864.4140000000002</c:v>
                </c:pt>
                <c:pt idx="933">
                  <c:v>3867.0189999999998</c:v>
                </c:pt>
                <c:pt idx="934">
                  <c:v>3869.6219999999998</c:v>
                </c:pt>
                <c:pt idx="935">
                  <c:v>3872.2240000000002</c:v>
                </c:pt>
                <c:pt idx="936">
                  <c:v>3874.8229999999999</c:v>
                </c:pt>
                <c:pt idx="937">
                  <c:v>3877.4209999999998</c:v>
                </c:pt>
                <c:pt idx="938">
                  <c:v>3880.0160000000001</c:v>
                </c:pt>
                <c:pt idx="939">
                  <c:v>3882.61</c:v>
                </c:pt>
                <c:pt idx="940">
                  <c:v>3885.2020000000002</c:v>
                </c:pt>
                <c:pt idx="941">
                  <c:v>3887.7919999999999</c:v>
                </c:pt>
                <c:pt idx="942">
                  <c:v>3890.38</c:v>
                </c:pt>
                <c:pt idx="943">
                  <c:v>3892.9659999999999</c:v>
                </c:pt>
                <c:pt idx="944">
                  <c:v>3895.55</c:v>
                </c:pt>
                <c:pt idx="945">
                  <c:v>3898.1320000000001</c:v>
                </c:pt>
                <c:pt idx="946">
                  <c:v>3900.7130000000002</c:v>
                </c:pt>
                <c:pt idx="947">
                  <c:v>3903.2910000000002</c:v>
                </c:pt>
                <c:pt idx="948">
                  <c:v>3905.8679999999999</c:v>
                </c:pt>
                <c:pt idx="949">
                  <c:v>3908.442</c:v>
                </c:pt>
                <c:pt idx="950">
                  <c:v>3911.0149999999999</c:v>
                </c:pt>
                <c:pt idx="951">
                  <c:v>3913.5859999999998</c:v>
                </c:pt>
                <c:pt idx="952">
                  <c:v>3916.1550000000002</c:v>
                </c:pt>
                <c:pt idx="953">
                  <c:v>3918.7220000000002</c:v>
                </c:pt>
                <c:pt idx="954">
                  <c:v>3921.2869999999998</c:v>
                </c:pt>
                <c:pt idx="955">
                  <c:v>3923.85</c:v>
                </c:pt>
                <c:pt idx="956">
                  <c:v>3926.4110000000001</c:v>
                </c:pt>
                <c:pt idx="957">
                  <c:v>3928.971</c:v>
                </c:pt>
                <c:pt idx="958">
                  <c:v>3931.5279999999998</c:v>
                </c:pt>
                <c:pt idx="959">
                  <c:v>3934.0839999999998</c:v>
                </c:pt>
                <c:pt idx="960">
                  <c:v>3936.6379999999999</c:v>
                </c:pt>
                <c:pt idx="961">
                  <c:v>3939.19</c:v>
                </c:pt>
                <c:pt idx="962">
                  <c:v>3941.74</c:v>
                </c:pt>
                <c:pt idx="963">
                  <c:v>3944.288</c:v>
                </c:pt>
                <c:pt idx="964">
                  <c:v>3946.8339999999998</c:v>
                </c:pt>
                <c:pt idx="965">
                  <c:v>3949.3780000000002</c:v>
                </c:pt>
                <c:pt idx="966">
                  <c:v>3951.9209999999998</c:v>
                </c:pt>
                <c:pt idx="967">
                  <c:v>3954.462</c:v>
                </c:pt>
                <c:pt idx="968">
                  <c:v>3957</c:v>
                </c:pt>
                <c:pt idx="969">
                  <c:v>3959.5369999999998</c:v>
                </c:pt>
                <c:pt idx="970">
                  <c:v>3962.0720000000001</c:v>
                </c:pt>
                <c:pt idx="971">
                  <c:v>3964.6060000000002</c:v>
                </c:pt>
                <c:pt idx="972">
                  <c:v>3967.1370000000002</c:v>
                </c:pt>
                <c:pt idx="973">
                  <c:v>3969.6669999999999</c:v>
                </c:pt>
                <c:pt idx="974">
                  <c:v>3972.194</c:v>
                </c:pt>
                <c:pt idx="975">
                  <c:v>3974.72</c:v>
                </c:pt>
                <c:pt idx="976">
                  <c:v>3977.2440000000001</c:v>
                </c:pt>
                <c:pt idx="977">
                  <c:v>3979.7660000000001</c:v>
                </c:pt>
                <c:pt idx="978">
                  <c:v>3982.2860000000001</c:v>
                </c:pt>
                <c:pt idx="979">
                  <c:v>3984.8049999999998</c:v>
                </c:pt>
                <c:pt idx="980">
                  <c:v>3987.3209999999999</c:v>
                </c:pt>
                <c:pt idx="981">
                  <c:v>3989.8359999999998</c:v>
                </c:pt>
                <c:pt idx="982">
                  <c:v>3992.3490000000002</c:v>
                </c:pt>
                <c:pt idx="983">
                  <c:v>3994.86</c:v>
                </c:pt>
                <c:pt idx="984">
                  <c:v>3997.3690000000001</c:v>
                </c:pt>
                <c:pt idx="985">
                  <c:v>3999.877</c:v>
                </c:pt>
                <c:pt idx="986">
                  <c:v>4002.3820000000001</c:v>
                </c:pt>
                <c:pt idx="987">
                  <c:v>4004.886</c:v>
                </c:pt>
                <c:pt idx="988">
                  <c:v>4007.3879999999999</c:v>
                </c:pt>
                <c:pt idx="989">
                  <c:v>4009.8879999999999</c:v>
                </c:pt>
                <c:pt idx="990">
                  <c:v>4012.386</c:v>
                </c:pt>
                <c:pt idx="991">
                  <c:v>4014.8829999999998</c:v>
                </c:pt>
                <c:pt idx="992">
                  <c:v>4017.377</c:v>
                </c:pt>
                <c:pt idx="993">
                  <c:v>4019.87</c:v>
                </c:pt>
                <c:pt idx="994">
                  <c:v>4022.3609999999999</c:v>
                </c:pt>
                <c:pt idx="995">
                  <c:v>4024.85</c:v>
                </c:pt>
                <c:pt idx="996">
                  <c:v>4027.3380000000002</c:v>
                </c:pt>
                <c:pt idx="997">
                  <c:v>4029.8229999999999</c:v>
                </c:pt>
                <c:pt idx="998">
                  <c:v>4032.3069999999998</c:v>
                </c:pt>
                <c:pt idx="999">
                  <c:v>4034.7890000000002</c:v>
                </c:pt>
                <c:pt idx="1000">
                  <c:v>4037.2689999999998</c:v>
                </c:pt>
                <c:pt idx="1001">
                  <c:v>4039.7469999999998</c:v>
                </c:pt>
                <c:pt idx="1002">
                  <c:v>4042.2240000000002</c:v>
                </c:pt>
                <c:pt idx="1003">
                  <c:v>4044.6990000000001</c:v>
                </c:pt>
                <c:pt idx="1004">
                  <c:v>4047.172</c:v>
                </c:pt>
                <c:pt idx="1005">
                  <c:v>4049.643</c:v>
                </c:pt>
                <c:pt idx="1006">
                  <c:v>4052.1120000000001</c:v>
                </c:pt>
                <c:pt idx="1007">
                  <c:v>4054.58</c:v>
                </c:pt>
                <c:pt idx="1008">
                  <c:v>4057.0459999999998</c:v>
                </c:pt>
                <c:pt idx="1009">
                  <c:v>4059.51</c:v>
                </c:pt>
                <c:pt idx="1010">
                  <c:v>4061.9720000000002</c:v>
                </c:pt>
                <c:pt idx="1011">
                  <c:v>4064.4319999999998</c:v>
                </c:pt>
                <c:pt idx="1012">
                  <c:v>4066.8910000000001</c:v>
                </c:pt>
                <c:pt idx="1013">
                  <c:v>4069.348</c:v>
                </c:pt>
                <c:pt idx="1014">
                  <c:v>4071.8029999999999</c:v>
                </c:pt>
                <c:pt idx="1015">
                  <c:v>4074.2559999999999</c:v>
                </c:pt>
                <c:pt idx="1016">
                  <c:v>4076.7080000000001</c:v>
                </c:pt>
                <c:pt idx="1017">
                  <c:v>4079.1579999999999</c:v>
                </c:pt>
                <c:pt idx="1018">
                  <c:v>4081.6060000000002</c:v>
                </c:pt>
                <c:pt idx="1019">
                  <c:v>4084.0520000000001</c:v>
                </c:pt>
                <c:pt idx="1020">
                  <c:v>4086.4969999999998</c:v>
                </c:pt>
                <c:pt idx="1021">
                  <c:v>4088.9389999999999</c:v>
                </c:pt>
                <c:pt idx="1022">
                  <c:v>4091.38</c:v>
                </c:pt>
                <c:pt idx="1023">
                  <c:v>4093.819</c:v>
                </c:pt>
                <c:pt idx="1024">
                  <c:v>4096.2569999999996</c:v>
                </c:pt>
                <c:pt idx="1025">
                  <c:v>4098.6930000000002</c:v>
                </c:pt>
                <c:pt idx="1026">
                  <c:v>4101.1270000000004</c:v>
                </c:pt>
                <c:pt idx="1027">
                  <c:v>4103.5590000000002</c:v>
                </c:pt>
                <c:pt idx="1028">
                  <c:v>4105.9889999999996</c:v>
                </c:pt>
                <c:pt idx="1029">
                  <c:v>4108.4179999999997</c:v>
                </c:pt>
                <c:pt idx="1030">
                  <c:v>4110.8450000000003</c:v>
                </c:pt>
                <c:pt idx="1031">
                  <c:v>4113.2700000000004</c:v>
                </c:pt>
                <c:pt idx="1032">
                  <c:v>4115.6940000000004</c:v>
                </c:pt>
                <c:pt idx="1033">
                  <c:v>4118.1149999999998</c:v>
                </c:pt>
                <c:pt idx="1034">
                  <c:v>4120.5349999999999</c:v>
                </c:pt>
                <c:pt idx="1035">
                  <c:v>4122.9539999999997</c:v>
                </c:pt>
                <c:pt idx="1036">
                  <c:v>4125.37</c:v>
                </c:pt>
                <c:pt idx="1037">
                  <c:v>4127.7849999999999</c:v>
                </c:pt>
                <c:pt idx="1038">
                  <c:v>4130.1980000000003</c:v>
                </c:pt>
                <c:pt idx="1039">
                  <c:v>4132.6090000000004</c:v>
                </c:pt>
                <c:pt idx="1040">
                  <c:v>4135.0190000000002</c:v>
                </c:pt>
                <c:pt idx="1041">
                  <c:v>4137.4269999999997</c:v>
                </c:pt>
                <c:pt idx="1042">
                  <c:v>4139.8329999999996</c:v>
                </c:pt>
                <c:pt idx="1043">
                  <c:v>4142.2370000000001</c:v>
                </c:pt>
              </c:numCache>
            </c:numRef>
          </c:xVal>
          <c:yVal>
            <c:numRef>
              <c:f>גיליון1!$G$20:$ANJ$20</c:f>
              <c:numCache>
                <c:formatCode>General</c:formatCode>
                <c:ptCount val="1044"/>
                <c:pt idx="0">
                  <c:v>-400.21</c:v>
                </c:pt>
                <c:pt idx="1">
                  <c:v>112.79</c:v>
                </c:pt>
                <c:pt idx="2">
                  <c:v>1612.12</c:v>
                </c:pt>
                <c:pt idx="3">
                  <c:v>6327.46</c:v>
                </c:pt>
                <c:pt idx="4">
                  <c:v>18052.12</c:v>
                </c:pt>
                <c:pt idx="5">
                  <c:v>38174.120000000003</c:v>
                </c:pt>
                <c:pt idx="6">
                  <c:v>60304.12</c:v>
                </c:pt>
                <c:pt idx="7">
                  <c:v>61129.46</c:v>
                </c:pt>
                <c:pt idx="8">
                  <c:v>61128.12</c:v>
                </c:pt>
                <c:pt idx="9">
                  <c:v>61130.12</c:v>
                </c:pt>
                <c:pt idx="10">
                  <c:v>61127.46</c:v>
                </c:pt>
                <c:pt idx="11">
                  <c:v>61128.46</c:v>
                </c:pt>
                <c:pt idx="12">
                  <c:v>61127.79</c:v>
                </c:pt>
                <c:pt idx="13">
                  <c:v>61125.46</c:v>
                </c:pt>
                <c:pt idx="14">
                  <c:v>61125.120000000003</c:v>
                </c:pt>
                <c:pt idx="15">
                  <c:v>61128.46</c:v>
                </c:pt>
                <c:pt idx="16">
                  <c:v>61123.46</c:v>
                </c:pt>
                <c:pt idx="17">
                  <c:v>61126.12</c:v>
                </c:pt>
                <c:pt idx="18">
                  <c:v>60055.12</c:v>
                </c:pt>
                <c:pt idx="19">
                  <c:v>58060.46</c:v>
                </c:pt>
                <c:pt idx="20">
                  <c:v>56512.46</c:v>
                </c:pt>
                <c:pt idx="21">
                  <c:v>55094.79</c:v>
                </c:pt>
                <c:pt idx="22">
                  <c:v>53832.79</c:v>
                </c:pt>
                <c:pt idx="23">
                  <c:v>52473.120000000003</c:v>
                </c:pt>
                <c:pt idx="24">
                  <c:v>51195.12</c:v>
                </c:pt>
                <c:pt idx="25">
                  <c:v>50077.120000000003</c:v>
                </c:pt>
                <c:pt idx="26">
                  <c:v>49071.12</c:v>
                </c:pt>
                <c:pt idx="27">
                  <c:v>48059.46</c:v>
                </c:pt>
                <c:pt idx="28">
                  <c:v>47351.12</c:v>
                </c:pt>
                <c:pt idx="29">
                  <c:v>46747.79</c:v>
                </c:pt>
                <c:pt idx="30">
                  <c:v>46337.79</c:v>
                </c:pt>
                <c:pt idx="31">
                  <c:v>45923.12</c:v>
                </c:pt>
                <c:pt idx="32">
                  <c:v>45608.12</c:v>
                </c:pt>
                <c:pt idx="33">
                  <c:v>45296.79</c:v>
                </c:pt>
                <c:pt idx="34">
                  <c:v>45047.12</c:v>
                </c:pt>
                <c:pt idx="35">
                  <c:v>45007.46</c:v>
                </c:pt>
                <c:pt idx="36">
                  <c:v>44934.12</c:v>
                </c:pt>
                <c:pt idx="37">
                  <c:v>44880.12</c:v>
                </c:pt>
                <c:pt idx="38">
                  <c:v>44922.79</c:v>
                </c:pt>
                <c:pt idx="39">
                  <c:v>45143.79</c:v>
                </c:pt>
                <c:pt idx="40">
                  <c:v>45250.79</c:v>
                </c:pt>
                <c:pt idx="41">
                  <c:v>45299.12</c:v>
                </c:pt>
                <c:pt idx="42">
                  <c:v>45380.46</c:v>
                </c:pt>
                <c:pt idx="43">
                  <c:v>45487.46</c:v>
                </c:pt>
                <c:pt idx="44">
                  <c:v>45601.120000000003</c:v>
                </c:pt>
                <c:pt idx="45">
                  <c:v>45686.79</c:v>
                </c:pt>
                <c:pt idx="46">
                  <c:v>45711.79</c:v>
                </c:pt>
                <c:pt idx="47">
                  <c:v>45758.79</c:v>
                </c:pt>
                <c:pt idx="48">
                  <c:v>45641.79</c:v>
                </c:pt>
                <c:pt idx="49">
                  <c:v>45512.46</c:v>
                </c:pt>
                <c:pt idx="50">
                  <c:v>45211.46</c:v>
                </c:pt>
                <c:pt idx="51">
                  <c:v>44999.79</c:v>
                </c:pt>
                <c:pt idx="52">
                  <c:v>44788.79</c:v>
                </c:pt>
                <c:pt idx="53">
                  <c:v>44542.12</c:v>
                </c:pt>
                <c:pt idx="54">
                  <c:v>44260.79</c:v>
                </c:pt>
                <c:pt idx="55">
                  <c:v>44150.79</c:v>
                </c:pt>
                <c:pt idx="56">
                  <c:v>43912.79</c:v>
                </c:pt>
                <c:pt idx="57">
                  <c:v>43757.79</c:v>
                </c:pt>
                <c:pt idx="58">
                  <c:v>43359.46</c:v>
                </c:pt>
                <c:pt idx="59">
                  <c:v>42754.12</c:v>
                </c:pt>
                <c:pt idx="60">
                  <c:v>41999.79</c:v>
                </c:pt>
                <c:pt idx="61">
                  <c:v>41416.46</c:v>
                </c:pt>
                <c:pt idx="62">
                  <c:v>40931.79</c:v>
                </c:pt>
                <c:pt idx="63">
                  <c:v>40530.120000000003</c:v>
                </c:pt>
                <c:pt idx="64">
                  <c:v>40129.120000000003</c:v>
                </c:pt>
                <c:pt idx="65">
                  <c:v>39920.79</c:v>
                </c:pt>
                <c:pt idx="66">
                  <c:v>39727.79</c:v>
                </c:pt>
                <c:pt idx="67">
                  <c:v>39598.120000000003</c:v>
                </c:pt>
                <c:pt idx="68">
                  <c:v>39450.79</c:v>
                </c:pt>
                <c:pt idx="69">
                  <c:v>39306.79</c:v>
                </c:pt>
                <c:pt idx="70">
                  <c:v>39177.79</c:v>
                </c:pt>
                <c:pt idx="71">
                  <c:v>38975.46</c:v>
                </c:pt>
                <c:pt idx="72">
                  <c:v>38800.46</c:v>
                </c:pt>
                <c:pt idx="73">
                  <c:v>38659.120000000003</c:v>
                </c:pt>
                <c:pt idx="74">
                  <c:v>38489.79</c:v>
                </c:pt>
                <c:pt idx="75">
                  <c:v>38280.79</c:v>
                </c:pt>
                <c:pt idx="76">
                  <c:v>38146.46</c:v>
                </c:pt>
                <c:pt idx="77">
                  <c:v>37906.120000000003</c:v>
                </c:pt>
                <c:pt idx="78">
                  <c:v>37603.120000000003</c:v>
                </c:pt>
                <c:pt idx="79">
                  <c:v>37288.46</c:v>
                </c:pt>
                <c:pt idx="80">
                  <c:v>37038.120000000003</c:v>
                </c:pt>
                <c:pt idx="81">
                  <c:v>36817.79</c:v>
                </c:pt>
                <c:pt idx="82">
                  <c:v>36541.79</c:v>
                </c:pt>
                <c:pt idx="83">
                  <c:v>36350.120000000003</c:v>
                </c:pt>
                <c:pt idx="84">
                  <c:v>36137.46</c:v>
                </c:pt>
                <c:pt idx="85">
                  <c:v>36119.79</c:v>
                </c:pt>
                <c:pt idx="86">
                  <c:v>35998.46</c:v>
                </c:pt>
                <c:pt idx="87">
                  <c:v>35962.46</c:v>
                </c:pt>
                <c:pt idx="88">
                  <c:v>35824.79</c:v>
                </c:pt>
                <c:pt idx="89">
                  <c:v>35881.79</c:v>
                </c:pt>
                <c:pt idx="90">
                  <c:v>35766.120000000003</c:v>
                </c:pt>
                <c:pt idx="91">
                  <c:v>35704.46</c:v>
                </c:pt>
                <c:pt idx="92">
                  <c:v>35599.120000000003</c:v>
                </c:pt>
                <c:pt idx="93">
                  <c:v>35486.79</c:v>
                </c:pt>
                <c:pt idx="94">
                  <c:v>35299.79</c:v>
                </c:pt>
                <c:pt idx="95">
                  <c:v>35214.46</c:v>
                </c:pt>
                <c:pt idx="96">
                  <c:v>34990.46</c:v>
                </c:pt>
                <c:pt idx="97">
                  <c:v>34786.46</c:v>
                </c:pt>
                <c:pt idx="98">
                  <c:v>34811.46</c:v>
                </c:pt>
                <c:pt idx="99">
                  <c:v>34614.46</c:v>
                </c:pt>
                <c:pt idx="100">
                  <c:v>34507.46</c:v>
                </c:pt>
                <c:pt idx="101">
                  <c:v>34489.79</c:v>
                </c:pt>
                <c:pt idx="102">
                  <c:v>34411.120000000003</c:v>
                </c:pt>
                <c:pt idx="103">
                  <c:v>34387.120000000003</c:v>
                </c:pt>
                <c:pt idx="104">
                  <c:v>34402.120000000003</c:v>
                </c:pt>
                <c:pt idx="105">
                  <c:v>34414.46</c:v>
                </c:pt>
                <c:pt idx="106">
                  <c:v>34417.120000000003</c:v>
                </c:pt>
                <c:pt idx="107">
                  <c:v>34505.46</c:v>
                </c:pt>
                <c:pt idx="108">
                  <c:v>34566.46</c:v>
                </c:pt>
                <c:pt idx="109">
                  <c:v>34632.46</c:v>
                </c:pt>
                <c:pt idx="110">
                  <c:v>34584.46</c:v>
                </c:pt>
                <c:pt idx="111">
                  <c:v>34572.79</c:v>
                </c:pt>
                <c:pt idx="112">
                  <c:v>34390.46</c:v>
                </c:pt>
                <c:pt idx="113">
                  <c:v>34193.46</c:v>
                </c:pt>
                <c:pt idx="114">
                  <c:v>34057.120000000003</c:v>
                </c:pt>
                <c:pt idx="115">
                  <c:v>33844.120000000003</c:v>
                </c:pt>
                <c:pt idx="116">
                  <c:v>33631.46</c:v>
                </c:pt>
                <c:pt idx="117">
                  <c:v>33488.46</c:v>
                </c:pt>
                <c:pt idx="118">
                  <c:v>33358.120000000003</c:v>
                </c:pt>
                <c:pt idx="119">
                  <c:v>33273.46</c:v>
                </c:pt>
                <c:pt idx="120">
                  <c:v>33249.120000000003</c:v>
                </c:pt>
                <c:pt idx="121">
                  <c:v>33396.46</c:v>
                </c:pt>
                <c:pt idx="122">
                  <c:v>33330.79</c:v>
                </c:pt>
                <c:pt idx="123">
                  <c:v>33456.120000000003</c:v>
                </c:pt>
                <c:pt idx="124">
                  <c:v>33657.46</c:v>
                </c:pt>
                <c:pt idx="125">
                  <c:v>33965.79</c:v>
                </c:pt>
                <c:pt idx="126">
                  <c:v>34660.120000000003</c:v>
                </c:pt>
                <c:pt idx="127">
                  <c:v>35715.120000000003</c:v>
                </c:pt>
                <c:pt idx="128">
                  <c:v>36559.79</c:v>
                </c:pt>
                <c:pt idx="129">
                  <c:v>36054.79</c:v>
                </c:pt>
                <c:pt idx="130">
                  <c:v>34485.46</c:v>
                </c:pt>
                <c:pt idx="131">
                  <c:v>32819.79</c:v>
                </c:pt>
                <c:pt idx="132">
                  <c:v>31931.119999999999</c:v>
                </c:pt>
                <c:pt idx="133">
                  <c:v>31529.119999999999</c:v>
                </c:pt>
                <c:pt idx="134">
                  <c:v>31256.13</c:v>
                </c:pt>
                <c:pt idx="135">
                  <c:v>31176.46</c:v>
                </c:pt>
                <c:pt idx="136">
                  <c:v>31212.13</c:v>
                </c:pt>
                <c:pt idx="137">
                  <c:v>31260.12</c:v>
                </c:pt>
                <c:pt idx="138">
                  <c:v>31354.79</c:v>
                </c:pt>
                <c:pt idx="139">
                  <c:v>31316.12</c:v>
                </c:pt>
                <c:pt idx="140">
                  <c:v>31336.46</c:v>
                </c:pt>
                <c:pt idx="141">
                  <c:v>31186.79</c:v>
                </c:pt>
                <c:pt idx="142">
                  <c:v>31034.12</c:v>
                </c:pt>
                <c:pt idx="143">
                  <c:v>30807.79</c:v>
                </c:pt>
                <c:pt idx="144">
                  <c:v>30449.119999999999</c:v>
                </c:pt>
                <c:pt idx="145">
                  <c:v>29981.46</c:v>
                </c:pt>
                <c:pt idx="146">
                  <c:v>29771.46</c:v>
                </c:pt>
                <c:pt idx="147">
                  <c:v>29566.12</c:v>
                </c:pt>
                <c:pt idx="148">
                  <c:v>29583.119999999999</c:v>
                </c:pt>
                <c:pt idx="149">
                  <c:v>29558.79</c:v>
                </c:pt>
                <c:pt idx="150">
                  <c:v>29820.79</c:v>
                </c:pt>
                <c:pt idx="151">
                  <c:v>30102.46</c:v>
                </c:pt>
                <c:pt idx="152">
                  <c:v>30462.79</c:v>
                </c:pt>
                <c:pt idx="153">
                  <c:v>30805.46</c:v>
                </c:pt>
                <c:pt idx="154">
                  <c:v>31288.79</c:v>
                </c:pt>
                <c:pt idx="155">
                  <c:v>31475.119999999999</c:v>
                </c:pt>
                <c:pt idx="156">
                  <c:v>31567.119999999999</c:v>
                </c:pt>
                <c:pt idx="157">
                  <c:v>31716.79</c:v>
                </c:pt>
                <c:pt idx="158">
                  <c:v>31704.46</c:v>
                </c:pt>
                <c:pt idx="159">
                  <c:v>31867.79</c:v>
                </c:pt>
                <c:pt idx="160">
                  <c:v>31895.46</c:v>
                </c:pt>
                <c:pt idx="161">
                  <c:v>31709.119999999999</c:v>
                </c:pt>
                <c:pt idx="162">
                  <c:v>31318.46</c:v>
                </c:pt>
                <c:pt idx="163">
                  <c:v>30842.12</c:v>
                </c:pt>
                <c:pt idx="164">
                  <c:v>30663.46</c:v>
                </c:pt>
                <c:pt idx="165">
                  <c:v>30741.46</c:v>
                </c:pt>
                <c:pt idx="166">
                  <c:v>31188.79</c:v>
                </c:pt>
                <c:pt idx="167">
                  <c:v>31526.12</c:v>
                </c:pt>
                <c:pt idx="168">
                  <c:v>31992.13</c:v>
                </c:pt>
                <c:pt idx="169">
                  <c:v>32200.12</c:v>
                </c:pt>
                <c:pt idx="170">
                  <c:v>32238.79</c:v>
                </c:pt>
                <c:pt idx="171">
                  <c:v>31945.119999999999</c:v>
                </c:pt>
                <c:pt idx="172">
                  <c:v>31678.79</c:v>
                </c:pt>
                <c:pt idx="173">
                  <c:v>31271.13</c:v>
                </c:pt>
                <c:pt idx="174">
                  <c:v>30819.79</c:v>
                </c:pt>
                <c:pt idx="175">
                  <c:v>30460.79</c:v>
                </c:pt>
                <c:pt idx="176">
                  <c:v>30247.46</c:v>
                </c:pt>
                <c:pt idx="177">
                  <c:v>30044.46</c:v>
                </c:pt>
                <c:pt idx="178">
                  <c:v>29991.79</c:v>
                </c:pt>
                <c:pt idx="179">
                  <c:v>29920.79</c:v>
                </c:pt>
                <c:pt idx="180">
                  <c:v>29996.79</c:v>
                </c:pt>
                <c:pt idx="181">
                  <c:v>30206.79</c:v>
                </c:pt>
                <c:pt idx="182">
                  <c:v>30351.46</c:v>
                </c:pt>
                <c:pt idx="183">
                  <c:v>30355.46</c:v>
                </c:pt>
                <c:pt idx="184">
                  <c:v>30501.79</c:v>
                </c:pt>
                <c:pt idx="185">
                  <c:v>30493.119999999999</c:v>
                </c:pt>
                <c:pt idx="186">
                  <c:v>30435.46</c:v>
                </c:pt>
                <c:pt idx="187">
                  <c:v>30246.46</c:v>
                </c:pt>
                <c:pt idx="188">
                  <c:v>30107.46</c:v>
                </c:pt>
                <c:pt idx="189">
                  <c:v>30004.12</c:v>
                </c:pt>
                <c:pt idx="190">
                  <c:v>29887.79</c:v>
                </c:pt>
                <c:pt idx="191">
                  <c:v>30012.12</c:v>
                </c:pt>
                <c:pt idx="192">
                  <c:v>30235.13</c:v>
                </c:pt>
                <c:pt idx="193">
                  <c:v>30357.46</c:v>
                </c:pt>
                <c:pt idx="194">
                  <c:v>30617.46</c:v>
                </c:pt>
                <c:pt idx="195">
                  <c:v>30965.46</c:v>
                </c:pt>
                <c:pt idx="196">
                  <c:v>31181.46</c:v>
                </c:pt>
                <c:pt idx="197">
                  <c:v>31305.46</c:v>
                </c:pt>
                <c:pt idx="198">
                  <c:v>31303.13</c:v>
                </c:pt>
                <c:pt idx="199">
                  <c:v>31256.79</c:v>
                </c:pt>
                <c:pt idx="200">
                  <c:v>31091.79</c:v>
                </c:pt>
                <c:pt idx="201">
                  <c:v>30783.119999999999</c:v>
                </c:pt>
                <c:pt idx="202">
                  <c:v>30531.119999999999</c:v>
                </c:pt>
                <c:pt idx="203">
                  <c:v>30108.12</c:v>
                </c:pt>
                <c:pt idx="204">
                  <c:v>29765.46</c:v>
                </c:pt>
                <c:pt idx="205">
                  <c:v>29753.79</c:v>
                </c:pt>
                <c:pt idx="206">
                  <c:v>29718.12</c:v>
                </c:pt>
                <c:pt idx="207">
                  <c:v>29725.46</c:v>
                </c:pt>
                <c:pt idx="208">
                  <c:v>29785.13</c:v>
                </c:pt>
                <c:pt idx="209">
                  <c:v>29818.46</c:v>
                </c:pt>
                <c:pt idx="210">
                  <c:v>29958.46</c:v>
                </c:pt>
                <c:pt idx="211">
                  <c:v>30110.79</c:v>
                </c:pt>
                <c:pt idx="212">
                  <c:v>30225.79</c:v>
                </c:pt>
                <c:pt idx="213">
                  <c:v>30339.79</c:v>
                </c:pt>
                <c:pt idx="214">
                  <c:v>30432.79</c:v>
                </c:pt>
                <c:pt idx="215">
                  <c:v>30267.13</c:v>
                </c:pt>
                <c:pt idx="216">
                  <c:v>30034.79</c:v>
                </c:pt>
                <c:pt idx="217">
                  <c:v>29683.119999999999</c:v>
                </c:pt>
                <c:pt idx="218">
                  <c:v>29227.119999999999</c:v>
                </c:pt>
                <c:pt idx="219">
                  <c:v>28843.46</c:v>
                </c:pt>
                <c:pt idx="220">
                  <c:v>28496.12</c:v>
                </c:pt>
                <c:pt idx="221">
                  <c:v>28134.12</c:v>
                </c:pt>
                <c:pt idx="222">
                  <c:v>28021.119999999999</c:v>
                </c:pt>
                <c:pt idx="223">
                  <c:v>28058.12</c:v>
                </c:pt>
                <c:pt idx="224">
                  <c:v>28162.79</c:v>
                </c:pt>
                <c:pt idx="225">
                  <c:v>28302.12</c:v>
                </c:pt>
                <c:pt idx="226">
                  <c:v>28375.119999999999</c:v>
                </c:pt>
                <c:pt idx="227">
                  <c:v>28596.46</c:v>
                </c:pt>
                <c:pt idx="228">
                  <c:v>28642.79</c:v>
                </c:pt>
                <c:pt idx="229">
                  <c:v>28539.79</c:v>
                </c:pt>
                <c:pt idx="230">
                  <c:v>28379.79</c:v>
                </c:pt>
                <c:pt idx="231">
                  <c:v>28180.46</c:v>
                </c:pt>
                <c:pt idx="232">
                  <c:v>27791.46</c:v>
                </c:pt>
                <c:pt idx="233">
                  <c:v>27586.12</c:v>
                </c:pt>
                <c:pt idx="234">
                  <c:v>27504.12</c:v>
                </c:pt>
                <c:pt idx="235">
                  <c:v>27432.12</c:v>
                </c:pt>
                <c:pt idx="236">
                  <c:v>27503.79</c:v>
                </c:pt>
                <c:pt idx="237">
                  <c:v>27667.79</c:v>
                </c:pt>
                <c:pt idx="238">
                  <c:v>27857.46</c:v>
                </c:pt>
                <c:pt idx="239">
                  <c:v>28288.46</c:v>
                </c:pt>
                <c:pt idx="240">
                  <c:v>28626.46</c:v>
                </c:pt>
                <c:pt idx="241">
                  <c:v>29012.46</c:v>
                </c:pt>
                <c:pt idx="242">
                  <c:v>29395.79</c:v>
                </c:pt>
                <c:pt idx="243">
                  <c:v>29949.46</c:v>
                </c:pt>
                <c:pt idx="244">
                  <c:v>30208.12</c:v>
                </c:pt>
                <c:pt idx="245">
                  <c:v>29941.79</c:v>
                </c:pt>
                <c:pt idx="246">
                  <c:v>29178.79</c:v>
                </c:pt>
                <c:pt idx="247">
                  <c:v>28576.46</c:v>
                </c:pt>
                <c:pt idx="248">
                  <c:v>28149.79</c:v>
                </c:pt>
                <c:pt idx="249">
                  <c:v>28122.12</c:v>
                </c:pt>
                <c:pt idx="250">
                  <c:v>27920.46</c:v>
                </c:pt>
                <c:pt idx="251">
                  <c:v>28003.119999999999</c:v>
                </c:pt>
                <c:pt idx="252">
                  <c:v>28079.46</c:v>
                </c:pt>
                <c:pt idx="253">
                  <c:v>28063.119999999999</c:v>
                </c:pt>
                <c:pt idx="254">
                  <c:v>28229.119999999999</c:v>
                </c:pt>
                <c:pt idx="255">
                  <c:v>28510.12</c:v>
                </c:pt>
                <c:pt idx="256">
                  <c:v>28696.12</c:v>
                </c:pt>
                <c:pt idx="257">
                  <c:v>28976.12</c:v>
                </c:pt>
                <c:pt idx="258">
                  <c:v>29118.13</c:v>
                </c:pt>
                <c:pt idx="259">
                  <c:v>29176.79</c:v>
                </c:pt>
                <c:pt idx="260">
                  <c:v>29148.46</c:v>
                </c:pt>
                <c:pt idx="261">
                  <c:v>29072.46</c:v>
                </c:pt>
                <c:pt idx="262">
                  <c:v>28967.119999999999</c:v>
                </c:pt>
                <c:pt idx="263">
                  <c:v>28821.79</c:v>
                </c:pt>
                <c:pt idx="264">
                  <c:v>28816.79</c:v>
                </c:pt>
                <c:pt idx="265">
                  <c:v>28874.46</c:v>
                </c:pt>
                <c:pt idx="266">
                  <c:v>28990.12</c:v>
                </c:pt>
                <c:pt idx="267">
                  <c:v>29107.46</c:v>
                </c:pt>
                <c:pt idx="268">
                  <c:v>29248.79</c:v>
                </c:pt>
                <c:pt idx="269">
                  <c:v>29574.79</c:v>
                </c:pt>
                <c:pt idx="270">
                  <c:v>29855.79</c:v>
                </c:pt>
                <c:pt idx="271">
                  <c:v>30146.46</c:v>
                </c:pt>
                <c:pt idx="272">
                  <c:v>30504.13</c:v>
                </c:pt>
                <c:pt idx="273">
                  <c:v>30630.79</c:v>
                </c:pt>
                <c:pt idx="274">
                  <c:v>30693.79</c:v>
                </c:pt>
                <c:pt idx="275">
                  <c:v>30767.13</c:v>
                </c:pt>
                <c:pt idx="276">
                  <c:v>30772.79</c:v>
                </c:pt>
                <c:pt idx="277">
                  <c:v>30773.119999999999</c:v>
                </c:pt>
                <c:pt idx="278">
                  <c:v>30749.79</c:v>
                </c:pt>
                <c:pt idx="279">
                  <c:v>30972.79</c:v>
                </c:pt>
                <c:pt idx="280">
                  <c:v>31273.46</c:v>
                </c:pt>
                <c:pt idx="281">
                  <c:v>31455.13</c:v>
                </c:pt>
                <c:pt idx="282">
                  <c:v>31724.79</c:v>
                </c:pt>
                <c:pt idx="283">
                  <c:v>32130.12</c:v>
                </c:pt>
                <c:pt idx="284">
                  <c:v>32459.79</c:v>
                </c:pt>
                <c:pt idx="285">
                  <c:v>32764.12</c:v>
                </c:pt>
                <c:pt idx="286">
                  <c:v>32860.46</c:v>
                </c:pt>
                <c:pt idx="287">
                  <c:v>32919.79</c:v>
                </c:pt>
                <c:pt idx="288">
                  <c:v>32791.46</c:v>
                </c:pt>
                <c:pt idx="289">
                  <c:v>32514.13</c:v>
                </c:pt>
                <c:pt idx="290">
                  <c:v>32119.119999999999</c:v>
                </c:pt>
                <c:pt idx="291">
                  <c:v>31506.79</c:v>
                </c:pt>
                <c:pt idx="292">
                  <c:v>30860.79</c:v>
                </c:pt>
                <c:pt idx="293">
                  <c:v>30130.46</c:v>
                </c:pt>
                <c:pt idx="294">
                  <c:v>29331.13</c:v>
                </c:pt>
                <c:pt idx="295">
                  <c:v>28529.46</c:v>
                </c:pt>
                <c:pt idx="296">
                  <c:v>27833.79</c:v>
                </c:pt>
                <c:pt idx="297">
                  <c:v>27275.79</c:v>
                </c:pt>
                <c:pt idx="298">
                  <c:v>26869.119999999999</c:v>
                </c:pt>
                <c:pt idx="299">
                  <c:v>26541.79</c:v>
                </c:pt>
                <c:pt idx="300">
                  <c:v>26239.46</c:v>
                </c:pt>
                <c:pt idx="301">
                  <c:v>26003.46</c:v>
                </c:pt>
                <c:pt idx="302">
                  <c:v>25826.12</c:v>
                </c:pt>
                <c:pt idx="303">
                  <c:v>25531.46</c:v>
                </c:pt>
                <c:pt idx="304">
                  <c:v>25167.119999999999</c:v>
                </c:pt>
                <c:pt idx="305">
                  <c:v>24785.46</c:v>
                </c:pt>
                <c:pt idx="306">
                  <c:v>24288.46</c:v>
                </c:pt>
                <c:pt idx="307">
                  <c:v>23850.12</c:v>
                </c:pt>
                <c:pt idx="308">
                  <c:v>23520.46</c:v>
                </c:pt>
                <c:pt idx="309">
                  <c:v>23005.46</c:v>
                </c:pt>
                <c:pt idx="310">
                  <c:v>22681.46</c:v>
                </c:pt>
                <c:pt idx="311">
                  <c:v>22419.79</c:v>
                </c:pt>
                <c:pt idx="312">
                  <c:v>22295.119999999999</c:v>
                </c:pt>
                <c:pt idx="313">
                  <c:v>22126.79</c:v>
                </c:pt>
                <c:pt idx="314">
                  <c:v>22072.79</c:v>
                </c:pt>
                <c:pt idx="315">
                  <c:v>22107.79</c:v>
                </c:pt>
                <c:pt idx="316">
                  <c:v>22150.12</c:v>
                </c:pt>
                <c:pt idx="317">
                  <c:v>22234.46</c:v>
                </c:pt>
                <c:pt idx="318">
                  <c:v>22379.79</c:v>
                </c:pt>
                <c:pt idx="319">
                  <c:v>22541.119999999999</c:v>
                </c:pt>
                <c:pt idx="320">
                  <c:v>22615.46</c:v>
                </c:pt>
                <c:pt idx="321">
                  <c:v>22618.79</c:v>
                </c:pt>
                <c:pt idx="322">
                  <c:v>22432.79</c:v>
                </c:pt>
                <c:pt idx="323">
                  <c:v>22607.46</c:v>
                </c:pt>
                <c:pt idx="324">
                  <c:v>21936.12</c:v>
                </c:pt>
                <c:pt idx="325">
                  <c:v>21807.79</c:v>
                </c:pt>
                <c:pt idx="326">
                  <c:v>21597.79</c:v>
                </c:pt>
                <c:pt idx="327">
                  <c:v>21417.119999999999</c:v>
                </c:pt>
                <c:pt idx="328">
                  <c:v>21206.12</c:v>
                </c:pt>
                <c:pt idx="329">
                  <c:v>21178.12</c:v>
                </c:pt>
                <c:pt idx="330">
                  <c:v>21098.46</c:v>
                </c:pt>
                <c:pt idx="331">
                  <c:v>21097.46</c:v>
                </c:pt>
                <c:pt idx="332">
                  <c:v>21122.79</c:v>
                </c:pt>
                <c:pt idx="333">
                  <c:v>21200.12</c:v>
                </c:pt>
                <c:pt idx="334">
                  <c:v>21330.46</c:v>
                </c:pt>
                <c:pt idx="335">
                  <c:v>21355.119999999999</c:v>
                </c:pt>
                <c:pt idx="336">
                  <c:v>21385.79</c:v>
                </c:pt>
                <c:pt idx="337">
                  <c:v>21490.12</c:v>
                </c:pt>
                <c:pt idx="338">
                  <c:v>21488.12</c:v>
                </c:pt>
                <c:pt idx="339">
                  <c:v>21462.46</c:v>
                </c:pt>
                <c:pt idx="340">
                  <c:v>21377.119999999999</c:v>
                </c:pt>
                <c:pt idx="341">
                  <c:v>21270.46</c:v>
                </c:pt>
                <c:pt idx="342">
                  <c:v>21193.79</c:v>
                </c:pt>
                <c:pt idx="343">
                  <c:v>21137.46</c:v>
                </c:pt>
                <c:pt idx="344">
                  <c:v>21064.79</c:v>
                </c:pt>
                <c:pt idx="345">
                  <c:v>21017.79</c:v>
                </c:pt>
                <c:pt idx="346">
                  <c:v>21042.12</c:v>
                </c:pt>
                <c:pt idx="347">
                  <c:v>20976.46</c:v>
                </c:pt>
                <c:pt idx="348">
                  <c:v>21032.79</c:v>
                </c:pt>
                <c:pt idx="349">
                  <c:v>21095.119999999999</c:v>
                </c:pt>
                <c:pt idx="350">
                  <c:v>21213.46</c:v>
                </c:pt>
                <c:pt idx="351">
                  <c:v>21282.79</c:v>
                </c:pt>
                <c:pt idx="352">
                  <c:v>21360.12</c:v>
                </c:pt>
                <c:pt idx="353">
                  <c:v>21463.119999999999</c:v>
                </c:pt>
                <c:pt idx="354">
                  <c:v>21485.79</c:v>
                </c:pt>
                <c:pt idx="355">
                  <c:v>21512.79</c:v>
                </c:pt>
                <c:pt idx="356">
                  <c:v>21435.79</c:v>
                </c:pt>
                <c:pt idx="357">
                  <c:v>21260.12</c:v>
                </c:pt>
                <c:pt idx="358">
                  <c:v>21057.46</c:v>
                </c:pt>
                <c:pt idx="359">
                  <c:v>20908.79</c:v>
                </c:pt>
                <c:pt idx="360">
                  <c:v>20721.46</c:v>
                </c:pt>
                <c:pt idx="361">
                  <c:v>20600.46</c:v>
                </c:pt>
                <c:pt idx="362">
                  <c:v>20493.79</c:v>
                </c:pt>
                <c:pt idx="363">
                  <c:v>20412.12</c:v>
                </c:pt>
                <c:pt idx="364">
                  <c:v>20468.12</c:v>
                </c:pt>
                <c:pt idx="365">
                  <c:v>20355.79</c:v>
                </c:pt>
                <c:pt idx="366">
                  <c:v>20423.12</c:v>
                </c:pt>
                <c:pt idx="367">
                  <c:v>20499.46</c:v>
                </c:pt>
                <c:pt idx="368">
                  <c:v>20526.46</c:v>
                </c:pt>
                <c:pt idx="369">
                  <c:v>20578.12</c:v>
                </c:pt>
                <c:pt idx="370">
                  <c:v>20590.46</c:v>
                </c:pt>
                <c:pt idx="371">
                  <c:v>20567.79</c:v>
                </c:pt>
                <c:pt idx="372">
                  <c:v>20467.46</c:v>
                </c:pt>
                <c:pt idx="373">
                  <c:v>20350.12</c:v>
                </c:pt>
                <c:pt idx="374">
                  <c:v>20115.79</c:v>
                </c:pt>
                <c:pt idx="375">
                  <c:v>19958.46</c:v>
                </c:pt>
                <c:pt idx="376">
                  <c:v>19829.12</c:v>
                </c:pt>
                <c:pt idx="377">
                  <c:v>19631.79</c:v>
                </c:pt>
                <c:pt idx="378">
                  <c:v>19562.46</c:v>
                </c:pt>
                <c:pt idx="379">
                  <c:v>19552.46</c:v>
                </c:pt>
                <c:pt idx="380">
                  <c:v>19579.79</c:v>
                </c:pt>
                <c:pt idx="381">
                  <c:v>19584.12</c:v>
                </c:pt>
                <c:pt idx="382">
                  <c:v>19618.79</c:v>
                </c:pt>
                <c:pt idx="383">
                  <c:v>19673.12</c:v>
                </c:pt>
                <c:pt idx="384">
                  <c:v>19711.46</c:v>
                </c:pt>
                <c:pt idx="385">
                  <c:v>19894.79</c:v>
                </c:pt>
                <c:pt idx="386">
                  <c:v>19894.79</c:v>
                </c:pt>
                <c:pt idx="387">
                  <c:v>19984.12</c:v>
                </c:pt>
                <c:pt idx="388">
                  <c:v>19975.79</c:v>
                </c:pt>
                <c:pt idx="389">
                  <c:v>19949.12</c:v>
                </c:pt>
                <c:pt idx="390">
                  <c:v>19814.12</c:v>
                </c:pt>
                <c:pt idx="391">
                  <c:v>19682.46</c:v>
                </c:pt>
                <c:pt idx="392">
                  <c:v>19554.79</c:v>
                </c:pt>
                <c:pt idx="393">
                  <c:v>19483.46</c:v>
                </c:pt>
                <c:pt idx="394">
                  <c:v>19410.12</c:v>
                </c:pt>
                <c:pt idx="395">
                  <c:v>19409.46</c:v>
                </c:pt>
                <c:pt idx="396">
                  <c:v>19355.46</c:v>
                </c:pt>
                <c:pt idx="397">
                  <c:v>19374.79</c:v>
                </c:pt>
                <c:pt idx="398">
                  <c:v>19187.12</c:v>
                </c:pt>
                <c:pt idx="399">
                  <c:v>19161.12</c:v>
                </c:pt>
                <c:pt idx="400">
                  <c:v>19193.79</c:v>
                </c:pt>
                <c:pt idx="401">
                  <c:v>19191.12</c:v>
                </c:pt>
                <c:pt idx="402">
                  <c:v>19145.46</c:v>
                </c:pt>
                <c:pt idx="403">
                  <c:v>19007.12</c:v>
                </c:pt>
                <c:pt idx="404">
                  <c:v>18937.46</c:v>
                </c:pt>
                <c:pt idx="405">
                  <c:v>18849.46</c:v>
                </c:pt>
                <c:pt idx="406">
                  <c:v>18678.46</c:v>
                </c:pt>
                <c:pt idx="407">
                  <c:v>18558.79</c:v>
                </c:pt>
                <c:pt idx="408">
                  <c:v>18206.79</c:v>
                </c:pt>
                <c:pt idx="409">
                  <c:v>18042.46</c:v>
                </c:pt>
                <c:pt idx="410">
                  <c:v>17777.12</c:v>
                </c:pt>
                <c:pt idx="411">
                  <c:v>17608.79</c:v>
                </c:pt>
                <c:pt idx="412">
                  <c:v>17509.46</c:v>
                </c:pt>
                <c:pt idx="413">
                  <c:v>17307.12</c:v>
                </c:pt>
                <c:pt idx="414">
                  <c:v>17281.46</c:v>
                </c:pt>
                <c:pt idx="415">
                  <c:v>17179.12</c:v>
                </c:pt>
                <c:pt idx="416">
                  <c:v>17087.79</c:v>
                </c:pt>
                <c:pt idx="417">
                  <c:v>17137.12</c:v>
                </c:pt>
                <c:pt idx="418">
                  <c:v>17115.12</c:v>
                </c:pt>
                <c:pt idx="419">
                  <c:v>17088.12</c:v>
                </c:pt>
                <c:pt idx="420">
                  <c:v>17068.46</c:v>
                </c:pt>
                <c:pt idx="421">
                  <c:v>17140.46</c:v>
                </c:pt>
                <c:pt idx="422">
                  <c:v>17046.46</c:v>
                </c:pt>
                <c:pt idx="423">
                  <c:v>17043.79</c:v>
                </c:pt>
                <c:pt idx="424">
                  <c:v>16977.46</c:v>
                </c:pt>
                <c:pt idx="425">
                  <c:v>16959.79</c:v>
                </c:pt>
                <c:pt idx="426">
                  <c:v>16773.12</c:v>
                </c:pt>
                <c:pt idx="427">
                  <c:v>16603.46</c:v>
                </c:pt>
                <c:pt idx="428">
                  <c:v>16439.12</c:v>
                </c:pt>
                <c:pt idx="429">
                  <c:v>16294.46</c:v>
                </c:pt>
                <c:pt idx="430">
                  <c:v>16058.79</c:v>
                </c:pt>
                <c:pt idx="431">
                  <c:v>15931.79</c:v>
                </c:pt>
                <c:pt idx="432">
                  <c:v>15784.12</c:v>
                </c:pt>
                <c:pt idx="433">
                  <c:v>15600.12</c:v>
                </c:pt>
                <c:pt idx="434">
                  <c:v>15542.12</c:v>
                </c:pt>
                <c:pt idx="435">
                  <c:v>15413.46</c:v>
                </c:pt>
                <c:pt idx="436">
                  <c:v>15269.12</c:v>
                </c:pt>
                <c:pt idx="437">
                  <c:v>15139.46</c:v>
                </c:pt>
                <c:pt idx="438">
                  <c:v>15008.79</c:v>
                </c:pt>
                <c:pt idx="439">
                  <c:v>14847.46</c:v>
                </c:pt>
                <c:pt idx="440">
                  <c:v>14758.46</c:v>
                </c:pt>
                <c:pt idx="441">
                  <c:v>14609.79</c:v>
                </c:pt>
                <c:pt idx="442">
                  <c:v>14484.12</c:v>
                </c:pt>
                <c:pt idx="443">
                  <c:v>14249.79</c:v>
                </c:pt>
                <c:pt idx="444">
                  <c:v>14122.46</c:v>
                </c:pt>
                <c:pt idx="445">
                  <c:v>13873.79</c:v>
                </c:pt>
                <c:pt idx="446">
                  <c:v>13679.79</c:v>
                </c:pt>
                <c:pt idx="447">
                  <c:v>13561.46</c:v>
                </c:pt>
                <c:pt idx="448">
                  <c:v>13438.13</c:v>
                </c:pt>
                <c:pt idx="449">
                  <c:v>13343.79</c:v>
                </c:pt>
                <c:pt idx="450">
                  <c:v>13254.12</c:v>
                </c:pt>
                <c:pt idx="451">
                  <c:v>13197.13</c:v>
                </c:pt>
                <c:pt idx="452">
                  <c:v>13130.79</c:v>
                </c:pt>
                <c:pt idx="453">
                  <c:v>13133.46</c:v>
                </c:pt>
                <c:pt idx="454">
                  <c:v>13044.12</c:v>
                </c:pt>
                <c:pt idx="455">
                  <c:v>13091.12</c:v>
                </c:pt>
                <c:pt idx="456">
                  <c:v>13095.46</c:v>
                </c:pt>
                <c:pt idx="457">
                  <c:v>13153.12</c:v>
                </c:pt>
                <c:pt idx="458">
                  <c:v>13151.13</c:v>
                </c:pt>
                <c:pt idx="459">
                  <c:v>13199.46</c:v>
                </c:pt>
                <c:pt idx="460">
                  <c:v>13214.12</c:v>
                </c:pt>
                <c:pt idx="461">
                  <c:v>13165.46</c:v>
                </c:pt>
                <c:pt idx="462">
                  <c:v>13221.12</c:v>
                </c:pt>
                <c:pt idx="463">
                  <c:v>13154.12</c:v>
                </c:pt>
                <c:pt idx="464">
                  <c:v>13033.46</c:v>
                </c:pt>
                <c:pt idx="465">
                  <c:v>12984.12</c:v>
                </c:pt>
                <c:pt idx="466">
                  <c:v>12905.79</c:v>
                </c:pt>
                <c:pt idx="467">
                  <c:v>12867.46</c:v>
                </c:pt>
                <c:pt idx="468">
                  <c:v>12801.46</c:v>
                </c:pt>
                <c:pt idx="469">
                  <c:v>12709.12</c:v>
                </c:pt>
                <c:pt idx="470">
                  <c:v>12722.12</c:v>
                </c:pt>
                <c:pt idx="471">
                  <c:v>12701.46</c:v>
                </c:pt>
                <c:pt idx="472">
                  <c:v>12672.79</c:v>
                </c:pt>
                <c:pt idx="473">
                  <c:v>12658.46</c:v>
                </c:pt>
                <c:pt idx="474">
                  <c:v>12574.46</c:v>
                </c:pt>
                <c:pt idx="475">
                  <c:v>12517.12</c:v>
                </c:pt>
                <c:pt idx="476">
                  <c:v>12478.79</c:v>
                </c:pt>
                <c:pt idx="477">
                  <c:v>12435.46</c:v>
                </c:pt>
                <c:pt idx="478">
                  <c:v>12361.79</c:v>
                </c:pt>
                <c:pt idx="479">
                  <c:v>12242.79</c:v>
                </c:pt>
                <c:pt idx="480">
                  <c:v>12273.79</c:v>
                </c:pt>
                <c:pt idx="481">
                  <c:v>12122.13</c:v>
                </c:pt>
                <c:pt idx="482">
                  <c:v>12007.13</c:v>
                </c:pt>
                <c:pt idx="483">
                  <c:v>11962.12</c:v>
                </c:pt>
                <c:pt idx="484">
                  <c:v>11903.12</c:v>
                </c:pt>
                <c:pt idx="485">
                  <c:v>11848.46</c:v>
                </c:pt>
                <c:pt idx="486">
                  <c:v>11746.46</c:v>
                </c:pt>
                <c:pt idx="487">
                  <c:v>11693.12</c:v>
                </c:pt>
                <c:pt idx="488">
                  <c:v>11714.79</c:v>
                </c:pt>
                <c:pt idx="489">
                  <c:v>11685.12</c:v>
                </c:pt>
                <c:pt idx="490">
                  <c:v>11600.79</c:v>
                </c:pt>
                <c:pt idx="491">
                  <c:v>11662.12</c:v>
                </c:pt>
                <c:pt idx="492">
                  <c:v>11706.79</c:v>
                </c:pt>
                <c:pt idx="493">
                  <c:v>11711.12</c:v>
                </c:pt>
                <c:pt idx="494">
                  <c:v>11748.79</c:v>
                </c:pt>
                <c:pt idx="495">
                  <c:v>11672.79</c:v>
                </c:pt>
                <c:pt idx="496">
                  <c:v>11683.46</c:v>
                </c:pt>
                <c:pt idx="497">
                  <c:v>11600.79</c:v>
                </c:pt>
                <c:pt idx="498">
                  <c:v>11580.46</c:v>
                </c:pt>
                <c:pt idx="499">
                  <c:v>11582.46</c:v>
                </c:pt>
                <c:pt idx="500">
                  <c:v>11494.46</c:v>
                </c:pt>
                <c:pt idx="501">
                  <c:v>11284.79</c:v>
                </c:pt>
                <c:pt idx="502">
                  <c:v>11303.12</c:v>
                </c:pt>
                <c:pt idx="503">
                  <c:v>11204.12</c:v>
                </c:pt>
                <c:pt idx="504">
                  <c:v>11116.79</c:v>
                </c:pt>
                <c:pt idx="505">
                  <c:v>11097.79</c:v>
                </c:pt>
                <c:pt idx="506">
                  <c:v>11029.46</c:v>
                </c:pt>
                <c:pt idx="507">
                  <c:v>10996.12</c:v>
                </c:pt>
                <c:pt idx="508">
                  <c:v>10988.46</c:v>
                </c:pt>
                <c:pt idx="509">
                  <c:v>10907.79</c:v>
                </c:pt>
                <c:pt idx="510">
                  <c:v>10816.46</c:v>
                </c:pt>
                <c:pt idx="511">
                  <c:v>10734.12</c:v>
                </c:pt>
                <c:pt idx="512">
                  <c:v>10784.46</c:v>
                </c:pt>
                <c:pt idx="513">
                  <c:v>10706.12</c:v>
                </c:pt>
                <c:pt idx="514">
                  <c:v>10598.46</c:v>
                </c:pt>
                <c:pt idx="515">
                  <c:v>10607.46</c:v>
                </c:pt>
                <c:pt idx="516">
                  <c:v>10534.46</c:v>
                </c:pt>
                <c:pt idx="517">
                  <c:v>10463.120000000001</c:v>
                </c:pt>
                <c:pt idx="518">
                  <c:v>10372.790000000001</c:v>
                </c:pt>
                <c:pt idx="519">
                  <c:v>10448.120000000001</c:v>
                </c:pt>
                <c:pt idx="520">
                  <c:v>10321.120000000001</c:v>
                </c:pt>
                <c:pt idx="521">
                  <c:v>10271.790000000001</c:v>
                </c:pt>
                <c:pt idx="522">
                  <c:v>10227.120000000001</c:v>
                </c:pt>
                <c:pt idx="523">
                  <c:v>10256.120000000001</c:v>
                </c:pt>
                <c:pt idx="524">
                  <c:v>10178.459999999999</c:v>
                </c:pt>
                <c:pt idx="525">
                  <c:v>10156.120000000001</c:v>
                </c:pt>
                <c:pt idx="526">
                  <c:v>10160.120000000001</c:v>
                </c:pt>
                <c:pt idx="527">
                  <c:v>10153.459999999999</c:v>
                </c:pt>
                <c:pt idx="528">
                  <c:v>10039.459999999999</c:v>
                </c:pt>
                <c:pt idx="529">
                  <c:v>9975.1200000000008</c:v>
                </c:pt>
                <c:pt idx="530">
                  <c:v>9918.7900000000009</c:v>
                </c:pt>
                <c:pt idx="531">
                  <c:v>9775.7900000000009</c:v>
                </c:pt>
                <c:pt idx="532">
                  <c:v>9690.1200000000008</c:v>
                </c:pt>
                <c:pt idx="533">
                  <c:v>9582.4599999999991</c:v>
                </c:pt>
                <c:pt idx="534">
                  <c:v>9580.7900000000009</c:v>
                </c:pt>
                <c:pt idx="535">
                  <c:v>9453.1200000000008</c:v>
                </c:pt>
                <c:pt idx="536">
                  <c:v>9342.1200000000008</c:v>
                </c:pt>
                <c:pt idx="537">
                  <c:v>9322.7900000000009</c:v>
                </c:pt>
                <c:pt idx="538">
                  <c:v>9187.7900000000009</c:v>
                </c:pt>
                <c:pt idx="539">
                  <c:v>9114.7900000000009</c:v>
                </c:pt>
                <c:pt idx="540">
                  <c:v>9057.1200000000008</c:v>
                </c:pt>
                <c:pt idx="541">
                  <c:v>9069.7900000000009</c:v>
                </c:pt>
                <c:pt idx="542">
                  <c:v>8932.4599999999991</c:v>
                </c:pt>
                <c:pt idx="543">
                  <c:v>8878.7900000000009</c:v>
                </c:pt>
                <c:pt idx="544">
                  <c:v>8892.4599999999991</c:v>
                </c:pt>
                <c:pt idx="545">
                  <c:v>8768.1200000000008</c:v>
                </c:pt>
                <c:pt idx="546">
                  <c:v>8676.4599999999991</c:v>
                </c:pt>
                <c:pt idx="547">
                  <c:v>8556.4599999999991</c:v>
                </c:pt>
                <c:pt idx="548">
                  <c:v>8485.7900000000009</c:v>
                </c:pt>
                <c:pt idx="549">
                  <c:v>8370.1200000000008</c:v>
                </c:pt>
                <c:pt idx="550">
                  <c:v>8288.4599999999991</c:v>
                </c:pt>
                <c:pt idx="551">
                  <c:v>8235.7900000000009</c:v>
                </c:pt>
                <c:pt idx="552">
                  <c:v>8168.79</c:v>
                </c:pt>
                <c:pt idx="553">
                  <c:v>8147.79</c:v>
                </c:pt>
                <c:pt idx="554">
                  <c:v>8147.46</c:v>
                </c:pt>
                <c:pt idx="555">
                  <c:v>8134.12</c:v>
                </c:pt>
                <c:pt idx="556">
                  <c:v>8176.79</c:v>
                </c:pt>
                <c:pt idx="557">
                  <c:v>8114.12</c:v>
                </c:pt>
                <c:pt idx="558">
                  <c:v>8137.12</c:v>
                </c:pt>
                <c:pt idx="559">
                  <c:v>8186.12</c:v>
                </c:pt>
                <c:pt idx="560">
                  <c:v>8204.7900000000009</c:v>
                </c:pt>
                <c:pt idx="561">
                  <c:v>8224.7900000000009</c:v>
                </c:pt>
                <c:pt idx="562">
                  <c:v>8173.79</c:v>
                </c:pt>
                <c:pt idx="563">
                  <c:v>8181.12</c:v>
                </c:pt>
                <c:pt idx="564">
                  <c:v>8145.79</c:v>
                </c:pt>
                <c:pt idx="565">
                  <c:v>8080.12</c:v>
                </c:pt>
                <c:pt idx="566">
                  <c:v>8035.12</c:v>
                </c:pt>
                <c:pt idx="567">
                  <c:v>8115.46</c:v>
                </c:pt>
                <c:pt idx="568">
                  <c:v>7979.79</c:v>
                </c:pt>
                <c:pt idx="569">
                  <c:v>7911.12</c:v>
                </c:pt>
                <c:pt idx="570">
                  <c:v>7849.46</c:v>
                </c:pt>
                <c:pt idx="571">
                  <c:v>7837.79</c:v>
                </c:pt>
                <c:pt idx="572">
                  <c:v>7762.46</c:v>
                </c:pt>
                <c:pt idx="573">
                  <c:v>7745.79</c:v>
                </c:pt>
                <c:pt idx="574">
                  <c:v>7761.79</c:v>
                </c:pt>
                <c:pt idx="575">
                  <c:v>7728.46</c:v>
                </c:pt>
                <c:pt idx="576">
                  <c:v>7739.46</c:v>
                </c:pt>
                <c:pt idx="577">
                  <c:v>7712.79</c:v>
                </c:pt>
                <c:pt idx="578">
                  <c:v>7765.46</c:v>
                </c:pt>
                <c:pt idx="579">
                  <c:v>7720.79</c:v>
                </c:pt>
                <c:pt idx="580">
                  <c:v>7638.46</c:v>
                </c:pt>
                <c:pt idx="581">
                  <c:v>7688.12</c:v>
                </c:pt>
                <c:pt idx="582">
                  <c:v>7621.12</c:v>
                </c:pt>
                <c:pt idx="583">
                  <c:v>7673.46</c:v>
                </c:pt>
                <c:pt idx="584">
                  <c:v>7628.79</c:v>
                </c:pt>
                <c:pt idx="585">
                  <c:v>7623.46</c:v>
                </c:pt>
                <c:pt idx="586">
                  <c:v>7557.79</c:v>
                </c:pt>
                <c:pt idx="587">
                  <c:v>7659.46</c:v>
                </c:pt>
                <c:pt idx="588">
                  <c:v>7599.79</c:v>
                </c:pt>
                <c:pt idx="589">
                  <c:v>7652.79</c:v>
                </c:pt>
                <c:pt idx="590">
                  <c:v>7683.46</c:v>
                </c:pt>
                <c:pt idx="591">
                  <c:v>7685.79</c:v>
                </c:pt>
                <c:pt idx="592">
                  <c:v>7742.46</c:v>
                </c:pt>
                <c:pt idx="593">
                  <c:v>7806.12</c:v>
                </c:pt>
                <c:pt idx="594">
                  <c:v>7799.46</c:v>
                </c:pt>
                <c:pt idx="595">
                  <c:v>7890.46</c:v>
                </c:pt>
                <c:pt idx="596">
                  <c:v>7993.12</c:v>
                </c:pt>
                <c:pt idx="597">
                  <c:v>8007.46</c:v>
                </c:pt>
                <c:pt idx="598">
                  <c:v>8122.12</c:v>
                </c:pt>
                <c:pt idx="599">
                  <c:v>8224.1200000000008</c:v>
                </c:pt>
                <c:pt idx="600">
                  <c:v>8342.4599999999991</c:v>
                </c:pt>
                <c:pt idx="601">
                  <c:v>8462.7900000000009</c:v>
                </c:pt>
                <c:pt idx="602">
                  <c:v>8540.7900000000009</c:v>
                </c:pt>
                <c:pt idx="603">
                  <c:v>8512.1200000000008</c:v>
                </c:pt>
                <c:pt idx="604">
                  <c:v>8558.1200000000008</c:v>
                </c:pt>
                <c:pt idx="605">
                  <c:v>8475.7900000000009</c:v>
                </c:pt>
                <c:pt idx="606">
                  <c:v>8415.1200000000008</c:v>
                </c:pt>
                <c:pt idx="607">
                  <c:v>8342.4599999999991</c:v>
                </c:pt>
                <c:pt idx="608">
                  <c:v>8344.1200000000008</c:v>
                </c:pt>
                <c:pt idx="609">
                  <c:v>8300.4599999999991</c:v>
                </c:pt>
                <c:pt idx="610">
                  <c:v>8273.1200000000008</c:v>
                </c:pt>
                <c:pt idx="611">
                  <c:v>8257.7900000000009</c:v>
                </c:pt>
                <c:pt idx="612">
                  <c:v>8330.4599999999991</c:v>
                </c:pt>
                <c:pt idx="613">
                  <c:v>8380.7900000000009</c:v>
                </c:pt>
                <c:pt idx="614">
                  <c:v>8494.4599999999991</c:v>
                </c:pt>
                <c:pt idx="615">
                  <c:v>8599.1200000000008</c:v>
                </c:pt>
                <c:pt idx="616">
                  <c:v>8813.4599999999991</c:v>
                </c:pt>
                <c:pt idx="617">
                  <c:v>9167.4599999999991</c:v>
                </c:pt>
                <c:pt idx="618">
                  <c:v>9264.4599999999991</c:v>
                </c:pt>
                <c:pt idx="619">
                  <c:v>9294.1200000000008</c:v>
                </c:pt>
                <c:pt idx="620">
                  <c:v>9112.4599999999991</c:v>
                </c:pt>
                <c:pt idx="621">
                  <c:v>9083.7900000000009</c:v>
                </c:pt>
                <c:pt idx="622">
                  <c:v>8936.7900000000009</c:v>
                </c:pt>
                <c:pt idx="623">
                  <c:v>8800.1200000000008</c:v>
                </c:pt>
                <c:pt idx="624">
                  <c:v>8685.4599999999991</c:v>
                </c:pt>
                <c:pt idx="625">
                  <c:v>8626.7900000000009</c:v>
                </c:pt>
                <c:pt idx="626">
                  <c:v>8586.4599999999991</c:v>
                </c:pt>
                <c:pt idx="627">
                  <c:v>8662.4599999999991</c:v>
                </c:pt>
                <c:pt idx="628">
                  <c:v>8630.4599999999991</c:v>
                </c:pt>
                <c:pt idx="629">
                  <c:v>8767.4599999999991</c:v>
                </c:pt>
                <c:pt idx="630">
                  <c:v>8876.4599999999991</c:v>
                </c:pt>
                <c:pt idx="631">
                  <c:v>9021.7900000000009</c:v>
                </c:pt>
                <c:pt idx="632">
                  <c:v>9161.1200000000008</c:v>
                </c:pt>
                <c:pt idx="633">
                  <c:v>9216.7900000000009</c:v>
                </c:pt>
                <c:pt idx="634">
                  <c:v>9287.1200000000008</c:v>
                </c:pt>
                <c:pt idx="635">
                  <c:v>9450.1200000000008</c:v>
                </c:pt>
                <c:pt idx="636">
                  <c:v>9458.7900000000009</c:v>
                </c:pt>
                <c:pt idx="637">
                  <c:v>9561.4599999999991</c:v>
                </c:pt>
                <c:pt idx="638">
                  <c:v>9614.4599999999991</c:v>
                </c:pt>
                <c:pt idx="639">
                  <c:v>9755.7900000000009</c:v>
                </c:pt>
                <c:pt idx="640">
                  <c:v>9764.4599999999991</c:v>
                </c:pt>
                <c:pt idx="641">
                  <c:v>9834.4599999999991</c:v>
                </c:pt>
                <c:pt idx="642">
                  <c:v>9890.1200000000008</c:v>
                </c:pt>
                <c:pt idx="643">
                  <c:v>9891.7900000000009</c:v>
                </c:pt>
                <c:pt idx="644">
                  <c:v>9919.1200000000008</c:v>
                </c:pt>
                <c:pt idx="645">
                  <c:v>9997.1200000000008</c:v>
                </c:pt>
                <c:pt idx="646">
                  <c:v>10064.459999999999</c:v>
                </c:pt>
                <c:pt idx="647">
                  <c:v>10156.459999999999</c:v>
                </c:pt>
                <c:pt idx="648">
                  <c:v>10264.120000000001</c:v>
                </c:pt>
                <c:pt idx="649">
                  <c:v>10358.790000000001</c:v>
                </c:pt>
                <c:pt idx="650">
                  <c:v>10494.46</c:v>
                </c:pt>
                <c:pt idx="651">
                  <c:v>10614.79</c:v>
                </c:pt>
                <c:pt idx="652">
                  <c:v>10785.79</c:v>
                </c:pt>
                <c:pt idx="653">
                  <c:v>10986.79</c:v>
                </c:pt>
                <c:pt idx="654">
                  <c:v>11211.79</c:v>
                </c:pt>
                <c:pt idx="655">
                  <c:v>11552.12</c:v>
                </c:pt>
                <c:pt idx="656">
                  <c:v>11728.79</c:v>
                </c:pt>
                <c:pt idx="657">
                  <c:v>11997.79</c:v>
                </c:pt>
                <c:pt idx="658">
                  <c:v>12263.46</c:v>
                </c:pt>
                <c:pt idx="659">
                  <c:v>12598.79</c:v>
                </c:pt>
                <c:pt idx="660">
                  <c:v>12828.79</c:v>
                </c:pt>
                <c:pt idx="661">
                  <c:v>13024.46</c:v>
                </c:pt>
                <c:pt idx="662">
                  <c:v>13179.79</c:v>
                </c:pt>
                <c:pt idx="663">
                  <c:v>13430.46</c:v>
                </c:pt>
                <c:pt idx="664">
                  <c:v>13591.13</c:v>
                </c:pt>
                <c:pt idx="665">
                  <c:v>13861.46</c:v>
                </c:pt>
                <c:pt idx="666">
                  <c:v>14137.79</c:v>
                </c:pt>
                <c:pt idx="667">
                  <c:v>14375.79</c:v>
                </c:pt>
                <c:pt idx="668">
                  <c:v>14653.46</c:v>
                </c:pt>
                <c:pt idx="669">
                  <c:v>14900.79</c:v>
                </c:pt>
                <c:pt idx="670">
                  <c:v>15133.79</c:v>
                </c:pt>
                <c:pt idx="671">
                  <c:v>15411.79</c:v>
                </c:pt>
                <c:pt idx="672">
                  <c:v>15651.79</c:v>
                </c:pt>
                <c:pt idx="673">
                  <c:v>15906.12</c:v>
                </c:pt>
                <c:pt idx="674">
                  <c:v>16205.79</c:v>
                </c:pt>
                <c:pt idx="675">
                  <c:v>16606.46</c:v>
                </c:pt>
                <c:pt idx="676">
                  <c:v>16933.46</c:v>
                </c:pt>
                <c:pt idx="677">
                  <c:v>17219.12</c:v>
                </c:pt>
                <c:pt idx="678">
                  <c:v>17580.46</c:v>
                </c:pt>
                <c:pt idx="679">
                  <c:v>17828.46</c:v>
                </c:pt>
                <c:pt idx="680">
                  <c:v>18163.79</c:v>
                </c:pt>
                <c:pt idx="681">
                  <c:v>18437.46</c:v>
                </c:pt>
                <c:pt idx="682">
                  <c:v>18598.12</c:v>
                </c:pt>
                <c:pt idx="683">
                  <c:v>18781.79</c:v>
                </c:pt>
                <c:pt idx="684">
                  <c:v>18918.79</c:v>
                </c:pt>
                <c:pt idx="685">
                  <c:v>19120.12</c:v>
                </c:pt>
                <c:pt idx="686">
                  <c:v>19162.46</c:v>
                </c:pt>
                <c:pt idx="687">
                  <c:v>19206.12</c:v>
                </c:pt>
                <c:pt idx="688">
                  <c:v>19255.46</c:v>
                </c:pt>
                <c:pt idx="689">
                  <c:v>19261.46</c:v>
                </c:pt>
                <c:pt idx="690">
                  <c:v>19310.79</c:v>
                </c:pt>
                <c:pt idx="691">
                  <c:v>19412.79</c:v>
                </c:pt>
                <c:pt idx="692">
                  <c:v>19519.46</c:v>
                </c:pt>
                <c:pt idx="693">
                  <c:v>19473.46</c:v>
                </c:pt>
                <c:pt idx="694">
                  <c:v>19488.12</c:v>
                </c:pt>
                <c:pt idx="695">
                  <c:v>19486.79</c:v>
                </c:pt>
                <c:pt idx="696">
                  <c:v>19531.79</c:v>
                </c:pt>
                <c:pt idx="697">
                  <c:v>19597.46</c:v>
                </c:pt>
                <c:pt idx="698">
                  <c:v>19631.79</c:v>
                </c:pt>
                <c:pt idx="699">
                  <c:v>19672.12</c:v>
                </c:pt>
                <c:pt idx="700">
                  <c:v>19702.12</c:v>
                </c:pt>
                <c:pt idx="701">
                  <c:v>19793.79</c:v>
                </c:pt>
                <c:pt idx="702">
                  <c:v>19770.46</c:v>
                </c:pt>
                <c:pt idx="703">
                  <c:v>19696.79</c:v>
                </c:pt>
                <c:pt idx="704">
                  <c:v>19592.46</c:v>
                </c:pt>
                <c:pt idx="705">
                  <c:v>19431.46</c:v>
                </c:pt>
                <c:pt idx="706">
                  <c:v>19302.79</c:v>
                </c:pt>
                <c:pt idx="707">
                  <c:v>19136.46</c:v>
                </c:pt>
                <c:pt idx="708">
                  <c:v>18896.79</c:v>
                </c:pt>
                <c:pt idx="709">
                  <c:v>18747.79</c:v>
                </c:pt>
                <c:pt idx="710">
                  <c:v>18614.46</c:v>
                </c:pt>
                <c:pt idx="711">
                  <c:v>18372.46</c:v>
                </c:pt>
                <c:pt idx="712">
                  <c:v>18317.46</c:v>
                </c:pt>
                <c:pt idx="713">
                  <c:v>18067.46</c:v>
                </c:pt>
                <c:pt idx="714">
                  <c:v>17954.46</c:v>
                </c:pt>
                <c:pt idx="715">
                  <c:v>17827.46</c:v>
                </c:pt>
                <c:pt idx="716">
                  <c:v>17722.79</c:v>
                </c:pt>
                <c:pt idx="717">
                  <c:v>17721.79</c:v>
                </c:pt>
                <c:pt idx="718">
                  <c:v>17961.79</c:v>
                </c:pt>
                <c:pt idx="719">
                  <c:v>17580.79</c:v>
                </c:pt>
                <c:pt idx="720">
                  <c:v>17443.46</c:v>
                </c:pt>
                <c:pt idx="721">
                  <c:v>17417.12</c:v>
                </c:pt>
                <c:pt idx="722">
                  <c:v>17393.46</c:v>
                </c:pt>
                <c:pt idx="723">
                  <c:v>17292.12</c:v>
                </c:pt>
                <c:pt idx="724">
                  <c:v>17197.12</c:v>
                </c:pt>
                <c:pt idx="725">
                  <c:v>17019.79</c:v>
                </c:pt>
                <c:pt idx="726">
                  <c:v>16906.12</c:v>
                </c:pt>
                <c:pt idx="727">
                  <c:v>16654.79</c:v>
                </c:pt>
                <c:pt idx="728">
                  <c:v>16507.12</c:v>
                </c:pt>
                <c:pt idx="729">
                  <c:v>16243.79</c:v>
                </c:pt>
                <c:pt idx="730">
                  <c:v>15979.79</c:v>
                </c:pt>
                <c:pt idx="731">
                  <c:v>15817.13</c:v>
                </c:pt>
                <c:pt idx="732">
                  <c:v>15475.12</c:v>
                </c:pt>
                <c:pt idx="733">
                  <c:v>15219.46</c:v>
                </c:pt>
                <c:pt idx="734">
                  <c:v>15019.79</c:v>
                </c:pt>
                <c:pt idx="735">
                  <c:v>14845.46</c:v>
                </c:pt>
                <c:pt idx="736">
                  <c:v>14605.79</c:v>
                </c:pt>
                <c:pt idx="737">
                  <c:v>14490.79</c:v>
                </c:pt>
                <c:pt idx="738">
                  <c:v>14295.79</c:v>
                </c:pt>
                <c:pt idx="739">
                  <c:v>14116.79</c:v>
                </c:pt>
                <c:pt idx="740">
                  <c:v>14044.12</c:v>
                </c:pt>
                <c:pt idx="741">
                  <c:v>13927.46</c:v>
                </c:pt>
                <c:pt idx="742">
                  <c:v>13819.12</c:v>
                </c:pt>
                <c:pt idx="743">
                  <c:v>13796.13</c:v>
                </c:pt>
                <c:pt idx="744">
                  <c:v>13665.46</c:v>
                </c:pt>
                <c:pt idx="745">
                  <c:v>13667.46</c:v>
                </c:pt>
                <c:pt idx="746">
                  <c:v>13565.79</c:v>
                </c:pt>
                <c:pt idx="747">
                  <c:v>13496.79</c:v>
                </c:pt>
                <c:pt idx="748">
                  <c:v>13442.46</c:v>
                </c:pt>
                <c:pt idx="749">
                  <c:v>13396.12</c:v>
                </c:pt>
                <c:pt idx="750">
                  <c:v>13240.79</c:v>
                </c:pt>
                <c:pt idx="751">
                  <c:v>13098.46</c:v>
                </c:pt>
                <c:pt idx="752">
                  <c:v>12983.79</c:v>
                </c:pt>
                <c:pt idx="753">
                  <c:v>12867.46</c:v>
                </c:pt>
                <c:pt idx="754">
                  <c:v>12702.46</c:v>
                </c:pt>
                <c:pt idx="755">
                  <c:v>12491.46</c:v>
                </c:pt>
                <c:pt idx="756">
                  <c:v>12342.79</c:v>
                </c:pt>
                <c:pt idx="757">
                  <c:v>12135.79</c:v>
                </c:pt>
                <c:pt idx="758">
                  <c:v>12121.46</c:v>
                </c:pt>
                <c:pt idx="759">
                  <c:v>11833.12</c:v>
                </c:pt>
                <c:pt idx="760">
                  <c:v>11715.12</c:v>
                </c:pt>
                <c:pt idx="761">
                  <c:v>11573.12</c:v>
                </c:pt>
                <c:pt idx="762">
                  <c:v>11388.79</c:v>
                </c:pt>
                <c:pt idx="763">
                  <c:v>11234.46</c:v>
                </c:pt>
                <c:pt idx="764">
                  <c:v>11051.46</c:v>
                </c:pt>
                <c:pt idx="765">
                  <c:v>10982.12</c:v>
                </c:pt>
                <c:pt idx="766">
                  <c:v>10827.12</c:v>
                </c:pt>
                <c:pt idx="767">
                  <c:v>10717.46</c:v>
                </c:pt>
                <c:pt idx="768">
                  <c:v>10661.46</c:v>
                </c:pt>
                <c:pt idx="769">
                  <c:v>10438.459999999999</c:v>
                </c:pt>
                <c:pt idx="770">
                  <c:v>10369.120000000001</c:v>
                </c:pt>
                <c:pt idx="771">
                  <c:v>10271.459999999999</c:v>
                </c:pt>
                <c:pt idx="772">
                  <c:v>10171.790000000001</c:v>
                </c:pt>
                <c:pt idx="773">
                  <c:v>10002.120000000001</c:v>
                </c:pt>
                <c:pt idx="774">
                  <c:v>9933.7900000000009</c:v>
                </c:pt>
                <c:pt idx="775">
                  <c:v>9743.4599999999991</c:v>
                </c:pt>
                <c:pt idx="776">
                  <c:v>9564.4599999999991</c:v>
                </c:pt>
                <c:pt idx="777">
                  <c:v>9339.4599999999991</c:v>
                </c:pt>
                <c:pt idx="778">
                  <c:v>9214.1200000000008</c:v>
                </c:pt>
                <c:pt idx="779">
                  <c:v>8922.7900000000009</c:v>
                </c:pt>
                <c:pt idx="780">
                  <c:v>8759.1200000000008</c:v>
                </c:pt>
                <c:pt idx="781">
                  <c:v>8534.7900000000009</c:v>
                </c:pt>
                <c:pt idx="782">
                  <c:v>8267.1200000000008</c:v>
                </c:pt>
                <c:pt idx="783">
                  <c:v>8075.46</c:v>
                </c:pt>
                <c:pt idx="784">
                  <c:v>7858.12</c:v>
                </c:pt>
                <c:pt idx="785">
                  <c:v>7692.46</c:v>
                </c:pt>
                <c:pt idx="786">
                  <c:v>7374.46</c:v>
                </c:pt>
                <c:pt idx="787">
                  <c:v>7155.79</c:v>
                </c:pt>
                <c:pt idx="788">
                  <c:v>6959.46</c:v>
                </c:pt>
                <c:pt idx="789">
                  <c:v>6688.79</c:v>
                </c:pt>
                <c:pt idx="790">
                  <c:v>6505.12</c:v>
                </c:pt>
                <c:pt idx="791">
                  <c:v>6333.46</c:v>
                </c:pt>
                <c:pt idx="792">
                  <c:v>6163.12</c:v>
                </c:pt>
                <c:pt idx="793">
                  <c:v>6093.79</c:v>
                </c:pt>
                <c:pt idx="794">
                  <c:v>5879.12</c:v>
                </c:pt>
                <c:pt idx="795">
                  <c:v>5695.12</c:v>
                </c:pt>
                <c:pt idx="796">
                  <c:v>5501.12</c:v>
                </c:pt>
                <c:pt idx="797">
                  <c:v>5374.12</c:v>
                </c:pt>
                <c:pt idx="798">
                  <c:v>5206.12</c:v>
                </c:pt>
                <c:pt idx="799">
                  <c:v>5066.46</c:v>
                </c:pt>
                <c:pt idx="800">
                  <c:v>4889.46</c:v>
                </c:pt>
                <c:pt idx="801">
                  <c:v>4799.12</c:v>
                </c:pt>
                <c:pt idx="802">
                  <c:v>4596.46</c:v>
                </c:pt>
                <c:pt idx="803">
                  <c:v>4448.46</c:v>
                </c:pt>
                <c:pt idx="804">
                  <c:v>4195.46</c:v>
                </c:pt>
                <c:pt idx="805">
                  <c:v>4013.79</c:v>
                </c:pt>
                <c:pt idx="806">
                  <c:v>3889.46</c:v>
                </c:pt>
                <c:pt idx="807">
                  <c:v>3629.12</c:v>
                </c:pt>
                <c:pt idx="808">
                  <c:v>3503.13</c:v>
                </c:pt>
                <c:pt idx="809">
                  <c:v>3305.46</c:v>
                </c:pt>
                <c:pt idx="810">
                  <c:v>3093.79</c:v>
                </c:pt>
                <c:pt idx="811">
                  <c:v>2912.13</c:v>
                </c:pt>
                <c:pt idx="812">
                  <c:v>2781.79</c:v>
                </c:pt>
                <c:pt idx="813">
                  <c:v>2663.12</c:v>
                </c:pt>
                <c:pt idx="814">
                  <c:v>2473.46</c:v>
                </c:pt>
                <c:pt idx="815">
                  <c:v>2341.46</c:v>
                </c:pt>
                <c:pt idx="816">
                  <c:v>2252.46</c:v>
                </c:pt>
                <c:pt idx="817">
                  <c:v>2092.46</c:v>
                </c:pt>
                <c:pt idx="818">
                  <c:v>1996.13</c:v>
                </c:pt>
                <c:pt idx="819">
                  <c:v>1830.79</c:v>
                </c:pt>
                <c:pt idx="820">
                  <c:v>1709.46</c:v>
                </c:pt>
                <c:pt idx="821">
                  <c:v>1598.79</c:v>
                </c:pt>
                <c:pt idx="822">
                  <c:v>1558.12</c:v>
                </c:pt>
                <c:pt idx="823">
                  <c:v>1462.79</c:v>
                </c:pt>
                <c:pt idx="824">
                  <c:v>1385.79</c:v>
                </c:pt>
                <c:pt idx="825">
                  <c:v>1250.46</c:v>
                </c:pt>
                <c:pt idx="826">
                  <c:v>1186.46</c:v>
                </c:pt>
                <c:pt idx="827">
                  <c:v>1122.46</c:v>
                </c:pt>
                <c:pt idx="828">
                  <c:v>1013.79</c:v>
                </c:pt>
                <c:pt idx="829">
                  <c:v>856.79</c:v>
                </c:pt>
                <c:pt idx="830">
                  <c:v>808.79</c:v>
                </c:pt>
                <c:pt idx="831">
                  <c:v>733.46</c:v>
                </c:pt>
                <c:pt idx="832">
                  <c:v>633.46</c:v>
                </c:pt>
                <c:pt idx="833">
                  <c:v>542.46</c:v>
                </c:pt>
                <c:pt idx="834">
                  <c:v>437.12</c:v>
                </c:pt>
                <c:pt idx="835">
                  <c:v>418.46</c:v>
                </c:pt>
                <c:pt idx="836">
                  <c:v>319.79000000000002</c:v>
                </c:pt>
                <c:pt idx="837">
                  <c:v>255.12</c:v>
                </c:pt>
                <c:pt idx="838">
                  <c:v>225.46</c:v>
                </c:pt>
                <c:pt idx="839">
                  <c:v>116.79</c:v>
                </c:pt>
                <c:pt idx="840">
                  <c:v>67.459999999999994</c:v>
                </c:pt>
                <c:pt idx="841">
                  <c:v>-25.88</c:v>
                </c:pt>
                <c:pt idx="842">
                  <c:v>-85.54</c:v>
                </c:pt>
                <c:pt idx="843">
                  <c:v>-31.54</c:v>
                </c:pt>
                <c:pt idx="844">
                  <c:v>-117.21</c:v>
                </c:pt>
                <c:pt idx="845">
                  <c:v>-200.88</c:v>
                </c:pt>
                <c:pt idx="846">
                  <c:v>-232.87</c:v>
                </c:pt>
                <c:pt idx="847">
                  <c:v>-245.88</c:v>
                </c:pt>
                <c:pt idx="848">
                  <c:v>-254.54</c:v>
                </c:pt>
                <c:pt idx="849">
                  <c:v>-338.88</c:v>
                </c:pt>
                <c:pt idx="850">
                  <c:v>-389.21</c:v>
                </c:pt>
                <c:pt idx="851">
                  <c:v>-451.54</c:v>
                </c:pt>
                <c:pt idx="852">
                  <c:v>-349.21</c:v>
                </c:pt>
                <c:pt idx="853">
                  <c:v>-489.21</c:v>
                </c:pt>
                <c:pt idx="854">
                  <c:v>-574.54</c:v>
                </c:pt>
                <c:pt idx="855">
                  <c:v>-585.21</c:v>
                </c:pt>
                <c:pt idx="856">
                  <c:v>-658.88</c:v>
                </c:pt>
                <c:pt idx="857">
                  <c:v>-616.21</c:v>
                </c:pt>
                <c:pt idx="858">
                  <c:v>-678.88</c:v>
                </c:pt>
                <c:pt idx="859">
                  <c:v>-675.21</c:v>
                </c:pt>
                <c:pt idx="860">
                  <c:v>-800.88</c:v>
                </c:pt>
                <c:pt idx="861">
                  <c:v>-734.21</c:v>
                </c:pt>
                <c:pt idx="862">
                  <c:v>-871.88</c:v>
                </c:pt>
                <c:pt idx="863">
                  <c:v>-922.88</c:v>
                </c:pt>
                <c:pt idx="864">
                  <c:v>-884.21</c:v>
                </c:pt>
                <c:pt idx="865">
                  <c:v>-880.54</c:v>
                </c:pt>
                <c:pt idx="866">
                  <c:v>-976.88</c:v>
                </c:pt>
                <c:pt idx="867">
                  <c:v>-964.21</c:v>
                </c:pt>
                <c:pt idx="868">
                  <c:v>-945.54</c:v>
                </c:pt>
                <c:pt idx="869">
                  <c:v>-1020.88</c:v>
                </c:pt>
                <c:pt idx="870">
                  <c:v>-1050.54</c:v>
                </c:pt>
                <c:pt idx="871">
                  <c:v>-1058.21</c:v>
                </c:pt>
                <c:pt idx="872">
                  <c:v>-1045.21</c:v>
                </c:pt>
                <c:pt idx="873">
                  <c:v>-1120.21</c:v>
                </c:pt>
                <c:pt idx="874">
                  <c:v>-1124.8800000000001</c:v>
                </c:pt>
                <c:pt idx="875">
                  <c:v>-1123.21</c:v>
                </c:pt>
                <c:pt idx="876">
                  <c:v>-1141.21</c:v>
                </c:pt>
                <c:pt idx="877">
                  <c:v>-1217.21</c:v>
                </c:pt>
                <c:pt idx="878">
                  <c:v>-1205.8800000000001</c:v>
                </c:pt>
                <c:pt idx="879">
                  <c:v>-1204.8800000000001</c:v>
                </c:pt>
                <c:pt idx="880">
                  <c:v>-1258.21</c:v>
                </c:pt>
                <c:pt idx="881">
                  <c:v>-1203.21</c:v>
                </c:pt>
                <c:pt idx="882">
                  <c:v>-1240.54</c:v>
                </c:pt>
                <c:pt idx="883">
                  <c:v>-1227.8800000000001</c:v>
                </c:pt>
                <c:pt idx="884">
                  <c:v>-1269.21</c:v>
                </c:pt>
                <c:pt idx="885">
                  <c:v>-1272.54</c:v>
                </c:pt>
                <c:pt idx="886">
                  <c:v>-1134.54</c:v>
                </c:pt>
                <c:pt idx="887">
                  <c:v>-1302.8800000000001</c:v>
                </c:pt>
                <c:pt idx="888">
                  <c:v>-1336.54</c:v>
                </c:pt>
                <c:pt idx="889">
                  <c:v>-1345.88</c:v>
                </c:pt>
                <c:pt idx="890">
                  <c:v>-1101.21</c:v>
                </c:pt>
                <c:pt idx="891">
                  <c:v>-1351.54</c:v>
                </c:pt>
                <c:pt idx="892">
                  <c:v>-1276.54</c:v>
                </c:pt>
                <c:pt idx="893">
                  <c:v>-1337.54</c:v>
                </c:pt>
                <c:pt idx="894">
                  <c:v>-1380.88</c:v>
                </c:pt>
                <c:pt idx="895">
                  <c:v>-1320.88</c:v>
                </c:pt>
                <c:pt idx="896">
                  <c:v>-1417.88</c:v>
                </c:pt>
                <c:pt idx="897">
                  <c:v>-1366.54</c:v>
                </c:pt>
                <c:pt idx="898">
                  <c:v>-1381.54</c:v>
                </c:pt>
                <c:pt idx="899">
                  <c:v>-1422.54</c:v>
                </c:pt>
                <c:pt idx="900">
                  <c:v>-1379.88</c:v>
                </c:pt>
                <c:pt idx="901">
                  <c:v>-1376.54</c:v>
                </c:pt>
                <c:pt idx="902">
                  <c:v>-1376.21</c:v>
                </c:pt>
                <c:pt idx="903">
                  <c:v>-1379.54</c:v>
                </c:pt>
                <c:pt idx="904">
                  <c:v>-1417.88</c:v>
                </c:pt>
                <c:pt idx="905">
                  <c:v>-1433.54</c:v>
                </c:pt>
                <c:pt idx="906">
                  <c:v>-1418.21</c:v>
                </c:pt>
                <c:pt idx="907">
                  <c:v>-1468.88</c:v>
                </c:pt>
                <c:pt idx="908">
                  <c:v>-1403.21</c:v>
                </c:pt>
                <c:pt idx="909">
                  <c:v>-1422.54</c:v>
                </c:pt>
                <c:pt idx="910">
                  <c:v>-1477.88</c:v>
                </c:pt>
                <c:pt idx="911">
                  <c:v>-1471.88</c:v>
                </c:pt>
                <c:pt idx="912">
                  <c:v>-1462.54</c:v>
                </c:pt>
                <c:pt idx="913">
                  <c:v>-1460.88</c:v>
                </c:pt>
                <c:pt idx="914">
                  <c:v>-1465.54</c:v>
                </c:pt>
                <c:pt idx="915">
                  <c:v>-1502.54</c:v>
                </c:pt>
                <c:pt idx="916">
                  <c:v>-1497.21</c:v>
                </c:pt>
                <c:pt idx="917">
                  <c:v>-1503.88</c:v>
                </c:pt>
                <c:pt idx="918">
                  <c:v>-1502.21</c:v>
                </c:pt>
                <c:pt idx="919">
                  <c:v>-1487.88</c:v>
                </c:pt>
                <c:pt idx="920">
                  <c:v>-1535.54</c:v>
                </c:pt>
                <c:pt idx="921">
                  <c:v>-1523.88</c:v>
                </c:pt>
                <c:pt idx="922">
                  <c:v>-1566.88</c:v>
                </c:pt>
                <c:pt idx="923">
                  <c:v>-1502.54</c:v>
                </c:pt>
                <c:pt idx="924">
                  <c:v>-1565.88</c:v>
                </c:pt>
                <c:pt idx="925">
                  <c:v>-1535.54</c:v>
                </c:pt>
                <c:pt idx="926">
                  <c:v>-1550.88</c:v>
                </c:pt>
                <c:pt idx="927">
                  <c:v>-1554.88</c:v>
                </c:pt>
                <c:pt idx="928">
                  <c:v>-1475.21</c:v>
                </c:pt>
                <c:pt idx="929">
                  <c:v>-1554.88</c:v>
                </c:pt>
                <c:pt idx="930">
                  <c:v>-1548.21</c:v>
                </c:pt>
                <c:pt idx="931">
                  <c:v>-1563.54</c:v>
                </c:pt>
                <c:pt idx="932">
                  <c:v>-1526.21</c:v>
                </c:pt>
                <c:pt idx="933">
                  <c:v>-1509.88</c:v>
                </c:pt>
                <c:pt idx="934">
                  <c:v>-1555.21</c:v>
                </c:pt>
                <c:pt idx="935">
                  <c:v>-1536.88</c:v>
                </c:pt>
                <c:pt idx="936">
                  <c:v>-1518.21</c:v>
                </c:pt>
                <c:pt idx="937">
                  <c:v>-1498.88</c:v>
                </c:pt>
                <c:pt idx="938">
                  <c:v>-1470.21</c:v>
                </c:pt>
                <c:pt idx="939">
                  <c:v>-1427.21</c:v>
                </c:pt>
                <c:pt idx="940">
                  <c:v>-1390.21</c:v>
                </c:pt>
                <c:pt idx="941">
                  <c:v>-1438.88</c:v>
                </c:pt>
                <c:pt idx="942">
                  <c:v>-1521.88</c:v>
                </c:pt>
                <c:pt idx="943">
                  <c:v>-1531.21</c:v>
                </c:pt>
                <c:pt idx="944">
                  <c:v>-1488.54</c:v>
                </c:pt>
                <c:pt idx="945">
                  <c:v>-1592.54</c:v>
                </c:pt>
                <c:pt idx="946">
                  <c:v>-1597.21</c:v>
                </c:pt>
                <c:pt idx="947">
                  <c:v>-1579.54</c:v>
                </c:pt>
                <c:pt idx="948">
                  <c:v>-1552.88</c:v>
                </c:pt>
                <c:pt idx="949">
                  <c:v>-1614.88</c:v>
                </c:pt>
                <c:pt idx="950">
                  <c:v>-1621.54</c:v>
                </c:pt>
                <c:pt idx="951">
                  <c:v>-1606.88</c:v>
                </c:pt>
                <c:pt idx="952">
                  <c:v>-1617.21</c:v>
                </c:pt>
                <c:pt idx="953">
                  <c:v>-1613.88</c:v>
                </c:pt>
                <c:pt idx="954">
                  <c:v>-1628.88</c:v>
                </c:pt>
                <c:pt idx="955">
                  <c:v>-1577.54</c:v>
                </c:pt>
                <c:pt idx="956">
                  <c:v>-1624.54</c:v>
                </c:pt>
                <c:pt idx="957">
                  <c:v>-1633.88</c:v>
                </c:pt>
                <c:pt idx="958">
                  <c:v>-1624.21</c:v>
                </c:pt>
                <c:pt idx="959">
                  <c:v>-1621.21</c:v>
                </c:pt>
                <c:pt idx="960">
                  <c:v>-1627.88</c:v>
                </c:pt>
                <c:pt idx="961">
                  <c:v>-1618.21</c:v>
                </c:pt>
                <c:pt idx="962">
                  <c:v>-1645.88</c:v>
                </c:pt>
                <c:pt idx="963">
                  <c:v>-1659.54</c:v>
                </c:pt>
                <c:pt idx="964">
                  <c:v>-1600.21</c:v>
                </c:pt>
                <c:pt idx="965">
                  <c:v>-1668.88</c:v>
                </c:pt>
                <c:pt idx="966">
                  <c:v>-1577.88</c:v>
                </c:pt>
                <c:pt idx="967">
                  <c:v>-1603.21</c:v>
                </c:pt>
                <c:pt idx="968">
                  <c:v>-1647.54</c:v>
                </c:pt>
                <c:pt idx="969">
                  <c:v>-1631.88</c:v>
                </c:pt>
                <c:pt idx="970">
                  <c:v>-1571.54</c:v>
                </c:pt>
                <c:pt idx="971">
                  <c:v>-1566.21</c:v>
                </c:pt>
                <c:pt idx="972">
                  <c:v>-1651.88</c:v>
                </c:pt>
                <c:pt idx="973">
                  <c:v>-1622.21</c:v>
                </c:pt>
                <c:pt idx="974">
                  <c:v>-1627.21</c:v>
                </c:pt>
                <c:pt idx="975">
                  <c:v>-1594.88</c:v>
                </c:pt>
                <c:pt idx="976">
                  <c:v>-1511.21</c:v>
                </c:pt>
                <c:pt idx="977">
                  <c:v>-1561.88</c:v>
                </c:pt>
                <c:pt idx="978">
                  <c:v>-1553.88</c:v>
                </c:pt>
                <c:pt idx="979">
                  <c:v>-1623.54</c:v>
                </c:pt>
                <c:pt idx="980">
                  <c:v>-1629.21</c:v>
                </c:pt>
                <c:pt idx="981">
                  <c:v>-1592.54</c:v>
                </c:pt>
                <c:pt idx="982">
                  <c:v>-1563.21</c:v>
                </c:pt>
                <c:pt idx="983">
                  <c:v>-1604.88</c:v>
                </c:pt>
                <c:pt idx="984">
                  <c:v>-1592.54</c:v>
                </c:pt>
                <c:pt idx="985">
                  <c:v>-1596.88</c:v>
                </c:pt>
                <c:pt idx="986">
                  <c:v>-1586.21</c:v>
                </c:pt>
                <c:pt idx="987">
                  <c:v>-1612.54</c:v>
                </c:pt>
                <c:pt idx="988">
                  <c:v>-1585.88</c:v>
                </c:pt>
                <c:pt idx="989">
                  <c:v>-1615.88</c:v>
                </c:pt>
                <c:pt idx="990">
                  <c:v>-1626.21</c:v>
                </c:pt>
                <c:pt idx="991">
                  <c:v>-1628.21</c:v>
                </c:pt>
                <c:pt idx="992">
                  <c:v>-1599.54</c:v>
                </c:pt>
                <c:pt idx="993">
                  <c:v>-1603.21</c:v>
                </c:pt>
                <c:pt idx="994">
                  <c:v>-1591.21</c:v>
                </c:pt>
                <c:pt idx="995">
                  <c:v>-1610.88</c:v>
                </c:pt>
                <c:pt idx="996">
                  <c:v>-1611.88</c:v>
                </c:pt>
                <c:pt idx="997">
                  <c:v>-1614.21</c:v>
                </c:pt>
                <c:pt idx="998">
                  <c:v>-1635.21</c:v>
                </c:pt>
                <c:pt idx="999">
                  <c:v>-1650.88</c:v>
                </c:pt>
                <c:pt idx="1000">
                  <c:v>-1618.21</c:v>
                </c:pt>
                <c:pt idx="1001">
                  <c:v>-1555.21</c:v>
                </c:pt>
                <c:pt idx="1002">
                  <c:v>-1632.88</c:v>
                </c:pt>
                <c:pt idx="1003">
                  <c:v>-1561.54</c:v>
                </c:pt>
                <c:pt idx="1004">
                  <c:v>-1613.54</c:v>
                </c:pt>
                <c:pt idx="1005">
                  <c:v>-1677.88</c:v>
                </c:pt>
                <c:pt idx="1006">
                  <c:v>-1569.54</c:v>
                </c:pt>
                <c:pt idx="1007">
                  <c:v>-1637.21</c:v>
                </c:pt>
                <c:pt idx="1008">
                  <c:v>-1609.21</c:v>
                </c:pt>
                <c:pt idx="1009">
                  <c:v>-1621.54</c:v>
                </c:pt>
                <c:pt idx="1010">
                  <c:v>-1622.21</c:v>
                </c:pt>
                <c:pt idx="1011">
                  <c:v>-1531.54</c:v>
                </c:pt>
                <c:pt idx="1012">
                  <c:v>-1662.54</c:v>
                </c:pt>
                <c:pt idx="1013">
                  <c:v>-1634.88</c:v>
                </c:pt>
                <c:pt idx="1014">
                  <c:v>-1649.54</c:v>
                </c:pt>
                <c:pt idx="1015">
                  <c:v>-1638.54</c:v>
                </c:pt>
                <c:pt idx="1016">
                  <c:v>-1633.88</c:v>
                </c:pt>
                <c:pt idx="1017">
                  <c:v>-1607.88</c:v>
                </c:pt>
                <c:pt idx="1018">
                  <c:v>-1701.54</c:v>
                </c:pt>
                <c:pt idx="1019">
                  <c:v>-1611.54</c:v>
                </c:pt>
                <c:pt idx="1020">
                  <c:v>-1679.21</c:v>
                </c:pt>
                <c:pt idx="1021">
                  <c:v>-1622.88</c:v>
                </c:pt>
                <c:pt idx="1022">
                  <c:v>-1614.88</c:v>
                </c:pt>
                <c:pt idx="1023">
                  <c:v>-1656.54</c:v>
                </c:pt>
                <c:pt idx="1024">
                  <c:v>-1875.88</c:v>
                </c:pt>
                <c:pt idx="1025">
                  <c:v>-1889.88</c:v>
                </c:pt>
                <c:pt idx="1026">
                  <c:v>-1924.21</c:v>
                </c:pt>
                <c:pt idx="1027">
                  <c:v>-1883.21</c:v>
                </c:pt>
                <c:pt idx="1028">
                  <c:v>-1030.8800000000001</c:v>
                </c:pt>
                <c:pt idx="1029">
                  <c:v>-1001.21</c:v>
                </c:pt>
                <c:pt idx="1030">
                  <c:v>-916.21</c:v>
                </c:pt>
                <c:pt idx="1031">
                  <c:v>-879.21</c:v>
                </c:pt>
                <c:pt idx="1032">
                  <c:v>-738.21</c:v>
                </c:pt>
                <c:pt idx="1033">
                  <c:v>-583.88</c:v>
                </c:pt>
                <c:pt idx="1034">
                  <c:v>-1688.21</c:v>
                </c:pt>
                <c:pt idx="1035">
                  <c:v>-1648.88</c:v>
                </c:pt>
                <c:pt idx="1036">
                  <c:v>-1703.88</c:v>
                </c:pt>
                <c:pt idx="1037">
                  <c:v>-1674.54</c:v>
                </c:pt>
                <c:pt idx="1038">
                  <c:v>-1659.88</c:v>
                </c:pt>
                <c:pt idx="1039">
                  <c:v>-1664.88</c:v>
                </c:pt>
                <c:pt idx="1040">
                  <c:v>-1916.88</c:v>
                </c:pt>
                <c:pt idx="1041">
                  <c:v>-1910.21</c:v>
                </c:pt>
                <c:pt idx="1042">
                  <c:v>-1914.54</c:v>
                </c:pt>
                <c:pt idx="1043">
                  <c:v>-1910.54</c:v>
                </c:pt>
              </c:numCache>
            </c:numRef>
          </c:yVal>
          <c:smooth val="1"/>
        </c:ser>
        <c:ser>
          <c:idx val="1"/>
          <c:order val="3"/>
          <c:tx>
            <c:strRef>
              <c:f>גיליון1!$D$27:$F$27</c:f>
              <c:strCache>
                <c:ptCount val="3"/>
                <c:pt idx="0">
                  <c:v>100</c:v>
                </c:pt>
                <c:pt idx="1">
                  <c:v>water</c:v>
                </c:pt>
                <c:pt idx="2">
                  <c:v>2</c:v>
                </c:pt>
              </c:strCache>
            </c:strRef>
          </c:tx>
          <c:spPr>
            <a:ln w="19050" cap="rnd">
              <a:solidFill>
                <a:schemeClr val="accent2"/>
              </a:solidFill>
              <a:round/>
            </a:ln>
            <a:effectLst/>
          </c:spPr>
          <c:marker>
            <c:symbol val="none"/>
          </c:marker>
          <c:xVal>
            <c:numRef>
              <c:f>גיליון1!$G$1:$ANJ$1</c:f>
              <c:numCache>
                <c:formatCode>General</c:formatCode>
                <c:ptCount val="1044"/>
                <c:pt idx="0">
                  <c:v>160.70099999999999</c:v>
                </c:pt>
                <c:pt idx="1">
                  <c:v>166.74199999999999</c:v>
                </c:pt>
                <c:pt idx="2">
                  <c:v>172.77699999999999</c:v>
                </c:pt>
                <c:pt idx="3">
                  <c:v>178.80500000000001</c:v>
                </c:pt>
                <c:pt idx="4">
                  <c:v>184.82599999999999</c:v>
                </c:pt>
                <c:pt idx="5">
                  <c:v>190.84100000000001</c:v>
                </c:pt>
                <c:pt idx="6">
                  <c:v>196.84899999999999</c:v>
                </c:pt>
                <c:pt idx="7">
                  <c:v>202.85</c:v>
                </c:pt>
                <c:pt idx="8">
                  <c:v>208.845</c:v>
                </c:pt>
                <c:pt idx="9">
                  <c:v>214.833</c:v>
                </c:pt>
                <c:pt idx="10">
                  <c:v>220.815</c:v>
                </c:pt>
                <c:pt idx="11">
                  <c:v>226.78899999999999</c:v>
                </c:pt>
                <c:pt idx="12">
                  <c:v>232.75800000000001</c:v>
                </c:pt>
                <c:pt idx="13">
                  <c:v>238.71899999999999</c:v>
                </c:pt>
                <c:pt idx="14">
                  <c:v>244.67400000000001</c:v>
                </c:pt>
                <c:pt idx="15">
                  <c:v>250.62299999999999</c:v>
                </c:pt>
                <c:pt idx="16">
                  <c:v>256.565</c:v>
                </c:pt>
                <c:pt idx="17">
                  <c:v>262.5</c:v>
                </c:pt>
                <c:pt idx="18">
                  <c:v>268.42899999999997</c:v>
                </c:pt>
                <c:pt idx="19">
                  <c:v>274.351</c:v>
                </c:pt>
                <c:pt idx="20">
                  <c:v>280.267</c:v>
                </c:pt>
                <c:pt idx="21">
                  <c:v>286.17599999999999</c:v>
                </c:pt>
                <c:pt idx="22">
                  <c:v>292.07900000000001</c:v>
                </c:pt>
                <c:pt idx="23">
                  <c:v>297.97500000000002</c:v>
                </c:pt>
                <c:pt idx="24">
                  <c:v>303.86500000000001</c:v>
                </c:pt>
                <c:pt idx="25">
                  <c:v>309.74799999999999</c:v>
                </c:pt>
                <c:pt idx="26">
                  <c:v>315.625</c:v>
                </c:pt>
                <c:pt idx="27">
                  <c:v>321.495</c:v>
                </c:pt>
                <c:pt idx="28">
                  <c:v>327.35899999999998</c:v>
                </c:pt>
                <c:pt idx="29">
                  <c:v>333.21699999999998</c:v>
                </c:pt>
                <c:pt idx="30">
                  <c:v>339.06799999999998</c:v>
                </c:pt>
                <c:pt idx="31">
                  <c:v>344.91199999999998</c:v>
                </c:pt>
                <c:pt idx="32">
                  <c:v>350.75099999999998</c:v>
                </c:pt>
                <c:pt idx="33">
                  <c:v>356.58300000000003</c:v>
                </c:pt>
                <c:pt idx="34">
                  <c:v>362.40800000000002</c:v>
                </c:pt>
                <c:pt idx="35">
                  <c:v>368.22699999999998</c:v>
                </c:pt>
                <c:pt idx="36">
                  <c:v>374.04</c:v>
                </c:pt>
                <c:pt idx="37">
                  <c:v>379.84699999999998</c:v>
                </c:pt>
                <c:pt idx="38">
                  <c:v>385.64699999999999</c:v>
                </c:pt>
                <c:pt idx="39">
                  <c:v>391.44</c:v>
                </c:pt>
                <c:pt idx="40">
                  <c:v>397.22800000000001</c:v>
                </c:pt>
                <c:pt idx="41">
                  <c:v>403.00900000000001</c:v>
                </c:pt>
                <c:pt idx="42">
                  <c:v>408.78399999999999</c:v>
                </c:pt>
                <c:pt idx="43">
                  <c:v>414.553</c:v>
                </c:pt>
                <c:pt idx="44">
                  <c:v>420.315</c:v>
                </c:pt>
                <c:pt idx="45">
                  <c:v>426.07100000000003</c:v>
                </c:pt>
                <c:pt idx="46">
                  <c:v>431.82100000000003</c:v>
                </c:pt>
                <c:pt idx="47">
                  <c:v>437.565</c:v>
                </c:pt>
                <c:pt idx="48">
                  <c:v>443.30200000000002</c:v>
                </c:pt>
                <c:pt idx="49">
                  <c:v>449.03300000000002</c:v>
                </c:pt>
                <c:pt idx="50">
                  <c:v>454.75799999999998</c:v>
                </c:pt>
                <c:pt idx="51">
                  <c:v>460.47699999999998</c:v>
                </c:pt>
                <c:pt idx="52">
                  <c:v>466.18900000000002</c:v>
                </c:pt>
                <c:pt idx="53">
                  <c:v>471.89600000000002</c:v>
                </c:pt>
                <c:pt idx="54">
                  <c:v>477.596</c:v>
                </c:pt>
                <c:pt idx="55">
                  <c:v>483.29</c:v>
                </c:pt>
                <c:pt idx="56">
                  <c:v>488.97800000000001</c:v>
                </c:pt>
                <c:pt idx="57">
                  <c:v>494.66</c:v>
                </c:pt>
                <c:pt idx="58">
                  <c:v>500.33499999999998</c:v>
                </c:pt>
                <c:pt idx="59">
                  <c:v>506.005</c:v>
                </c:pt>
                <c:pt idx="60">
                  <c:v>511.66800000000001</c:v>
                </c:pt>
                <c:pt idx="61">
                  <c:v>517.32500000000005</c:v>
                </c:pt>
                <c:pt idx="62">
                  <c:v>522.97699999999998</c:v>
                </c:pt>
                <c:pt idx="63">
                  <c:v>528.62199999999996</c:v>
                </c:pt>
                <c:pt idx="64">
                  <c:v>534.26099999999997</c:v>
                </c:pt>
                <c:pt idx="65">
                  <c:v>539.89400000000001</c:v>
                </c:pt>
                <c:pt idx="66">
                  <c:v>545.52099999999996</c:v>
                </c:pt>
                <c:pt idx="67">
                  <c:v>551.14099999999996</c:v>
                </c:pt>
                <c:pt idx="68">
                  <c:v>556.75599999999997</c:v>
                </c:pt>
                <c:pt idx="69">
                  <c:v>562.36500000000001</c:v>
                </c:pt>
                <c:pt idx="70">
                  <c:v>567.96799999999996</c:v>
                </c:pt>
                <c:pt idx="71">
                  <c:v>573.56500000000005</c:v>
                </c:pt>
                <c:pt idx="72">
                  <c:v>579.15499999999997</c:v>
                </c:pt>
                <c:pt idx="73">
                  <c:v>584.74</c:v>
                </c:pt>
                <c:pt idx="74">
                  <c:v>590.31899999999996</c:v>
                </c:pt>
                <c:pt idx="75">
                  <c:v>595.89200000000005</c:v>
                </c:pt>
                <c:pt idx="76">
                  <c:v>601.45899999999995</c:v>
                </c:pt>
                <c:pt idx="77">
                  <c:v>607.02</c:v>
                </c:pt>
                <c:pt idx="78">
                  <c:v>612.57500000000005</c:v>
                </c:pt>
                <c:pt idx="79">
                  <c:v>618.12400000000002</c:v>
                </c:pt>
                <c:pt idx="80">
                  <c:v>623.66700000000003</c:v>
                </c:pt>
                <c:pt idx="81">
                  <c:v>629.20399999999995</c:v>
                </c:pt>
                <c:pt idx="82">
                  <c:v>634.73500000000001</c:v>
                </c:pt>
                <c:pt idx="83">
                  <c:v>640.26099999999997</c:v>
                </c:pt>
                <c:pt idx="84">
                  <c:v>645.78099999999995</c:v>
                </c:pt>
                <c:pt idx="85">
                  <c:v>651.29399999999998</c:v>
                </c:pt>
                <c:pt idx="86">
                  <c:v>656.80200000000002</c:v>
                </c:pt>
                <c:pt idx="87">
                  <c:v>662.30399999999997</c:v>
                </c:pt>
                <c:pt idx="88">
                  <c:v>667.8</c:v>
                </c:pt>
                <c:pt idx="89">
                  <c:v>673.29</c:v>
                </c:pt>
                <c:pt idx="90">
                  <c:v>678.77499999999998</c:v>
                </c:pt>
                <c:pt idx="91">
                  <c:v>684.25400000000002</c:v>
                </c:pt>
                <c:pt idx="92">
                  <c:v>689.726</c:v>
                </c:pt>
                <c:pt idx="93">
                  <c:v>695.19299999999998</c:v>
                </c:pt>
                <c:pt idx="94">
                  <c:v>700.65499999999997</c:v>
                </c:pt>
                <c:pt idx="95">
                  <c:v>706.11</c:v>
                </c:pt>
                <c:pt idx="96">
                  <c:v>711.56</c:v>
                </c:pt>
                <c:pt idx="97">
                  <c:v>717.00400000000002</c:v>
                </c:pt>
                <c:pt idx="98">
                  <c:v>722.44200000000001</c:v>
                </c:pt>
                <c:pt idx="99">
                  <c:v>727.87400000000002</c:v>
                </c:pt>
                <c:pt idx="100">
                  <c:v>733.30100000000004</c:v>
                </c:pt>
                <c:pt idx="101">
                  <c:v>738.72199999999998</c:v>
                </c:pt>
                <c:pt idx="102">
                  <c:v>744.13699999999994</c:v>
                </c:pt>
                <c:pt idx="103">
                  <c:v>749.54700000000003</c:v>
                </c:pt>
                <c:pt idx="104">
                  <c:v>754.95100000000002</c:v>
                </c:pt>
                <c:pt idx="105">
                  <c:v>760.34900000000005</c:v>
                </c:pt>
                <c:pt idx="106">
                  <c:v>765.74099999999999</c:v>
                </c:pt>
                <c:pt idx="107">
                  <c:v>771.12800000000004</c:v>
                </c:pt>
                <c:pt idx="108">
                  <c:v>776.50900000000001</c:v>
                </c:pt>
                <c:pt idx="109">
                  <c:v>781.88499999999999</c:v>
                </c:pt>
                <c:pt idx="110">
                  <c:v>787.25400000000002</c:v>
                </c:pt>
                <c:pt idx="111">
                  <c:v>792.61800000000005</c:v>
                </c:pt>
                <c:pt idx="112">
                  <c:v>797.97699999999998</c:v>
                </c:pt>
                <c:pt idx="113">
                  <c:v>803.33</c:v>
                </c:pt>
                <c:pt idx="114">
                  <c:v>808.67700000000002</c:v>
                </c:pt>
                <c:pt idx="115">
                  <c:v>814.01900000000001</c:v>
                </c:pt>
                <c:pt idx="116">
                  <c:v>819.35500000000002</c:v>
                </c:pt>
                <c:pt idx="117">
                  <c:v>824.68600000000004</c:v>
                </c:pt>
                <c:pt idx="118">
                  <c:v>830.01099999999997</c:v>
                </c:pt>
                <c:pt idx="119">
                  <c:v>835.33</c:v>
                </c:pt>
                <c:pt idx="120">
                  <c:v>840.64400000000001</c:v>
                </c:pt>
                <c:pt idx="121">
                  <c:v>845.952</c:v>
                </c:pt>
                <c:pt idx="122">
                  <c:v>851.255</c:v>
                </c:pt>
                <c:pt idx="123">
                  <c:v>856.55200000000002</c:v>
                </c:pt>
                <c:pt idx="124">
                  <c:v>861.84400000000005</c:v>
                </c:pt>
                <c:pt idx="125">
                  <c:v>867.13</c:v>
                </c:pt>
                <c:pt idx="126">
                  <c:v>872.41</c:v>
                </c:pt>
                <c:pt idx="127">
                  <c:v>877.68600000000004</c:v>
                </c:pt>
                <c:pt idx="128">
                  <c:v>882.95500000000004</c:v>
                </c:pt>
                <c:pt idx="129">
                  <c:v>888.21900000000005</c:v>
                </c:pt>
                <c:pt idx="130">
                  <c:v>893.47799999999995</c:v>
                </c:pt>
                <c:pt idx="131">
                  <c:v>898.73099999999999</c:v>
                </c:pt>
                <c:pt idx="132">
                  <c:v>903.97900000000004</c:v>
                </c:pt>
                <c:pt idx="133">
                  <c:v>909.221</c:v>
                </c:pt>
                <c:pt idx="134">
                  <c:v>914.45799999999997</c:v>
                </c:pt>
                <c:pt idx="135">
                  <c:v>919.69</c:v>
                </c:pt>
                <c:pt idx="136">
                  <c:v>924.91600000000005</c:v>
                </c:pt>
                <c:pt idx="137">
                  <c:v>930.13599999999997</c:v>
                </c:pt>
                <c:pt idx="138">
                  <c:v>935.351</c:v>
                </c:pt>
                <c:pt idx="139">
                  <c:v>940.56100000000004</c:v>
                </c:pt>
                <c:pt idx="140">
                  <c:v>945.76599999999996</c:v>
                </c:pt>
                <c:pt idx="141">
                  <c:v>950.96500000000003</c:v>
                </c:pt>
                <c:pt idx="142">
                  <c:v>956.15800000000002</c:v>
                </c:pt>
                <c:pt idx="143">
                  <c:v>961.34699999999998</c:v>
                </c:pt>
                <c:pt idx="144">
                  <c:v>966.529</c:v>
                </c:pt>
                <c:pt idx="145">
                  <c:v>971.70699999999999</c:v>
                </c:pt>
                <c:pt idx="146">
                  <c:v>976.87900000000002</c:v>
                </c:pt>
                <c:pt idx="147">
                  <c:v>982.04600000000005</c:v>
                </c:pt>
                <c:pt idx="148">
                  <c:v>987.20799999999997</c:v>
                </c:pt>
                <c:pt idx="149">
                  <c:v>992.36400000000003</c:v>
                </c:pt>
                <c:pt idx="150">
                  <c:v>997.51499999999999</c:v>
                </c:pt>
                <c:pt idx="151">
                  <c:v>1002.66</c:v>
                </c:pt>
                <c:pt idx="152">
                  <c:v>1007.801</c:v>
                </c:pt>
                <c:pt idx="153">
                  <c:v>1012.936</c:v>
                </c:pt>
                <c:pt idx="154">
                  <c:v>1018.066</c:v>
                </c:pt>
                <c:pt idx="155">
                  <c:v>1023.19</c:v>
                </c:pt>
                <c:pt idx="156">
                  <c:v>1028.309</c:v>
                </c:pt>
                <c:pt idx="157">
                  <c:v>1033.423</c:v>
                </c:pt>
                <c:pt idx="158">
                  <c:v>1038.5319999999999</c:v>
                </c:pt>
                <c:pt idx="159">
                  <c:v>1043.636</c:v>
                </c:pt>
                <c:pt idx="160">
                  <c:v>1048.7339999999999</c:v>
                </c:pt>
                <c:pt idx="161">
                  <c:v>1053.827</c:v>
                </c:pt>
                <c:pt idx="162">
                  <c:v>1058.915</c:v>
                </c:pt>
                <c:pt idx="163">
                  <c:v>1063.998</c:v>
                </c:pt>
                <c:pt idx="164">
                  <c:v>1069.075</c:v>
                </c:pt>
                <c:pt idx="165">
                  <c:v>1074.1469999999999</c:v>
                </c:pt>
                <c:pt idx="166">
                  <c:v>1079.2139999999999</c:v>
                </c:pt>
                <c:pt idx="167">
                  <c:v>1084.2760000000001</c:v>
                </c:pt>
                <c:pt idx="168">
                  <c:v>1089.3330000000001</c:v>
                </c:pt>
                <c:pt idx="169">
                  <c:v>1094.385</c:v>
                </c:pt>
                <c:pt idx="170">
                  <c:v>1099.431</c:v>
                </c:pt>
                <c:pt idx="171">
                  <c:v>1104.472</c:v>
                </c:pt>
                <c:pt idx="172">
                  <c:v>1109.509</c:v>
                </c:pt>
                <c:pt idx="173">
                  <c:v>1114.54</c:v>
                </c:pt>
                <c:pt idx="174">
                  <c:v>1119.5650000000001</c:v>
                </c:pt>
                <c:pt idx="175">
                  <c:v>1124.586</c:v>
                </c:pt>
                <c:pt idx="176">
                  <c:v>1129.6020000000001</c:v>
                </c:pt>
                <c:pt idx="177">
                  <c:v>1134.6130000000001</c:v>
                </c:pt>
                <c:pt idx="178">
                  <c:v>1139.6179999999999</c:v>
                </c:pt>
                <c:pt idx="179">
                  <c:v>1144.6189999999999</c:v>
                </c:pt>
                <c:pt idx="180">
                  <c:v>1149.614</c:v>
                </c:pt>
                <c:pt idx="181">
                  <c:v>1154.604</c:v>
                </c:pt>
                <c:pt idx="182">
                  <c:v>1159.5889999999999</c:v>
                </c:pt>
                <c:pt idx="183">
                  <c:v>1164.57</c:v>
                </c:pt>
                <c:pt idx="184">
                  <c:v>1169.5450000000001</c:v>
                </c:pt>
                <c:pt idx="185">
                  <c:v>1174.5150000000001</c:v>
                </c:pt>
                <c:pt idx="186">
                  <c:v>1179.48</c:v>
                </c:pt>
                <c:pt idx="187">
                  <c:v>1184.44</c:v>
                </c:pt>
                <c:pt idx="188">
                  <c:v>1189.395</c:v>
                </c:pt>
                <c:pt idx="189">
                  <c:v>1194.345</c:v>
                </c:pt>
                <c:pt idx="190">
                  <c:v>1199.29</c:v>
                </c:pt>
                <c:pt idx="191">
                  <c:v>1204.23</c:v>
                </c:pt>
                <c:pt idx="192">
                  <c:v>1209.165</c:v>
                </c:pt>
                <c:pt idx="193">
                  <c:v>1214.095</c:v>
                </c:pt>
                <c:pt idx="194">
                  <c:v>1219.021</c:v>
                </c:pt>
                <c:pt idx="195">
                  <c:v>1223.941</c:v>
                </c:pt>
                <c:pt idx="196">
                  <c:v>1228.856</c:v>
                </c:pt>
                <c:pt idx="197">
                  <c:v>1233.7660000000001</c:v>
                </c:pt>
                <c:pt idx="198">
                  <c:v>1238.672</c:v>
                </c:pt>
                <c:pt idx="199">
                  <c:v>1243.5719999999999</c:v>
                </c:pt>
                <c:pt idx="200">
                  <c:v>1248.4670000000001</c:v>
                </c:pt>
                <c:pt idx="201">
                  <c:v>1253.3579999999999</c:v>
                </c:pt>
                <c:pt idx="202">
                  <c:v>1258.2439999999999</c:v>
                </c:pt>
                <c:pt idx="203">
                  <c:v>1263.124</c:v>
                </c:pt>
                <c:pt idx="204">
                  <c:v>1268</c:v>
                </c:pt>
                <c:pt idx="205">
                  <c:v>1272.8710000000001</c:v>
                </c:pt>
                <c:pt idx="206">
                  <c:v>1277.7370000000001</c:v>
                </c:pt>
                <c:pt idx="207">
                  <c:v>1282.5989999999999</c:v>
                </c:pt>
                <c:pt idx="208">
                  <c:v>1287.4549999999999</c:v>
                </c:pt>
                <c:pt idx="209">
                  <c:v>1292.306</c:v>
                </c:pt>
                <c:pt idx="210">
                  <c:v>1297.153</c:v>
                </c:pt>
                <c:pt idx="211">
                  <c:v>1301.9949999999999</c:v>
                </c:pt>
                <c:pt idx="212">
                  <c:v>1306.8320000000001</c:v>
                </c:pt>
                <c:pt idx="213">
                  <c:v>1311.664</c:v>
                </c:pt>
                <c:pt idx="214">
                  <c:v>1316.491</c:v>
                </c:pt>
                <c:pt idx="215">
                  <c:v>1321.3140000000001</c:v>
                </c:pt>
                <c:pt idx="216">
                  <c:v>1326.1320000000001</c:v>
                </c:pt>
                <c:pt idx="217">
                  <c:v>1330.9449999999999</c:v>
                </c:pt>
                <c:pt idx="218">
                  <c:v>1335.7529999999999</c:v>
                </c:pt>
                <c:pt idx="219">
                  <c:v>1340.556</c:v>
                </c:pt>
                <c:pt idx="220">
                  <c:v>1345.354</c:v>
                </c:pt>
                <c:pt idx="221">
                  <c:v>1350.1479999999999</c:v>
                </c:pt>
                <c:pt idx="222">
                  <c:v>1354.9369999999999</c:v>
                </c:pt>
                <c:pt idx="223">
                  <c:v>1359.722</c:v>
                </c:pt>
                <c:pt idx="224">
                  <c:v>1364.501</c:v>
                </c:pt>
                <c:pt idx="225">
                  <c:v>1369.2760000000001</c:v>
                </c:pt>
                <c:pt idx="226">
                  <c:v>1374.046</c:v>
                </c:pt>
                <c:pt idx="227">
                  <c:v>1378.8109999999999</c:v>
                </c:pt>
                <c:pt idx="228">
                  <c:v>1383.5719999999999</c:v>
                </c:pt>
                <c:pt idx="229">
                  <c:v>1388.327</c:v>
                </c:pt>
                <c:pt idx="230">
                  <c:v>1393.079</c:v>
                </c:pt>
                <c:pt idx="231">
                  <c:v>1397.825</c:v>
                </c:pt>
                <c:pt idx="232">
                  <c:v>1402.567</c:v>
                </c:pt>
                <c:pt idx="233">
                  <c:v>1407.3040000000001</c:v>
                </c:pt>
                <c:pt idx="234">
                  <c:v>1412.0360000000001</c:v>
                </c:pt>
                <c:pt idx="235">
                  <c:v>1416.7639999999999</c:v>
                </c:pt>
                <c:pt idx="236">
                  <c:v>1421.4870000000001</c:v>
                </c:pt>
                <c:pt idx="237">
                  <c:v>1426.2049999999999</c:v>
                </c:pt>
                <c:pt idx="238">
                  <c:v>1430.9190000000001</c:v>
                </c:pt>
                <c:pt idx="239">
                  <c:v>1435.6279999999999</c:v>
                </c:pt>
                <c:pt idx="240">
                  <c:v>1440.3330000000001</c:v>
                </c:pt>
                <c:pt idx="241">
                  <c:v>1445.0319999999999</c:v>
                </c:pt>
                <c:pt idx="242">
                  <c:v>1449.7270000000001</c:v>
                </c:pt>
                <c:pt idx="243">
                  <c:v>1454.4179999999999</c:v>
                </c:pt>
                <c:pt idx="244">
                  <c:v>1459.104</c:v>
                </c:pt>
                <c:pt idx="245">
                  <c:v>1463.7850000000001</c:v>
                </c:pt>
                <c:pt idx="246">
                  <c:v>1468.462</c:v>
                </c:pt>
                <c:pt idx="247">
                  <c:v>1473.134</c:v>
                </c:pt>
                <c:pt idx="248">
                  <c:v>1477.8019999999999</c:v>
                </c:pt>
                <c:pt idx="249">
                  <c:v>1482.4649999999999</c:v>
                </c:pt>
                <c:pt idx="250">
                  <c:v>1487.123</c:v>
                </c:pt>
                <c:pt idx="251">
                  <c:v>1491.777</c:v>
                </c:pt>
                <c:pt idx="252">
                  <c:v>1496.4259999999999</c:v>
                </c:pt>
                <c:pt idx="253">
                  <c:v>1501.0709999999999</c:v>
                </c:pt>
                <c:pt idx="254">
                  <c:v>1505.711</c:v>
                </c:pt>
                <c:pt idx="255">
                  <c:v>1510.347</c:v>
                </c:pt>
                <c:pt idx="256">
                  <c:v>1514.9780000000001</c:v>
                </c:pt>
                <c:pt idx="257">
                  <c:v>1519.604</c:v>
                </c:pt>
                <c:pt idx="258">
                  <c:v>1524.2260000000001</c:v>
                </c:pt>
                <c:pt idx="259">
                  <c:v>1528.8440000000001</c:v>
                </c:pt>
                <c:pt idx="260">
                  <c:v>1533.4570000000001</c:v>
                </c:pt>
                <c:pt idx="261">
                  <c:v>1538.0650000000001</c:v>
                </c:pt>
                <c:pt idx="262">
                  <c:v>1542.6690000000001</c:v>
                </c:pt>
                <c:pt idx="263">
                  <c:v>1547.269</c:v>
                </c:pt>
                <c:pt idx="264">
                  <c:v>1551.864</c:v>
                </c:pt>
                <c:pt idx="265">
                  <c:v>1556.454</c:v>
                </c:pt>
                <c:pt idx="266">
                  <c:v>1561.0409999999999</c:v>
                </c:pt>
                <c:pt idx="267">
                  <c:v>1565.6220000000001</c:v>
                </c:pt>
                <c:pt idx="268">
                  <c:v>1570.1990000000001</c:v>
                </c:pt>
                <c:pt idx="269">
                  <c:v>1574.7719999999999</c:v>
                </c:pt>
                <c:pt idx="270">
                  <c:v>1579.34</c:v>
                </c:pt>
                <c:pt idx="271">
                  <c:v>1583.904</c:v>
                </c:pt>
                <c:pt idx="272">
                  <c:v>1588.4639999999999</c:v>
                </c:pt>
                <c:pt idx="273">
                  <c:v>1593.019</c:v>
                </c:pt>
                <c:pt idx="274">
                  <c:v>1597.569</c:v>
                </c:pt>
                <c:pt idx="275">
                  <c:v>1602.115</c:v>
                </c:pt>
                <c:pt idx="276">
                  <c:v>1606.6569999999999</c:v>
                </c:pt>
                <c:pt idx="277">
                  <c:v>1611.1949999999999</c:v>
                </c:pt>
                <c:pt idx="278">
                  <c:v>1615.7280000000001</c:v>
                </c:pt>
                <c:pt idx="279">
                  <c:v>1620.2560000000001</c:v>
                </c:pt>
                <c:pt idx="280">
                  <c:v>1624.78</c:v>
                </c:pt>
                <c:pt idx="281">
                  <c:v>1629.3</c:v>
                </c:pt>
                <c:pt idx="282">
                  <c:v>1633.816</c:v>
                </c:pt>
                <c:pt idx="283">
                  <c:v>1638.327</c:v>
                </c:pt>
                <c:pt idx="284">
                  <c:v>1642.8340000000001</c:v>
                </c:pt>
                <c:pt idx="285">
                  <c:v>1647.336</c:v>
                </c:pt>
                <c:pt idx="286">
                  <c:v>1651.8340000000001</c:v>
                </c:pt>
                <c:pt idx="287">
                  <c:v>1656.328</c:v>
                </c:pt>
                <c:pt idx="288">
                  <c:v>1660.817</c:v>
                </c:pt>
                <c:pt idx="289">
                  <c:v>1665.3019999999999</c:v>
                </c:pt>
                <c:pt idx="290">
                  <c:v>1669.7829999999999</c:v>
                </c:pt>
                <c:pt idx="291">
                  <c:v>1674.259</c:v>
                </c:pt>
                <c:pt idx="292">
                  <c:v>1678.732</c:v>
                </c:pt>
                <c:pt idx="293">
                  <c:v>1683.1990000000001</c:v>
                </c:pt>
                <c:pt idx="294">
                  <c:v>1687.663</c:v>
                </c:pt>
                <c:pt idx="295">
                  <c:v>1692.1220000000001</c:v>
                </c:pt>
                <c:pt idx="296">
                  <c:v>1696.577</c:v>
                </c:pt>
                <c:pt idx="297">
                  <c:v>1701.028</c:v>
                </c:pt>
                <c:pt idx="298">
                  <c:v>1705.4739999999999</c:v>
                </c:pt>
                <c:pt idx="299">
                  <c:v>1709.9169999999999</c:v>
                </c:pt>
                <c:pt idx="300">
                  <c:v>1714.355</c:v>
                </c:pt>
                <c:pt idx="301">
                  <c:v>1718.788</c:v>
                </c:pt>
                <c:pt idx="302">
                  <c:v>1723.2180000000001</c:v>
                </c:pt>
                <c:pt idx="303">
                  <c:v>1727.643</c:v>
                </c:pt>
                <c:pt idx="304">
                  <c:v>1732.0640000000001</c:v>
                </c:pt>
                <c:pt idx="305">
                  <c:v>1736.481</c:v>
                </c:pt>
                <c:pt idx="306">
                  <c:v>1740.893</c:v>
                </c:pt>
                <c:pt idx="307">
                  <c:v>1745.3009999999999</c:v>
                </c:pt>
                <c:pt idx="308">
                  <c:v>1749.7049999999999</c:v>
                </c:pt>
                <c:pt idx="309">
                  <c:v>1754.105</c:v>
                </c:pt>
                <c:pt idx="310">
                  <c:v>1758.501</c:v>
                </c:pt>
                <c:pt idx="311">
                  <c:v>1762.893</c:v>
                </c:pt>
                <c:pt idx="312">
                  <c:v>1767.28</c:v>
                </c:pt>
                <c:pt idx="313">
                  <c:v>1771.663</c:v>
                </c:pt>
                <c:pt idx="314">
                  <c:v>1776.0419999999999</c:v>
                </c:pt>
                <c:pt idx="315">
                  <c:v>1780.4169999999999</c:v>
                </c:pt>
                <c:pt idx="316">
                  <c:v>1784.787</c:v>
                </c:pt>
                <c:pt idx="317">
                  <c:v>1789.154</c:v>
                </c:pt>
                <c:pt idx="318">
                  <c:v>1793.5160000000001</c:v>
                </c:pt>
                <c:pt idx="319">
                  <c:v>1797.874</c:v>
                </c:pt>
                <c:pt idx="320">
                  <c:v>1802.2280000000001</c:v>
                </c:pt>
                <c:pt idx="321">
                  <c:v>1806.578</c:v>
                </c:pt>
                <c:pt idx="322">
                  <c:v>1810.924</c:v>
                </c:pt>
                <c:pt idx="323">
                  <c:v>1815.2660000000001</c:v>
                </c:pt>
                <c:pt idx="324">
                  <c:v>1819.6030000000001</c:v>
                </c:pt>
                <c:pt idx="325">
                  <c:v>1823.9369999999999</c:v>
                </c:pt>
                <c:pt idx="326">
                  <c:v>1828.2660000000001</c:v>
                </c:pt>
                <c:pt idx="327">
                  <c:v>1832.5909999999999</c:v>
                </c:pt>
                <c:pt idx="328">
                  <c:v>1836.913</c:v>
                </c:pt>
                <c:pt idx="329">
                  <c:v>1841.23</c:v>
                </c:pt>
                <c:pt idx="330">
                  <c:v>1845.5429999999999</c:v>
                </c:pt>
                <c:pt idx="331">
                  <c:v>1849.8520000000001</c:v>
                </c:pt>
                <c:pt idx="332">
                  <c:v>1854.1559999999999</c:v>
                </c:pt>
                <c:pt idx="333">
                  <c:v>1858.4570000000001</c:v>
                </c:pt>
                <c:pt idx="334">
                  <c:v>1862.7539999999999</c:v>
                </c:pt>
                <c:pt idx="335">
                  <c:v>1867.047</c:v>
                </c:pt>
                <c:pt idx="336">
                  <c:v>1871.335</c:v>
                </c:pt>
                <c:pt idx="337">
                  <c:v>1875.62</c:v>
                </c:pt>
                <c:pt idx="338">
                  <c:v>1879.9</c:v>
                </c:pt>
                <c:pt idx="339">
                  <c:v>1884.1769999999999</c:v>
                </c:pt>
                <c:pt idx="340">
                  <c:v>1888.4490000000001</c:v>
                </c:pt>
                <c:pt idx="341">
                  <c:v>1892.7180000000001</c:v>
                </c:pt>
                <c:pt idx="342">
                  <c:v>1896.982</c:v>
                </c:pt>
                <c:pt idx="343">
                  <c:v>1901.2429999999999</c:v>
                </c:pt>
                <c:pt idx="344">
                  <c:v>1905.499</c:v>
                </c:pt>
                <c:pt idx="345">
                  <c:v>1909.752</c:v>
                </c:pt>
                <c:pt idx="346">
                  <c:v>1914</c:v>
                </c:pt>
                <c:pt idx="347">
                  <c:v>1918.2449999999999</c:v>
                </c:pt>
                <c:pt idx="348">
                  <c:v>1922.4849999999999</c:v>
                </c:pt>
                <c:pt idx="349">
                  <c:v>1926.722</c:v>
                </c:pt>
                <c:pt idx="350">
                  <c:v>1930.954</c:v>
                </c:pt>
                <c:pt idx="351">
                  <c:v>1935.183</c:v>
                </c:pt>
                <c:pt idx="352">
                  <c:v>1939.4079999999999</c:v>
                </c:pt>
                <c:pt idx="353">
                  <c:v>1943.6279999999999</c:v>
                </c:pt>
                <c:pt idx="354">
                  <c:v>1947.845</c:v>
                </c:pt>
                <c:pt idx="355">
                  <c:v>1952.058</c:v>
                </c:pt>
                <c:pt idx="356">
                  <c:v>1956.2670000000001</c:v>
                </c:pt>
                <c:pt idx="357">
                  <c:v>1960.472</c:v>
                </c:pt>
                <c:pt idx="358">
                  <c:v>1964.673</c:v>
                </c:pt>
                <c:pt idx="359">
                  <c:v>1968.87</c:v>
                </c:pt>
                <c:pt idx="360">
                  <c:v>1973.0630000000001</c:v>
                </c:pt>
                <c:pt idx="361">
                  <c:v>1977.252</c:v>
                </c:pt>
                <c:pt idx="362">
                  <c:v>1981.4380000000001</c:v>
                </c:pt>
                <c:pt idx="363">
                  <c:v>1985.6189999999999</c:v>
                </c:pt>
                <c:pt idx="364">
                  <c:v>1989.797</c:v>
                </c:pt>
                <c:pt idx="365">
                  <c:v>1993.971</c:v>
                </c:pt>
                <c:pt idx="366">
                  <c:v>1998.14</c:v>
                </c:pt>
                <c:pt idx="367">
                  <c:v>2002.306</c:v>
                </c:pt>
                <c:pt idx="368">
                  <c:v>2006.4690000000001</c:v>
                </c:pt>
                <c:pt idx="369">
                  <c:v>2010.627</c:v>
                </c:pt>
                <c:pt idx="370">
                  <c:v>2014.7809999999999</c:v>
                </c:pt>
                <c:pt idx="371">
                  <c:v>2018.932</c:v>
                </c:pt>
                <c:pt idx="372">
                  <c:v>2023.078</c:v>
                </c:pt>
                <c:pt idx="373">
                  <c:v>2027.221</c:v>
                </c:pt>
                <c:pt idx="374">
                  <c:v>2031.36</c:v>
                </c:pt>
                <c:pt idx="375">
                  <c:v>2035.4949999999999</c:v>
                </c:pt>
                <c:pt idx="376">
                  <c:v>2039.627</c:v>
                </c:pt>
                <c:pt idx="377">
                  <c:v>2043.7539999999999</c:v>
                </c:pt>
                <c:pt idx="378">
                  <c:v>2047.8779999999999</c:v>
                </c:pt>
                <c:pt idx="379">
                  <c:v>2051.998</c:v>
                </c:pt>
                <c:pt idx="380">
                  <c:v>2056.114</c:v>
                </c:pt>
                <c:pt idx="381">
                  <c:v>2060.2260000000001</c:v>
                </c:pt>
                <c:pt idx="382">
                  <c:v>2064.3339999999998</c:v>
                </c:pt>
                <c:pt idx="383">
                  <c:v>2068.4389999999999</c:v>
                </c:pt>
                <c:pt idx="384">
                  <c:v>2072.54</c:v>
                </c:pt>
                <c:pt idx="385">
                  <c:v>2076.6370000000002</c:v>
                </c:pt>
                <c:pt idx="386">
                  <c:v>2080.73</c:v>
                </c:pt>
                <c:pt idx="387">
                  <c:v>2084.8200000000002</c:v>
                </c:pt>
                <c:pt idx="388">
                  <c:v>2088.9059999999999</c:v>
                </c:pt>
                <c:pt idx="389">
                  <c:v>2092.9879999999998</c:v>
                </c:pt>
                <c:pt idx="390">
                  <c:v>2097.0659999999998</c:v>
                </c:pt>
                <c:pt idx="391">
                  <c:v>2101.14</c:v>
                </c:pt>
                <c:pt idx="392">
                  <c:v>2105.2109999999998</c:v>
                </c:pt>
                <c:pt idx="393">
                  <c:v>2109.2779999999998</c:v>
                </c:pt>
                <c:pt idx="394">
                  <c:v>2113.3420000000001</c:v>
                </c:pt>
                <c:pt idx="395">
                  <c:v>2117.4009999999998</c:v>
                </c:pt>
                <c:pt idx="396">
                  <c:v>2121.4569999999999</c:v>
                </c:pt>
                <c:pt idx="397">
                  <c:v>2125.509</c:v>
                </c:pt>
                <c:pt idx="398">
                  <c:v>2129.558</c:v>
                </c:pt>
                <c:pt idx="399">
                  <c:v>2133.6019999999999</c:v>
                </c:pt>
                <c:pt idx="400">
                  <c:v>2137.643</c:v>
                </c:pt>
                <c:pt idx="401">
                  <c:v>2141.681</c:v>
                </c:pt>
                <c:pt idx="402">
                  <c:v>2145.7139999999999</c:v>
                </c:pt>
                <c:pt idx="403">
                  <c:v>2149.7440000000001</c:v>
                </c:pt>
                <c:pt idx="404">
                  <c:v>2153.77</c:v>
                </c:pt>
                <c:pt idx="405">
                  <c:v>2157.7930000000001</c:v>
                </c:pt>
                <c:pt idx="406">
                  <c:v>2161.8119999999999</c:v>
                </c:pt>
                <c:pt idx="407">
                  <c:v>2165.8270000000002</c:v>
                </c:pt>
                <c:pt idx="408">
                  <c:v>2169.8380000000002</c:v>
                </c:pt>
                <c:pt idx="409">
                  <c:v>2173.846</c:v>
                </c:pt>
                <c:pt idx="410">
                  <c:v>2177.8510000000001</c:v>
                </c:pt>
                <c:pt idx="411">
                  <c:v>2181.8510000000001</c:v>
                </c:pt>
                <c:pt idx="412">
                  <c:v>2185.848</c:v>
                </c:pt>
                <c:pt idx="413">
                  <c:v>2189.8409999999999</c:v>
                </c:pt>
                <c:pt idx="414">
                  <c:v>2193.8310000000001</c:v>
                </c:pt>
                <c:pt idx="415">
                  <c:v>2197.817</c:v>
                </c:pt>
                <c:pt idx="416">
                  <c:v>2201.799</c:v>
                </c:pt>
                <c:pt idx="417">
                  <c:v>2205.7779999999998</c:v>
                </c:pt>
                <c:pt idx="418">
                  <c:v>2209.7530000000002</c:v>
                </c:pt>
                <c:pt idx="419">
                  <c:v>2213.7249999999999</c:v>
                </c:pt>
                <c:pt idx="420">
                  <c:v>2217.6930000000002</c:v>
                </c:pt>
                <c:pt idx="421">
                  <c:v>2221.6570000000002</c:v>
                </c:pt>
                <c:pt idx="422">
                  <c:v>2225.6179999999999</c:v>
                </c:pt>
                <c:pt idx="423">
                  <c:v>2229.5749999999998</c:v>
                </c:pt>
                <c:pt idx="424">
                  <c:v>2233.529</c:v>
                </c:pt>
                <c:pt idx="425">
                  <c:v>2237.4789999999998</c:v>
                </c:pt>
                <c:pt idx="426">
                  <c:v>2241.4250000000002</c:v>
                </c:pt>
                <c:pt idx="427">
                  <c:v>2245.3679999999999</c:v>
                </c:pt>
                <c:pt idx="428">
                  <c:v>2249.3069999999998</c:v>
                </c:pt>
                <c:pt idx="429">
                  <c:v>2253.2429999999999</c:v>
                </c:pt>
                <c:pt idx="430">
                  <c:v>2257.1750000000002</c:v>
                </c:pt>
                <c:pt idx="431">
                  <c:v>2261.1039999999998</c:v>
                </c:pt>
                <c:pt idx="432">
                  <c:v>2265.029</c:v>
                </c:pt>
                <c:pt idx="433">
                  <c:v>2268.9499999999998</c:v>
                </c:pt>
                <c:pt idx="434">
                  <c:v>2272.8679999999999</c:v>
                </c:pt>
                <c:pt idx="435">
                  <c:v>2276.7829999999999</c:v>
                </c:pt>
                <c:pt idx="436">
                  <c:v>2280.694</c:v>
                </c:pt>
                <c:pt idx="437">
                  <c:v>2284.6010000000001</c:v>
                </c:pt>
                <c:pt idx="438">
                  <c:v>2288.5050000000001</c:v>
                </c:pt>
                <c:pt idx="439">
                  <c:v>2292.4050000000002</c:v>
                </c:pt>
                <c:pt idx="440">
                  <c:v>2296.3020000000001</c:v>
                </c:pt>
                <c:pt idx="441">
                  <c:v>2300.1950000000002</c:v>
                </c:pt>
                <c:pt idx="442">
                  <c:v>2304.085</c:v>
                </c:pt>
                <c:pt idx="443">
                  <c:v>2307.971</c:v>
                </c:pt>
                <c:pt idx="444">
                  <c:v>2311.8539999999998</c:v>
                </c:pt>
                <c:pt idx="445">
                  <c:v>2315.7339999999999</c:v>
                </c:pt>
                <c:pt idx="446">
                  <c:v>2319.6089999999999</c:v>
                </c:pt>
                <c:pt idx="447">
                  <c:v>2323.482</c:v>
                </c:pt>
                <c:pt idx="448">
                  <c:v>2327.3510000000001</c:v>
                </c:pt>
                <c:pt idx="449">
                  <c:v>2331.2159999999999</c:v>
                </c:pt>
                <c:pt idx="450">
                  <c:v>2335.078</c:v>
                </c:pt>
                <c:pt idx="451">
                  <c:v>2338.9369999999999</c:v>
                </c:pt>
                <c:pt idx="452">
                  <c:v>2342.7919999999999</c:v>
                </c:pt>
                <c:pt idx="453">
                  <c:v>2346.643</c:v>
                </c:pt>
                <c:pt idx="454">
                  <c:v>2350.4920000000002</c:v>
                </c:pt>
                <c:pt idx="455">
                  <c:v>2354.3359999999998</c:v>
                </c:pt>
                <c:pt idx="456">
                  <c:v>2358.1779999999999</c:v>
                </c:pt>
                <c:pt idx="457">
                  <c:v>2362.0149999999999</c:v>
                </c:pt>
                <c:pt idx="458">
                  <c:v>2365.85</c:v>
                </c:pt>
                <c:pt idx="459">
                  <c:v>2369.681</c:v>
                </c:pt>
                <c:pt idx="460">
                  <c:v>2373.5079999999998</c:v>
                </c:pt>
                <c:pt idx="461">
                  <c:v>2377.3330000000001</c:v>
                </c:pt>
                <c:pt idx="462">
                  <c:v>2381.1529999999998</c:v>
                </c:pt>
                <c:pt idx="463">
                  <c:v>2384.971</c:v>
                </c:pt>
                <c:pt idx="464">
                  <c:v>2388.7849999999999</c:v>
                </c:pt>
                <c:pt idx="465">
                  <c:v>2392.5949999999998</c:v>
                </c:pt>
                <c:pt idx="466">
                  <c:v>2396.402</c:v>
                </c:pt>
                <c:pt idx="467">
                  <c:v>2400.2060000000001</c:v>
                </c:pt>
                <c:pt idx="468">
                  <c:v>2404.0070000000001</c:v>
                </c:pt>
                <c:pt idx="469">
                  <c:v>2407.8040000000001</c:v>
                </c:pt>
                <c:pt idx="470">
                  <c:v>2411.5970000000002</c:v>
                </c:pt>
                <c:pt idx="471">
                  <c:v>2415.3879999999999</c:v>
                </c:pt>
                <c:pt idx="472">
                  <c:v>2419.174</c:v>
                </c:pt>
                <c:pt idx="473">
                  <c:v>2422.9580000000001</c:v>
                </c:pt>
                <c:pt idx="474">
                  <c:v>2426.7379999999998</c:v>
                </c:pt>
                <c:pt idx="475">
                  <c:v>2430.5149999999999</c:v>
                </c:pt>
                <c:pt idx="476">
                  <c:v>2434.2890000000002</c:v>
                </c:pt>
                <c:pt idx="477">
                  <c:v>2438.0590000000002</c:v>
                </c:pt>
                <c:pt idx="478">
                  <c:v>2441.8249999999998</c:v>
                </c:pt>
                <c:pt idx="479">
                  <c:v>2445.5889999999999</c:v>
                </c:pt>
                <c:pt idx="480">
                  <c:v>2449.3490000000002</c:v>
                </c:pt>
                <c:pt idx="481">
                  <c:v>2453.1060000000002</c:v>
                </c:pt>
                <c:pt idx="482">
                  <c:v>2456.8589999999999</c:v>
                </c:pt>
                <c:pt idx="483">
                  <c:v>2460.61</c:v>
                </c:pt>
                <c:pt idx="484">
                  <c:v>2464.3560000000002</c:v>
                </c:pt>
                <c:pt idx="485">
                  <c:v>2468.1</c:v>
                </c:pt>
                <c:pt idx="486">
                  <c:v>2471.84</c:v>
                </c:pt>
                <c:pt idx="487">
                  <c:v>2475.5770000000002</c:v>
                </c:pt>
                <c:pt idx="488">
                  <c:v>2479.3110000000001</c:v>
                </c:pt>
                <c:pt idx="489">
                  <c:v>2483.0410000000002</c:v>
                </c:pt>
                <c:pt idx="490">
                  <c:v>2486.768</c:v>
                </c:pt>
                <c:pt idx="491">
                  <c:v>2490.4920000000002</c:v>
                </c:pt>
                <c:pt idx="492">
                  <c:v>2494.2130000000002</c:v>
                </c:pt>
                <c:pt idx="493">
                  <c:v>2497.9299999999998</c:v>
                </c:pt>
                <c:pt idx="494">
                  <c:v>2501.6439999999998</c:v>
                </c:pt>
                <c:pt idx="495">
                  <c:v>2505.355</c:v>
                </c:pt>
                <c:pt idx="496">
                  <c:v>2509.0619999999999</c:v>
                </c:pt>
                <c:pt idx="497">
                  <c:v>2512.7660000000001</c:v>
                </c:pt>
                <c:pt idx="498">
                  <c:v>2516.4670000000001</c:v>
                </c:pt>
                <c:pt idx="499">
                  <c:v>2520.165</c:v>
                </c:pt>
                <c:pt idx="500">
                  <c:v>2523.8589999999999</c:v>
                </c:pt>
                <c:pt idx="501">
                  <c:v>2527.5509999999999</c:v>
                </c:pt>
                <c:pt idx="502">
                  <c:v>2531.239</c:v>
                </c:pt>
                <c:pt idx="503">
                  <c:v>2534.9229999999998</c:v>
                </c:pt>
                <c:pt idx="504">
                  <c:v>2538.605</c:v>
                </c:pt>
                <c:pt idx="505">
                  <c:v>2542.2829999999999</c:v>
                </c:pt>
                <c:pt idx="506">
                  <c:v>2545.9580000000001</c:v>
                </c:pt>
                <c:pt idx="507">
                  <c:v>2549.63</c:v>
                </c:pt>
                <c:pt idx="508">
                  <c:v>2553.299</c:v>
                </c:pt>
                <c:pt idx="509">
                  <c:v>2556.9639999999999</c:v>
                </c:pt>
                <c:pt idx="510">
                  <c:v>2560.6260000000002</c:v>
                </c:pt>
                <c:pt idx="511">
                  <c:v>2564.2849999999999</c:v>
                </c:pt>
                <c:pt idx="512">
                  <c:v>2567.9409999999998</c:v>
                </c:pt>
                <c:pt idx="513">
                  <c:v>2571.5940000000001</c:v>
                </c:pt>
                <c:pt idx="514">
                  <c:v>2575.2429999999999</c:v>
                </c:pt>
                <c:pt idx="515">
                  <c:v>2578.89</c:v>
                </c:pt>
                <c:pt idx="516">
                  <c:v>2582.5329999999999</c:v>
                </c:pt>
                <c:pt idx="517">
                  <c:v>2586.1729999999998</c:v>
                </c:pt>
                <c:pt idx="518">
                  <c:v>2589.8090000000002</c:v>
                </c:pt>
                <c:pt idx="519">
                  <c:v>2593.4430000000002</c:v>
                </c:pt>
                <c:pt idx="520">
                  <c:v>2597.0729999999999</c:v>
                </c:pt>
                <c:pt idx="521">
                  <c:v>2600.701</c:v>
                </c:pt>
                <c:pt idx="522">
                  <c:v>2604.3249999999998</c:v>
                </c:pt>
                <c:pt idx="523">
                  <c:v>2607.9459999999999</c:v>
                </c:pt>
                <c:pt idx="524">
                  <c:v>2611.5639999999999</c:v>
                </c:pt>
                <c:pt idx="525">
                  <c:v>2615.1779999999999</c:v>
                </c:pt>
                <c:pt idx="526">
                  <c:v>2618.79</c:v>
                </c:pt>
                <c:pt idx="527">
                  <c:v>2622.3980000000001</c:v>
                </c:pt>
                <c:pt idx="528">
                  <c:v>2626.0039999999999</c:v>
                </c:pt>
                <c:pt idx="529">
                  <c:v>2629.6060000000002</c:v>
                </c:pt>
                <c:pt idx="530">
                  <c:v>2633.2049999999999</c:v>
                </c:pt>
                <c:pt idx="531">
                  <c:v>2636.8009999999999</c:v>
                </c:pt>
                <c:pt idx="532">
                  <c:v>2640.3939999999998</c:v>
                </c:pt>
                <c:pt idx="533">
                  <c:v>2643.9830000000002</c:v>
                </c:pt>
                <c:pt idx="534">
                  <c:v>2647.57</c:v>
                </c:pt>
                <c:pt idx="535">
                  <c:v>2651.1529999999998</c:v>
                </c:pt>
                <c:pt idx="536">
                  <c:v>2654.7339999999999</c:v>
                </c:pt>
                <c:pt idx="537">
                  <c:v>2658.3110000000001</c:v>
                </c:pt>
                <c:pt idx="538">
                  <c:v>2661.8850000000002</c:v>
                </c:pt>
                <c:pt idx="539">
                  <c:v>2665.4560000000001</c:v>
                </c:pt>
                <c:pt idx="540">
                  <c:v>2669.0250000000001</c:v>
                </c:pt>
                <c:pt idx="541">
                  <c:v>2672.5889999999999</c:v>
                </c:pt>
                <c:pt idx="542">
                  <c:v>2676.1509999999998</c:v>
                </c:pt>
                <c:pt idx="543">
                  <c:v>2679.71</c:v>
                </c:pt>
                <c:pt idx="544">
                  <c:v>2683.2660000000001</c:v>
                </c:pt>
                <c:pt idx="545">
                  <c:v>2686.819</c:v>
                </c:pt>
                <c:pt idx="546">
                  <c:v>2690.3679999999999</c:v>
                </c:pt>
                <c:pt idx="547">
                  <c:v>2693.915</c:v>
                </c:pt>
                <c:pt idx="548">
                  <c:v>2697.4580000000001</c:v>
                </c:pt>
                <c:pt idx="549">
                  <c:v>2700.9989999999998</c:v>
                </c:pt>
                <c:pt idx="550">
                  <c:v>2704.5360000000001</c:v>
                </c:pt>
                <c:pt idx="551">
                  <c:v>2708.0709999999999</c:v>
                </c:pt>
                <c:pt idx="552">
                  <c:v>2711.6019999999999</c:v>
                </c:pt>
                <c:pt idx="553">
                  <c:v>2715.13</c:v>
                </c:pt>
                <c:pt idx="554">
                  <c:v>2718.6559999999999</c:v>
                </c:pt>
                <c:pt idx="555">
                  <c:v>2722.1779999999999</c:v>
                </c:pt>
                <c:pt idx="556">
                  <c:v>2725.6970000000001</c:v>
                </c:pt>
                <c:pt idx="557">
                  <c:v>2729.2139999999999</c:v>
                </c:pt>
                <c:pt idx="558">
                  <c:v>2732.7269999999999</c:v>
                </c:pt>
                <c:pt idx="559">
                  <c:v>2736.2370000000001</c:v>
                </c:pt>
                <c:pt idx="560">
                  <c:v>2739.7440000000001</c:v>
                </c:pt>
                <c:pt idx="561">
                  <c:v>2743.2489999999998</c:v>
                </c:pt>
                <c:pt idx="562">
                  <c:v>2746.75</c:v>
                </c:pt>
                <c:pt idx="563">
                  <c:v>2750.248</c:v>
                </c:pt>
                <c:pt idx="564">
                  <c:v>2753.7429999999999</c:v>
                </c:pt>
                <c:pt idx="565">
                  <c:v>2757.2359999999999</c:v>
                </c:pt>
                <c:pt idx="566">
                  <c:v>2760.7249999999999</c:v>
                </c:pt>
                <c:pt idx="567">
                  <c:v>2764.2109999999998</c:v>
                </c:pt>
                <c:pt idx="568">
                  <c:v>2767.6950000000002</c:v>
                </c:pt>
                <c:pt idx="569">
                  <c:v>2771.1750000000002</c:v>
                </c:pt>
                <c:pt idx="570">
                  <c:v>2774.652</c:v>
                </c:pt>
                <c:pt idx="571">
                  <c:v>2778.127</c:v>
                </c:pt>
                <c:pt idx="572">
                  <c:v>2781.598</c:v>
                </c:pt>
                <c:pt idx="573">
                  <c:v>2785.067</c:v>
                </c:pt>
                <c:pt idx="574">
                  <c:v>2788.5320000000002</c:v>
                </c:pt>
                <c:pt idx="575">
                  <c:v>2791.9949999999999</c:v>
                </c:pt>
                <c:pt idx="576">
                  <c:v>2795.4549999999999</c:v>
                </c:pt>
                <c:pt idx="577">
                  <c:v>2798.9110000000001</c:v>
                </c:pt>
                <c:pt idx="578">
                  <c:v>2802.3649999999998</c:v>
                </c:pt>
                <c:pt idx="579">
                  <c:v>2805.8159999999998</c:v>
                </c:pt>
                <c:pt idx="580">
                  <c:v>2809.2640000000001</c:v>
                </c:pt>
                <c:pt idx="581">
                  <c:v>2812.7089999999998</c:v>
                </c:pt>
                <c:pt idx="582">
                  <c:v>2816.1509999999998</c:v>
                </c:pt>
                <c:pt idx="583">
                  <c:v>2819.59</c:v>
                </c:pt>
                <c:pt idx="584">
                  <c:v>2823.0259999999998</c:v>
                </c:pt>
                <c:pt idx="585">
                  <c:v>2826.46</c:v>
                </c:pt>
                <c:pt idx="586">
                  <c:v>2829.89</c:v>
                </c:pt>
                <c:pt idx="587">
                  <c:v>2833.3180000000002</c:v>
                </c:pt>
                <c:pt idx="588">
                  <c:v>2836.7420000000002</c:v>
                </c:pt>
                <c:pt idx="589">
                  <c:v>2840.1640000000002</c:v>
                </c:pt>
                <c:pt idx="590">
                  <c:v>2843.5830000000001</c:v>
                </c:pt>
                <c:pt idx="591">
                  <c:v>2846.9989999999998</c:v>
                </c:pt>
                <c:pt idx="592">
                  <c:v>2850.4119999999998</c:v>
                </c:pt>
                <c:pt idx="593">
                  <c:v>2853.8220000000001</c:v>
                </c:pt>
                <c:pt idx="594">
                  <c:v>2857.2289999999998</c:v>
                </c:pt>
                <c:pt idx="595">
                  <c:v>2860.634</c:v>
                </c:pt>
                <c:pt idx="596">
                  <c:v>2864.0349999999999</c:v>
                </c:pt>
                <c:pt idx="597">
                  <c:v>2867.4340000000002</c:v>
                </c:pt>
                <c:pt idx="598">
                  <c:v>2870.83</c:v>
                </c:pt>
                <c:pt idx="599">
                  <c:v>2874.223</c:v>
                </c:pt>
                <c:pt idx="600">
                  <c:v>2877.6129999999998</c:v>
                </c:pt>
                <c:pt idx="601">
                  <c:v>2881</c:v>
                </c:pt>
                <c:pt idx="602">
                  <c:v>2884.3850000000002</c:v>
                </c:pt>
                <c:pt idx="603">
                  <c:v>2887.7660000000001</c:v>
                </c:pt>
                <c:pt idx="604">
                  <c:v>2891.145</c:v>
                </c:pt>
                <c:pt idx="605">
                  <c:v>2894.5210000000002</c:v>
                </c:pt>
                <c:pt idx="606">
                  <c:v>2897.8939999999998</c:v>
                </c:pt>
                <c:pt idx="607">
                  <c:v>2901.2640000000001</c:v>
                </c:pt>
                <c:pt idx="608">
                  <c:v>2904.6309999999999</c:v>
                </c:pt>
                <c:pt idx="609">
                  <c:v>2907.9960000000001</c:v>
                </c:pt>
                <c:pt idx="610">
                  <c:v>2911.3580000000002</c:v>
                </c:pt>
                <c:pt idx="611">
                  <c:v>2914.7170000000001</c:v>
                </c:pt>
                <c:pt idx="612">
                  <c:v>2918.0729999999999</c:v>
                </c:pt>
                <c:pt idx="613">
                  <c:v>2921.4259999999999</c:v>
                </c:pt>
                <c:pt idx="614">
                  <c:v>2924.777</c:v>
                </c:pt>
                <c:pt idx="615">
                  <c:v>2928.1239999999998</c:v>
                </c:pt>
                <c:pt idx="616">
                  <c:v>2931.4690000000001</c:v>
                </c:pt>
                <c:pt idx="617">
                  <c:v>2934.8110000000001</c:v>
                </c:pt>
                <c:pt idx="618">
                  <c:v>2938.15</c:v>
                </c:pt>
                <c:pt idx="619">
                  <c:v>2941.4870000000001</c:v>
                </c:pt>
                <c:pt idx="620">
                  <c:v>2944.8209999999999</c:v>
                </c:pt>
                <c:pt idx="621">
                  <c:v>2948.152</c:v>
                </c:pt>
                <c:pt idx="622">
                  <c:v>2951.48</c:v>
                </c:pt>
                <c:pt idx="623">
                  <c:v>2954.8049999999998</c:v>
                </c:pt>
                <c:pt idx="624">
                  <c:v>2958.1280000000002</c:v>
                </c:pt>
                <c:pt idx="625">
                  <c:v>2961.4470000000001</c:v>
                </c:pt>
                <c:pt idx="626">
                  <c:v>2964.7649999999999</c:v>
                </c:pt>
                <c:pt idx="627">
                  <c:v>2968.0790000000002</c:v>
                </c:pt>
                <c:pt idx="628">
                  <c:v>2971.39</c:v>
                </c:pt>
                <c:pt idx="629">
                  <c:v>2974.6990000000001</c:v>
                </c:pt>
                <c:pt idx="630">
                  <c:v>2978.0050000000001</c:v>
                </c:pt>
                <c:pt idx="631">
                  <c:v>2981.308</c:v>
                </c:pt>
                <c:pt idx="632">
                  <c:v>2984.6089999999999</c:v>
                </c:pt>
                <c:pt idx="633">
                  <c:v>2987.9070000000002</c:v>
                </c:pt>
                <c:pt idx="634">
                  <c:v>2991.2020000000002</c:v>
                </c:pt>
                <c:pt idx="635">
                  <c:v>2994.4940000000001</c:v>
                </c:pt>
                <c:pt idx="636">
                  <c:v>2997.7840000000001</c:v>
                </c:pt>
                <c:pt idx="637">
                  <c:v>3001.07</c:v>
                </c:pt>
                <c:pt idx="638">
                  <c:v>3004.355</c:v>
                </c:pt>
                <c:pt idx="639">
                  <c:v>3007.636</c:v>
                </c:pt>
                <c:pt idx="640">
                  <c:v>3010.915</c:v>
                </c:pt>
                <c:pt idx="641">
                  <c:v>3014.1909999999998</c:v>
                </c:pt>
                <c:pt idx="642">
                  <c:v>3017.4639999999999</c:v>
                </c:pt>
                <c:pt idx="643">
                  <c:v>3020.7339999999999</c:v>
                </c:pt>
                <c:pt idx="644">
                  <c:v>3024.002</c:v>
                </c:pt>
                <c:pt idx="645">
                  <c:v>3027.2669999999998</c:v>
                </c:pt>
                <c:pt idx="646">
                  <c:v>3030.53</c:v>
                </c:pt>
                <c:pt idx="647">
                  <c:v>3033.7890000000002</c:v>
                </c:pt>
                <c:pt idx="648">
                  <c:v>3037.0459999999998</c:v>
                </c:pt>
                <c:pt idx="649">
                  <c:v>3040.3009999999999</c:v>
                </c:pt>
                <c:pt idx="650">
                  <c:v>3043.5520000000001</c:v>
                </c:pt>
                <c:pt idx="651">
                  <c:v>3046.8009999999999</c:v>
                </c:pt>
                <c:pt idx="652">
                  <c:v>3050.0479999999998</c:v>
                </c:pt>
                <c:pt idx="653">
                  <c:v>3053.2910000000002</c:v>
                </c:pt>
                <c:pt idx="654">
                  <c:v>3056.5320000000002</c:v>
                </c:pt>
                <c:pt idx="655">
                  <c:v>3059.7710000000002</c:v>
                </c:pt>
                <c:pt idx="656">
                  <c:v>3063.0059999999999</c:v>
                </c:pt>
                <c:pt idx="657">
                  <c:v>3066.239</c:v>
                </c:pt>
                <c:pt idx="658">
                  <c:v>3069.4690000000001</c:v>
                </c:pt>
                <c:pt idx="659">
                  <c:v>3072.6970000000001</c:v>
                </c:pt>
                <c:pt idx="660">
                  <c:v>3075.922</c:v>
                </c:pt>
                <c:pt idx="661">
                  <c:v>3079.1439999999998</c:v>
                </c:pt>
                <c:pt idx="662">
                  <c:v>3082.364</c:v>
                </c:pt>
                <c:pt idx="663">
                  <c:v>3085.5810000000001</c:v>
                </c:pt>
                <c:pt idx="664">
                  <c:v>3088.7950000000001</c:v>
                </c:pt>
                <c:pt idx="665">
                  <c:v>3092.0070000000001</c:v>
                </c:pt>
                <c:pt idx="666">
                  <c:v>3095.2159999999999</c:v>
                </c:pt>
                <c:pt idx="667">
                  <c:v>3098.4229999999998</c:v>
                </c:pt>
                <c:pt idx="668">
                  <c:v>3101.627</c:v>
                </c:pt>
                <c:pt idx="669">
                  <c:v>3104.828</c:v>
                </c:pt>
                <c:pt idx="670">
                  <c:v>3108.0259999999998</c:v>
                </c:pt>
                <c:pt idx="671">
                  <c:v>3111.2220000000002</c:v>
                </c:pt>
                <c:pt idx="672">
                  <c:v>3114.4160000000002</c:v>
                </c:pt>
                <c:pt idx="673">
                  <c:v>3117.607</c:v>
                </c:pt>
                <c:pt idx="674">
                  <c:v>3120.7950000000001</c:v>
                </c:pt>
                <c:pt idx="675">
                  <c:v>3123.98</c:v>
                </c:pt>
                <c:pt idx="676">
                  <c:v>3127.163</c:v>
                </c:pt>
                <c:pt idx="677">
                  <c:v>3130.3440000000001</c:v>
                </c:pt>
                <c:pt idx="678">
                  <c:v>3133.5210000000002</c:v>
                </c:pt>
                <c:pt idx="679">
                  <c:v>3136.6959999999999</c:v>
                </c:pt>
                <c:pt idx="680">
                  <c:v>3139.8690000000001</c:v>
                </c:pt>
                <c:pt idx="681">
                  <c:v>3143.0390000000002</c:v>
                </c:pt>
                <c:pt idx="682">
                  <c:v>3146.2060000000001</c:v>
                </c:pt>
                <c:pt idx="683">
                  <c:v>3149.3710000000001</c:v>
                </c:pt>
                <c:pt idx="684">
                  <c:v>3152.5329999999999</c:v>
                </c:pt>
                <c:pt idx="685">
                  <c:v>3155.6930000000002</c:v>
                </c:pt>
                <c:pt idx="686">
                  <c:v>3158.85</c:v>
                </c:pt>
                <c:pt idx="687">
                  <c:v>3162.0050000000001</c:v>
                </c:pt>
                <c:pt idx="688">
                  <c:v>3165.1570000000002</c:v>
                </c:pt>
                <c:pt idx="689">
                  <c:v>3168.306</c:v>
                </c:pt>
                <c:pt idx="690">
                  <c:v>3171.453</c:v>
                </c:pt>
                <c:pt idx="691">
                  <c:v>3174.5970000000002</c:v>
                </c:pt>
                <c:pt idx="692">
                  <c:v>3177.739</c:v>
                </c:pt>
                <c:pt idx="693">
                  <c:v>3180.8780000000002</c:v>
                </c:pt>
                <c:pt idx="694">
                  <c:v>3184.0140000000001</c:v>
                </c:pt>
                <c:pt idx="695">
                  <c:v>3187.1489999999999</c:v>
                </c:pt>
                <c:pt idx="696">
                  <c:v>3190.28</c:v>
                </c:pt>
                <c:pt idx="697">
                  <c:v>3193.4090000000001</c:v>
                </c:pt>
                <c:pt idx="698">
                  <c:v>3196.5360000000001</c:v>
                </c:pt>
                <c:pt idx="699">
                  <c:v>3199.6590000000001</c:v>
                </c:pt>
                <c:pt idx="700">
                  <c:v>3202.7809999999999</c:v>
                </c:pt>
                <c:pt idx="701">
                  <c:v>3205.9</c:v>
                </c:pt>
                <c:pt idx="702">
                  <c:v>3209.0160000000001</c:v>
                </c:pt>
                <c:pt idx="703">
                  <c:v>3212.13</c:v>
                </c:pt>
                <c:pt idx="704">
                  <c:v>3215.241</c:v>
                </c:pt>
                <c:pt idx="705">
                  <c:v>3218.35</c:v>
                </c:pt>
                <c:pt idx="706">
                  <c:v>3221.4560000000001</c:v>
                </c:pt>
                <c:pt idx="707">
                  <c:v>3224.56</c:v>
                </c:pt>
                <c:pt idx="708">
                  <c:v>3227.6610000000001</c:v>
                </c:pt>
                <c:pt idx="709">
                  <c:v>3230.76</c:v>
                </c:pt>
                <c:pt idx="710">
                  <c:v>3233.8560000000002</c:v>
                </c:pt>
                <c:pt idx="711">
                  <c:v>3236.95</c:v>
                </c:pt>
                <c:pt idx="712">
                  <c:v>3240.0410000000002</c:v>
                </c:pt>
                <c:pt idx="713">
                  <c:v>3243.13</c:v>
                </c:pt>
                <c:pt idx="714">
                  <c:v>3246.2159999999999</c:v>
                </c:pt>
                <c:pt idx="715">
                  <c:v>3249.3</c:v>
                </c:pt>
                <c:pt idx="716">
                  <c:v>3252.3820000000001</c:v>
                </c:pt>
                <c:pt idx="717">
                  <c:v>3255.46</c:v>
                </c:pt>
                <c:pt idx="718">
                  <c:v>3258.5369999999998</c:v>
                </c:pt>
                <c:pt idx="719">
                  <c:v>3261.6109999999999</c:v>
                </c:pt>
                <c:pt idx="720">
                  <c:v>3264.6819999999998</c:v>
                </c:pt>
                <c:pt idx="721">
                  <c:v>3267.7510000000002</c:v>
                </c:pt>
                <c:pt idx="722">
                  <c:v>3270.8180000000002</c:v>
                </c:pt>
                <c:pt idx="723">
                  <c:v>3273.8820000000001</c:v>
                </c:pt>
                <c:pt idx="724">
                  <c:v>3276.9430000000002</c:v>
                </c:pt>
                <c:pt idx="725">
                  <c:v>3280.002</c:v>
                </c:pt>
                <c:pt idx="726">
                  <c:v>3283.0590000000002</c:v>
                </c:pt>
                <c:pt idx="727">
                  <c:v>3286.1129999999998</c:v>
                </c:pt>
                <c:pt idx="728">
                  <c:v>3289.165</c:v>
                </c:pt>
                <c:pt idx="729">
                  <c:v>3292.2139999999999</c:v>
                </c:pt>
                <c:pt idx="730">
                  <c:v>3295.261</c:v>
                </c:pt>
                <c:pt idx="731">
                  <c:v>3298.306</c:v>
                </c:pt>
                <c:pt idx="732">
                  <c:v>3301.348</c:v>
                </c:pt>
                <c:pt idx="733">
                  <c:v>3304.3870000000002</c:v>
                </c:pt>
                <c:pt idx="734">
                  <c:v>3307.4250000000002</c:v>
                </c:pt>
                <c:pt idx="735">
                  <c:v>3310.4589999999998</c:v>
                </c:pt>
                <c:pt idx="736">
                  <c:v>3313.4920000000002</c:v>
                </c:pt>
                <c:pt idx="737">
                  <c:v>3316.5210000000002</c:v>
                </c:pt>
                <c:pt idx="738">
                  <c:v>3319.549</c:v>
                </c:pt>
                <c:pt idx="739">
                  <c:v>3322.5740000000001</c:v>
                </c:pt>
                <c:pt idx="740">
                  <c:v>3325.5970000000002</c:v>
                </c:pt>
                <c:pt idx="741">
                  <c:v>3328.6170000000002</c:v>
                </c:pt>
                <c:pt idx="742">
                  <c:v>3331.6350000000002</c:v>
                </c:pt>
                <c:pt idx="743">
                  <c:v>3334.65</c:v>
                </c:pt>
                <c:pt idx="744">
                  <c:v>3337.663</c:v>
                </c:pt>
                <c:pt idx="745">
                  <c:v>3340.674</c:v>
                </c:pt>
                <c:pt idx="746">
                  <c:v>3343.6819999999998</c:v>
                </c:pt>
                <c:pt idx="747">
                  <c:v>3346.6880000000001</c:v>
                </c:pt>
                <c:pt idx="748">
                  <c:v>3349.6909999999998</c:v>
                </c:pt>
                <c:pt idx="749">
                  <c:v>3352.692</c:v>
                </c:pt>
                <c:pt idx="750">
                  <c:v>3355.6909999999998</c:v>
                </c:pt>
                <c:pt idx="751">
                  <c:v>3358.6869999999999</c:v>
                </c:pt>
                <c:pt idx="752">
                  <c:v>3361.681</c:v>
                </c:pt>
                <c:pt idx="753">
                  <c:v>3364.6729999999998</c:v>
                </c:pt>
                <c:pt idx="754">
                  <c:v>3367.6619999999998</c:v>
                </c:pt>
                <c:pt idx="755">
                  <c:v>3370.6489999999999</c:v>
                </c:pt>
                <c:pt idx="756">
                  <c:v>3373.6329999999998</c:v>
                </c:pt>
                <c:pt idx="757">
                  <c:v>3376.6149999999998</c:v>
                </c:pt>
                <c:pt idx="758">
                  <c:v>3379.5949999999998</c:v>
                </c:pt>
                <c:pt idx="759">
                  <c:v>3382.5720000000001</c:v>
                </c:pt>
                <c:pt idx="760">
                  <c:v>3385.547</c:v>
                </c:pt>
                <c:pt idx="761">
                  <c:v>3388.52</c:v>
                </c:pt>
                <c:pt idx="762">
                  <c:v>3391.49</c:v>
                </c:pt>
                <c:pt idx="763">
                  <c:v>3394.4580000000001</c:v>
                </c:pt>
                <c:pt idx="764">
                  <c:v>3397.424</c:v>
                </c:pt>
                <c:pt idx="765">
                  <c:v>3400.3870000000002</c:v>
                </c:pt>
                <c:pt idx="766">
                  <c:v>3403.348</c:v>
                </c:pt>
                <c:pt idx="767">
                  <c:v>3406.3069999999998</c:v>
                </c:pt>
                <c:pt idx="768">
                  <c:v>3409.2629999999999</c:v>
                </c:pt>
                <c:pt idx="769">
                  <c:v>3412.2170000000001</c:v>
                </c:pt>
                <c:pt idx="770">
                  <c:v>3415.1680000000001</c:v>
                </c:pt>
                <c:pt idx="771">
                  <c:v>3418.1179999999999</c:v>
                </c:pt>
                <c:pt idx="772">
                  <c:v>3421.0650000000001</c:v>
                </c:pt>
                <c:pt idx="773">
                  <c:v>3424.009</c:v>
                </c:pt>
                <c:pt idx="774">
                  <c:v>3426.951</c:v>
                </c:pt>
                <c:pt idx="775">
                  <c:v>3429.8910000000001</c:v>
                </c:pt>
                <c:pt idx="776">
                  <c:v>3432.8290000000002</c:v>
                </c:pt>
                <c:pt idx="777">
                  <c:v>3435.7640000000001</c:v>
                </c:pt>
                <c:pt idx="778">
                  <c:v>3438.6970000000001</c:v>
                </c:pt>
                <c:pt idx="779">
                  <c:v>3441.6280000000002</c:v>
                </c:pt>
                <c:pt idx="780">
                  <c:v>3444.5569999999998</c:v>
                </c:pt>
                <c:pt idx="781">
                  <c:v>3447.4830000000002</c:v>
                </c:pt>
                <c:pt idx="782">
                  <c:v>3450.4070000000002</c:v>
                </c:pt>
                <c:pt idx="783">
                  <c:v>3453.328</c:v>
                </c:pt>
                <c:pt idx="784">
                  <c:v>3456.2469999999998</c:v>
                </c:pt>
                <c:pt idx="785">
                  <c:v>3459.1640000000002</c:v>
                </c:pt>
                <c:pt idx="786">
                  <c:v>3462.0790000000002</c:v>
                </c:pt>
                <c:pt idx="787">
                  <c:v>3464.991</c:v>
                </c:pt>
                <c:pt idx="788">
                  <c:v>3467.902</c:v>
                </c:pt>
                <c:pt idx="789">
                  <c:v>3470.8090000000002</c:v>
                </c:pt>
                <c:pt idx="790">
                  <c:v>3473.7150000000001</c:v>
                </c:pt>
                <c:pt idx="791">
                  <c:v>3476.6179999999999</c:v>
                </c:pt>
                <c:pt idx="792">
                  <c:v>3479.5189999999998</c:v>
                </c:pt>
                <c:pt idx="793">
                  <c:v>3482.4180000000001</c:v>
                </c:pt>
                <c:pt idx="794">
                  <c:v>3485.3150000000001</c:v>
                </c:pt>
                <c:pt idx="795">
                  <c:v>3488.2089999999998</c:v>
                </c:pt>
                <c:pt idx="796">
                  <c:v>3491.1010000000001</c:v>
                </c:pt>
                <c:pt idx="797">
                  <c:v>3493.99</c:v>
                </c:pt>
                <c:pt idx="798">
                  <c:v>3496.8780000000002</c:v>
                </c:pt>
                <c:pt idx="799">
                  <c:v>3499.7629999999999</c:v>
                </c:pt>
                <c:pt idx="800">
                  <c:v>3502.6460000000002</c:v>
                </c:pt>
                <c:pt idx="801">
                  <c:v>3505.527</c:v>
                </c:pt>
                <c:pt idx="802">
                  <c:v>3508.4050000000002</c:v>
                </c:pt>
                <c:pt idx="803">
                  <c:v>3511.2809999999999</c:v>
                </c:pt>
                <c:pt idx="804">
                  <c:v>3514.1550000000002</c:v>
                </c:pt>
                <c:pt idx="805">
                  <c:v>3517.027</c:v>
                </c:pt>
                <c:pt idx="806">
                  <c:v>3519.8969999999999</c:v>
                </c:pt>
                <c:pt idx="807">
                  <c:v>3522.7640000000001</c:v>
                </c:pt>
                <c:pt idx="808">
                  <c:v>3525.6289999999999</c:v>
                </c:pt>
                <c:pt idx="809">
                  <c:v>3528.4920000000002</c:v>
                </c:pt>
                <c:pt idx="810">
                  <c:v>3531.3519999999999</c:v>
                </c:pt>
                <c:pt idx="811">
                  <c:v>3534.2109999999998</c:v>
                </c:pt>
                <c:pt idx="812">
                  <c:v>3537.067</c:v>
                </c:pt>
                <c:pt idx="813">
                  <c:v>3539.9209999999998</c:v>
                </c:pt>
                <c:pt idx="814">
                  <c:v>3542.7730000000001</c:v>
                </c:pt>
                <c:pt idx="815">
                  <c:v>3545.6219999999998</c:v>
                </c:pt>
                <c:pt idx="816">
                  <c:v>3548.4690000000001</c:v>
                </c:pt>
                <c:pt idx="817">
                  <c:v>3551.3150000000001</c:v>
                </c:pt>
                <c:pt idx="818">
                  <c:v>3554.1570000000002</c:v>
                </c:pt>
                <c:pt idx="819">
                  <c:v>3556.998</c:v>
                </c:pt>
                <c:pt idx="820">
                  <c:v>3559.837</c:v>
                </c:pt>
                <c:pt idx="821">
                  <c:v>3562.6729999999998</c:v>
                </c:pt>
                <c:pt idx="822">
                  <c:v>3565.5070000000001</c:v>
                </c:pt>
                <c:pt idx="823">
                  <c:v>3568.3389999999999</c:v>
                </c:pt>
                <c:pt idx="824">
                  <c:v>3571.1689999999999</c:v>
                </c:pt>
                <c:pt idx="825">
                  <c:v>3573.9960000000001</c:v>
                </c:pt>
                <c:pt idx="826">
                  <c:v>3576.8220000000001</c:v>
                </c:pt>
                <c:pt idx="827">
                  <c:v>3579.645</c:v>
                </c:pt>
                <c:pt idx="828">
                  <c:v>3582.4659999999999</c:v>
                </c:pt>
                <c:pt idx="829">
                  <c:v>3585.2849999999999</c:v>
                </c:pt>
                <c:pt idx="830">
                  <c:v>3588.1010000000001</c:v>
                </c:pt>
                <c:pt idx="831">
                  <c:v>3590.9160000000002</c:v>
                </c:pt>
                <c:pt idx="832">
                  <c:v>3593.7280000000001</c:v>
                </c:pt>
                <c:pt idx="833">
                  <c:v>3596.538</c:v>
                </c:pt>
                <c:pt idx="834">
                  <c:v>3599.346</c:v>
                </c:pt>
                <c:pt idx="835">
                  <c:v>3602.152</c:v>
                </c:pt>
                <c:pt idx="836">
                  <c:v>3604.9560000000001</c:v>
                </c:pt>
                <c:pt idx="837">
                  <c:v>3607.7570000000001</c:v>
                </c:pt>
                <c:pt idx="838">
                  <c:v>3610.556</c:v>
                </c:pt>
                <c:pt idx="839">
                  <c:v>3613.3539999999998</c:v>
                </c:pt>
                <c:pt idx="840">
                  <c:v>3616.1489999999999</c:v>
                </c:pt>
                <c:pt idx="841">
                  <c:v>3618.942</c:v>
                </c:pt>
                <c:pt idx="842">
                  <c:v>3621.732</c:v>
                </c:pt>
                <c:pt idx="843">
                  <c:v>3624.5210000000002</c:v>
                </c:pt>
                <c:pt idx="844">
                  <c:v>3627.3069999999998</c:v>
                </c:pt>
                <c:pt idx="845">
                  <c:v>3630.0920000000001</c:v>
                </c:pt>
                <c:pt idx="846">
                  <c:v>3632.8739999999998</c:v>
                </c:pt>
                <c:pt idx="847">
                  <c:v>3635.654</c:v>
                </c:pt>
                <c:pt idx="848">
                  <c:v>3638.4319999999998</c:v>
                </c:pt>
                <c:pt idx="849">
                  <c:v>3641.2080000000001</c:v>
                </c:pt>
                <c:pt idx="850">
                  <c:v>3643.982</c:v>
                </c:pt>
                <c:pt idx="851">
                  <c:v>3646.7530000000002</c:v>
                </c:pt>
                <c:pt idx="852">
                  <c:v>3649.5230000000001</c:v>
                </c:pt>
                <c:pt idx="853">
                  <c:v>3652.29</c:v>
                </c:pt>
                <c:pt idx="854">
                  <c:v>3655.0549999999998</c:v>
                </c:pt>
                <c:pt idx="855">
                  <c:v>3657.8180000000002</c:v>
                </c:pt>
                <c:pt idx="856">
                  <c:v>3660.5790000000002</c:v>
                </c:pt>
                <c:pt idx="857">
                  <c:v>3663.3380000000002</c:v>
                </c:pt>
                <c:pt idx="858">
                  <c:v>3666.0949999999998</c:v>
                </c:pt>
                <c:pt idx="859">
                  <c:v>3668.8490000000002</c:v>
                </c:pt>
                <c:pt idx="860">
                  <c:v>3671.6019999999999</c:v>
                </c:pt>
                <c:pt idx="861">
                  <c:v>3674.3519999999999</c:v>
                </c:pt>
                <c:pt idx="862">
                  <c:v>3677.1010000000001</c:v>
                </c:pt>
                <c:pt idx="863">
                  <c:v>3679.8470000000002</c:v>
                </c:pt>
                <c:pt idx="864">
                  <c:v>3682.5909999999999</c:v>
                </c:pt>
                <c:pt idx="865">
                  <c:v>3685.3330000000001</c:v>
                </c:pt>
                <c:pt idx="866">
                  <c:v>3688.0729999999999</c:v>
                </c:pt>
                <c:pt idx="867">
                  <c:v>3690.8110000000001</c:v>
                </c:pt>
                <c:pt idx="868">
                  <c:v>3693.547</c:v>
                </c:pt>
                <c:pt idx="869">
                  <c:v>3696.2809999999999</c:v>
                </c:pt>
                <c:pt idx="870">
                  <c:v>3699.0129999999999</c:v>
                </c:pt>
                <c:pt idx="871">
                  <c:v>3701.7420000000002</c:v>
                </c:pt>
                <c:pt idx="872">
                  <c:v>3704.47</c:v>
                </c:pt>
                <c:pt idx="873">
                  <c:v>3707.1950000000002</c:v>
                </c:pt>
                <c:pt idx="874">
                  <c:v>3709.9189999999999</c:v>
                </c:pt>
                <c:pt idx="875">
                  <c:v>3712.64</c:v>
                </c:pt>
                <c:pt idx="876">
                  <c:v>3715.3589999999999</c:v>
                </c:pt>
                <c:pt idx="877">
                  <c:v>3718.076</c:v>
                </c:pt>
                <c:pt idx="878">
                  <c:v>3720.7919999999999</c:v>
                </c:pt>
                <c:pt idx="879">
                  <c:v>3723.5050000000001</c:v>
                </c:pt>
                <c:pt idx="880">
                  <c:v>3726.2159999999999</c:v>
                </c:pt>
                <c:pt idx="881">
                  <c:v>3728.9250000000002</c:v>
                </c:pt>
                <c:pt idx="882">
                  <c:v>3731.6320000000001</c:v>
                </c:pt>
                <c:pt idx="883">
                  <c:v>3734.3359999999998</c:v>
                </c:pt>
                <c:pt idx="884">
                  <c:v>3737.0390000000002</c:v>
                </c:pt>
                <c:pt idx="885">
                  <c:v>3739.74</c:v>
                </c:pt>
                <c:pt idx="886">
                  <c:v>3742.4389999999999</c:v>
                </c:pt>
                <c:pt idx="887">
                  <c:v>3745.136</c:v>
                </c:pt>
                <c:pt idx="888">
                  <c:v>3747.83</c:v>
                </c:pt>
                <c:pt idx="889">
                  <c:v>3750.5230000000001</c:v>
                </c:pt>
                <c:pt idx="890">
                  <c:v>3753.2130000000002</c:v>
                </c:pt>
                <c:pt idx="891">
                  <c:v>3755.902</c:v>
                </c:pt>
                <c:pt idx="892">
                  <c:v>3758.5889999999999</c:v>
                </c:pt>
                <c:pt idx="893">
                  <c:v>3761.2730000000001</c:v>
                </c:pt>
                <c:pt idx="894">
                  <c:v>3763.9560000000001</c:v>
                </c:pt>
                <c:pt idx="895">
                  <c:v>3766.636</c:v>
                </c:pt>
                <c:pt idx="896">
                  <c:v>3769.3150000000001</c:v>
                </c:pt>
                <c:pt idx="897">
                  <c:v>3771.991</c:v>
                </c:pt>
                <c:pt idx="898">
                  <c:v>3774.665</c:v>
                </c:pt>
                <c:pt idx="899">
                  <c:v>3777.3380000000002</c:v>
                </c:pt>
                <c:pt idx="900">
                  <c:v>3780.0079999999998</c:v>
                </c:pt>
                <c:pt idx="901">
                  <c:v>3782.6770000000001</c:v>
                </c:pt>
                <c:pt idx="902">
                  <c:v>3785.3429999999998</c:v>
                </c:pt>
                <c:pt idx="903">
                  <c:v>3788.0070000000001</c:v>
                </c:pt>
                <c:pt idx="904">
                  <c:v>3790.67</c:v>
                </c:pt>
                <c:pt idx="905">
                  <c:v>3793.33</c:v>
                </c:pt>
                <c:pt idx="906">
                  <c:v>3795.989</c:v>
                </c:pt>
                <c:pt idx="907">
                  <c:v>3798.645</c:v>
                </c:pt>
                <c:pt idx="908">
                  <c:v>3801.299</c:v>
                </c:pt>
                <c:pt idx="909">
                  <c:v>3803.9520000000002</c:v>
                </c:pt>
                <c:pt idx="910">
                  <c:v>3806.6019999999999</c:v>
                </c:pt>
                <c:pt idx="911">
                  <c:v>3809.2510000000002</c:v>
                </c:pt>
                <c:pt idx="912">
                  <c:v>3811.8969999999999</c:v>
                </c:pt>
                <c:pt idx="913">
                  <c:v>3814.5419999999999</c:v>
                </c:pt>
                <c:pt idx="914">
                  <c:v>3817.1840000000002</c:v>
                </c:pt>
                <c:pt idx="915">
                  <c:v>3819.8249999999998</c:v>
                </c:pt>
                <c:pt idx="916">
                  <c:v>3822.4630000000002</c:v>
                </c:pt>
                <c:pt idx="917">
                  <c:v>3825.1</c:v>
                </c:pt>
                <c:pt idx="918">
                  <c:v>3827.7350000000001</c:v>
                </c:pt>
                <c:pt idx="919">
                  <c:v>3830.3670000000002</c:v>
                </c:pt>
                <c:pt idx="920">
                  <c:v>3832.998</c:v>
                </c:pt>
                <c:pt idx="921">
                  <c:v>3835.627</c:v>
                </c:pt>
                <c:pt idx="922">
                  <c:v>3838.2530000000002</c:v>
                </c:pt>
                <c:pt idx="923">
                  <c:v>3840.8780000000002</c:v>
                </c:pt>
                <c:pt idx="924">
                  <c:v>3843.5010000000002</c:v>
                </c:pt>
                <c:pt idx="925">
                  <c:v>3846.1219999999998</c:v>
                </c:pt>
                <c:pt idx="926">
                  <c:v>3848.741</c:v>
                </c:pt>
                <c:pt idx="927">
                  <c:v>3851.3580000000002</c:v>
                </c:pt>
                <c:pt idx="928">
                  <c:v>3853.973</c:v>
                </c:pt>
                <c:pt idx="929">
                  <c:v>3856.5859999999998</c:v>
                </c:pt>
                <c:pt idx="930">
                  <c:v>3859.1970000000001</c:v>
                </c:pt>
                <c:pt idx="931">
                  <c:v>3861.806</c:v>
                </c:pt>
                <c:pt idx="932">
                  <c:v>3864.4140000000002</c:v>
                </c:pt>
                <c:pt idx="933">
                  <c:v>3867.0189999999998</c:v>
                </c:pt>
                <c:pt idx="934">
                  <c:v>3869.6219999999998</c:v>
                </c:pt>
                <c:pt idx="935">
                  <c:v>3872.2240000000002</c:v>
                </c:pt>
                <c:pt idx="936">
                  <c:v>3874.8229999999999</c:v>
                </c:pt>
                <c:pt idx="937">
                  <c:v>3877.4209999999998</c:v>
                </c:pt>
                <c:pt idx="938">
                  <c:v>3880.0160000000001</c:v>
                </c:pt>
                <c:pt idx="939">
                  <c:v>3882.61</c:v>
                </c:pt>
                <c:pt idx="940">
                  <c:v>3885.2020000000002</c:v>
                </c:pt>
                <c:pt idx="941">
                  <c:v>3887.7919999999999</c:v>
                </c:pt>
                <c:pt idx="942">
                  <c:v>3890.38</c:v>
                </c:pt>
                <c:pt idx="943">
                  <c:v>3892.9659999999999</c:v>
                </c:pt>
                <c:pt idx="944">
                  <c:v>3895.55</c:v>
                </c:pt>
                <c:pt idx="945">
                  <c:v>3898.1320000000001</c:v>
                </c:pt>
                <c:pt idx="946">
                  <c:v>3900.7130000000002</c:v>
                </c:pt>
                <c:pt idx="947">
                  <c:v>3903.2910000000002</c:v>
                </c:pt>
                <c:pt idx="948">
                  <c:v>3905.8679999999999</c:v>
                </c:pt>
                <c:pt idx="949">
                  <c:v>3908.442</c:v>
                </c:pt>
                <c:pt idx="950">
                  <c:v>3911.0149999999999</c:v>
                </c:pt>
                <c:pt idx="951">
                  <c:v>3913.5859999999998</c:v>
                </c:pt>
                <c:pt idx="952">
                  <c:v>3916.1550000000002</c:v>
                </c:pt>
                <c:pt idx="953">
                  <c:v>3918.7220000000002</c:v>
                </c:pt>
                <c:pt idx="954">
                  <c:v>3921.2869999999998</c:v>
                </c:pt>
                <c:pt idx="955">
                  <c:v>3923.85</c:v>
                </c:pt>
                <c:pt idx="956">
                  <c:v>3926.4110000000001</c:v>
                </c:pt>
                <c:pt idx="957">
                  <c:v>3928.971</c:v>
                </c:pt>
                <c:pt idx="958">
                  <c:v>3931.5279999999998</c:v>
                </c:pt>
                <c:pt idx="959">
                  <c:v>3934.0839999999998</c:v>
                </c:pt>
                <c:pt idx="960">
                  <c:v>3936.6379999999999</c:v>
                </c:pt>
                <c:pt idx="961">
                  <c:v>3939.19</c:v>
                </c:pt>
                <c:pt idx="962">
                  <c:v>3941.74</c:v>
                </c:pt>
                <c:pt idx="963">
                  <c:v>3944.288</c:v>
                </c:pt>
                <c:pt idx="964">
                  <c:v>3946.8339999999998</c:v>
                </c:pt>
                <c:pt idx="965">
                  <c:v>3949.3780000000002</c:v>
                </c:pt>
                <c:pt idx="966">
                  <c:v>3951.9209999999998</c:v>
                </c:pt>
                <c:pt idx="967">
                  <c:v>3954.462</c:v>
                </c:pt>
                <c:pt idx="968">
                  <c:v>3957</c:v>
                </c:pt>
                <c:pt idx="969">
                  <c:v>3959.5369999999998</c:v>
                </c:pt>
                <c:pt idx="970">
                  <c:v>3962.0720000000001</c:v>
                </c:pt>
                <c:pt idx="971">
                  <c:v>3964.6060000000002</c:v>
                </c:pt>
                <c:pt idx="972">
                  <c:v>3967.1370000000002</c:v>
                </c:pt>
                <c:pt idx="973">
                  <c:v>3969.6669999999999</c:v>
                </c:pt>
                <c:pt idx="974">
                  <c:v>3972.194</c:v>
                </c:pt>
                <c:pt idx="975">
                  <c:v>3974.72</c:v>
                </c:pt>
                <c:pt idx="976">
                  <c:v>3977.2440000000001</c:v>
                </c:pt>
                <c:pt idx="977">
                  <c:v>3979.7660000000001</c:v>
                </c:pt>
                <c:pt idx="978">
                  <c:v>3982.2860000000001</c:v>
                </c:pt>
                <c:pt idx="979">
                  <c:v>3984.8049999999998</c:v>
                </c:pt>
                <c:pt idx="980">
                  <c:v>3987.3209999999999</c:v>
                </c:pt>
                <c:pt idx="981">
                  <c:v>3989.8359999999998</c:v>
                </c:pt>
                <c:pt idx="982">
                  <c:v>3992.3490000000002</c:v>
                </c:pt>
                <c:pt idx="983">
                  <c:v>3994.86</c:v>
                </c:pt>
                <c:pt idx="984">
                  <c:v>3997.3690000000001</c:v>
                </c:pt>
                <c:pt idx="985">
                  <c:v>3999.877</c:v>
                </c:pt>
                <c:pt idx="986">
                  <c:v>4002.3820000000001</c:v>
                </c:pt>
                <c:pt idx="987">
                  <c:v>4004.886</c:v>
                </c:pt>
                <c:pt idx="988">
                  <c:v>4007.3879999999999</c:v>
                </c:pt>
                <c:pt idx="989">
                  <c:v>4009.8879999999999</c:v>
                </c:pt>
                <c:pt idx="990">
                  <c:v>4012.386</c:v>
                </c:pt>
                <c:pt idx="991">
                  <c:v>4014.8829999999998</c:v>
                </c:pt>
                <c:pt idx="992">
                  <c:v>4017.377</c:v>
                </c:pt>
                <c:pt idx="993">
                  <c:v>4019.87</c:v>
                </c:pt>
                <c:pt idx="994">
                  <c:v>4022.3609999999999</c:v>
                </c:pt>
                <c:pt idx="995">
                  <c:v>4024.85</c:v>
                </c:pt>
                <c:pt idx="996">
                  <c:v>4027.3380000000002</c:v>
                </c:pt>
                <c:pt idx="997">
                  <c:v>4029.8229999999999</c:v>
                </c:pt>
                <c:pt idx="998">
                  <c:v>4032.3069999999998</c:v>
                </c:pt>
                <c:pt idx="999">
                  <c:v>4034.7890000000002</c:v>
                </c:pt>
                <c:pt idx="1000">
                  <c:v>4037.2689999999998</c:v>
                </c:pt>
                <c:pt idx="1001">
                  <c:v>4039.7469999999998</c:v>
                </c:pt>
                <c:pt idx="1002">
                  <c:v>4042.2240000000002</c:v>
                </c:pt>
                <c:pt idx="1003">
                  <c:v>4044.6990000000001</c:v>
                </c:pt>
                <c:pt idx="1004">
                  <c:v>4047.172</c:v>
                </c:pt>
                <c:pt idx="1005">
                  <c:v>4049.643</c:v>
                </c:pt>
                <c:pt idx="1006">
                  <c:v>4052.1120000000001</c:v>
                </c:pt>
                <c:pt idx="1007">
                  <c:v>4054.58</c:v>
                </c:pt>
                <c:pt idx="1008">
                  <c:v>4057.0459999999998</c:v>
                </c:pt>
                <c:pt idx="1009">
                  <c:v>4059.51</c:v>
                </c:pt>
                <c:pt idx="1010">
                  <c:v>4061.9720000000002</c:v>
                </c:pt>
                <c:pt idx="1011">
                  <c:v>4064.4319999999998</c:v>
                </c:pt>
                <c:pt idx="1012">
                  <c:v>4066.8910000000001</c:v>
                </c:pt>
                <c:pt idx="1013">
                  <c:v>4069.348</c:v>
                </c:pt>
                <c:pt idx="1014">
                  <c:v>4071.8029999999999</c:v>
                </c:pt>
                <c:pt idx="1015">
                  <c:v>4074.2559999999999</c:v>
                </c:pt>
                <c:pt idx="1016">
                  <c:v>4076.7080000000001</c:v>
                </c:pt>
                <c:pt idx="1017">
                  <c:v>4079.1579999999999</c:v>
                </c:pt>
                <c:pt idx="1018">
                  <c:v>4081.6060000000002</c:v>
                </c:pt>
                <c:pt idx="1019">
                  <c:v>4084.0520000000001</c:v>
                </c:pt>
                <c:pt idx="1020">
                  <c:v>4086.4969999999998</c:v>
                </c:pt>
                <c:pt idx="1021">
                  <c:v>4088.9389999999999</c:v>
                </c:pt>
                <c:pt idx="1022">
                  <c:v>4091.38</c:v>
                </c:pt>
                <c:pt idx="1023">
                  <c:v>4093.819</c:v>
                </c:pt>
                <c:pt idx="1024">
                  <c:v>4096.2569999999996</c:v>
                </c:pt>
                <c:pt idx="1025">
                  <c:v>4098.6930000000002</c:v>
                </c:pt>
                <c:pt idx="1026">
                  <c:v>4101.1270000000004</c:v>
                </c:pt>
                <c:pt idx="1027">
                  <c:v>4103.5590000000002</c:v>
                </c:pt>
                <c:pt idx="1028">
                  <c:v>4105.9889999999996</c:v>
                </c:pt>
                <c:pt idx="1029">
                  <c:v>4108.4179999999997</c:v>
                </c:pt>
                <c:pt idx="1030">
                  <c:v>4110.8450000000003</c:v>
                </c:pt>
                <c:pt idx="1031">
                  <c:v>4113.2700000000004</c:v>
                </c:pt>
                <c:pt idx="1032">
                  <c:v>4115.6940000000004</c:v>
                </c:pt>
                <c:pt idx="1033">
                  <c:v>4118.1149999999998</c:v>
                </c:pt>
                <c:pt idx="1034">
                  <c:v>4120.5349999999999</c:v>
                </c:pt>
                <c:pt idx="1035">
                  <c:v>4122.9539999999997</c:v>
                </c:pt>
                <c:pt idx="1036">
                  <c:v>4125.37</c:v>
                </c:pt>
                <c:pt idx="1037">
                  <c:v>4127.7849999999999</c:v>
                </c:pt>
                <c:pt idx="1038">
                  <c:v>4130.1980000000003</c:v>
                </c:pt>
                <c:pt idx="1039">
                  <c:v>4132.6090000000004</c:v>
                </c:pt>
                <c:pt idx="1040">
                  <c:v>4135.0190000000002</c:v>
                </c:pt>
                <c:pt idx="1041">
                  <c:v>4137.4269999999997</c:v>
                </c:pt>
                <c:pt idx="1042">
                  <c:v>4139.8329999999996</c:v>
                </c:pt>
                <c:pt idx="1043">
                  <c:v>4142.2370000000001</c:v>
                </c:pt>
              </c:numCache>
            </c:numRef>
          </c:xVal>
          <c:yVal>
            <c:numRef>
              <c:f>גיליון1!$G$27:$ANJ$27</c:f>
              <c:numCache>
                <c:formatCode>General</c:formatCode>
                <c:ptCount val="1044"/>
                <c:pt idx="0">
                  <c:v>-376.08</c:v>
                </c:pt>
                <c:pt idx="1">
                  <c:v>114.92</c:v>
                </c:pt>
                <c:pt idx="2">
                  <c:v>1561.92</c:v>
                </c:pt>
                <c:pt idx="3">
                  <c:v>6150.25</c:v>
                </c:pt>
                <c:pt idx="4">
                  <c:v>17563.580000000002</c:v>
                </c:pt>
                <c:pt idx="5">
                  <c:v>37229.58</c:v>
                </c:pt>
                <c:pt idx="6">
                  <c:v>59178.92</c:v>
                </c:pt>
                <c:pt idx="7">
                  <c:v>61178.92</c:v>
                </c:pt>
                <c:pt idx="8">
                  <c:v>61177.58</c:v>
                </c:pt>
                <c:pt idx="9">
                  <c:v>61179.58</c:v>
                </c:pt>
                <c:pt idx="10">
                  <c:v>61176.92</c:v>
                </c:pt>
                <c:pt idx="11">
                  <c:v>61177.919999999998</c:v>
                </c:pt>
                <c:pt idx="12">
                  <c:v>61177.25</c:v>
                </c:pt>
                <c:pt idx="13">
                  <c:v>61174.92</c:v>
                </c:pt>
                <c:pt idx="14">
                  <c:v>61174.58</c:v>
                </c:pt>
                <c:pt idx="15">
                  <c:v>61177.919999999998</c:v>
                </c:pt>
                <c:pt idx="16">
                  <c:v>61172.92</c:v>
                </c:pt>
                <c:pt idx="17">
                  <c:v>60868.25</c:v>
                </c:pt>
                <c:pt idx="18">
                  <c:v>58713.25</c:v>
                </c:pt>
                <c:pt idx="19">
                  <c:v>56837.919999999998</c:v>
                </c:pt>
                <c:pt idx="20">
                  <c:v>55429.25</c:v>
                </c:pt>
                <c:pt idx="21">
                  <c:v>54086.92</c:v>
                </c:pt>
                <c:pt idx="22">
                  <c:v>52827.25</c:v>
                </c:pt>
                <c:pt idx="23">
                  <c:v>51542.92</c:v>
                </c:pt>
                <c:pt idx="24">
                  <c:v>50220.58</c:v>
                </c:pt>
                <c:pt idx="25">
                  <c:v>49136.25</c:v>
                </c:pt>
                <c:pt idx="26">
                  <c:v>48090.25</c:v>
                </c:pt>
                <c:pt idx="27">
                  <c:v>47132.25</c:v>
                </c:pt>
                <c:pt idx="28">
                  <c:v>46475.92</c:v>
                </c:pt>
                <c:pt idx="29">
                  <c:v>45892.92</c:v>
                </c:pt>
                <c:pt idx="30">
                  <c:v>45435.25</c:v>
                </c:pt>
                <c:pt idx="31">
                  <c:v>45059.58</c:v>
                </c:pt>
                <c:pt idx="32">
                  <c:v>44768.25</c:v>
                </c:pt>
                <c:pt idx="33">
                  <c:v>44458.92</c:v>
                </c:pt>
                <c:pt idx="34">
                  <c:v>44198.25</c:v>
                </c:pt>
                <c:pt idx="35">
                  <c:v>44128.25</c:v>
                </c:pt>
                <c:pt idx="36">
                  <c:v>44116.92</c:v>
                </c:pt>
                <c:pt idx="37">
                  <c:v>44092.25</c:v>
                </c:pt>
                <c:pt idx="38">
                  <c:v>44110.92</c:v>
                </c:pt>
                <c:pt idx="39">
                  <c:v>44241.58</c:v>
                </c:pt>
                <c:pt idx="40">
                  <c:v>44350.25</c:v>
                </c:pt>
                <c:pt idx="41">
                  <c:v>44403.25</c:v>
                </c:pt>
                <c:pt idx="42">
                  <c:v>44499.58</c:v>
                </c:pt>
                <c:pt idx="43">
                  <c:v>44643.58</c:v>
                </c:pt>
                <c:pt idx="44">
                  <c:v>44742.58</c:v>
                </c:pt>
                <c:pt idx="45">
                  <c:v>44863.58</c:v>
                </c:pt>
                <c:pt idx="46">
                  <c:v>44943.92</c:v>
                </c:pt>
                <c:pt idx="47">
                  <c:v>44986.58</c:v>
                </c:pt>
                <c:pt idx="48">
                  <c:v>44944.25</c:v>
                </c:pt>
                <c:pt idx="49">
                  <c:v>44748.58</c:v>
                </c:pt>
                <c:pt idx="50">
                  <c:v>44515.25</c:v>
                </c:pt>
                <c:pt idx="51">
                  <c:v>44209.25</c:v>
                </c:pt>
                <c:pt idx="52">
                  <c:v>43958.92</c:v>
                </c:pt>
                <c:pt idx="53">
                  <c:v>43738.58</c:v>
                </c:pt>
                <c:pt idx="54">
                  <c:v>43426.92</c:v>
                </c:pt>
                <c:pt idx="55">
                  <c:v>43305.25</c:v>
                </c:pt>
                <c:pt idx="56">
                  <c:v>43136.25</c:v>
                </c:pt>
                <c:pt idx="57">
                  <c:v>42882.58</c:v>
                </c:pt>
                <c:pt idx="58">
                  <c:v>42448.58</c:v>
                </c:pt>
                <c:pt idx="59">
                  <c:v>41861.25</c:v>
                </c:pt>
                <c:pt idx="60">
                  <c:v>41150.25</c:v>
                </c:pt>
                <c:pt idx="61">
                  <c:v>40612.92</c:v>
                </c:pt>
                <c:pt idx="62">
                  <c:v>40105.919999999998</c:v>
                </c:pt>
                <c:pt idx="63">
                  <c:v>39611.58</c:v>
                </c:pt>
                <c:pt idx="64">
                  <c:v>39383.58</c:v>
                </c:pt>
                <c:pt idx="65">
                  <c:v>39062.92</c:v>
                </c:pt>
                <c:pt idx="66">
                  <c:v>38815.919999999998</c:v>
                </c:pt>
                <c:pt idx="67">
                  <c:v>38793.58</c:v>
                </c:pt>
                <c:pt idx="68">
                  <c:v>38588.58</c:v>
                </c:pt>
                <c:pt idx="69">
                  <c:v>38437.919999999998</c:v>
                </c:pt>
                <c:pt idx="70">
                  <c:v>38312.25</c:v>
                </c:pt>
                <c:pt idx="71">
                  <c:v>38119.58</c:v>
                </c:pt>
                <c:pt idx="72">
                  <c:v>37966.58</c:v>
                </c:pt>
                <c:pt idx="73">
                  <c:v>37807.25</c:v>
                </c:pt>
                <c:pt idx="74">
                  <c:v>37630.92</c:v>
                </c:pt>
                <c:pt idx="75">
                  <c:v>37462.25</c:v>
                </c:pt>
                <c:pt idx="76">
                  <c:v>37269.58</c:v>
                </c:pt>
                <c:pt idx="77">
                  <c:v>37063.919999999998</c:v>
                </c:pt>
                <c:pt idx="78">
                  <c:v>36807.58</c:v>
                </c:pt>
                <c:pt idx="79">
                  <c:v>36453.58</c:v>
                </c:pt>
                <c:pt idx="80">
                  <c:v>36196.92</c:v>
                </c:pt>
                <c:pt idx="81">
                  <c:v>35988.25</c:v>
                </c:pt>
                <c:pt idx="82">
                  <c:v>35685.919999999998</c:v>
                </c:pt>
                <c:pt idx="83">
                  <c:v>35513.58</c:v>
                </c:pt>
                <c:pt idx="84">
                  <c:v>35374.92</c:v>
                </c:pt>
                <c:pt idx="85">
                  <c:v>35302.58</c:v>
                </c:pt>
                <c:pt idx="86">
                  <c:v>35245.58</c:v>
                </c:pt>
                <c:pt idx="87">
                  <c:v>35167.58</c:v>
                </c:pt>
                <c:pt idx="88">
                  <c:v>35079.919999999998</c:v>
                </c:pt>
                <c:pt idx="89">
                  <c:v>35043.25</c:v>
                </c:pt>
                <c:pt idx="90">
                  <c:v>34948.58</c:v>
                </c:pt>
                <c:pt idx="91">
                  <c:v>34916.92</c:v>
                </c:pt>
                <c:pt idx="92">
                  <c:v>34822.25</c:v>
                </c:pt>
                <c:pt idx="93">
                  <c:v>34674.25</c:v>
                </c:pt>
                <c:pt idx="94">
                  <c:v>34508.58</c:v>
                </c:pt>
                <c:pt idx="95">
                  <c:v>34358.92</c:v>
                </c:pt>
                <c:pt idx="96">
                  <c:v>34135.25</c:v>
                </c:pt>
                <c:pt idx="97">
                  <c:v>34022.58</c:v>
                </c:pt>
                <c:pt idx="98">
                  <c:v>34054.92</c:v>
                </c:pt>
                <c:pt idx="99">
                  <c:v>33797.58</c:v>
                </c:pt>
                <c:pt idx="100">
                  <c:v>33702.92</c:v>
                </c:pt>
                <c:pt idx="101">
                  <c:v>33729.25</c:v>
                </c:pt>
                <c:pt idx="102">
                  <c:v>33616.92</c:v>
                </c:pt>
                <c:pt idx="103">
                  <c:v>33635.58</c:v>
                </c:pt>
                <c:pt idx="104">
                  <c:v>33566.25</c:v>
                </c:pt>
                <c:pt idx="105">
                  <c:v>33650.92</c:v>
                </c:pt>
                <c:pt idx="106">
                  <c:v>33604.58</c:v>
                </c:pt>
                <c:pt idx="107">
                  <c:v>33723.25</c:v>
                </c:pt>
                <c:pt idx="108">
                  <c:v>33830.25</c:v>
                </c:pt>
                <c:pt idx="109">
                  <c:v>33845.25</c:v>
                </c:pt>
                <c:pt idx="110">
                  <c:v>33850.58</c:v>
                </c:pt>
                <c:pt idx="111">
                  <c:v>33813.25</c:v>
                </c:pt>
                <c:pt idx="112">
                  <c:v>33622.25</c:v>
                </c:pt>
                <c:pt idx="113">
                  <c:v>33432.58</c:v>
                </c:pt>
                <c:pt idx="114">
                  <c:v>33237.25</c:v>
                </c:pt>
                <c:pt idx="115">
                  <c:v>33073.58</c:v>
                </c:pt>
                <c:pt idx="116">
                  <c:v>32889.58</c:v>
                </c:pt>
                <c:pt idx="117">
                  <c:v>32743.58</c:v>
                </c:pt>
                <c:pt idx="118">
                  <c:v>32654.92</c:v>
                </c:pt>
                <c:pt idx="119">
                  <c:v>32564.92</c:v>
                </c:pt>
                <c:pt idx="120">
                  <c:v>32550.92</c:v>
                </c:pt>
                <c:pt idx="121">
                  <c:v>32705.58</c:v>
                </c:pt>
                <c:pt idx="122">
                  <c:v>32694.92</c:v>
                </c:pt>
                <c:pt idx="123">
                  <c:v>32864.25</c:v>
                </c:pt>
                <c:pt idx="124">
                  <c:v>33074.25</c:v>
                </c:pt>
                <c:pt idx="125">
                  <c:v>33484.92</c:v>
                </c:pt>
                <c:pt idx="126">
                  <c:v>34445.25</c:v>
                </c:pt>
                <c:pt idx="127">
                  <c:v>35866.92</c:v>
                </c:pt>
                <c:pt idx="128">
                  <c:v>37010.92</c:v>
                </c:pt>
                <c:pt idx="129">
                  <c:v>36499.58</c:v>
                </c:pt>
                <c:pt idx="130">
                  <c:v>34517.25</c:v>
                </c:pt>
                <c:pt idx="131">
                  <c:v>32510.92</c:v>
                </c:pt>
                <c:pt idx="132">
                  <c:v>31400.25</c:v>
                </c:pt>
                <c:pt idx="133">
                  <c:v>30921.919999999998</c:v>
                </c:pt>
                <c:pt idx="134">
                  <c:v>30672.58</c:v>
                </c:pt>
                <c:pt idx="135">
                  <c:v>30522.58</c:v>
                </c:pt>
                <c:pt idx="136">
                  <c:v>30556.92</c:v>
                </c:pt>
                <c:pt idx="137">
                  <c:v>30548.25</c:v>
                </c:pt>
                <c:pt idx="138">
                  <c:v>30685.58</c:v>
                </c:pt>
                <c:pt idx="139">
                  <c:v>30678.25</c:v>
                </c:pt>
                <c:pt idx="140">
                  <c:v>30684.92</c:v>
                </c:pt>
                <c:pt idx="141">
                  <c:v>30470.58</c:v>
                </c:pt>
                <c:pt idx="142">
                  <c:v>30373.25</c:v>
                </c:pt>
                <c:pt idx="143">
                  <c:v>30051.25</c:v>
                </c:pt>
                <c:pt idx="144">
                  <c:v>29784.92</c:v>
                </c:pt>
                <c:pt idx="145">
                  <c:v>29352.25</c:v>
                </c:pt>
                <c:pt idx="146">
                  <c:v>29099.919999999998</c:v>
                </c:pt>
                <c:pt idx="147">
                  <c:v>28904.58</c:v>
                </c:pt>
                <c:pt idx="148">
                  <c:v>28915.25</c:v>
                </c:pt>
                <c:pt idx="149">
                  <c:v>28947.919999999998</c:v>
                </c:pt>
                <c:pt idx="150">
                  <c:v>29177.919999999998</c:v>
                </c:pt>
                <c:pt idx="151">
                  <c:v>29442.25</c:v>
                </c:pt>
                <c:pt idx="152">
                  <c:v>29805.919999999998</c:v>
                </c:pt>
                <c:pt idx="153">
                  <c:v>30208.25</c:v>
                </c:pt>
                <c:pt idx="154">
                  <c:v>30673.25</c:v>
                </c:pt>
                <c:pt idx="155">
                  <c:v>30899.58</c:v>
                </c:pt>
                <c:pt idx="156">
                  <c:v>31059.58</c:v>
                </c:pt>
                <c:pt idx="157">
                  <c:v>31136.92</c:v>
                </c:pt>
                <c:pt idx="158">
                  <c:v>31184.92</c:v>
                </c:pt>
                <c:pt idx="159">
                  <c:v>31461.919999999998</c:v>
                </c:pt>
                <c:pt idx="160">
                  <c:v>31549.25</c:v>
                </c:pt>
                <c:pt idx="161">
                  <c:v>31385.25</c:v>
                </c:pt>
                <c:pt idx="162">
                  <c:v>30992.25</c:v>
                </c:pt>
                <c:pt idx="163">
                  <c:v>30415.58</c:v>
                </c:pt>
                <c:pt idx="164">
                  <c:v>30238.58</c:v>
                </c:pt>
                <c:pt idx="165">
                  <c:v>30311.58</c:v>
                </c:pt>
                <c:pt idx="166">
                  <c:v>30768.92</c:v>
                </c:pt>
                <c:pt idx="167">
                  <c:v>31193.25</c:v>
                </c:pt>
                <c:pt idx="168">
                  <c:v>31660.92</c:v>
                </c:pt>
                <c:pt idx="169">
                  <c:v>31900.92</c:v>
                </c:pt>
                <c:pt idx="170">
                  <c:v>31893.919999999998</c:v>
                </c:pt>
                <c:pt idx="171">
                  <c:v>31528.58</c:v>
                </c:pt>
                <c:pt idx="172">
                  <c:v>31144.25</c:v>
                </c:pt>
                <c:pt idx="173">
                  <c:v>30688.92</c:v>
                </c:pt>
                <c:pt idx="174">
                  <c:v>30234.25</c:v>
                </c:pt>
                <c:pt idx="175">
                  <c:v>29976.25</c:v>
                </c:pt>
                <c:pt idx="176">
                  <c:v>29757.25</c:v>
                </c:pt>
                <c:pt idx="177">
                  <c:v>29478.58</c:v>
                </c:pt>
                <c:pt idx="178">
                  <c:v>29429.25</c:v>
                </c:pt>
                <c:pt idx="179">
                  <c:v>29344.25</c:v>
                </c:pt>
                <c:pt idx="180">
                  <c:v>29371.919999999998</c:v>
                </c:pt>
                <c:pt idx="181">
                  <c:v>29594.25</c:v>
                </c:pt>
                <c:pt idx="182">
                  <c:v>29694.25</c:v>
                </c:pt>
                <c:pt idx="183">
                  <c:v>29684.58</c:v>
                </c:pt>
                <c:pt idx="184">
                  <c:v>29816.58</c:v>
                </c:pt>
                <c:pt idx="185">
                  <c:v>29849.58</c:v>
                </c:pt>
                <c:pt idx="186">
                  <c:v>29799.58</c:v>
                </c:pt>
                <c:pt idx="187">
                  <c:v>29600.92</c:v>
                </c:pt>
                <c:pt idx="188">
                  <c:v>29409.919999999998</c:v>
                </c:pt>
                <c:pt idx="189">
                  <c:v>29366.25</c:v>
                </c:pt>
                <c:pt idx="190">
                  <c:v>29214.58</c:v>
                </c:pt>
                <c:pt idx="191">
                  <c:v>29364.25</c:v>
                </c:pt>
                <c:pt idx="192">
                  <c:v>29580.92</c:v>
                </c:pt>
                <c:pt idx="193">
                  <c:v>29705.919999999998</c:v>
                </c:pt>
                <c:pt idx="194">
                  <c:v>29942.58</c:v>
                </c:pt>
                <c:pt idx="195">
                  <c:v>30278.25</c:v>
                </c:pt>
                <c:pt idx="196">
                  <c:v>30469.25</c:v>
                </c:pt>
                <c:pt idx="197">
                  <c:v>30626.25</c:v>
                </c:pt>
                <c:pt idx="198">
                  <c:v>30657.58</c:v>
                </c:pt>
                <c:pt idx="199">
                  <c:v>30569.919999999998</c:v>
                </c:pt>
                <c:pt idx="200">
                  <c:v>30478.25</c:v>
                </c:pt>
                <c:pt idx="201">
                  <c:v>30112.58</c:v>
                </c:pt>
                <c:pt idx="202">
                  <c:v>29904.92</c:v>
                </c:pt>
                <c:pt idx="203">
                  <c:v>29492.25</c:v>
                </c:pt>
                <c:pt idx="204">
                  <c:v>29211.58</c:v>
                </c:pt>
                <c:pt idx="205">
                  <c:v>29180.25</c:v>
                </c:pt>
                <c:pt idx="206">
                  <c:v>29140.25</c:v>
                </c:pt>
                <c:pt idx="207">
                  <c:v>29258.58</c:v>
                </c:pt>
                <c:pt idx="208">
                  <c:v>29294.92</c:v>
                </c:pt>
                <c:pt idx="209">
                  <c:v>29245.919999999998</c:v>
                </c:pt>
                <c:pt idx="210">
                  <c:v>29405.25</c:v>
                </c:pt>
                <c:pt idx="211">
                  <c:v>29510.92</c:v>
                </c:pt>
                <c:pt idx="212">
                  <c:v>29640.92</c:v>
                </c:pt>
                <c:pt idx="213">
                  <c:v>29726.58</c:v>
                </c:pt>
                <c:pt idx="214">
                  <c:v>29738.58</c:v>
                </c:pt>
                <c:pt idx="215">
                  <c:v>29614.25</c:v>
                </c:pt>
                <c:pt idx="216">
                  <c:v>29393.919999999998</c:v>
                </c:pt>
                <c:pt idx="217">
                  <c:v>29018.92</c:v>
                </c:pt>
                <c:pt idx="218">
                  <c:v>28597.919999999998</c:v>
                </c:pt>
                <c:pt idx="219">
                  <c:v>28204.25</c:v>
                </c:pt>
                <c:pt idx="220">
                  <c:v>27834.92</c:v>
                </c:pt>
                <c:pt idx="221">
                  <c:v>27532.92</c:v>
                </c:pt>
                <c:pt idx="222">
                  <c:v>27367.25</c:v>
                </c:pt>
                <c:pt idx="223">
                  <c:v>27421.919999999998</c:v>
                </c:pt>
                <c:pt idx="224">
                  <c:v>27439.25</c:v>
                </c:pt>
                <c:pt idx="225">
                  <c:v>27533.58</c:v>
                </c:pt>
                <c:pt idx="226">
                  <c:v>27655.919999999998</c:v>
                </c:pt>
                <c:pt idx="227">
                  <c:v>27914.92</c:v>
                </c:pt>
                <c:pt idx="228">
                  <c:v>27943.25</c:v>
                </c:pt>
                <c:pt idx="229">
                  <c:v>27833.919999999998</c:v>
                </c:pt>
                <c:pt idx="230">
                  <c:v>27788.92</c:v>
                </c:pt>
                <c:pt idx="231">
                  <c:v>27506.58</c:v>
                </c:pt>
                <c:pt idx="232">
                  <c:v>27189.919999999998</c:v>
                </c:pt>
                <c:pt idx="233">
                  <c:v>27031.25</c:v>
                </c:pt>
                <c:pt idx="234">
                  <c:v>26964.92</c:v>
                </c:pt>
                <c:pt idx="235">
                  <c:v>26935.919999999998</c:v>
                </c:pt>
                <c:pt idx="236">
                  <c:v>26972.25</c:v>
                </c:pt>
                <c:pt idx="237">
                  <c:v>27125.919999999998</c:v>
                </c:pt>
                <c:pt idx="238">
                  <c:v>27376.92</c:v>
                </c:pt>
                <c:pt idx="239">
                  <c:v>27806.92</c:v>
                </c:pt>
                <c:pt idx="240">
                  <c:v>28160.92</c:v>
                </c:pt>
                <c:pt idx="241">
                  <c:v>28552.92</c:v>
                </c:pt>
                <c:pt idx="242">
                  <c:v>29104.58</c:v>
                </c:pt>
                <c:pt idx="243">
                  <c:v>29681.25</c:v>
                </c:pt>
                <c:pt idx="244">
                  <c:v>30073.919999999998</c:v>
                </c:pt>
                <c:pt idx="245">
                  <c:v>29820.58</c:v>
                </c:pt>
                <c:pt idx="246">
                  <c:v>28863.58</c:v>
                </c:pt>
                <c:pt idx="247">
                  <c:v>28151.25</c:v>
                </c:pt>
                <c:pt idx="248">
                  <c:v>27619.25</c:v>
                </c:pt>
                <c:pt idx="249">
                  <c:v>27543.58</c:v>
                </c:pt>
                <c:pt idx="250">
                  <c:v>27359.25</c:v>
                </c:pt>
                <c:pt idx="251">
                  <c:v>27410.92</c:v>
                </c:pt>
                <c:pt idx="252">
                  <c:v>27416.58</c:v>
                </c:pt>
                <c:pt idx="253">
                  <c:v>27322.25</c:v>
                </c:pt>
                <c:pt idx="254">
                  <c:v>27454.58</c:v>
                </c:pt>
                <c:pt idx="255">
                  <c:v>27705.25</c:v>
                </c:pt>
                <c:pt idx="256">
                  <c:v>27930.92</c:v>
                </c:pt>
                <c:pt idx="257">
                  <c:v>28117.58</c:v>
                </c:pt>
                <c:pt idx="258">
                  <c:v>28260.58</c:v>
                </c:pt>
                <c:pt idx="259">
                  <c:v>28340.92</c:v>
                </c:pt>
                <c:pt idx="260">
                  <c:v>28278.25</c:v>
                </c:pt>
                <c:pt idx="261">
                  <c:v>28289.25</c:v>
                </c:pt>
                <c:pt idx="262">
                  <c:v>28190.58</c:v>
                </c:pt>
                <c:pt idx="263">
                  <c:v>28049.58</c:v>
                </c:pt>
                <c:pt idx="264">
                  <c:v>28041.25</c:v>
                </c:pt>
                <c:pt idx="265">
                  <c:v>28093.25</c:v>
                </c:pt>
                <c:pt idx="266">
                  <c:v>28276.25</c:v>
                </c:pt>
                <c:pt idx="267">
                  <c:v>28351.25</c:v>
                </c:pt>
                <c:pt idx="268">
                  <c:v>28508.25</c:v>
                </c:pt>
                <c:pt idx="269">
                  <c:v>28792.58</c:v>
                </c:pt>
                <c:pt idx="270">
                  <c:v>29040.25</c:v>
                </c:pt>
                <c:pt idx="271">
                  <c:v>29377.25</c:v>
                </c:pt>
                <c:pt idx="272">
                  <c:v>29669.919999999998</c:v>
                </c:pt>
                <c:pt idx="273">
                  <c:v>29808.58</c:v>
                </c:pt>
                <c:pt idx="274">
                  <c:v>29923.58</c:v>
                </c:pt>
                <c:pt idx="275">
                  <c:v>30026.92</c:v>
                </c:pt>
                <c:pt idx="276">
                  <c:v>30014.92</c:v>
                </c:pt>
                <c:pt idx="277">
                  <c:v>29874.25</c:v>
                </c:pt>
                <c:pt idx="278">
                  <c:v>29967.58</c:v>
                </c:pt>
                <c:pt idx="279">
                  <c:v>30161.25</c:v>
                </c:pt>
                <c:pt idx="280">
                  <c:v>30428.92</c:v>
                </c:pt>
                <c:pt idx="281">
                  <c:v>30643.25</c:v>
                </c:pt>
                <c:pt idx="282">
                  <c:v>30896.25</c:v>
                </c:pt>
                <c:pt idx="283">
                  <c:v>31248.92</c:v>
                </c:pt>
                <c:pt idx="284">
                  <c:v>31544.25</c:v>
                </c:pt>
                <c:pt idx="285">
                  <c:v>31829.25</c:v>
                </c:pt>
                <c:pt idx="286">
                  <c:v>31954.92</c:v>
                </c:pt>
                <c:pt idx="287">
                  <c:v>31945.919999999998</c:v>
                </c:pt>
                <c:pt idx="288">
                  <c:v>31837.58</c:v>
                </c:pt>
                <c:pt idx="289">
                  <c:v>31625.919999999998</c:v>
                </c:pt>
                <c:pt idx="290">
                  <c:v>31149.25</c:v>
                </c:pt>
                <c:pt idx="291">
                  <c:v>30538.92</c:v>
                </c:pt>
                <c:pt idx="292">
                  <c:v>29964.58</c:v>
                </c:pt>
                <c:pt idx="293">
                  <c:v>29202.25</c:v>
                </c:pt>
                <c:pt idx="294">
                  <c:v>28456.92</c:v>
                </c:pt>
                <c:pt idx="295">
                  <c:v>27581.919999999998</c:v>
                </c:pt>
                <c:pt idx="296">
                  <c:v>26926.58</c:v>
                </c:pt>
                <c:pt idx="297">
                  <c:v>26371.58</c:v>
                </c:pt>
                <c:pt idx="298">
                  <c:v>25936.58</c:v>
                </c:pt>
                <c:pt idx="299">
                  <c:v>25679.25</c:v>
                </c:pt>
                <c:pt idx="300">
                  <c:v>25376.92</c:v>
                </c:pt>
                <c:pt idx="301">
                  <c:v>25135.58</c:v>
                </c:pt>
                <c:pt idx="302">
                  <c:v>25045.25</c:v>
                </c:pt>
                <c:pt idx="303">
                  <c:v>24744.25</c:v>
                </c:pt>
                <c:pt idx="304">
                  <c:v>24347.58</c:v>
                </c:pt>
                <c:pt idx="305">
                  <c:v>24027.58</c:v>
                </c:pt>
                <c:pt idx="306">
                  <c:v>23518.58</c:v>
                </c:pt>
                <c:pt idx="307">
                  <c:v>23089.25</c:v>
                </c:pt>
                <c:pt idx="308">
                  <c:v>22742.92</c:v>
                </c:pt>
                <c:pt idx="309">
                  <c:v>22297.25</c:v>
                </c:pt>
                <c:pt idx="310">
                  <c:v>21937.25</c:v>
                </c:pt>
                <c:pt idx="311">
                  <c:v>21714.92</c:v>
                </c:pt>
                <c:pt idx="312">
                  <c:v>21600.25</c:v>
                </c:pt>
                <c:pt idx="313">
                  <c:v>21414.58</c:v>
                </c:pt>
                <c:pt idx="314">
                  <c:v>21352.92</c:v>
                </c:pt>
                <c:pt idx="315">
                  <c:v>21341.25</c:v>
                </c:pt>
                <c:pt idx="316">
                  <c:v>21400.58</c:v>
                </c:pt>
                <c:pt idx="317">
                  <c:v>21481.58</c:v>
                </c:pt>
                <c:pt idx="318">
                  <c:v>21620.58</c:v>
                </c:pt>
                <c:pt idx="319">
                  <c:v>21727.25</c:v>
                </c:pt>
                <c:pt idx="320">
                  <c:v>21842.58</c:v>
                </c:pt>
                <c:pt idx="321">
                  <c:v>21815.919999999998</c:v>
                </c:pt>
                <c:pt idx="322">
                  <c:v>21674.58</c:v>
                </c:pt>
                <c:pt idx="323">
                  <c:v>21851.919999999998</c:v>
                </c:pt>
                <c:pt idx="324">
                  <c:v>21211.919999999998</c:v>
                </c:pt>
                <c:pt idx="325">
                  <c:v>21067.58</c:v>
                </c:pt>
                <c:pt idx="326">
                  <c:v>20836.580000000002</c:v>
                </c:pt>
                <c:pt idx="327">
                  <c:v>20697.25</c:v>
                </c:pt>
                <c:pt idx="328">
                  <c:v>20518.919999999998</c:v>
                </c:pt>
                <c:pt idx="329">
                  <c:v>20498.919999999998</c:v>
                </c:pt>
                <c:pt idx="330">
                  <c:v>20439.919999999998</c:v>
                </c:pt>
                <c:pt idx="331">
                  <c:v>20452.25</c:v>
                </c:pt>
                <c:pt idx="332">
                  <c:v>20491.919999999998</c:v>
                </c:pt>
                <c:pt idx="333">
                  <c:v>20531.919999999998</c:v>
                </c:pt>
                <c:pt idx="334">
                  <c:v>20624.919999999998</c:v>
                </c:pt>
                <c:pt idx="335">
                  <c:v>20638.580000000002</c:v>
                </c:pt>
                <c:pt idx="336">
                  <c:v>20664.580000000002</c:v>
                </c:pt>
                <c:pt idx="337">
                  <c:v>20732.580000000002</c:v>
                </c:pt>
                <c:pt idx="338">
                  <c:v>20780.919999999998</c:v>
                </c:pt>
                <c:pt idx="339">
                  <c:v>20747.919999999998</c:v>
                </c:pt>
                <c:pt idx="340">
                  <c:v>20652.919999999998</c:v>
                </c:pt>
                <c:pt idx="341">
                  <c:v>20566.919999999998</c:v>
                </c:pt>
                <c:pt idx="342">
                  <c:v>20462.919999999998</c:v>
                </c:pt>
                <c:pt idx="343">
                  <c:v>20371.919999999998</c:v>
                </c:pt>
                <c:pt idx="344">
                  <c:v>20279.919999999998</c:v>
                </c:pt>
                <c:pt idx="345">
                  <c:v>20250.25</c:v>
                </c:pt>
                <c:pt idx="346">
                  <c:v>20271.25</c:v>
                </c:pt>
                <c:pt idx="347">
                  <c:v>20179.25</c:v>
                </c:pt>
                <c:pt idx="348">
                  <c:v>20193.580000000002</c:v>
                </c:pt>
                <c:pt idx="349">
                  <c:v>20280.919999999998</c:v>
                </c:pt>
                <c:pt idx="350">
                  <c:v>20330.25</c:v>
                </c:pt>
                <c:pt idx="351">
                  <c:v>20416.919999999998</c:v>
                </c:pt>
                <c:pt idx="352">
                  <c:v>20500.919999999998</c:v>
                </c:pt>
                <c:pt idx="353">
                  <c:v>20586.919999999998</c:v>
                </c:pt>
                <c:pt idx="354">
                  <c:v>20663.580000000002</c:v>
                </c:pt>
                <c:pt idx="355">
                  <c:v>20679.919999999998</c:v>
                </c:pt>
                <c:pt idx="356">
                  <c:v>20619.580000000002</c:v>
                </c:pt>
                <c:pt idx="357">
                  <c:v>20455.25</c:v>
                </c:pt>
                <c:pt idx="358">
                  <c:v>20277.580000000002</c:v>
                </c:pt>
                <c:pt idx="359">
                  <c:v>20119.580000000002</c:v>
                </c:pt>
                <c:pt idx="360">
                  <c:v>19959.25</c:v>
                </c:pt>
                <c:pt idx="361">
                  <c:v>19874.25</c:v>
                </c:pt>
                <c:pt idx="362">
                  <c:v>19789.580000000002</c:v>
                </c:pt>
                <c:pt idx="363">
                  <c:v>19721.25</c:v>
                </c:pt>
                <c:pt idx="364">
                  <c:v>19755.580000000002</c:v>
                </c:pt>
                <c:pt idx="365">
                  <c:v>19710.580000000002</c:v>
                </c:pt>
                <c:pt idx="366">
                  <c:v>19727.919999999998</c:v>
                </c:pt>
                <c:pt idx="367">
                  <c:v>19806.25</c:v>
                </c:pt>
                <c:pt idx="368">
                  <c:v>19881.25</c:v>
                </c:pt>
                <c:pt idx="369">
                  <c:v>19933.25</c:v>
                </c:pt>
                <c:pt idx="370">
                  <c:v>19904.25</c:v>
                </c:pt>
                <c:pt idx="371">
                  <c:v>19885.919999999998</c:v>
                </c:pt>
                <c:pt idx="372">
                  <c:v>19768.580000000002</c:v>
                </c:pt>
                <c:pt idx="373">
                  <c:v>19635.580000000002</c:v>
                </c:pt>
                <c:pt idx="374">
                  <c:v>19454.919999999998</c:v>
                </c:pt>
                <c:pt idx="375">
                  <c:v>19268.25</c:v>
                </c:pt>
                <c:pt idx="376">
                  <c:v>19144.919999999998</c:v>
                </c:pt>
                <c:pt idx="377">
                  <c:v>18959.919999999998</c:v>
                </c:pt>
                <c:pt idx="378">
                  <c:v>18890.25</c:v>
                </c:pt>
                <c:pt idx="379">
                  <c:v>18867.919999999998</c:v>
                </c:pt>
                <c:pt idx="380">
                  <c:v>18923.919999999998</c:v>
                </c:pt>
                <c:pt idx="381">
                  <c:v>18912.919999999998</c:v>
                </c:pt>
                <c:pt idx="382">
                  <c:v>18971.919999999998</c:v>
                </c:pt>
                <c:pt idx="383">
                  <c:v>18976.580000000002</c:v>
                </c:pt>
                <c:pt idx="384">
                  <c:v>19057.25</c:v>
                </c:pt>
                <c:pt idx="385">
                  <c:v>19166.919999999998</c:v>
                </c:pt>
                <c:pt idx="386">
                  <c:v>19170.25</c:v>
                </c:pt>
                <c:pt idx="387">
                  <c:v>19256.25</c:v>
                </c:pt>
                <c:pt idx="388">
                  <c:v>19221.25</c:v>
                </c:pt>
                <c:pt idx="389">
                  <c:v>19186.919999999998</c:v>
                </c:pt>
                <c:pt idx="390">
                  <c:v>19091.25</c:v>
                </c:pt>
                <c:pt idx="391">
                  <c:v>18983.580000000002</c:v>
                </c:pt>
                <c:pt idx="392">
                  <c:v>18824.919999999998</c:v>
                </c:pt>
                <c:pt idx="393">
                  <c:v>18752.919999999998</c:v>
                </c:pt>
                <c:pt idx="394">
                  <c:v>18706.580000000002</c:v>
                </c:pt>
                <c:pt idx="395">
                  <c:v>18703.25</c:v>
                </c:pt>
                <c:pt idx="396">
                  <c:v>18700.25</c:v>
                </c:pt>
                <c:pt idx="397">
                  <c:v>18650.580000000002</c:v>
                </c:pt>
                <c:pt idx="398">
                  <c:v>18484.919999999998</c:v>
                </c:pt>
                <c:pt idx="399">
                  <c:v>18506.25</c:v>
                </c:pt>
                <c:pt idx="400">
                  <c:v>18508.919999999998</c:v>
                </c:pt>
                <c:pt idx="401">
                  <c:v>18537.919999999998</c:v>
                </c:pt>
                <c:pt idx="402">
                  <c:v>18499.25</c:v>
                </c:pt>
                <c:pt idx="403">
                  <c:v>18393.25</c:v>
                </c:pt>
                <c:pt idx="404">
                  <c:v>18318.580000000002</c:v>
                </c:pt>
                <c:pt idx="405">
                  <c:v>18215.580000000002</c:v>
                </c:pt>
                <c:pt idx="406">
                  <c:v>18084.580000000002</c:v>
                </c:pt>
                <c:pt idx="407">
                  <c:v>17922.25</c:v>
                </c:pt>
                <c:pt idx="408">
                  <c:v>17641.580000000002</c:v>
                </c:pt>
                <c:pt idx="409">
                  <c:v>17456.25</c:v>
                </c:pt>
                <c:pt idx="410">
                  <c:v>17275.580000000002</c:v>
                </c:pt>
                <c:pt idx="411">
                  <c:v>17048.580000000002</c:v>
                </c:pt>
                <c:pt idx="412">
                  <c:v>16923.25</c:v>
                </c:pt>
                <c:pt idx="413">
                  <c:v>16772.580000000002</c:v>
                </c:pt>
                <c:pt idx="414">
                  <c:v>16669.919999999998</c:v>
                </c:pt>
                <c:pt idx="415">
                  <c:v>16636.25</c:v>
                </c:pt>
                <c:pt idx="416">
                  <c:v>16556.919999999998</c:v>
                </c:pt>
                <c:pt idx="417">
                  <c:v>16554.580000000002</c:v>
                </c:pt>
                <c:pt idx="418">
                  <c:v>16582.25</c:v>
                </c:pt>
                <c:pt idx="419">
                  <c:v>16576.580000000002</c:v>
                </c:pt>
                <c:pt idx="420">
                  <c:v>16583.919999999998</c:v>
                </c:pt>
                <c:pt idx="421">
                  <c:v>16637.25</c:v>
                </c:pt>
                <c:pt idx="422">
                  <c:v>16556.25</c:v>
                </c:pt>
                <c:pt idx="423">
                  <c:v>16565.919999999998</c:v>
                </c:pt>
                <c:pt idx="424">
                  <c:v>16457.580000000002</c:v>
                </c:pt>
                <c:pt idx="425">
                  <c:v>16407.25</c:v>
                </c:pt>
                <c:pt idx="426">
                  <c:v>16261.92</c:v>
                </c:pt>
                <c:pt idx="427">
                  <c:v>16131.25</c:v>
                </c:pt>
                <c:pt idx="428">
                  <c:v>15972.92</c:v>
                </c:pt>
                <c:pt idx="429">
                  <c:v>15774.92</c:v>
                </c:pt>
                <c:pt idx="430">
                  <c:v>15612.92</c:v>
                </c:pt>
                <c:pt idx="431">
                  <c:v>15494.92</c:v>
                </c:pt>
                <c:pt idx="432">
                  <c:v>15323.92</c:v>
                </c:pt>
                <c:pt idx="433">
                  <c:v>15166.58</c:v>
                </c:pt>
                <c:pt idx="434">
                  <c:v>15094.58</c:v>
                </c:pt>
                <c:pt idx="435">
                  <c:v>14985.25</c:v>
                </c:pt>
                <c:pt idx="436">
                  <c:v>14827.58</c:v>
                </c:pt>
                <c:pt idx="437">
                  <c:v>14716.25</c:v>
                </c:pt>
                <c:pt idx="438">
                  <c:v>14616.92</c:v>
                </c:pt>
                <c:pt idx="439">
                  <c:v>14462.25</c:v>
                </c:pt>
                <c:pt idx="440">
                  <c:v>14351.92</c:v>
                </c:pt>
                <c:pt idx="441">
                  <c:v>14227.92</c:v>
                </c:pt>
                <c:pt idx="442">
                  <c:v>14080.58</c:v>
                </c:pt>
                <c:pt idx="443">
                  <c:v>13870.25</c:v>
                </c:pt>
                <c:pt idx="444">
                  <c:v>13728.92</c:v>
                </c:pt>
                <c:pt idx="445">
                  <c:v>13470.25</c:v>
                </c:pt>
                <c:pt idx="446">
                  <c:v>13348.92</c:v>
                </c:pt>
                <c:pt idx="447">
                  <c:v>13224.25</c:v>
                </c:pt>
                <c:pt idx="448">
                  <c:v>13057.25</c:v>
                </c:pt>
                <c:pt idx="449">
                  <c:v>13007.92</c:v>
                </c:pt>
                <c:pt idx="450">
                  <c:v>12932.92</c:v>
                </c:pt>
                <c:pt idx="451">
                  <c:v>12860.92</c:v>
                </c:pt>
                <c:pt idx="452">
                  <c:v>12774.25</c:v>
                </c:pt>
                <c:pt idx="453">
                  <c:v>12779.58</c:v>
                </c:pt>
                <c:pt idx="454">
                  <c:v>12713.92</c:v>
                </c:pt>
                <c:pt idx="455">
                  <c:v>12769.25</c:v>
                </c:pt>
                <c:pt idx="456">
                  <c:v>12796.58</c:v>
                </c:pt>
                <c:pt idx="457">
                  <c:v>12861.92</c:v>
                </c:pt>
                <c:pt idx="458">
                  <c:v>12864.25</c:v>
                </c:pt>
                <c:pt idx="459">
                  <c:v>12917.92</c:v>
                </c:pt>
                <c:pt idx="460">
                  <c:v>12890.92</c:v>
                </c:pt>
                <c:pt idx="461">
                  <c:v>12871.92</c:v>
                </c:pt>
                <c:pt idx="462">
                  <c:v>12907.92</c:v>
                </c:pt>
                <c:pt idx="463">
                  <c:v>12884.58</c:v>
                </c:pt>
                <c:pt idx="464">
                  <c:v>12758.25</c:v>
                </c:pt>
                <c:pt idx="465">
                  <c:v>12719.92</c:v>
                </c:pt>
                <c:pt idx="466">
                  <c:v>12635.92</c:v>
                </c:pt>
                <c:pt idx="467">
                  <c:v>12609.25</c:v>
                </c:pt>
                <c:pt idx="468">
                  <c:v>12529.25</c:v>
                </c:pt>
                <c:pt idx="469">
                  <c:v>12449.25</c:v>
                </c:pt>
                <c:pt idx="470">
                  <c:v>12423.58</c:v>
                </c:pt>
                <c:pt idx="471">
                  <c:v>12418.25</c:v>
                </c:pt>
                <c:pt idx="472">
                  <c:v>12369.25</c:v>
                </c:pt>
                <c:pt idx="473">
                  <c:v>12358.25</c:v>
                </c:pt>
                <c:pt idx="474">
                  <c:v>12329.92</c:v>
                </c:pt>
                <c:pt idx="475">
                  <c:v>12219.92</c:v>
                </c:pt>
                <c:pt idx="476">
                  <c:v>12208.92</c:v>
                </c:pt>
                <c:pt idx="477">
                  <c:v>12172.92</c:v>
                </c:pt>
                <c:pt idx="478">
                  <c:v>12083.58</c:v>
                </c:pt>
                <c:pt idx="479">
                  <c:v>11952.58</c:v>
                </c:pt>
                <c:pt idx="480">
                  <c:v>11995.25</c:v>
                </c:pt>
                <c:pt idx="481">
                  <c:v>11834.58</c:v>
                </c:pt>
                <c:pt idx="482">
                  <c:v>11759.92</c:v>
                </c:pt>
                <c:pt idx="483">
                  <c:v>11698.58</c:v>
                </c:pt>
                <c:pt idx="484">
                  <c:v>11621.58</c:v>
                </c:pt>
                <c:pt idx="485">
                  <c:v>11564.58</c:v>
                </c:pt>
                <c:pt idx="486">
                  <c:v>11451.92</c:v>
                </c:pt>
                <c:pt idx="487">
                  <c:v>11419.25</c:v>
                </c:pt>
                <c:pt idx="488">
                  <c:v>11414.25</c:v>
                </c:pt>
                <c:pt idx="489">
                  <c:v>11404.58</c:v>
                </c:pt>
                <c:pt idx="490">
                  <c:v>11320.92</c:v>
                </c:pt>
                <c:pt idx="491">
                  <c:v>11394.92</c:v>
                </c:pt>
                <c:pt idx="492">
                  <c:v>11395.92</c:v>
                </c:pt>
                <c:pt idx="493">
                  <c:v>11429.25</c:v>
                </c:pt>
                <c:pt idx="494">
                  <c:v>11445.92</c:v>
                </c:pt>
                <c:pt idx="495">
                  <c:v>11386.58</c:v>
                </c:pt>
                <c:pt idx="496">
                  <c:v>11357.58</c:v>
                </c:pt>
                <c:pt idx="497">
                  <c:v>11308.58</c:v>
                </c:pt>
                <c:pt idx="498">
                  <c:v>11283.92</c:v>
                </c:pt>
                <c:pt idx="499">
                  <c:v>11254.92</c:v>
                </c:pt>
                <c:pt idx="500">
                  <c:v>11185.58</c:v>
                </c:pt>
                <c:pt idx="501">
                  <c:v>10971.92</c:v>
                </c:pt>
                <c:pt idx="502">
                  <c:v>10998.25</c:v>
                </c:pt>
                <c:pt idx="503">
                  <c:v>10902.25</c:v>
                </c:pt>
                <c:pt idx="504">
                  <c:v>10824.25</c:v>
                </c:pt>
                <c:pt idx="505">
                  <c:v>10783.25</c:v>
                </c:pt>
                <c:pt idx="506">
                  <c:v>10744.92</c:v>
                </c:pt>
                <c:pt idx="507">
                  <c:v>10689.92</c:v>
                </c:pt>
                <c:pt idx="508">
                  <c:v>10678.58</c:v>
                </c:pt>
                <c:pt idx="509">
                  <c:v>10578.25</c:v>
                </c:pt>
                <c:pt idx="510">
                  <c:v>10547.92</c:v>
                </c:pt>
                <c:pt idx="511">
                  <c:v>10447.92</c:v>
                </c:pt>
                <c:pt idx="512">
                  <c:v>10474.25</c:v>
                </c:pt>
                <c:pt idx="513">
                  <c:v>10369.58</c:v>
                </c:pt>
                <c:pt idx="514">
                  <c:v>10300.58</c:v>
                </c:pt>
                <c:pt idx="515">
                  <c:v>10305.92</c:v>
                </c:pt>
                <c:pt idx="516">
                  <c:v>10211.92</c:v>
                </c:pt>
                <c:pt idx="517">
                  <c:v>10182.92</c:v>
                </c:pt>
                <c:pt idx="518">
                  <c:v>10056.25</c:v>
                </c:pt>
                <c:pt idx="519">
                  <c:v>10177.25</c:v>
                </c:pt>
                <c:pt idx="520">
                  <c:v>10015.92</c:v>
                </c:pt>
                <c:pt idx="521">
                  <c:v>9954.58</c:v>
                </c:pt>
                <c:pt idx="522">
                  <c:v>9934.25</c:v>
                </c:pt>
                <c:pt idx="523">
                  <c:v>9979.58</c:v>
                </c:pt>
                <c:pt idx="524">
                  <c:v>9901.25</c:v>
                </c:pt>
                <c:pt idx="525">
                  <c:v>9889.25</c:v>
                </c:pt>
                <c:pt idx="526">
                  <c:v>9886.58</c:v>
                </c:pt>
                <c:pt idx="527">
                  <c:v>9911.92</c:v>
                </c:pt>
                <c:pt idx="528">
                  <c:v>9776.58</c:v>
                </c:pt>
                <c:pt idx="529">
                  <c:v>9694.25</c:v>
                </c:pt>
                <c:pt idx="530">
                  <c:v>9662.25</c:v>
                </c:pt>
                <c:pt idx="531">
                  <c:v>9547.58</c:v>
                </c:pt>
                <c:pt idx="532">
                  <c:v>9454.92</c:v>
                </c:pt>
                <c:pt idx="533">
                  <c:v>9348.58</c:v>
                </c:pt>
                <c:pt idx="534">
                  <c:v>9363.25</c:v>
                </c:pt>
                <c:pt idx="535">
                  <c:v>9204.92</c:v>
                </c:pt>
                <c:pt idx="536">
                  <c:v>9109.92</c:v>
                </c:pt>
                <c:pt idx="537">
                  <c:v>9083.92</c:v>
                </c:pt>
                <c:pt idx="538">
                  <c:v>8973.25</c:v>
                </c:pt>
                <c:pt idx="539">
                  <c:v>8913.25</c:v>
                </c:pt>
                <c:pt idx="540">
                  <c:v>8874.25</c:v>
                </c:pt>
                <c:pt idx="541">
                  <c:v>8856.92</c:v>
                </c:pt>
                <c:pt idx="542">
                  <c:v>8736.92</c:v>
                </c:pt>
                <c:pt idx="543">
                  <c:v>8692.58</c:v>
                </c:pt>
                <c:pt idx="544">
                  <c:v>8689.58</c:v>
                </c:pt>
                <c:pt idx="545">
                  <c:v>8566.92</c:v>
                </c:pt>
                <c:pt idx="546">
                  <c:v>8481.92</c:v>
                </c:pt>
                <c:pt idx="547">
                  <c:v>8376.92</c:v>
                </c:pt>
                <c:pt idx="548">
                  <c:v>8324.92</c:v>
                </c:pt>
                <c:pt idx="549">
                  <c:v>8202.25</c:v>
                </c:pt>
                <c:pt idx="550">
                  <c:v>8128.25</c:v>
                </c:pt>
                <c:pt idx="551">
                  <c:v>8059.58</c:v>
                </c:pt>
                <c:pt idx="552">
                  <c:v>8014.92</c:v>
                </c:pt>
                <c:pt idx="553">
                  <c:v>8007.58</c:v>
                </c:pt>
                <c:pt idx="554">
                  <c:v>7998.58</c:v>
                </c:pt>
                <c:pt idx="555">
                  <c:v>7977.25</c:v>
                </c:pt>
                <c:pt idx="556">
                  <c:v>7990.58</c:v>
                </c:pt>
                <c:pt idx="557">
                  <c:v>7931.92</c:v>
                </c:pt>
                <c:pt idx="558">
                  <c:v>7981.58</c:v>
                </c:pt>
                <c:pt idx="559">
                  <c:v>8036.92</c:v>
                </c:pt>
                <c:pt idx="560">
                  <c:v>8006.92</c:v>
                </c:pt>
                <c:pt idx="561">
                  <c:v>8042.58</c:v>
                </c:pt>
                <c:pt idx="562">
                  <c:v>7971.25</c:v>
                </c:pt>
                <c:pt idx="563">
                  <c:v>7979.92</c:v>
                </c:pt>
                <c:pt idx="564">
                  <c:v>7943.25</c:v>
                </c:pt>
                <c:pt idx="565">
                  <c:v>7881.25</c:v>
                </c:pt>
                <c:pt idx="566">
                  <c:v>7855.25</c:v>
                </c:pt>
                <c:pt idx="567">
                  <c:v>7917.92</c:v>
                </c:pt>
                <c:pt idx="568">
                  <c:v>7758.25</c:v>
                </c:pt>
                <c:pt idx="569">
                  <c:v>7742.25</c:v>
                </c:pt>
                <c:pt idx="570">
                  <c:v>7630.58</c:v>
                </c:pt>
                <c:pt idx="571">
                  <c:v>7647.25</c:v>
                </c:pt>
                <c:pt idx="572">
                  <c:v>7571.92</c:v>
                </c:pt>
                <c:pt idx="573">
                  <c:v>7550.25</c:v>
                </c:pt>
                <c:pt idx="574">
                  <c:v>7564.58</c:v>
                </c:pt>
                <c:pt idx="575">
                  <c:v>7549.25</c:v>
                </c:pt>
                <c:pt idx="576">
                  <c:v>7537.25</c:v>
                </c:pt>
                <c:pt idx="577">
                  <c:v>7536.25</c:v>
                </c:pt>
                <c:pt idx="578">
                  <c:v>7568.92</c:v>
                </c:pt>
                <c:pt idx="579">
                  <c:v>7531.92</c:v>
                </c:pt>
                <c:pt idx="580">
                  <c:v>7456.58</c:v>
                </c:pt>
                <c:pt idx="581">
                  <c:v>7511.58</c:v>
                </c:pt>
                <c:pt idx="582">
                  <c:v>7462.58</c:v>
                </c:pt>
                <c:pt idx="583">
                  <c:v>7519.25</c:v>
                </c:pt>
                <c:pt idx="584">
                  <c:v>7461.58</c:v>
                </c:pt>
                <c:pt idx="585">
                  <c:v>7478.92</c:v>
                </c:pt>
                <c:pt idx="586">
                  <c:v>7416.92</c:v>
                </c:pt>
                <c:pt idx="587">
                  <c:v>7523.25</c:v>
                </c:pt>
                <c:pt idx="588">
                  <c:v>7474.25</c:v>
                </c:pt>
                <c:pt idx="589">
                  <c:v>7527.58</c:v>
                </c:pt>
                <c:pt idx="590">
                  <c:v>7594.25</c:v>
                </c:pt>
                <c:pt idx="591">
                  <c:v>7584.25</c:v>
                </c:pt>
                <c:pt idx="592">
                  <c:v>7646.92</c:v>
                </c:pt>
                <c:pt idx="593">
                  <c:v>7705.58</c:v>
                </c:pt>
                <c:pt idx="594">
                  <c:v>7678.58</c:v>
                </c:pt>
                <c:pt idx="595">
                  <c:v>7779.25</c:v>
                </c:pt>
                <c:pt idx="596">
                  <c:v>7964.92</c:v>
                </c:pt>
                <c:pt idx="597">
                  <c:v>7929.25</c:v>
                </c:pt>
                <c:pt idx="598">
                  <c:v>8105.58</c:v>
                </c:pt>
                <c:pt idx="599">
                  <c:v>8251.58</c:v>
                </c:pt>
                <c:pt idx="600">
                  <c:v>8351.25</c:v>
                </c:pt>
                <c:pt idx="601">
                  <c:v>8529.25</c:v>
                </c:pt>
                <c:pt idx="602">
                  <c:v>8661.58</c:v>
                </c:pt>
                <c:pt idx="603">
                  <c:v>8652.58</c:v>
                </c:pt>
                <c:pt idx="604">
                  <c:v>8692.58</c:v>
                </c:pt>
                <c:pt idx="605">
                  <c:v>8581.58</c:v>
                </c:pt>
                <c:pt idx="606">
                  <c:v>8544.25</c:v>
                </c:pt>
                <c:pt idx="607">
                  <c:v>8440.58</c:v>
                </c:pt>
                <c:pt idx="608">
                  <c:v>8445.92</c:v>
                </c:pt>
                <c:pt idx="609">
                  <c:v>8408.58</c:v>
                </c:pt>
                <c:pt idx="610">
                  <c:v>8341.92</c:v>
                </c:pt>
                <c:pt idx="611">
                  <c:v>8389.25</c:v>
                </c:pt>
                <c:pt idx="612">
                  <c:v>8435.25</c:v>
                </c:pt>
                <c:pt idx="613">
                  <c:v>8529.92</c:v>
                </c:pt>
                <c:pt idx="614">
                  <c:v>8624.25</c:v>
                </c:pt>
                <c:pt idx="615">
                  <c:v>8787.58</c:v>
                </c:pt>
                <c:pt idx="616">
                  <c:v>9049.92</c:v>
                </c:pt>
                <c:pt idx="617">
                  <c:v>9443.92</c:v>
                </c:pt>
                <c:pt idx="618">
                  <c:v>9559.92</c:v>
                </c:pt>
                <c:pt idx="619">
                  <c:v>9594.92</c:v>
                </c:pt>
                <c:pt idx="620">
                  <c:v>9382.58</c:v>
                </c:pt>
                <c:pt idx="621">
                  <c:v>9301.58</c:v>
                </c:pt>
                <c:pt idx="622">
                  <c:v>9138.25</c:v>
                </c:pt>
                <c:pt idx="623">
                  <c:v>8939.92</c:v>
                </c:pt>
                <c:pt idx="624">
                  <c:v>8755.25</c:v>
                </c:pt>
                <c:pt idx="625">
                  <c:v>8700.25</c:v>
                </c:pt>
                <c:pt idx="626">
                  <c:v>8625.25</c:v>
                </c:pt>
                <c:pt idx="627">
                  <c:v>8678.92</c:v>
                </c:pt>
                <c:pt idx="628">
                  <c:v>8661.92</c:v>
                </c:pt>
                <c:pt idx="629">
                  <c:v>8780.58</c:v>
                </c:pt>
                <c:pt idx="630">
                  <c:v>8855.25</c:v>
                </c:pt>
                <c:pt idx="631">
                  <c:v>9020.92</c:v>
                </c:pt>
                <c:pt idx="632">
                  <c:v>9157.25</c:v>
                </c:pt>
                <c:pt idx="633">
                  <c:v>9216.58</c:v>
                </c:pt>
                <c:pt idx="634">
                  <c:v>9255.92</c:v>
                </c:pt>
                <c:pt idx="635">
                  <c:v>9384.92</c:v>
                </c:pt>
                <c:pt idx="636">
                  <c:v>9385.58</c:v>
                </c:pt>
                <c:pt idx="637">
                  <c:v>9450.58</c:v>
                </c:pt>
                <c:pt idx="638">
                  <c:v>9473.25</c:v>
                </c:pt>
                <c:pt idx="639">
                  <c:v>9570.92</c:v>
                </c:pt>
                <c:pt idx="640">
                  <c:v>9557.25</c:v>
                </c:pt>
                <c:pt idx="641">
                  <c:v>9612.25</c:v>
                </c:pt>
                <c:pt idx="642">
                  <c:v>9701.58</c:v>
                </c:pt>
                <c:pt idx="643">
                  <c:v>9662.25</c:v>
                </c:pt>
                <c:pt idx="644">
                  <c:v>9678.25</c:v>
                </c:pt>
                <c:pt idx="645">
                  <c:v>9770.25</c:v>
                </c:pt>
                <c:pt idx="646">
                  <c:v>9823.25</c:v>
                </c:pt>
                <c:pt idx="647">
                  <c:v>9916.58</c:v>
                </c:pt>
                <c:pt idx="648">
                  <c:v>10042.92</c:v>
                </c:pt>
                <c:pt idx="649">
                  <c:v>10099.25</c:v>
                </c:pt>
                <c:pt idx="650">
                  <c:v>10249.92</c:v>
                </c:pt>
                <c:pt idx="651">
                  <c:v>10355.92</c:v>
                </c:pt>
                <c:pt idx="652">
                  <c:v>10507.25</c:v>
                </c:pt>
                <c:pt idx="653">
                  <c:v>10700.25</c:v>
                </c:pt>
                <c:pt idx="654">
                  <c:v>10905.92</c:v>
                </c:pt>
                <c:pt idx="655">
                  <c:v>11216.58</c:v>
                </c:pt>
                <c:pt idx="656">
                  <c:v>11412.58</c:v>
                </c:pt>
                <c:pt idx="657">
                  <c:v>11665.58</c:v>
                </c:pt>
                <c:pt idx="658">
                  <c:v>11912.25</c:v>
                </c:pt>
                <c:pt idx="659">
                  <c:v>12236.58</c:v>
                </c:pt>
                <c:pt idx="660">
                  <c:v>12450.25</c:v>
                </c:pt>
                <c:pt idx="661">
                  <c:v>12634.92</c:v>
                </c:pt>
                <c:pt idx="662">
                  <c:v>12766.58</c:v>
                </c:pt>
                <c:pt idx="663">
                  <c:v>13051.92</c:v>
                </c:pt>
                <c:pt idx="664">
                  <c:v>13194.92</c:v>
                </c:pt>
                <c:pt idx="665">
                  <c:v>13428.92</c:v>
                </c:pt>
                <c:pt idx="666">
                  <c:v>13692.25</c:v>
                </c:pt>
                <c:pt idx="667">
                  <c:v>13912.92</c:v>
                </c:pt>
                <c:pt idx="668">
                  <c:v>14208.25</c:v>
                </c:pt>
                <c:pt idx="669">
                  <c:v>14401.92</c:v>
                </c:pt>
                <c:pt idx="670">
                  <c:v>14641.25</c:v>
                </c:pt>
                <c:pt idx="671">
                  <c:v>14904.25</c:v>
                </c:pt>
                <c:pt idx="672">
                  <c:v>15124.25</c:v>
                </c:pt>
                <c:pt idx="673">
                  <c:v>15380.92</c:v>
                </c:pt>
                <c:pt idx="674">
                  <c:v>15681.25</c:v>
                </c:pt>
                <c:pt idx="675">
                  <c:v>16023.92</c:v>
                </c:pt>
                <c:pt idx="676">
                  <c:v>16389.919999999998</c:v>
                </c:pt>
                <c:pt idx="677">
                  <c:v>16665.580000000002</c:v>
                </c:pt>
                <c:pt idx="678">
                  <c:v>17000.580000000002</c:v>
                </c:pt>
                <c:pt idx="679">
                  <c:v>17233.25</c:v>
                </c:pt>
                <c:pt idx="680">
                  <c:v>17578.25</c:v>
                </c:pt>
                <c:pt idx="681">
                  <c:v>17825.580000000002</c:v>
                </c:pt>
                <c:pt idx="682">
                  <c:v>17955.580000000002</c:v>
                </c:pt>
                <c:pt idx="683">
                  <c:v>18143.919999999998</c:v>
                </c:pt>
                <c:pt idx="684">
                  <c:v>18302.25</c:v>
                </c:pt>
                <c:pt idx="685">
                  <c:v>18488.25</c:v>
                </c:pt>
                <c:pt idx="686">
                  <c:v>18536.919999999998</c:v>
                </c:pt>
                <c:pt idx="687">
                  <c:v>18578.25</c:v>
                </c:pt>
                <c:pt idx="688">
                  <c:v>18639.25</c:v>
                </c:pt>
                <c:pt idx="689">
                  <c:v>18671.25</c:v>
                </c:pt>
                <c:pt idx="690">
                  <c:v>18653.919999999998</c:v>
                </c:pt>
                <c:pt idx="691">
                  <c:v>18775.919999999998</c:v>
                </c:pt>
                <c:pt idx="692">
                  <c:v>18871.580000000002</c:v>
                </c:pt>
                <c:pt idx="693">
                  <c:v>18822.25</c:v>
                </c:pt>
                <c:pt idx="694">
                  <c:v>18890.580000000002</c:v>
                </c:pt>
                <c:pt idx="695">
                  <c:v>18845.919999999998</c:v>
                </c:pt>
                <c:pt idx="696">
                  <c:v>18909.580000000002</c:v>
                </c:pt>
                <c:pt idx="697">
                  <c:v>18944.25</c:v>
                </c:pt>
                <c:pt idx="698">
                  <c:v>19036.919999999998</c:v>
                </c:pt>
                <c:pt idx="699">
                  <c:v>19024.25</c:v>
                </c:pt>
                <c:pt idx="700">
                  <c:v>19100.580000000002</c:v>
                </c:pt>
                <c:pt idx="701">
                  <c:v>19216.580000000002</c:v>
                </c:pt>
                <c:pt idx="702">
                  <c:v>19132.25</c:v>
                </c:pt>
                <c:pt idx="703">
                  <c:v>19046.919999999998</c:v>
                </c:pt>
                <c:pt idx="704">
                  <c:v>18978.580000000002</c:v>
                </c:pt>
                <c:pt idx="705">
                  <c:v>18788.580000000002</c:v>
                </c:pt>
                <c:pt idx="706">
                  <c:v>18682.25</c:v>
                </c:pt>
                <c:pt idx="707">
                  <c:v>18494.919999999998</c:v>
                </c:pt>
                <c:pt idx="708">
                  <c:v>18299.919999999998</c:v>
                </c:pt>
                <c:pt idx="709">
                  <c:v>18113.580000000002</c:v>
                </c:pt>
                <c:pt idx="710">
                  <c:v>17966.919999999998</c:v>
                </c:pt>
                <c:pt idx="711">
                  <c:v>17755.25</c:v>
                </c:pt>
                <c:pt idx="712">
                  <c:v>17725.919999999998</c:v>
                </c:pt>
                <c:pt idx="713">
                  <c:v>17447.25</c:v>
                </c:pt>
                <c:pt idx="714">
                  <c:v>17351.25</c:v>
                </c:pt>
                <c:pt idx="715">
                  <c:v>17221.580000000002</c:v>
                </c:pt>
                <c:pt idx="716">
                  <c:v>17151.580000000002</c:v>
                </c:pt>
                <c:pt idx="717">
                  <c:v>17112.25</c:v>
                </c:pt>
                <c:pt idx="718">
                  <c:v>17338.919999999998</c:v>
                </c:pt>
                <c:pt idx="719">
                  <c:v>16981.919999999998</c:v>
                </c:pt>
                <c:pt idx="720">
                  <c:v>16860.25</c:v>
                </c:pt>
                <c:pt idx="721">
                  <c:v>16820.25</c:v>
                </c:pt>
                <c:pt idx="722">
                  <c:v>16801.580000000002</c:v>
                </c:pt>
                <c:pt idx="723">
                  <c:v>16724.580000000002</c:v>
                </c:pt>
                <c:pt idx="724">
                  <c:v>16615.919999999998</c:v>
                </c:pt>
                <c:pt idx="725">
                  <c:v>16423.919999999998</c:v>
                </c:pt>
                <c:pt idx="726">
                  <c:v>16361.58</c:v>
                </c:pt>
                <c:pt idx="727">
                  <c:v>16138.58</c:v>
                </c:pt>
                <c:pt idx="728">
                  <c:v>15918.92</c:v>
                </c:pt>
                <c:pt idx="729">
                  <c:v>15731.92</c:v>
                </c:pt>
                <c:pt idx="730">
                  <c:v>15389.92</c:v>
                </c:pt>
                <c:pt idx="731">
                  <c:v>15319.58</c:v>
                </c:pt>
                <c:pt idx="732">
                  <c:v>15007.25</c:v>
                </c:pt>
                <c:pt idx="733">
                  <c:v>14733.92</c:v>
                </c:pt>
                <c:pt idx="734">
                  <c:v>14517.25</c:v>
                </c:pt>
                <c:pt idx="735">
                  <c:v>14371.25</c:v>
                </c:pt>
                <c:pt idx="736">
                  <c:v>14146.58</c:v>
                </c:pt>
                <c:pt idx="737">
                  <c:v>13981.58</c:v>
                </c:pt>
                <c:pt idx="738">
                  <c:v>13868.92</c:v>
                </c:pt>
                <c:pt idx="739">
                  <c:v>13665.92</c:v>
                </c:pt>
                <c:pt idx="740">
                  <c:v>13616.58</c:v>
                </c:pt>
                <c:pt idx="741">
                  <c:v>13505.25</c:v>
                </c:pt>
                <c:pt idx="742">
                  <c:v>13425.58</c:v>
                </c:pt>
                <c:pt idx="743">
                  <c:v>13355.25</c:v>
                </c:pt>
                <c:pt idx="744">
                  <c:v>13227.58</c:v>
                </c:pt>
                <c:pt idx="745">
                  <c:v>13234.58</c:v>
                </c:pt>
                <c:pt idx="746">
                  <c:v>13153.25</c:v>
                </c:pt>
                <c:pt idx="747">
                  <c:v>13071.58</c:v>
                </c:pt>
                <c:pt idx="748">
                  <c:v>13053.92</c:v>
                </c:pt>
                <c:pt idx="749">
                  <c:v>13012.92</c:v>
                </c:pt>
                <c:pt idx="750">
                  <c:v>12831.58</c:v>
                </c:pt>
                <c:pt idx="751">
                  <c:v>12716.25</c:v>
                </c:pt>
                <c:pt idx="752">
                  <c:v>12579.92</c:v>
                </c:pt>
                <c:pt idx="753">
                  <c:v>12446.25</c:v>
                </c:pt>
                <c:pt idx="754">
                  <c:v>12254.58</c:v>
                </c:pt>
                <c:pt idx="755">
                  <c:v>12111.58</c:v>
                </c:pt>
                <c:pt idx="756">
                  <c:v>12012.25</c:v>
                </c:pt>
                <c:pt idx="757">
                  <c:v>11819.58</c:v>
                </c:pt>
                <c:pt idx="758">
                  <c:v>11769.58</c:v>
                </c:pt>
                <c:pt idx="759">
                  <c:v>11444.58</c:v>
                </c:pt>
                <c:pt idx="760">
                  <c:v>11375.58</c:v>
                </c:pt>
                <c:pt idx="761">
                  <c:v>11201.92</c:v>
                </c:pt>
                <c:pt idx="762">
                  <c:v>11007.92</c:v>
                </c:pt>
                <c:pt idx="763">
                  <c:v>10872.92</c:v>
                </c:pt>
                <c:pt idx="764">
                  <c:v>10764.58</c:v>
                </c:pt>
                <c:pt idx="765">
                  <c:v>10620.58</c:v>
                </c:pt>
                <c:pt idx="766">
                  <c:v>10485.58</c:v>
                </c:pt>
                <c:pt idx="767">
                  <c:v>10369.25</c:v>
                </c:pt>
                <c:pt idx="768">
                  <c:v>10312.92</c:v>
                </c:pt>
                <c:pt idx="769">
                  <c:v>10134.58</c:v>
                </c:pt>
                <c:pt idx="770">
                  <c:v>10039.25</c:v>
                </c:pt>
                <c:pt idx="771">
                  <c:v>9940.25</c:v>
                </c:pt>
                <c:pt idx="772">
                  <c:v>9847.25</c:v>
                </c:pt>
                <c:pt idx="773">
                  <c:v>9682.92</c:v>
                </c:pt>
                <c:pt idx="774">
                  <c:v>9606.58</c:v>
                </c:pt>
                <c:pt idx="775">
                  <c:v>9430.25</c:v>
                </c:pt>
                <c:pt idx="776">
                  <c:v>9274.25</c:v>
                </c:pt>
                <c:pt idx="777">
                  <c:v>9054.58</c:v>
                </c:pt>
                <c:pt idx="778">
                  <c:v>8905.58</c:v>
                </c:pt>
                <c:pt idx="779">
                  <c:v>8617.58</c:v>
                </c:pt>
                <c:pt idx="780">
                  <c:v>8485.92</c:v>
                </c:pt>
                <c:pt idx="781">
                  <c:v>8261.25</c:v>
                </c:pt>
                <c:pt idx="782">
                  <c:v>7980.25</c:v>
                </c:pt>
                <c:pt idx="783">
                  <c:v>7806.58</c:v>
                </c:pt>
                <c:pt idx="784">
                  <c:v>7582.92</c:v>
                </c:pt>
                <c:pt idx="785">
                  <c:v>7435.92</c:v>
                </c:pt>
                <c:pt idx="786">
                  <c:v>7135.25</c:v>
                </c:pt>
                <c:pt idx="787">
                  <c:v>6915.92</c:v>
                </c:pt>
                <c:pt idx="788">
                  <c:v>6734.58</c:v>
                </c:pt>
                <c:pt idx="789">
                  <c:v>6484.92</c:v>
                </c:pt>
                <c:pt idx="790">
                  <c:v>6278.58</c:v>
                </c:pt>
                <c:pt idx="791">
                  <c:v>6131.92</c:v>
                </c:pt>
                <c:pt idx="792">
                  <c:v>5962.25</c:v>
                </c:pt>
                <c:pt idx="793">
                  <c:v>5846.92</c:v>
                </c:pt>
                <c:pt idx="794">
                  <c:v>5674.92</c:v>
                </c:pt>
                <c:pt idx="795">
                  <c:v>5508.25</c:v>
                </c:pt>
                <c:pt idx="796">
                  <c:v>5295.25</c:v>
                </c:pt>
                <c:pt idx="797">
                  <c:v>5182.92</c:v>
                </c:pt>
                <c:pt idx="798">
                  <c:v>5011.92</c:v>
                </c:pt>
                <c:pt idx="799">
                  <c:v>4870.58</c:v>
                </c:pt>
                <c:pt idx="800">
                  <c:v>4728.58</c:v>
                </c:pt>
                <c:pt idx="801">
                  <c:v>4628.92</c:v>
                </c:pt>
                <c:pt idx="802">
                  <c:v>4438.58</c:v>
                </c:pt>
                <c:pt idx="803">
                  <c:v>4274.58</c:v>
                </c:pt>
                <c:pt idx="804">
                  <c:v>4034.92</c:v>
                </c:pt>
                <c:pt idx="805">
                  <c:v>3866.25</c:v>
                </c:pt>
                <c:pt idx="806">
                  <c:v>3732.58</c:v>
                </c:pt>
                <c:pt idx="807">
                  <c:v>3490.25</c:v>
                </c:pt>
                <c:pt idx="808">
                  <c:v>3352.25</c:v>
                </c:pt>
                <c:pt idx="809">
                  <c:v>3181.92</c:v>
                </c:pt>
                <c:pt idx="810">
                  <c:v>2950.58</c:v>
                </c:pt>
                <c:pt idx="811">
                  <c:v>2797.58</c:v>
                </c:pt>
                <c:pt idx="812">
                  <c:v>2695.25</c:v>
                </c:pt>
                <c:pt idx="813">
                  <c:v>2569.58</c:v>
                </c:pt>
                <c:pt idx="814">
                  <c:v>2365.25</c:v>
                </c:pt>
                <c:pt idx="815">
                  <c:v>2244.58</c:v>
                </c:pt>
                <c:pt idx="816">
                  <c:v>2172.58</c:v>
                </c:pt>
                <c:pt idx="817">
                  <c:v>2010.92</c:v>
                </c:pt>
                <c:pt idx="818">
                  <c:v>1913.92</c:v>
                </c:pt>
                <c:pt idx="819">
                  <c:v>1755.58</c:v>
                </c:pt>
                <c:pt idx="820">
                  <c:v>1647.58</c:v>
                </c:pt>
                <c:pt idx="821">
                  <c:v>1520.25</c:v>
                </c:pt>
                <c:pt idx="822">
                  <c:v>1488.92</c:v>
                </c:pt>
                <c:pt idx="823">
                  <c:v>1396.25</c:v>
                </c:pt>
                <c:pt idx="824">
                  <c:v>1329.25</c:v>
                </c:pt>
                <c:pt idx="825">
                  <c:v>1206.92</c:v>
                </c:pt>
                <c:pt idx="826">
                  <c:v>1141.58</c:v>
                </c:pt>
                <c:pt idx="827">
                  <c:v>1072.58</c:v>
                </c:pt>
                <c:pt idx="828">
                  <c:v>978.92</c:v>
                </c:pt>
                <c:pt idx="829">
                  <c:v>809.92</c:v>
                </c:pt>
                <c:pt idx="830">
                  <c:v>770.92</c:v>
                </c:pt>
                <c:pt idx="831">
                  <c:v>698.92</c:v>
                </c:pt>
                <c:pt idx="832">
                  <c:v>598.25</c:v>
                </c:pt>
                <c:pt idx="833">
                  <c:v>499.58</c:v>
                </c:pt>
                <c:pt idx="834">
                  <c:v>393.58</c:v>
                </c:pt>
                <c:pt idx="835">
                  <c:v>391.58</c:v>
                </c:pt>
                <c:pt idx="836">
                  <c:v>304.58</c:v>
                </c:pt>
                <c:pt idx="837">
                  <c:v>221.58</c:v>
                </c:pt>
                <c:pt idx="838">
                  <c:v>199.58</c:v>
                </c:pt>
                <c:pt idx="839">
                  <c:v>99.25</c:v>
                </c:pt>
                <c:pt idx="840">
                  <c:v>45.25</c:v>
                </c:pt>
                <c:pt idx="841">
                  <c:v>-46.42</c:v>
                </c:pt>
                <c:pt idx="842">
                  <c:v>-92.75</c:v>
                </c:pt>
                <c:pt idx="843">
                  <c:v>-32.08</c:v>
                </c:pt>
                <c:pt idx="844">
                  <c:v>-139.41999999999999</c:v>
                </c:pt>
                <c:pt idx="845">
                  <c:v>-202.42</c:v>
                </c:pt>
                <c:pt idx="846">
                  <c:v>-236.42</c:v>
                </c:pt>
                <c:pt idx="847">
                  <c:v>-240.42</c:v>
                </c:pt>
                <c:pt idx="848">
                  <c:v>-244.75</c:v>
                </c:pt>
                <c:pt idx="849">
                  <c:v>-335.08</c:v>
                </c:pt>
                <c:pt idx="850">
                  <c:v>-380.42</c:v>
                </c:pt>
                <c:pt idx="851">
                  <c:v>-439.75</c:v>
                </c:pt>
                <c:pt idx="852">
                  <c:v>-360.75</c:v>
                </c:pt>
                <c:pt idx="853">
                  <c:v>-486.08</c:v>
                </c:pt>
                <c:pt idx="854">
                  <c:v>-568.41999999999996</c:v>
                </c:pt>
                <c:pt idx="855">
                  <c:v>-572.08000000000004</c:v>
                </c:pt>
                <c:pt idx="856">
                  <c:v>-642.75</c:v>
                </c:pt>
                <c:pt idx="857">
                  <c:v>-600.08000000000004</c:v>
                </c:pt>
                <c:pt idx="858">
                  <c:v>-665.75</c:v>
                </c:pt>
                <c:pt idx="859">
                  <c:v>-662.08</c:v>
                </c:pt>
                <c:pt idx="860">
                  <c:v>-774.08</c:v>
                </c:pt>
                <c:pt idx="861">
                  <c:v>-726.08</c:v>
                </c:pt>
                <c:pt idx="862">
                  <c:v>-849.42</c:v>
                </c:pt>
                <c:pt idx="863">
                  <c:v>-897.42</c:v>
                </c:pt>
                <c:pt idx="864">
                  <c:v>-865.75</c:v>
                </c:pt>
                <c:pt idx="865">
                  <c:v>-861.42</c:v>
                </c:pt>
                <c:pt idx="866">
                  <c:v>-948.75</c:v>
                </c:pt>
                <c:pt idx="867">
                  <c:v>-945.75</c:v>
                </c:pt>
                <c:pt idx="868">
                  <c:v>-908.42</c:v>
                </c:pt>
                <c:pt idx="869">
                  <c:v>-1002.42</c:v>
                </c:pt>
                <c:pt idx="870">
                  <c:v>-1020.08</c:v>
                </c:pt>
                <c:pt idx="871">
                  <c:v>-1021.75</c:v>
                </c:pt>
                <c:pt idx="872">
                  <c:v>-1021.42</c:v>
                </c:pt>
                <c:pt idx="873">
                  <c:v>-1091.08</c:v>
                </c:pt>
                <c:pt idx="874">
                  <c:v>-1089.75</c:v>
                </c:pt>
                <c:pt idx="875">
                  <c:v>-1089.75</c:v>
                </c:pt>
                <c:pt idx="876">
                  <c:v>-1102.08</c:v>
                </c:pt>
                <c:pt idx="877">
                  <c:v>-1182.75</c:v>
                </c:pt>
                <c:pt idx="878">
                  <c:v>-1179.42</c:v>
                </c:pt>
                <c:pt idx="879">
                  <c:v>-1173.42</c:v>
                </c:pt>
                <c:pt idx="880">
                  <c:v>-1216.08</c:v>
                </c:pt>
                <c:pt idx="881">
                  <c:v>-1167.42</c:v>
                </c:pt>
                <c:pt idx="882">
                  <c:v>-1212.75</c:v>
                </c:pt>
                <c:pt idx="883">
                  <c:v>-1191.08</c:v>
                </c:pt>
                <c:pt idx="884">
                  <c:v>-1230.75</c:v>
                </c:pt>
                <c:pt idx="885">
                  <c:v>-1243.42</c:v>
                </c:pt>
                <c:pt idx="886">
                  <c:v>-1091.75</c:v>
                </c:pt>
                <c:pt idx="887">
                  <c:v>-1261.08</c:v>
                </c:pt>
                <c:pt idx="888">
                  <c:v>-1298.08</c:v>
                </c:pt>
                <c:pt idx="889">
                  <c:v>-1315.08</c:v>
                </c:pt>
                <c:pt idx="890">
                  <c:v>-1042.08</c:v>
                </c:pt>
                <c:pt idx="891">
                  <c:v>-1305.42</c:v>
                </c:pt>
                <c:pt idx="892">
                  <c:v>-1238.42</c:v>
                </c:pt>
                <c:pt idx="893">
                  <c:v>-1296.08</c:v>
                </c:pt>
                <c:pt idx="894">
                  <c:v>-1340.42</c:v>
                </c:pt>
                <c:pt idx="895">
                  <c:v>-1281.42</c:v>
                </c:pt>
                <c:pt idx="896">
                  <c:v>-1380.08</c:v>
                </c:pt>
                <c:pt idx="897">
                  <c:v>-1326.08</c:v>
                </c:pt>
                <c:pt idx="898">
                  <c:v>-1346.75</c:v>
                </c:pt>
                <c:pt idx="899">
                  <c:v>-1383.75</c:v>
                </c:pt>
                <c:pt idx="900">
                  <c:v>-1346.42</c:v>
                </c:pt>
                <c:pt idx="901">
                  <c:v>-1342.42</c:v>
                </c:pt>
                <c:pt idx="902">
                  <c:v>-1338.42</c:v>
                </c:pt>
                <c:pt idx="903">
                  <c:v>-1340.75</c:v>
                </c:pt>
                <c:pt idx="904">
                  <c:v>-1380.75</c:v>
                </c:pt>
                <c:pt idx="905">
                  <c:v>-1382.75</c:v>
                </c:pt>
                <c:pt idx="906">
                  <c:v>-1378.08</c:v>
                </c:pt>
                <c:pt idx="907">
                  <c:v>-1423.08</c:v>
                </c:pt>
                <c:pt idx="908">
                  <c:v>-1364.42</c:v>
                </c:pt>
                <c:pt idx="909">
                  <c:v>-1386.42</c:v>
                </c:pt>
                <c:pt idx="910">
                  <c:v>-1436.42</c:v>
                </c:pt>
                <c:pt idx="911">
                  <c:v>-1433.75</c:v>
                </c:pt>
                <c:pt idx="912">
                  <c:v>-1422.42</c:v>
                </c:pt>
                <c:pt idx="913">
                  <c:v>-1422.08</c:v>
                </c:pt>
                <c:pt idx="914">
                  <c:v>-1425.08</c:v>
                </c:pt>
                <c:pt idx="915">
                  <c:v>-1464.08</c:v>
                </c:pt>
                <c:pt idx="916">
                  <c:v>-1455.08</c:v>
                </c:pt>
                <c:pt idx="917">
                  <c:v>-1464.08</c:v>
                </c:pt>
                <c:pt idx="918">
                  <c:v>-1460.08</c:v>
                </c:pt>
                <c:pt idx="919">
                  <c:v>-1440.42</c:v>
                </c:pt>
                <c:pt idx="920">
                  <c:v>-1498.42</c:v>
                </c:pt>
                <c:pt idx="921">
                  <c:v>-1483.75</c:v>
                </c:pt>
                <c:pt idx="922">
                  <c:v>-1519.08</c:v>
                </c:pt>
                <c:pt idx="923">
                  <c:v>-1458.75</c:v>
                </c:pt>
                <c:pt idx="924">
                  <c:v>-1515.75</c:v>
                </c:pt>
                <c:pt idx="925">
                  <c:v>-1492.42</c:v>
                </c:pt>
                <c:pt idx="926">
                  <c:v>-1504.75</c:v>
                </c:pt>
                <c:pt idx="927">
                  <c:v>-1506.75</c:v>
                </c:pt>
                <c:pt idx="928">
                  <c:v>-1426.08</c:v>
                </c:pt>
                <c:pt idx="929">
                  <c:v>-1505.75</c:v>
                </c:pt>
                <c:pt idx="930">
                  <c:v>-1504.08</c:v>
                </c:pt>
                <c:pt idx="931">
                  <c:v>-1521.08</c:v>
                </c:pt>
                <c:pt idx="932">
                  <c:v>-1490.42</c:v>
                </c:pt>
                <c:pt idx="933">
                  <c:v>-1464.08</c:v>
                </c:pt>
                <c:pt idx="934">
                  <c:v>-1506.08</c:v>
                </c:pt>
                <c:pt idx="935">
                  <c:v>-1491.42</c:v>
                </c:pt>
                <c:pt idx="936">
                  <c:v>-1472.42</c:v>
                </c:pt>
                <c:pt idx="937">
                  <c:v>-1453.08</c:v>
                </c:pt>
                <c:pt idx="938">
                  <c:v>-1415.42</c:v>
                </c:pt>
                <c:pt idx="939">
                  <c:v>-1365.75</c:v>
                </c:pt>
                <c:pt idx="940">
                  <c:v>-1339.08</c:v>
                </c:pt>
                <c:pt idx="941">
                  <c:v>-1389.42</c:v>
                </c:pt>
                <c:pt idx="942">
                  <c:v>-1469.75</c:v>
                </c:pt>
                <c:pt idx="943">
                  <c:v>-1486.42</c:v>
                </c:pt>
                <c:pt idx="944">
                  <c:v>-1448.42</c:v>
                </c:pt>
                <c:pt idx="945">
                  <c:v>-1549.42</c:v>
                </c:pt>
                <c:pt idx="946">
                  <c:v>-1550.42</c:v>
                </c:pt>
                <c:pt idx="947">
                  <c:v>-1527.08</c:v>
                </c:pt>
                <c:pt idx="948">
                  <c:v>-1511.08</c:v>
                </c:pt>
                <c:pt idx="949">
                  <c:v>-1567.08</c:v>
                </c:pt>
                <c:pt idx="950">
                  <c:v>-1577.08</c:v>
                </c:pt>
                <c:pt idx="951">
                  <c:v>-1562.08</c:v>
                </c:pt>
                <c:pt idx="952">
                  <c:v>-1570.08</c:v>
                </c:pt>
                <c:pt idx="953">
                  <c:v>-1572.08</c:v>
                </c:pt>
                <c:pt idx="954">
                  <c:v>-1579.42</c:v>
                </c:pt>
                <c:pt idx="955">
                  <c:v>-1533.42</c:v>
                </c:pt>
                <c:pt idx="956">
                  <c:v>-1574.42</c:v>
                </c:pt>
                <c:pt idx="957">
                  <c:v>-1591.08</c:v>
                </c:pt>
                <c:pt idx="958">
                  <c:v>-1577.42</c:v>
                </c:pt>
                <c:pt idx="959">
                  <c:v>-1577.75</c:v>
                </c:pt>
                <c:pt idx="960">
                  <c:v>-1575.42</c:v>
                </c:pt>
                <c:pt idx="961">
                  <c:v>-1570.42</c:v>
                </c:pt>
                <c:pt idx="962">
                  <c:v>-1601.08</c:v>
                </c:pt>
                <c:pt idx="963">
                  <c:v>-1610.08</c:v>
                </c:pt>
                <c:pt idx="964">
                  <c:v>-1547.75</c:v>
                </c:pt>
                <c:pt idx="965">
                  <c:v>-1617.08</c:v>
                </c:pt>
                <c:pt idx="966">
                  <c:v>-1531.42</c:v>
                </c:pt>
                <c:pt idx="967">
                  <c:v>-1560.42</c:v>
                </c:pt>
                <c:pt idx="968">
                  <c:v>-1601.42</c:v>
                </c:pt>
                <c:pt idx="969">
                  <c:v>-1582.08</c:v>
                </c:pt>
                <c:pt idx="970">
                  <c:v>-1528.75</c:v>
                </c:pt>
                <c:pt idx="971">
                  <c:v>-1516.42</c:v>
                </c:pt>
                <c:pt idx="972">
                  <c:v>-1604.08</c:v>
                </c:pt>
                <c:pt idx="973">
                  <c:v>-1579.08</c:v>
                </c:pt>
                <c:pt idx="974">
                  <c:v>-1590.42</c:v>
                </c:pt>
                <c:pt idx="975">
                  <c:v>-1556.08</c:v>
                </c:pt>
                <c:pt idx="976">
                  <c:v>-1463.75</c:v>
                </c:pt>
                <c:pt idx="977">
                  <c:v>-1522.42</c:v>
                </c:pt>
                <c:pt idx="978">
                  <c:v>-1516.08</c:v>
                </c:pt>
                <c:pt idx="979">
                  <c:v>-1580.08</c:v>
                </c:pt>
                <c:pt idx="980">
                  <c:v>-1582.42</c:v>
                </c:pt>
                <c:pt idx="981">
                  <c:v>-1547.42</c:v>
                </c:pt>
                <c:pt idx="982">
                  <c:v>-1511.42</c:v>
                </c:pt>
                <c:pt idx="983">
                  <c:v>-1558.42</c:v>
                </c:pt>
                <c:pt idx="984">
                  <c:v>-1546.08</c:v>
                </c:pt>
                <c:pt idx="985">
                  <c:v>-1547.08</c:v>
                </c:pt>
                <c:pt idx="986">
                  <c:v>-1542.75</c:v>
                </c:pt>
                <c:pt idx="987">
                  <c:v>-1566.75</c:v>
                </c:pt>
                <c:pt idx="988">
                  <c:v>-1539.42</c:v>
                </c:pt>
                <c:pt idx="989">
                  <c:v>-1570.42</c:v>
                </c:pt>
                <c:pt idx="990">
                  <c:v>-1584.75</c:v>
                </c:pt>
                <c:pt idx="991">
                  <c:v>-1582.08</c:v>
                </c:pt>
                <c:pt idx="992">
                  <c:v>-1552.42</c:v>
                </c:pt>
                <c:pt idx="993">
                  <c:v>-1558.08</c:v>
                </c:pt>
                <c:pt idx="994">
                  <c:v>-1549.75</c:v>
                </c:pt>
                <c:pt idx="995">
                  <c:v>-1566.42</c:v>
                </c:pt>
                <c:pt idx="996">
                  <c:v>-1568.42</c:v>
                </c:pt>
                <c:pt idx="997">
                  <c:v>-1578.08</c:v>
                </c:pt>
                <c:pt idx="998">
                  <c:v>-1588.42</c:v>
                </c:pt>
                <c:pt idx="999">
                  <c:v>-1602.42</c:v>
                </c:pt>
                <c:pt idx="1000">
                  <c:v>-1570.75</c:v>
                </c:pt>
                <c:pt idx="1001">
                  <c:v>-1505.08</c:v>
                </c:pt>
                <c:pt idx="1002">
                  <c:v>-1585.75</c:v>
                </c:pt>
                <c:pt idx="1003">
                  <c:v>-1524.08</c:v>
                </c:pt>
                <c:pt idx="1004">
                  <c:v>-1560.08</c:v>
                </c:pt>
                <c:pt idx="1005">
                  <c:v>-1631.42</c:v>
                </c:pt>
                <c:pt idx="1006">
                  <c:v>-1513.08</c:v>
                </c:pt>
                <c:pt idx="1007">
                  <c:v>-1594.08</c:v>
                </c:pt>
                <c:pt idx="1008">
                  <c:v>-1568.08</c:v>
                </c:pt>
                <c:pt idx="1009">
                  <c:v>-1579.42</c:v>
                </c:pt>
                <c:pt idx="1010">
                  <c:v>-1579.08</c:v>
                </c:pt>
                <c:pt idx="1011">
                  <c:v>-1488.42</c:v>
                </c:pt>
                <c:pt idx="1012">
                  <c:v>-1618.75</c:v>
                </c:pt>
                <c:pt idx="1013">
                  <c:v>-1587.42</c:v>
                </c:pt>
                <c:pt idx="1014">
                  <c:v>-1603.42</c:v>
                </c:pt>
                <c:pt idx="1015">
                  <c:v>-1597.08</c:v>
                </c:pt>
                <c:pt idx="1016">
                  <c:v>-1596.75</c:v>
                </c:pt>
                <c:pt idx="1017">
                  <c:v>-1563.42</c:v>
                </c:pt>
                <c:pt idx="1018">
                  <c:v>-1655.08</c:v>
                </c:pt>
                <c:pt idx="1019">
                  <c:v>-1568.42</c:v>
                </c:pt>
                <c:pt idx="1020">
                  <c:v>-1630.42</c:v>
                </c:pt>
                <c:pt idx="1021">
                  <c:v>-1577.42</c:v>
                </c:pt>
                <c:pt idx="1022">
                  <c:v>-1566.42</c:v>
                </c:pt>
                <c:pt idx="1023">
                  <c:v>-1606.42</c:v>
                </c:pt>
                <c:pt idx="1024">
                  <c:v>-1828.75</c:v>
                </c:pt>
                <c:pt idx="1025">
                  <c:v>-1844.75</c:v>
                </c:pt>
                <c:pt idx="1026">
                  <c:v>-1872.08</c:v>
                </c:pt>
                <c:pt idx="1027">
                  <c:v>-1837.42</c:v>
                </c:pt>
                <c:pt idx="1028">
                  <c:v>-990.42</c:v>
                </c:pt>
                <c:pt idx="1029">
                  <c:v>-976.08</c:v>
                </c:pt>
                <c:pt idx="1030">
                  <c:v>-870.08</c:v>
                </c:pt>
                <c:pt idx="1031">
                  <c:v>-854.08</c:v>
                </c:pt>
                <c:pt idx="1032">
                  <c:v>-698.75</c:v>
                </c:pt>
                <c:pt idx="1033">
                  <c:v>-556.75</c:v>
                </c:pt>
                <c:pt idx="1034">
                  <c:v>-1643.42</c:v>
                </c:pt>
                <c:pt idx="1035">
                  <c:v>-1601.08</c:v>
                </c:pt>
                <c:pt idx="1036">
                  <c:v>-1658.42</c:v>
                </c:pt>
                <c:pt idx="1037">
                  <c:v>-1625.08</c:v>
                </c:pt>
                <c:pt idx="1038">
                  <c:v>-1620.75</c:v>
                </c:pt>
                <c:pt idx="1039">
                  <c:v>-1616.08</c:v>
                </c:pt>
                <c:pt idx="1040">
                  <c:v>-1867.08</c:v>
                </c:pt>
                <c:pt idx="1041">
                  <c:v>-1859.75</c:v>
                </c:pt>
                <c:pt idx="1042">
                  <c:v>-1865.75</c:v>
                </c:pt>
                <c:pt idx="1043">
                  <c:v>-1858.42</c:v>
                </c:pt>
              </c:numCache>
            </c:numRef>
          </c:yVal>
          <c:smooth val="1"/>
        </c:ser>
        <c:dLbls>
          <c:showLegendKey val="0"/>
          <c:showVal val="0"/>
          <c:showCatName val="0"/>
          <c:showSerName val="0"/>
          <c:showPercent val="0"/>
          <c:showBubbleSize val="0"/>
        </c:dLbls>
        <c:axId val="-403641152"/>
        <c:axId val="-403632448"/>
      </c:scatterChart>
      <c:valAx>
        <c:axId val="-403641152"/>
        <c:scaling>
          <c:orientation val="minMax"/>
          <c:max val="4100"/>
          <c:min val="16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rtl="0">
                  <a:defRPr sz="1000" b="0" i="0" u="none" strike="noStrike" kern="1200" baseline="0">
                    <a:solidFill>
                      <a:schemeClr val="tx1">
                        <a:lumMod val="65000"/>
                        <a:lumOff val="35000"/>
                      </a:schemeClr>
                    </a:solidFill>
                    <a:latin typeface="+mn-lt"/>
                    <a:ea typeface="+mn-ea"/>
                    <a:cs typeface="+mn-cs"/>
                  </a:defRPr>
                </a:pPr>
                <a:r>
                  <a:rPr lang="en-US"/>
                  <a:t>Wavenumber</a:t>
                </a:r>
                <a:r>
                  <a:rPr lang="en-US" baseline="0"/>
                  <a:t> (1/cm)</a:t>
                </a:r>
                <a:endParaRPr lang="he-IL"/>
              </a:p>
            </c:rich>
          </c:tx>
          <c:overlay val="0"/>
          <c:spPr>
            <a:noFill/>
            <a:ln>
              <a:noFill/>
            </a:ln>
            <a:effectLst/>
          </c:spPr>
          <c:txPr>
            <a:bodyPr rot="0" spcFirstLastPara="1" vertOverflow="ellipsis" vert="horz" wrap="square" anchor="ctr" anchorCtr="1"/>
            <a:lstStyle/>
            <a:p>
              <a:pPr rtl="0">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03632448"/>
        <c:crosses val="autoZero"/>
        <c:crossBetween val="midCat"/>
      </c:valAx>
      <c:valAx>
        <c:axId val="-40363244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Intensity</a:t>
                </a:r>
                <a:endParaRPr lang="he-IL"/>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03641152"/>
        <c:crosses val="autoZero"/>
        <c:crossBetween val="midCat"/>
      </c:valAx>
      <c:spPr>
        <a:noFill/>
        <a:ln>
          <a:noFill/>
        </a:ln>
        <a:effectLst/>
      </c:spPr>
    </c:plotArea>
    <c:legend>
      <c:legendPos val="r"/>
      <c:legendEntry>
        <c:idx val="2"/>
        <c:delete val="1"/>
      </c:legendEntry>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he-IL"/>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rtl="0">
              <a:defRPr sz="1400" b="0" i="0" u="none" strike="noStrike" kern="1200" spc="0" baseline="0">
                <a:solidFill>
                  <a:schemeClr val="tx1">
                    <a:lumMod val="65000"/>
                    <a:lumOff val="35000"/>
                  </a:schemeClr>
                </a:solidFill>
                <a:latin typeface="+mn-lt"/>
                <a:ea typeface="+mn-ea"/>
                <a:cs typeface="+mn-cs"/>
              </a:defRPr>
            </a:pPr>
            <a:r>
              <a:rPr lang="en-US"/>
              <a:t>Raman</a:t>
            </a:r>
            <a:r>
              <a:rPr lang="en-US" baseline="0"/>
              <a:t> - Ice vs. Boil - water, 60s</a:t>
            </a:r>
            <a:endParaRPr lang="he-IL"/>
          </a:p>
        </c:rich>
      </c:tx>
      <c:layout>
        <c:manualLayout>
          <c:xMode val="edge"/>
          <c:yMode val="edge"/>
          <c:x val="0.27587286299060915"/>
          <c:y val="0"/>
        </c:manualLayout>
      </c:layout>
      <c:overlay val="0"/>
      <c:spPr>
        <a:noFill/>
        <a:ln>
          <a:noFill/>
        </a:ln>
        <a:effectLst/>
      </c:spPr>
      <c:txPr>
        <a:bodyPr rot="0" spcFirstLastPara="1" vertOverflow="ellipsis" vert="horz" wrap="square" anchor="ctr" anchorCtr="1"/>
        <a:lstStyle/>
        <a:p>
          <a:pPr rtl="0">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14215108346177205"/>
          <c:y val="0.12567608958747328"/>
          <c:w val="0.84419196626472126"/>
          <c:h val="0.68933459337506919"/>
        </c:manualLayout>
      </c:layout>
      <c:scatterChart>
        <c:scatterStyle val="smoothMarker"/>
        <c:varyColors val="0"/>
        <c:ser>
          <c:idx val="0"/>
          <c:order val="0"/>
          <c:tx>
            <c:strRef>
              <c:f>גיליון1!$C$22:$F$22</c:f>
              <c:strCache>
                <c:ptCount val="4"/>
                <c:pt idx="0">
                  <c:v>ice</c:v>
                </c:pt>
                <c:pt idx="1">
                  <c:v>60</c:v>
                </c:pt>
                <c:pt idx="2">
                  <c:v>water</c:v>
                </c:pt>
                <c:pt idx="3">
                  <c:v>1</c:v>
                </c:pt>
              </c:strCache>
            </c:strRef>
          </c:tx>
          <c:spPr>
            <a:ln w="19050" cap="rnd">
              <a:solidFill>
                <a:srgbClr val="FF0000"/>
              </a:solidFill>
              <a:round/>
            </a:ln>
            <a:effectLst/>
          </c:spPr>
          <c:marker>
            <c:symbol val="none"/>
          </c:marker>
          <c:xVal>
            <c:numRef>
              <c:f>גיליון1!$G$1:$ANJ$1</c:f>
              <c:numCache>
                <c:formatCode>General</c:formatCode>
                <c:ptCount val="1044"/>
                <c:pt idx="0">
                  <c:v>160.70099999999999</c:v>
                </c:pt>
                <c:pt idx="1">
                  <c:v>166.74199999999999</c:v>
                </c:pt>
                <c:pt idx="2">
                  <c:v>172.77699999999999</c:v>
                </c:pt>
                <c:pt idx="3">
                  <c:v>178.80500000000001</c:v>
                </c:pt>
                <c:pt idx="4">
                  <c:v>184.82599999999999</c:v>
                </c:pt>
                <c:pt idx="5">
                  <c:v>190.84100000000001</c:v>
                </c:pt>
                <c:pt idx="6">
                  <c:v>196.84899999999999</c:v>
                </c:pt>
                <c:pt idx="7">
                  <c:v>202.85</c:v>
                </c:pt>
                <c:pt idx="8">
                  <c:v>208.845</c:v>
                </c:pt>
                <c:pt idx="9">
                  <c:v>214.833</c:v>
                </c:pt>
                <c:pt idx="10">
                  <c:v>220.815</c:v>
                </c:pt>
                <c:pt idx="11">
                  <c:v>226.78899999999999</c:v>
                </c:pt>
                <c:pt idx="12">
                  <c:v>232.75800000000001</c:v>
                </c:pt>
                <c:pt idx="13">
                  <c:v>238.71899999999999</c:v>
                </c:pt>
                <c:pt idx="14">
                  <c:v>244.67400000000001</c:v>
                </c:pt>
                <c:pt idx="15">
                  <c:v>250.62299999999999</c:v>
                </c:pt>
                <c:pt idx="16">
                  <c:v>256.565</c:v>
                </c:pt>
                <c:pt idx="17">
                  <c:v>262.5</c:v>
                </c:pt>
                <c:pt idx="18">
                  <c:v>268.42899999999997</c:v>
                </c:pt>
                <c:pt idx="19">
                  <c:v>274.351</c:v>
                </c:pt>
                <c:pt idx="20">
                  <c:v>280.267</c:v>
                </c:pt>
                <c:pt idx="21">
                  <c:v>286.17599999999999</c:v>
                </c:pt>
                <c:pt idx="22">
                  <c:v>292.07900000000001</c:v>
                </c:pt>
                <c:pt idx="23">
                  <c:v>297.97500000000002</c:v>
                </c:pt>
                <c:pt idx="24">
                  <c:v>303.86500000000001</c:v>
                </c:pt>
                <c:pt idx="25">
                  <c:v>309.74799999999999</c:v>
                </c:pt>
                <c:pt idx="26">
                  <c:v>315.625</c:v>
                </c:pt>
                <c:pt idx="27">
                  <c:v>321.495</c:v>
                </c:pt>
                <c:pt idx="28">
                  <c:v>327.35899999999998</c:v>
                </c:pt>
                <c:pt idx="29">
                  <c:v>333.21699999999998</c:v>
                </c:pt>
                <c:pt idx="30">
                  <c:v>339.06799999999998</c:v>
                </c:pt>
                <c:pt idx="31">
                  <c:v>344.91199999999998</c:v>
                </c:pt>
                <c:pt idx="32">
                  <c:v>350.75099999999998</c:v>
                </c:pt>
                <c:pt idx="33">
                  <c:v>356.58300000000003</c:v>
                </c:pt>
                <c:pt idx="34">
                  <c:v>362.40800000000002</c:v>
                </c:pt>
                <c:pt idx="35">
                  <c:v>368.22699999999998</c:v>
                </c:pt>
                <c:pt idx="36">
                  <c:v>374.04</c:v>
                </c:pt>
                <c:pt idx="37">
                  <c:v>379.84699999999998</c:v>
                </c:pt>
                <c:pt idx="38">
                  <c:v>385.64699999999999</c:v>
                </c:pt>
                <c:pt idx="39">
                  <c:v>391.44</c:v>
                </c:pt>
                <c:pt idx="40">
                  <c:v>397.22800000000001</c:v>
                </c:pt>
                <c:pt idx="41">
                  <c:v>403.00900000000001</c:v>
                </c:pt>
                <c:pt idx="42">
                  <c:v>408.78399999999999</c:v>
                </c:pt>
                <c:pt idx="43">
                  <c:v>414.553</c:v>
                </c:pt>
                <c:pt idx="44">
                  <c:v>420.315</c:v>
                </c:pt>
                <c:pt idx="45">
                  <c:v>426.07100000000003</c:v>
                </c:pt>
                <c:pt idx="46">
                  <c:v>431.82100000000003</c:v>
                </c:pt>
                <c:pt idx="47">
                  <c:v>437.565</c:v>
                </c:pt>
                <c:pt idx="48">
                  <c:v>443.30200000000002</c:v>
                </c:pt>
                <c:pt idx="49">
                  <c:v>449.03300000000002</c:v>
                </c:pt>
                <c:pt idx="50">
                  <c:v>454.75799999999998</c:v>
                </c:pt>
                <c:pt idx="51">
                  <c:v>460.47699999999998</c:v>
                </c:pt>
                <c:pt idx="52">
                  <c:v>466.18900000000002</c:v>
                </c:pt>
                <c:pt idx="53">
                  <c:v>471.89600000000002</c:v>
                </c:pt>
                <c:pt idx="54">
                  <c:v>477.596</c:v>
                </c:pt>
                <c:pt idx="55">
                  <c:v>483.29</c:v>
                </c:pt>
                <c:pt idx="56">
                  <c:v>488.97800000000001</c:v>
                </c:pt>
                <c:pt idx="57">
                  <c:v>494.66</c:v>
                </c:pt>
                <c:pt idx="58">
                  <c:v>500.33499999999998</c:v>
                </c:pt>
                <c:pt idx="59">
                  <c:v>506.005</c:v>
                </c:pt>
                <c:pt idx="60">
                  <c:v>511.66800000000001</c:v>
                </c:pt>
                <c:pt idx="61">
                  <c:v>517.32500000000005</c:v>
                </c:pt>
                <c:pt idx="62">
                  <c:v>522.97699999999998</c:v>
                </c:pt>
                <c:pt idx="63">
                  <c:v>528.62199999999996</c:v>
                </c:pt>
                <c:pt idx="64">
                  <c:v>534.26099999999997</c:v>
                </c:pt>
                <c:pt idx="65">
                  <c:v>539.89400000000001</c:v>
                </c:pt>
                <c:pt idx="66">
                  <c:v>545.52099999999996</c:v>
                </c:pt>
                <c:pt idx="67">
                  <c:v>551.14099999999996</c:v>
                </c:pt>
                <c:pt idx="68">
                  <c:v>556.75599999999997</c:v>
                </c:pt>
                <c:pt idx="69">
                  <c:v>562.36500000000001</c:v>
                </c:pt>
                <c:pt idx="70">
                  <c:v>567.96799999999996</c:v>
                </c:pt>
                <c:pt idx="71">
                  <c:v>573.56500000000005</c:v>
                </c:pt>
                <c:pt idx="72">
                  <c:v>579.15499999999997</c:v>
                </c:pt>
                <c:pt idx="73">
                  <c:v>584.74</c:v>
                </c:pt>
                <c:pt idx="74">
                  <c:v>590.31899999999996</c:v>
                </c:pt>
                <c:pt idx="75">
                  <c:v>595.89200000000005</c:v>
                </c:pt>
                <c:pt idx="76">
                  <c:v>601.45899999999995</c:v>
                </c:pt>
                <c:pt idx="77">
                  <c:v>607.02</c:v>
                </c:pt>
                <c:pt idx="78">
                  <c:v>612.57500000000005</c:v>
                </c:pt>
                <c:pt idx="79">
                  <c:v>618.12400000000002</c:v>
                </c:pt>
                <c:pt idx="80">
                  <c:v>623.66700000000003</c:v>
                </c:pt>
                <c:pt idx="81">
                  <c:v>629.20399999999995</c:v>
                </c:pt>
                <c:pt idx="82">
                  <c:v>634.73500000000001</c:v>
                </c:pt>
                <c:pt idx="83">
                  <c:v>640.26099999999997</c:v>
                </c:pt>
                <c:pt idx="84">
                  <c:v>645.78099999999995</c:v>
                </c:pt>
                <c:pt idx="85">
                  <c:v>651.29399999999998</c:v>
                </c:pt>
                <c:pt idx="86">
                  <c:v>656.80200000000002</c:v>
                </c:pt>
                <c:pt idx="87">
                  <c:v>662.30399999999997</c:v>
                </c:pt>
                <c:pt idx="88">
                  <c:v>667.8</c:v>
                </c:pt>
                <c:pt idx="89">
                  <c:v>673.29</c:v>
                </c:pt>
                <c:pt idx="90">
                  <c:v>678.77499999999998</c:v>
                </c:pt>
                <c:pt idx="91">
                  <c:v>684.25400000000002</c:v>
                </c:pt>
                <c:pt idx="92">
                  <c:v>689.726</c:v>
                </c:pt>
                <c:pt idx="93">
                  <c:v>695.19299999999998</c:v>
                </c:pt>
                <c:pt idx="94">
                  <c:v>700.65499999999997</c:v>
                </c:pt>
                <c:pt idx="95">
                  <c:v>706.11</c:v>
                </c:pt>
                <c:pt idx="96">
                  <c:v>711.56</c:v>
                </c:pt>
                <c:pt idx="97">
                  <c:v>717.00400000000002</c:v>
                </c:pt>
                <c:pt idx="98">
                  <c:v>722.44200000000001</c:v>
                </c:pt>
                <c:pt idx="99">
                  <c:v>727.87400000000002</c:v>
                </c:pt>
                <c:pt idx="100">
                  <c:v>733.30100000000004</c:v>
                </c:pt>
                <c:pt idx="101">
                  <c:v>738.72199999999998</c:v>
                </c:pt>
                <c:pt idx="102">
                  <c:v>744.13699999999994</c:v>
                </c:pt>
                <c:pt idx="103">
                  <c:v>749.54700000000003</c:v>
                </c:pt>
                <c:pt idx="104">
                  <c:v>754.95100000000002</c:v>
                </c:pt>
                <c:pt idx="105">
                  <c:v>760.34900000000005</c:v>
                </c:pt>
                <c:pt idx="106">
                  <c:v>765.74099999999999</c:v>
                </c:pt>
                <c:pt idx="107">
                  <c:v>771.12800000000004</c:v>
                </c:pt>
                <c:pt idx="108">
                  <c:v>776.50900000000001</c:v>
                </c:pt>
                <c:pt idx="109">
                  <c:v>781.88499999999999</c:v>
                </c:pt>
                <c:pt idx="110">
                  <c:v>787.25400000000002</c:v>
                </c:pt>
                <c:pt idx="111">
                  <c:v>792.61800000000005</c:v>
                </c:pt>
                <c:pt idx="112">
                  <c:v>797.97699999999998</c:v>
                </c:pt>
                <c:pt idx="113">
                  <c:v>803.33</c:v>
                </c:pt>
                <c:pt idx="114">
                  <c:v>808.67700000000002</c:v>
                </c:pt>
                <c:pt idx="115">
                  <c:v>814.01900000000001</c:v>
                </c:pt>
                <c:pt idx="116">
                  <c:v>819.35500000000002</c:v>
                </c:pt>
                <c:pt idx="117">
                  <c:v>824.68600000000004</c:v>
                </c:pt>
                <c:pt idx="118">
                  <c:v>830.01099999999997</c:v>
                </c:pt>
                <c:pt idx="119">
                  <c:v>835.33</c:v>
                </c:pt>
                <c:pt idx="120">
                  <c:v>840.64400000000001</c:v>
                </c:pt>
                <c:pt idx="121">
                  <c:v>845.952</c:v>
                </c:pt>
                <c:pt idx="122">
                  <c:v>851.255</c:v>
                </c:pt>
                <c:pt idx="123">
                  <c:v>856.55200000000002</c:v>
                </c:pt>
                <c:pt idx="124">
                  <c:v>861.84400000000005</c:v>
                </c:pt>
                <c:pt idx="125">
                  <c:v>867.13</c:v>
                </c:pt>
                <c:pt idx="126">
                  <c:v>872.41</c:v>
                </c:pt>
                <c:pt idx="127">
                  <c:v>877.68600000000004</c:v>
                </c:pt>
                <c:pt idx="128">
                  <c:v>882.95500000000004</c:v>
                </c:pt>
                <c:pt idx="129">
                  <c:v>888.21900000000005</c:v>
                </c:pt>
                <c:pt idx="130">
                  <c:v>893.47799999999995</c:v>
                </c:pt>
                <c:pt idx="131">
                  <c:v>898.73099999999999</c:v>
                </c:pt>
                <c:pt idx="132">
                  <c:v>903.97900000000004</c:v>
                </c:pt>
                <c:pt idx="133">
                  <c:v>909.221</c:v>
                </c:pt>
                <c:pt idx="134">
                  <c:v>914.45799999999997</c:v>
                </c:pt>
                <c:pt idx="135">
                  <c:v>919.69</c:v>
                </c:pt>
                <c:pt idx="136">
                  <c:v>924.91600000000005</c:v>
                </c:pt>
                <c:pt idx="137">
                  <c:v>930.13599999999997</c:v>
                </c:pt>
                <c:pt idx="138">
                  <c:v>935.351</c:v>
                </c:pt>
                <c:pt idx="139">
                  <c:v>940.56100000000004</c:v>
                </c:pt>
                <c:pt idx="140">
                  <c:v>945.76599999999996</c:v>
                </c:pt>
                <c:pt idx="141">
                  <c:v>950.96500000000003</c:v>
                </c:pt>
                <c:pt idx="142">
                  <c:v>956.15800000000002</c:v>
                </c:pt>
                <c:pt idx="143">
                  <c:v>961.34699999999998</c:v>
                </c:pt>
                <c:pt idx="144">
                  <c:v>966.529</c:v>
                </c:pt>
                <c:pt idx="145">
                  <c:v>971.70699999999999</c:v>
                </c:pt>
                <c:pt idx="146">
                  <c:v>976.87900000000002</c:v>
                </c:pt>
                <c:pt idx="147">
                  <c:v>982.04600000000005</c:v>
                </c:pt>
                <c:pt idx="148">
                  <c:v>987.20799999999997</c:v>
                </c:pt>
                <c:pt idx="149">
                  <c:v>992.36400000000003</c:v>
                </c:pt>
                <c:pt idx="150">
                  <c:v>997.51499999999999</c:v>
                </c:pt>
                <c:pt idx="151">
                  <c:v>1002.66</c:v>
                </c:pt>
                <c:pt idx="152">
                  <c:v>1007.801</c:v>
                </c:pt>
                <c:pt idx="153">
                  <c:v>1012.936</c:v>
                </c:pt>
                <c:pt idx="154">
                  <c:v>1018.066</c:v>
                </c:pt>
                <c:pt idx="155">
                  <c:v>1023.19</c:v>
                </c:pt>
                <c:pt idx="156">
                  <c:v>1028.309</c:v>
                </c:pt>
                <c:pt idx="157">
                  <c:v>1033.423</c:v>
                </c:pt>
                <c:pt idx="158">
                  <c:v>1038.5319999999999</c:v>
                </c:pt>
                <c:pt idx="159">
                  <c:v>1043.636</c:v>
                </c:pt>
                <c:pt idx="160">
                  <c:v>1048.7339999999999</c:v>
                </c:pt>
                <c:pt idx="161">
                  <c:v>1053.827</c:v>
                </c:pt>
                <c:pt idx="162">
                  <c:v>1058.915</c:v>
                </c:pt>
                <c:pt idx="163">
                  <c:v>1063.998</c:v>
                </c:pt>
                <c:pt idx="164">
                  <c:v>1069.075</c:v>
                </c:pt>
                <c:pt idx="165">
                  <c:v>1074.1469999999999</c:v>
                </c:pt>
                <c:pt idx="166">
                  <c:v>1079.2139999999999</c:v>
                </c:pt>
                <c:pt idx="167">
                  <c:v>1084.2760000000001</c:v>
                </c:pt>
                <c:pt idx="168">
                  <c:v>1089.3330000000001</c:v>
                </c:pt>
                <c:pt idx="169">
                  <c:v>1094.385</c:v>
                </c:pt>
                <c:pt idx="170">
                  <c:v>1099.431</c:v>
                </c:pt>
                <c:pt idx="171">
                  <c:v>1104.472</c:v>
                </c:pt>
                <c:pt idx="172">
                  <c:v>1109.509</c:v>
                </c:pt>
                <c:pt idx="173">
                  <c:v>1114.54</c:v>
                </c:pt>
                <c:pt idx="174">
                  <c:v>1119.5650000000001</c:v>
                </c:pt>
                <c:pt idx="175">
                  <c:v>1124.586</c:v>
                </c:pt>
                <c:pt idx="176">
                  <c:v>1129.6020000000001</c:v>
                </c:pt>
                <c:pt idx="177">
                  <c:v>1134.6130000000001</c:v>
                </c:pt>
                <c:pt idx="178">
                  <c:v>1139.6179999999999</c:v>
                </c:pt>
                <c:pt idx="179">
                  <c:v>1144.6189999999999</c:v>
                </c:pt>
                <c:pt idx="180">
                  <c:v>1149.614</c:v>
                </c:pt>
                <c:pt idx="181">
                  <c:v>1154.604</c:v>
                </c:pt>
                <c:pt idx="182">
                  <c:v>1159.5889999999999</c:v>
                </c:pt>
                <c:pt idx="183">
                  <c:v>1164.57</c:v>
                </c:pt>
                <c:pt idx="184">
                  <c:v>1169.5450000000001</c:v>
                </c:pt>
                <c:pt idx="185">
                  <c:v>1174.5150000000001</c:v>
                </c:pt>
                <c:pt idx="186">
                  <c:v>1179.48</c:v>
                </c:pt>
                <c:pt idx="187">
                  <c:v>1184.44</c:v>
                </c:pt>
                <c:pt idx="188">
                  <c:v>1189.395</c:v>
                </c:pt>
                <c:pt idx="189">
                  <c:v>1194.345</c:v>
                </c:pt>
                <c:pt idx="190">
                  <c:v>1199.29</c:v>
                </c:pt>
                <c:pt idx="191">
                  <c:v>1204.23</c:v>
                </c:pt>
                <c:pt idx="192">
                  <c:v>1209.165</c:v>
                </c:pt>
                <c:pt idx="193">
                  <c:v>1214.095</c:v>
                </c:pt>
                <c:pt idx="194">
                  <c:v>1219.021</c:v>
                </c:pt>
                <c:pt idx="195">
                  <c:v>1223.941</c:v>
                </c:pt>
                <c:pt idx="196">
                  <c:v>1228.856</c:v>
                </c:pt>
                <c:pt idx="197">
                  <c:v>1233.7660000000001</c:v>
                </c:pt>
                <c:pt idx="198">
                  <c:v>1238.672</c:v>
                </c:pt>
                <c:pt idx="199">
                  <c:v>1243.5719999999999</c:v>
                </c:pt>
                <c:pt idx="200">
                  <c:v>1248.4670000000001</c:v>
                </c:pt>
                <c:pt idx="201">
                  <c:v>1253.3579999999999</c:v>
                </c:pt>
                <c:pt idx="202">
                  <c:v>1258.2439999999999</c:v>
                </c:pt>
                <c:pt idx="203">
                  <c:v>1263.124</c:v>
                </c:pt>
                <c:pt idx="204">
                  <c:v>1268</c:v>
                </c:pt>
                <c:pt idx="205">
                  <c:v>1272.8710000000001</c:v>
                </c:pt>
                <c:pt idx="206">
                  <c:v>1277.7370000000001</c:v>
                </c:pt>
                <c:pt idx="207">
                  <c:v>1282.5989999999999</c:v>
                </c:pt>
                <c:pt idx="208">
                  <c:v>1287.4549999999999</c:v>
                </c:pt>
                <c:pt idx="209">
                  <c:v>1292.306</c:v>
                </c:pt>
                <c:pt idx="210">
                  <c:v>1297.153</c:v>
                </c:pt>
                <c:pt idx="211">
                  <c:v>1301.9949999999999</c:v>
                </c:pt>
                <c:pt idx="212">
                  <c:v>1306.8320000000001</c:v>
                </c:pt>
                <c:pt idx="213">
                  <c:v>1311.664</c:v>
                </c:pt>
                <c:pt idx="214">
                  <c:v>1316.491</c:v>
                </c:pt>
                <c:pt idx="215">
                  <c:v>1321.3140000000001</c:v>
                </c:pt>
                <c:pt idx="216">
                  <c:v>1326.1320000000001</c:v>
                </c:pt>
                <c:pt idx="217">
                  <c:v>1330.9449999999999</c:v>
                </c:pt>
                <c:pt idx="218">
                  <c:v>1335.7529999999999</c:v>
                </c:pt>
                <c:pt idx="219">
                  <c:v>1340.556</c:v>
                </c:pt>
                <c:pt idx="220">
                  <c:v>1345.354</c:v>
                </c:pt>
                <c:pt idx="221">
                  <c:v>1350.1479999999999</c:v>
                </c:pt>
                <c:pt idx="222">
                  <c:v>1354.9369999999999</c:v>
                </c:pt>
                <c:pt idx="223">
                  <c:v>1359.722</c:v>
                </c:pt>
                <c:pt idx="224">
                  <c:v>1364.501</c:v>
                </c:pt>
                <c:pt idx="225">
                  <c:v>1369.2760000000001</c:v>
                </c:pt>
                <c:pt idx="226">
                  <c:v>1374.046</c:v>
                </c:pt>
                <c:pt idx="227">
                  <c:v>1378.8109999999999</c:v>
                </c:pt>
                <c:pt idx="228">
                  <c:v>1383.5719999999999</c:v>
                </c:pt>
                <c:pt idx="229">
                  <c:v>1388.327</c:v>
                </c:pt>
                <c:pt idx="230">
                  <c:v>1393.079</c:v>
                </c:pt>
                <c:pt idx="231">
                  <c:v>1397.825</c:v>
                </c:pt>
                <c:pt idx="232">
                  <c:v>1402.567</c:v>
                </c:pt>
                <c:pt idx="233">
                  <c:v>1407.3040000000001</c:v>
                </c:pt>
                <c:pt idx="234">
                  <c:v>1412.0360000000001</c:v>
                </c:pt>
                <c:pt idx="235">
                  <c:v>1416.7639999999999</c:v>
                </c:pt>
                <c:pt idx="236">
                  <c:v>1421.4870000000001</c:v>
                </c:pt>
                <c:pt idx="237">
                  <c:v>1426.2049999999999</c:v>
                </c:pt>
                <c:pt idx="238">
                  <c:v>1430.9190000000001</c:v>
                </c:pt>
                <c:pt idx="239">
                  <c:v>1435.6279999999999</c:v>
                </c:pt>
                <c:pt idx="240">
                  <c:v>1440.3330000000001</c:v>
                </c:pt>
                <c:pt idx="241">
                  <c:v>1445.0319999999999</c:v>
                </c:pt>
                <c:pt idx="242">
                  <c:v>1449.7270000000001</c:v>
                </c:pt>
                <c:pt idx="243">
                  <c:v>1454.4179999999999</c:v>
                </c:pt>
                <c:pt idx="244">
                  <c:v>1459.104</c:v>
                </c:pt>
                <c:pt idx="245">
                  <c:v>1463.7850000000001</c:v>
                </c:pt>
                <c:pt idx="246">
                  <c:v>1468.462</c:v>
                </c:pt>
                <c:pt idx="247">
                  <c:v>1473.134</c:v>
                </c:pt>
                <c:pt idx="248">
                  <c:v>1477.8019999999999</c:v>
                </c:pt>
                <c:pt idx="249">
                  <c:v>1482.4649999999999</c:v>
                </c:pt>
                <c:pt idx="250">
                  <c:v>1487.123</c:v>
                </c:pt>
                <c:pt idx="251">
                  <c:v>1491.777</c:v>
                </c:pt>
                <c:pt idx="252">
                  <c:v>1496.4259999999999</c:v>
                </c:pt>
                <c:pt idx="253">
                  <c:v>1501.0709999999999</c:v>
                </c:pt>
                <c:pt idx="254">
                  <c:v>1505.711</c:v>
                </c:pt>
                <c:pt idx="255">
                  <c:v>1510.347</c:v>
                </c:pt>
                <c:pt idx="256">
                  <c:v>1514.9780000000001</c:v>
                </c:pt>
                <c:pt idx="257">
                  <c:v>1519.604</c:v>
                </c:pt>
                <c:pt idx="258">
                  <c:v>1524.2260000000001</c:v>
                </c:pt>
                <c:pt idx="259">
                  <c:v>1528.8440000000001</c:v>
                </c:pt>
                <c:pt idx="260">
                  <c:v>1533.4570000000001</c:v>
                </c:pt>
                <c:pt idx="261">
                  <c:v>1538.0650000000001</c:v>
                </c:pt>
                <c:pt idx="262">
                  <c:v>1542.6690000000001</c:v>
                </c:pt>
                <c:pt idx="263">
                  <c:v>1547.269</c:v>
                </c:pt>
                <c:pt idx="264">
                  <c:v>1551.864</c:v>
                </c:pt>
                <c:pt idx="265">
                  <c:v>1556.454</c:v>
                </c:pt>
                <c:pt idx="266">
                  <c:v>1561.0409999999999</c:v>
                </c:pt>
                <c:pt idx="267">
                  <c:v>1565.6220000000001</c:v>
                </c:pt>
                <c:pt idx="268">
                  <c:v>1570.1990000000001</c:v>
                </c:pt>
                <c:pt idx="269">
                  <c:v>1574.7719999999999</c:v>
                </c:pt>
                <c:pt idx="270">
                  <c:v>1579.34</c:v>
                </c:pt>
                <c:pt idx="271">
                  <c:v>1583.904</c:v>
                </c:pt>
                <c:pt idx="272">
                  <c:v>1588.4639999999999</c:v>
                </c:pt>
                <c:pt idx="273">
                  <c:v>1593.019</c:v>
                </c:pt>
                <c:pt idx="274">
                  <c:v>1597.569</c:v>
                </c:pt>
                <c:pt idx="275">
                  <c:v>1602.115</c:v>
                </c:pt>
                <c:pt idx="276">
                  <c:v>1606.6569999999999</c:v>
                </c:pt>
                <c:pt idx="277">
                  <c:v>1611.1949999999999</c:v>
                </c:pt>
                <c:pt idx="278">
                  <c:v>1615.7280000000001</c:v>
                </c:pt>
                <c:pt idx="279">
                  <c:v>1620.2560000000001</c:v>
                </c:pt>
                <c:pt idx="280">
                  <c:v>1624.78</c:v>
                </c:pt>
                <c:pt idx="281">
                  <c:v>1629.3</c:v>
                </c:pt>
                <c:pt idx="282">
                  <c:v>1633.816</c:v>
                </c:pt>
                <c:pt idx="283">
                  <c:v>1638.327</c:v>
                </c:pt>
                <c:pt idx="284">
                  <c:v>1642.8340000000001</c:v>
                </c:pt>
                <c:pt idx="285">
                  <c:v>1647.336</c:v>
                </c:pt>
                <c:pt idx="286">
                  <c:v>1651.8340000000001</c:v>
                </c:pt>
                <c:pt idx="287">
                  <c:v>1656.328</c:v>
                </c:pt>
                <c:pt idx="288">
                  <c:v>1660.817</c:v>
                </c:pt>
                <c:pt idx="289">
                  <c:v>1665.3019999999999</c:v>
                </c:pt>
                <c:pt idx="290">
                  <c:v>1669.7829999999999</c:v>
                </c:pt>
                <c:pt idx="291">
                  <c:v>1674.259</c:v>
                </c:pt>
                <c:pt idx="292">
                  <c:v>1678.732</c:v>
                </c:pt>
                <c:pt idx="293">
                  <c:v>1683.1990000000001</c:v>
                </c:pt>
                <c:pt idx="294">
                  <c:v>1687.663</c:v>
                </c:pt>
                <c:pt idx="295">
                  <c:v>1692.1220000000001</c:v>
                </c:pt>
                <c:pt idx="296">
                  <c:v>1696.577</c:v>
                </c:pt>
                <c:pt idx="297">
                  <c:v>1701.028</c:v>
                </c:pt>
                <c:pt idx="298">
                  <c:v>1705.4739999999999</c:v>
                </c:pt>
                <c:pt idx="299">
                  <c:v>1709.9169999999999</c:v>
                </c:pt>
                <c:pt idx="300">
                  <c:v>1714.355</c:v>
                </c:pt>
                <c:pt idx="301">
                  <c:v>1718.788</c:v>
                </c:pt>
                <c:pt idx="302">
                  <c:v>1723.2180000000001</c:v>
                </c:pt>
                <c:pt idx="303">
                  <c:v>1727.643</c:v>
                </c:pt>
                <c:pt idx="304">
                  <c:v>1732.0640000000001</c:v>
                </c:pt>
                <c:pt idx="305">
                  <c:v>1736.481</c:v>
                </c:pt>
                <c:pt idx="306">
                  <c:v>1740.893</c:v>
                </c:pt>
                <c:pt idx="307">
                  <c:v>1745.3009999999999</c:v>
                </c:pt>
                <c:pt idx="308">
                  <c:v>1749.7049999999999</c:v>
                </c:pt>
                <c:pt idx="309">
                  <c:v>1754.105</c:v>
                </c:pt>
                <c:pt idx="310">
                  <c:v>1758.501</c:v>
                </c:pt>
                <c:pt idx="311">
                  <c:v>1762.893</c:v>
                </c:pt>
                <c:pt idx="312">
                  <c:v>1767.28</c:v>
                </c:pt>
                <c:pt idx="313">
                  <c:v>1771.663</c:v>
                </c:pt>
                <c:pt idx="314">
                  <c:v>1776.0419999999999</c:v>
                </c:pt>
                <c:pt idx="315">
                  <c:v>1780.4169999999999</c:v>
                </c:pt>
                <c:pt idx="316">
                  <c:v>1784.787</c:v>
                </c:pt>
                <c:pt idx="317">
                  <c:v>1789.154</c:v>
                </c:pt>
                <c:pt idx="318">
                  <c:v>1793.5160000000001</c:v>
                </c:pt>
                <c:pt idx="319">
                  <c:v>1797.874</c:v>
                </c:pt>
                <c:pt idx="320">
                  <c:v>1802.2280000000001</c:v>
                </c:pt>
                <c:pt idx="321">
                  <c:v>1806.578</c:v>
                </c:pt>
                <c:pt idx="322">
                  <c:v>1810.924</c:v>
                </c:pt>
                <c:pt idx="323">
                  <c:v>1815.2660000000001</c:v>
                </c:pt>
                <c:pt idx="324">
                  <c:v>1819.6030000000001</c:v>
                </c:pt>
                <c:pt idx="325">
                  <c:v>1823.9369999999999</c:v>
                </c:pt>
                <c:pt idx="326">
                  <c:v>1828.2660000000001</c:v>
                </c:pt>
                <c:pt idx="327">
                  <c:v>1832.5909999999999</c:v>
                </c:pt>
                <c:pt idx="328">
                  <c:v>1836.913</c:v>
                </c:pt>
                <c:pt idx="329">
                  <c:v>1841.23</c:v>
                </c:pt>
                <c:pt idx="330">
                  <c:v>1845.5429999999999</c:v>
                </c:pt>
                <c:pt idx="331">
                  <c:v>1849.8520000000001</c:v>
                </c:pt>
                <c:pt idx="332">
                  <c:v>1854.1559999999999</c:v>
                </c:pt>
                <c:pt idx="333">
                  <c:v>1858.4570000000001</c:v>
                </c:pt>
                <c:pt idx="334">
                  <c:v>1862.7539999999999</c:v>
                </c:pt>
                <c:pt idx="335">
                  <c:v>1867.047</c:v>
                </c:pt>
                <c:pt idx="336">
                  <c:v>1871.335</c:v>
                </c:pt>
                <c:pt idx="337">
                  <c:v>1875.62</c:v>
                </c:pt>
                <c:pt idx="338">
                  <c:v>1879.9</c:v>
                </c:pt>
                <c:pt idx="339">
                  <c:v>1884.1769999999999</c:v>
                </c:pt>
                <c:pt idx="340">
                  <c:v>1888.4490000000001</c:v>
                </c:pt>
                <c:pt idx="341">
                  <c:v>1892.7180000000001</c:v>
                </c:pt>
                <c:pt idx="342">
                  <c:v>1896.982</c:v>
                </c:pt>
                <c:pt idx="343">
                  <c:v>1901.2429999999999</c:v>
                </c:pt>
                <c:pt idx="344">
                  <c:v>1905.499</c:v>
                </c:pt>
                <c:pt idx="345">
                  <c:v>1909.752</c:v>
                </c:pt>
                <c:pt idx="346">
                  <c:v>1914</c:v>
                </c:pt>
                <c:pt idx="347">
                  <c:v>1918.2449999999999</c:v>
                </c:pt>
                <c:pt idx="348">
                  <c:v>1922.4849999999999</c:v>
                </c:pt>
                <c:pt idx="349">
                  <c:v>1926.722</c:v>
                </c:pt>
                <c:pt idx="350">
                  <c:v>1930.954</c:v>
                </c:pt>
                <c:pt idx="351">
                  <c:v>1935.183</c:v>
                </c:pt>
                <c:pt idx="352">
                  <c:v>1939.4079999999999</c:v>
                </c:pt>
                <c:pt idx="353">
                  <c:v>1943.6279999999999</c:v>
                </c:pt>
                <c:pt idx="354">
                  <c:v>1947.845</c:v>
                </c:pt>
                <c:pt idx="355">
                  <c:v>1952.058</c:v>
                </c:pt>
                <c:pt idx="356">
                  <c:v>1956.2670000000001</c:v>
                </c:pt>
                <c:pt idx="357">
                  <c:v>1960.472</c:v>
                </c:pt>
                <c:pt idx="358">
                  <c:v>1964.673</c:v>
                </c:pt>
                <c:pt idx="359">
                  <c:v>1968.87</c:v>
                </c:pt>
                <c:pt idx="360">
                  <c:v>1973.0630000000001</c:v>
                </c:pt>
                <c:pt idx="361">
                  <c:v>1977.252</c:v>
                </c:pt>
                <c:pt idx="362">
                  <c:v>1981.4380000000001</c:v>
                </c:pt>
                <c:pt idx="363">
                  <c:v>1985.6189999999999</c:v>
                </c:pt>
                <c:pt idx="364">
                  <c:v>1989.797</c:v>
                </c:pt>
                <c:pt idx="365">
                  <c:v>1993.971</c:v>
                </c:pt>
                <c:pt idx="366">
                  <c:v>1998.14</c:v>
                </c:pt>
                <c:pt idx="367">
                  <c:v>2002.306</c:v>
                </c:pt>
                <c:pt idx="368">
                  <c:v>2006.4690000000001</c:v>
                </c:pt>
                <c:pt idx="369">
                  <c:v>2010.627</c:v>
                </c:pt>
                <c:pt idx="370">
                  <c:v>2014.7809999999999</c:v>
                </c:pt>
                <c:pt idx="371">
                  <c:v>2018.932</c:v>
                </c:pt>
                <c:pt idx="372">
                  <c:v>2023.078</c:v>
                </c:pt>
                <c:pt idx="373">
                  <c:v>2027.221</c:v>
                </c:pt>
                <c:pt idx="374">
                  <c:v>2031.36</c:v>
                </c:pt>
                <c:pt idx="375">
                  <c:v>2035.4949999999999</c:v>
                </c:pt>
                <c:pt idx="376">
                  <c:v>2039.627</c:v>
                </c:pt>
                <c:pt idx="377">
                  <c:v>2043.7539999999999</c:v>
                </c:pt>
                <c:pt idx="378">
                  <c:v>2047.8779999999999</c:v>
                </c:pt>
                <c:pt idx="379">
                  <c:v>2051.998</c:v>
                </c:pt>
                <c:pt idx="380">
                  <c:v>2056.114</c:v>
                </c:pt>
                <c:pt idx="381">
                  <c:v>2060.2260000000001</c:v>
                </c:pt>
                <c:pt idx="382">
                  <c:v>2064.3339999999998</c:v>
                </c:pt>
                <c:pt idx="383">
                  <c:v>2068.4389999999999</c:v>
                </c:pt>
                <c:pt idx="384">
                  <c:v>2072.54</c:v>
                </c:pt>
                <c:pt idx="385">
                  <c:v>2076.6370000000002</c:v>
                </c:pt>
                <c:pt idx="386">
                  <c:v>2080.73</c:v>
                </c:pt>
                <c:pt idx="387">
                  <c:v>2084.8200000000002</c:v>
                </c:pt>
                <c:pt idx="388">
                  <c:v>2088.9059999999999</c:v>
                </c:pt>
                <c:pt idx="389">
                  <c:v>2092.9879999999998</c:v>
                </c:pt>
                <c:pt idx="390">
                  <c:v>2097.0659999999998</c:v>
                </c:pt>
                <c:pt idx="391">
                  <c:v>2101.14</c:v>
                </c:pt>
                <c:pt idx="392">
                  <c:v>2105.2109999999998</c:v>
                </c:pt>
                <c:pt idx="393">
                  <c:v>2109.2779999999998</c:v>
                </c:pt>
                <c:pt idx="394">
                  <c:v>2113.3420000000001</c:v>
                </c:pt>
                <c:pt idx="395">
                  <c:v>2117.4009999999998</c:v>
                </c:pt>
                <c:pt idx="396">
                  <c:v>2121.4569999999999</c:v>
                </c:pt>
                <c:pt idx="397">
                  <c:v>2125.509</c:v>
                </c:pt>
                <c:pt idx="398">
                  <c:v>2129.558</c:v>
                </c:pt>
                <c:pt idx="399">
                  <c:v>2133.6019999999999</c:v>
                </c:pt>
                <c:pt idx="400">
                  <c:v>2137.643</c:v>
                </c:pt>
                <c:pt idx="401">
                  <c:v>2141.681</c:v>
                </c:pt>
                <c:pt idx="402">
                  <c:v>2145.7139999999999</c:v>
                </c:pt>
                <c:pt idx="403">
                  <c:v>2149.7440000000001</c:v>
                </c:pt>
                <c:pt idx="404">
                  <c:v>2153.77</c:v>
                </c:pt>
                <c:pt idx="405">
                  <c:v>2157.7930000000001</c:v>
                </c:pt>
                <c:pt idx="406">
                  <c:v>2161.8119999999999</c:v>
                </c:pt>
                <c:pt idx="407">
                  <c:v>2165.8270000000002</c:v>
                </c:pt>
                <c:pt idx="408">
                  <c:v>2169.8380000000002</c:v>
                </c:pt>
                <c:pt idx="409">
                  <c:v>2173.846</c:v>
                </c:pt>
                <c:pt idx="410">
                  <c:v>2177.8510000000001</c:v>
                </c:pt>
                <c:pt idx="411">
                  <c:v>2181.8510000000001</c:v>
                </c:pt>
                <c:pt idx="412">
                  <c:v>2185.848</c:v>
                </c:pt>
                <c:pt idx="413">
                  <c:v>2189.8409999999999</c:v>
                </c:pt>
                <c:pt idx="414">
                  <c:v>2193.8310000000001</c:v>
                </c:pt>
                <c:pt idx="415">
                  <c:v>2197.817</c:v>
                </c:pt>
                <c:pt idx="416">
                  <c:v>2201.799</c:v>
                </c:pt>
                <c:pt idx="417">
                  <c:v>2205.7779999999998</c:v>
                </c:pt>
                <c:pt idx="418">
                  <c:v>2209.7530000000002</c:v>
                </c:pt>
                <c:pt idx="419">
                  <c:v>2213.7249999999999</c:v>
                </c:pt>
                <c:pt idx="420">
                  <c:v>2217.6930000000002</c:v>
                </c:pt>
                <c:pt idx="421">
                  <c:v>2221.6570000000002</c:v>
                </c:pt>
                <c:pt idx="422">
                  <c:v>2225.6179999999999</c:v>
                </c:pt>
                <c:pt idx="423">
                  <c:v>2229.5749999999998</c:v>
                </c:pt>
                <c:pt idx="424">
                  <c:v>2233.529</c:v>
                </c:pt>
                <c:pt idx="425">
                  <c:v>2237.4789999999998</c:v>
                </c:pt>
                <c:pt idx="426">
                  <c:v>2241.4250000000002</c:v>
                </c:pt>
                <c:pt idx="427">
                  <c:v>2245.3679999999999</c:v>
                </c:pt>
                <c:pt idx="428">
                  <c:v>2249.3069999999998</c:v>
                </c:pt>
                <c:pt idx="429">
                  <c:v>2253.2429999999999</c:v>
                </c:pt>
                <c:pt idx="430">
                  <c:v>2257.1750000000002</c:v>
                </c:pt>
                <c:pt idx="431">
                  <c:v>2261.1039999999998</c:v>
                </c:pt>
                <c:pt idx="432">
                  <c:v>2265.029</c:v>
                </c:pt>
                <c:pt idx="433">
                  <c:v>2268.9499999999998</c:v>
                </c:pt>
                <c:pt idx="434">
                  <c:v>2272.8679999999999</c:v>
                </c:pt>
                <c:pt idx="435">
                  <c:v>2276.7829999999999</c:v>
                </c:pt>
                <c:pt idx="436">
                  <c:v>2280.694</c:v>
                </c:pt>
                <c:pt idx="437">
                  <c:v>2284.6010000000001</c:v>
                </c:pt>
                <c:pt idx="438">
                  <c:v>2288.5050000000001</c:v>
                </c:pt>
                <c:pt idx="439">
                  <c:v>2292.4050000000002</c:v>
                </c:pt>
                <c:pt idx="440">
                  <c:v>2296.3020000000001</c:v>
                </c:pt>
                <c:pt idx="441">
                  <c:v>2300.1950000000002</c:v>
                </c:pt>
                <c:pt idx="442">
                  <c:v>2304.085</c:v>
                </c:pt>
                <c:pt idx="443">
                  <c:v>2307.971</c:v>
                </c:pt>
                <c:pt idx="444">
                  <c:v>2311.8539999999998</c:v>
                </c:pt>
                <c:pt idx="445">
                  <c:v>2315.7339999999999</c:v>
                </c:pt>
                <c:pt idx="446">
                  <c:v>2319.6089999999999</c:v>
                </c:pt>
                <c:pt idx="447">
                  <c:v>2323.482</c:v>
                </c:pt>
                <c:pt idx="448">
                  <c:v>2327.3510000000001</c:v>
                </c:pt>
                <c:pt idx="449">
                  <c:v>2331.2159999999999</c:v>
                </c:pt>
                <c:pt idx="450">
                  <c:v>2335.078</c:v>
                </c:pt>
                <c:pt idx="451">
                  <c:v>2338.9369999999999</c:v>
                </c:pt>
                <c:pt idx="452">
                  <c:v>2342.7919999999999</c:v>
                </c:pt>
                <c:pt idx="453">
                  <c:v>2346.643</c:v>
                </c:pt>
                <c:pt idx="454">
                  <c:v>2350.4920000000002</c:v>
                </c:pt>
                <c:pt idx="455">
                  <c:v>2354.3359999999998</c:v>
                </c:pt>
                <c:pt idx="456">
                  <c:v>2358.1779999999999</c:v>
                </c:pt>
                <c:pt idx="457">
                  <c:v>2362.0149999999999</c:v>
                </c:pt>
                <c:pt idx="458">
                  <c:v>2365.85</c:v>
                </c:pt>
                <c:pt idx="459">
                  <c:v>2369.681</c:v>
                </c:pt>
                <c:pt idx="460">
                  <c:v>2373.5079999999998</c:v>
                </c:pt>
                <c:pt idx="461">
                  <c:v>2377.3330000000001</c:v>
                </c:pt>
                <c:pt idx="462">
                  <c:v>2381.1529999999998</c:v>
                </c:pt>
                <c:pt idx="463">
                  <c:v>2384.971</c:v>
                </c:pt>
                <c:pt idx="464">
                  <c:v>2388.7849999999999</c:v>
                </c:pt>
                <c:pt idx="465">
                  <c:v>2392.5949999999998</c:v>
                </c:pt>
                <c:pt idx="466">
                  <c:v>2396.402</c:v>
                </c:pt>
                <c:pt idx="467">
                  <c:v>2400.2060000000001</c:v>
                </c:pt>
                <c:pt idx="468">
                  <c:v>2404.0070000000001</c:v>
                </c:pt>
                <c:pt idx="469">
                  <c:v>2407.8040000000001</c:v>
                </c:pt>
                <c:pt idx="470">
                  <c:v>2411.5970000000002</c:v>
                </c:pt>
                <c:pt idx="471">
                  <c:v>2415.3879999999999</c:v>
                </c:pt>
                <c:pt idx="472">
                  <c:v>2419.174</c:v>
                </c:pt>
                <c:pt idx="473">
                  <c:v>2422.9580000000001</c:v>
                </c:pt>
                <c:pt idx="474">
                  <c:v>2426.7379999999998</c:v>
                </c:pt>
                <c:pt idx="475">
                  <c:v>2430.5149999999999</c:v>
                </c:pt>
                <c:pt idx="476">
                  <c:v>2434.2890000000002</c:v>
                </c:pt>
                <c:pt idx="477">
                  <c:v>2438.0590000000002</c:v>
                </c:pt>
                <c:pt idx="478">
                  <c:v>2441.8249999999998</c:v>
                </c:pt>
                <c:pt idx="479">
                  <c:v>2445.5889999999999</c:v>
                </c:pt>
                <c:pt idx="480">
                  <c:v>2449.3490000000002</c:v>
                </c:pt>
                <c:pt idx="481">
                  <c:v>2453.1060000000002</c:v>
                </c:pt>
                <c:pt idx="482">
                  <c:v>2456.8589999999999</c:v>
                </c:pt>
                <c:pt idx="483">
                  <c:v>2460.61</c:v>
                </c:pt>
                <c:pt idx="484">
                  <c:v>2464.3560000000002</c:v>
                </c:pt>
                <c:pt idx="485">
                  <c:v>2468.1</c:v>
                </c:pt>
                <c:pt idx="486">
                  <c:v>2471.84</c:v>
                </c:pt>
                <c:pt idx="487">
                  <c:v>2475.5770000000002</c:v>
                </c:pt>
                <c:pt idx="488">
                  <c:v>2479.3110000000001</c:v>
                </c:pt>
                <c:pt idx="489">
                  <c:v>2483.0410000000002</c:v>
                </c:pt>
                <c:pt idx="490">
                  <c:v>2486.768</c:v>
                </c:pt>
                <c:pt idx="491">
                  <c:v>2490.4920000000002</c:v>
                </c:pt>
                <c:pt idx="492">
                  <c:v>2494.2130000000002</c:v>
                </c:pt>
                <c:pt idx="493">
                  <c:v>2497.9299999999998</c:v>
                </c:pt>
                <c:pt idx="494">
                  <c:v>2501.6439999999998</c:v>
                </c:pt>
                <c:pt idx="495">
                  <c:v>2505.355</c:v>
                </c:pt>
                <c:pt idx="496">
                  <c:v>2509.0619999999999</c:v>
                </c:pt>
                <c:pt idx="497">
                  <c:v>2512.7660000000001</c:v>
                </c:pt>
                <c:pt idx="498">
                  <c:v>2516.4670000000001</c:v>
                </c:pt>
                <c:pt idx="499">
                  <c:v>2520.165</c:v>
                </c:pt>
                <c:pt idx="500">
                  <c:v>2523.8589999999999</c:v>
                </c:pt>
                <c:pt idx="501">
                  <c:v>2527.5509999999999</c:v>
                </c:pt>
                <c:pt idx="502">
                  <c:v>2531.239</c:v>
                </c:pt>
                <c:pt idx="503">
                  <c:v>2534.9229999999998</c:v>
                </c:pt>
                <c:pt idx="504">
                  <c:v>2538.605</c:v>
                </c:pt>
                <c:pt idx="505">
                  <c:v>2542.2829999999999</c:v>
                </c:pt>
                <c:pt idx="506">
                  <c:v>2545.9580000000001</c:v>
                </c:pt>
                <c:pt idx="507">
                  <c:v>2549.63</c:v>
                </c:pt>
                <c:pt idx="508">
                  <c:v>2553.299</c:v>
                </c:pt>
                <c:pt idx="509">
                  <c:v>2556.9639999999999</c:v>
                </c:pt>
                <c:pt idx="510">
                  <c:v>2560.6260000000002</c:v>
                </c:pt>
                <c:pt idx="511">
                  <c:v>2564.2849999999999</c:v>
                </c:pt>
                <c:pt idx="512">
                  <c:v>2567.9409999999998</c:v>
                </c:pt>
                <c:pt idx="513">
                  <c:v>2571.5940000000001</c:v>
                </c:pt>
                <c:pt idx="514">
                  <c:v>2575.2429999999999</c:v>
                </c:pt>
                <c:pt idx="515">
                  <c:v>2578.89</c:v>
                </c:pt>
                <c:pt idx="516">
                  <c:v>2582.5329999999999</c:v>
                </c:pt>
                <c:pt idx="517">
                  <c:v>2586.1729999999998</c:v>
                </c:pt>
                <c:pt idx="518">
                  <c:v>2589.8090000000002</c:v>
                </c:pt>
                <c:pt idx="519">
                  <c:v>2593.4430000000002</c:v>
                </c:pt>
                <c:pt idx="520">
                  <c:v>2597.0729999999999</c:v>
                </c:pt>
                <c:pt idx="521">
                  <c:v>2600.701</c:v>
                </c:pt>
                <c:pt idx="522">
                  <c:v>2604.3249999999998</c:v>
                </c:pt>
                <c:pt idx="523">
                  <c:v>2607.9459999999999</c:v>
                </c:pt>
                <c:pt idx="524">
                  <c:v>2611.5639999999999</c:v>
                </c:pt>
                <c:pt idx="525">
                  <c:v>2615.1779999999999</c:v>
                </c:pt>
                <c:pt idx="526">
                  <c:v>2618.79</c:v>
                </c:pt>
                <c:pt idx="527">
                  <c:v>2622.3980000000001</c:v>
                </c:pt>
                <c:pt idx="528">
                  <c:v>2626.0039999999999</c:v>
                </c:pt>
                <c:pt idx="529">
                  <c:v>2629.6060000000002</c:v>
                </c:pt>
                <c:pt idx="530">
                  <c:v>2633.2049999999999</c:v>
                </c:pt>
                <c:pt idx="531">
                  <c:v>2636.8009999999999</c:v>
                </c:pt>
                <c:pt idx="532">
                  <c:v>2640.3939999999998</c:v>
                </c:pt>
                <c:pt idx="533">
                  <c:v>2643.9830000000002</c:v>
                </c:pt>
                <c:pt idx="534">
                  <c:v>2647.57</c:v>
                </c:pt>
                <c:pt idx="535">
                  <c:v>2651.1529999999998</c:v>
                </c:pt>
                <c:pt idx="536">
                  <c:v>2654.7339999999999</c:v>
                </c:pt>
                <c:pt idx="537">
                  <c:v>2658.3110000000001</c:v>
                </c:pt>
                <c:pt idx="538">
                  <c:v>2661.8850000000002</c:v>
                </c:pt>
                <c:pt idx="539">
                  <c:v>2665.4560000000001</c:v>
                </c:pt>
                <c:pt idx="540">
                  <c:v>2669.0250000000001</c:v>
                </c:pt>
                <c:pt idx="541">
                  <c:v>2672.5889999999999</c:v>
                </c:pt>
                <c:pt idx="542">
                  <c:v>2676.1509999999998</c:v>
                </c:pt>
                <c:pt idx="543">
                  <c:v>2679.71</c:v>
                </c:pt>
                <c:pt idx="544">
                  <c:v>2683.2660000000001</c:v>
                </c:pt>
                <c:pt idx="545">
                  <c:v>2686.819</c:v>
                </c:pt>
                <c:pt idx="546">
                  <c:v>2690.3679999999999</c:v>
                </c:pt>
                <c:pt idx="547">
                  <c:v>2693.915</c:v>
                </c:pt>
                <c:pt idx="548">
                  <c:v>2697.4580000000001</c:v>
                </c:pt>
                <c:pt idx="549">
                  <c:v>2700.9989999999998</c:v>
                </c:pt>
                <c:pt idx="550">
                  <c:v>2704.5360000000001</c:v>
                </c:pt>
                <c:pt idx="551">
                  <c:v>2708.0709999999999</c:v>
                </c:pt>
                <c:pt idx="552">
                  <c:v>2711.6019999999999</c:v>
                </c:pt>
                <c:pt idx="553">
                  <c:v>2715.13</c:v>
                </c:pt>
                <c:pt idx="554">
                  <c:v>2718.6559999999999</c:v>
                </c:pt>
                <c:pt idx="555">
                  <c:v>2722.1779999999999</c:v>
                </c:pt>
                <c:pt idx="556">
                  <c:v>2725.6970000000001</c:v>
                </c:pt>
                <c:pt idx="557">
                  <c:v>2729.2139999999999</c:v>
                </c:pt>
                <c:pt idx="558">
                  <c:v>2732.7269999999999</c:v>
                </c:pt>
                <c:pt idx="559">
                  <c:v>2736.2370000000001</c:v>
                </c:pt>
                <c:pt idx="560">
                  <c:v>2739.7440000000001</c:v>
                </c:pt>
                <c:pt idx="561">
                  <c:v>2743.2489999999998</c:v>
                </c:pt>
                <c:pt idx="562">
                  <c:v>2746.75</c:v>
                </c:pt>
                <c:pt idx="563">
                  <c:v>2750.248</c:v>
                </c:pt>
                <c:pt idx="564">
                  <c:v>2753.7429999999999</c:v>
                </c:pt>
                <c:pt idx="565">
                  <c:v>2757.2359999999999</c:v>
                </c:pt>
                <c:pt idx="566">
                  <c:v>2760.7249999999999</c:v>
                </c:pt>
                <c:pt idx="567">
                  <c:v>2764.2109999999998</c:v>
                </c:pt>
                <c:pt idx="568">
                  <c:v>2767.6950000000002</c:v>
                </c:pt>
                <c:pt idx="569">
                  <c:v>2771.1750000000002</c:v>
                </c:pt>
                <c:pt idx="570">
                  <c:v>2774.652</c:v>
                </c:pt>
                <c:pt idx="571">
                  <c:v>2778.127</c:v>
                </c:pt>
                <c:pt idx="572">
                  <c:v>2781.598</c:v>
                </c:pt>
                <c:pt idx="573">
                  <c:v>2785.067</c:v>
                </c:pt>
                <c:pt idx="574">
                  <c:v>2788.5320000000002</c:v>
                </c:pt>
                <c:pt idx="575">
                  <c:v>2791.9949999999999</c:v>
                </c:pt>
                <c:pt idx="576">
                  <c:v>2795.4549999999999</c:v>
                </c:pt>
                <c:pt idx="577">
                  <c:v>2798.9110000000001</c:v>
                </c:pt>
                <c:pt idx="578">
                  <c:v>2802.3649999999998</c:v>
                </c:pt>
                <c:pt idx="579">
                  <c:v>2805.8159999999998</c:v>
                </c:pt>
                <c:pt idx="580">
                  <c:v>2809.2640000000001</c:v>
                </c:pt>
                <c:pt idx="581">
                  <c:v>2812.7089999999998</c:v>
                </c:pt>
                <c:pt idx="582">
                  <c:v>2816.1509999999998</c:v>
                </c:pt>
                <c:pt idx="583">
                  <c:v>2819.59</c:v>
                </c:pt>
                <c:pt idx="584">
                  <c:v>2823.0259999999998</c:v>
                </c:pt>
                <c:pt idx="585">
                  <c:v>2826.46</c:v>
                </c:pt>
                <c:pt idx="586">
                  <c:v>2829.89</c:v>
                </c:pt>
                <c:pt idx="587">
                  <c:v>2833.3180000000002</c:v>
                </c:pt>
                <c:pt idx="588">
                  <c:v>2836.7420000000002</c:v>
                </c:pt>
                <c:pt idx="589">
                  <c:v>2840.1640000000002</c:v>
                </c:pt>
                <c:pt idx="590">
                  <c:v>2843.5830000000001</c:v>
                </c:pt>
                <c:pt idx="591">
                  <c:v>2846.9989999999998</c:v>
                </c:pt>
                <c:pt idx="592">
                  <c:v>2850.4119999999998</c:v>
                </c:pt>
                <c:pt idx="593">
                  <c:v>2853.8220000000001</c:v>
                </c:pt>
                <c:pt idx="594">
                  <c:v>2857.2289999999998</c:v>
                </c:pt>
                <c:pt idx="595">
                  <c:v>2860.634</c:v>
                </c:pt>
                <c:pt idx="596">
                  <c:v>2864.0349999999999</c:v>
                </c:pt>
                <c:pt idx="597">
                  <c:v>2867.4340000000002</c:v>
                </c:pt>
                <c:pt idx="598">
                  <c:v>2870.83</c:v>
                </c:pt>
                <c:pt idx="599">
                  <c:v>2874.223</c:v>
                </c:pt>
                <c:pt idx="600">
                  <c:v>2877.6129999999998</c:v>
                </c:pt>
                <c:pt idx="601">
                  <c:v>2881</c:v>
                </c:pt>
                <c:pt idx="602">
                  <c:v>2884.3850000000002</c:v>
                </c:pt>
                <c:pt idx="603">
                  <c:v>2887.7660000000001</c:v>
                </c:pt>
                <c:pt idx="604">
                  <c:v>2891.145</c:v>
                </c:pt>
                <c:pt idx="605">
                  <c:v>2894.5210000000002</c:v>
                </c:pt>
                <c:pt idx="606">
                  <c:v>2897.8939999999998</c:v>
                </c:pt>
                <c:pt idx="607">
                  <c:v>2901.2640000000001</c:v>
                </c:pt>
                <c:pt idx="608">
                  <c:v>2904.6309999999999</c:v>
                </c:pt>
                <c:pt idx="609">
                  <c:v>2907.9960000000001</c:v>
                </c:pt>
                <c:pt idx="610">
                  <c:v>2911.3580000000002</c:v>
                </c:pt>
                <c:pt idx="611">
                  <c:v>2914.7170000000001</c:v>
                </c:pt>
                <c:pt idx="612">
                  <c:v>2918.0729999999999</c:v>
                </c:pt>
                <c:pt idx="613">
                  <c:v>2921.4259999999999</c:v>
                </c:pt>
                <c:pt idx="614">
                  <c:v>2924.777</c:v>
                </c:pt>
                <c:pt idx="615">
                  <c:v>2928.1239999999998</c:v>
                </c:pt>
                <c:pt idx="616">
                  <c:v>2931.4690000000001</c:v>
                </c:pt>
                <c:pt idx="617">
                  <c:v>2934.8110000000001</c:v>
                </c:pt>
                <c:pt idx="618">
                  <c:v>2938.15</c:v>
                </c:pt>
                <c:pt idx="619">
                  <c:v>2941.4870000000001</c:v>
                </c:pt>
                <c:pt idx="620">
                  <c:v>2944.8209999999999</c:v>
                </c:pt>
                <c:pt idx="621">
                  <c:v>2948.152</c:v>
                </c:pt>
                <c:pt idx="622">
                  <c:v>2951.48</c:v>
                </c:pt>
                <c:pt idx="623">
                  <c:v>2954.8049999999998</c:v>
                </c:pt>
                <c:pt idx="624">
                  <c:v>2958.1280000000002</c:v>
                </c:pt>
                <c:pt idx="625">
                  <c:v>2961.4470000000001</c:v>
                </c:pt>
                <c:pt idx="626">
                  <c:v>2964.7649999999999</c:v>
                </c:pt>
                <c:pt idx="627">
                  <c:v>2968.0790000000002</c:v>
                </c:pt>
                <c:pt idx="628">
                  <c:v>2971.39</c:v>
                </c:pt>
                <c:pt idx="629">
                  <c:v>2974.6990000000001</c:v>
                </c:pt>
                <c:pt idx="630">
                  <c:v>2978.0050000000001</c:v>
                </c:pt>
                <c:pt idx="631">
                  <c:v>2981.308</c:v>
                </c:pt>
                <c:pt idx="632">
                  <c:v>2984.6089999999999</c:v>
                </c:pt>
                <c:pt idx="633">
                  <c:v>2987.9070000000002</c:v>
                </c:pt>
                <c:pt idx="634">
                  <c:v>2991.2020000000002</c:v>
                </c:pt>
                <c:pt idx="635">
                  <c:v>2994.4940000000001</c:v>
                </c:pt>
                <c:pt idx="636">
                  <c:v>2997.7840000000001</c:v>
                </c:pt>
                <c:pt idx="637">
                  <c:v>3001.07</c:v>
                </c:pt>
                <c:pt idx="638">
                  <c:v>3004.355</c:v>
                </c:pt>
                <c:pt idx="639">
                  <c:v>3007.636</c:v>
                </c:pt>
                <c:pt idx="640">
                  <c:v>3010.915</c:v>
                </c:pt>
                <c:pt idx="641">
                  <c:v>3014.1909999999998</c:v>
                </c:pt>
                <c:pt idx="642">
                  <c:v>3017.4639999999999</c:v>
                </c:pt>
                <c:pt idx="643">
                  <c:v>3020.7339999999999</c:v>
                </c:pt>
                <c:pt idx="644">
                  <c:v>3024.002</c:v>
                </c:pt>
                <c:pt idx="645">
                  <c:v>3027.2669999999998</c:v>
                </c:pt>
                <c:pt idx="646">
                  <c:v>3030.53</c:v>
                </c:pt>
                <c:pt idx="647">
                  <c:v>3033.7890000000002</c:v>
                </c:pt>
                <c:pt idx="648">
                  <c:v>3037.0459999999998</c:v>
                </c:pt>
                <c:pt idx="649">
                  <c:v>3040.3009999999999</c:v>
                </c:pt>
                <c:pt idx="650">
                  <c:v>3043.5520000000001</c:v>
                </c:pt>
                <c:pt idx="651">
                  <c:v>3046.8009999999999</c:v>
                </c:pt>
                <c:pt idx="652">
                  <c:v>3050.0479999999998</c:v>
                </c:pt>
                <c:pt idx="653">
                  <c:v>3053.2910000000002</c:v>
                </c:pt>
                <c:pt idx="654">
                  <c:v>3056.5320000000002</c:v>
                </c:pt>
                <c:pt idx="655">
                  <c:v>3059.7710000000002</c:v>
                </c:pt>
                <c:pt idx="656">
                  <c:v>3063.0059999999999</c:v>
                </c:pt>
                <c:pt idx="657">
                  <c:v>3066.239</c:v>
                </c:pt>
                <c:pt idx="658">
                  <c:v>3069.4690000000001</c:v>
                </c:pt>
                <c:pt idx="659">
                  <c:v>3072.6970000000001</c:v>
                </c:pt>
                <c:pt idx="660">
                  <c:v>3075.922</c:v>
                </c:pt>
                <c:pt idx="661">
                  <c:v>3079.1439999999998</c:v>
                </c:pt>
                <c:pt idx="662">
                  <c:v>3082.364</c:v>
                </c:pt>
                <c:pt idx="663">
                  <c:v>3085.5810000000001</c:v>
                </c:pt>
                <c:pt idx="664">
                  <c:v>3088.7950000000001</c:v>
                </c:pt>
                <c:pt idx="665">
                  <c:v>3092.0070000000001</c:v>
                </c:pt>
                <c:pt idx="666">
                  <c:v>3095.2159999999999</c:v>
                </c:pt>
                <c:pt idx="667">
                  <c:v>3098.4229999999998</c:v>
                </c:pt>
                <c:pt idx="668">
                  <c:v>3101.627</c:v>
                </c:pt>
                <c:pt idx="669">
                  <c:v>3104.828</c:v>
                </c:pt>
                <c:pt idx="670">
                  <c:v>3108.0259999999998</c:v>
                </c:pt>
                <c:pt idx="671">
                  <c:v>3111.2220000000002</c:v>
                </c:pt>
                <c:pt idx="672">
                  <c:v>3114.4160000000002</c:v>
                </c:pt>
                <c:pt idx="673">
                  <c:v>3117.607</c:v>
                </c:pt>
                <c:pt idx="674">
                  <c:v>3120.7950000000001</c:v>
                </c:pt>
                <c:pt idx="675">
                  <c:v>3123.98</c:v>
                </c:pt>
                <c:pt idx="676">
                  <c:v>3127.163</c:v>
                </c:pt>
                <c:pt idx="677">
                  <c:v>3130.3440000000001</c:v>
                </c:pt>
                <c:pt idx="678">
                  <c:v>3133.5210000000002</c:v>
                </c:pt>
                <c:pt idx="679">
                  <c:v>3136.6959999999999</c:v>
                </c:pt>
                <c:pt idx="680">
                  <c:v>3139.8690000000001</c:v>
                </c:pt>
                <c:pt idx="681">
                  <c:v>3143.0390000000002</c:v>
                </c:pt>
                <c:pt idx="682">
                  <c:v>3146.2060000000001</c:v>
                </c:pt>
                <c:pt idx="683">
                  <c:v>3149.3710000000001</c:v>
                </c:pt>
                <c:pt idx="684">
                  <c:v>3152.5329999999999</c:v>
                </c:pt>
                <c:pt idx="685">
                  <c:v>3155.6930000000002</c:v>
                </c:pt>
                <c:pt idx="686">
                  <c:v>3158.85</c:v>
                </c:pt>
                <c:pt idx="687">
                  <c:v>3162.0050000000001</c:v>
                </c:pt>
                <c:pt idx="688">
                  <c:v>3165.1570000000002</c:v>
                </c:pt>
                <c:pt idx="689">
                  <c:v>3168.306</c:v>
                </c:pt>
                <c:pt idx="690">
                  <c:v>3171.453</c:v>
                </c:pt>
                <c:pt idx="691">
                  <c:v>3174.5970000000002</c:v>
                </c:pt>
                <c:pt idx="692">
                  <c:v>3177.739</c:v>
                </c:pt>
                <c:pt idx="693">
                  <c:v>3180.8780000000002</c:v>
                </c:pt>
                <c:pt idx="694">
                  <c:v>3184.0140000000001</c:v>
                </c:pt>
                <c:pt idx="695">
                  <c:v>3187.1489999999999</c:v>
                </c:pt>
                <c:pt idx="696">
                  <c:v>3190.28</c:v>
                </c:pt>
                <c:pt idx="697">
                  <c:v>3193.4090000000001</c:v>
                </c:pt>
                <c:pt idx="698">
                  <c:v>3196.5360000000001</c:v>
                </c:pt>
                <c:pt idx="699">
                  <c:v>3199.6590000000001</c:v>
                </c:pt>
                <c:pt idx="700">
                  <c:v>3202.7809999999999</c:v>
                </c:pt>
                <c:pt idx="701">
                  <c:v>3205.9</c:v>
                </c:pt>
                <c:pt idx="702">
                  <c:v>3209.0160000000001</c:v>
                </c:pt>
                <c:pt idx="703">
                  <c:v>3212.13</c:v>
                </c:pt>
                <c:pt idx="704">
                  <c:v>3215.241</c:v>
                </c:pt>
                <c:pt idx="705">
                  <c:v>3218.35</c:v>
                </c:pt>
                <c:pt idx="706">
                  <c:v>3221.4560000000001</c:v>
                </c:pt>
                <c:pt idx="707">
                  <c:v>3224.56</c:v>
                </c:pt>
                <c:pt idx="708">
                  <c:v>3227.6610000000001</c:v>
                </c:pt>
                <c:pt idx="709">
                  <c:v>3230.76</c:v>
                </c:pt>
                <c:pt idx="710">
                  <c:v>3233.8560000000002</c:v>
                </c:pt>
                <c:pt idx="711">
                  <c:v>3236.95</c:v>
                </c:pt>
                <c:pt idx="712">
                  <c:v>3240.0410000000002</c:v>
                </c:pt>
                <c:pt idx="713">
                  <c:v>3243.13</c:v>
                </c:pt>
                <c:pt idx="714">
                  <c:v>3246.2159999999999</c:v>
                </c:pt>
                <c:pt idx="715">
                  <c:v>3249.3</c:v>
                </c:pt>
                <c:pt idx="716">
                  <c:v>3252.3820000000001</c:v>
                </c:pt>
                <c:pt idx="717">
                  <c:v>3255.46</c:v>
                </c:pt>
                <c:pt idx="718">
                  <c:v>3258.5369999999998</c:v>
                </c:pt>
                <c:pt idx="719">
                  <c:v>3261.6109999999999</c:v>
                </c:pt>
                <c:pt idx="720">
                  <c:v>3264.6819999999998</c:v>
                </c:pt>
                <c:pt idx="721">
                  <c:v>3267.7510000000002</c:v>
                </c:pt>
                <c:pt idx="722">
                  <c:v>3270.8180000000002</c:v>
                </c:pt>
                <c:pt idx="723">
                  <c:v>3273.8820000000001</c:v>
                </c:pt>
                <c:pt idx="724">
                  <c:v>3276.9430000000002</c:v>
                </c:pt>
                <c:pt idx="725">
                  <c:v>3280.002</c:v>
                </c:pt>
                <c:pt idx="726">
                  <c:v>3283.0590000000002</c:v>
                </c:pt>
                <c:pt idx="727">
                  <c:v>3286.1129999999998</c:v>
                </c:pt>
                <c:pt idx="728">
                  <c:v>3289.165</c:v>
                </c:pt>
                <c:pt idx="729">
                  <c:v>3292.2139999999999</c:v>
                </c:pt>
                <c:pt idx="730">
                  <c:v>3295.261</c:v>
                </c:pt>
                <c:pt idx="731">
                  <c:v>3298.306</c:v>
                </c:pt>
                <c:pt idx="732">
                  <c:v>3301.348</c:v>
                </c:pt>
                <c:pt idx="733">
                  <c:v>3304.3870000000002</c:v>
                </c:pt>
                <c:pt idx="734">
                  <c:v>3307.4250000000002</c:v>
                </c:pt>
                <c:pt idx="735">
                  <c:v>3310.4589999999998</c:v>
                </c:pt>
                <c:pt idx="736">
                  <c:v>3313.4920000000002</c:v>
                </c:pt>
                <c:pt idx="737">
                  <c:v>3316.5210000000002</c:v>
                </c:pt>
                <c:pt idx="738">
                  <c:v>3319.549</c:v>
                </c:pt>
                <c:pt idx="739">
                  <c:v>3322.5740000000001</c:v>
                </c:pt>
                <c:pt idx="740">
                  <c:v>3325.5970000000002</c:v>
                </c:pt>
                <c:pt idx="741">
                  <c:v>3328.6170000000002</c:v>
                </c:pt>
                <c:pt idx="742">
                  <c:v>3331.6350000000002</c:v>
                </c:pt>
                <c:pt idx="743">
                  <c:v>3334.65</c:v>
                </c:pt>
                <c:pt idx="744">
                  <c:v>3337.663</c:v>
                </c:pt>
                <c:pt idx="745">
                  <c:v>3340.674</c:v>
                </c:pt>
                <c:pt idx="746">
                  <c:v>3343.6819999999998</c:v>
                </c:pt>
                <c:pt idx="747">
                  <c:v>3346.6880000000001</c:v>
                </c:pt>
                <c:pt idx="748">
                  <c:v>3349.6909999999998</c:v>
                </c:pt>
                <c:pt idx="749">
                  <c:v>3352.692</c:v>
                </c:pt>
                <c:pt idx="750">
                  <c:v>3355.6909999999998</c:v>
                </c:pt>
                <c:pt idx="751">
                  <c:v>3358.6869999999999</c:v>
                </c:pt>
                <c:pt idx="752">
                  <c:v>3361.681</c:v>
                </c:pt>
                <c:pt idx="753">
                  <c:v>3364.6729999999998</c:v>
                </c:pt>
                <c:pt idx="754">
                  <c:v>3367.6619999999998</c:v>
                </c:pt>
                <c:pt idx="755">
                  <c:v>3370.6489999999999</c:v>
                </c:pt>
                <c:pt idx="756">
                  <c:v>3373.6329999999998</c:v>
                </c:pt>
                <c:pt idx="757">
                  <c:v>3376.6149999999998</c:v>
                </c:pt>
                <c:pt idx="758">
                  <c:v>3379.5949999999998</c:v>
                </c:pt>
                <c:pt idx="759">
                  <c:v>3382.5720000000001</c:v>
                </c:pt>
                <c:pt idx="760">
                  <c:v>3385.547</c:v>
                </c:pt>
                <c:pt idx="761">
                  <c:v>3388.52</c:v>
                </c:pt>
                <c:pt idx="762">
                  <c:v>3391.49</c:v>
                </c:pt>
                <c:pt idx="763">
                  <c:v>3394.4580000000001</c:v>
                </c:pt>
                <c:pt idx="764">
                  <c:v>3397.424</c:v>
                </c:pt>
                <c:pt idx="765">
                  <c:v>3400.3870000000002</c:v>
                </c:pt>
                <c:pt idx="766">
                  <c:v>3403.348</c:v>
                </c:pt>
                <c:pt idx="767">
                  <c:v>3406.3069999999998</c:v>
                </c:pt>
                <c:pt idx="768">
                  <c:v>3409.2629999999999</c:v>
                </c:pt>
                <c:pt idx="769">
                  <c:v>3412.2170000000001</c:v>
                </c:pt>
                <c:pt idx="770">
                  <c:v>3415.1680000000001</c:v>
                </c:pt>
                <c:pt idx="771">
                  <c:v>3418.1179999999999</c:v>
                </c:pt>
                <c:pt idx="772">
                  <c:v>3421.0650000000001</c:v>
                </c:pt>
                <c:pt idx="773">
                  <c:v>3424.009</c:v>
                </c:pt>
                <c:pt idx="774">
                  <c:v>3426.951</c:v>
                </c:pt>
                <c:pt idx="775">
                  <c:v>3429.8910000000001</c:v>
                </c:pt>
                <c:pt idx="776">
                  <c:v>3432.8290000000002</c:v>
                </c:pt>
                <c:pt idx="777">
                  <c:v>3435.7640000000001</c:v>
                </c:pt>
                <c:pt idx="778">
                  <c:v>3438.6970000000001</c:v>
                </c:pt>
                <c:pt idx="779">
                  <c:v>3441.6280000000002</c:v>
                </c:pt>
                <c:pt idx="780">
                  <c:v>3444.5569999999998</c:v>
                </c:pt>
                <c:pt idx="781">
                  <c:v>3447.4830000000002</c:v>
                </c:pt>
                <c:pt idx="782">
                  <c:v>3450.4070000000002</c:v>
                </c:pt>
                <c:pt idx="783">
                  <c:v>3453.328</c:v>
                </c:pt>
                <c:pt idx="784">
                  <c:v>3456.2469999999998</c:v>
                </c:pt>
                <c:pt idx="785">
                  <c:v>3459.1640000000002</c:v>
                </c:pt>
                <c:pt idx="786">
                  <c:v>3462.0790000000002</c:v>
                </c:pt>
                <c:pt idx="787">
                  <c:v>3464.991</c:v>
                </c:pt>
                <c:pt idx="788">
                  <c:v>3467.902</c:v>
                </c:pt>
                <c:pt idx="789">
                  <c:v>3470.8090000000002</c:v>
                </c:pt>
                <c:pt idx="790">
                  <c:v>3473.7150000000001</c:v>
                </c:pt>
                <c:pt idx="791">
                  <c:v>3476.6179999999999</c:v>
                </c:pt>
                <c:pt idx="792">
                  <c:v>3479.5189999999998</c:v>
                </c:pt>
                <c:pt idx="793">
                  <c:v>3482.4180000000001</c:v>
                </c:pt>
                <c:pt idx="794">
                  <c:v>3485.3150000000001</c:v>
                </c:pt>
                <c:pt idx="795">
                  <c:v>3488.2089999999998</c:v>
                </c:pt>
                <c:pt idx="796">
                  <c:v>3491.1010000000001</c:v>
                </c:pt>
                <c:pt idx="797">
                  <c:v>3493.99</c:v>
                </c:pt>
                <c:pt idx="798">
                  <c:v>3496.8780000000002</c:v>
                </c:pt>
                <c:pt idx="799">
                  <c:v>3499.7629999999999</c:v>
                </c:pt>
                <c:pt idx="800">
                  <c:v>3502.6460000000002</c:v>
                </c:pt>
                <c:pt idx="801">
                  <c:v>3505.527</c:v>
                </c:pt>
                <c:pt idx="802">
                  <c:v>3508.4050000000002</c:v>
                </c:pt>
                <c:pt idx="803">
                  <c:v>3511.2809999999999</c:v>
                </c:pt>
                <c:pt idx="804">
                  <c:v>3514.1550000000002</c:v>
                </c:pt>
                <c:pt idx="805">
                  <c:v>3517.027</c:v>
                </c:pt>
                <c:pt idx="806">
                  <c:v>3519.8969999999999</c:v>
                </c:pt>
                <c:pt idx="807">
                  <c:v>3522.7640000000001</c:v>
                </c:pt>
                <c:pt idx="808">
                  <c:v>3525.6289999999999</c:v>
                </c:pt>
                <c:pt idx="809">
                  <c:v>3528.4920000000002</c:v>
                </c:pt>
                <c:pt idx="810">
                  <c:v>3531.3519999999999</c:v>
                </c:pt>
                <c:pt idx="811">
                  <c:v>3534.2109999999998</c:v>
                </c:pt>
                <c:pt idx="812">
                  <c:v>3537.067</c:v>
                </c:pt>
                <c:pt idx="813">
                  <c:v>3539.9209999999998</c:v>
                </c:pt>
                <c:pt idx="814">
                  <c:v>3542.7730000000001</c:v>
                </c:pt>
                <c:pt idx="815">
                  <c:v>3545.6219999999998</c:v>
                </c:pt>
                <c:pt idx="816">
                  <c:v>3548.4690000000001</c:v>
                </c:pt>
                <c:pt idx="817">
                  <c:v>3551.3150000000001</c:v>
                </c:pt>
                <c:pt idx="818">
                  <c:v>3554.1570000000002</c:v>
                </c:pt>
                <c:pt idx="819">
                  <c:v>3556.998</c:v>
                </c:pt>
                <c:pt idx="820">
                  <c:v>3559.837</c:v>
                </c:pt>
                <c:pt idx="821">
                  <c:v>3562.6729999999998</c:v>
                </c:pt>
                <c:pt idx="822">
                  <c:v>3565.5070000000001</c:v>
                </c:pt>
                <c:pt idx="823">
                  <c:v>3568.3389999999999</c:v>
                </c:pt>
                <c:pt idx="824">
                  <c:v>3571.1689999999999</c:v>
                </c:pt>
                <c:pt idx="825">
                  <c:v>3573.9960000000001</c:v>
                </c:pt>
                <c:pt idx="826">
                  <c:v>3576.8220000000001</c:v>
                </c:pt>
                <c:pt idx="827">
                  <c:v>3579.645</c:v>
                </c:pt>
                <c:pt idx="828">
                  <c:v>3582.4659999999999</c:v>
                </c:pt>
                <c:pt idx="829">
                  <c:v>3585.2849999999999</c:v>
                </c:pt>
                <c:pt idx="830">
                  <c:v>3588.1010000000001</c:v>
                </c:pt>
                <c:pt idx="831">
                  <c:v>3590.9160000000002</c:v>
                </c:pt>
                <c:pt idx="832">
                  <c:v>3593.7280000000001</c:v>
                </c:pt>
                <c:pt idx="833">
                  <c:v>3596.538</c:v>
                </c:pt>
                <c:pt idx="834">
                  <c:v>3599.346</c:v>
                </c:pt>
                <c:pt idx="835">
                  <c:v>3602.152</c:v>
                </c:pt>
                <c:pt idx="836">
                  <c:v>3604.9560000000001</c:v>
                </c:pt>
                <c:pt idx="837">
                  <c:v>3607.7570000000001</c:v>
                </c:pt>
                <c:pt idx="838">
                  <c:v>3610.556</c:v>
                </c:pt>
                <c:pt idx="839">
                  <c:v>3613.3539999999998</c:v>
                </c:pt>
                <c:pt idx="840">
                  <c:v>3616.1489999999999</c:v>
                </c:pt>
                <c:pt idx="841">
                  <c:v>3618.942</c:v>
                </c:pt>
                <c:pt idx="842">
                  <c:v>3621.732</c:v>
                </c:pt>
                <c:pt idx="843">
                  <c:v>3624.5210000000002</c:v>
                </c:pt>
                <c:pt idx="844">
                  <c:v>3627.3069999999998</c:v>
                </c:pt>
                <c:pt idx="845">
                  <c:v>3630.0920000000001</c:v>
                </c:pt>
                <c:pt idx="846">
                  <c:v>3632.8739999999998</c:v>
                </c:pt>
                <c:pt idx="847">
                  <c:v>3635.654</c:v>
                </c:pt>
                <c:pt idx="848">
                  <c:v>3638.4319999999998</c:v>
                </c:pt>
                <c:pt idx="849">
                  <c:v>3641.2080000000001</c:v>
                </c:pt>
                <c:pt idx="850">
                  <c:v>3643.982</c:v>
                </c:pt>
                <c:pt idx="851">
                  <c:v>3646.7530000000002</c:v>
                </c:pt>
                <c:pt idx="852">
                  <c:v>3649.5230000000001</c:v>
                </c:pt>
                <c:pt idx="853">
                  <c:v>3652.29</c:v>
                </c:pt>
                <c:pt idx="854">
                  <c:v>3655.0549999999998</c:v>
                </c:pt>
                <c:pt idx="855">
                  <c:v>3657.8180000000002</c:v>
                </c:pt>
                <c:pt idx="856">
                  <c:v>3660.5790000000002</c:v>
                </c:pt>
                <c:pt idx="857">
                  <c:v>3663.3380000000002</c:v>
                </c:pt>
                <c:pt idx="858">
                  <c:v>3666.0949999999998</c:v>
                </c:pt>
                <c:pt idx="859">
                  <c:v>3668.8490000000002</c:v>
                </c:pt>
                <c:pt idx="860">
                  <c:v>3671.6019999999999</c:v>
                </c:pt>
                <c:pt idx="861">
                  <c:v>3674.3519999999999</c:v>
                </c:pt>
                <c:pt idx="862">
                  <c:v>3677.1010000000001</c:v>
                </c:pt>
                <c:pt idx="863">
                  <c:v>3679.8470000000002</c:v>
                </c:pt>
                <c:pt idx="864">
                  <c:v>3682.5909999999999</c:v>
                </c:pt>
                <c:pt idx="865">
                  <c:v>3685.3330000000001</c:v>
                </c:pt>
                <c:pt idx="866">
                  <c:v>3688.0729999999999</c:v>
                </c:pt>
                <c:pt idx="867">
                  <c:v>3690.8110000000001</c:v>
                </c:pt>
                <c:pt idx="868">
                  <c:v>3693.547</c:v>
                </c:pt>
                <c:pt idx="869">
                  <c:v>3696.2809999999999</c:v>
                </c:pt>
                <c:pt idx="870">
                  <c:v>3699.0129999999999</c:v>
                </c:pt>
                <c:pt idx="871">
                  <c:v>3701.7420000000002</c:v>
                </c:pt>
                <c:pt idx="872">
                  <c:v>3704.47</c:v>
                </c:pt>
                <c:pt idx="873">
                  <c:v>3707.1950000000002</c:v>
                </c:pt>
                <c:pt idx="874">
                  <c:v>3709.9189999999999</c:v>
                </c:pt>
                <c:pt idx="875">
                  <c:v>3712.64</c:v>
                </c:pt>
                <c:pt idx="876">
                  <c:v>3715.3589999999999</c:v>
                </c:pt>
                <c:pt idx="877">
                  <c:v>3718.076</c:v>
                </c:pt>
                <c:pt idx="878">
                  <c:v>3720.7919999999999</c:v>
                </c:pt>
                <c:pt idx="879">
                  <c:v>3723.5050000000001</c:v>
                </c:pt>
                <c:pt idx="880">
                  <c:v>3726.2159999999999</c:v>
                </c:pt>
                <c:pt idx="881">
                  <c:v>3728.9250000000002</c:v>
                </c:pt>
                <c:pt idx="882">
                  <c:v>3731.6320000000001</c:v>
                </c:pt>
                <c:pt idx="883">
                  <c:v>3734.3359999999998</c:v>
                </c:pt>
                <c:pt idx="884">
                  <c:v>3737.0390000000002</c:v>
                </c:pt>
                <c:pt idx="885">
                  <c:v>3739.74</c:v>
                </c:pt>
                <c:pt idx="886">
                  <c:v>3742.4389999999999</c:v>
                </c:pt>
                <c:pt idx="887">
                  <c:v>3745.136</c:v>
                </c:pt>
                <c:pt idx="888">
                  <c:v>3747.83</c:v>
                </c:pt>
                <c:pt idx="889">
                  <c:v>3750.5230000000001</c:v>
                </c:pt>
                <c:pt idx="890">
                  <c:v>3753.2130000000002</c:v>
                </c:pt>
                <c:pt idx="891">
                  <c:v>3755.902</c:v>
                </c:pt>
                <c:pt idx="892">
                  <c:v>3758.5889999999999</c:v>
                </c:pt>
                <c:pt idx="893">
                  <c:v>3761.2730000000001</c:v>
                </c:pt>
                <c:pt idx="894">
                  <c:v>3763.9560000000001</c:v>
                </c:pt>
                <c:pt idx="895">
                  <c:v>3766.636</c:v>
                </c:pt>
                <c:pt idx="896">
                  <c:v>3769.3150000000001</c:v>
                </c:pt>
                <c:pt idx="897">
                  <c:v>3771.991</c:v>
                </c:pt>
                <c:pt idx="898">
                  <c:v>3774.665</c:v>
                </c:pt>
                <c:pt idx="899">
                  <c:v>3777.3380000000002</c:v>
                </c:pt>
                <c:pt idx="900">
                  <c:v>3780.0079999999998</c:v>
                </c:pt>
                <c:pt idx="901">
                  <c:v>3782.6770000000001</c:v>
                </c:pt>
                <c:pt idx="902">
                  <c:v>3785.3429999999998</c:v>
                </c:pt>
                <c:pt idx="903">
                  <c:v>3788.0070000000001</c:v>
                </c:pt>
                <c:pt idx="904">
                  <c:v>3790.67</c:v>
                </c:pt>
                <c:pt idx="905">
                  <c:v>3793.33</c:v>
                </c:pt>
                <c:pt idx="906">
                  <c:v>3795.989</c:v>
                </c:pt>
                <c:pt idx="907">
                  <c:v>3798.645</c:v>
                </c:pt>
                <c:pt idx="908">
                  <c:v>3801.299</c:v>
                </c:pt>
                <c:pt idx="909">
                  <c:v>3803.9520000000002</c:v>
                </c:pt>
                <c:pt idx="910">
                  <c:v>3806.6019999999999</c:v>
                </c:pt>
                <c:pt idx="911">
                  <c:v>3809.2510000000002</c:v>
                </c:pt>
                <c:pt idx="912">
                  <c:v>3811.8969999999999</c:v>
                </c:pt>
                <c:pt idx="913">
                  <c:v>3814.5419999999999</c:v>
                </c:pt>
                <c:pt idx="914">
                  <c:v>3817.1840000000002</c:v>
                </c:pt>
                <c:pt idx="915">
                  <c:v>3819.8249999999998</c:v>
                </c:pt>
                <c:pt idx="916">
                  <c:v>3822.4630000000002</c:v>
                </c:pt>
                <c:pt idx="917">
                  <c:v>3825.1</c:v>
                </c:pt>
                <c:pt idx="918">
                  <c:v>3827.7350000000001</c:v>
                </c:pt>
                <c:pt idx="919">
                  <c:v>3830.3670000000002</c:v>
                </c:pt>
                <c:pt idx="920">
                  <c:v>3832.998</c:v>
                </c:pt>
                <c:pt idx="921">
                  <c:v>3835.627</c:v>
                </c:pt>
                <c:pt idx="922">
                  <c:v>3838.2530000000002</c:v>
                </c:pt>
                <c:pt idx="923">
                  <c:v>3840.8780000000002</c:v>
                </c:pt>
                <c:pt idx="924">
                  <c:v>3843.5010000000002</c:v>
                </c:pt>
                <c:pt idx="925">
                  <c:v>3846.1219999999998</c:v>
                </c:pt>
                <c:pt idx="926">
                  <c:v>3848.741</c:v>
                </c:pt>
                <c:pt idx="927">
                  <c:v>3851.3580000000002</c:v>
                </c:pt>
                <c:pt idx="928">
                  <c:v>3853.973</c:v>
                </c:pt>
                <c:pt idx="929">
                  <c:v>3856.5859999999998</c:v>
                </c:pt>
                <c:pt idx="930">
                  <c:v>3859.1970000000001</c:v>
                </c:pt>
                <c:pt idx="931">
                  <c:v>3861.806</c:v>
                </c:pt>
                <c:pt idx="932">
                  <c:v>3864.4140000000002</c:v>
                </c:pt>
                <c:pt idx="933">
                  <c:v>3867.0189999999998</c:v>
                </c:pt>
                <c:pt idx="934">
                  <c:v>3869.6219999999998</c:v>
                </c:pt>
                <c:pt idx="935">
                  <c:v>3872.2240000000002</c:v>
                </c:pt>
                <c:pt idx="936">
                  <c:v>3874.8229999999999</c:v>
                </c:pt>
                <c:pt idx="937">
                  <c:v>3877.4209999999998</c:v>
                </c:pt>
                <c:pt idx="938">
                  <c:v>3880.0160000000001</c:v>
                </c:pt>
                <c:pt idx="939">
                  <c:v>3882.61</c:v>
                </c:pt>
                <c:pt idx="940">
                  <c:v>3885.2020000000002</c:v>
                </c:pt>
                <c:pt idx="941">
                  <c:v>3887.7919999999999</c:v>
                </c:pt>
                <c:pt idx="942">
                  <c:v>3890.38</c:v>
                </c:pt>
                <c:pt idx="943">
                  <c:v>3892.9659999999999</c:v>
                </c:pt>
                <c:pt idx="944">
                  <c:v>3895.55</c:v>
                </c:pt>
                <c:pt idx="945">
                  <c:v>3898.1320000000001</c:v>
                </c:pt>
                <c:pt idx="946">
                  <c:v>3900.7130000000002</c:v>
                </c:pt>
                <c:pt idx="947">
                  <c:v>3903.2910000000002</c:v>
                </c:pt>
                <c:pt idx="948">
                  <c:v>3905.8679999999999</c:v>
                </c:pt>
                <c:pt idx="949">
                  <c:v>3908.442</c:v>
                </c:pt>
                <c:pt idx="950">
                  <c:v>3911.0149999999999</c:v>
                </c:pt>
                <c:pt idx="951">
                  <c:v>3913.5859999999998</c:v>
                </c:pt>
                <c:pt idx="952">
                  <c:v>3916.1550000000002</c:v>
                </c:pt>
                <c:pt idx="953">
                  <c:v>3918.7220000000002</c:v>
                </c:pt>
                <c:pt idx="954">
                  <c:v>3921.2869999999998</c:v>
                </c:pt>
                <c:pt idx="955">
                  <c:v>3923.85</c:v>
                </c:pt>
                <c:pt idx="956">
                  <c:v>3926.4110000000001</c:v>
                </c:pt>
                <c:pt idx="957">
                  <c:v>3928.971</c:v>
                </c:pt>
                <c:pt idx="958">
                  <c:v>3931.5279999999998</c:v>
                </c:pt>
                <c:pt idx="959">
                  <c:v>3934.0839999999998</c:v>
                </c:pt>
                <c:pt idx="960">
                  <c:v>3936.6379999999999</c:v>
                </c:pt>
                <c:pt idx="961">
                  <c:v>3939.19</c:v>
                </c:pt>
                <c:pt idx="962">
                  <c:v>3941.74</c:v>
                </c:pt>
                <c:pt idx="963">
                  <c:v>3944.288</c:v>
                </c:pt>
                <c:pt idx="964">
                  <c:v>3946.8339999999998</c:v>
                </c:pt>
                <c:pt idx="965">
                  <c:v>3949.3780000000002</c:v>
                </c:pt>
                <c:pt idx="966">
                  <c:v>3951.9209999999998</c:v>
                </c:pt>
                <c:pt idx="967">
                  <c:v>3954.462</c:v>
                </c:pt>
                <c:pt idx="968">
                  <c:v>3957</c:v>
                </c:pt>
                <c:pt idx="969">
                  <c:v>3959.5369999999998</c:v>
                </c:pt>
                <c:pt idx="970">
                  <c:v>3962.0720000000001</c:v>
                </c:pt>
                <c:pt idx="971">
                  <c:v>3964.6060000000002</c:v>
                </c:pt>
                <c:pt idx="972">
                  <c:v>3967.1370000000002</c:v>
                </c:pt>
                <c:pt idx="973">
                  <c:v>3969.6669999999999</c:v>
                </c:pt>
                <c:pt idx="974">
                  <c:v>3972.194</c:v>
                </c:pt>
                <c:pt idx="975">
                  <c:v>3974.72</c:v>
                </c:pt>
                <c:pt idx="976">
                  <c:v>3977.2440000000001</c:v>
                </c:pt>
                <c:pt idx="977">
                  <c:v>3979.7660000000001</c:v>
                </c:pt>
                <c:pt idx="978">
                  <c:v>3982.2860000000001</c:v>
                </c:pt>
                <c:pt idx="979">
                  <c:v>3984.8049999999998</c:v>
                </c:pt>
                <c:pt idx="980">
                  <c:v>3987.3209999999999</c:v>
                </c:pt>
                <c:pt idx="981">
                  <c:v>3989.8359999999998</c:v>
                </c:pt>
                <c:pt idx="982">
                  <c:v>3992.3490000000002</c:v>
                </c:pt>
                <c:pt idx="983">
                  <c:v>3994.86</c:v>
                </c:pt>
                <c:pt idx="984">
                  <c:v>3997.3690000000001</c:v>
                </c:pt>
                <c:pt idx="985">
                  <c:v>3999.877</c:v>
                </c:pt>
                <c:pt idx="986">
                  <c:v>4002.3820000000001</c:v>
                </c:pt>
                <c:pt idx="987">
                  <c:v>4004.886</c:v>
                </c:pt>
                <c:pt idx="988">
                  <c:v>4007.3879999999999</c:v>
                </c:pt>
                <c:pt idx="989">
                  <c:v>4009.8879999999999</c:v>
                </c:pt>
                <c:pt idx="990">
                  <c:v>4012.386</c:v>
                </c:pt>
                <c:pt idx="991">
                  <c:v>4014.8829999999998</c:v>
                </c:pt>
                <c:pt idx="992">
                  <c:v>4017.377</c:v>
                </c:pt>
                <c:pt idx="993">
                  <c:v>4019.87</c:v>
                </c:pt>
                <c:pt idx="994">
                  <c:v>4022.3609999999999</c:v>
                </c:pt>
                <c:pt idx="995">
                  <c:v>4024.85</c:v>
                </c:pt>
                <c:pt idx="996">
                  <c:v>4027.3380000000002</c:v>
                </c:pt>
                <c:pt idx="997">
                  <c:v>4029.8229999999999</c:v>
                </c:pt>
                <c:pt idx="998">
                  <c:v>4032.3069999999998</c:v>
                </c:pt>
                <c:pt idx="999">
                  <c:v>4034.7890000000002</c:v>
                </c:pt>
                <c:pt idx="1000">
                  <c:v>4037.2689999999998</c:v>
                </c:pt>
                <c:pt idx="1001">
                  <c:v>4039.7469999999998</c:v>
                </c:pt>
                <c:pt idx="1002">
                  <c:v>4042.2240000000002</c:v>
                </c:pt>
                <c:pt idx="1003">
                  <c:v>4044.6990000000001</c:v>
                </c:pt>
                <c:pt idx="1004">
                  <c:v>4047.172</c:v>
                </c:pt>
                <c:pt idx="1005">
                  <c:v>4049.643</c:v>
                </c:pt>
                <c:pt idx="1006">
                  <c:v>4052.1120000000001</c:v>
                </c:pt>
                <c:pt idx="1007">
                  <c:v>4054.58</c:v>
                </c:pt>
                <c:pt idx="1008">
                  <c:v>4057.0459999999998</c:v>
                </c:pt>
                <c:pt idx="1009">
                  <c:v>4059.51</c:v>
                </c:pt>
                <c:pt idx="1010">
                  <c:v>4061.9720000000002</c:v>
                </c:pt>
                <c:pt idx="1011">
                  <c:v>4064.4319999999998</c:v>
                </c:pt>
                <c:pt idx="1012">
                  <c:v>4066.8910000000001</c:v>
                </c:pt>
                <c:pt idx="1013">
                  <c:v>4069.348</c:v>
                </c:pt>
                <c:pt idx="1014">
                  <c:v>4071.8029999999999</c:v>
                </c:pt>
                <c:pt idx="1015">
                  <c:v>4074.2559999999999</c:v>
                </c:pt>
                <c:pt idx="1016">
                  <c:v>4076.7080000000001</c:v>
                </c:pt>
                <c:pt idx="1017">
                  <c:v>4079.1579999999999</c:v>
                </c:pt>
                <c:pt idx="1018">
                  <c:v>4081.6060000000002</c:v>
                </c:pt>
                <c:pt idx="1019">
                  <c:v>4084.0520000000001</c:v>
                </c:pt>
                <c:pt idx="1020">
                  <c:v>4086.4969999999998</c:v>
                </c:pt>
                <c:pt idx="1021">
                  <c:v>4088.9389999999999</c:v>
                </c:pt>
                <c:pt idx="1022">
                  <c:v>4091.38</c:v>
                </c:pt>
                <c:pt idx="1023">
                  <c:v>4093.819</c:v>
                </c:pt>
                <c:pt idx="1024">
                  <c:v>4096.2569999999996</c:v>
                </c:pt>
                <c:pt idx="1025">
                  <c:v>4098.6930000000002</c:v>
                </c:pt>
                <c:pt idx="1026">
                  <c:v>4101.1270000000004</c:v>
                </c:pt>
                <c:pt idx="1027">
                  <c:v>4103.5590000000002</c:v>
                </c:pt>
                <c:pt idx="1028">
                  <c:v>4105.9889999999996</c:v>
                </c:pt>
                <c:pt idx="1029">
                  <c:v>4108.4179999999997</c:v>
                </c:pt>
                <c:pt idx="1030">
                  <c:v>4110.8450000000003</c:v>
                </c:pt>
                <c:pt idx="1031">
                  <c:v>4113.2700000000004</c:v>
                </c:pt>
                <c:pt idx="1032">
                  <c:v>4115.6940000000004</c:v>
                </c:pt>
                <c:pt idx="1033">
                  <c:v>4118.1149999999998</c:v>
                </c:pt>
                <c:pt idx="1034">
                  <c:v>4120.5349999999999</c:v>
                </c:pt>
                <c:pt idx="1035">
                  <c:v>4122.9539999999997</c:v>
                </c:pt>
                <c:pt idx="1036">
                  <c:v>4125.37</c:v>
                </c:pt>
                <c:pt idx="1037">
                  <c:v>4127.7849999999999</c:v>
                </c:pt>
                <c:pt idx="1038">
                  <c:v>4130.1980000000003</c:v>
                </c:pt>
                <c:pt idx="1039">
                  <c:v>4132.6090000000004</c:v>
                </c:pt>
                <c:pt idx="1040">
                  <c:v>4135.0190000000002</c:v>
                </c:pt>
                <c:pt idx="1041">
                  <c:v>4137.4269999999997</c:v>
                </c:pt>
                <c:pt idx="1042">
                  <c:v>4139.8329999999996</c:v>
                </c:pt>
                <c:pt idx="1043">
                  <c:v>4142.2370000000001</c:v>
                </c:pt>
              </c:numCache>
            </c:numRef>
          </c:xVal>
          <c:yVal>
            <c:numRef>
              <c:f>גיליון1!$G$22:$ANJ$22</c:f>
              <c:numCache>
                <c:formatCode>General</c:formatCode>
                <c:ptCount val="1044"/>
                <c:pt idx="0">
                  <c:v>-258.04000000000002</c:v>
                </c:pt>
                <c:pt idx="1">
                  <c:v>65.959999999999994</c:v>
                </c:pt>
                <c:pt idx="2">
                  <c:v>981.63</c:v>
                </c:pt>
                <c:pt idx="3">
                  <c:v>3908.62</c:v>
                </c:pt>
                <c:pt idx="4">
                  <c:v>11131.96</c:v>
                </c:pt>
                <c:pt idx="5">
                  <c:v>23460.959999999999</c:v>
                </c:pt>
                <c:pt idx="6">
                  <c:v>37466.959999999999</c:v>
                </c:pt>
                <c:pt idx="7">
                  <c:v>46432.959999999999</c:v>
                </c:pt>
                <c:pt idx="8">
                  <c:v>48479.29</c:v>
                </c:pt>
                <c:pt idx="9">
                  <c:v>47202.96</c:v>
                </c:pt>
                <c:pt idx="10">
                  <c:v>45762.63</c:v>
                </c:pt>
                <c:pt idx="11">
                  <c:v>44824.29</c:v>
                </c:pt>
                <c:pt idx="12">
                  <c:v>44029.62</c:v>
                </c:pt>
                <c:pt idx="13">
                  <c:v>43124.63</c:v>
                </c:pt>
                <c:pt idx="14">
                  <c:v>41920.620000000003</c:v>
                </c:pt>
                <c:pt idx="15">
                  <c:v>40508.629999999997</c:v>
                </c:pt>
                <c:pt idx="16">
                  <c:v>39097.29</c:v>
                </c:pt>
                <c:pt idx="17">
                  <c:v>37708.620000000003</c:v>
                </c:pt>
                <c:pt idx="18">
                  <c:v>36487.620000000003</c:v>
                </c:pt>
                <c:pt idx="19">
                  <c:v>35446.959999999999</c:v>
                </c:pt>
                <c:pt idx="20">
                  <c:v>34535.96</c:v>
                </c:pt>
                <c:pt idx="21">
                  <c:v>33558.620000000003</c:v>
                </c:pt>
                <c:pt idx="22">
                  <c:v>32756.62</c:v>
                </c:pt>
                <c:pt idx="23">
                  <c:v>31898.959999999999</c:v>
                </c:pt>
                <c:pt idx="24">
                  <c:v>31088.959999999999</c:v>
                </c:pt>
                <c:pt idx="25">
                  <c:v>30342.62</c:v>
                </c:pt>
                <c:pt idx="26">
                  <c:v>29694.62</c:v>
                </c:pt>
                <c:pt idx="27">
                  <c:v>29084.29</c:v>
                </c:pt>
                <c:pt idx="28">
                  <c:v>28683.62</c:v>
                </c:pt>
                <c:pt idx="29">
                  <c:v>28276.959999999999</c:v>
                </c:pt>
                <c:pt idx="30">
                  <c:v>27972.959999999999</c:v>
                </c:pt>
                <c:pt idx="31">
                  <c:v>27729.96</c:v>
                </c:pt>
                <c:pt idx="32">
                  <c:v>27521.62</c:v>
                </c:pt>
                <c:pt idx="33">
                  <c:v>27376.959999999999</c:v>
                </c:pt>
                <c:pt idx="34">
                  <c:v>27218.959999999999</c:v>
                </c:pt>
                <c:pt idx="35">
                  <c:v>27136.959999999999</c:v>
                </c:pt>
                <c:pt idx="36">
                  <c:v>27081.62</c:v>
                </c:pt>
                <c:pt idx="37">
                  <c:v>27114.62</c:v>
                </c:pt>
                <c:pt idx="38">
                  <c:v>27088.959999999999</c:v>
                </c:pt>
                <c:pt idx="39">
                  <c:v>27218.62</c:v>
                </c:pt>
                <c:pt idx="40">
                  <c:v>27266.959999999999</c:v>
                </c:pt>
                <c:pt idx="41">
                  <c:v>27352.959999999999</c:v>
                </c:pt>
                <c:pt idx="42">
                  <c:v>27376.29</c:v>
                </c:pt>
                <c:pt idx="43">
                  <c:v>27423.29</c:v>
                </c:pt>
                <c:pt idx="44">
                  <c:v>27514.29</c:v>
                </c:pt>
                <c:pt idx="45">
                  <c:v>27592.29</c:v>
                </c:pt>
                <c:pt idx="46">
                  <c:v>27550.29</c:v>
                </c:pt>
                <c:pt idx="47">
                  <c:v>27648.62</c:v>
                </c:pt>
                <c:pt idx="48">
                  <c:v>27535.96</c:v>
                </c:pt>
                <c:pt idx="49">
                  <c:v>27471.62</c:v>
                </c:pt>
                <c:pt idx="50">
                  <c:v>27339.62</c:v>
                </c:pt>
                <c:pt idx="51">
                  <c:v>27165.96</c:v>
                </c:pt>
                <c:pt idx="52">
                  <c:v>27056.29</c:v>
                </c:pt>
                <c:pt idx="53">
                  <c:v>26885.96</c:v>
                </c:pt>
                <c:pt idx="54">
                  <c:v>26711.96</c:v>
                </c:pt>
                <c:pt idx="55">
                  <c:v>26624.62</c:v>
                </c:pt>
                <c:pt idx="56">
                  <c:v>26521.29</c:v>
                </c:pt>
                <c:pt idx="57">
                  <c:v>26358.62</c:v>
                </c:pt>
                <c:pt idx="58">
                  <c:v>26095.29</c:v>
                </c:pt>
                <c:pt idx="59">
                  <c:v>25768.959999999999</c:v>
                </c:pt>
                <c:pt idx="60">
                  <c:v>25350.29</c:v>
                </c:pt>
                <c:pt idx="61">
                  <c:v>24996.29</c:v>
                </c:pt>
                <c:pt idx="62">
                  <c:v>24707.62</c:v>
                </c:pt>
                <c:pt idx="63">
                  <c:v>24425.29</c:v>
                </c:pt>
                <c:pt idx="64">
                  <c:v>24171.62</c:v>
                </c:pt>
                <c:pt idx="65">
                  <c:v>24039.29</c:v>
                </c:pt>
                <c:pt idx="66">
                  <c:v>23934.29</c:v>
                </c:pt>
                <c:pt idx="67">
                  <c:v>23909.62</c:v>
                </c:pt>
                <c:pt idx="68">
                  <c:v>23802.959999999999</c:v>
                </c:pt>
                <c:pt idx="69">
                  <c:v>23733.29</c:v>
                </c:pt>
                <c:pt idx="70">
                  <c:v>23639.62</c:v>
                </c:pt>
                <c:pt idx="71">
                  <c:v>23521.29</c:v>
                </c:pt>
                <c:pt idx="72">
                  <c:v>23368.959999999999</c:v>
                </c:pt>
                <c:pt idx="73">
                  <c:v>23295.96</c:v>
                </c:pt>
                <c:pt idx="74">
                  <c:v>23187.96</c:v>
                </c:pt>
                <c:pt idx="75">
                  <c:v>23086.29</c:v>
                </c:pt>
                <c:pt idx="76">
                  <c:v>23010.959999999999</c:v>
                </c:pt>
                <c:pt idx="77">
                  <c:v>22844.959999999999</c:v>
                </c:pt>
                <c:pt idx="78">
                  <c:v>22689.29</c:v>
                </c:pt>
                <c:pt idx="79">
                  <c:v>22470.62</c:v>
                </c:pt>
                <c:pt idx="80">
                  <c:v>22321.29</c:v>
                </c:pt>
                <c:pt idx="81">
                  <c:v>22147.29</c:v>
                </c:pt>
                <c:pt idx="82">
                  <c:v>22027.96</c:v>
                </c:pt>
                <c:pt idx="83">
                  <c:v>21910.62</c:v>
                </c:pt>
                <c:pt idx="84">
                  <c:v>21824.62</c:v>
                </c:pt>
                <c:pt idx="85">
                  <c:v>21781.62</c:v>
                </c:pt>
                <c:pt idx="86">
                  <c:v>21697.62</c:v>
                </c:pt>
                <c:pt idx="87">
                  <c:v>21653.62</c:v>
                </c:pt>
                <c:pt idx="88">
                  <c:v>21573.62</c:v>
                </c:pt>
                <c:pt idx="89">
                  <c:v>21600.959999999999</c:v>
                </c:pt>
                <c:pt idx="90">
                  <c:v>21573.62</c:v>
                </c:pt>
                <c:pt idx="91">
                  <c:v>21522.959999999999</c:v>
                </c:pt>
                <c:pt idx="92">
                  <c:v>21477.62</c:v>
                </c:pt>
                <c:pt idx="93">
                  <c:v>21354.62</c:v>
                </c:pt>
                <c:pt idx="94">
                  <c:v>21287.96</c:v>
                </c:pt>
                <c:pt idx="95">
                  <c:v>21207.62</c:v>
                </c:pt>
                <c:pt idx="96">
                  <c:v>21060.29</c:v>
                </c:pt>
                <c:pt idx="97">
                  <c:v>20934.96</c:v>
                </c:pt>
                <c:pt idx="98">
                  <c:v>20942.29</c:v>
                </c:pt>
                <c:pt idx="99">
                  <c:v>20830.62</c:v>
                </c:pt>
                <c:pt idx="100">
                  <c:v>20804.29</c:v>
                </c:pt>
                <c:pt idx="101">
                  <c:v>20772.29</c:v>
                </c:pt>
                <c:pt idx="102">
                  <c:v>20755.96</c:v>
                </c:pt>
                <c:pt idx="103">
                  <c:v>20723.29</c:v>
                </c:pt>
                <c:pt idx="104">
                  <c:v>20746.96</c:v>
                </c:pt>
                <c:pt idx="105">
                  <c:v>20780.96</c:v>
                </c:pt>
                <c:pt idx="106">
                  <c:v>20737.62</c:v>
                </c:pt>
                <c:pt idx="107">
                  <c:v>20777.29</c:v>
                </c:pt>
                <c:pt idx="108">
                  <c:v>20856.96</c:v>
                </c:pt>
                <c:pt idx="109">
                  <c:v>20817.29</c:v>
                </c:pt>
                <c:pt idx="110">
                  <c:v>20833.62</c:v>
                </c:pt>
                <c:pt idx="111">
                  <c:v>20834.29</c:v>
                </c:pt>
                <c:pt idx="112">
                  <c:v>20736.96</c:v>
                </c:pt>
                <c:pt idx="113">
                  <c:v>20606.29</c:v>
                </c:pt>
                <c:pt idx="114">
                  <c:v>20481.29</c:v>
                </c:pt>
                <c:pt idx="115">
                  <c:v>20390.29</c:v>
                </c:pt>
                <c:pt idx="116">
                  <c:v>20242.96</c:v>
                </c:pt>
                <c:pt idx="117">
                  <c:v>20151.62</c:v>
                </c:pt>
                <c:pt idx="118">
                  <c:v>20095.29</c:v>
                </c:pt>
                <c:pt idx="119">
                  <c:v>20044.96</c:v>
                </c:pt>
                <c:pt idx="120">
                  <c:v>20021.62</c:v>
                </c:pt>
                <c:pt idx="121">
                  <c:v>20142.96</c:v>
                </c:pt>
                <c:pt idx="122">
                  <c:v>20108.62</c:v>
                </c:pt>
                <c:pt idx="123">
                  <c:v>20204.96</c:v>
                </c:pt>
                <c:pt idx="124">
                  <c:v>20312.96</c:v>
                </c:pt>
                <c:pt idx="125">
                  <c:v>20591.29</c:v>
                </c:pt>
                <c:pt idx="126">
                  <c:v>21070.62</c:v>
                </c:pt>
                <c:pt idx="127">
                  <c:v>21878.62</c:v>
                </c:pt>
                <c:pt idx="128">
                  <c:v>22451.62</c:v>
                </c:pt>
                <c:pt idx="129">
                  <c:v>22154.959999999999</c:v>
                </c:pt>
                <c:pt idx="130">
                  <c:v>21048.959999999999</c:v>
                </c:pt>
                <c:pt idx="131">
                  <c:v>19918.29</c:v>
                </c:pt>
                <c:pt idx="132">
                  <c:v>19266.62</c:v>
                </c:pt>
                <c:pt idx="133">
                  <c:v>19002.96</c:v>
                </c:pt>
                <c:pt idx="134">
                  <c:v>18824.96</c:v>
                </c:pt>
                <c:pt idx="135">
                  <c:v>18779.62</c:v>
                </c:pt>
                <c:pt idx="136">
                  <c:v>18801.96</c:v>
                </c:pt>
                <c:pt idx="137">
                  <c:v>18841.62</c:v>
                </c:pt>
                <c:pt idx="138">
                  <c:v>18875.62</c:v>
                </c:pt>
                <c:pt idx="139">
                  <c:v>18841.96</c:v>
                </c:pt>
                <c:pt idx="140">
                  <c:v>18831.96</c:v>
                </c:pt>
                <c:pt idx="141">
                  <c:v>18739.62</c:v>
                </c:pt>
                <c:pt idx="142">
                  <c:v>18730.62</c:v>
                </c:pt>
                <c:pt idx="143">
                  <c:v>18496.62</c:v>
                </c:pt>
                <c:pt idx="144">
                  <c:v>18310.96</c:v>
                </c:pt>
                <c:pt idx="145">
                  <c:v>18084.62</c:v>
                </c:pt>
                <c:pt idx="146">
                  <c:v>17877.96</c:v>
                </c:pt>
                <c:pt idx="147">
                  <c:v>17774.29</c:v>
                </c:pt>
                <c:pt idx="148">
                  <c:v>17774.96</c:v>
                </c:pt>
                <c:pt idx="149">
                  <c:v>17823.96</c:v>
                </c:pt>
                <c:pt idx="150">
                  <c:v>17962.96</c:v>
                </c:pt>
                <c:pt idx="151">
                  <c:v>18122.96</c:v>
                </c:pt>
                <c:pt idx="152">
                  <c:v>18293.62</c:v>
                </c:pt>
                <c:pt idx="153">
                  <c:v>18589.96</c:v>
                </c:pt>
                <c:pt idx="154">
                  <c:v>18870.96</c:v>
                </c:pt>
                <c:pt idx="155">
                  <c:v>18947.62</c:v>
                </c:pt>
                <c:pt idx="156">
                  <c:v>19041.62</c:v>
                </c:pt>
                <c:pt idx="157">
                  <c:v>19120.96</c:v>
                </c:pt>
                <c:pt idx="158">
                  <c:v>19173.29</c:v>
                </c:pt>
                <c:pt idx="159">
                  <c:v>19278.29</c:v>
                </c:pt>
                <c:pt idx="160">
                  <c:v>19316.29</c:v>
                </c:pt>
                <c:pt idx="161">
                  <c:v>19201.62</c:v>
                </c:pt>
                <c:pt idx="162">
                  <c:v>18988.29</c:v>
                </c:pt>
                <c:pt idx="163">
                  <c:v>18678.96</c:v>
                </c:pt>
                <c:pt idx="164">
                  <c:v>18529.96</c:v>
                </c:pt>
                <c:pt idx="165">
                  <c:v>18582.62</c:v>
                </c:pt>
                <c:pt idx="166">
                  <c:v>18884.96</c:v>
                </c:pt>
                <c:pt idx="167">
                  <c:v>19128.96</c:v>
                </c:pt>
                <c:pt idx="168">
                  <c:v>19427.62</c:v>
                </c:pt>
                <c:pt idx="169">
                  <c:v>19544.96</c:v>
                </c:pt>
                <c:pt idx="170">
                  <c:v>19527.29</c:v>
                </c:pt>
                <c:pt idx="171">
                  <c:v>19305.62</c:v>
                </c:pt>
                <c:pt idx="172">
                  <c:v>19146.96</c:v>
                </c:pt>
                <c:pt idx="173">
                  <c:v>18867.62</c:v>
                </c:pt>
                <c:pt idx="174">
                  <c:v>18580.96</c:v>
                </c:pt>
                <c:pt idx="175">
                  <c:v>18418.96</c:v>
                </c:pt>
                <c:pt idx="176">
                  <c:v>18290.29</c:v>
                </c:pt>
                <c:pt idx="177">
                  <c:v>18169.62</c:v>
                </c:pt>
                <c:pt idx="178">
                  <c:v>18081.29</c:v>
                </c:pt>
                <c:pt idx="179">
                  <c:v>18067.96</c:v>
                </c:pt>
                <c:pt idx="180">
                  <c:v>18097.29</c:v>
                </c:pt>
                <c:pt idx="181">
                  <c:v>18218.29</c:v>
                </c:pt>
                <c:pt idx="182">
                  <c:v>18291.96</c:v>
                </c:pt>
                <c:pt idx="183">
                  <c:v>18321.62</c:v>
                </c:pt>
                <c:pt idx="184">
                  <c:v>18360.96</c:v>
                </c:pt>
                <c:pt idx="185">
                  <c:v>18382.96</c:v>
                </c:pt>
                <c:pt idx="186">
                  <c:v>18350.29</c:v>
                </c:pt>
                <c:pt idx="187">
                  <c:v>18274.96</c:v>
                </c:pt>
                <c:pt idx="188">
                  <c:v>18145.29</c:v>
                </c:pt>
                <c:pt idx="189">
                  <c:v>18101.29</c:v>
                </c:pt>
                <c:pt idx="190">
                  <c:v>18034.29</c:v>
                </c:pt>
                <c:pt idx="191">
                  <c:v>18085.62</c:v>
                </c:pt>
                <c:pt idx="192">
                  <c:v>18216.96</c:v>
                </c:pt>
                <c:pt idx="193">
                  <c:v>18291.96</c:v>
                </c:pt>
                <c:pt idx="194">
                  <c:v>18475.62</c:v>
                </c:pt>
                <c:pt idx="195">
                  <c:v>18620.62</c:v>
                </c:pt>
                <c:pt idx="196">
                  <c:v>18757.96</c:v>
                </c:pt>
                <c:pt idx="197">
                  <c:v>18841.62</c:v>
                </c:pt>
                <c:pt idx="198">
                  <c:v>18855.96</c:v>
                </c:pt>
                <c:pt idx="199">
                  <c:v>18818.96</c:v>
                </c:pt>
                <c:pt idx="200">
                  <c:v>18774.96</c:v>
                </c:pt>
                <c:pt idx="201">
                  <c:v>18579.62</c:v>
                </c:pt>
                <c:pt idx="202">
                  <c:v>18406.29</c:v>
                </c:pt>
                <c:pt idx="203">
                  <c:v>18186.62</c:v>
                </c:pt>
                <c:pt idx="204">
                  <c:v>17973.96</c:v>
                </c:pt>
                <c:pt idx="205">
                  <c:v>17958.96</c:v>
                </c:pt>
                <c:pt idx="206">
                  <c:v>17943.62</c:v>
                </c:pt>
                <c:pt idx="207">
                  <c:v>18018.96</c:v>
                </c:pt>
                <c:pt idx="208">
                  <c:v>18028.62</c:v>
                </c:pt>
                <c:pt idx="209">
                  <c:v>18040.96</c:v>
                </c:pt>
                <c:pt idx="210">
                  <c:v>18118.96</c:v>
                </c:pt>
                <c:pt idx="211">
                  <c:v>18201.96</c:v>
                </c:pt>
                <c:pt idx="212">
                  <c:v>18310.29</c:v>
                </c:pt>
                <c:pt idx="213">
                  <c:v>18382.29</c:v>
                </c:pt>
                <c:pt idx="214">
                  <c:v>18397.29</c:v>
                </c:pt>
                <c:pt idx="215">
                  <c:v>18313.96</c:v>
                </c:pt>
                <c:pt idx="216">
                  <c:v>18153.62</c:v>
                </c:pt>
                <c:pt idx="217">
                  <c:v>17966.62</c:v>
                </c:pt>
                <c:pt idx="218">
                  <c:v>17696.29</c:v>
                </c:pt>
                <c:pt idx="219">
                  <c:v>17514.62</c:v>
                </c:pt>
                <c:pt idx="220">
                  <c:v>17260.96</c:v>
                </c:pt>
                <c:pt idx="221">
                  <c:v>17141.29</c:v>
                </c:pt>
                <c:pt idx="222">
                  <c:v>17067.96</c:v>
                </c:pt>
                <c:pt idx="223">
                  <c:v>17133.29</c:v>
                </c:pt>
                <c:pt idx="224">
                  <c:v>17135.29</c:v>
                </c:pt>
                <c:pt idx="225">
                  <c:v>17196.29</c:v>
                </c:pt>
                <c:pt idx="226">
                  <c:v>17215.96</c:v>
                </c:pt>
                <c:pt idx="227">
                  <c:v>17363.96</c:v>
                </c:pt>
                <c:pt idx="228">
                  <c:v>17368.29</c:v>
                </c:pt>
                <c:pt idx="229">
                  <c:v>17309.96</c:v>
                </c:pt>
                <c:pt idx="230">
                  <c:v>17244.96</c:v>
                </c:pt>
                <c:pt idx="231">
                  <c:v>17110.29</c:v>
                </c:pt>
                <c:pt idx="232">
                  <c:v>16897.62</c:v>
                </c:pt>
                <c:pt idx="233">
                  <c:v>16788.29</c:v>
                </c:pt>
                <c:pt idx="234">
                  <c:v>16671.62</c:v>
                </c:pt>
                <c:pt idx="235">
                  <c:v>16686.29</c:v>
                </c:pt>
                <c:pt idx="236">
                  <c:v>16709.96</c:v>
                </c:pt>
                <c:pt idx="237">
                  <c:v>16834.29</c:v>
                </c:pt>
                <c:pt idx="238">
                  <c:v>17008.62</c:v>
                </c:pt>
                <c:pt idx="239">
                  <c:v>17216.96</c:v>
                </c:pt>
                <c:pt idx="240">
                  <c:v>17451.62</c:v>
                </c:pt>
                <c:pt idx="241">
                  <c:v>17673.29</c:v>
                </c:pt>
                <c:pt idx="242">
                  <c:v>18013.29</c:v>
                </c:pt>
                <c:pt idx="243">
                  <c:v>18335.62</c:v>
                </c:pt>
                <c:pt idx="244">
                  <c:v>18509.96</c:v>
                </c:pt>
                <c:pt idx="245">
                  <c:v>18397.29</c:v>
                </c:pt>
                <c:pt idx="246">
                  <c:v>17900.29</c:v>
                </c:pt>
                <c:pt idx="247">
                  <c:v>17445.62</c:v>
                </c:pt>
                <c:pt idx="248">
                  <c:v>17166.62</c:v>
                </c:pt>
                <c:pt idx="249">
                  <c:v>17122.29</c:v>
                </c:pt>
                <c:pt idx="250">
                  <c:v>17003.29</c:v>
                </c:pt>
                <c:pt idx="251">
                  <c:v>17103.96</c:v>
                </c:pt>
                <c:pt idx="252">
                  <c:v>17110.96</c:v>
                </c:pt>
                <c:pt idx="253">
                  <c:v>17056.29</c:v>
                </c:pt>
                <c:pt idx="254">
                  <c:v>17184.96</c:v>
                </c:pt>
                <c:pt idx="255">
                  <c:v>17294.96</c:v>
                </c:pt>
                <c:pt idx="256">
                  <c:v>17450.29</c:v>
                </c:pt>
                <c:pt idx="257">
                  <c:v>17575.62</c:v>
                </c:pt>
                <c:pt idx="258">
                  <c:v>17665.29</c:v>
                </c:pt>
                <c:pt idx="259">
                  <c:v>17757.96</c:v>
                </c:pt>
                <c:pt idx="260">
                  <c:v>17632.29</c:v>
                </c:pt>
                <c:pt idx="261">
                  <c:v>17605.29</c:v>
                </c:pt>
                <c:pt idx="262">
                  <c:v>17574.96</c:v>
                </c:pt>
                <c:pt idx="263">
                  <c:v>17490.29</c:v>
                </c:pt>
                <c:pt idx="264">
                  <c:v>17453.96</c:v>
                </c:pt>
                <c:pt idx="265">
                  <c:v>17508.29</c:v>
                </c:pt>
                <c:pt idx="266">
                  <c:v>17542.29</c:v>
                </c:pt>
                <c:pt idx="267">
                  <c:v>17632.62</c:v>
                </c:pt>
                <c:pt idx="268">
                  <c:v>17734.96</c:v>
                </c:pt>
                <c:pt idx="269">
                  <c:v>17908.29</c:v>
                </c:pt>
                <c:pt idx="270">
                  <c:v>18103.96</c:v>
                </c:pt>
                <c:pt idx="271">
                  <c:v>18287.29</c:v>
                </c:pt>
                <c:pt idx="272">
                  <c:v>18473.96</c:v>
                </c:pt>
                <c:pt idx="273">
                  <c:v>18561.62</c:v>
                </c:pt>
                <c:pt idx="274">
                  <c:v>18635.96</c:v>
                </c:pt>
                <c:pt idx="275">
                  <c:v>18719.96</c:v>
                </c:pt>
                <c:pt idx="276">
                  <c:v>18632.62</c:v>
                </c:pt>
                <c:pt idx="277">
                  <c:v>18602.62</c:v>
                </c:pt>
                <c:pt idx="278">
                  <c:v>18618.29</c:v>
                </c:pt>
                <c:pt idx="279">
                  <c:v>18793.96</c:v>
                </c:pt>
                <c:pt idx="280">
                  <c:v>18915.96</c:v>
                </c:pt>
                <c:pt idx="281">
                  <c:v>19085.29</c:v>
                </c:pt>
                <c:pt idx="282">
                  <c:v>19284.62</c:v>
                </c:pt>
                <c:pt idx="283">
                  <c:v>19473.96</c:v>
                </c:pt>
                <c:pt idx="284">
                  <c:v>19685.29</c:v>
                </c:pt>
                <c:pt idx="285">
                  <c:v>19897.96</c:v>
                </c:pt>
                <c:pt idx="286">
                  <c:v>19947.29</c:v>
                </c:pt>
                <c:pt idx="287">
                  <c:v>19955.29</c:v>
                </c:pt>
                <c:pt idx="288">
                  <c:v>19905.29</c:v>
                </c:pt>
                <c:pt idx="289">
                  <c:v>19764.29</c:v>
                </c:pt>
                <c:pt idx="290">
                  <c:v>19505.29</c:v>
                </c:pt>
                <c:pt idx="291">
                  <c:v>19142.62</c:v>
                </c:pt>
                <c:pt idx="292">
                  <c:v>18731.29</c:v>
                </c:pt>
                <c:pt idx="293">
                  <c:v>18259.96</c:v>
                </c:pt>
                <c:pt idx="294">
                  <c:v>17732.62</c:v>
                </c:pt>
                <c:pt idx="295">
                  <c:v>17271.29</c:v>
                </c:pt>
                <c:pt idx="296">
                  <c:v>16839.29</c:v>
                </c:pt>
                <c:pt idx="297">
                  <c:v>16492.96</c:v>
                </c:pt>
                <c:pt idx="298">
                  <c:v>16206.29</c:v>
                </c:pt>
                <c:pt idx="299">
                  <c:v>15945.96</c:v>
                </c:pt>
                <c:pt idx="300">
                  <c:v>15846.62</c:v>
                </c:pt>
                <c:pt idx="301">
                  <c:v>15679.29</c:v>
                </c:pt>
                <c:pt idx="302">
                  <c:v>15561.29</c:v>
                </c:pt>
                <c:pt idx="303">
                  <c:v>15396.62</c:v>
                </c:pt>
                <c:pt idx="304">
                  <c:v>15118.29</c:v>
                </c:pt>
                <c:pt idx="305">
                  <c:v>14958.96</c:v>
                </c:pt>
                <c:pt idx="306">
                  <c:v>14619.96</c:v>
                </c:pt>
                <c:pt idx="307">
                  <c:v>14334.29</c:v>
                </c:pt>
                <c:pt idx="308">
                  <c:v>14169.96</c:v>
                </c:pt>
                <c:pt idx="309">
                  <c:v>13859.29</c:v>
                </c:pt>
                <c:pt idx="310">
                  <c:v>13648.62</c:v>
                </c:pt>
                <c:pt idx="311">
                  <c:v>13459.62</c:v>
                </c:pt>
                <c:pt idx="312">
                  <c:v>13386.29</c:v>
                </c:pt>
                <c:pt idx="313">
                  <c:v>13303.29</c:v>
                </c:pt>
                <c:pt idx="314">
                  <c:v>13209.63</c:v>
                </c:pt>
                <c:pt idx="315">
                  <c:v>13239.96</c:v>
                </c:pt>
                <c:pt idx="316">
                  <c:v>13279.29</c:v>
                </c:pt>
                <c:pt idx="317">
                  <c:v>13370.29</c:v>
                </c:pt>
                <c:pt idx="318">
                  <c:v>13420.96</c:v>
                </c:pt>
                <c:pt idx="319">
                  <c:v>13502.29</c:v>
                </c:pt>
                <c:pt idx="320">
                  <c:v>13588.96</c:v>
                </c:pt>
                <c:pt idx="321">
                  <c:v>13564.29</c:v>
                </c:pt>
                <c:pt idx="322">
                  <c:v>13430.96</c:v>
                </c:pt>
                <c:pt idx="323">
                  <c:v>13522.96</c:v>
                </c:pt>
                <c:pt idx="324">
                  <c:v>13112.29</c:v>
                </c:pt>
                <c:pt idx="325">
                  <c:v>13020.29</c:v>
                </c:pt>
                <c:pt idx="326">
                  <c:v>12891.96</c:v>
                </c:pt>
                <c:pt idx="327">
                  <c:v>12778.96</c:v>
                </c:pt>
                <c:pt idx="328">
                  <c:v>12670.96</c:v>
                </c:pt>
                <c:pt idx="329">
                  <c:v>12614.62</c:v>
                </c:pt>
                <c:pt idx="330">
                  <c:v>12597.96</c:v>
                </c:pt>
                <c:pt idx="331">
                  <c:v>12613.29</c:v>
                </c:pt>
                <c:pt idx="332">
                  <c:v>12668.62</c:v>
                </c:pt>
                <c:pt idx="333">
                  <c:v>12677.29</c:v>
                </c:pt>
                <c:pt idx="334">
                  <c:v>12741.96</c:v>
                </c:pt>
                <c:pt idx="335">
                  <c:v>12762.96</c:v>
                </c:pt>
                <c:pt idx="336">
                  <c:v>12769.29</c:v>
                </c:pt>
                <c:pt idx="337">
                  <c:v>12823.63</c:v>
                </c:pt>
                <c:pt idx="338">
                  <c:v>12854.62</c:v>
                </c:pt>
                <c:pt idx="339">
                  <c:v>12829.96</c:v>
                </c:pt>
                <c:pt idx="340">
                  <c:v>12789.29</c:v>
                </c:pt>
                <c:pt idx="341">
                  <c:v>12720.96</c:v>
                </c:pt>
                <c:pt idx="342">
                  <c:v>12626.29</c:v>
                </c:pt>
                <c:pt idx="343">
                  <c:v>12631.63</c:v>
                </c:pt>
                <c:pt idx="344">
                  <c:v>12550.96</c:v>
                </c:pt>
                <c:pt idx="345">
                  <c:v>12574.96</c:v>
                </c:pt>
                <c:pt idx="346">
                  <c:v>12573.62</c:v>
                </c:pt>
                <c:pt idx="347">
                  <c:v>12532.96</c:v>
                </c:pt>
                <c:pt idx="348">
                  <c:v>12583.63</c:v>
                </c:pt>
                <c:pt idx="349">
                  <c:v>12607.63</c:v>
                </c:pt>
                <c:pt idx="350">
                  <c:v>12658.29</c:v>
                </c:pt>
                <c:pt idx="351">
                  <c:v>12711.29</c:v>
                </c:pt>
                <c:pt idx="352">
                  <c:v>12741.63</c:v>
                </c:pt>
                <c:pt idx="353">
                  <c:v>12798.96</c:v>
                </c:pt>
                <c:pt idx="354">
                  <c:v>12826.96</c:v>
                </c:pt>
                <c:pt idx="355">
                  <c:v>12830.63</c:v>
                </c:pt>
                <c:pt idx="356">
                  <c:v>12804.96</c:v>
                </c:pt>
                <c:pt idx="357">
                  <c:v>12664.62</c:v>
                </c:pt>
                <c:pt idx="358">
                  <c:v>12555.29</c:v>
                </c:pt>
                <c:pt idx="359">
                  <c:v>12473.62</c:v>
                </c:pt>
                <c:pt idx="360">
                  <c:v>12378.96</c:v>
                </c:pt>
                <c:pt idx="361">
                  <c:v>12276.29</c:v>
                </c:pt>
                <c:pt idx="362">
                  <c:v>12217.29</c:v>
                </c:pt>
                <c:pt idx="363">
                  <c:v>12198.29</c:v>
                </c:pt>
                <c:pt idx="364">
                  <c:v>12195.96</c:v>
                </c:pt>
                <c:pt idx="365">
                  <c:v>12142.62</c:v>
                </c:pt>
                <c:pt idx="366">
                  <c:v>12163.62</c:v>
                </c:pt>
                <c:pt idx="367">
                  <c:v>12227.96</c:v>
                </c:pt>
                <c:pt idx="368">
                  <c:v>12234.29</c:v>
                </c:pt>
                <c:pt idx="369">
                  <c:v>12259.96</c:v>
                </c:pt>
                <c:pt idx="370">
                  <c:v>12251.62</c:v>
                </c:pt>
                <c:pt idx="371">
                  <c:v>12266.96</c:v>
                </c:pt>
                <c:pt idx="372">
                  <c:v>12168.96</c:v>
                </c:pt>
                <c:pt idx="373">
                  <c:v>12093.63</c:v>
                </c:pt>
                <c:pt idx="374">
                  <c:v>12011.29</c:v>
                </c:pt>
                <c:pt idx="375">
                  <c:v>11865.96</c:v>
                </c:pt>
                <c:pt idx="376">
                  <c:v>11802.96</c:v>
                </c:pt>
                <c:pt idx="377">
                  <c:v>11722.62</c:v>
                </c:pt>
                <c:pt idx="378">
                  <c:v>11658.96</c:v>
                </c:pt>
                <c:pt idx="379">
                  <c:v>11634.29</c:v>
                </c:pt>
                <c:pt idx="380">
                  <c:v>11665.29</c:v>
                </c:pt>
                <c:pt idx="381">
                  <c:v>11679.29</c:v>
                </c:pt>
                <c:pt idx="382">
                  <c:v>11676.96</c:v>
                </c:pt>
                <c:pt idx="383">
                  <c:v>11727.62</c:v>
                </c:pt>
                <c:pt idx="384">
                  <c:v>11789.96</c:v>
                </c:pt>
                <c:pt idx="385">
                  <c:v>11837.63</c:v>
                </c:pt>
                <c:pt idx="386">
                  <c:v>11877.29</c:v>
                </c:pt>
                <c:pt idx="387">
                  <c:v>11909.96</c:v>
                </c:pt>
                <c:pt idx="388">
                  <c:v>11909.62</c:v>
                </c:pt>
                <c:pt idx="389">
                  <c:v>11875.29</c:v>
                </c:pt>
                <c:pt idx="390">
                  <c:v>11840.29</c:v>
                </c:pt>
                <c:pt idx="391">
                  <c:v>11752.29</c:v>
                </c:pt>
                <c:pt idx="392">
                  <c:v>11646.96</c:v>
                </c:pt>
                <c:pt idx="393">
                  <c:v>11627.96</c:v>
                </c:pt>
                <c:pt idx="394">
                  <c:v>11588.96</c:v>
                </c:pt>
                <c:pt idx="395">
                  <c:v>11573.29</c:v>
                </c:pt>
                <c:pt idx="396">
                  <c:v>11562.29</c:v>
                </c:pt>
                <c:pt idx="397">
                  <c:v>11501.96</c:v>
                </c:pt>
                <c:pt idx="398">
                  <c:v>11439.96</c:v>
                </c:pt>
                <c:pt idx="399">
                  <c:v>11408.62</c:v>
                </c:pt>
                <c:pt idx="400">
                  <c:v>11425.96</c:v>
                </c:pt>
                <c:pt idx="401">
                  <c:v>11405.62</c:v>
                </c:pt>
                <c:pt idx="402">
                  <c:v>11394.29</c:v>
                </c:pt>
                <c:pt idx="403">
                  <c:v>11282.63</c:v>
                </c:pt>
                <c:pt idx="404">
                  <c:v>11266.62</c:v>
                </c:pt>
                <c:pt idx="405">
                  <c:v>11196.96</c:v>
                </c:pt>
                <c:pt idx="406">
                  <c:v>11098.29</c:v>
                </c:pt>
                <c:pt idx="407">
                  <c:v>11016.96</c:v>
                </c:pt>
                <c:pt idx="408">
                  <c:v>10844.96</c:v>
                </c:pt>
                <c:pt idx="409">
                  <c:v>10719.29</c:v>
                </c:pt>
                <c:pt idx="410">
                  <c:v>10554.62</c:v>
                </c:pt>
                <c:pt idx="411">
                  <c:v>10464.290000000001</c:v>
                </c:pt>
                <c:pt idx="412">
                  <c:v>10360.629999999999</c:v>
                </c:pt>
                <c:pt idx="413">
                  <c:v>10291.290000000001</c:v>
                </c:pt>
                <c:pt idx="414">
                  <c:v>10240.290000000001</c:v>
                </c:pt>
                <c:pt idx="415">
                  <c:v>10182.290000000001</c:v>
                </c:pt>
                <c:pt idx="416">
                  <c:v>10138.629999999999</c:v>
                </c:pt>
                <c:pt idx="417">
                  <c:v>10191.959999999999</c:v>
                </c:pt>
                <c:pt idx="418">
                  <c:v>10188.290000000001</c:v>
                </c:pt>
                <c:pt idx="419">
                  <c:v>10146.959999999999</c:v>
                </c:pt>
                <c:pt idx="420">
                  <c:v>10132.620000000001</c:v>
                </c:pt>
                <c:pt idx="421">
                  <c:v>10182.290000000001</c:v>
                </c:pt>
                <c:pt idx="422">
                  <c:v>10109.620000000001</c:v>
                </c:pt>
                <c:pt idx="423">
                  <c:v>10133.290000000001</c:v>
                </c:pt>
                <c:pt idx="424">
                  <c:v>10054.290000000001</c:v>
                </c:pt>
                <c:pt idx="425">
                  <c:v>10031.620000000001</c:v>
                </c:pt>
                <c:pt idx="426">
                  <c:v>9938.6299999999992</c:v>
                </c:pt>
                <c:pt idx="427">
                  <c:v>9838.2900000000009</c:v>
                </c:pt>
                <c:pt idx="428">
                  <c:v>9754.9599999999991</c:v>
                </c:pt>
                <c:pt idx="429">
                  <c:v>9631.2900000000009</c:v>
                </c:pt>
                <c:pt idx="430">
                  <c:v>9537.6200000000008</c:v>
                </c:pt>
                <c:pt idx="431">
                  <c:v>9409.2900000000009</c:v>
                </c:pt>
                <c:pt idx="432">
                  <c:v>9333.2900000000009</c:v>
                </c:pt>
                <c:pt idx="433">
                  <c:v>9225.9599999999991</c:v>
                </c:pt>
                <c:pt idx="434">
                  <c:v>9181.9599999999991</c:v>
                </c:pt>
                <c:pt idx="435">
                  <c:v>9105.9599999999991</c:v>
                </c:pt>
                <c:pt idx="436">
                  <c:v>9012.9599999999991</c:v>
                </c:pt>
                <c:pt idx="437">
                  <c:v>8952.9599999999991</c:v>
                </c:pt>
                <c:pt idx="438">
                  <c:v>8862.6200000000008</c:v>
                </c:pt>
                <c:pt idx="439">
                  <c:v>8782.2900000000009</c:v>
                </c:pt>
                <c:pt idx="440">
                  <c:v>8719.9599999999991</c:v>
                </c:pt>
                <c:pt idx="441">
                  <c:v>8625.9599999999991</c:v>
                </c:pt>
                <c:pt idx="442">
                  <c:v>8550.9599999999991</c:v>
                </c:pt>
                <c:pt idx="443">
                  <c:v>8412.6200000000008</c:v>
                </c:pt>
                <c:pt idx="444">
                  <c:v>8344.6200000000008</c:v>
                </c:pt>
                <c:pt idx="445">
                  <c:v>8159.96</c:v>
                </c:pt>
                <c:pt idx="446">
                  <c:v>8073.29</c:v>
                </c:pt>
                <c:pt idx="447">
                  <c:v>8014.96</c:v>
                </c:pt>
                <c:pt idx="448">
                  <c:v>7935.63</c:v>
                </c:pt>
                <c:pt idx="449">
                  <c:v>7869.62</c:v>
                </c:pt>
                <c:pt idx="450">
                  <c:v>7821.29</c:v>
                </c:pt>
                <c:pt idx="451">
                  <c:v>7785.63</c:v>
                </c:pt>
                <c:pt idx="452">
                  <c:v>7743.29</c:v>
                </c:pt>
                <c:pt idx="453">
                  <c:v>7726.96</c:v>
                </c:pt>
                <c:pt idx="454">
                  <c:v>7699.29</c:v>
                </c:pt>
                <c:pt idx="455">
                  <c:v>7741.96</c:v>
                </c:pt>
                <c:pt idx="456">
                  <c:v>7742.96</c:v>
                </c:pt>
                <c:pt idx="457">
                  <c:v>7792.96</c:v>
                </c:pt>
                <c:pt idx="458">
                  <c:v>7787.63</c:v>
                </c:pt>
                <c:pt idx="459">
                  <c:v>7795.96</c:v>
                </c:pt>
                <c:pt idx="460">
                  <c:v>7777.96</c:v>
                </c:pt>
                <c:pt idx="461">
                  <c:v>7762.29</c:v>
                </c:pt>
                <c:pt idx="462">
                  <c:v>7786.29</c:v>
                </c:pt>
                <c:pt idx="463">
                  <c:v>7743.62</c:v>
                </c:pt>
                <c:pt idx="464">
                  <c:v>7698.29</c:v>
                </c:pt>
                <c:pt idx="465">
                  <c:v>7656.29</c:v>
                </c:pt>
                <c:pt idx="466">
                  <c:v>7611.29</c:v>
                </c:pt>
                <c:pt idx="467">
                  <c:v>7589.96</c:v>
                </c:pt>
                <c:pt idx="468">
                  <c:v>7554.63</c:v>
                </c:pt>
                <c:pt idx="469">
                  <c:v>7529.29</c:v>
                </c:pt>
                <c:pt idx="470">
                  <c:v>7504.29</c:v>
                </c:pt>
                <c:pt idx="471">
                  <c:v>7492.29</c:v>
                </c:pt>
                <c:pt idx="472">
                  <c:v>7492.96</c:v>
                </c:pt>
                <c:pt idx="473">
                  <c:v>7485.63</c:v>
                </c:pt>
                <c:pt idx="474">
                  <c:v>7472.29</c:v>
                </c:pt>
                <c:pt idx="475">
                  <c:v>7411.62</c:v>
                </c:pt>
                <c:pt idx="476">
                  <c:v>7394.62</c:v>
                </c:pt>
                <c:pt idx="477">
                  <c:v>7362.62</c:v>
                </c:pt>
                <c:pt idx="478">
                  <c:v>7298.62</c:v>
                </c:pt>
                <c:pt idx="479">
                  <c:v>7237.96</c:v>
                </c:pt>
                <c:pt idx="480">
                  <c:v>7254.62</c:v>
                </c:pt>
                <c:pt idx="481">
                  <c:v>7164.29</c:v>
                </c:pt>
                <c:pt idx="482">
                  <c:v>7111.29</c:v>
                </c:pt>
                <c:pt idx="483">
                  <c:v>7075.96</c:v>
                </c:pt>
                <c:pt idx="484">
                  <c:v>7028.62</c:v>
                </c:pt>
                <c:pt idx="485">
                  <c:v>6983.62</c:v>
                </c:pt>
                <c:pt idx="486">
                  <c:v>6933.96</c:v>
                </c:pt>
                <c:pt idx="487">
                  <c:v>6946.96</c:v>
                </c:pt>
                <c:pt idx="488">
                  <c:v>6922.96</c:v>
                </c:pt>
                <c:pt idx="489">
                  <c:v>6891.62</c:v>
                </c:pt>
                <c:pt idx="490">
                  <c:v>6854.96</c:v>
                </c:pt>
                <c:pt idx="491">
                  <c:v>6914.29</c:v>
                </c:pt>
                <c:pt idx="492">
                  <c:v>6920.62</c:v>
                </c:pt>
                <c:pt idx="493">
                  <c:v>6933.62</c:v>
                </c:pt>
                <c:pt idx="494">
                  <c:v>6933.29</c:v>
                </c:pt>
                <c:pt idx="495">
                  <c:v>6884.29</c:v>
                </c:pt>
                <c:pt idx="496">
                  <c:v>6883.62</c:v>
                </c:pt>
                <c:pt idx="497">
                  <c:v>6844.29</c:v>
                </c:pt>
                <c:pt idx="498">
                  <c:v>6850.96</c:v>
                </c:pt>
                <c:pt idx="499">
                  <c:v>6823.62</c:v>
                </c:pt>
                <c:pt idx="500">
                  <c:v>6759.29</c:v>
                </c:pt>
                <c:pt idx="501">
                  <c:v>6672.29</c:v>
                </c:pt>
                <c:pt idx="502">
                  <c:v>6664.62</c:v>
                </c:pt>
                <c:pt idx="503">
                  <c:v>6584.63</c:v>
                </c:pt>
                <c:pt idx="504">
                  <c:v>6551.29</c:v>
                </c:pt>
                <c:pt idx="505">
                  <c:v>6532.62</c:v>
                </c:pt>
                <c:pt idx="506">
                  <c:v>6501.29</c:v>
                </c:pt>
                <c:pt idx="507">
                  <c:v>6475.29</c:v>
                </c:pt>
                <c:pt idx="508">
                  <c:v>6458.96</c:v>
                </c:pt>
                <c:pt idx="509">
                  <c:v>6411.62</c:v>
                </c:pt>
                <c:pt idx="510">
                  <c:v>6380.63</c:v>
                </c:pt>
                <c:pt idx="511">
                  <c:v>6325.29</c:v>
                </c:pt>
                <c:pt idx="512">
                  <c:v>6357.29</c:v>
                </c:pt>
                <c:pt idx="513">
                  <c:v>6296.63</c:v>
                </c:pt>
                <c:pt idx="514">
                  <c:v>6242.62</c:v>
                </c:pt>
                <c:pt idx="515">
                  <c:v>6241.96</c:v>
                </c:pt>
                <c:pt idx="516">
                  <c:v>6192.96</c:v>
                </c:pt>
                <c:pt idx="517">
                  <c:v>6170.29</c:v>
                </c:pt>
                <c:pt idx="518">
                  <c:v>6109.62</c:v>
                </c:pt>
                <c:pt idx="519">
                  <c:v>6148.29</c:v>
                </c:pt>
                <c:pt idx="520">
                  <c:v>6067.29</c:v>
                </c:pt>
                <c:pt idx="521">
                  <c:v>6028.29</c:v>
                </c:pt>
                <c:pt idx="522">
                  <c:v>6004.29</c:v>
                </c:pt>
                <c:pt idx="523">
                  <c:v>6048.96</c:v>
                </c:pt>
                <c:pt idx="524">
                  <c:v>5997.96</c:v>
                </c:pt>
                <c:pt idx="525">
                  <c:v>5977.96</c:v>
                </c:pt>
                <c:pt idx="526">
                  <c:v>5997.62</c:v>
                </c:pt>
                <c:pt idx="527">
                  <c:v>5990.96</c:v>
                </c:pt>
                <c:pt idx="528">
                  <c:v>5908.29</c:v>
                </c:pt>
                <c:pt idx="529">
                  <c:v>5877.96</c:v>
                </c:pt>
                <c:pt idx="530">
                  <c:v>5839.29</c:v>
                </c:pt>
                <c:pt idx="531">
                  <c:v>5762.96</c:v>
                </c:pt>
                <c:pt idx="532">
                  <c:v>5710.96</c:v>
                </c:pt>
                <c:pt idx="533">
                  <c:v>5665.29</c:v>
                </c:pt>
                <c:pt idx="534">
                  <c:v>5660.29</c:v>
                </c:pt>
                <c:pt idx="535">
                  <c:v>5586.29</c:v>
                </c:pt>
                <c:pt idx="536">
                  <c:v>5510.96</c:v>
                </c:pt>
                <c:pt idx="537">
                  <c:v>5478.29</c:v>
                </c:pt>
                <c:pt idx="538">
                  <c:v>5394.63</c:v>
                </c:pt>
                <c:pt idx="539">
                  <c:v>5381.96</c:v>
                </c:pt>
                <c:pt idx="540">
                  <c:v>5349.29</c:v>
                </c:pt>
                <c:pt idx="541">
                  <c:v>5330.96</c:v>
                </c:pt>
                <c:pt idx="542">
                  <c:v>5264.62</c:v>
                </c:pt>
                <c:pt idx="543">
                  <c:v>5256.62</c:v>
                </c:pt>
                <c:pt idx="544">
                  <c:v>5210.29</c:v>
                </c:pt>
                <c:pt idx="545">
                  <c:v>5160.29</c:v>
                </c:pt>
                <c:pt idx="546">
                  <c:v>5084.29</c:v>
                </c:pt>
                <c:pt idx="547">
                  <c:v>5057.62</c:v>
                </c:pt>
                <c:pt idx="548">
                  <c:v>5022.96</c:v>
                </c:pt>
                <c:pt idx="549">
                  <c:v>4934.29</c:v>
                </c:pt>
                <c:pt idx="550">
                  <c:v>4882.29</c:v>
                </c:pt>
                <c:pt idx="551">
                  <c:v>4843.62</c:v>
                </c:pt>
                <c:pt idx="552">
                  <c:v>4806.62</c:v>
                </c:pt>
                <c:pt idx="553">
                  <c:v>4826.63</c:v>
                </c:pt>
                <c:pt idx="554">
                  <c:v>4812.96</c:v>
                </c:pt>
                <c:pt idx="555">
                  <c:v>4800.29</c:v>
                </c:pt>
                <c:pt idx="556">
                  <c:v>4818.63</c:v>
                </c:pt>
                <c:pt idx="557">
                  <c:v>4780.96</c:v>
                </c:pt>
                <c:pt idx="558">
                  <c:v>4808.96</c:v>
                </c:pt>
                <c:pt idx="559">
                  <c:v>4836.96</c:v>
                </c:pt>
                <c:pt idx="560">
                  <c:v>4838.62</c:v>
                </c:pt>
                <c:pt idx="561">
                  <c:v>4850.96</c:v>
                </c:pt>
                <c:pt idx="562">
                  <c:v>4812.62</c:v>
                </c:pt>
                <c:pt idx="563">
                  <c:v>4803.96</c:v>
                </c:pt>
                <c:pt idx="564">
                  <c:v>4814.62</c:v>
                </c:pt>
                <c:pt idx="565">
                  <c:v>4765.96</c:v>
                </c:pt>
                <c:pt idx="566">
                  <c:v>4743.29</c:v>
                </c:pt>
                <c:pt idx="567">
                  <c:v>4790.29</c:v>
                </c:pt>
                <c:pt idx="568">
                  <c:v>4712.29</c:v>
                </c:pt>
                <c:pt idx="569">
                  <c:v>4673.62</c:v>
                </c:pt>
                <c:pt idx="570">
                  <c:v>4599.96</c:v>
                </c:pt>
                <c:pt idx="571">
                  <c:v>4600.96</c:v>
                </c:pt>
                <c:pt idx="572">
                  <c:v>4571.62</c:v>
                </c:pt>
                <c:pt idx="573">
                  <c:v>4536.29</c:v>
                </c:pt>
                <c:pt idx="574">
                  <c:v>4567.29</c:v>
                </c:pt>
                <c:pt idx="575">
                  <c:v>4534.62</c:v>
                </c:pt>
                <c:pt idx="576">
                  <c:v>4548.96</c:v>
                </c:pt>
                <c:pt idx="577">
                  <c:v>4544.96</c:v>
                </c:pt>
                <c:pt idx="578">
                  <c:v>4574.62</c:v>
                </c:pt>
                <c:pt idx="579">
                  <c:v>4547.62</c:v>
                </c:pt>
                <c:pt idx="580">
                  <c:v>4497.29</c:v>
                </c:pt>
                <c:pt idx="581">
                  <c:v>4529.62</c:v>
                </c:pt>
                <c:pt idx="582">
                  <c:v>4479.62</c:v>
                </c:pt>
                <c:pt idx="583">
                  <c:v>4538.29</c:v>
                </c:pt>
                <c:pt idx="584">
                  <c:v>4510.96</c:v>
                </c:pt>
                <c:pt idx="585">
                  <c:v>4502.62</c:v>
                </c:pt>
                <c:pt idx="586">
                  <c:v>4491.29</c:v>
                </c:pt>
                <c:pt idx="587">
                  <c:v>4538.62</c:v>
                </c:pt>
                <c:pt idx="588">
                  <c:v>4507.96</c:v>
                </c:pt>
                <c:pt idx="589">
                  <c:v>4537.62</c:v>
                </c:pt>
                <c:pt idx="590">
                  <c:v>4569.29</c:v>
                </c:pt>
                <c:pt idx="591">
                  <c:v>4574.29</c:v>
                </c:pt>
                <c:pt idx="592">
                  <c:v>4617.96</c:v>
                </c:pt>
                <c:pt idx="593">
                  <c:v>4645.96</c:v>
                </c:pt>
                <c:pt idx="594">
                  <c:v>4646.29</c:v>
                </c:pt>
                <c:pt idx="595">
                  <c:v>4699.29</c:v>
                </c:pt>
                <c:pt idx="596">
                  <c:v>4803.96</c:v>
                </c:pt>
                <c:pt idx="597">
                  <c:v>4797.96</c:v>
                </c:pt>
                <c:pt idx="598">
                  <c:v>4883.29</c:v>
                </c:pt>
                <c:pt idx="599">
                  <c:v>4948.63</c:v>
                </c:pt>
                <c:pt idx="600">
                  <c:v>5023.96</c:v>
                </c:pt>
                <c:pt idx="601">
                  <c:v>5124.29</c:v>
                </c:pt>
                <c:pt idx="602">
                  <c:v>5197.29</c:v>
                </c:pt>
                <c:pt idx="603">
                  <c:v>5171.29</c:v>
                </c:pt>
                <c:pt idx="604">
                  <c:v>5214.29</c:v>
                </c:pt>
                <c:pt idx="605">
                  <c:v>5154.96</c:v>
                </c:pt>
                <c:pt idx="606">
                  <c:v>5148.29</c:v>
                </c:pt>
                <c:pt idx="607">
                  <c:v>5058.29</c:v>
                </c:pt>
                <c:pt idx="608">
                  <c:v>5073.29</c:v>
                </c:pt>
                <c:pt idx="609">
                  <c:v>5039.29</c:v>
                </c:pt>
                <c:pt idx="610">
                  <c:v>5005.62</c:v>
                </c:pt>
                <c:pt idx="611">
                  <c:v>5039.29</c:v>
                </c:pt>
                <c:pt idx="612">
                  <c:v>5063.29</c:v>
                </c:pt>
                <c:pt idx="613">
                  <c:v>5122.96</c:v>
                </c:pt>
                <c:pt idx="614">
                  <c:v>5182.62</c:v>
                </c:pt>
                <c:pt idx="615">
                  <c:v>5267.29</c:v>
                </c:pt>
                <c:pt idx="616">
                  <c:v>5411.62</c:v>
                </c:pt>
                <c:pt idx="617">
                  <c:v>5678.29</c:v>
                </c:pt>
                <c:pt idx="618">
                  <c:v>5717.62</c:v>
                </c:pt>
                <c:pt idx="619">
                  <c:v>5758.96</c:v>
                </c:pt>
                <c:pt idx="620">
                  <c:v>5645.96</c:v>
                </c:pt>
                <c:pt idx="621">
                  <c:v>5605.29</c:v>
                </c:pt>
                <c:pt idx="622">
                  <c:v>5505.29</c:v>
                </c:pt>
                <c:pt idx="623">
                  <c:v>5395.63</c:v>
                </c:pt>
                <c:pt idx="624">
                  <c:v>5342.62</c:v>
                </c:pt>
                <c:pt idx="625">
                  <c:v>5294.29</c:v>
                </c:pt>
                <c:pt idx="626">
                  <c:v>5282.62</c:v>
                </c:pt>
                <c:pt idx="627">
                  <c:v>5320.63</c:v>
                </c:pt>
                <c:pt idx="628">
                  <c:v>5319.29</c:v>
                </c:pt>
                <c:pt idx="629">
                  <c:v>5386.96</c:v>
                </c:pt>
                <c:pt idx="630">
                  <c:v>5472.29</c:v>
                </c:pt>
                <c:pt idx="631">
                  <c:v>5560.29</c:v>
                </c:pt>
                <c:pt idx="632">
                  <c:v>5647.62</c:v>
                </c:pt>
                <c:pt idx="633">
                  <c:v>5686.29</c:v>
                </c:pt>
                <c:pt idx="634">
                  <c:v>5743.29</c:v>
                </c:pt>
                <c:pt idx="635">
                  <c:v>5822.96</c:v>
                </c:pt>
                <c:pt idx="636">
                  <c:v>5820.29</c:v>
                </c:pt>
                <c:pt idx="637">
                  <c:v>5861.96</c:v>
                </c:pt>
                <c:pt idx="638">
                  <c:v>5897.96</c:v>
                </c:pt>
                <c:pt idx="639">
                  <c:v>5970.63</c:v>
                </c:pt>
                <c:pt idx="640">
                  <c:v>5972.62</c:v>
                </c:pt>
                <c:pt idx="641">
                  <c:v>6018.96</c:v>
                </c:pt>
                <c:pt idx="642">
                  <c:v>6044.62</c:v>
                </c:pt>
                <c:pt idx="643">
                  <c:v>6023.62</c:v>
                </c:pt>
                <c:pt idx="644">
                  <c:v>6080.96</c:v>
                </c:pt>
                <c:pt idx="645">
                  <c:v>6122.96</c:v>
                </c:pt>
                <c:pt idx="646">
                  <c:v>6161.62</c:v>
                </c:pt>
                <c:pt idx="647">
                  <c:v>6181.96</c:v>
                </c:pt>
                <c:pt idx="648">
                  <c:v>6290.96</c:v>
                </c:pt>
                <c:pt idx="649">
                  <c:v>6333.62</c:v>
                </c:pt>
                <c:pt idx="650">
                  <c:v>6423.29</c:v>
                </c:pt>
                <c:pt idx="651">
                  <c:v>6501.29</c:v>
                </c:pt>
                <c:pt idx="652">
                  <c:v>6601.96</c:v>
                </c:pt>
                <c:pt idx="653">
                  <c:v>6721.96</c:v>
                </c:pt>
                <c:pt idx="654">
                  <c:v>6890.96</c:v>
                </c:pt>
                <c:pt idx="655">
                  <c:v>7063.96</c:v>
                </c:pt>
                <c:pt idx="656">
                  <c:v>7198.63</c:v>
                </c:pt>
                <c:pt idx="657">
                  <c:v>7355.62</c:v>
                </c:pt>
                <c:pt idx="658">
                  <c:v>7542.29</c:v>
                </c:pt>
                <c:pt idx="659">
                  <c:v>7761.29</c:v>
                </c:pt>
                <c:pt idx="660">
                  <c:v>7878.96</c:v>
                </c:pt>
                <c:pt idx="661">
                  <c:v>8023.96</c:v>
                </c:pt>
                <c:pt idx="662">
                  <c:v>8110.96</c:v>
                </c:pt>
                <c:pt idx="663">
                  <c:v>8302.9599999999991</c:v>
                </c:pt>
                <c:pt idx="664">
                  <c:v>8382.9599999999991</c:v>
                </c:pt>
                <c:pt idx="665">
                  <c:v>8575.9599999999991</c:v>
                </c:pt>
                <c:pt idx="666">
                  <c:v>8715.2900000000009</c:v>
                </c:pt>
                <c:pt idx="667">
                  <c:v>8887.6200000000008</c:v>
                </c:pt>
                <c:pt idx="668">
                  <c:v>9088.2900000000009</c:v>
                </c:pt>
                <c:pt idx="669">
                  <c:v>9207.6200000000008</c:v>
                </c:pt>
                <c:pt idx="670">
                  <c:v>9369.6200000000008</c:v>
                </c:pt>
                <c:pt idx="671">
                  <c:v>9535.6200000000008</c:v>
                </c:pt>
                <c:pt idx="672">
                  <c:v>9698.2900000000009</c:v>
                </c:pt>
                <c:pt idx="673">
                  <c:v>9873.2900000000009</c:v>
                </c:pt>
                <c:pt idx="674">
                  <c:v>10064.290000000001</c:v>
                </c:pt>
                <c:pt idx="675">
                  <c:v>10299.290000000001</c:v>
                </c:pt>
                <c:pt idx="676">
                  <c:v>10541.29</c:v>
                </c:pt>
                <c:pt idx="677">
                  <c:v>10708.29</c:v>
                </c:pt>
                <c:pt idx="678">
                  <c:v>10912.29</c:v>
                </c:pt>
                <c:pt idx="679">
                  <c:v>11103.29</c:v>
                </c:pt>
                <c:pt idx="680">
                  <c:v>11297.29</c:v>
                </c:pt>
                <c:pt idx="681">
                  <c:v>11474.96</c:v>
                </c:pt>
                <c:pt idx="682">
                  <c:v>11556.29</c:v>
                </c:pt>
                <c:pt idx="683">
                  <c:v>11678.62</c:v>
                </c:pt>
                <c:pt idx="684">
                  <c:v>11765.63</c:v>
                </c:pt>
                <c:pt idx="685">
                  <c:v>11903.96</c:v>
                </c:pt>
                <c:pt idx="686">
                  <c:v>11882.96</c:v>
                </c:pt>
                <c:pt idx="687">
                  <c:v>11910.62</c:v>
                </c:pt>
                <c:pt idx="688">
                  <c:v>11980.62</c:v>
                </c:pt>
                <c:pt idx="689">
                  <c:v>11998.62</c:v>
                </c:pt>
                <c:pt idx="690">
                  <c:v>12024.96</c:v>
                </c:pt>
                <c:pt idx="691">
                  <c:v>12079.63</c:v>
                </c:pt>
                <c:pt idx="692">
                  <c:v>12149.29</c:v>
                </c:pt>
                <c:pt idx="693">
                  <c:v>12081.63</c:v>
                </c:pt>
                <c:pt idx="694">
                  <c:v>12113.29</c:v>
                </c:pt>
                <c:pt idx="695">
                  <c:v>12111.62</c:v>
                </c:pt>
                <c:pt idx="696">
                  <c:v>12168.62</c:v>
                </c:pt>
                <c:pt idx="697">
                  <c:v>12232.29</c:v>
                </c:pt>
                <c:pt idx="698">
                  <c:v>12221.62</c:v>
                </c:pt>
                <c:pt idx="699">
                  <c:v>12223.96</c:v>
                </c:pt>
                <c:pt idx="700">
                  <c:v>12288.29</c:v>
                </c:pt>
                <c:pt idx="701">
                  <c:v>12329.96</c:v>
                </c:pt>
                <c:pt idx="702">
                  <c:v>12305.63</c:v>
                </c:pt>
                <c:pt idx="703">
                  <c:v>12262.29</c:v>
                </c:pt>
                <c:pt idx="704">
                  <c:v>12215.96</c:v>
                </c:pt>
                <c:pt idx="705">
                  <c:v>12130.63</c:v>
                </c:pt>
                <c:pt idx="706">
                  <c:v>12037.96</c:v>
                </c:pt>
                <c:pt idx="707">
                  <c:v>11942.29</c:v>
                </c:pt>
                <c:pt idx="708">
                  <c:v>11831.62</c:v>
                </c:pt>
                <c:pt idx="709">
                  <c:v>11696.96</c:v>
                </c:pt>
                <c:pt idx="710">
                  <c:v>11625.29</c:v>
                </c:pt>
                <c:pt idx="711">
                  <c:v>11498.62</c:v>
                </c:pt>
                <c:pt idx="712">
                  <c:v>11488.29</c:v>
                </c:pt>
                <c:pt idx="713">
                  <c:v>11299.29</c:v>
                </c:pt>
                <c:pt idx="714">
                  <c:v>11248.29</c:v>
                </c:pt>
                <c:pt idx="715">
                  <c:v>11162.29</c:v>
                </c:pt>
                <c:pt idx="716">
                  <c:v>11079.96</c:v>
                </c:pt>
                <c:pt idx="717">
                  <c:v>11103.96</c:v>
                </c:pt>
                <c:pt idx="718">
                  <c:v>11239.96</c:v>
                </c:pt>
                <c:pt idx="719">
                  <c:v>10996.29</c:v>
                </c:pt>
                <c:pt idx="720">
                  <c:v>10920.62</c:v>
                </c:pt>
                <c:pt idx="721">
                  <c:v>10916.62</c:v>
                </c:pt>
                <c:pt idx="722">
                  <c:v>10891.29</c:v>
                </c:pt>
                <c:pt idx="723">
                  <c:v>10827.29</c:v>
                </c:pt>
                <c:pt idx="724">
                  <c:v>10716.29</c:v>
                </c:pt>
                <c:pt idx="725">
                  <c:v>10602.62</c:v>
                </c:pt>
                <c:pt idx="726">
                  <c:v>10547.62</c:v>
                </c:pt>
                <c:pt idx="727">
                  <c:v>10377.290000000001</c:v>
                </c:pt>
                <c:pt idx="728">
                  <c:v>10261.620000000001</c:v>
                </c:pt>
                <c:pt idx="729">
                  <c:v>10111.290000000001</c:v>
                </c:pt>
                <c:pt idx="730">
                  <c:v>9917.2900000000009</c:v>
                </c:pt>
                <c:pt idx="731">
                  <c:v>9814.6299999999992</c:v>
                </c:pt>
                <c:pt idx="732">
                  <c:v>9612.6200000000008</c:v>
                </c:pt>
                <c:pt idx="733">
                  <c:v>9456.9599999999991</c:v>
                </c:pt>
                <c:pt idx="734">
                  <c:v>9307.9599999999991</c:v>
                </c:pt>
                <c:pt idx="735">
                  <c:v>9245.6200000000008</c:v>
                </c:pt>
                <c:pt idx="736">
                  <c:v>9074.6200000000008</c:v>
                </c:pt>
                <c:pt idx="737">
                  <c:v>8969.6299999999992</c:v>
                </c:pt>
                <c:pt idx="738">
                  <c:v>8873.2900000000009</c:v>
                </c:pt>
                <c:pt idx="739">
                  <c:v>8778.2900000000009</c:v>
                </c:pt>
                <c:pt idx="740">
                  <c:v>8731.6200000000008</c:v>
                </c:pt>
                <c:pt idx="741">
                  <c:v>8635.6200000000008</c:v>
                </c:pt>
                <c:pt idx="742">
                  <c:v>8588.2900000000009</c:v>
                </c:pt>
                <c:pt idx="743">
                  <c:v>8550.6299999999992</c:v>
                </c:pt>
                <c:pt idx="744">
                  <c:v>8455.2900000000009</c:v>
                </c:pt>
                <c:pt idx="745">
                  <c:v>8462.2900000000009</c:v>
                </c:pt>
                <c:pt idx="746">
                  <c:v>8421.9599999999991</c:v>
                </c:pt>
                <c:pt idx="747">
                  <c:v>8365.9599999999991</c:v>
                </c:pt>
                <c:pt idx="748">
                  <c:v>8339.9599999999991</c:v>
                </c:pt>
                <c:pt idx="749">
                  <c:v>8325.2900000000009</c:v>
                </c:pt>
                <c:pt idx="750">
                  <c:v>8217.2900000000009</c:v>
                </c:pt>
                <c:pt idx="751">
                  <c:v>8137.96</c:v>
                </c:pt>
                <c:pt idx="752">
                  <c:v>8070.96</c:v>
                </c:pt>
                <c:pt idx="753">
                  <c:v>8000.62</c:v>
                </c:pt>
                <c:pt idx="754">
                  <c:v>7862.96</c:v>
                </c:pt>
                <c:pt idx="755">
                  <c:v>7762.29</c:v>
                </c:pt>
                <c:pt idx="756">
                  <c:v>7664.96</c:v>
                </c:pt>
                <c:pt idx="757">
                  <c:v>7528.62</c:v>
                </c:pt>
                <c:pt idx="758">
                  <c:v>7509.63</c:v>
                </c:pt>
                <c:pt idx="759">
                  <c:v>7346.96</c:v>
                </c:pt>
                <c:pt idx="760">
                  <c:v>7251.62</c:v>
                </c:pt>
                <c:pt idx="761">
                  <c:v>7189.62</c:v>
                </c:pt>
                <c:pt idx="762">
                  <c:v>7040.96</c:v>
                </c:pt>
                <c:pt idx="763">
                  <c:v>6956.62</c:v>
                </c:pt>
                <c:pt idx="764">
                  <c:v>6870.96</c:v>
                </c:pt>
                <c:pt idx="765">
                  <c:v>6798.96</c:v>
                </c:pt>
                <c:pt idx="766">
                  <c:v>6744.96</c:v>
                </c:pt>
                <c:pt idx="767">
                  <c:v>6638.62</c:v>
                </c:pt>
                <c:pt idx="768">
                  <c:v>6617.29</c:v>
                </c:pt>
                <c:pt idx="769">
                  <c:v>6517.96</c:v>
                </c:pt>
                <c:pt idx="770">
                  <c:v>6443.63</c:v>
                </c:pt>
                <c:pt idx="771">
                  <c:v>6382.63</c:v>
                </c:pt>
                <c:pt idx="772">
                  <c:v>6305.63</c:v>
                </c:pt>
                <c:pt idx="773">
                  <c:v>6200.29</c:v>
                </c:pt>
                <c:pt idx="774">
                  <c:v>6160.29</c:v>
                </c:pt>
                <c:pt idx="775">
                  <c:v>6053.63</c:v>
                </c:pt>
                <c:pt idx="776">
                  <c:v>5956.62</c:v>
                </c:pt>
                <c:pt idx="777">
                  <c:v>5831.96</c:v>
                </c:pt>
                <c:pt idx="778">
                  <c:v>5721.96</c:v>
                </c:pt>
                <c:pt idx="779">
                  <c:v>5557.96</c:v>
                </c:pt>
                <c:pt idx="780">
                  <c:v>5435.29</c:v>
                </c:pt>
                <c:pt idx="781">
                  <c:v>5309.29</c:v>
                </c:pt>
                <c:pt idx="782">
                  <c:v>5162.29</c:v>
                </c:pt>
                <c:pt idx="783">
                  <c:v>5033.29</c:v>
                </c:pt>
                <c:pt idx="784">
                  <c:v>4892.63</c:v>
                </c:pt>
                <c:pt idx="785">
                  <c:v>4792.29</c:v>
                </c:pt>
                <c:pt idx="786">
                  <c:v>4606.96</c:v>
                </c:pt>
                <c:pt idx="787">
                  <c:v>4479.96</c:v>
                </c:pt>
                <c:pt idx="788">
                  <c:v>4336.29</c:v>
                </c:pt>
                <c:pt idx="789">
                  <c:v>4193.62</c:v>
                </c:pt>
                <c:pt idx="790">
                  <c:v>4059.29</c:v>
                </c:pt>
                <c:pt idx="791">
                  <c:v>3964.96</c:v>
                </c:pt>
                <c:pt idx="792">
                  <c:v>3843.62</c:v>
                </c:pt>
                <c:pt idx="793">
                  <c:v>3772.96</c:v>
                </c:pt>
                <c:pt idx="794">
                  <c:v>3660.29</c:v>
                </c:pt>
                <c:pt idx="795">
                  <c:v>3548.63</c:v>
                </c:pt>
                <c:pt idx="796">
                  <c:v>3426.63</c:v>
                </c:pt>
                <c:pt idx="797">
                  <c:v>3366.29</c:v>
                </c:pt>
                <c:pt idx="798">
                  <c:v>3248.29</c:v>
                </c:pt>
                <c:pt idx="799">
                  <c:v>3164.62</c:v>
                </c:pt>
                <c:pt idx="800">
                  <c:v>3068.62</c:v>
                </c:pt>
                <c:pt idx="801">
                  <c:v>3002.29</c:v>
                </c:pt>
                <c:pt idx="802">
                  <c:v>2873.96</c:v>
                </c:pt>
                <c:pt idx="803">
                  <c:v>2769.29</c:v>
                </c:pt>
                <c:pt idx="804">
                  <c:v>2635.29</c:v>
                </c:pt>
                <c:pt idx="805">
                  <c:v>2514.96</c:v>
                </c:pt>
                <c:pt idx="806">
                  <c:v>2427.96</c:v>
                </c:pt>
                <c:pt idx="807">
                  <c:v>2281.62</c:v>
                </c:pt>
                <c:pt idx="808">
                  <c:v>2183.29</c:v>
                </c:pt>
                <c:pt idx="809">
                  <c:v>2056.29</c:v>
                </c:pt>
                <c:pt idx="810">
                  <c:v>1943.29</c:v>
                </c:pt>
                <c:pt idx="811">
                  <c:v>1825.96</c:v>
                </c:pt>
                <c:pt idx="812">
                  <c:v>1736.29</c:v>
                </c:pt>
                <c:pt idx="813">
                  <c:v>1665.96</c:v>
                </c:pt>
                <c:pt idx="814">
                  <c:v>1550.96</c:v>
                </c:pt>
                <c:pt idx="815">
                  <c:v>1452.63</c:v>
                </c:pt>
                <c:pt idx="816">
                  <c:v>1397.29</c:v>
                </c:pt>
                <c:pt idx="817">
                  <c:v>1309.96</c:v>
                </c:pt>
                <c:pt idx="818">
                  <c:v>1231.96</c:v>
                </c:pt>
                <c:pt idx="819">
                  <c:v>1145.6300000000001</c:v>
                </c:pt>
                <c:pt idx="820">
                  <c:v>1073.6300000000001</c:v>
                </c:pt>
                <c:pt idx="821">
                  <c:v>1010.96</c:v>
                </c:pt>
                <c:pt idx="822">
                  <c:v>970.29</c:v>
                </c:pt>
                <c:pt idx="823">
                  <c:v>913.29</c:v>
                </c:pt>
                <c:pt idx="824">
                  <c:v>855.63</c:v>
                </c:pt>
                <c:pt idx="825">
                  <c:v>785.62</c:v>
                </c:pt>
                <c:pt idx="826">
                  <c:v>751.62</c:v>
                </c:pt>
                <c:pt idx="827">
                  <c:v>700.96</c:v>
                </c:pt>
                <c:pt idx="828">
                  <c:v>636.96</c:v>
                </c:pt>
                <c:pt idx="829">
                  <c:v>537.96</c:v>
                </c:pt>
                <c:pt idx="830">
                  <c:v>508.29</c:v>
                </c:pt>
                <c:pt idx="831">
                  <c:v>452.62</c:v>
                </c:pt>
                <c:pt idx="832">
                  <c:v>404.62</c:v>
                </c:pt>
                <c:pt idx="833">
                  <c:v>350.96</c:v>
                </c:pt>
                <c:pt idx="834">
                  <c:v>275.95999999999998</c:v>
                </c:pt>
                <c:pt idx="835">
                  <c:v>271.29000000000002</c:v>
                </c:pt>
                <c:pt idx="836">
                  <c:v>207.96</c:v>
                </c:pt>
                <c:pt idx="837">
                  <c:v>151.96</c:v>
                </c:pt>
                <c:pt idx="838">
                  <c:v>140.62</c:v>
                </c:pt>
                <c:pt idx="839">
                  <c:v>76.63</c:v>
                </c:pt>
                <c:pt idx="840">
                  <c:v>48.96</c:v>
                </c:pt>
                <c:pt idx="841">
                  <c:v>-2.71</c:v>
                </c:pt>
                <c:pt idx="842">
                  <c:v>-50.04</c:v>
                </c:pt>
                <c:pt idx="843">
                  <c:v>-0.37</c:v>
                </c:pt>
                <c:pt idx="844">
                  <c:v>-75.38</c:v>
                </c:pt>
                <c:pt idx="845">
                  <c:v>-109.71</c:v>
                </c:pt>
                <c:pt idx="846">
                  <c:v>-134.37</c:v>
                </c:pt>
                <c:pt idx="847">
                  <c:v>-149.38</c:v>
                </c:pt>
                <c:pt idx="848">
                  <c:v>-150.71</c:v>
                </c:pt>
                <c:pt idx="849">
                  <c:v>-198.37</c:v>
                </c:pt>
                <c:pt idx="850">
                  <c:v>-241.71</c:v>
                </c:pt>
                <c:pt idx="851">
                  <c:v>-266.70999999999998</c:v>
                </c:pt>
                <c:pt idx="852">
                  <c:v>-230.04</c:v>
                </c:pt>
                <c:pt idx="853">
                  <c:v>-307.38</c:v>
                </c:pt>
                <c:pt idx="854">
                  <c:v>-355.71</c:v>
                </c:pt>
                <c:pt idx="855">
                  <c:v>-355.37</c:v>
                </c:pt>
                <c:pt idx="856">
                  <c:v>-404.04</c:v>
                </c:pt>
                <c:pt idx="857">
                  <c:v>-378.71</c:v>
                </c:pt>
                <c:pt idx="858">
                  <c:v>-419.04</c:v>
                </c:pt>
                <c:pt idx="859">
                  <c:v>-421.38</c:v>
                </c:pt>
                <c:pt idx="860">
                  <c:v>-495.37</c:v>
                </c:pt>
                <c:pt idx="861">
                  <c:v>-461.04</c:v>
                </c:pt>
                <c:pt idx="862">
                  <c:v>-534.71</c:v>
                </c:pt>
                <c:pt idx="863">
                  <c:v>-569.71</c:v>
                </c:pt>
                <c:pt idx="864">
                  <c:v>-543.38</c:v>
                </c:pt>
                <c:pt idx="865">
                  <c:v>-552.04</c:v>
                </c:pt>
                <c:pt idx="866">
                  <c:v>-593.38</c:v>
                </c:pt>
                <c:pt idx="867">
                  <c:v>-591.71</c:v>
                </c:pt>
                <c:pt idx="868">
                  <c:v>-580.04</c:v>
                </c:pt>
                <c:pt idx="869">
                  <c:v>-633.04</c:v>
                </c:pt>
                <c:pt idx="870">
                  <c:v>-650.04</c:v>
                </c:pt>
                <c:pt idx="871">
                  <c:v>-650.71</c:v>
                </c:pt>
                <c:pt idx="872">
                  <c:v>-648.71</c:v>
                </c:pt>
                <c:pt idx="873">
                  <c:v>-689.71</c:v>
                </c:pt>
                <c:pt idx="874">
                  <c:v>-693.71</c:v>
                </c:pt>
                <c:pt idx="875">
                  <c:v>-692.38</c:v>
                </c:pt>
                <c:pt idx="876">
                  <c:v>-702.71</c:v>
                </c:pt>
                <c:pt idx="877">
                  <c:v>-747.71</c:v>
                </c:pt>
                <c:pt idx="878">
                  <c:v>-734.71</c:v>
                </c:pt>
                <c:pt idx="879">
                  <c:v>-741.38</c:v>
                </c:pt>
                <c:pt idx="880">
                  <c:v>-771.04</c:v>
                </c:pt>
                <c:pt idx="881">
                  <c:v>-735.37</c:v>
                </c:pt>
                <c:pt idx="882">
                  <c:v>-766.38</c:v>
                </c:pt>
                <c:pt idx="883">
                  <c:v>-755.71</c:v>
                </c:pt>
                <c:pt idx="884">
                  <c:v>-784.37</c:v>
                </c:pt>
                <c:pt idx="885">
                  <c:v>-788.37</c:v>
                </c:pt>
                <c:pt idx="886">
                  <c:v>-702.38</c:v>
                </c:pt>
                <c:pt idx="887">
                  <c:v>-804.04</c:v>
                </c:pt>
                <c:pt idx="888">
                  <c:v>-823.71</c:v>
                </c:pt>
                <c:pt idx="889">
                  <c:v>-831.04</c:v>
                </c:pt>
                <c:pt idx="890">
                  <c:v>-683.04</c:v>
                </c:pt>
                <c:pt idx="891">
                  <c:v>-826.04</c:v>
                </c:pt>
                <c:pt idx="892">
                  <c:v>-788.38</c:v>
                </c:pt>
                <c:pt idx="893">
                  <c:v>-823.71</c:v>
                </c:pt>
                <c:pt idx="894">
                  <c:v>-854.04</c:v>
                </c:pt>
                <c:pt idx="895">
                  <c:v>-816.71</c:v>
                </c:pt>
                <c:pt idx="896">
                  <c:v>-876.04</c:v>
                </c:pt>
                <c:pt idx="897">
                  <c:v>-844.71</c:v>
                </c:pt>
                <c:pt idx="898">
                  <c:v>-856.38</c:v>
                </c:pt>
                <c:pt idx="899">
                  <c:v>-878.71</c:v>
                </c:pt>
                <c:pt idx="900">
                  <c:v>-857.71</c:v>
                </c:pt>
                <c:pt idx="901">
                  <c:v>-851.71</c:v>
                </c:pt>
                <c:pt idx="902">
                  <c:v>-854.71</c:v>
                </c:pt>
                <c:pt idx="903">
                  <c:v>-854.04</c:v>
                </c:pt>
                <c:pt idx="904">
                  <c:v>-874.38</c:v>
                </c:pt>
                <c:pt idx="905">
                  <c:v>-885.04</c:v>
                </c:pt>
                <c:pt idx="906">
                  <c:v>-877.37</c:v>
                </c:pt>
                <c:pt idx="907">
                  <c:v>-903.71</c:v>
                </c:pt>
                <c:pt idx="908">
                  <c:v>-872.71</c:v>
                </c:pt>
                <c:pt idx="909">
                  <c:v>-881.37</c:v>
                </c:pt>
                <c:pt idx="910">
                  <c:v>-914.71</c:v>
                </c:pt>
                <c:pt idx="911">
                  <c:v>-912.04</c:v>
                </c:pt>
                <c:pt idx="912">
                  <c:v>-905.04</c:v>
                </c:pt>
                <c:pt idx="913">
                  <c:v>-899.71</c:v>
                </c:pt>
                <c:pt idx="914">
                  <c:v>-906.71</c:v>
                </c:pt>
                <c:pt idx="915">
                  <c:v>-930.71</c:v>
                </c:pt>
                <c:pt idx="916">
                  <c:v>-919.71</c:v>
                </c:pt>
                <c:pt idx="917">
                  <c:v>-930.71</c:v>
                </c:pt>
                <c:pt idx="918">
                  <c:v>-931.71</c:v>
                </c:pt>
                <c:pt idx="919">
                  <c:v>-928.38</c:v>
                </c:pt>
                <c:pt idx="920">
                  <c:v>-951.04</c:v>
                </c:pt>
                <c:pt idx="921">
                  <c:v>-943.71</c:v>
                </c:pt>
                <c:pt idx="922">
                  <c:v>-963.38</c:v>
                </c:pt>
                <c:pt idx="923">
                  <c:v>-927.38</c:v>
                </c:pt>
                <c:pt idx="924">
                  <c:v>-966.04</c:v>
                </c:pt>
                <c:pt idx="925">
                  <c:v>-951.38</c:v>
                </c:pt>
                <c:pt idx="926">
                  <c:v>-954.38</c:v>
                </c:pt>
                <c:pt idx="927">
                  <c:v>-958.04</c:v>
                </c:pt>
                <c:pt idx="928">
                  <c:v>-910.37</c:v>
                </c:pt>
                <c:pt idx="929">
                  <c:v>-963.71</c:v>
                </c:pt>
                <c:pt idx="930">
                  <c:v>-956.38</c:v>
                </c:pt>
                <c:pt idx="931">
                  <c:v>-970.04</c:v>
                </c:pt>
                <c:pt idx="932">
                  <c:v>-944.04</c:v>
                </c:pt>
                <c:pt idx="933">
                  <c:v>-938.04</c:v>
                </c:pt>
                <c:pt idx="934">
                  <c:v>-959.38</c:v>
                </c:pt>
                <c:pt idx="935">
                  <c:v>-948.04</c:v>
                </c:pt>
                <c:pt idx="936">
                  <c:v>-939.37</c:v>
                </c:pt>
                <c:pt idx="937">
                  <c:v>-922.04</c:v>
                </c:pt>
                <c:pt idx="938">
                  <c:v>-906.37</c:v>
                </c:pt>
                <c:pt idx="939">
                  <c:v>-880.38</c:v>
                </c:pt>
                <c:pt idx="940">
                  <c:v>-865.71</c:v>
                </c:pt>
                <c:pt idx="941">
                  <c:v>-896.04</c:v>
                </c:pt>
                <c:pt idx="942">
                  <c:v>-944.71</c:v>
                </c:pt>
                <c:pt idx="943">
                  <c:v>-949.71</c:v>
                </c:pt>
                <c:pt idx="944">
                  <c:v>-926.37</c:v>
                </c:pt>
                <c:pt idx="945">
                  <c:v>-986.71</c:v>
                </c:pt>
                <c:pt idx="946">
                  <c:v>-990.38</c:v>
                </c:pt>
                <c:pt idx="947">
                  <c:v>-979.71</c:v>
                </c:pt>
                <c:pt idx="948">
                  <c:v>-961.37</c:v>
                </c:pt>
                <c:pt idx="949">
                  <c:v>-1000.38</c:v>
                </c:pt>
                <c:pt idx="950">
                  <c:v>-1006.04</c:v>
                </c:pt>
                <c:pt idx="951">
                  <c:v>-993.38</c:v>
                </c:pt>
                <c:pt idx="952">
                  <c:v>-1000.38</c:v>
                </c:pt>
                <c:pt idx="953">
                  <c:v>-999.38</c:v>
                </c:pt>
                <c:pt idx="954">
                  <c:v>-1004.38</c:v>
                </c:pt>
                <c:pt idx="955">
                  <c:v>-977.04</c:v>
                </c:pt>
                <c:pt idx="956">
                  <c:v>-1008.71</c:v>
                </c:pt>
                <c:pt idx="957">
                  <c:v>-1010.71</c:v>
                </c:pt>
                <c:pt idx="958">
                  <c:v>-1009.71</c:v>
                </c:pt>
                <c:pt idx="959">
                  <c:v>-1002.04</c:v>
                </c:pt>
                <c:pt idx="960">
                  <c:v>-1007.04</c:v>
                </c:pt>
                <c:pt idx="961">
                  <c:v>-1001.71</c:v>
                </c:pt>
                <c:pt idx="962">
                  <c:v>-1018.04</c:v>
                </c:pt>
                <c:pt idx="963">
                  <c:v>-1026.04</c:v>
                </c:pt>
                <c:pt idx="964">
                  <c:v>-991.04</c:v>
                </c:pt>
                <c:pt idx="965">
                  <c:v>-1029.04</c:v>
                </c:pt>
                <c:pt idx="966">
                  <c:v>-981.37</c:v>
                </c:pt>
                <c:pt idx="967">
                  <c:v>-994.38</c:v>
                </c:pt>
                <c:pt idx="968">
                  <c:v>-1016.38</c:v>
                </c:pt>
                <c:pt idx="969">
                  <c:v>-1007.04</c:v>
                </c:pt>
                <c:pt idx="970">
                  <c:v>-976.04</c:v>
                </c:pt>
                <c:pt idx="971">
                  <c:v>-967.04</c:v>
                </c:pt>
                <c:pt idx="972">
                  <c:v>-1021.04</c:v>
                </c:pt>
                <c:pt idx="973">
                  <c:v>-1002.37</c:v>
                </c:pt>
                <c:pt idx="974">
                  <c:v>-1009.71</c:v>
                </c:pt>
                <c:pt idx="975">
                  <c:v>-989.71</c:v>
                </c:pt>
                <c:pt idx="976">
                  <c:v>-935.38</c:v>
                </c:pt>
                <c:pt idx="977">
                  <c:v>-968.37</c:v>
                </c:pt>
                <c:pt idx="978">
                  <c:v>-967.71</c:v>
                </c:pt>
                <c:pt idx="979">
                  <c:v>-1011.38</c:v>
                </c:pt>
                <c:pt idx="980">
                  <c:v>-1009.04</c:v>
                </c:pt>
                <c:pt idx="981">
                  <c:v>-988.38</c:v>
                </c:pt>
                <c:pt idx="982">
                  <c:v>-965.71</c:v>
                </c:pt>
                <c:pt idx="983">
                  <c:v>-995.37</c:v>
                </c:pt>
                <c:pt idx="984">
                  <c:v>-987.38</c:v>
                </c:pt>
                <c:pt idx="985">
                  <c:v>-990.04</c:v>
                </c:pt>
                <c:pt idx="986">
                  <c:v>-983.38</c:v>
                </c:pt>
                <c:pt idx="987">
                  <c:v>-998.04</c:v>
                </c:pt>
                <c:pt idx="988">
                  <c:v>-981.04</c:v>
                </c:pt>
                <c:pt idx="989">
                  <c:v>-1002.71</c:v>
                </c:pt>
                <c:pt idx="990">
                  <c:v>-1008.38</c:v>
                </c:pt>
                <c:pt idx="991">
                  <c:v>-1009.71</c:v>
                </c:pt>
                <c:pt idx="992">
                  <c:v>-993.04</c:v>
                </c:pt>
                <c:pt idx="993">
                  <c:v>-995.71</c:v>
                </c:pt>
                <c:pt idx="994">
                  <c:v>-989.71</c:v>
                </c:pt>
                <c:pt idx="995">
                  <c:v>-996.38</c:v>
                </c:pt>
                <c:pt idx="996">
                  <c:v>-998.38</c:v>
                </c:pt>
                <c:pt idx="997">
                  <c:v>-1002.71</c:v>
                </c:pt>
                <c:pt idx="998">
                  <c:v>-1009.71</c:v>
                </c:pt>
                <c:pt idx="999">
                  <c:v>-1020.38</c:v>
                </c:pt>
                <c:pt idx="1000">
                  <c:v>-1003.37</c:v>
                </c:pt>
                <c:pt idx="1001">
                  <c:v>-965.38</c:v>
                </c:pt>
                <c:pt idx="1002">
                  <c:v>-1005.38</c:v>
                </c:pt>
                <c:pt idx="1003">
                  <c:v>-972.04</c:v>
                </c:pt>
                <c:pt idx="1004">
                  <c:v>-996.71</c:v>
                </c:pt>
                <c:pt idx="1005">
                  <c:v>-1033.71</c:v>
                </c:pt>
                <c:pt idx="1006">
                  <c:v>-972.71</c:v>
                </c:pt>
                <c:pt idx="1007">
                  <c:v>-1014.71</c:v>
                </c:pt>
                <c:pt idx="1008">
                  <c:v>-1002.71</c:v>
                </c:pt>
                <c:pt idx="1009">
                  <c:v>-1004.04</c:v>
                </c:pt>
                <c:pt idx="1010">
                  <c:v>-1007.38</c:v>
                </c:pt>
                <c:pt idx="1011">
                  <c:v>-952.38</c:v>
                </c:pt>
                <c:pt idx="1012">
                  <c:v>-1031.3800000000001</c:v>
                </c:pt>
                <c:pt idx="1013">
                  <c:v>-1012.38</c:v>
                </c:pt>
                <c:pt idx="1014">
                  <c:v>-1020.71</c:v>
                </c:pt>
                <c:pt idx="1015">
                  <c:v>-1012.71</c:v>
                </c:pt>
                <c:pt idx="1016">
                  <c:v>-1007.38</c:v>
                </c:pt>
                <c:pt idx="1017">
                  <c:v>-994.38</c:v>
                </c:pt>
                <c:pt idx="1018">
                  <c:v>-1046.3699999999999</c:v>
                </c:pt>
                <c:pt idx="1019">
                  <c:v>-999.71</c:v>
                </c:pt>
                <c:pt idx="1020">
                  <c:v>-1036.04</c:v>
                </c:pt>
                <c:pt idx="1021">
                  <c:v>-1008.04</c:v>
                </c:pt>
                <c:pt idx="1022">
                  <c:v>-998.71</c:v>
                </c:pt>
                <c:pt idx="1023">
                  <c:v>-1026.3699999999999</c:v>
                </c:pt>
                <c:pt idx="1024">
                  <c:v>-1153.3800000000001</c:v>
                </c:pt>
                <c:pt idx="1025">
                  <c:v>-1161.71</c:v>
                </c:pt>
                <c:pt idx="1026">
                  <c:v>-1183.04</c:v>
                </c:pt>
                <c:pt idx="1027">
                  <c:v>-1159.3699999999999</c:v>
                </c:pt>
                <c:pt idx="1028">
                  <c:v>-645.71</c:v>
                </c:pt>
                <c:pt idx="1029">
                  <c:v>-630.71</c:v>
                </c:pt>
                <c:pt idx="1030">
                  <c:v>-576.38</c:v>
                </c:pt>
                <c:pt idx="1031">
                  <c:v>-554.38</c:v>
                </c:pt>
                <c:pt idx="1032">
                  <c:v>-466.71</c:v>
                </c:pt>
                <c:pt idx="1033">
                  <c:v>-369.38</c:v>
                </c:pt>
                <c:pt idx="1034">
                  <c:v>-1038.71</c:v>
                </c:pt>
                <c:pt idx="1035">
                  <c:v>-1022.71</c:v>
                </c:pt>
                <c:pt idx="1036">
                  <c:v>-1044.04</c:v>
                </c:pt>
                <c:pt idx="1037">
                  <c:v>-1038.3800000000001</c:v>
                </c:pt>
                <c:pt idx="1038">
                  <c:v>-1032.3800000000001</c:v>
                </c:pt>
                <c:pt idx="1039">
                  <c:v>-1029.04</c:v>
                </c:pt>
                <c:pt idx="1040">
                  <c:v>-1179.04</c:v>
                </c:pt>
                <c:pt idx="1041">
                  <c:v>-1173.04</c:v>
                </c:pt>
                <c:pt idx="1042">
                  <c:v>-1174.71</c:v>
                </c:pt>
                <c:pt idx="1043">
                  <c:v>-1171.3800000000001</c:v>
                </c:pt>
              </c:numCache>
            </c:numRef>
          </c:yVal>
          <c:smooth val="1"/>
        </c:ser>
        <c:ser>
          <c:idx val="2"/>
          <c:order val="1"/>
          <c:tx>
            <c:strRef>
              <c:f>גיליון1!$C$7:$F$7</c:f>
              <c:strCache>
                <c:ptCount val="4"/>
                <c:pt idx="0">
                  <c:v>boil</c:v>
                </c:pt>
                <c:pt idx="1">
                  <c:v>60</c:v>
                </c:pt>
                <c:pt idx="2">
                  <c:v>water</c:v>
                </c:pt>
                <c:pt idx="3">
                  <c:v>1</c:v>
                </c:pt>
              </c:strCache>
            </c:strRef>
          </c:tx>
          <c:spPr>
            <a:ln w="19050" cap="rnd">
              <a:solidFill>
                <a:schemeClr val="accent3"/>
              </a:solidFill>
              <a:round/>
            </a:ln>
            <a:effectLst/>
          </c:spPr>
          <c:marker>
            <c:symbol val="none"/>
          </c:marker>
          <c:xVal>
            <c:numRef>
              <c:f>גיליון1!$G$1:$ANJ$1</c:f>
              <c:numCache>
                <c:formatCode>General</c:formatCode>
                <c:ptCount val="1044"/>
                <c:pt idx="0">
                  <c:v>160.70099999999999</c:v>
                </c:pt>
                <c:pt idx="1">
                  <c:v>166.74199999999999</c:v>
                </c:pt>
                <c:pt idx="2">
                  <c:v>172.77699999999999</c:v>
                </c:pt>
                <c:pt idx="3">
                  <c:v>178.80500000000001</c:v>
                </c:pt>
                <c:pt idx="4">
                  <c:v>184.82599999999999</c:v>
                </c:pt>
                <c:pt idx="5">
                  <c:v>190.84100000000001</c:v>
                </c:pt>
                <c:pt idx="6">
                  <c:v>196.84899999999999</c:v>
                </c:pt>
                <c:pt idx="7">
                  <c:v>202.85</c:v>
                </c:pt>
                <c:pt idx="8">
                  <c:v>208.845</c:v>
                </c:pt>
                <c:pt idx="9">
                  <c:v>214.833</c:v>
                </c:pt>
                <c:pt idx="10">
                  <c:v>220.815</c:v>
                </c:pt>
                <c:pt idx="11">
                  <c:v>226.78899999999999</c:v>
                </c:pt>
                <c:pt idx="12">
                  <c:v>232.75800000000001</c:v>
                </c:pt>
                <c:pt idx="13">
                  <c:v>238.71899999999999</c:v>
                </c:pt>
                <c:pt idx="14">
                  <c:v>244.67400000000001</c:v>
                </c:pt>
                <c:pt idx="15">
                  <c:v>250.62299999999999</c:v>
                </c:pt>
                <c:pt idx="16">
                  <c:v>256.565</c:v>
                </c:pt>
                <c:pt idx="17">
                  <c:v>262.5</c:v>
                </c:pt>
                <c:pt idx="18">
                  <c:v>268.42899999999997</c:v>
                </c:pt>
                <c:pt idx="19">
                  <c:v>274.351</c:v>
                </c:pt>
                <c:pt idx="20">
                  <c:v>280.267</c:v>
                </c:pt>
                <c:pt idx="21">
                  <c:v>286.17599999999999</c:v>
                </c:pt>
                <c:pt idx="22">
                  <c:v>292.07900000000001</c:v>
                </c:pt>
                <c:pt idx="23">
                  <c:v>297.97500000000002</c:v>
                </c:pt>
                <c:pt idx="24">
                  <c:v>303.86500000000001</c:v>
                </c:pt>
                <c:pt idx="25">
                  <c:v>309.74799999999999</c:v>
                </c:pt>
                <c:pt idx="26">
                  <c:v>315.625</c:v>
                </c:pt>
                <c:pt idx="27">
                  <c:v>321.495</c:v>
                </c:pt>
                <c:pt idx="28">
                  <c:v>327.35899999999998</c:v>
                </c:pt>
                <c:pt idx="29">
                  <c:v>333.21699999999998</c:v>
                </c:pt>
                <c:pt idx="30">
                  <c:v>339.06799999999998</c:v>
                </c:pt>
                <c:pt idx="31">
                  <c:v>344.91199999999998</c:v>
                </c:pt>
                <c:pt idx="32">
                  <c:v>350.75099999999998</c:v>
                </c:pt>
                <c:pt idx="33">
                  <c:v>356.58300000000003</c:v>
                </c:pt>
                <c:pt idx="34">
                  <c:v>362.40800000000002</c:v>
                </c:pt>
                <c:pt idx="35">
                  <c:v>368.22699999999998</c:v>
                </c:pt>
                <c:pt idx="36">
                  <c:v>374.04</c:v>
                </c:pt>
                <c:pt idx="37">
                  <c:v>379.84699999999998</c:v>
                </c:pt>
                <c:pt idx="38">
                  <c:v>385.64699999999999</c:v>
                </c:pt>
                <c:pt idx="39">
                  <c:v>391.44</c:v>
                </c:pt>
                <c:pt idx="40">
                  <c:v>397.22800000000001</c:v>
                </c:pt>
                <c:pt idx="41">
                  <c:v>403.00900000000001</c:v>
                </c:pt>
                <c:pt idx="42">
                  <c:v>408.78399999999999</c:v>
                </c:pt>
                <c:pt idx="43">
                  <c:v>414.553</c:v>
                </c:pt>
                <c:pt idx="44">
                  <c:v>420.315</c:v>
                </c:pt>
                <c:pt idx="45">
                  <c:v>426.07100000000003</c:v>
                </c:pt>
                <c:pt idx="46">
                  <c:v>431.82100000000003</c:v>
                </c:pt>
                <c:pt idx="47">
                  <c:v>437.565</c:v>
                </c:pt>
                <c:pt idx="48">
                  <c:v>443.30200000000002</c:v>
                </c:pt>
                <c:pt idx="49">
                  <c:v>449.03300000000002</c:v>
                </c:pt>
                <c:pt idx="50">
                  <c:v>454.75799999999998</c:v>
                </c:pt>
                <c:pt idx="51">
                  <c:v>460.47699999999998</c:v>
                </c:pt>
                <c:pt idx="52">
                  <c:v>466.18900000000002</c:v>
                </c:pt>
                <c:pt idx="53">
                  <c:v>471.89600000000002</c:v>
                </c:pt>
                <c:pt idx="54">
                  <c:v>477.596</c:v>
                </c:pt>
                <c:pt idx="55">
                  <c:v>483.29</c:v>
                </c:pt>
                <c:pt idx="56">
                  <c:v>488.97800000000001</c:v>
                </c:pt>
                <c:pt idx="57">
                  <c:v>494.66</c:v>
                </c:pt>
                <c:pt idx="58">
                  <c:v>500.33499999999998</c:v>
                </c:pt>
                <c:pt idx="59">
                  <c:v>506.005</c:v>
                </c:pt>
                <c:pt idx="60">
                  <c:v>511.66800000000001</c:v>
                </c:pt>
                <c:pt idx="61">
                  <c:v>517.32500000000005</c:v>
                </c:pt>
                <c:pt idx="62">
                  <c:v>522.97699999999998</c:v>
                </c:pt>
                <c:pt idx="63">
                  <c:v>528.62199999999996</c:v>
                </c:pt>
                <c:pt idx="64">
                  <c:v>534.26099999999997</c:v>
                </c:pt>
                <c:pt idx="65">
                  <c:v>539.89400000000001</c:v>
                </c:pt>
                <c:pt idx="66">
                  <c:v>545.52099999999996</c:v>
                </c:pt>
                <c:pt idx="67">
                  <c:v>551.14099999999996</c:v>
                </c:pt>
                <c:pt idx="68">
                  <c:v>556.75599999999997</c:v>
                </c:pt>
                <c:pt idx="69">
                  <c:v>562.36500000000001</c:v>
                </c:pt>
                <c:pt idx="70">
                  <c:v>567.96799999999996</c:v>
                </c:pt>
                <c:pt idx="71">
                  <c:v>573.56500000000005</c:v>
                </c:pt>
                <c:pt idx="72">
                  <c:v>579.15499999999997</c:v>
                </c:pt>
                <c:pt idx="73">
                  <c:v>584.74</c:v>
                </c:pt>
                <c:pt idx="74">
                  <c:v>590.31899999999996</c:v>
                </c:pt>
                <c:pt idx="75">
                  <c:v>595.89200000000005</c:v>
                </c:pt>
                <c:pt idx="76">
                  <c:v>601.45899999999995</c:v>
                </c:pt>
                <c:pt idx="77">
                  <c:v>607.02</c:v>
                </c:pt>
                <c:pt idx="78">
                  <c:v>612.57500000000005</c:v>
                </c:pt>
                <c:pt idx="79">
                  <c:v>618.12400000000002</c:v>
                </c:pt>
                <c:pt idx="80">
                  <c:v>623.66700000000003</c:v>
                </c:pt>
                <c:pt idx="81">
                  <c:v>629.20399999999995</c:v>
                </c:pt>
                <c:pt idx="82">
                  <c:v>634.73500000000001</c:v>
                </c:pt>
                <c:pt idx="83">
                  <c:v>640.26099999999997</c:v>
                </c:pt>
                <c:pt idx="84">
                  <c:v>645.78099999999995</c:v>
                </c:pt>
                <c:pt idx="85">
                  <c:v>651.29399999999998</c:v>
                </c:pt>
                <c:pt idx="86">
                  <c:v>656.80200000000002</c:v>
                </c:pt>
                <c:pt idx="87">
                  <c:v>662.30399999999997</c:v>
                </c:pt>
                <c:pt idx="88">
                  <c:v>667.8</c:v>
                </c:pt>
                <c:pt idx="89">
                  <c:v>673.29</c:v>
                </c:pt>
                <c:pt idx="90">
                  <c:v>678.77499999999998</c:v>
                </c:pt>
                <c:pt idx="91">
                  <c:v>684.25400000000002</c:v>
                </c:pt>
                <c:pt idx="92">
                  <c:v>689.726</c:v>
                </c:pt>
                <c:pt idx="93">
                  <c:v>695.19299999999998</c:v>
                </c:pt>
                <c:pt idx="94">
                  <c:v>700.65499999999997</c:v>
                </c:pt>
                <c:pt idx="95">
                  <c:v>706.11</c:v>
                </c:pt>
                <c:pt idx="96">
                  <c:v>711.56</c:v>
                </c:pt>
                <c:pt idx="97">
                  <c:v>717.00400000000002</c:v>
                </c:pt>
                <c:pt idx="98">
                  <c:v>722.44200000000001</c:v>
                </c:pt>
                <c:pt idx="99">
                  <c:v>727.87400000000002</c:v>
                </c:pt>
                <c:pt idx="100">
                  <c:v>733.30100000000004</c:v>
                </c:pt>
                <c:pt idx="101">
                  <c:v>738.72199999999998</c:v>
                </c:pt>
                <c:pt idx="102">
                  <c:v>744.13699999999994</c:v>
                </c:pt>
                <c:pt idx="103">
                  <c:v>749.54700000000003</c:v>
                </c:pt>
                <c:pt idx="104">
                  <c:v>754.95100000000002</c:v>
                </c:pt>
                <c:pt idx="105">
                  <c:v>760.34900000000005</c:v>
                </c:pt>
                <c:pt idx="106">
                  <c:v>765.74099999999999</c:v>
                </c:pt>
                <c:pt idx="107">
                  <c:v>771.12800000000004</c:v>
                </c:pt>
                <c:pt idx="108">
                  <c:v>776.50900000000001</c:v>
                </c:pt>
                <c:pt idx="109">
                  <c:v>781.88499999999999</c:v>
                </c:pt>
                <c:pt idx="110">
                  <c:v>787.25400000000002</c:v>
                </c:pt>
                <c:pt idx="111">
                  <c:v>792.61800000000005</c:v>
                </c:pt>
                <c:pt idx="112">
                  <c:v>797.97699999999998</c:v>
                </c:pt>
                <c:pt idx="113">
                  <c:v>803.33</c:v>
                </c:pt>
                <c:pt idx="114">
                  <c:v>808.67700000000002</c:v>
                </c:pt>
                <c:pt idx="115">
                  <c:v>814.01900000000001</c:v>
                </c:pt>
                <c:pt idx="116">
                  <c:v>819.35500000000002</c:v>
                </c:pt>
                <c:pt idx="117">
                  <c:v>824.68600000000004</c:v>
                </c:pt>
                <c:pt idx="118">
                  <c:v>830.01099999999997</c:v>
                </c:pt>
                <c:pt idx="119">
                  <c:v>835.33</c:v>
                </c:pt>
                <c:pt idx="120">
                  <c:v>840.64400000000001</c:v>
                </c:pt>
                <c:pt idx="121">
                  <c:v>845.952</c:v>
                </c:pt>
                <c:pt idx="122">
                  <c:v>851.255</c:v>
                </c:pt>
                <c:pt idx="123">
                  <c:v>856.55200000000002</c:v>
                </c:pt>
                <c:pt idx="124">
                  <c:v>861.84400000000005</c:v>
                </c:pt>
                <c:pt idx="125">
                  <c:v>867.13</c:v>
                </c:pt>
                <c:pt idx="126">
                  <c:v>872.41</c:v>
                </c:pt>
                <c:pt idx="127">
                  <c:v>877.68600000000004</c:v>
                </c:pt>
                <c:pt idx="128">
                  <c:v>882.95500000000004</c:v>
                </c:pt>
                <c:pt idx="129">
                  <c:v>888.21900000000005</c:v>
                </c:pt>
                <c:pt idx="130">
                  <c:v>893.47799999999995</c:v>
                </c:pt>
                <c:pt idx="131">
                  <c:v>898.73099999999999</c:v>
                </c:pt>
                <c:pt idx="132">
                  <c:v>903.97900000000004</c:v>
                </c:pt>
                <c:pt idx="133">
                  <c:v>909.221</c:v>
                </c:pt>
                <c:pt idx="134">
                  <c:v>914.45799999999997</c:v>
                </c:pt>
                <c:pt idx="135">
                  <c:v>919.69</c:v>
                </c:pt>
                <c:pt idx="136">
                  <c:v>924.91600000000005</c:v>
                </c:pt>
                <c:pt idx="137">
                  <c:v>930.13599999999997</c:v>
                </c:pt>
                <c:pt idx="138">
                  <c:v>935.351</c:v>
                </c:pt>
                <c:pt idx="139">
                  <c:v>940.56100000000004</c:v>
                </c:pt>
                <c:pt idx="140">
                  <c:v>945.76599999999996</c:v>
                </c:pt>
                <c:pt idx="141">
                  <c:v>950.96500000000003</c:v>
                </c:pt>
                <c:pt idx="142">
                  <c:v>956.15800000000002</c:v>
                </c:pt>
                <c:pt idx="143">
                  <c:v>961.34699999999998</c:v>
                </c:pt>
                <c:pt idx="144">
                  <c:v>966.529</c:v>
                </c:pt>
                <c:pt idx="145">
                  <c:v>971.70699999999999</c:v>
                </c:pt>
                <c:pt idx="146">
                  <c:v>976.87900000000002</c:v>
                </c:pt>
                <c:pt idx="147">
                  <c:v>982.04600000000005</c:v>
                </c:pt>
                <c:pt idx="148">
                  <c:v>987.20799999999997</c:v>
                </c:pt>
                <c:pt idx="149">
                  <c:v>992.36400000000003</c:v>
                </c:pt>
                <c:pt idx="150">
                  <c:v>997.51499999999999</c:v>
                </c:pt>
                <c:pt idx="151">
                  <c:v>1002.66</c:v>
                </c:pt>
                <c:pt idx="152">
                  <c:v>1007.801</c:v>
                </c:pt>
                <c:pt idx="153">
                  <c:v>1012.936</c:v>
                </c:pt>
                <c:pt idx="154">
                  <c:v>1018.066</c:v>
                </c:pt>
                <c:pt idx="155">
                  <c:v>1023.19</c:v>
                </c:pt>
                <c:pt idx="156">
                  <c:v>1028.309</c:v>
                </c:pt>
                <c:pt idx="157">
                  <c:v>1033.423</c:v>
                </c:pt>
                <c:pt idx="158">
                  <c:v>1038.5319999999999</c:v>
                </c:pt>
                <c:pt idx="159">
                  <c:v>1043.636</c:v>
                </c:pt>
                <c:pt idx="160">
                  <c:v>1048.7339999999999</c:v>
                </c:pt>
                <c:pt idx="161">
                  <c:v>1053.827</c:v>
                </c:pt>
                <c:pt idx="162">
                  <c:v>1058.915</c:v>
                </c:pt>
                <c:pt idx="163">
                  <c:v>1063.998</c:v>
                </c:pt>
                <c:pt idx="164">
                  <c:v>1069.075</c:v>
                </c:pt>
                <c:pt idx="165">
                  <c:v>1074.1469999999999</c:v>
                </c:pt>
                <c:pt idx="166">
                  <c:v>1079.2139999999999</c:v>
                </c:pt>
                <c:pt idx="167">
                  <c:v>1084.2760000000001</c:v>
                </c:pt>
                <c:pt idx="168">
                  <c:v>1089.3330000000001</c:v>
                </c:pt>
                <c:pt idx="169">
                  <c:v>1094.385</c:v>
                </c:pt>
                <c:pt idx="170">
                  <c:v>1099.431</c:v>
                </c:pt>
                <c:pt idx="171">
                  <c:v>1104.472</c:v>
                </c:pt>
                <c:pt idx="172">
                  <c:v>1109.509</c:v>
                </c:pt>
                <c:pt idx="173">
                  <c:v>1114.54</c:v>
                </c:pt>
                <c:pt idx="174">
                  <c:v>1119.5650000000001</c:v>
                </c:pt>
                <c:pt idx="175">
                  <c:v>1124.586</c:v>
                </c:pt>
                <c:pt idx="176">
                  <c:v>1129.6020000000001</c:v>
                </c:pt>
                <c:pt idx="177">
                  <c:v>1134.6130000000001</c:v>
                </c:pt>
                <c:pt idx="178">
                  <c:v>1139.6179999999999</c:v>
                </c:pt>
                <c:pt idx="179">
                  <c:v>1144.6189999999999</c:v>
                </c:pt>
                <c:pt idx="180">
                  <c:v>1149.614</c:v>
                </c:pt>
                <c:pt idx="181">
                  <c:v>1154.604</c:v>
                </c:pt>
                <c:pt idx="182">
                  <c:v>1159.5889999999999</c:v>
                </c:pt>
                <c:pt idx="183">
                  <c:v>1164.57</c:v>
                </c:pt>
                <c:pt idx="184">
                  <c:v>1169.5450000000001</c:v>
                </c:pt>
                <c:pt idx="185">
                  <c:v>1174.5150000000001</c:v>
                </c:pt>
                <c:pt idx="186">
                  <c:v>1179.48</c:v>
                </c:pt>
                <c:pt idx="187">
                  <c:v>1184.44</c:v>
                </c:pt>
                <c:pt idx="188">
                  <c:v>1189.395</c:v>
                </c:pt>
                <c:pt idx="189">
                  <c:v>1194.345</c:v>
                </c:pt>
                <c:pt idx="190">
                  <c:v>1199.29</c:v>
                </c:pt>
                <c:pt idx="191">
                  <c:v>1204.23</c:v>
                </c:pt>
                <c:pt idx="192">
                  <c:v>1209.165</c:v>
                </c:pt>
                <c:pt idx="193">
                  <c:v>1214.095</c:v>
                </c:pt>
                <c:pt idx="194">
                  <c:v>1219.021</c:v>
                </c:pt>
                <c:pt idx="195">
                  <c:v>1223.941</c:v>
                </c:pt>
                <c:pt idx="196">
                  <c:v>1228.856</c:v>
                </c:pt>
                <c:pt idx="197">
                  <c:v>1233.7660000000001</c:v>
                </c:pt>
                <c:pt idx="198">
                  <c:v>1238.672</c:v>
                </c:pt>
                <c:pt idx="199">
                  <c:v>1243.5719999999999</c:v>
                </c:pt>
                <c:pt idx="200">
                  <c:v>1248.4670000000001</c:v>
                </c:pt>
                <c:pt idx="201">
                  <c:v>1253.3579999999999</c:v>
                </c:pt>
                <c:pt idx="202">
                  <c:v>1258.2439999999999</c:v>
                </c:pt>
                <c:pt idx="203">
                  <c:v>1263.124</c:v>
                </c:pt>
                <c:pt idx="204">
                  <c:v>1268</c:v>
                </c:pt>
                <c:pt idx="205">
                  <c:v>1272.8710000000001</c:v>
                </c:pt>
                <c:pt idx="206">
                  <c:v>1277.7370000000001</c:v>
                </c:pt>
                <c:pt idx="207">
                  <c:v>1282.5989999999999</c:v>
                </c:pt>
                <c:pt idx="208">
                  <c:v>1287.4549999999999</c:v>
                </c:pt>
                <c:pt idx="209">
                  <c:v>1292.306</c:v>
                </c:pt>
                <c:pt idx="210">
                  <c:v>1297.153</c:v>
                </c:pt>
                <c:pt idx="211">
                  <c:v>1301.9949999999999</c:v>
                </c:pt>
                <c:pt idx="212">
                  <c:v>1306.8320000000001</c:v>
                </c:pt>
                <c:pt idx="213">
                  <c:v>1311.664</c:v>
                </c:pt>
                <c:pt idx="214">
                  <c:v>1316.491</c:v>
                </c:pt>
                <c:pt idx="215">
                  <c:v>1321.3140000000001</c:v>
                </c:pt>
                <c:pt idx="216">
                  <c:v>1326.1320000000001</c:v>
                </c:pt>
                <c:pt idx="217">
                  <c:v>1330.9449999999999</c:v>
                </c:pt>
                <c:pt idx="218">
                  <c:v>1335.7529999999999</c:v>
                </c:pt>
                <c:pt idx="219">
                  <c:v>1340.556</c:v>
                </c:pt>
                <c:pt idx="220">
                  <c:v>1345.354</c:v>
                </c:pt>
                <c:pt idx="221">
                  <c:v>1350.1479999999999</c:v>
                </c:pt>
                <c:pt idx="222">
                  <c:v>1354.9369999999999</c:v>
                </c:pt>
                <c:pt idx="223">
                  <c:v>1359.722</c:v>
                </c:pt>
                <c:pt idx="224">
                  <c:v>1364.501</c:v>
                </c:pt>
                <c:pt idx="225">
                  <c:v>1369.2760000000001</c:v>
                </c:pt>
                <c:pt idx="226">
                  <c:v>1374.046</c:v>
                </c:pt>
                <c:pt idx="227">
                  <c:v>1378.8109999999999</c:v>
                </c:pt>
                <c:pt idx="228">
                  <c:v>1383.5719999999999</c:v>
                </c:pt>
                <c:pt idx="229">
                  <c:v>1388.327</c:v>
                </c:pt>
                <c:pt idx="230">
                  <c:v>1393.079</c:v>
                </c:pt>
                <c:pt idx="231">
                  <c:v>1397.825</c:v>
                </c:pt>
                <c:pt idx="232">
                  <c:v>1402.567</c:v>
                </c:pt>
                <c:pt idx="233">
                  <c:v>1407.3040000000001</c:v>
                </c:pt>
                <c:pt idx="234">
                  <c:v>1412.0360000000001</c:v>
                </c:pt>
                <c:pt idx="235">
                  <c:v>1416.7639999999999</c:v>
                </c:pt>
                <c:pt idx="236">
                  <c:v>1421.4870000000001</c:v>
                </c:pt>
                <c:pt idx="237">
                  <c:v>1426.2049999999999</c:v>
                </c:pt>
                <c:pt idx="238">
                  <c:v>1430.9190000000001</c:v>
                </c:pt>
                <c:pt idx="239">
                  <c:v>1435.6279999999999</c:v>
                </c:pt>
                <c:pt idx="240">
                  <c:v>1440.3330000000001</c:v>
                </c:pt>
                <c:pt idx="241">
                  <c:v>1445.0319999999999</c:v>
                </c:pt>
                <c:pt idx="242">
                  <c:v>1449.7270000000001</c:v>
                </c:pt>
                <c:pt idx="243">
                  <c:v>1454.4179999999999</c:v>
                </c:pt>
                <c:pt idx="244">
                  <c:v>1459.104</c:v>
                </c:pt>
                <c:pt idx="245">
                  <c:v>1463.7850000000001</c:v>
                </c:pt>
                <c:pt idx="246">
                  <c:v>1468.462</c:v>
                </c:pt>
                <c:pt idx="247">
                  <c:v>1473.134</c:v>
                </c:pt>
                <c:pt idx="248">
                  <c:v>1477.8019999999999</c:v>
                </c:pt>
                <c:pt idx="249">
                  <c:v>1482.4649999999999</c:v>
                </c:pt>
                <c:pt idx="250">
                  <c:v>1487.123</c:v>
                </c:pt>
                <c:pt idx="251">
                  <c:v>1491.777</c:v>
                </c:pt>
                <c:pt idx="252">
                  <c:v>1496.4259999999999</c:v>
                </c:pt>
                <c:pt idx="253">
                  <c:v>1501.0709999999999</c:v>
                </c:pt>
                <c:pt idx="254">
                  <c:v>1505.711</c:v>
                </c:pt>
                <c:pt idx="255">
                  <c:v>1510.347</c:v>
                </c:pt>
                <c:pt idx="256">
                  <c:v>1514.9780000000001</c:v>
                </c:pt>
                <c:pt idx="257">
                  <c:v>1519.604</c:v>
                </c:pt>
                <c:pt idx="258">
                  <c:v>1524.2260000000001</c:v>
                </c:pt>
                <c:pt idx="259">
                  <c:v>1528.8440000000001</c:v>
                </c:pt>
                <c:pt idx="260">
                  <c:v>1533.4570000000001</c:v>
                </c:pt>
                <c:pt idx="261">
                  <c:v>1538.0650000000001</c:v>
                </c:pt>
                <c:pt idx="262">
                  <c:v>1542.6690000000001</c:v>
                </c:pt>
                <c:pt idx="263">
                  <c:v>1547.269</c:v>
                </c:pt>
                <c:pt idx="264">
                  <c:v>1551.864</c:v>
                </c:pt>
                <c:pt idx="265">
                  <c:v>1556.454</c:v>
                </c:pt>
                <c:pt idx="266">
                  <c:v>1561.0409999999999</c:v>
                </c:pt>
                <c:pt idx="267">
                  <c:v>1565.6220000000001</c:v>
                </c:pt>
                <c:pt idx="268">
                  <c:v>1570.1990000000001</c:v>
                </c:pt>
                <c:pt idx="269">
                  <c:v>1574.7719999999999</c:v>
                </c:pt>
                <c:pt idx="270">
                  <c:v>1579.34</c:v>
                </c:pt>
                <c:pt idx="271">
                  <c:v>1583.904</c:v>
                </c:pt>
                <c:pt idx="272">
                  <c:v>1588.4639999999999</c:v>
                </c:pt>
                <c:pt idx="273">
                  <c:v>1593.019</c:v>
                </c:pt>
                <c:pt idx="274">
                  <c:v>1597.569</c:v>
                </c:pt>
                <c:pt idx="275">
                  <c:v>1602.115</c:v>
                </c:pt>
                <c:pt idx="276">
                  <c:v>1606.6569999999999</c:v>
                </c:pt>
                <c:pt idx="277">
                  <c:v>1611.1949999999999</c:v>
                </c:pt>
                <c:pt idx="278">
                  <c:v>1615.7280000000001</c:v>
                </c:pt>
                <c:pt idx="279">
                  <c:v>1620.2560000000001</c:v>
                </c:pt>
                <c:pt idx="280">
                  <c:v>1624.78</c:v>
                </c:pt>
                <c:pt idx="281">
                  <c:v>1629.3</c:v>
                </c:pt>
                <c:pt idx="282">
                  <c:v>1633.816</c:v>
                </c:pt>
                <c:pt idx="283">
                  <c:v>1638.327</c:v>
                </c:pt>
                <c:pt idx="284">
                  <c:v>1642.8340000000001</c:v>
                </c:pt>
                <c:pt idx="285">
                  <c:v>1647.336</c:v>
                </c:pt>
                <c:pt idx="286">
                  <c:v>1651.8340000000001</c:v>
                </c:pt>
                <c:pt idx="287">
                  <c:v>1656.328</c:v>
                </c:pt>
                <c:pt idx="288">
                  <c:v>1660.817</c:v>
                </c:pt>
                <c:pt idx="289">
                  <c:v>1665.3019999999999</c:v>
                </c:pt>
                <c:pt idx="290">
                  <c:v>1669.7829999999999</c:v>
                </c:pt>
                <c:pt idx="291">
                  <c:v>1674.259</c:v>
                </c:pt>
                <c:pt idx="292">
                  <c:v>1678.732</c:v>
                </c:pt>
                <c:pt idx="293">
                  <c:v>1683.1990000000001</c:v>
                </c:pt>
                <c:pt idx="294">
                  <c:v>1687.663</c:v>
                </c:pt>
                <c:pt idx="295">
                  <c:v>1692.1220000000001</c:v>
                </c:pt>
                <c:pt idx="296">
                  <c:v>1696.577</c:v>
                </c:pt>
                <c:pt idx="297">
                  <c:v>1701.028</c:v>
                </c:pt>
                <c:pt idx="298">
                  <c:v>1705.4739999999999</c:v>
                </c:pt>
                <c:pt idx="299">
                  <c:v>1709.9169999999999</c:v>
                </c:pt>
                <c:pt idx="300">
                  <c:v>1714.355</c:v>
                </c:pt>
                <c:pt idx="301">
                  <c:v>1718.788</c:v>
                </c:pt>
                <c:pt idx="302">
                  <c:v>1723.2180000000001</c:v>
                </c:pt>
                <c:pt idx="303">
                  <c:v>1727.643</c:v>
                </c:pt>
                <c:pt idx="304">
                  <c:v>1732.0640000000001</c:v>
                </c:pt>
                <c:pt idx="305">
                  <c:v>1736.481</c:v>
                </c:pt>
                <c:pt idx="306">
                  <c:v>1740.893</c:v>
                </c:pt>
                <c:pt idx="307">
                  <c:v>1745.3009999999999</c:v>
                </c:pt>
                <c:pt idx="308">
                  <c:v>1749.7049999999999</c:v>
                </c:pt>
                <c:pt idx="309">
                  <c:v>1754.105</c:v>
                </c:pt>
                <c:pt idx="310">
                  <c:v>1758.501</c:v>
                </c:pt>
                <c:pt idx="311">
                  <c:v>1762.893</c:v>
                </c:pt>
                <c:pt idx="312">
                  <c:v>1767.28</c:v>
                </c:pt>
                <c:pt idx="313">
                  <c:v>1771.663</c:v>
                </c:pt>
                <c:pt idx="314">
                  <c:v>1776.0419999999999</c:v>
                </c:pt>
                <c:pt idx="315">
                  <c:v>1780.4169999999999</c:v>
                </c:pt>
                <c:pt idx="316">
                  <c:v>1784.787</c:v>
                </c:pt>
                <c:pt idx="317">
                  <c:v>1789.154</c:v>
                </c:pt>
                <c:pt idx="318">
                  <c:v>1793.5160000000001</c:v>
                </c:pt>
                <c:pt idx="319">
                  <c:v>1797.874</c:v>
                </c:pt>
                <c:pt idx="320">
                  <c:v>1802.2280000000001</c:v>
                </c:pt>
                <c:pt idx="321">
                  <c:v>1806.578</c:v>
                </c:pt>
                <c:pt idx="322">
                  <c:v>1810.924</c:v>
                </c:pt>
                <c:pt idx="323">
                  <c:v>1815.2660000000001</c:v>
                </c:pt>
                <c:pt idx="324">
                  <c:v>1819.6030000000001</c:v>
                </c:pt>
                <c:pt idx="325">
                  <c:v>1823.9369999999999</c:v>
                </c:pt>
                <c:pt idx="326">
                  <c:v>1828.2660000000001</c:v>
                </c:pt>
                <c:pt idx="327">
                  <c:v>1832.5909999999999</c:v>
                </c:pt>
                <c:pt idx="328">
                  <c:v>1836.913</c:v>
                </c:pt>
                <c:pt idx="329">
                  <c:v>1841.23</c:v>
                </c:pt>
                <c:pt idx="330">
                  <c:v>1845.5429999999999</c:v>
                </c:pt>
                <c:pt idx="331">
                  <c:v>1849.8520000000001</c:v>
                </c:pt>
                <c:pt idx="332">
                  <c:v>1854.1559999999999</c:v>
                </c:pt>
                <c:pt idx="333">
                  <c:v>1858.4570000000001</c:v>
                </c:pt>
                <c:pt idx="334">
                  <c:v>1862.7539999999999</c:v>
                </c:pt>
                <c:pt idx="335">
                  <c:v>1867.047</c:v>
                </c:pt>
                <c:pt idx="336">
                  <c:v>1871.335</c:v>
                </c:pt>
                <c:pt idx="337">
                  <c:v>1875.62</c:v>
                </c:pt>
                <c:pt idx="338">
                  <c:v>1879.9</c:v>
                </c:pt>
                <c:pt idx="339">
                  <c:v>1884.1769999999999</c:v>
                </c:pt>
                <c:pt idx="340">
                  <c:v>1888.4490000000001</c:v>
                </c:pt>
                <c:pt idx="341">
                  <c:v>1892.7180000000001</c:v>
                </c:pt>
                <c:pt idx="342">
                  <c:v>1896.982</c:v>
                </c:pt>
                <c:pt idx="343">
                  <c:v>1901.2429999999999</c:v>
                </c:pt>
                <c:pt idx="344">
                  <c:v>1905.499</c:v>
                </c:pt>
                <c:pt idx="345">
                  <c:v>1909.752</c:v>
                </c:pt>
                <c:pt idx="346">
                  <c:v>1914</c:v>
                </c:pt>
                <c:pt idx="347">
                  <c:v>1918.2449999999999</c:v>
                </c:pt>
                <c:pt idx="348">
                  <c:v>1922.4849999999999</c:v>
                </c:pt>
                <c:pt idx="349">
                  <c:v>1926.722</c:v>
                </c:pt>
                <c:pt idx="350">
                  <c:v>1930.954</c:v>
                </c:pt>
                <c:pt idx="351">
                  <c:v>1935.183</c:v>
                </c:pt>
                <c:pt idx="352">
                  <c:v>1939.4079999999999</c:v>
                </c:pt>
                <c:pt idx="353">
                  <c:v>1943.6279999999999</c:v>
                </c:pt>
                <c:pt idx="354">
                  <c:v>1947.845</c:v>
                </c:pt>
                <c:pt idx="355">
                  <c:v>1952.058</c:v>
                </c:pt>
                <c:pt idx="356">
                  <c:v>1956.2670000000001</c:v>
                </c:pt>
                <c:pt idx="357">
                  <c:v>1960.472</c:v>
                </c:pt>
                <c:pt idx="358">
                  <c:v>1964.673</c:v>
                </c:pt>
                <c:pt idx="359">
                  <c:v>1968.87</c:v>
                </c:pt>
                <c:pt idx="360">
                  <c:v>1973.0630000000001</c:v>
                </c:pt>
                <c:pt idx="361">
                  <c:v>1977.252</c:v>
                </c:pt>
                <c:pt idx="362">
                  <c:v>1981.4380000000001</c:v>
                </c:pt>
                <c:pt idx="363">
                  <c:v>1985.6189999999999</c:v>
                </c:pt>
                <c:pt idx="364">
                  <c:v>1989.797</c:v>
                </c:pt>
                <c:pt idx="365">
                  <c:v>1993.971</c:v>
                </c:pt>
                <c:pt idx="366">
                  <c:v>1998.14</c:v>
                </c:pt>
                <c:pt idx="367">
                  <c:v>2002.306</c:v>
                </c:pt>
                <c:pt idx="368">
                  <c:v>2006.4690000000001</c:v>
                </c:pt>
                <c:pt idx="369">
                  <c:v>2010.627</c:v>
                </c:pt>
                <c:pt idx="370">
                  <c:v>2014.7809999999999</c:v>
                </c:pt>
                <c:pt idx="371">
                  <c:v>2018.932</c:v>
                </c:pt>
                <c:pt idx="372">
                  <c:v>2023.078</c:v>
                </c:pt>
                <c:pt idx="373">
                  <c:v>2027.221</c:v>
                </c:pt>
                <c:pt idx="374">
                  <c:v>2031.36</c:v>
                </c:pt>
                <c:pt idx="375">
                  <c:v>2035.4949999999999</c:v>
                </c:pt>
                <c:pt idx="376">
                  <c:v>2039.627</c:v>
                </c:pt>
                <c:pt idx="377">
                  <c:v>2043.7539999999999</c:v>
                </c:pt>
                <c:pt idx="378">
                  <c:v>2047.8779999999999</c:v>
                </c:pt>
                <c:pt idx="379">
                  <c:v>2051.998</c:v>
                </c:pt>
                <c:pt idx="380">
                  <c:v>2056.114</c:v>
                </c:pt>
                <c:pt idx="381">
                  <c:v>2060.2260000000001</c:v>
                </c:pt>
                <c:pt idx="382">
                  <c:v>2064.3339999999998</c:v>
                </c:pt>
                <c:pt idx="383">
                  <c:v>2068.4389999999999</c:v>
                </c:pt>
                <c:pt idx="384">
                  <c:v>2072.54</c:v>
                </c:pt>
                <c:pt idx="385">
                  <c:v>2076.6370000000002</c:v>
                </c:pt>
                <c:pt idx="386">
                  <c:v>2080.73</c:v>
                </c:pt>
                <c:pt idx="387">
                  <c:v>2084.8200000000002</c:v>
                </c:pt>
                <c:pt idx="388">
                  <c:v>2088.9059999999999</c:v>
                </c:pt>
                <c:pt idx="389">
                  <c:v>2092.9879999999998</c:v>
                </c:pt>
                <c:pt idx="390">
                  <c:v>2097.0659999999998</c:v>
                </c:pt>
                <c:pt idx="391">
                  <c:v>2101.14</c:v>
                </c:pt>
                <c:pt idx="392">
                  <c:v>2105.2109999999998</c:v>
                </c:pt>
                <c:pt idx="393">
                  <c:v>2109.2779999999998</c:v>
                </c:pt>
                <c:pt idx="394">
                  <c:v>2113.3420000000001</c:v>
                </c:pt>
                <c:pt idx="395">
                  <c:v>2117.4009999999998</c:v>
                </c:pt>
                <c:pt idx="396">
                  <c:v>2121.4569999999999</c:v>
                </c:pt>
                <c:pt idx="397">
                  <c:v>2125.509</c:v>
                </c:pt>
                <c:pt idx="398">
                  <c:v>2129.558</c:v>
                </c:pt>
                <c:pt idx="399">
                  <c:v>2133.6019999999999</c:v>
                </c:pt>
                <c:pt idx="400">
                  <c:v>2137.643</c:v>
                </c:pt>
                <c:pt idx="401">
                  <c:v>2141.681</c:v>
                </c:pt>
                <c:pt idx="402">
                  <c:v>2145.7139999999999</c:v>
                </c:pt>
                <c:pt idx="403">
                  <c:v>2149.7440000000001</c:v>
                </c:pt>
                <c:pt idx="404">
                  <c:v>2153.77</c:v>
                </c:pt>
                <c:pt idx="405">
                  <c:v>2157.7930000000001</c:v>
                </c:pt>
                <c:pt idx="406">
                  <c:v>2161.8119999999999</c:v>
                </c:pt>
                <c:pt idx="407">
                  <c:v>2165.8270000000002</c:v>
                </c:pt>
                <c:pt idx="408">
                  <c:v>2169.8380000000002</c:v>
                </c:pt>
                <c:pt idx="409">
                  <c:v>2173.846</c:v>
                </c:pt>
                <c:pt idx="410">
                  <c:v>2177.8510000000001</c:v>
                </c:pt>
                <c:pt idx="411">
                  <c:v>2181.8510000000001</c:v>
                </c:pt>
                <c:pt idx="412">
                  <c:v>2185.848</c:v>
                </c:pt>
                <c:pt idx="413">
                  <c:v>2189.8409999999999</c:v>
                </c:pt>
                <c:pt idx="414">
                  <c:v>2193.8310000000001</c:v>
                </c:pt>
                <c:pt idx="415">
                  <c:v>2197.817</c:v>
                </c:pt>
                <c:pt idx="416">
                  <c:v>2201.799</c:v>
                </c:pt>
                <c:pt idx="417">
                  <c:v>2205.7779999999998</c:v>
                </c:pt>
                <c:pt idx="418">
                  <c:v>2209.7530000000002</c:v>
                </c:pt>
                <c:pt idx="419">
                  <c:v>2213.7249999999999</c:v>
                </c:pt>
                <c:pt idx="420">
                  <c:v>2217.6930000000002</c:v>
                </c:pt>
                <c:pt idx="421">
                  <c:v>2221.6570000000002</c:v>
                </c:pt>
                <c:pt idx="422">
                  <c:v>2225.6179999999999</c:v>
                </c:pt>
                <c:pt idx="423">
                  <c:v>2229.5749999999998</c:v>
                </c:pt>
                <c:pt idx="424">
                  <c:v>2233.529</c:v>
                </c:pt>
                <c:pt idx="425">
                  <c:v>2237.4789999999998</c:v>
                </c:pt>
                <c:pt idx="426">
                  <c:v>2241.4250000000002</c:v>
                </c:pt>
                <c:pt idx="427">
                  <c:v>2245.3679999999999</c:v>
                </c:pt>
                <c:pt idx="428">
                  <c:v>2249.3069999999998</c:v>
                </c:pt>
                <c:pt idx="429">
                  <c:v>2253.2429999999999</c:v>
                </c:pt>
                <c:pt idx="430">
                  <c:v>2257.1750000000002</c:v>
                </c:pt>
                <c:pt idx="431">
                  <c:v>2261.1039999999998</c:v>
                </c:pt>
                <c:pt idx="432">
                  <c:v>2265.029</c:v>
                </c:pt>
                <c:pt idx="433">
                  <c:v>2268.9499999999998</c:v>
                </c:pt>
                <c:pt idx="434">
                  <c:v>2272.8679999999999</c:v>
                </c:pt>
                <c:pt idx="435">
                  <c:v>2276.7829999999999</c:v>
                </c:pt>
                <c:pt idx="436">
                  <c:v>2280.694</c:v>
                </c:pt>
                <c:pt idx="437">
                  <c:v>2284.6010000000001</c:v>
                </c:pt>
                <c:pt idx="438">
                  <c:v>2288.5050000000001</c:v>
                </c:pt>
                <c:pt idx="439">
                  <c:v>2292.4050000000002</c:v>
                </c:pt>
                <c:pt idx="440">
                  <c:v>2296.3020000000001</c:v>
                </c:pt>
                <c:pt idx="441">
                  <c:v>2300.1950000000002</c:v>
                </c:pt>
                <c:pt idx="442">
                  <c:v>2304.085</c:v>
                </c:pt>
                <c:pt idx="443">
                  <c:v>2307.971</c:v>
                </c:pt>
                <c:pt idx="444">
                  <c:v>2311.8539999999998</c:v>
                </c:pt>
                <c:pt idx="445">
                  <c:v>2315.7339999999999</c:v>
                </c:pt>
                <c:pt idx="446">
                  <c:v>2319.6089999999999</c:v>
                </c:pt>
                <c:pt idx="447">
                  <c:v>2323.482</c:v>
                </c:pt>
                <c:pt idx="448">
                  <c:v>2327.3510000000001</c:v>
                </c:pt>
                <c:pt idx="449">
                  <c:v>2331.2159999999999</c:v>
                </c:pt>
                <c:pt idx="450">
                  <c:v>2335.078</c:v>
                </c:pt>
                <c:pt idx="451">
                  <c:v>2338.9369999999999</c:v>
                </c:pt>
                <c:pt idx="452">
                  <c:v>2342.7919999999999</c:v>
                </c:pt>
                <c:pt idx="453">
                  <c:v>2346.643</c:v>
                </c:pt>
                <c:pt idx="454">
                  <c:v>2350.4920000000002</c:v>
                </c:pt>
                <c:pt idx="455">
                  <c:v>2354.3359999999998</c:v>
                </c:pt>
                <c:pt idx="456">
                  <c:v>2358.1779999999999</c:v>
                </c:pt>
                <c:pt idx="457">
                  <c:v>2362.0149999999999</c:v>
                </c:pt>
                <c:pt idx="458">
                  <c:v>2365.85</c:v>
                </c:pt>
                <c:pt idx="459">
                  <c:v>2369.681</c:v>
                </c:pt>
                <c:pt idx="460">
                  <c:v>2373.5079999999998</c:v>
                </c:pt>
                <c:pt idx="461">
                  <c:v>2377.3330000000001</c:v>
                </c:pt>
                <c:pt idx="462">
                  <c:v>2381.1529999999998</c:v>
                </c:pt>
                <c:pt idx="463">
                  <c:v>2384.971</c:v>
                </c:pt>
                <c:pt idx="464">
                  <c:v>2388.7849999999999</c:v>
                </c:pt>
                <c:pt idx="465">
                  <c:v>2392.5949999999998</c:v>
                </c:pt>
                <c:pt idx="466">
                  <c:v>2396.402</c:v>
                </c:pt>
                <c:pt idx="467">
                  <c:v>2400.2060000000001</c:v>
                </c:pt>
                <c:pt idx="468">
                  <c:v>2404.0070000000001</c:v>
                </c:pt>
                <c:pt idx="469">
                  <c:v>2407.8040000000001</c:v>
                </c:pt>
                <c:pt idx="470">
                  <c:v>2411.5970000000002</c:v>
                </c:pt>
                <c:pt idx="471">
                  <c:v>2415.3879999999999</c:v>
                </c:pt>
                <c:pt idx="472">
                  <c:v>2419.174</c:v>
                </c:pt>
                <c:pt idx="473">
                  <c:v>2422.9580000000001</c:v>
                </c:pt>
                <c:pt idx="474">
                  <c:v>2426.7379999999998</c:v>
                </c:pt>
                <c:pt idx="475">
                  <c:v>2430.5149999999999</c:v>
                </c:pt>
                <c:pt idx="476">
                  <c:v>2434.2890000000002</c:v>
                </c:pt>
                <c:pt idx="477">
                  <c:v>2438.0590000000002</c:v>
                </c:pt>
                <c:pt idx="478">
                  <c:v>2441.8249999999998</c:v>
                </c:pt>
                <c:pt idx="479">
                  <c:v>2445.5889999999999</c:v>
                </c:pt>
                <c:pt idx="480">
                  <c:v>2449.3490000000002</c:v>
                </c:pt>
                <c:pt idx="481">
                  <c:v>2453.1060000000002</c:v>
                </c:pt>
                <c:pt idx="482">
                  <c:v>2456.8589999999999</c:v>
                </c:pt>
                <c:pt idx="483">
                  <c:v>2460.61</c:v>
                </c:pt>
                <c:pt idx="484">
                  <c:v>2464.3560000000002</c:v>
                </c:pt>
                <c:pt idx="485">
                  <c:v>2468.1</c:v>
                </c:pt>
                <c:pt idx="486">
                  <c:v>2471.84</c:v>
                </c:pt>
                <c:pt idx="487">
                  <c:v>2475.5770000000002</c:v>
                </c:pt>
                <c:pt idx="488">
                  <c:v>2479.3110000000001</c:v>
                </c:pt>
                <c:pt idx="489">
                  <c:v>2483.0410000000002</c:v>
                </c:pt>
                <c:pt idx="490">
                  <c:v>2486.768</c:v>
                </c:pt>
                <c:pt idx="491">
                  <c:v>2490.4920000000002</c:v>
                </c:pt>
                <c:pt idx="492">
                  <c:v>2494.2130000000002</c:v>
                </c:pt>
                <c:pt idx="493">
                  <c:v>2497.9299999999998</c:v>
                </c:pt>
                <c:pt idx="494">
                  <c:v>2501.6439999999998</c:v>
                </c:pt>
                <c:pt idx="495">
                  <c:v>2505.355</c:v>
                </c:pt>
                <c:pt idx="496">
                  <c:v>2509.0619999999999</c:v>
                </c:pt>
                <c:pt idx="497">
                  <c:v>2512.7660000000001</c:v>
                </c:pt>
                <c:pt idx="498">
                  <c:v>2516.4670000000001</c:v>
                </c:pt>
                <c:pt idx="499">
                  <c:v>2520.165</c:v>
                </c:pt>
                <c:pt idx="500">
                  <c:v>2523.8589999999999</c:v>
                </c:pt>
                <c:pt idx="501">
                  <c:v>2527.5509999999999</c:v>
                </c:pt>
                <c:pt idx="502">
                  <c:v>2531.239</c:v>
                </c:pt>
                <c:pt idx="503">
                  <c:v>2534.9229999999998</c:v>
                </c:pt>
                <c:pt idx="504">
                  <c:v>2538.605</c:v>
                </c:pt>
                <c:pt idx="505">
                  <c:v>2542.2829999999999</c:v>
                </c:pt>
                <c:pt idx="506">
                  <c:v>2545.9580000000001</c:v>
                </c:pt>
                <c:pt idx="507">
                  <c:v>2549.63</c:v>
                </c:pt>
                <c:pt idx="508">
                  <c:v>2553.299</c:v>
                </c:pt>
                <c:pt idx="509">
                  <c:v>2556.9639999999999</c:v>
                </c:pt>
                <c:pt idx="510">
                  <c:v>2560.6260000000002</c:v>
                </c:pt>
                <c:pt idx="511">
                  <c:v>2564.2849999999999</c:v>
                </c:pt>
                <c:pt idx="512">
                  <c:v>2567.9409999999998</c:v>
                </c:pt>
                <c:pt idx="513">
                  <c:v>2571.5940000000001</c:v>
                </c:pt>
                <c:pt idx="514">
                  <c:v>2575.2429999999999</c:v>
                </c:pt>
                <c:pt idx="515">
                  <c:v>2578.89</c:v>
                </c:pt>
                <c:pt idx="516">
                  <c:v>2582.5329999999999</c:v>
                </c:pt>
                <c:pt idx="517">
                  <c:v>2586.1729999999998</c:v>
                </c:pt>
                <c:pt idx="518">
                  <c:v>2589.8090000000002</c:v>
                </c:pt>
                <c:pt idx="519">
                  <c:v>2593.4430000000002</c:v>
                </c:pt>
                <c:pt idx="520">
                  <c:v>2597.0729999999999</c:v>
                </c:pt>
                <c:pt idx="521">
                  <c:v>2600.701</c:v>
                </c:pt>
                <c:pt idx="522">
                  <c:v>2604.3249999999998</c:v>
                </c:pt>
                <c:pt idx="523">
                  <c:v>2607.9459999999999</c:v>
                </c:pt>
                <c:pt idx="524">
                  <c:v>2611.5639999999999</c:v>
                </c:pt>
                <c:pt idx="525">
                  <c:v>2615.1779999999999</c:v>
                </c:pt>
                <c:pt idx="526">
                  <c:v>2618.79</c:v>
                </c:pt>
                <c:pt idx="527">
                  <c:v>2622.3980000000001</c:v>
                </c:pt>
                <c:pt idx="528">
                  <c:v>2626.0039999999999</c:v>
                </c:pt>
                <c:pt idx="529">
                  <c:v>2629.6060000000002</c:v>
                </c:pt>
                <c:pt idx="530">
                  <c:v>2633.2049999999999</c:v>
                </c:pt>
                <c:pt idx="531">
                  <c:v>2636.8009999999999</c:v>
                </c:pt>
                <c:pt idx="532">
                  <c:v>2640.3939999999998</c:v>
                </c:pt>
                <c:pt idx="533">
                  <c:v>2643.9830000000002</c:v>
                </c:pt>
                <c:pt idx="534">
                  <c:v>2647.57</c:v>
                </c:pt>
                <c:pt idx="535">
                  <c:v>2651.1529999999998</c:v>
                </c:pt>
                <c:pt idx="536">
                  <c:v>2654.7339999999999</c:v>
                </c:pt>
                <c:pt idx="537">
                  <c:v>2658.3110000000001</c:v>
                </c:pt>
                <c:pt idx="538">
                  <c:v>2661.8850000000002</c:v>
                </c:pt>
                <c:pt idx="539">
                  <c:v>2665.4560000000001</c:v>
                </c:pt>
                <c:pt idx="540">
                  <c:v>2669.0250000000001</c:v>
                </c:pt>
                <c:pt idx="541">
                  <c:v>2672.5889999999999</c:v>
                </c:pt>
                <c:pt idx="542">
                  <c:v>2676.1509999999998</c:v>
                </c:pt>
                <c:pt idx="543">
                  <c:v>2679.71</c:v>
                </c:pt>
                <c:pt idx="544">
                  <c:v>2683.2660000000001</c:v>
                </c:pt>
                <c:pt idx="545">
                  <c:v>2686.819</c:v>
                </c:pt>
                <c:pt idx="546">
                  <c:v>2690.3679999999999</c:v>
                </c:pt>
                <c:pt idx="547">
                  <c:v>2693.915</c:v>
                </c:pt>
                <c:pt idx="548">
                  <c:v>2697.4580000000001</c:v>
                </c:pt>
                <c:pt idx="549">
                  <c:v>2700.9989999999998</c:v>
                </c:pt>
                <c:pt idx="550">
                  <c:v>2704.5360000000001</c:v>
                </c:pt>
                <c:pt idx="551">
                  <c:v>2708.0709999999999</c:v>
                </c:pt>
                <c:pt idx="552">
                  <c:v>2711.6019999999999</c:v>
                </c:pt>
                <c:pt idx="553">
                  <c:v>2715.13</c:v>
                </c:pt>
                <c:pt idx="554">
                  <c:v>2718.6559999999999</c:v>
                </c:pt>
                <c:pt idx="555">
                  <c:v>2722.1779999999999</c:v>
                </c:pt>
                <c:pt idx="556">
                  <c:v>2725.6970000000001</c:v>
                </c:pt>
                <c:pt idx="557">
                  <c:v>2729.2139999999999</c:v>
                </c:pt>
                <c:pt idx="558">
                  <c:v>2732.7269999999999</c:v>
                </c:pt>
                <c:pt idx="559">
                  <c:v>2736.2370000000001</c:v>
                </c:pt>
                <c:pt idx="560">
                  <c:v>2739.7440000000001</c:v>
                </c:pt>
                <c:pt idx="561">
                  <c:v>2743.2489999999998</c:v>
                </c:pt>
                <c:pt idx="562">
                  <c:v>2746.75</c:v>
                </c:pt>
                <c:pt idx="563">
                  <c:v>2750.248</c:v>
                </c:pt>
                <c:pt idx="564">
                  <c:v>2753.7429999999999</c:v>
                </c:pt>
                <c:pt idx="565">
                  <c:v>2757.2359999999999</c:v>
                </c:pt>
                <c:pt idx="566">
                  <c:v>2760.7249999999999</c:v>
                </c:pt>
                <c:pt idx="567">
                  <c:v>2764.2109999999998</c:v>
                </c:pt>
                <c:pt idx="568">
                  <c:v>2767.6950000000002</c:v>
                </c:pt>
                <c:pt idx="569">
                  <c:v>2771.1750000000002</c:v>
                </c:pt>
                <c:pt idx="570">
                  <c:v>2774.652</c:v>
                </c:pt>
                <c:pt idx="571">
                  <c:v>2778.127</c:v>
                </c:pt>
                <c:pt idx="572">
                  <c:v>2781.598</c:v>
                </c:pt>
                <c:pt idx="573">
                  <c:v>2785.067</c:v>
                </c:pt>
                <c:pt idx="574">
                  <c:v>2788.5320000000002</c:v>
                </c:pt>
                <c:pt idx="575">
                  <c:v>2791.9949999999999</c:v>
                </c:pt>
                <c:pt idx="576">
                  <c:v>2795.4549999999999</c:v>
                </c:pt>
                <c:pt idx="577">
                  <c:v>2798.9110000000001</c:v>
                </c:pt>
                <c:pt idx="578">
                  <c:v>2802.3649999999998</c:v>
                </c:pt>
                <c:pt idx="579">
                  <c:v>2805.8159999999998</c:v>
                </c:pt>
                <c:pt idx="580">
                  <c:v>2809.2640000000001</c:v>
                </c:pt>
                <c:pt idx="581">
                  <c:v>2812.7089999999998</c:v>
                </c:pt>
                <c:pt idx="582">
                  <c:v>2816.1509999999998</c:v>
                </c:pt>
                <c:pt idx="583">
                  <c:v>2819.59</c:v>
                </c:pt>
                <c:pt idx="584">
                  <c:v>2823.0259999999998</c:v>
                </c:pt>
                <c:pt idx="585">
                  <c:v>2826.46</c:v>
                </c:pt>
                <c:pt idx="586">
                  <c:v>2829.89</c:v>
                </c:pt>
                <c:pt idx="587">
                  <c:v>2833.3180000000002</c:v>
                </c:pt>
                <c:pt idx="588">
                  <c:v>2836.7420000000002</c:v>
                </c:pt>
                <c:pt idx="589">
                  <c:v>2840.1640000000002</c:v>
                </c:pt>
                <c:pt idx="590">
                  <c:v>2843.5830000000001</c:v>
                </c:pt>
                <c:pt idx="591">
                  <c:v>2846.9989999999998</c:v>
                </c:pt>
                <c:pt idx="592">
                  <c:v>2850.4119999999998</c:v>
                </c:pt>
                <c:pt idx="593">
                  <c:v>2853.8220000000001</c:v>
                </c:pt>
                <c:pt idx="594">
                  <c:v>2857.2289999999998</c:v>
                </c:pt>
                <c:pt idx="595">
                  <c:v>2860.634</c:v>
                </c:pt>
                <c:pt idx="596">
                  <c:v>2864.0349999999999</c:v>
                </c:pt>
                <c:pt idx="597">
                  <c:v>2867.4340000000002</c:v>
                </c:pt>
                <c:pt idx="598">
                  <c:v>2870.83</c:v>
                </c:pt>
                <c:pt idx="599">
                  <c:v>2874.223</c:v>
                </c:pt>
                <c:pt idx="600">
                  <c:v>2877.6129999999998</c:v>
                </c:pt>
                <c:pt idx="601">
                  <c:v>2881</c:v>
                </c:pt>
                <c:pt idx="602">
                  <c:v>2884.3850000000002</c:v>
                </c:pt>
                <c:pt idx="603">
                  <c:v>2887.7660000000001</c:v>
                </c:pt>
                <c:pt idx="604">
                  <c:v>2891.145</c:v>
                </c:pt>
                <c:pt idx="605">
                  <c:v>2894.5210000000002</c:v>
                </c:pt>
                <c:pt idx="606">
                  <c:v>2897.8939999999998</c:v>
                </c:pt>
                <c:pt idx="607">
                  <c:v>2901.2640000000001</c:v>
                </c:pt>
                <c:pt idx="608">
                  <c:v>2904.6309999999999</c:v>
                </c:pt>
                <c:pt idx="609">
                  <c:v>2907.9960000000001</c:v>
                </c:pt>
                <c:pt idx="610">
                  <c:v>2911.3580000000002</c:v>
                </c:pt>
                <c:pt idx="611">
                  <c:v>2914.7170000000001</c:v>
                </c:pt>
                <c:pt idx="612">
                  <c:v>2918.0729999999999</c:v>
                </c:pt>
                <c:pt idx="613">
                  <c:v>2921.4259999999999</c:v>
                </c:pt>
                <c:pt idx="614">
                  <c:v>2924.777</c:v>
                </c:pt>
                <c:pt idx="615">
                  <c:v>2928.1239999999998</c:v>
                </c:pt>
                <c:pt idx="616">
                  <c:v>2931.4690000000001</c:v>
                </c:pt>
                <c:pt idx="617">
                  <c:v>2934.8110000000001</c:v>
                </c:pt>
                <c:pt idx="618">
                  <c:v>2938.15</c:v>
                </c:pt>
                <c:pt idx="619">
                  <c:v>2941.4870000000001</c:v>
                </c:pt>
                <c:pt idx="620">
                  <c:v>2944.8209999999999</c:v>
                </c:pt>
                <c:pt idx="621">
                  <c:v>2948.152</c:v>
                </c:pt>
                <c:pt idx="622">
                  <c:v>2951.48</c:v>
                </c:pt>
                <c:pt idx="623">
                  <c:v>2954.8049999999998</c:v>
                </c:pt>
                <c:pt idx="624">
                  <c:v>2958.1280000000002</c:v>
                </c:pt>
                <c:pt idx="625">
                  <c:v>2961.4470000000001</c:v>
                </c:pt>
                <c:pt idx="626">
                  <c:v>2964.7649999999999</c:v>
                </c:pt>
                <c:pt idx="627">
                  <c:v>2968.0790000000002</c:v>
                </c:pt>
                <c:pt idx="628">
                  <c:v>2971.39</c:v>
                </c:pt>
                <c:pt idx="629">
                  <c:v>2974.6990000000001</c:v>
                </c:pt>
                <c:pt idx="630">
                  <c:v>2978.0050000000001</c:v>
                </c:pt>
                <c:pt idx="631">
                  <c:v>2981.308</c:v>
                </c:pt>
                <c:pt idx="632">
                  <c:v>2984.6089999999999</c:v>
                </c:pt>
                <c:pt idx="633">
                  <c:v>2987.9070000000002</c:v>
                </c:pt>
                <c:pt idx="634">
                  <c:v>2991.2020000000002</c:v>
                </c:pt>
                <c:pt idx="635">
                  <c:v>2994.4940000000001</c:v>
                </c:pt>
                <c:pt idx="636">
                  <c:v>2997.7840000000001</c:v>
                </c:pt>
                <c:pt idx="637">
                  <c:v>3001.07</c:v>
                </c:pt>
                <c:pt idx="638">
                  <c:v>3004.355</c:v>
                </c:pt>
                <c:pt idx="639">
                  <c:v>3007.636</c:v>
                </c:pt>
                <c:pt idx="640">
                  <c:v>3010.915</c:v>
                </c:pt>
                <c:pt idx="641">
                  <c:v>3014.1909999999998</c:v>
                </c:pt>
                <c:pt idx="642">
                  <c:v>3017.4639999999999</c:v>
                </c:pt>
                <c:pt idx="643">
                  <c:v>3020.7339999999999</c:v>
                </c:pt>
                <c:pt idx="644">
                  <c:v>3024.002</c:v>
                </c:pt>
                <c:pt idx="645">
                  <c:v>3027.2669999999998</c:v>
                </c:pt>
                <c:pt idx="646">
                  <c:v>3030.53</c:v>
                </c:pt>
                <c:pt idx="647">
                  <c:v>3033.7890000000002</c:v>
                </c:pt>
                <c:pt idx="648">
                  <c:v>3037.0459999999998</c:v>
                </c:pt>
                <c:pt idx="649">
                  <c:v>3040.3009999999999</c:v>
                </c:pt>
                <c:pt idx="650">
                  <c:v>3043.5520000000001</c:v>
                </c:pt>
                <c:pt idx="651">
                  <c:v>3046.8009999999999</c:v>
                </c:pt>
                <c:pt idx="652">
                  <c:v>3050.0479999999998</c:v>
                </c:pt>
                <c:pt idx="653">
                  <c:v>3053.2910000000002</c:v>
                </c:pt>
                <c:pt idx="654">
                  <c:v>3056.5320000000002</c:v>
                </c:pt>
                <c:pt idx="655">
                  <c:v>3059.7710000000002</c:v>
                </c:pt>
                <c:pt idx="656">
                  <c:v>3063.0059999999999</c:v>
                </c:pt>
                <c:pt idx="657">
                  <c:v>3066.239</c:v>
                </c:pt>
                <c:pt idx="658">
                  <c:v>3069.4690000000001</c:v>
                </c:pt>
                <c:pt idx="659">
                  <c:v>3072.6970000000001</c:v>
                </c:pt>
                <c:pt idx="660">
                  <c:v>3075.922</c:v>
                </c:pt>
                <c:pt idx="661">
                  <c:v>3079.1439999999998</c:v>
                </c:pt>
                <c:pt idx="662">
                  <c:v>3082.364</c:v>
                </c:pt>
                <c:pt idx="663">
                  <c:v>3085.5810000000001</c:v>
                </c:pt>
                <c:pt idx="664">
                  <c:v>3088.7950000000001</c:v>
                </c:pt>
                <c:pt idx="665">
                  <c:v>3092.0070000000001</c:v>
                </c:pt>
                <c:pt idx="666">
                  <c:v>3095.2159999999999</c:v>
                </c:pt>
                <c:pt idx="667">
                  <c:v>3098.4229999999998</c:v>
                </c:pt>
                <c:pt idx="668">
                  <c:v>3101.627</c:v>
                </c:pt>
                <c:pt idx="669">
                  <c:v>3104.828</c:v>
                </c:pt>
                <c:pt idx="670">
                  <c:v>3108.0259999999998</c:v>
                </c:pt>
                <c:pt idx="671">
                  <c:v>3111.2220000000002</c:v>
                </c:pt>
                <c:pt idx="672">
                  <c:v>3114.4160000000002</c:v>
                </c:pt>
                <c:pt idx="673">
                  <c:v>3117.607</c:v>
                </c:pt>
                <c:pt idx="674">
                  <c:v>3120.7950000000001</c:v>
                </c:pt>
                <c:pt idx="675">
                  <c:v>3123.98</c:v>
                </c:pt>
                <c:pt idx="676">
                  <c:v>3127.163</c:v>
                </c:pt>
                <c:pt idx="677">
                  <c:v>3130.3440000000001</c:v>
                </c:pt>
                <c:pt idx="678">
                  <c:v>3133.5210000000002</c:v>
                </c:pt>
                <c:pt idx="679">
                  <c:v>3136.6959999999999</c:v>
                </c:pt>
                <c:pt idx="680">
                  <c:v>3139.8690000000001</c:v>
                </c:pt>
                <c:pt idx="681">
                  <c:v>3143.0390000000002</c:v>
                </c:pt>
                <c:pt idx="682">
                  <c:v>3146.2060000000001</c:v>
                </c:pt>
                <c:pt idx="683">
                  <c:v>3149.3710000000001</c:v>
                </c:pt>
                <c:pt idx="684">
                  <c:v>3152.5329999999999</c:v>
                </c:pt>
                <c:pt idx="685">
                  <c:v>3155.6930000000002</c:v>
                </c:pt>
                <c:pt idx="686">
                  <c:v>3158.85</c:v>
                </c:pt>
                <c:pt idx="687">
                  <c:v>3162.0050000000001</c:v>
                </c:pt>
                <c:pt idx="688">
                  <c:v>3165.1570000000002</c:v>
                </c:pt>
                <c:pt idx="689">
                  <c:v>3168.306</c:v>
                </c:pt>
                <c:pt idx="690">
                  <c:v>3171.453</c:v>
                </c:pt>
                <c:pt idx="691">
                  <c:v>3174.5970000000002</c:v>
                </c:pt>
                <c:pt idx="692">
                  <c:v>3177.739</c:v>
                </c:pt>
                <c:pt idx="693">
                  <c:v>3180.8780000000002</c:v>
                </c:pt>
                <c:pt idx="694">
                  <c:v>3184.0140000000001</c:v>
                </c:pt>
                <c:pt idx="695">
                  <c:v>3187.1489999999999</c:v>
                </c:pt>
                <c:pt idx="696">
                  <c:v>3190.28</c:v>
                </c:pt>
                <c:pt idx="697">
                  <c:v>3193.4090000000001</c:v>
                </c:pt>
                <c:pt idx="698">
                  <c:v>3196.5360000000001</c:v>
                </c:pt>
                <c:pt idx="699">
                  <c:v>3199.6590000000001</c:v>
                </c:pt>
                <c:pt idx="700">
                  <c:v>3202.7809999999999</c:v>
                </c:pt>
                <c:pt idx="701">
                  <c:v>3205.9</c:v>
                </c:pt>
                <c:pt idx="702">
                  <c:v>3209.0160000000001</c:v>
                </c:pt>
                <c:pt idx="703">
                  <c:v>3212.13</c:v>
                </c:pt>
                <c:pt idx="704">
                  <c:v>3215.241</c:v>
                </c:pt>
                <c:pt idx="705">
                  <c:v>3218.35</c:v>
                </c:pt>
                <c:pt idx="706">
                  <c:v>3221.4560000000001</c:v>
                </c:pt>
                <c:pt idx="707">
                  <c:v>3224.56</c:v>
                </c:pt>
                <c:pt idx="708">
                  <c:v>3227.6610000000001</c:v>
                </c:pt>
                <c:pt idx="709">
                  <c:v>3230.76</c:v>
                </c:pt>
                <c:pt idx="710">
                  <c:v>3233.8560000000002</c:v>
                </c:pt>
                <c:pt idx="711">
                  <c:v>3236.95</c:v>
                </c:pt>
                <c:pt idx="712">
                  <c:v>3240.0410000000002</c:v>
                </c:pt>
                <c:pt idx="713">
                  <c:v>3243.13</c:v>
                </c:pt>
                <c:pt idx="714">
                  <c:v>3246.2159999999999</c:v>
                </c:pt>
                <c:pt idx="715">
                  <c:v>3249.3</c:v>
                </c:pt>
                <c:pt idx="716">
                  <c:v>3252.3820000000001</c:v>
                </c:pt>
                <c:pt idx="717">
                  <c:v>3255.46</c:v>
                </c:pt>
                <c:pt idx="718">
                  <c:v>3258.5369999999998</c:v>
                </c:pt>
                <c:pt idx="719">
                  <c:v>3261.6109999999999</c:v>
                </c:pt>
                <c:pt idx="720">
                  <c:v>3264.6819999999998</c:v>
                </c:pt>
                <c:pt idx="721">
                  <c:v>3267.7510000000002</c:v>
                </c:pt>
                <c:pt idx="722">
                  <c:v>3270.8180000000002</c:v>
                </c:pt>
                <c:pt idx="723">
                  <c:v>3273.8820000000001</c:v>
                </c:pt>
                <c:pt idx="724">
                  <c:v>3276.9430000000002</c:v>
                </c:pt>
                <c:pt idx="725">
                  <c:v>3280.002</c:v>
                </c:pt>
                <c:pt idx="726">
                  <c:v>3283.0590000000002</c:v>
                </c:pt>
                <c:pt idx="727">
                  <c:v>3286.1129999999998</c:v>
                </c:pt>
                <c:pt idx="728">
                  <c:v>3289.165</c:v>
                </c:pt>
                <c:pt idx="729">
                  <c:v>3292.2139999999999</c:v>
                </c:pt>
                <c:pt idx="730">
                  <c:v>3295.261</c:v>
                </c:pt>
                <c:pt idx="731">
                  <c:v>3298.306</c:v>
                </c:pt>
                <c:pt idx="732">
                  <c:v>3301.348</c:v>
                </c:pt>
                <c:pt idx="733">
                  <c:v>3304.3870000000002</c:v>
                </c:pt>
                <c:pt idx="734">
                  <c:v>3307.4250000000002</c:v>
                </c:pt>
                <c:pt idx="735">
                  <c:v>3310.4589999999998</c:v>
                </c:pt>
                <c:pt idx="736">
                  <c:v>3313.4920000000002</c:v>
                </c:pt>
                <c:pt idx="737">
                  <c:v>3316.5210000000002</c:v>
                </c:pt>
                <c:pt idx="738">
                  <c:v>3319.549</c:v>
                </c:pt>
                <c:pt idx="739">
                  <c:v>3322.5740000000001</c:v>
                </c:pt>
                <c:pt idx="740">
                  <c:v>3325.5970000000002</c:v>
                </c:pt>
                <c:pt idx="741">
                  <c:v>3328.6170000000002</c:v>
                </c:pt>
                <c:pt idx="742">
                  <c:v>3331.6350000000002</c:v>
                </c:pt>
                <c:pt idx="743">
                  <c:v>3334.65</c:v>
                </c:pt>
                <c:pt idx="744">
                  <c:v>3337.663</c:v>
                </c:pt>
                <c:pt idx="745">
                  <c:v>3340.674</c:v>
                </c:pt>
                <c:pt idx="746">
                  <c:v>3343.6819999999998</c:v>
                </c:pt>
                <c:pt idx="747">
                  <c:v>3346.6880000000001</c:v>
                </c:pt>
                <c:pt idx="748">
                  <c:v>3349.6909999999998</c:v>
                </c:pt>
                <c:pt idx="749">
                  <c:v>3352.692</c:v>
                </c:pt>
                <c:pt idx="750">
                  <c:v>3355.6909999999998</c:v>
                </c:pt>
                <c:pt idx="751">
                  <c:v>3358.6869999999999</c:v>
                </c:pt>
                <c:pt idx="752">
                  <c:v>3361.681</c:v>
                </c:pt>
                <c:pt idx="753">
                  <c:v>3364.6729999999998</c:v>
                </c:pt>
                <c:pt idx="754">
                  <c:v>3367.6619999999998</c:v>
                </c:pt>
                <c:pt idx="755">
                  <c:v>3370.6489999999999</c:v>
                </c:pt>
                <c:pt idx="756">
                  <c:v>3373.6329999999998</c:v>
                </c:pt>
                <c:pt idx="757">
                  <c:v>3376.6149999999998</c:v>
                </c:pt>
                <c:pt idx="758">
                  <c:v>3379.5949999999998</c:v>
                </c:pt>
                <c:pt idx="759">
                  <c:v>3382.5720000000001</c:v>
                </c:pt>
                <c:pt idx="760">
                  <c:v>3385.547</c:v>
                </c:pt>
                <c:pt idx="761">
                  <c:v>3388.52</c:v>
                </c:pt>
                <c:pt idx="762">
                  <c:v>3391.49</c:v>
                </c:pt>
                <c:pt idx="763">
                  <c:v>3394.4580000000001</c:v>
                </c:pt>
                <c:pt idx="764">
                  <c:v>3397.424</c:v>
                </c:pt>
                <c:pt idx="765">
                  <c:v>3400.3870000000002</c:v>
                </c:pt>
                <c:pt idx="766">
                  <c:v>3403.348</c:v>
                </c:pt>
                <c:pt idx="767">
                  <c:v>3406.3069999999998</c:v>
                </c:pt>
                <c:pt idx="768">
                  <c:v>3409.2629999999999</c:v>
                </c:pt>
                <c:pt idx="769">
                  <c:v>3412.2170000000001</c:v>
                </c:pt>
                <c:pt idx="770">
                  <c:v>3415.1680000000001</c:v>
                </c:pt>
                <c:pt idx="771">
                  <c:v>3418.1179999999999</c:v>
                </c:pt>
                <c:pt idx="772">
                  <c:v>3421.0650000000001</c:v>
                </c:pt>
                <c:pt idx="773">
                  <c:v>3424.009</c:v>
                </c:pt>
                <c:pt idx="774">
                  <c:v>3426.951</c:v>
                </c:pt>
                <c:pt idx="775">
                  <c:v>3429.8910000000001</c:v>
                </c:pt>
                <c:pt idx="776">
                  <c:v>3432.8290000000002</c:v>
                </c:pt>
                <c:pt idx="777">
                  <c:v>3435.7640000000001</c:v>
                </c:pt>
                <c:pt idx="778">
                  <c:v>3438.6970000000001</c:v>
                </c:pt>
                <c:pt idx="779">
                  <c:v>3441.6280000000002</c:v>
                </c:pt>
                <c:pt idx="780">
                  <c:v>3444.5569999999998</c:v>
                </c:pt>
                <c:pt idx="781">
                  <c:v>3447.4830000000002</c:v>
                </c:pt>
                <c:pt idx="782">
                  <c:v>3450.4070000000002</c:v>
                </c:pt>
                <c:pt idx="783">
                  <c:v>3453.328</c:v>
                </c:pt>
                <c:pt idx="784">
                  <c:v>3456.2469999999998</c:v>
                </c:pt>
                <c:pt idx="785">
                  <c:v>3459.1640000000002</c:v>
                </c:pt>
                <c:pt idx="786">
                  <c:v>3462.0790000000002</c:v>
                </c:pt>
                <c:pt idx="787">
                  <c:v>3464.991</c:v>
                </c:pt>
                <c:pt idx="788">
                  <c:v>3467.902</c:v>
                </c:pt>
                <c:pt idx="789">
                  <c:v>3470.8090000000002</c:v>
                </c:pt>
                <c:pt idx="790">
                  <c:v>3473.7150000000001</c:v>
                </c:pt>
                <c:pt idx="791">
                  <c:v>3476.6179999999999</c:v>
                </c:pt>
                <c:pt idx="792">
                  <c:v>3479.5189999999998</c:v>
                </c:pt>
                <c:pt idx="793">
                  <c:v>3482.4180000000001</c:v>
                </c:pt>
                <c:pt idx="794">
                  <c:v>3485.3150000000001</c:v>
                </c:pt>
                <c:pt idx="795">
                  <c:v>3488.2089999999998</c:v>
                </c:pt>
                <c:pt idx="796">
                  <c:v>3491.1010000000001</c:v>
                </c:pt>
                <c:pt idx="797">
                  <c:v>3493.99</c:v>
                </c:pt>
                <c:pt idx="798">
                  <c:v>3496.8780000000002</c:v>
                </c:pt>
                <c:pt idx="799">
                  <c:v>3499.7629999999999</c:v>
                </c:pt>
                <c:pt idx="800">
                  <c:v>3502.6460000000002</c:v>
                </c:pt>
                <c:pt idx="801">
                  <c:v>3505.527</c:v>
                </c:pt>
                <c:pt idx="802">
                  <c:v>3508.4050000000002</c:v>
                </c:pt>
                <c:pt idx="803">
                  <c:v>3511.2809999999999</c:v>
                </c:pt>
                <c:pt idx="804">
                  <c:v>3514.1550000000002</c:v>
                </c:pt>
                <c:pt idx="805">
                  <c:v>3517.027</c:v>
                </c:pt>
                <c:pt idx="806">
                  <c:v>3519.8969999999999</c:v>
                </c:pt>
                <c:pt idx="807">
                  <c:v>3522.7640000000001</c:v>
                </c:pt>
                <c:pt idx="808">
                  <c:v>3525.6289999999999</c:v>
                </c:pt>
                <c:pt idx="809">
                  <c:v>3528.4920000000002</c:v>
                </c:pt>
                <c:pt idx="810">
                  <c:v>3531.3519999999999</c:v>
                </c:pt>
                <c:pt idx="811">
                  <c:v>3534.2109999999998</c:v>
                </c:pt>
                <c:pt idx="812">
                  <c:v>3537.067</c:v>
                </c:pt>
                <c:pt idx="813">
                  <c:v>3539.9209999999998</c:v>
                </c:pt>
                <c:pt idx="814">
                  <c:v>3542.7730000000001</c:v>
                </c:pt>
                <c:pt idx="815">
                  <c:v>3545.6219999999998</c:v>
                </c:pt>
                <c:pt idx="816">
                  <c:v>3548.4690000000001</c:v>
                </c:pt>
                <c:pt idx="817">
                  <c:v>3551.3150000000001</c:v>
                </c:pt>
                <c:pt idx="818">
                  <c:v>3554.1570000000002</c:v>
                </c:pt>
                <c:pt idx="819">
                  <c:v>3556.998</c:v>
                </c:pt>
                <c:pt idx="820">
                  <c:v>3559.837</c:v>
                </c:pt>
                <c:pt idx="821">
                  <c:v>3562.6729999999998</c:v>
                </c:pt>
                <c:pt idx="822">
                  <c:v>3565.5070000000001</c:v>
                </c:pt>
                <c:pt idx="823">
                  <c:v>3568.3389999999999</c:v>
                </c:pt>
                <c:pt idx="824">
                  <c:v>3571.1689999999999</c:v>
                </c:pt>
                <c:pt idx="825">
                  <c:v>3573.9960000000001</c:v>
                </c:pt>
                <c:pt idx="826">
                  <c:v>3576.8220000000001</c:v>
                </c:pt>
                <c:pt idx="827">
                  <c:v>3579.645</c:v>
                </c:pt>
                <c:pt idx="828">
                  <c:v>3582.4659999999999</c:v>
                </c:pt>
                <c:pt idx="829">
                  <c:v>3585.2849999999999</c:v>
                </c:pt>
                <c:pt idx="830">
                  <c:v>3588.1010000000001</c:v>
                </c:pt>
                <c:pt idx="831">
                  <c:v>3590.9160000000002</c:v>
                </c:pt>
                <c:pt idx="832">
                  <c:v>3593.7280000000001</c:v>
                </c:pt>
                <c:pt idx="833">
                  <c:v>3596.538</c:v>
                </c:pt>
                <c:pt idx="834">
                  <c:v>3599.346</c:v>
                </c:pt>
                <c:pt idx="835">
                  <c:v>3602.152</c:v>
                </c:pt>
                <c:pt idx="836">
                  <c:v>3604.9560000000001</c:v>
                </c:pt>
                <c:pt idx="837">
                  <c:v>3607.7570000000001</c:v>
                </c:pt>
                <c:pt idx="838">
                  <c:v>3610.556</c:v>
                </c:pt>
                <c:pt idx="839">
                  <c:v>3613.3539999999998</c:v>
                </c:pt>
                <c:pt idx="840">
                  <c:v>3616.1489999999999</c:v>
                </c:pt>
                <c:pt idx="841">
                  <c:v>3618.942</c:v>
                </c:pt>
                <c:pt idx="842">
                  <c:v>3621.732</c:v>
                </c:pt>
                <c:pt idx="843">
                  <c:v>3624.5210000000002</c:v>
                </c:pt>
                <c:pt idx="844">
                  <c:v>3627.3069999999998</c:v>
                </c:pt>
                <c:pt idx="845">
                  <c:v>3630.0920000000001</c:v>
                </c:pt>
                <c:pt idx="846">
                  <c:v>3632.8739999999998</c:v>
                </c:pt>
                <c:pt idx="847">
                  <c:v>3635.654</c:v>
                </c:pt>
                <c:pt idx="848">
                  <c:v>3638.4319999999998</c:v>
                </c:pt>
                <c:pt idx="849">
                  <c:v>3641.2080000000001</c:v>
                </c:pt>
                <c:pt idx="850">
                  <c:v>3643.982</c:v>
                </c:pt>
                <c:pt idx="851">
                  <c:v>3646.7530000000002</c:v>
                </c:pt>
                <c:pt idx="852">
                  <c:v>3649.5230000000001</c:v>
                </c:pt>
                <c:pt idx="853">
                  <c:v>3652.29</c:v>
                </c:pt>
                <c:pt idx="854">
                  <c:v>3655.0549999999998</c:v>
                </c:pt>
                <c:pt idx="855">
                  <c:v>3657.8180000000002</c:v>
                </c:pt>
                <c:pt idx="856">
                  <c:v>3660.5790000000002</c:v>
                </c:pt>
                <c:pt idx="857">
                  <c:v>3663.3380000000002</c:v>
                </c:pt>
                <c:pt idx="858">
                  <c:v>3666.0949999999998</c:v>
                </c:pt>
                <c:pt idx="859">
                  <c:v>3668.8490000000002</c:v>
                </c:pt>
                <c:pt idx="860">
                  <c:v>3671.6019999999999</c:v>
                </c:pt>
                <c:pt idx="861">
                  <c:v>3674.3519999999999</c:v>
                </c:pt>
                <c:pt idx="862">
                  <c:v>3677.1010000000001</c:v>
                </c:pt>
                <c:pt idx="863">
                  <c:v>3679.8470000000002</c:v>
                </c:pt>
                <c:pt idx="864">
                  <c:v>3682.5909999999999</c:v>
                </c:pt>
                <c:pt idx="865">
                  <c:v>3685.3330000000001</c:v>
                </c:pt>
                <c:pt idx="866">
                  <c:v>3688.0729999999999</c:v>
                </c:pt>
                <c:pt idx="867">
                  <c:v>3690.8110000000001</c:v>
                </c:pt>
                <c:pt idx="868">
                  <c:v>3693.547</c:v>
                </c:pt>
                <c:pt idx="869">
                  <c:v>3696.2809999999999</c:v>
                </c:pt>
                <c:pt idx="870">
                  <c:v>3699.0129999999999</c:v>
                </c:pt>
                <c:pt idx="871">
                  <c:v>3701.7420000000002</c:v>
                </c:pt>
                <c:pt idx="872">
                  <c:v>3704.47</c:v>
                </c:pt>
                <c:pt idx="873">
                  <c:v>3707.1950000000002</c:v>
                </c:pt>
                <c:pt idx="874">
                  <c:v>3709.9189999999999</c:v>
                </c:pt>
                <c:pt idx="875">
                  <c:v>3712.64</c:v>
                </c:pt>
                <c:pt idx="876">
                  <c:v>3715.3589999999999</c:v>
                </c:pt>
                <c:pt idx="877">
                  <c:v>3718.076</c:v>
                </c:pt>
                <c:pt idx="878">
                  <c:v>3720.7919999999999</c:v>
                </c:pt>
                <c:pt idx="879">
                  <c:v>3723.5050000000001</c:v>
                </c:pt>
                <c:pt idx="880">
                  <c:v>3726.2159999999999</c:v>
                </c:pt>
                <c:pt idx="881">
                  <c:v>3728.9250000000002</c:v>
                </c:pt>
                <c:pt idx="882">
                  <c:v>3731.6320000000001</c:v>
                </c:pt>
                <c:pt idx="883">
                  <c:v>3734.3359999999998</c:v>
                </c:pt>
                <c:pt idx="884">
                  <c:v>3737.0390000000002</c:v>
                </c:pt>
                <c:pt idx="885">
                  <c:v>3739.74</c:v>
                </c:pt>
                <c:pt idx="886">
                  <c:v>3742.4389999999999</c:v>
                </c:pt>
                <c:pt idx="887">
                  <c:v>3745.136</c:v>
                </c:pt>
                <c:pt idx="888">
                  <c:v>3747.83</c:v>
                </c:pt>
                <c:pt idx="889">
                  <c:v>3750.5230000000001</c:v>
                </c:pt>
                <c:pt idx="890">
                  <c:v>3753.2130000000002</c:v>
                </c:pt>
                <c:pt idx="891">
                  <c:v>3755.902</c:v>
                </c:pt>
                <c:pt idx="892">
                  <c:v>3758.5889999999999</c:v>
                </c:pt>
                <c:pt idx="893">
                  <c:v>3761.2730000000001</c:v>
                </c:pt>
                <c:pt idx="894">
                  <c:v>3763.9560000000001</c:v>
                </c:pt>
                <c:pt idx="895">
                  <c:v>3766.636</c:v>
                </c:pt>
                <c:pt idx="896">
                  <c:v>3769.3150000000001</c:v>
                </c:pt>
                <c:pt idx="897">
                  <c:v>3771.991</c:v>
                </c:pt>
                <c:pt idx="898">
                  <c:v>3774.665</c:v>
                </c:pt>
                <c:pt idx="899">
                  <c:v>3777.3380000000002</c:v>
                </c:pt>
                <c:pt idx="900">
                  <c:v>3780.0079999999998</c:v>
                </c:pt>
                <c:pt idx="901">
                  <c:v>3782.6770000000001</c:v>
                </c:pt>
                <c:pt idx="902">
                  <c:v>3785.3429999999998</c:v>
                </c:pt>
                <c:pt idx="903">
                  <c:v>3788.0070000000001</c:v>
                </c:pt>
                <c:pt idx="904">
                  <c:v>3790.67</c:v>
                </c:pt>
                <c:pt idx="905">
                  <c:v>3793.33</c:v>
                </c:pt>
                <c:pt idx="906">
                  <c:v>3795.989</c:v>
                </c:pt>
                <c:pt idx="907">
                  <c:v>3798.645</c:v>
                </c:pt>
                <c:pt idx="908">
                  <c:v>3801.299</c:v>
                </c:pt>
                <c:pt idx="909">
                  <c:v>3803.9520000000002</c:v>
                </c:pt>
                <c:pt idx="910">
                  <c:v>3806.6019999999999</c:v>
                </c:pt>
                <c:pt idx="911">
                  <c:v>3809.2510000000002</c:v>
                </c:pt>
                <c:pt idx="912">
                  <c:v>3811.8969999999999</c:v>
                </c:pt>
                <c:pt idx="913">
                  <c:v>3814.5419999999999</c:v>
                </c:pt>
                <c:pt idx="914">
                  <c:v>3817.1840000000002</c:v>
                </c:pt>
                <c:pt idx="915">
                  <c:v>3819.8249999999998</c:v>
                </c:pt>
                <c:pt idx="916">
                  <c:v>3822.4630000000002</c:v>
                </c:pt>
                <c:pt idx="917">
                  <c:v>3825.1</c:v>
                </c:pt>
                <c:pt idx="918">
                  <c:v>3827.7350000000001</c:v>
                </c:pt>
                <c:pt idx="919">
                  <c:v>3830.3670000000002</c:v>
                </c:pt>
                <c:pt idx="920">
                  <c:v>3832.998</c:v>
                </c:pt>
                <c:pt idx="921">
                  <c:v>3835.627</c:v>
                </c:pt>
                <c:pt idx="922">
                  <c:v>3838.2530000000002</c:v>
                </c:pt>
                <c:pt idx="923">
                  <c:v>3840.8780000000002</c:v>
                </c:pt>
                <c:pt idx="924">
                  <c:v>3843.5010000000002</c:v>
                </c:pt>
                <c:pt idx="925">
                  <c:v>3846.1219999999998</c:v>
                </c:pt>
                <c:pt idx="926">
                  <c:v>3848.741</c:v>
                </c:pt>
                <c:pt idx="927">
                  <c:v>3851.3580000000002</c:v>
                </c:pt>
                <c:pt idx="928">
                  <c:v>3853.973</c:v>
                </c:pt>
                <c:pt idx="929">
                  <c:v>3856.5859999999998</c:v>
                </c:pt>
                <c:pt idx="930">
                  <c:v>3859.1970000000001</c:v>
                </c:pt>
                <c:pt idx="931">
                  <c:v>3861.806</c:v>
                </c:pt>
                <c:pt idx="932">
                  <c:v>3864.4140000000002</c:v>
                </c:pt>
                <c:pt idx="933">
                  <c:v>3867.0189999999998</c:v>
                </c:pt>
                <c:pt idx="934">
                  <c:v>3869.6219999999998</c:v>
                </c:pt>
                <c:pt idx="935">
                  <c:v>3872.2240000000002</c:v>
                </c:pt>
                <c:pt idx="936">
                  <c:v>3874.8229999999999</c:v>
                </c:pt>
                <c:pt idx="937">
                  <c:v>3877.4209999999998</c:v>
                </c:pt>
                <c:pt idx="938">
                  <c:v>3880.0160000000001</c:v>
                </c:pt>
                <c:pt idx="939">
                  <c:v>3882.61</c:v>
                </c:pt>
                <c:pt idx="940">
                  <c:v>3885.2020000000002</c:v>
                </c:pt>
                <c:pt idx="941">
                  <c:v>3887.7919999999999</c:v>
                </c:pt>
                <c:pt idx="942">
                  <c:v>3890.38</c:v>
                </c:pt>
                <c:pt idx="943">
                  <c:v>3892.9659999999999</c:v>
                </c:pt>
                <c:pt idx="944">
                  <c:v>3895.55</c:v>
                </c:pt>
                <c:pt idx="945">
                  <c:v>3898.1320000000001</c:v>
                </c:pt>
                <c:pt idx="946">
                  <c:v>3900.7130000000002</c:v>
                </c:pt>
                <c:pt idx="947">
                  <c:v>3903.2910000000002</c:v>
                </c:pt>
                <c:pt idx="948">
                  <c:v>3905.8679999999999</c:v>
                </c:pt>
                <c:pt idx="949">
                  <c:v>3908.442</c:v>
                </c:pt>
                <c:pt idx="950">
                  <c:v>3911.0149999999999</c:v>
                </c:pt>
                <c:pt idx="951">
                  <c:v>3913.5859999999998</c:v>
                </c:pt>
                <c:pt idx="952">
                  <c:v>3916.1550000000002</c:v>
                </c:pt>
                <c:pt idx="953">
                  <c:v>3918.7220000000002</c:v>
                </c:pt>
                <c:pt idx="954">
                  <c:v>3921.2869999999998</c:v>
                </c:pt>
                <c:pt idx="955">
                  <c:v>3923.85</c:v>
                </c:pt>
                <c:pt idx="956">
                  <c:v>3926.4110000000001</c:v>
                </c:pt>
                <c:pt idx="957">
                  <c:v>3928.971</c:v>
                </c:pt>
                <c:pt idx="958">
                  <c:v>3931.5279999999998</c:v>
                </c:pt>
                <c:pt idx="959">
                  <c:v>3934.0839999999998</c:v>
                </c:pt>
                <c:pt idx="960">
                  <c:v>3936.6379999999999</c:v>
                </c:pt>
                <c:pt idx="961">
                  <c:v>3939.19</c:v>
                </c:pt>
                <c:pt idx="962">
                  <c:v>3941.74</c:v>
                </c:pt>
                <c:pt idx="963">
                  <c:v>3944.288</c:v>
                </c:pt>
                <c:pt idx="964">
                  <c:v>3946.8339999999998</c:v>
                </c:pt>
                <c:pt idx="965">
                  <c:v>3949.3780000000002</c:v>
                </c:pt>
                <c:pt idx="966">
                  <c:v>3951.9209999999998</c:v>
                </c:pt>
                <c:pt idx="967">
                  <c:v>3954.462</c:v>
                </c:pt>
                <c:pt idx="968">
                  <c:v>3957</c:v>
                </c:pt>
                <c:pt idx="969">
                  <c:v>3959.5369999999998</c:v>
                </c:pt>
                <c:pt idx="970">
                  <c:v>3962.0720000000001</c:v>
                </c:pt>
                <c:pt idx="971">
                  <c:v>3964.6060000000002</c:v>
                </c:pt>
                <c:pt idx="972">
                  <c:v>3967.1370000000002</c:v>
                </c:pt>
                <c:pt idx="973">
                  <c:v>3969.6669999999999</c:v>
                </c:pt>
                <c:pt idx="974">
                  <c:v>3972.194</c:v>
                </c:pt>
                <c:pt idx="975">
                  <c:v>3974.72</c:v>
                </c:pt>
                <c:pt idx="976">
                  <c:v>3977.2440000000001</c:v>
                </c:pt>
                <c:pt idx="977">
                  <c:v>3979.7660000000001</c:v>
                </c:pt>
                <c:pt idx="978">
                  <c:v>3982.2860000000001</c:v>
                </c:pt>
                <c:pt idx="979">
                  <c:v>3984.8049999999998</c:v>
                </c:pt>
                <c:pt idx="980">
                  <c:v>3987.3209999999999</c:v>
                </c:pt>
                <c:pt idx="981">
                  <c:v>3989.8359999999998</c:v>
                </c:pt>
                <c:pt idx="982">
                  <c:v>3992.3490000000002</c:v>
                </c:pt>
                <c:pt idx="983">
                  <c:v>3994.86</c:v>
                </c:pt>
                <c:pt idx="984">
                  <c:v>3997.3690000000001</c:v>
                </c:pt>
                <c:pt idx="985">
                  <c:v>3999.877</c:v>
                </c:pt>
                <c:pt idx="986">
                  <c:v>4002.3820000000001</c:v>
                </c:pt>
                <c:pt idx="987">
                  <c:v>4004.886</c:v>
                </c:pt>
                <c:pt idx="988">
                  <c:v>4007.3879999999999</c:v>
                </c:pt>
                <c:pt idx="989">
                  <c:v>4009.8879999999999</c:v>
                </c:pt>
                <c:pt idx="990">
                  <c:v>4012.386</c:v>
                </c:pt>
                <c:pt idx="991">
                  <c:v>4014.8829999999998</c:v>
                </c:pt>
                <c:pt idx="992">
                  <c:v>4017.377</c:v>
                </c:pt>
                <c:pt idx="993">
                  <c:v>4019.87</c:v>
                </c:pt>
                <c:pt idx="994">
                  <c:v>4022.3609999999999</c:v>
                </c:pt>
                <c:pt idx="995">
                  <c:v>4024.85</c:v>
                </c:pt>
                <c:pt idx="996">
                  <c:v>4027.3380000000002</c:v>
                </c:pt>
                <c:pt idx="997">
                  <c:v>4029.8229999999999</c:v>
                </c:pt>
                <c:pt idx="998">
                  <c:v>4032.3069999999998</c:v>
                </c:pt>
                <c:pt idx="999">
                  <c:v>4034.7890000000002</c:v>
                </c:pt>
                <c:pt idx="1000">
                  <c:v>4037.2689999999998</c:v>
                </c:pt>
                <c:pt idx="1001">
                  <c:v>4039.7469999999998</c:v>
                </c:pt>
                <c:pt idx="1002">
                  <c:v>4042.2240000000002</c:v>
                </c:pt>
                <c:pt idx="1003">
                  <c:v>4044.6990000000001</c:v>
                </c:pt>
                <c:pt idx="1004">
                  <c:v>4047.172</c:v>
                </c:pt>
                <c:pt idx="1005">
                  <c:v>4049.643</c:v>
                </c:pt>
                <c:pt idx="1006">
                  <c:v>4052.1120000000001</c:v>
                </c:pt>
                <c:pt idx="1007">
                  <c:v>4054.58</c:v>
                </c:pt>
                <c:pt idx="1008">
                  <c:v>4057.0459999999998</c:v>
                </c:pt>
                <c:pt idx="1009">
                  <c:v>4059.51</c:v>
                </c:pt>
                <c:pt idx="1010">
                  <c:v>4061.9720000000002</c:v>
                </c:pt>
                <c:pt idx="1011">
                  <c:v>4064.4319999999998</c:v>
                </c:pt>
                <c:pt idx="1012">
                  <c:v>4066.8910000000001</c:v>
                </c:pt>
                <c:pt idx="1013">
                  <c:v>4069.348</c:v>
                </c:pt>
                <c:pt idx="1014">
                  <c:v>4071.8029999999999</c:v>
                </c:pt>
                <c:pt idx="1015">
                  <c:v>4074.2559999999999</c:v>
                </c:pt>
                <c:pt idx="1016">
                  <c:v>4076.7080000000001</c:v>
                </c:pt>
                <c:pt idx="1017">
                  <c:v>4079.1579999999999</c:v>
                </c:pt>
                <c:pt idx="1018">
                  <c:v>4081.6060000000002</c:v>
                </c:pt>
                <c:pt idx="1019">
                  <c:v>4084.0520000000001</c:v>
                </c:pt>
                <c:pt idx="1020">
                  <c:v>4086.4969999999998</c:v>
                </c:pt>
                <c:pt idx="1021">
                  <c:v>4088.9389999999999</c:v>
                </c:pt>
                <c:pt idx="1022">
                  <c:v>4091.38</c:v>
                </c:pt>
                <c:pt idx="1023">
                  <c:v>4093.819</c:v>
                </c:pt>
                <c:pt idx="1024">
                  <c:v>4096.2569999999996</c:v>
                </c:pt>
                <c:pt idx="1025">
                  <c:v>4098.6930000000002</c:v>
                </c:pt>
                <c:pt idx="1026">
                  <c:v>4101.1270000000004</c:v>
                </c:pt>
                <c:pt idx="1027">
                  <c:v>4103.5590000000002</c:v>
                </c:pt>
                <c:pt idx="1028">
                  <c:v>4105.9889999999996</c:v>
                </c:pt>
                <c:pt idx="1029">
                  <c:v>4108.4179999999997</c:v>
                </c:pt>
                <c:pt idx="1030">
                  <c:v>4110.8450000000003</c:v>
                </c:pt>
                <c:pt idx="1031">
                  <c:v>4113.2700000000004</c:v>
                </c:pt>
                <c:pt idx="1032">
                  <c:v>4115.6940000000004</c:v>
                </c:pt>
                <c:pt idx="1033">
                  <c:v>4118.1149999999998</c:v>
                </c:pt>
                <c:pt idx="1034">
                  <c:v>4120.5349999999999</c:v>
                </c:pt>
                <c:pt idx="1035">
                  <c:v>4122.9539999999997</c:v>
                </c:pt>
                <c:pt idx="1036">
                  <c:v>4125.37</c:v>
                </c:pt>
                <c:pt idx="1037">
                  <c:v>4127.7849999999999</c:v>
                </c:pt>
                <c:pt idx="1038">
                  <c:v>4130.1980000000003</c:v>
                </c:pt>
                <c:pt idx="1039">
                  <c:v>4132.6090000000004</c:v>
                </c:pt>
                <c:pt idx="1040">
                  <c:v>4135.0190000000002</c:v>
                </c:pt>
                <c:pt idx="1041">
                  <c:v>4137.4269999999997</c:v>
                </c:pt>
                <c:pt idx="1042">
                  <c:v>4139.8329999999996</c:v>
                </c:pt>
                <c:pt idx="1043">
                  <c:v>4142.2370000000001</c:v>
                </c:pt>
              </c:numCache>
            </c:numRef>
          </c:xVal>
          <c:yVal>
            <c:numRef>
              <c:f>גיליון1!$G$7:$ANJ$7</c:f>
              <c:numCache>
                <c:formatCode>General</c:formatCode>
                <c:ptCount val="1044"/>
                <c:pt idx="0">
                  <c:v>-284.12</c:v>
                </c:pt>
                <c:pt idx="1">
                  <c:v>66.209999999999994</c:v>
                </c:pt>
                <c:pt idx="2">
                  <c:v>1074.8800000000001</c:v>
                </c:pt>
                <c:pt idx="3">
                  <c:v>4272.54</c:v>
                </c:pt>
                <c:pt idx="4">
                  <c:v>12249.88</c:v>
                </c:pt>
                <c:pt idx="5">
                  <c:v>26061.54</c:v>
                </c:pt>
                <c:pt idx="6">
                  <c:v>41766.54</c:v>
                </c:pt>
                <c:pt idx="7">
                  <c:v>51840.54</c:v>
                </c:pt>
                <c:pt idx="8">
                  <c:v>54397.88</c:v>
                </c:pt>
                <c:pt idx="9">
                  <c:v>52924.54</c:v>
                </c:pt>
                <c:pt idx="10">
                  <c:v>51337.54</c:v>
                </c:pt>
                <c:pt idx="11">
                  <c:v>50333.21</c:v>
                </c:pt>
                <c:pt idx="12">
                  <c:v>49492.54</c:v>
                </c:pt>
                <c:pt idx="13">
                  <c:v>48464.88</c:v>
                </c:pt>
                <c:pt idx="14">
                  <c:v>47155.54</c:v>
                </c:pt>
                <c:pt idx="15">
                  <c:v>45641.21</c:v>
                </c:pt>
                <c:pt idx="16">
                  <c:v>44001.21</c:v>
                </c:pt>
                <c:pt idx="17">
                  <c:v>42497.21</c:v>
                </c:pt>
                <c:pt idx="18">
                  <c:v>41118.54</c:v>
                </c:pt>
                <c:pt idx="19">
                  <c:v>40003.879999999997</c:v>
                </c:pt>
                <c:pt idx="20">
                  <c:v>38850.21</c:v>
                </c:pt>
                <c:pt idx="21">
                  <c:v>37878.54</c:v>
                </c:pt>
                <c:pt idx="22">
                  <c:v>36952.21</c:v>
                </c:pt>
                <c:pt idx="23">
                  <c:v>36068.879999999997</c:v>
                </c:pt>
                <c:pt idx="24">
                  <c:v>35137.21</c:v>
                </c:pt>
                <c:pt idx="25">
                  <c:v>34287.879999999997</c:v>
                </c:pt>
                <c:pt idx="26">
                  <c:v>33608.21</c:v>
                </c:pt>
                <c:pt idx="27">
                  <c:v>32880.54</c:v>
                </c:pt>
                <c:pt idx="28">
                  <c:v>32417.54</c:v>
                </c:pt>
                <c:pt idx="29">
                  <c:v>31974.54</c:v>
                </c:pt>
                <c:pt idx="30">
                  <c:v>31650.87</c:v>
                </c:pt>
                <c:pt idx="31">
                  <c:v>31378.54</c:v>
                </c:pt>
                <c:pt idx="32">
                  <c:v>31143.54</c:v>
                </c:pt>
                <c:pt idx="33">
                  <c:v>30928.21</c:v>
                </c:pt>
                <c:pt idx="34">
                  <c:v>30765.54</c:v>
                </c:pt>
                <c:pt idx="35">
                  <c:v>30672.880000000001</c:v>
                </c:pt>
                <c:pt idx="36">
                  <c:v>30590.880000000001</c:v>
                </c:pt>
                <c:pt idx="37">
                  <c:v>30642.87</c:v>
                </c:pt>
                <c:pt idx="38">
                  <c:v>30657.88</c:v>
                </c:pt>
                <c:pt idx="39">
                  <c:v>30789.88</c:v>
                </c:pt>
                <c:pt idx="40">
                  <c:v>30826.880000000001</c:v>
                </c:pt>
                <c:pt idx="41">
                  <c:v>30833.87</c:v>
                </c:pt>
                <c:pt idx="42">
                  <c:v>30888.880000000001</c:v>
                </c:pt>
                <c:pt idx="43">
                  <c:v>30950.21</c:v>
                </c:pt>
                <c:pt idx="44">
                  <c:v>31046.21</c:v>
                </c:pt>
                <c:pt idx="45">
                  <c:v>31096.21</c:v>
                </c:pt>
                <c:pt idx="46">
                  <c:v>31011.54</c:v>
                </c:pt>
                <c:pt idx="47">
                  <c:v>31006.21</c:v>
                </c:pt>
                <c:pt idx="48">
                  <c:v>30954.87</c:v>
                </c:pt>
                <c:pt idx="49">
                  <c:v>30887.88</c:v>
                </c:pt>
                <c:pt idx="50">
                  <c:v>30801.87</c:v>
                </c:pt>
                <c:pt idx="51">
                  <c:v>30642.54</c:v>
                </c:pt>
                <c:pt idx="52">
                  <c:v>30417.88</c:v>
                </c:pt>
                <c:pt idx="53">
                  <c:v>30356.21</c:v>
                </c:pt>
                <c:pt idx="54">
                  <c:v>30119.87</c:v>
                </c:pt>
                <c:pt idx="55">
                  <c:v>30027.54</c:v>
                </c:pt>
                <c:pt idx="56">
                  <c:v>29897.21</c:v>
                </c:pt>
                <c:pt idx="57">
                  <c:v>29811.21</c:v>
                </c:pt>
                <c:pt idx="58">
                  <c:v>29525.54</c:v>
                </c:pt>
                <c:pt idx="59">
                  <c:v>29100.21</c:v>
                </c:pt>
                <c:pt idx="60">
                  <c:v>28682.21</c:v>
                </c:pt>
                <c:pt idx="61">
                  <c:v>28279.21</c:v>
                </c:pt>
                <c:pt idx="62">
                  <c:v>27926.880000000001</c:v>
                </c:pt>
                <c:pt idx="63">
                  <c:v>27687.54</c:v>
                </c:pt>
                <c:pt idx="64">
                  <c:v>27467.21</c:v>
                </c:pt>
                <c:pt idx="65">
                  <c:v>27322.21</c:v>
                </c:pt>
                <c:pt idx="66">
                  <c:v>27148.54</c:v>
                </c:pt>
                <c:pt idx="67">
                  <c:v>27105.54</c:v>
                </c:pt>
                <c:pt idx="68">
                  <c:v>27045.54</c:v>
                </c:pt>
                <c:pt idx="69">
                  <c:v>26885.88</c:v>
                </c:pt>
                <c:pt idx="70">
                  <c:v>26821.88</c:v>
                </c:pt>
                <c:pt idx="71">
                  <c:v>26683.54</c:v>
                </c:pt>
                <c:pt idx="72">
                  <c:v>26584.880000000001</c:v>
                </c:pt>
                <c:pt idx="73">
                  <c:v>26458.21</c:v>
                </c:pt>
                <c:pt idx="74">
                  <c:v>26349.21</c:v>
                </c:pt>
                <c:pt idx="75">
                  <c:v>26210.880000000001</c:v>
                </c:pt>
                <c:pt idx="76">
                  <c:v>26043.88</c:v>
                </c:pt>
                <c:pt idx="77">
                  <c:v>25927.88</c:v>
                </c:pt>
                <c:pt idx="78">
                  <c:v>25736.880000000001</c:v>
                </c:pt>
                <c:pt idx="79">
                  <c:v>25461.54</c:v>
                </c:pt>
                <c:pt idx="80">
                  <c:v>25387.21</c:v>
                </c:pt>
                <c:pt idx="81">
                  <c:v>25178.21</c:v>
                </c:pt>
                <c:pt idx="82">
                  <c:v>24987.21</c:v>
                </c:pt>
                <c:pt idx="83">
                  <c:v>24865.54</c:v>
                </c:pt>
                <c:pt idx="84">
                  <c:v>24791.54</c:v>
                </c:pt>
                <c:pt idx="85">
                  <c:v>24753.54</c:v>
                </c:pt>
                <c:pt idx="86">
                  <c:v>24691.54</c:v>
                </c:pt>
                <c:pt idx="87">
                  <c:v>24576.21</c:v>
                </c:pt>
                <c:pt idx="88">
                  <c:v>24516.54</c:v>
                </c:pt>
                <c:pt idx="89">
                  <c:v>24577.21</c:v>
                </c:pt>
                <c:pt idx="90">
                  <c:v>24471.21</c:v>
                </c:pt>
                <c:pt idx="91">
                  <c:v>24423.21</c:v>
                </c:pt>
                <c:pt idx="92">
                  <c:v>24360.880000000001</c:v>
                </c:pt>
                <c:pt idx="93">
                  <c:v>24292.21</c:v>
                </c:pt>
                <c:pt idx="94">
                  <c:v>24193.88</c:v>
                </c:pt>
                <c:pt idx="95">
                  <c:v>24135.21</c:v>
                </c:pt>
                <c:pt idx="96">
                  <c:v>23977.54</c:v>
                </c:pt>
                <c:pt idx="97">
                  <c:v>23864.54</c:v>
                </c:pt>
                <c:pt idx="98">
                  <c:v>23793.21</c:v>
                </c:pt>
                <c:pt idx="99">
                  <c:v>23692.54</c:v>
                </c:pt>
                <c:pt idx="100">
                  <c:v>23676.54</c:v>
                </c:pt>
                <c:pt idx="101">
                  <c:v>23593.54</c:v>
                </c:pt>
                <c:pt idx="102">
                  <c:v>23542.54</c:v>
                </c:pt>
                <c:pt idx="103">
                  <c:v>23546.54</c:v>
                </c:pt>
                <c:pt idx="104">
                  <c:v>23518.54</c:v>
                </c:pt>
                <c:pt idx="105">
                  <c:v>23574.54</c:v>
                </c:pt>
                <c:pt idx="106">
                  <c:v>23543.21</c:v>
                </c:pt>
                <c:pt idx="107">
                  <c:v>23585.21</c:v>
                </c:pt>
                <c:pt idx="108">
                  <c:v>23650.880000000001</c:v>
                </c:pt>
                <c:pt idx="109">
                  <c:v>23662.54</c:v>
                </c:pt>
                <c:pt idx="110">
                  <c:v>23619.88</c:v>
                </c:pt>
                <c:pt idx="111">
                  <c:v>23599.21</c:v>
                </c:pt>
                <c:pt idx="112">
                  <c:v>23502.21</c:v>
                </c:pt>
                <c:pt idx="113">
                  <c:v>23407.88</c:v>
                </c:pt>
                <c:pt idx="114">
                  <c:v>23260.54</c:v>
                </c:pt>
                <c:pt idx="115">
                  <c:v>23121.21</c:v>
                </c:pt>
                <c:pt idx="116">
                  <c:v>23004.54</c:v>
                </c:pt>
                <c:pt idx="117">
                  <c:v>22848.54</c:v>
                </c:pt>
                <c:pt idx="118">
                  <c:v>22752.880000000001</c:v>
                </c:pt>
                <c:pt idx="119">
                  <c:v>22767.54</c:v>
                </c:pt>
                <c:pt idx="120">
                  <c:v>22737.88</c:v>
                </c:pt>
                <c:pt idx="121">
                  <c:v>22828.880000000001</c:v>
                </c:pt>
                <c:pt idx="122">
                  <c:v>22804.880000000001</c:v>
                </c:pt>
                <c:pt idx="123">
                  <c:v>22838.21</c:v>
                </c:pt>
                <c:pt idx="124">
                  <c:v>22914.54</c:v>
                </c:pt>
                <c:pt idx="125">
                  <c:v>23043.54</c:v>
                </c:pt>
                <c:pt idx="126">
                  <c:v>23251.88</c:v>
                </c:pt>
                <c:pt idx="127">
                  <c:v>23690.54</c:v>
                </c:pt>
                <c:pt idx="128">
                  <c:v>23957.88</c:v>
                </c:pt>
                <c:pt idx="129">
                  <c:v>23631.21</c:v>
                </c:pt>
                <c:pt idx="130">
                  <c:v>22936.880000000001</c:v>
                </c:pt>
                <c:pt idx="131">
                  <c:v>22100.54</c:v>
                </c:pt>
                <c:pt idx="132">
                  <c:v>21669.54</c:v>
                </c:pt>
                <c:pt idx="133">
                  <c:v>21468.54</c:v>
                </c:pt>
                <c:pt idx="134">
                  <c:v>21338.54</c:v>
                </c:pt>
                <c:pt idx="135">
                  <c:v>21285.88</c:v>
                </c:pt>
                <c:pt idx="136">
                  <c:v>21351.21</c:v>
                </c:pt>
                <c:pt idx="137">
                  <c:v>21354.880000000001</c:v>
                </c:pt>
                <c:pt idx="138">
                  <c:v>21441.88</c:v>
                </c:pt>
                <c:pt idx="139">
                  <c:v>21411.88</c:v>
                </c:pt>
                <c:pt idx="140">
                  <c:v>21423.88</c:v>
                </c:pt>
                <c:pt idx="141">
                  <c:v>21366.54</c:v>
                </c:pt>
                <c:pt idx="142">
                  <c:v>21279.88</c:v>
                </c:pt>
                <c:pt idx="143">
                  <c:v>21049.21</c:v>
                </c:pt>
                <c:pt idx="144">
                  <c:v>20807.88</c:v>
                </c:pt>
                <c:pt idx="145">
                  <c:v>20548.54</c:v>
                </c:pt>
                <c:pt idx="146">
                  <c:v>20340.21</c:v>
                </c:pt>
                <c:pt idx="147">
                  <c:v>20193.54</c:v>
                </c:pt>
                <c:pt idx="148">
                  <c:v>20195.54</c:v>
                </c:pt>
                <c:pt idx="149">
                  <c:v>20229.88</c:v>
                </c:pt>
                <c:pt idx="150">
                  <c:v>20381.21</c:v>
                </c:pt>
                <c:pt idx="151">
                  <c:v>20540.54</c:v>
                </c:pt>
                <c:pt idx="152">
                  <c:v>20786.21</c:v>
                </c:pt>
                <c:pt idx="153">
                  <c:v>21042.54</c:v>
                </c:pt>
                <c:pt idx="154">
                  <c:v>21317.54</c:v>
                </c:pt>
                <c:pt idx="155">
                  <c:v>21445.88</c:v>
                </c:pt>
                <c:pt idx="156">
                  <c:v>21519.21</c:v>
                </c:pt>
                <c:pt idx="157">
                  <c:v>21548.54</c:v>
                </c:pt>
                <c:pt idx="158">
                  <c:v>21515.21</c:v>
                </c:pt>
                <c:pt idx="159">
                  <c:v>21529.21</c:v>
                </c:pt>
                <c:pt idx="160">
                  <c:v>21481.88</c:v>
                </c:pt>
                <c:pt idx="161">
                  <c:v>21319.88</c:v>
                </c:pt>
                <c:pt idx="162">
                  <c:v>21084.54</c:v>
                </c:pt>
                <c:pt idx="163">
                  <c:v>20821.88</c:v>
                </c:pt>
                <c:pt idx="164">
                  <c:v>20769.88</c:v>
                </c:pt>
                <c:pt idx="165">
                  <c:v>20808.88</c:v>
                </c:pt>
                <c:pt idx="166">
                  <c:v>21100.21</c:v>
                </c:pt>
                <c:pt idx="167">
                  <c:v>21275.54</c:v>
                </c:pt>
                <c:pt idx="168">
                  <c:v>21540.21</c:v>
                </c:pt>
                <c:pt idx="169">
                  <c:v>21670.880000000001</c:v>
                </c:pt>
                <c:pt idx="170">
                  <c:v>21791.54</c:v>
                </c:pt>
                <c:pt idx="171">
                  <c:v>21663.54</c:v>
                </c:pt>
                <c:pt idx="172">
                  <c:v>21543.54</c:v>
                </c:pt>
                <c:pt idx="173">
                  <c:v>21248.880000000001</c:v>
                </c:pt>
                <c:pt idx="174">
                  <c:v>20976.21</c:v>
                </c:pt>
                <c:pt idx="175">
                  <c:v>20793.88</c:v>
                </c:pt>
                <c:pt idx="176">
                  <c:v>20645.54</c:v>
                </c:pt>
                <c:pt idx="177">
                  <c:v>20489.21</c:v>
                </c:pt>
                <c:pt idx="178">
                  <c:v>20494.54</c:v>
                </c:pt>
                <c:pt idx="179">
                  <c:v>20453.21</c:v>
                </c:pt>
                <c:pt idx="180">
                  <c:v>20515.21</c:v>
                </c:pt>
                <c:pt idx="181">
                  <c:v>20688.54</c:v>
                </c:pt>
                <c:pt idx="182">
                  <c:v>20768.88</c:v>
                </c:pt>
                <c:pt idx="183">
                  <c:v>20774.21</c:v>
                </c:pt>
                <c:pt idx="184">
                  <c:v>20851.54</c:v>
                </c:pt>
                <c:pt idx="185">
                  <c:v>20915.88</c:v>
                </c:pt>
                <c:pt idx="186">
                  <c:v>20845.88</c:v>
                </c:pt>
                <c:pt idx="187">
                  <c:v>20759.88</c:v>
                </c:pt>
                <c:pt idx="188">
                  <c:v>20650.21</c:v>
                </c:pt>
                <c:pt idx="189">
                  <c:v>20585.54</c:v>
                </c:pt>
                <c:pt idx="190">
                  <c:v>20496.54</c:v>
                </c:pt>
                <c:pt idx="191">
                  <c:v>20552.21</c:v>
                </c:pt>
                <c:pt idx="192">
                  <c:v>20660.88</c:v>
                </c:pt>
                <c:pt idx="193">
                  <c:v>20759.54</c:v>
                </c:pt>
                <c:pt idx="194">
                  <c:v>20961.21</c:v>
                </c:pt>
                <c:pt idx="195">
                  <c:v>21186.880000000001</c:v>
                </c:pt>
                <c:pt idx="196">
                  <c:v>21278.21</c:v>
                </c:pt>
                <c:pt idx="197">
                  <c:v>21373.88</c:v>
                </c:pt>
                <c:pt idx="198">
                  <c:v>21367.88</c:v>
                </c:pt>
                <c:pt idx="199">
                  <c:v>21398.880000000001</c:v>
                </c:pt>
                <c:pt idx="200">
                  <c:v>21270.21</c:v>
                </c:pt>
                <c:pt idx="201">
                  <c:v>21057.21</c:v>
                </c:pt>
                <c:pt idx="202">
                  <c:v>20841.88</c:v>
                </c:pt>
                <c:pt idx="203">
                  <c:v>20584.88</c:v>
                </c:pt>
                <c:pt idx="204">
                  <c:v>20363.88</c:v>
                </c:pt>
                <c:pt idx="205">
                  <c:v>20281.54</c:v>
                </c:pt>
                <c:pt idx="206">
                  <c:v>20187.21</c:v>
                </c:pt>
                <c:pt idx="207">
                  <c:v>20217.21</c:v>
                </c:pt>
                <c:pt idx="208">
                  <c:v>20250.21</c:v>
                </c:pt>
                <c:pt idx="209">
                  <c:v>20303.88</c:v>
                </c:pt>
                <c:pt idx="210">
                  <c:v>20471.21</c:v>
                </c:pt>
                <c:pt idx="211">
                  <c:v>20574.21</c:v>
                </c:pt>
                <c:pt idx="212">
                  <c:v>20664.88</c:v>
                </c:pt>
                <c:pt idx="213">
                  <c:v>20758.88</c:v>
                </c:pt>
                <c:pt idx="214">
                  <c:v>20811.21</c:v>
                </c:pt>
                <c:pt idx="215">
                  <c:v>20690.21</c:v>
                </c:pt>
                <c:pt idx="216">
                  <c:v>20538.54</c:v>
                </c:pt>
                <c:pt idx="217">
                  <c:v>20383.54</c:v>
                </c:pt>
                <c:pt idx="218">
                  <c:v>20094.88</c:v>
                </c:pt>
                <c:pt idx="219">
                  <c:v>19827.88</c:v>
                </c:pt>
                <c:pt idx="220">
                  <c:v>19625.54</c:v>
                </c:pt>
                <c:pt idx="221">
                  <c:v>19454.21</c:v>
                </c:pt>
                <c:pt idx="222">
                  <c:v>19451.21</c:v>
                </c:pt>
                <c:pt idx="223">
                  <c:v>19472.54</c:v>
                </c:pt>
                <c:pt idx="224">
                  <c:v>19498.54</c:v>
                </c:pt>
                <c:pt idx="225">
                  <c:v>19567.88</c:v>
                </c:pt>
                <c:pt idx="226">
                  <c:v>19586.54</c:v>
                </c:pt>
                <c:pt idx="227">
                  <c:v>19695.21</c:v>
                </c:pt>
                <c:pt idx="228">
                  <c:v>19680.21</c:v>
                </c:pt>
                <c:pt idx="229">
                  <c:v>19588.54</c:v>
                </c:pt>
                <c:pt idx="230">
                  <c:v>19468.21</c:v>
                </c:pt>
                <c:pt idx="231">
                  <c:v>19323.21</c:v>
                </c:pt>
                <c:pt idx="232">
                  <c:v>19080.54</c:v>
                </c:pt>
                <c:pt idx="233">
                  <c:v>18932.88</c:v>
                </c:pt>
                <c:pt idx="234">
                  <c:v>18838.21</c:v>
                </c:pt>
                <c:pt idx="235">
                  <c:v>18777.54</c:v>
                </c:pt>
                <c:pt idx="236">
                  <c:v>18809.21</c:v>
                </c:pt>
                <c:pt idx="237">
                  <c:v>18921.21</c:v>
                </c:pt>
                <c:pt idx="238">
                  <c:v>19064.21</c:v>
                </c:pt>
                <c:pt idx="239">
                  <c:v>19316.54</c:v>
                </c:pt>
                <c:pt idx="240">
                  <c:v>19551.21</c:v>
                </c:pt>
                <c:pt idx="241">
                  <c:v>19739.21</c:v>
                </c:pt>
                <c:pt idx="242">
                  <c:v>20024.88</c:v>
                </c:pt>
                <c:pt idx="243">
                  <c:v>20246.21</c:v>
                </c:pt>
                <c:pt idx="244">
                  <c:v>20367.21</c:v>
                </c:pt>
                <c:pt idx="245">
                  <c:v>20247.54</c:v>
                </c:pt>
                <c:pt idx="246">
                  <c:v>19883.54</c:v>
                </c:pt>
                <c:pt idx="247">
                  <c:v>19571.54</c:v>
                </c:pt>
                <c:pt idx="248">
                  <c:v>19355.88</c:v>
                </c:pt>
                <c:pt idx="249">
                  <c:v>19373.88</c:v>
                </c:pt>
                <c:pt idx="250">
                  <c:v>19298.88</c:v>
                </c:pt>
                <c:pt idx="251">
                  <c:v>19400.88</c:v>
                </c:pt>
                <c:pt idx="252">
                  <c:v>19453.21</c:v>
                </c:pt>
                <c:pt idx="253">
                  <c:v>19452.88</c:v>
                </c:pt>
                <c:pt idx="254">
                  <c:v>19618.88</c:v>
                </c:pt>
                <c:pt idx="255">
                  <c:v>19836.21</c:v>
                </c:pt>
                <c:pt idx="256">
                  <c:v>20025.21</c:v>
                </c:pt>
                <c:pt idx="257">
                  <c:v>20181.54</c:v>
                </c:pt>
                <c:pt idx="258">
                  <c:v>20291.54</c:v>
                </c:pt>
                <c:pt idx="259">
                  <c:v>20285.54</c:v>
                </c:pt>
                <c:pt idx="260">
                  <c:v>20237.21</c:v>
                </c:pt>
                <c:pt idx="261">
                  <c:v>20209.88</c:v>
                </c:pt>
                <c:pt idx="262">
                  <c:v>20134.54</c:v>
                </c:pt>
                <c:pt idx="263">
                  <c:v>19953.54</c:v>
                </c:pt>
                <c:pt idx="264">
                  <c:v>19942.54</c:v>
                </c:pt>
                <c:pt idx="265">
                  <c:v>20013.21</c:v>
                </c:pt>
                <c:pt idx="266">
                  <c:v>20047.54</c:v>
                </c:pt>
                <c:pt idx="267">
                  <c:v>20134.88</c:v>
                </c:pt>
                <c:pt idx="268">
                  <c:v>20267.21</c:v>
                </c:pt>
                <c:pt idx="269">
                  <c:v>20439.21</c:v>
                </c:pt>
                <c:pt idx="270">
                  <c:v>20613.54</c:v>
                </c:pt>
                <c:pt idx="271">
                  <c:v>20850.54</c:v>
                </c:pt>
                <c:pt idx="272">
                  <c:v>21084.880000000001</c:v>
                </c:pt>
                <c:pt idx="273">
                  <c:v>21187.88</c:v>
                </c:pt>
                <c:pt idx="274">
                  <c:v>21270.54</c:v>
                </c:pt>
                <c:pt idx="275">
                  <c:v>21333.88</c:v>
                </c:pt>
                <c:pt idx="276">
                  <c:v>21312.54</c:v>
                </c:pt>
                <c:pt idx="277">
                  <c:v>21295.54</c:v>
                </c:pt>
                <c:pt idx="278">
                  <c:v>21316.880000000001</c:v>
                </c:pt>
                <c:pt idx="279">
                  <c:v>21439.21</c:v>
                </c:pt>
                <c:pt idx="280">
                  <c:v>21624.880000000001</c:v>
                </c:pt>
                <c:pt idx="281">
                  <c:v>21848.21</c:v>
                </c:pt>
                <c:pt idx="282">
                  <c:v>22057.21</c:v>
                </c:pt>
                <c:pt idx="283">
                  <c:v>22320.880000000001</c:v>
                </c:pt>
                <c:pt idx="284">
                  <c:v>22511.54</c:v>
                </c:pt>
                <c:pt idx="285">
                  <c:v>22753.54</c:v>
                </c:pt>
                <c:pt idx="286">
                  <c:v>22861.54</c:v>
                </c:pt>
                <c:pt idx="287">
                  <c:v>22931.21</c:v>
                </c:pt>
                <c:pt idx="288">
                  <c:v>22880.54</c:v>
                </c:pt>
                <c:pt idx="289">
                  <c:v>22717.54</c:v>
                </c:pt>
                <c:pt idx="290">
                  <c:v>22394.21</c:v>
                </c:pt>
                <c:pt idx="291">
                  <c:v>22019.21</c:v>
                </c:pt>
                <c:pt idx="292">
                  <c:v>21575.54</c:v>
                </c:pt>
                <c:pt idx="293">
                  <c:v>21118.54</c:v>
                </c:pt>
                <c:pt idx="294">
                  <c:v>20591.88</c:v>
                </c:pt>
                <c:pt idx="295">
                  <c:v>20076.54</c:v>
                </c:pt>
                <c:pt idx="296">
                  <c:v>19584.54</c:v>
                </c:pt>
                <c:pt idx="297">
                  <c:v>19205.21</c:v>
                </c:pt>
                <c:pt idx="298">
                  <c:v>18848.88</c:v>
                </c:pt>
                <c:pt idx="299">
                  <c:v>18582.21</c:v>
                </c:pt>
                <c:pt idx="300">
                  <c:v>18346.88</c:v>
                </c:pt>
                <c:pt idx="301">
                  <c:v>18192.88</c:v>
                </c:pt>
                <c:pt idx="302">
                  <c:v>18047.21</c:v>
                </c:pt>
                <c:pt idx="303">
                  <c:v>17840.21</c:v>
                </c:pt>
                <c:pt idx="304">
                  <c:v>17542.21</c:v>
                </c:pt>
                <c:pt idx="305">
                  <c:v>17309.54</c:v>
                </c:pt>
                <c:pt idx="306">
                  <c:v>16939.54</c:v>
                </c:pt>
                <c:pt idx="307">
                  <c:v>16632.88</c:v>
                </c:pt>
                <c:pt idx="308">
                  <c:v>16433.54</c:v>
                </c:pt>
                <c:pt idx="309">
                  <c:v>16060.54</c:v>
                </c:pt>
                <c:pt idx="310">
                  <c:v>15807.54</c:v>
                </c:pt>
                <c:pt idx="311">
                  <c:v>15628.21</c:v>
                </c:pt>
                <c:pt idx="312">
                  <c:v>15546.87</c:v>
                </c:pt>
                <c:pt idx="313">
                  <c:v>15447.54</c:v>
                </c:pt>
                <c:pt idx="314">
                  <c:v>15424.21</c:v>
                </c:pt>
                <c:pt idx="315">
                  <c:v>15517.21</c:v>
                </c:pt>
                <c:pt idx="316">
                  <c:v>15571.88</c:v>
                </c:pt>
                <c:pt idx="317">
                  <c:v>15699.87</c:v>
                </c:pt>
                <c:pt idx="318">
                  <c:v>15803.88</c:v>
                </c:pt>
                <c:pt idx="319">
                  <c:v>15890.87</c:v>
                </c:pt>
                <c:pt idx="320">
                  <c:v>15956.54</c:v>
                </c:pt>
                <c:pt idx="321">
                  <c:v>15884.54</c:v>
                </c:pt>
                <c:pt idx="322">
                  <c:v>15742.54</c:v>
                </c:pt>
                <c:pt idx="323">
                  <c:v>15784.54</c:v>
                </c:pt>
                <c:pt idx="324">
                  <c:v>15338.54</c:v>
                </c:pt>
                <c:pt idx="325">
                  <c:v>15203.88</c:v>
                </c:pt>
                <c:pt idx="326">
                  <c:v>15016.21</c:v>
                </c:pt>
                <c:pt idx="327">
                  <c:v>14922.54</c:v>
                </c:pt>
                <c:pt idx="328">
                  <c:v>14797.54</c:v>
                </c:pt>
                <c:pt idx="329">
                  <c:v>14743.87</c:v>
                </c:pt>
                <c:pt idx="330">
                  <c:v>14747.88</c:v>
                </c:pt>
                <c:pt idx="331">
                  <c:v>14714.87</c:v>
                </c:pt>
                <c:pt idx="332">
                  <c:v>14734.54</c:v>
                </c:pt>
                <c:pt idx="333">
                  <c:v>14794.21</c:v>
                </c:pt>
                <c:pt idx="334">
                  <c:v>14884.54</c:v>
                </c:pt>
                <c:pt idx="335">
                  <c:v>14880.88</c:v>
                </c:pt>
                <c:pt idx="336">
                  <c:v>14933.88</c:v>
                </c:pt>
                <c:pt idx="337">
                  <c:v>15022.54</c:v>
                </c:pt>
                <c:pt idx="338">
                  <c:v>15057.54</c:v>
                </c:pt>
                <c:pt idx="339">
                  <c:v>15226.21</c:v>
                </c:pt>
                <c:pt idx="340">
                  <c:v>15021.88</c:v>
                </c:pt>
                <c:pt idx="341">
                  <c:v>14940.88</c:v>
                </c:pt>
                <c:pt idx="342">
                  <c:v>14913.21</c:v>
                </c:pt>
                <c:pt idx="343">
                  <c:v>14881.88</c:v>
                </c:pt>
                <c:pt idx="344">
                  <c:v>14854.21</c:v>
                </c:pt>
                <c:pt idx="345">
                  <c:v>14844.88</c:v>
                </c:pt>
                <c:pt idx="346">
                  <c:v>14878.87</c:v>
                </c:pt>
                <c:pt idx="347">
                  <c:v>14883.21</c:v>
                </c:pt>
                <c:pt idx="348">
                  <c:v>14922.88</c:v>
                </c:pt>
                <c:pt idx="349">
                  <c:v>14977.21</c:v>
                </c:pt>
                <c:pt idx="350">
                  <c:v>15033.54</c:v>
                </c:pt>
                <c:pt idx="351">
                  <c:v>15094.21</c:v>
                </c:pt>
                <c:pt idx="352">
                  <c:v>15177.21</c:v>
                </c:pt>
                <c:pt idx="353">
                  <c:v>15230.54</c:v>
                </c:pt>
                <c:pt idx="354">
                  <c:v>15195.21</c:v>
                </c:pt>
                <c:pt idx="355">
                  <c:v>15179.54</c:v>
                </c:pt>
                <c:pt idx="356">
                  <c:v>15143.54</c:v>
                </c:pt>
                <c:pt idx="357">
                  <c:v>15001.21</c:v>
                </c:pt>
                <c:pt idx="358">
                  <c:v>14860.54</c:v>
                </c:pt>
                <c:pt idx="359">
                  <c:v>14688.87</c:v>
                </c:pt>
                <c:pt idx="360">
                  <c:v>14534.54</c:v>
                </c:pt>
                <c:pt idx="361">
                  <c:v>14458.54</c:v>
                </c:pt>
                <c:pt idx="362">
                  <c:v>14389.87</c:v>
                </c:pt>
                <c:pt idx="363">
                  <c:v>14320.54</c:v>
                </c:pt>
                <c:pt idx="364">
                  <c:v>14313.87</c:v>
                </c:pt>
                <c:pt idx="365">
                  <c:v>14275.21</c:v>
                </c:pt>
                <c:pt idx="366">
                  <c:v>14265.21</c:v>
                </c:pt>
                <c:pt idx="367">
                  <c:v>14326.21</c:v>
                </c:pt>
                <c:pt idx="368">
                  <c:v>14344.21</c:v>
                </c:pt>
                <c:pt idx="369">
                  <c:v>14373.21</c:v>
                </c:pt>
                <c:pt idx="370">
                  <c:v>14375.21</c:v>
                </c:pt>
                <c:pt idx="371">
                  <c:v>14367.21</c:v>
                </c:pt>
                <c:pt idx="372">
                  <c:v>14264.88</c:v>
                </c:pt>
                <c:pt idx="373">
                  <c:v>14237.21</c:v>
                </c:pt>
                <c:pt idx="374">
                  <c:v>14106.21</c:v>
                </c:pt>
                <c:pt idx="375">
                  <c:v>13907.88</c:v>
                </c:pt>
                <c:pt idx="376">
                  <c:v>13852.88</c:v>
                </c:pt>
                <c:pt idx="377">
                  <c:v>13761.88</c:v>
                </c:pt>
                <c:pt idx="378">
                  <c:v>13728.21</c:v>
                </c:pt>
                <c:pt idx="379">
                  <c:v>13723.54</c:v>
                </c:pt>
                <c:pt idx="380">
                  <c:v>13740.54</c:v>
                </c:pt>
                <c:pt idx="381">
                  <c:v>13730.21</c:v>
                </c:pt>
                <c:pt idx="382">
                  <c:v>13773.88</c:v>
                </c:pt>
                <c:pt idx="383">
                  <c:v>13853.21</c:v>
                </c:pt>
                <c:pt idx="384">
                  <c:v>13901.88</c:v>
                </c:pt>
                <c:pt idx="385">
                  <c:v>14062.21</c:v>
                </c:pt>
                <c:pt idx="386">
                  <c:v>14044.21</c:v>
                </c:pt>
                <c:pt idx="387">
                  <c:v>14096.54</c:v>
                </c:pt>
                <c:pt idx="388">
                  <c:v>14136.54</c:v>
                </c:pt>
                <c:pt idx="389">
                  <c:v>14077.88</c:v>
                </c:pt>
                <c:pt idx="390">
                  <c:v>13989.88</c:v>
                </c:pt>
                <c:pt idx="391">
                  <c:v>13903.54</c:v>
                </c:pt>
                <c:pt idx="392">
                  <c:v>13828.87</c:v>
                </c:pt>
                <c:pt idx="393">
                  <c:v>13760.54</c:v>
                </c:pt>
                <c:pt idx="394">
                  <c:v>13682.54</c:v>
                </c:pt>
                <c:pt idx="395">
                  <c:v>13688.54</c:v>
                </c:pt>
                <c:pt idx="396">
                  <c:v>13607.87</c:v>
                </c:pt>
                <c:pt idx="397">
                  <c:v>13578.54</c:v>
                </c:pt>
                <c:pt idx="398">
                  <c:v>13510.54</c:v>
                </c:pt>
                <c:pt idx="399">
                  <c:v>13449.87</c:v>
                </c:pt>
                <c:pt idx="400">
                  <c:v>13430.21</c:v>
                </c:pt>
                <c:pt idx="401">
                  <c:v>13415.21</c:v>
                </c:pt>
                <c:pt idx="402">
                  <c:v>13373.88</c:v>
                </c:pt>
                <c:pt idx="403">
                  <c:v>13321.54</c:v>
                </c:pt>
                <c:pt idx="404">
                  <c:v>13236.54</c:v>
                </c:pt>
                <c:pt idx="405">
                  <c:v>13128.21</c:v>
                </c:pt>
                <c:pt idx="406">
                  <c:v>13037.88</c:v>
                </c:pt>
                <c:pt idx="407">
                  <c:v>12900.54</c:v>
                </c:pt>
                <c:pt idx="408">
                  <c:v>12705.21</c:v>
                </c:pt>
                <c:pt idx="409">
                  <c:v>12561.88</c:v>
                </c:pt>
                <c:pt idx="410">
                  <c:v>12395.88</c:v>
                </c:pt>
                <c:pt idx="411">
                  <c:v>12242.88</c:v>
                </c:pt>
                <c:pt idx="412">
                  <c:v>12177.54</c:v>
                </c:pt>
                <c:pt idx="413">
                  <c:v>12097.88</c:v>
                </c:pt>
                <c:pt idx="414">
                  <c:v>12008.88</c:v>
                </c:pt>
                <c:pt idx="415">
                  <c:v>11929.54</c:v>
                </c:pt>
                <c:pt idx="416">
                  <c:v>11879.54</c:v>
                </c:pt>
                <c:pt idx="417">
                  <c:v>11891.54</c:v>
                </c:pt>
                <c:pt idx="418">
                  <c:v>11875.88</c:v>
                </c:pt>
                <c:pt idx="419">
                  <c:v>11899.21</c:v>
                </c:pt>
                <c:pt idx="420">
                  <c:v>11864.54</c:v>
                </c:pt>
                <c:pt idx="421">
                  <c:v>11935.54</c:v>
                </c:pt>
                <c:pt idx="422">
                  <c:v>11855.54</c:v>
                </c:pt>
                <c:pt idx="423">
                  <c:v>11858.88</c:v>
                </c:pt>
                <c:pt idx="424">
                  <c:v>11792.21</c:v>
                </c:pt>
                <c:pt idx="425">
                  <c:v>11764.21</c:v>
                </c:pt>
                <c:pt idx="426">
                  <c:v>11650.88</c:v>
                </c:pt>
                <c:pt idx="427">
                  <c:v>11544.21</c:v>
                </c:pt>
                <c:pt idx="428">
                  <c:v>11414.88</c:v>
                </c:pt>
                <c:pt idx="429">
                  <c:v>11252.88</c:v>
                </c:pt>
                <c:pt idx="430">
                  <c:v>11128.54</c:v>
                </c:pt>
                <c:pt idx="431">
                  <c:v>11065.21</c:v>
                </c:pt>
                <c:pt idx="432">
                  <c:v>10918.54</c:v>
                </c:pt>
                <c:pt idx="433">
                  <c:v>10820.88</c:v>
                </c:pt>
                <c:pt idx="434">
                  <c:v>10727.54</c:v>
                </c:pt>
                <c:pt idx="435">
                  <c:v>10643.54</c:v>
                </c:pt>
                <c:pt idx="436">
                  <c:v>10543.88</c:v>
                </c:pt>
                <c:pt idx="437">
                  <c:v>10440.209999999999</c:v>
                </c:pt>
                <c:pt idx="438">
                  <c:v>10369.540000000001</c:v>
                </c:pt>
                <c:pt idx="439">
                  <c:v>10266.540000000001</c:v>
                </c:pt>
                <c:pt idx="440">
                  <c:v>10191.209999999999</c:v>
                </c:pt>
                <c:pt idx="441">
                  <c:v>10070.209999999999</c:v>
                </c:pt>
                <c:pt idx="442">
                  <c:v>9970.5400000000009</c:v>
                </c:pt>
                <c:pt idx="443">
                  <c:v>9829.8799999999992</c:v>
                </c:pt>
                <c:pt idx="444">
                  <c:v>9740.8799999999992</c:v>
                </c:pt>
                <c:pt idx="445">
                  <c:v>9548.8799999999992</c:v>
                </c:pt>
                <c:pt idx="446">
                  <c:v>9406.5400000000009</c:v>
                </c:pt>
                <c:pt idx="447">
                  <c:v>9307.8799999999992</c:v>
                </c:pt>
                <c:pt idx="448">
                  <c:v>9217.8799999999992</c:v>
                </c:pt>
                <c:pt idx="449">
                  <c:v>9133.5400000000009</c:v>
                </c:pt>
                <c:pt idx="450">
                  <c:v>9082.8799999999992</c:v>
                </c:pt>
                <c:pt idx="451">
                  <c:v>9051.8799999999992</c:v>
                </c:pt>
                <c:pt idx="452">
                  <c:v>8977.8799999999992</c:v>
                </c:pt>
                <c:pt idx="453">
                  <c:v>8999.2099999999991</c:v>
                </c:pt>
                <c:pt idx="454">
                  <c:v>8938.5400000000009</c:v>
                </c:pt>
                <c:pt idx="455">
                  <c:v>8947.8799999999992</c:v>
                </c:pt>
                <c:pt idx="456">
                  <c:v>8993.2099999999991</c:v>
                </c:pt>
                <c:pt idx="457">
                  <c:v>9022.8799999999992</c:v>
                </c:pt>
                <c:pt idx="458">
                  <c:v>9003.5400000000009</c:v>
                </c:pt>
                <c:pt idx="459">
                  <c:v>9069.8799999999992</c:v>
                </c:pt>
                <c:pt idx="460">
                  <c:v>9035.8799999999992</c:v>
                </c:pt>
                <c:pt idx="461">
                  <c:v>9033.8799999999992</c:v>
                </c:pt>
                <c:pt idx="462">
                  <c:v>9039.8799999999992</c:v>
                </c:pt>
                <c:pt idx="463">
                  <c:v>9000.5400000000009</c:v>
                </c:pt>
                <c:pt idx="464">
                  <c:v>8940.8799999999992</c:v>
                </c:pt>
                <c:pt idx="465">
                  <c:v>8893.5400000000009</c:v>
                </c:pt>
                <c:pt idx="466">
                  <c:v>8840.8799999999992</c:v>
                </c:pt>
                <c:pt idx="467">
                  <c:v>8813.5400000000009</c:v>
                </c:pt>
                <c:pt idx="468">
                  <c:v>8725.8799999999992</c:v>
                </c:pt>
                <c:pt idx="469">
                  <c:v>8698.2099999999991</c:v>
                </c:pt>
                <c:pt idx="470">
                  <c:v>8702.8799999999992</c:v>
                </c:pt>
                <c:pt idx="471">
                  <c:v>8690.2099999999991</c:v>
                </c:pt>
                <c:pt idx="472">
                  <c:v>8670.5400000000009</c:v>
                </c:pt>
                <c:pt idx="473">
                  <c:v>8673.8799999999992</c:v>
                </c:pt>
                <c:pt idx="474">
                  <c:v>8595.2099999999991</c:v>
                </c:pt>
                <c:pt idx="475">
                  <c:v>8566.2099999999991</c:v>
                </c:pt>
                <c:pt idx="476">
                  <c:v>8548.5400000000009</c:v>
                </c:pt>
                <c:pt idx="477">
                  <c:v>8553.2099999999991</c:v>
                </c:pt>
                <c:pt idx="478">
                  <c:v>8481.5400000000009</c:v>
                </c:pt>
                <c:pt idx="479">
                  <c:v>8415.2099999999991</c:v>
                </c:pt>
                <c:pt idx="480">
                  <c:v>8417.8799999999992</c:v>
                </c:pt>
                <c:pt idx="481">
                  <c:v>8330.5400000000009</c:v>
                </c:pt>
                <c:pt idx="482">
                  <c:v>8252.8799999999992</c:v>
                </c:pt>
                <c:pt idx="483">
                  <c:v>8211.8799999999992</c:v>
                </c:pt>
                <c:pt idx="484">
                  <c:v>8156.88</c:v>
                </c:pt>
                <c:pt idx="485">
                  <c:v>8119.88</c:v>
                </c:pt>
                <c:pt idx="486">
                  <c:v>8064.21</c:v>
                </c:pt>
                <c:pt idx="487">
                  <c:v>8038.54</c:v>
                </c:pt>
                <c:pt idx="488">
                  <c:v>8046.21</c:v>
                </c:pt>
                <c:pt idx="489">
                  <c:v>8024.21</c:v>
                </c:pt>
                <c:pt idx="490">
                  <c:v>8000.21</c:v>
                </c:pt>
                <c:pt idx="491">
                  <c:v>8017.21</c:v>
                </c:pt>
                <c:pt idx="492">
                  <c:v>8049.88</c:v>
                </c:pt>
                <c:pt idx="493">
                  <c:v>8071.88</c:v>
                </c:pt>
                <c:pt idx="494">
                  <c:v>8084.88</c:v>
                </c:pt>
                <c:pt idx="495">
                  <c:v>8063.21</c:v>
                </c:pt>
                <c:pt idx="496">
                  <c:v>8042.54</c:v>
                </c:pt>
                <c:pt idx="497">
                  <c:v>8019.54</c:v>
                </c:pt>
                <c:pt idx="498">
                  <c:v>7985.54</c:v>
                </c:pt>
                <c:pt idx="499">
                  <c:v>7994.21</c:v>
                </c:pt>
                <c:pt idx="500">
                  <c:v>7941.88</c:v>
                </c:pt>
                <c:pt idx="501">
                  <c:v>7830.21</c:v>
                </c:pt>
                <c:pt idx="502">
                  <c:v>7820.21</c:v>
                </c:pt>
                <c:pt idx="503">
                  <c:v>7766.88</c:v>
                </c:pt>
                <c:pt idx="504">
                  <c:v>7705.54</c:v>
                </c:pt>
                <c:pt idx="505">
                  <c:v>7678.88</c:v>
                </c:pt>
                <c:pt idx="506">
                  <c:v>7654.88</c:v>
                </c:pt>
                <c:pt idx="507">
                  <c:v>7614.21</c:v>
                </c:pt>
                <c:pt idx="508">
                  <c:v>7606.88</c:v>
                </c:pt>
                <c:pt idx="509">
                  <c:v>7572.21</c:v>
                </c:pt>
                <c:pt idx="510">
                  <c:v>7520.88</c:v>
                </c:pt>
                <c:pt idx="511">
                  <c:v>7502.21</c:v>
                </c:pt>
                <c:pt idx="512">
                  <c:v>7487.54</c:v>
                </c:pt>
                <c:pt idx="513">
                  <c:v>7442.21</c:v>
                </c:pt>
                <c:pt idx="514">
                  <c:v>7349.21</c:v>
                </c:pt>
                <c:pt idx="515">
                  <c:v>7364.88</c:v>
                </c:pt>
                <c:pt idx="516">
                  <c:v>7322.54</c:v>
                </c:pt>
                <c:pt idx="517">
                  <c:v>7276.88</c:v>
                </c:pt>
                <c:pt idx="518">
                  <c:v>7179.88</c:v>
                </c:pt>
                <c:pt idx="519">
                  <c:v>7254.21</c:v>
                </c:pt>
                <c:pt idx="520">
                  <c:v>7115.21</c:v>
                </c:pt>
                <c:pt idx="521">
                  <c:v>7086.54</c:v>
                </c:pt>
                <c:pt idx="522">
                  <c:v>7059.54</c:v>
                </c:pt>
                <c:pt idx="523">
                  <c:v>7084.54</c:v>
                </c:pt>
                <c:pt idx="524">
                  <c:v>7036.88</c:v>
                </c:pt>
                <c:pt idx="525">
                  <c:v>7018.21</c:v>
                </c:pt>
                <c:pt idx="526">
                  <c:v>7017.21</c:v>
                </c:pt>
                <c:pt idx="527">
                  <c:v>6988.88</c:v>
                </c:pt>
                <c:pt idx="528">
                  <c:v>6926.88</c:v>
                </c:pt>
                <c:pt idx="529">
                  <c:v>6867.88</c:v>
                </c:pt>
                <c:pt idx="530">
                  <c:v>6827.21</c:v>
                </c:pt>
                <c:pt idx="531">
                  <c:v>6728.21</c:v>
                </c:pt>
                <c:pt idx="532">
                  <c:v>6681.88</c:v>
                </c:pt>
                <c:pt idx="533">
                  <c:v>6591.88</c:v>
                </c:pt>
                <c:pt idx="534">
                  <c:v>6580.21</c:v>
                </c:pt>
                <c:pt idx="535">
                  <c:v>6492.21</c:v>
                </c:pt>
                <c:pt idx="536">
                  <c:v>6414.21</c:v>
                </c:pt>
                <c:pt idx="537">
                  <c:v>6391.54</c:v>
                </c:pt>
                <c:pt idx="538">
                  <c:v>6309.21</c:v>
                </c:pt>
                <c:pt idx="539">
                  <c:v>6243.54</c:v>
                </c:pt>
                <c:pt idx="540">
                  <c:v>6216.21</c:v>
                </c:pt>
                <c:pt idx="541">
                  <c:v>6222.88</c:v>
                </c:pt>
                <c:pt idx="542">
                  <c:v>6119.21</c:v>
                </c:pt>
                <c:pt idx="543">
                  <c:v>6072.21</c:v>
                </c:pt>
                <c:pt idx="544">
                  <c:v>6076.54</c:v>
                </c:pt>
                <c:pt idx="545">
                  <c:v>5999.88</c:v>
                </c:pt>
                <c:pt idx="546">
                  <c:v>5935.88</c:v>
                </c:pt>
                <c:pt idx="547">
                  <c:v>5863.54</c:v>
                </c:pt>
                <c:pt idx="548">
                  <c:v>5808.54</c:v>
                </c:pt>
                <c:pt idx="549">
                  <c:v>5739.54</c:v>
                </c:pt>
                <c:pt idx="550">
                  <c:v>5683.21</c:v>
                </c:pt>
                <c:pt idx="551">
                  <c:v>5651.21</c:v>
                </c:pt>
                <c:pt idx="552">
                  <c:v>5598.21</c:v>
                </c:pt>
                <c:pt idx="553">
                  <c:v>5597.88</c:v>
                </c:pt>
                <c:pt idx="554">
                  <c:v>5602.21</c:v>
                </c:pt>
                <c:pt idx="555">
                  <c:v>5570.21</c:v>
                </c:pt>
                <c:pt idx="556">
                  <c:v>5583.21</c:v>
                </c:pt>
                <c:pt idx="557">
                  <c:v>5554.21</c:v>
                </c:pt>
                <c:pt idx="558">
                  <c:v>5596.21</c:v>
                </c:pt>
                <c:pt idx="559">
                  <c:v>5646.54</c:v>
                </c:pt>
                <c:pt idx="560">
                  <c:v>5644.54</c:v>
                </c:pt>
                <c:pt idx="561">
                  <c:v>5682.88</c:v>
                </c:pt>
                <c:pt idx="562">
                  <c:v>5631.88</c:v>
                </c:pt>
                <c:pt idx="563">
                  <c:v>5644.21</c:v>
                </c:pt>
                <c:pt idx="564">
                  <c:v>5647.54</c:v>
                </c:pt>
                <c:pt idx="565">
                  <c:v>5609.54</c:v>
                </c:pt>
                <c:pt idx="566">
                  <c:v>5572.21</c:v>
                </c:pt>
                <c:pt idx="567">
                  <c:v>5611.21</c:v>
                </c:pt>
                <c:pt idx="568">
                  <c:v>5517.54</c:v>
                </c:pt>
                <c:pt idx="569">
                  <c:v>5452.88</c:v>
                </c:pt>
                <c:pt idx="570">
                  <c:v>5409.54</c:v>
                </c:pt>
                <c:pt idx="571">
                  <c:v>5404.21</c:v>
                </c:pt>
                <c:pt idx="572">
                  <c:v>5353.21</c:v>
                </c:pt>
                <c:pt idx="573">
                  <c:v>5331.88</c:v>
                </c:pt>
                <c:pt idx="574">
                  <c:v>5339.88</c:v>
                </c:pt>
                <c:pt idx="575">
                  <c:v>5304.54</c:v>
                </c:pt>
                <c:pt idx="576">
                  <c:v>5313.54</c:v>
                </c:pt>
                <c:pt idx="577">
                  <c:v>5309.21</c:v>
                </c:pt>
                <c:pt idx="578">
                  <c:v>5329.54</c:v>
                </c:pt>
                <c:pt idx="579">
                  <c:v>5309.88</c:v>
                </c:pt>
                <c:pt idx="580">
                  <c:v>5257.88</c:v>
                </c:pt>
                <c:pt idx="581">
                  <c:v>5286.21</c:v>
                </c:pt>
                <c:pt idx="582">
                  <c:v>5264.21</c:v>
                </c:pt>
                <c:pt idx="583">
                  <c:v>5270.54</c:v>
                </c:pt>
                <c:pt idx="584">
                  <c:v>5230.88</c:v>
                </c:pt>
                <c:pt idx="585">
                  <c:v>5224.54</c:v>
                </c:pt>
                <c:pt idx="586">
                  <c:v>5198.54</c:v>
                </c:pt>
                <c:pt idx="587">
                  <c:v>5247.54</c:v>
                </c:pt>
                <c:pt idx="588">
                  <c:v>5195.21</c:v>
                </c:pt>
                <c:pt idx="589">
                  <c:v>5219.88</c:v>
                </c:pt>
                <c:pt idx="590">
                  <c:v>5250.21</c:v>
                </c:pt>
                <c:pt idx="591">
                  <c:v>5244.21</c:v>
                </c:pt>
                <c:pt idx="592">
                  <c:v>5283.54</c:v>
                </c:pt>
                <c:pt idx="593">
                  <c:v>5304.21</c:v>
                </c:pt>
                <c:pt idx="594">
                  <c:v>5267.21</c:v>
                </c:pt>
                <c:pt idx="595">
                  <c:v>5334.54</c:v>
                </c:pt>
                <c:pt idx="596">
                  <c:v>5423.21</c:v>
                </c:pt>
                <c:pt idx="597">
                  <c:v>5399.88</c:v>
                </c:pt>
                <c:pt idx="598">
                  <c:v>5473.54</c:v>
                </c:pt>
                <c:pt idx="599">
                  <c:v>5519.54</c:v>
                </c:pt>
                <c:pt idx="600">
                  <c:v>5532.88</c:v>
                </c:pt>
                <c:pt idx="601">
                  <c:v>5607.88</c:v>
                </c:pt>
                <c:pt idx="602">
                  <c:v>5638.88</c:v>
                </c:pt>
                <c:pt idx="603">
                  <c:v>5601.54</c:v>
                </c:pt>
                <c:pt idx="604">
                  <c:v>5630.54</c:v>
                </c:pt>
                <c:pt idx="605">
                  <c:v>5553.21</c:v>
                </c:pt>
                <c:pt idx="606">
                  <c:v>5549.21</c:v>
                </c:pt>
                <c:pt idx="607">
                  <c:v>5486.54</c:v>
                </c:pt>
                <c:pt idx="608">
                  <c:v>5465.54</c:v>
                </c:pt>
                <c:pt idx="609">
                  <c:v>5455.54</c:v>
                </c:pt>
                <c:pt idx="610">
                  <c:v>5443.54</c:v>
                </c:pt>
                <c:pt idx="611">
                  <c:v>5436.88</c:v>
                </c:pt>
                <c:pt idx="612">
                  <c:v>5488.21</c:v>
                </c:pt>
                <c:pt idx="613">
                  <c:v>5520.21</c:v>
                </c:pt>
                <c:pt idx="614">
                  <c:v>5573.54</c:v>
                </c:pt>
                <c:pt idx="615">
                  <c:v>5626.54</c:v>
                </c:pt>
                <c:pt idx="616">
                  <c:v>5711.88</c:v>
                </c:pt>
                <c:pt idx="617">
                  <c:v>5902.54</c:v>
                </c:pt>
                <c:pt idx="618">
                  <c:v>5940.54</c:v>
                </c:pt>
                <c:pt idx="619">
                  <c:v>5970.88</c:v>
                </c:pt>
                <c:pt idx="620">
                  <c:v>5900.21</c:v>
                </c:pt>
                <c:pt idx="621">
                  <c:v>5931.88</c:v>
                </c:pt>
                <c:pt idx="622">
                  <c:v>5849.54</c:v>
                </c:pt>
                <c:pt idx="623">
                  <c:v>5824.54</c:v>
                </c:pt>
                <c:pt idx="624">
                  <c:v>5743.54</c:v>
                </c:pt>
                <c:pt idx="625">
                  <c:v>5766.54</c:v>
                </c:pt>
                <c:pt idx="626">
                  <c:v>5763.88</c:v>
                </c:pt>
                <c:pt idx="627">
                  <c:v>5838.54</c:v>
                </c:pt>
                <c:pt idx="628">
                  <c:v>5826.21</c:v>
                </c:pt>
                <c:pt idx="629">
                  <c:v>5942.88</c:v>
                </c:pt>
                <c:pt idx="630">
                  <c:v>5997.21</c:v>
                </c:pt>
                <c:pt idx="631">
                  <c:v>6079.88</c:v>
                </c:pt>
                <c:pt idx="632">
                  <c:v>6210.54</c:v>
                </c:pt>
                <c:pt idx="633">
                  <c:v>6245.54</c:v>
                </c:pt>
                <c:pt idx="634">
                  <c:v>6336.21</c:v>
                </c:pt>
                <c:pt idx="635">
                  <c:v>6455.21</c:v>
                </c:pt>
                <c:pt idx="636">
                  <c:v>6487.88</c:v>
                </c:pt>
                <c:pt idx="637">
                  <c:v>6558.21</c:v>
                </c:pt>
                <c:pt idx="638">
                  <c:v>6621.88</c:v>
                </c:pt>
                <c:pt idx="639">
                  <c:v>6723.54</c:v>
                </c:pt>
                <c:pt idx="640">
                  <c:v>6746.88</c:v>
                </c:pt>
                <c:pt idx="641">
                  <c:v>6803.54</c:v>
                </c:pt>
                <c:pt idx="642">
                  <c:v>6827.54</c:v>
                </c:pt>
                <c:pt idx="643">
                  <c:v>6829.21</c:v>
                </c:pt>
                <c:pt idx="644">
                  <c:v>6866.54</c:v>
                </c:pt>
                <c:pt idx="645">
                  <c:v>6922.54</c:v>
                </c:pt>
                <c:pt idx="646">
                  <c:v>6959.54</c:v>
                </c:pt>
                <c:pt idx="647">
                  <c:v>7017.88</c:v>
                </c:pt>
                <c:pt idx="648">
                  <c:v>7136.54</c:v>
                </c:pt>
                <c:pt idx="649">
                  <c:v>7194.88</c:v>
                </c:pt>
                <c:pt idx="650">
                  <c:v>7289.88</c:v>
                </c:pt>
                <c:pt idx="651">
                  <c:v>7383.88</c:v>
                </c:pt>
                <c:pt idx="652">
                  <c:v>7506.88</c:v>
                </c:pt>
                <c:pt idx="653">
                  <c:v>7642.88</c:v>
                </c:pt>
                <c:pt idx="654">
                  <c:v>7811.88</c:v>
                </c:pt>
                <c:pt idx="655">
                  <c:v>8019.21</c:v>
                </c:pt>
                <c:pt idx="656">
                  <c:v>8181.21</c:v>
                </c:pt>
                <c:pt idx="657">
                  <c:v>8354.5400000000009</c:v>
                </c:pt>
                <c:pt idx="658">
                  <c:v>8545.2099999999991</c:v>
                </c:pt>
                <c:pt idx="659">
                  <c:v>8760.2099999999991</c:v>
                </c:pt>
                <c:pt idx="660">
                  <c:v>8967.2099999999991</c:v>
                </c:pt>
                <c:pt idx="661">
                  <c:v>9080.2099999999991</c:v>
                </c:pt>
                <c:pt idx="662">
                  <c:v>9197.8799999999992</c:v>
                </c:pt>
                <c:pt idx="663">
                  <c:v>9414.2099999999991</c:v>
                </c:pt>
                <c:pt idx="664">
                  <c:v>9528.8799999999992</c:v>
                </c:pt>
                <c:pt idx="665">
                  <c:v>9701.2099999999991</c:v>
                </c:pt>
                <c:pt idx="666">
                  <c:v>9885.8799999999992</c:v>
                </c:pt>
                <c:pt idx="667">
                  <c:v>10059.540000000001</c:v>
                </c:pt>
                <c:pt idx="668">
                  <c:v>10283.209999999999</c:v>
                </c:pt>
                <c:pt idx="669">
                  <c:v>10434.209999999999</c:v>
                </c:pt>
                <c:pt idx="670">
                  <c:v>10618.21</c:v>
                </c:pt>
                <c:pt idx="671">
                  <c:v>10824.88</c:v>
                </c:pt>
                <c:pt idx="672">
                  <c:v>10971.88</c:v>
                </c:pt>
                <c:pt idx="673">
                  <c:v>11159.54</c:v>
                </c:pt>
                <c:pt idx="674">
                  <c:v>11421.54</c:v>
                </c:pt>
                <c:pt idx="675">
                  <c:v>11633.21</c:v>
                </c:pt>
                <c:pt idx="676">
                  <c:v>11910.88</c:v>
                </c:pt>
                <c:pt idx="677">
                  <c:v>12103.54</c:v>
                </c:pt>
                <c:pt idx="678">
                  <c:v>12341.88</c:v>
                </c:pt>
                <c:pt idx="679">
                  <c:v>12552.54</c:v>
                </c:pt>
                <c:pt idx="680">
                  <c:v>12757.87</c:v>
                </c:pt>
                <c:pt idx="681">
                  <c:v>12971.87</c:v>
                </c:pt>
                <c:pt idx="682">
                  <c:v>13083.88</c:v>
                </c:pt>
                <c:pt idx="683">
                  <c:v>13214.54</c:v>
                </c:pt>
                <c:pt idx="684">
                  <c:v>13316.21</c:v>
                </c:pt>
                <c:pt idx="685">
                  <c:v>13414.88</c:v>
                </c:pt>
                <c:pt idx="686">
                  <c:v>13478.54</c:v>
                </c:pt>
                <c:pt idx="687">
                  <c:v>13541.54</c:v>
                </c:pt>
                <c:pt idx="688">
                  <c:v>13543.54</c:v>
                </c:pt>
                <c:pt idx="689">
                  <c:v>13585.88</c:v>
                </c:pt>
                <c:pt idx="690">
                  <c:v>13595.54</c:v>
                </c:pt>
                <c:pt idx="691">
                  <c:v>13658.54</c:v>
                </c:pt>
                <c:pt idx="692">
                  <c:v>13725.54</c:v>
                </c:pt>
                <c:pt idx="693">
                  <c:v>13704.54</c:v>
                </c:pt>
                <c:pt idx="694">
                  <c:v>13681.21</c:v>
                </c:pt>
                <c:pt idx="695">
                  <c:v>13699.54</c:v>
                </c:pt>
                <c:pt idx="696">
                  <c:v>13701.88</c:v>
                </c:pt>
                <c:pt idx="697">
                  <c:v>13774.87</c:v>
                </c:pt>
                <c:pt idx="698">
                  <c:v>13819.54</c:v>
                </c:pt>
                <c:pt idx="699">
                  <c:v>13856.88</c:v>
                </c:pt>
                <c:pt idx="700">
                  <c:v>13897.54</c:v>
                </c:pt>
                <c:pt idx="701">
                  <c:v>13928.54</c:v>
                </c:pt>
                <c:pt idx="702">
                  <c:v>13886.21</c:v>
                </c:pt>
                <c:pt idx="703">
                  <c:v>13850.54</c:v>
                </c:pt>
                <c:pt idx="704">
                  <c:v>13803.21</c:v>
                </c:pt>
                <c:pt idx="705">
                  <c:v>13681.54</c:v>
                </c:pt>
                <c:pt idx="706">
                  <c:v>13594.21</c:v>
                </c:pt>
                <c:pt idx="707">
                  <c:v>13545.21</c:v>
                </c:pt>
                <c:pt idx="708">
                  <c:v>13378.88</c:v>
                </c:pt>
                <c:pt idx="709">
                  <c:v>13236.21</c:v>
                </c:pt>
                <c:pt idx="710">
                  <c:v>13147.54</c:v>
                </c:pt>
                <c:pt idx="711">
                  <c:v>13014.21</c:v>
                </c:pt>
                <c:pt idx="712">
                  <c:v>12942.54</c:v>
                </c:pt>
                <c:pt idx="713">
                  <c:v>12770.88</c:v>
                </c:pt>
                <c:pt idx="714">
                  <c:v>12715.54</c:v>
                </c:pt>
                <c:pt idx="715">
                  <c:v>12653.88</c:v>
                </c:pt>
                <c:pt idx="716">
                  <c:v>12576.54</c:v>
                </c:pt>
                <c:pt idx="717">
                  <c:v>12515.54</c:v>
                </c:pt>
                <c:pt idx="718">
                  <c:v>12676.88</c:v>
                </c:pt>
                <c:pt idx="719">
                  <c:v>12443.54</c:v>
                </c:pt>
                <c:pt idx="720">
                  <c:v>12362.21</c:v>
                </c:pt>
                <c:pt idx="721">
                  <c:v>12340.21</c:v>
                </c:pt>
                <c:pt idx="722">
                  <c:v>12325.88</c:v>
                </c:pt>
                <c:pt idx="723">
                  <c:v>12223.88</c:v>
                </c:pt>
                <c:pt idx="724">
                  <c:v>12147.54</c:v>
                </c:pt>
                <c:pt idx="725">
                  <c:v>12047.88</c:v>
                </c:pt>
                <c:pt idx="726">
                  <c:v>11943.88</c:v>
                </c:pt>
                <c:pt idx="727">
                  <c:v>11782.54</c:v>
                </c:pt>
                <c:pt idx="728">
                  <c:v>11621.21</c:v>
                </c:pt>
                <c:pt idx="729">
                  <c:v>11457.54</c:v>
                </c:pt>
                <c:pt idx="730">
                  <c:v>11255.54</c:v>
                </c:pt>
                <c:pt idx="731">
                  <c:v>11130.21</c:v>
                </c:pt>
                <c:pt idx="732">
                  <c:v>10958.88</c:v>
                </c:pt>
                <c:pt idx="733">
                  <c:v>10768.21</c:v>
                </c:pt>
                <c:pt idx="734">
                  <c:v>10569.21</c:v>
                </c:pt>
                <c:pt idx="735">
                  <c:v>10476.540000000001</c:v>
                </c:pt>
                <c:pt idx="736">
                  <c:v>10289.879999999999</c:v>
                </c:pt>
                <c:pt idx="737">
                  <c:v>10204.879999999999</c:v>
                </c:pt>
                <c:pt idx="738">
                  <c:v>10097.209999999999</c:v>
                </c:pt>
                <c:pt idx="739">
                  <c:v>9951.8799999999992</c:v>
                </c:pt>
                <c:pt idx="740">
                  <c:v>9908.2099999999991</c:v>
                </c:pt>
                <c:pt idx="741">
                  <c:v>9813.2099999999991</c:v>
                </c:pt>
                <c:pt idx="742">
                  <c:v>9772.8799999999992</c:v>
                </c:pt>
                <c:pt idx="743">
                  <c:v>9729.2099999999991</c:v>
                </c:pt>
                <c:pt idx="744">
                  <c:v>9637.5400000000009</c:v>
                </c:pt>
                <c:pt idx="745">
                  <c:v>9610.5400000000009</c:v>
                </c:pt>
                <c:pt idx="746">
                  <c:v>9575.5400000000009</c:v>
                </c:pt>
                <c:pt idx="747">
                  <c:v>9527.2099999999991</c:v>
                </c:pt>
                <c:pt idx="748">
                  <c:v>9501.8799999999992</c:v>
                </c:pt>
                <c:pt idx="749">
                  <c:v>9450.2099999999991</c:v>
                </c:pt>
                <c:pt idx="750">
                  <c:v>9350.5400000000009</c:v>
                </c:pt>
                <c:pt idx="751">
                  <c:v>9310.8799999999992</c:v>
                </c:pt>
                <c:pt idx="752">
                  <c:v>9159.8799999999992</c:v>
                </c:pt>
                <c:pt idx="753">
                  <c:v>9078.2099999999991</c:v>
                </c:pt>
                <c:pt idx="754">
                  <c:v>8934.2099999999991</c:v>
                </c:pt>
                <c:pt idx="755">
                  <c:v>8808.2099999999991</c:v>
                </c:pt>
                <c:pt idx="756">
                  <c:v>8739.2099999999991</c:v>
                </c:pt>
                <c:pt idx="757">
                  <c:v>8602.8799999999992</c:v>
                </c:pt>
                <c:pt idx="758">
                  <c:v>8543.8799999999992</c:v>
                </c:pt>
                <c:pt idx="759">
                  <c:v>8381.8799999999992</c:v>
                </c:pt>
                <c:pt idx="760">
                  <c:v>8296.5400000000009</c:v>
                </c:pt>
                <c:pt idx="761">
                  <c:v>8172.88</c:v>
                </c:pt>
                <c:pt idx="762">
                  <c:v>8081.21</c:v>
                </c:pt>
                <c:pt idx="763">
                  <c:v>7943.54</c:v>
                </c:pt>
                <c:pt idx="764">
                  <c:v>7844.88</c:v>
                </c:pt>
                <c:pt idx="765">
                  <c:v>7778.54</c:v>
                </c:pt>
                <c:pt idx="766">
                  <c:v>7701.54</c:v>
                </c:pt>
                <c:pt idx="767">
                  <c:v>7586.54</c:v>
                </c:pt>
                <c:pt idx="768">
                  <c:v>7556.88</c:v>
                </c:pt>
                <c:pt idx="769">
                  <c:v>7422.21</c:v>
                </c:pt>
                <c:pt idx="770">
                  <c:v>7349.88</c:v>
                </c:pt>
                <c:pt idx="771">
                  <c:v>7290.54</c:v>
                </c:pt>
                <c:pt idx="772">
                  <c:v>7233.21</c:v>
                </c:pt>
                <c:pt idx="773">
                  <c:v>7113.21</c:v>
                </c:pt>
                <c:pt idx="774">
                  <c:v>7040.54</c:v>
                </c:pt>
                <c:pt idx="775">
                  <c:v>6935.54</c:v>
                </c:pt>
                <c:pt idx="776">
                  <c:v>6825.21</c:v>
                </c:pt>
                <c:pt idx="777">
                  <c:v>6668.54</c:v>
                </c:pt>
                <c:pt idx="778">
                  <c:v>6563.88</c:v>
                </c:pt>
                <c:pt idx="779">
                  <c:v>6381.88</c:v>
                </c:pt>
                <c:pt idx="780">
                  <c:v>6242.88</c:v>
                </c:pt>
                <c:pt idx="781">
                  <c:v>6086.21</c:v>
                </c:pt>
                <c:pt idx="782">
                  <c:v>5908.54</c:v>
                </c:pt>
                <c:pt idx="783">
                  <c:v>5781.21</c:v>
                </c:pt>
                <c:pt idx="784">
                  <c:v>5603.54</c:v>
                </c:pt>
                <c:pt idx="785">
                  <c:v>5482.88</c:v>
                </c:pt>
                <c:pt idx="786">
                  <c:v>5281.88</c:v>
                </c:pt>
                <c:pt idx="787">
                  <c:v>5124.21</c:v>
                </c:pt>
                <c:pt idx="788">
                  <c:v>5005.88</c:v>
                </c:pt>
                <c:pt idx="789">
                  <c:v>4826.54</c:v>
                </c:pt>
                <c:pt idx="790">
                  <c:v>4693.54</c:v>
                </c:pt>
                <c:pt idx="791">
                  <c:v>4560.88</c:v>
                </c:pt>
                <c:pt idx="792">
                  <c:v>4452.54</c:v>
                </c:pt>
                <c:pt idx="793">
                  <c:v>4348.88</c:v>
                </c:pt>
                <c:pt idx="794">
                  <c:v>4234.54</c:v>
                </c:pt>
                <c:pt idx="795">
                  <c:v>4113.88</c:v>
                </c:pt>
                <c:pt idx="796">
                  <c:v>3984.21</c:v>
                </c:pt>
                <c:pt idx="797">
                  <c:v>3886.88</c:v>
                </c:pt>
                <c:pt idx="798">
                  <c:v>3767.87</c:v>
                </c:pt>
                <c:pt idx="799">
                  <c:v>3657.21</c:v>
                </c:pt>
                <c:pt idx="800">
                  <c:v>3544.54</c:v>
                </c:pt>
                <c:pt idx="801">
                  <c:v>3466.54</c:v>
                </c:pt>
                <c:pt idx="802">
                  <c:v>3330.21</c:v>
                </c:pt>
                <c:pt idx="803">
                  <c:v>3207.21</c:v>
                </c:pt>
                <c:pt idx="804">
                  <c:v>3052.87</c:v>
                </c:pt>
                <c:pt idx="805">
                  <c:v>2917.54</c:v>
                </c:pt>
                <c:pt idx="806">
                  <c:v>2827.88</c:v>
                </c:pt>
                <c:pt idx="807">
                  <c:v>2655.21</c:v>
                </c:pt>
                <c:pt idx="808">
                  <c:v>2542.54</c:v>
                </c:pt>
                <c:pt idx="809">
                  <c:v>2418.21</c:v>
                </c:pt>
                <c:pt idx="810">
                  <c:v>2263.54</c:v>
                </c:pt>
                <c:pt idx="811">
                  <c:v>2138.88</c:v>
                </c:pt>
                <c:pt idx="812">
                  <c:v>2057.54</c:v>
                </c:pt>
                <c:pt idx="813">
                  <c:v>1955.54</c:v>
                </c:pt>
                <c:pt idx="814">
                  <c:v>1833.88</c:v>
                </c:pt>
                <c:pt idx="815">
                  <c:v>1730.54</c:v>
                </c:pt>
                <c:pt idx="816">
                  <c:v>1677.54</c:v>
                </c:pt>
                <c:pt idx="817">
                  <c:v>1564.88</c:v>
                </c:pt>
                <c:pt idx="818">
                  <c:v>1480.21</c:v>
                </c:pt>
                <c:pt idx="819">
                  <c:v>1367.88</c:v>
                </c:pt>
                <c:pt idx="820">
                  <c:v>1286.54</c:v>
                </c:pt>
                <c:pt idx="821">
                  <c:v>1207.54</c:v>
                </c:pt>
                <c:pt idx="822">
                  <c:v>1171.8699999999999</c:v>
                </c:pt>
                <c:pt idx="823">
                  <c:v>1103.21</c:v>
                </c:pt>
                <c:pt idx="824">
                  <c:v>1058.21</c:v>
                </c:pt>
                <c:pt idx="825">
                  <c:v>969.21</c:v>
                </c:pt>
                <c:pt idx="826">
                  <c:v>914.54</c:v>
                </c:pt>
                <c:pt idx="827">
                  <c:v>850.88</c:v>
                </c:pt>
                <c:pt idx="828">
                  <c:v>783.21</c:v>
                </c:pt>
                <c:pt idx="829">
                  <c:v>679.21</c:v>
                </c:pt>
                <c:pt idx="830">
                  <c:v>637.21</c:v>
                </c:pt>
                <c:pt idx="831">
                  <c:v>595.21</c:v>
                </c:pt>
                <c:pt idx="832">
                  <c:v>528.88</c:v>
                </c:pt>
                <c:pt idx="833">
                  <c:v>460.87</c:v>
                </c:pt>
                <c:pt idx="834">
                  <c:v>377.88</c:v>
                </c:pt>
                <c:pt idx="835">
                  <c:v>371.88</c:v>
                </c:pt>
                <c:pt idx="836">
                  <c:v>296.54000000000002</c:v>
                </c:pt>
                <c:pt idx="837">
                  <c:v>248.21</c:v>
                </c:pt>
                <c:pt idx="838">
                  <c:v>220.21</c:v>
                </c:pt>
                <c:pt idx="839">
                  <c:v>151.21</c:v>
                </c:pt>
                <c:pt idx="840">
                  <c:v>106.88</c:v>
                </c:pt>
                <c:pt idx="841">
                  <c:v>53.54</c:v>
                </c:pt>
                <c:pt idx="842">
                  <c:v>8.2100000000000009</c:v>
                </c:pt>
                <c:pt idx="843">
                  <c:v>44.88</c:v>
                </c:pt>
                <c:pt idx="844">
                  <c:v>-23.79</c:v>
                </c:pt>
                <c:pt idx="845">
                  <c:v>-72.459999999999994</c:v>
                </c:pt>
                <c:pt idx="846">
                  <c:v>-96.46</c:v>
                </c:pt>
                <c:pt idx="847">
                  <c:v>-101.79</c:v>
                </c:pt>
                <c:pt idx="848">
                  <c:v>-118.12</c:v>
                </c:pt>
                <c:pt idx="849">
                  <c:v>-171.46</c:v>
                </c:pt>
                <c:pt idx="850">
                  <c:v>-215.79</c:v>
                </c:pt>
                <c:pt idx="851">
                  <c:v>-249.46</c:v>
                </c:pt>
                <c:pt idx="852">
                  <c:v>-214.79</c:v>
                </c:pt>
                <c:pt idx="853">
                  <c:v>-295.79000000000002</c:v>
                </c:pt>
                <c:pt idx="854">
                  <c:v>-336.46</c:v>
                </c:pt>
                <c:pt idx="855">
                  <c:v>-346.79</c:v>
                </c:pt>
                <c:pt idx="856">
                  <c:v>-397.12</c:v>
                </c:pt>
                <c:pt idx="857">
                  <c:v>-386.12</c:v>
                </c:pt>
                <c:pt idx="858">
                  <c:v>-433.46</c:v>
                </c:pt>
                <c:pt idx="859">
                  <c:v>-420.79</c:v>
                </c:pt>
                <c:pt idx="860">
                  <c:v>-511.79</c:v>
                </c:pt>
                <c:pt idx="861">
                  <c:v>-470.12</c:v>
                </c:pt>
                <c:pt idx="862">
                  <c:v>-553.12</c:v>
                </c:pt>
                <c:pt idx="863">
                  <c:v>-593.79</c:v>
                </c:pt>
                <c:pt idx="864">
                  <c:v>-585.79</c:v>
                </c:pt>
                <c:pt idx="865">
                  <c:v>-575.12</c:v>
                </c:pt>
                <c:pt idx="866">
                  <c:v>-631.12</c:v>
                </c:pt>
                <c:pt idx="867">
                  <c:v>-627.12</c:v>
                </c:pt>
                <c:pt idx="868">
                  <c:v>-621.79</c:v>
                </c:pt>
                <c:pt idx="869">
                  <c:v>-674.12</c:v>
                </c:pt>
                <c:pt idx="870">
                  <c:v>-689.12</c:v>
                </c:pt>
                <c:pt idx="871">
                  <c:v>-698.46</c:v>
                </c:pt>
                <c:pt idx="872">
                  <c:v>-703.79</c:v>
                </c:pt>
                <c:pt idx="873">
                  <c:v>-741.46</c:v>
                </c:pt>
                <c:pt idx="874">
                  <c:v>-741.12</c:v>
                </c:pt>
                <c:pt idx="875">
                  <c:v>-739.46</c:v>
                </c:pt>
                <c:pt idx="876">
                  <c:v>-748.12</c:v>
                </c:pt>
                <c:pt idx="877">
                  <c:v>-808.46</c:v>
                </c:pt>
                <c:pt idx="878">
                  <c:v>-796.46</c:v>
                </c:pt>
                <c:pt idx="879">
                  <c:v>-801.79</c:v>
                </c:pt>
                <c:pt idx="880">
                  <c:v>-828.12</c:v>
                </c:pt>
                <c:pt idx="881">
                  <c:v>-802.79</c:v>
                </c:pt>
                <c:pt idx="882">
                  <c:v>-827.79</c:v>
                </c:pt>
                <c:pt idx="883">
                  <c:v>-819.46</c:v>
                </c:pt>
                <c:pt idx="884">
                  <c:v>-848.79</c:v>
                </c:pt>
                <c:pt idx="885">
                  <c:v>-855.46</c:v>
                </c:pt>
                <c:pt idx="886">
                  <c:v>-769.12</c:v>
                </c:pt>
                <c:pt idx="887">
                  <c:v>-869.46</c:v>
                </c:pt>
                <c:pt idx="888">
                  <c:v>-893.12</c:v>
                </c:pt>
                <c:pt idx="889">
                  <c:v>-900.12</c:v>
                </c:pt>
                <c:pt idx="890">
                  <c:v>-744.46</c:v>
                </c:pt>
                <c:pt idx="891">
                  <c:v>-897.46</c:v>
                </c:pt>
                <c:pt idx="892">
                  <c:v>-861.79</c:v>
                </c:pt>
                <c:pt idx="893">
                  <c:v>-898.79</c:v>
                </c:pt>
                <c:pt idx="894">
                  <c:v>-922.12</c:v>
                </c:pt>
                <c:pt idx="895">
                  <c:v>-892.46</c:v>
                </c:pt>
                <c:pt idx="896">
                  <c:v>-943.46</c:v>
                </c:pt>
                <c:pt idx="897">
                  <c:v>-918.79</c:v>
                </c:pt>
                <c:pt idx="898">
                  <c:v>-926.12</c:v>
                </c:pt>
                <c:pt idx="899">
                  <c:v>-951.79</c:v>
                </c:pt>
                <c:pt idx="900">
                  <c:v>-932.79</c:v>
                </c:pt>
                <c:pt idx="901">
                  <c:v>-929.79</c:v>
                </c:pt>
                <c:pt idx="902">
                  <c:v>-928.46</c:v>
                </c:pt>
                <c:pt idx="903">
                  <c:v>-934.46</c:v>
                </c:pt>
                <c:pt idx="904">
                  <c:v>-957.46</c:v>
                </c:pt>
                <c:pt idx="905">
                  <c:v>-961.46</c:v>
                </c:pt>
                <c:pt idx="906">
                  <c:v>-962.79</c:v>
                </c:pt>
                <c:pt idx="907">
                  <c:v>-992.46</c:v>
                </c:pt>
                <c:pt idx="908">
                  <c:v>-952.79</c:v>
                </c:pt>
                <c:pt idx="909">
                  <c:v>-967.46</c:v>
                </c:pt>
                <c:pt idx="910">
                  <c:v>-996.46</c:v>
                </c:pt>
                <c:pt idx="911">
                  <c:v>-995.79</c:v>
                </c:pt>
                <c:pt idx="912">
                  <c:v>-990.79</c:v>
                </c:pt>
                <c:pt idx="913">
                  <c:v>-990.12</c:v>
                </c:pt>
                <c:pt idx="914">
                  <c:v>-995.46</c:v>
                </c:pt>
                <c:pt idx="915">
                  <c:v>-1016.46</c:v>
                </c:pt>
                <c:pt idx="916">
                  <c:v>-1010.46</c:v>
                </c:pt>
                <c:pt idx="917">
                  <c:v>-1016.12</c:v>
                </c:pt>
                <c:pt idx="918">
                  <c:v>-1015.46</c:v>
                </c:pt>
                <c:pt idx="919">
                  <c:v>-1011.79</c:v>
                </c:pt>
                <c:pt idx="920">
                  <c:v>-1039.46</c:v>
                </c:pt>
                <c:pt idx="921">
                  <c:v>-1034.1199999999999</c:v>
                </c:pt>
                <c:pt idx="922">
                  <c:v>-1053.46</c:v>
                </c:pt>
                <c:pt idx="923">
                  <c:v>-1017.12</c:v>
                </c:pt>
                <c:pt idx="924">
                  <c:v>-1054.1199999999999</c:v>
                </c:pt>
                <c:pt idx="925">
                  <c:v>-1040.1199999999999</c:v>
                </c:pt>
                <c:pt idx="926">
                  <c:v>-1048.79</c:v>
                </c:pt>
                <c:pt idx="927">
                  <c:v>-1053.46</c:v>
                </c:pt>
                <c:pt idx="928">
                  <c:v>-1003.46</c:v>
                </c:pt>
                <c:pt idx="929">
                  <c:v>-1051.79</c:v>
                </c:pt>
                <c:pt idx="930">
                  <c:v>-1050.1199999999999</c:v>
                </c:pt>
                <c:pt idx="931">
                  <c:v>-1060.46</c:v>
                </c:pt>
                <c:pt idx="932">
                  <c:v>-1042.46</c:v>
                </c:pt>
                <c:pt idx="933">
                  <c:v>-1032.46</c:v>
                </c:pt>
                <c:pt idx="934">
                  <c:v>-1054.79</c:v>
                </c:pt>
                <c:pt idx="935">
                  <c:v>-1049.1199999999999</c:v>
                </c:pt>
                <c:pt idx="936">
                  <c:v>-1035.1199999999999</c:v>
                </c:pt>
                <c:pt idx="937">
                  <c:v>-1031.1199999999999</c:v>
                </c:pt>
                <c:pt idx="938">
                  <c:v>-1010.12</c:v>
                </c:pt>
                <c:pt idx="939">
                  <c:v>-997.12</c:v>
                </c:pt>
                <c:pt idx="940">
                  <c:v>-972.12</c:v>
                </c:pt>
                <c:pt idx="941">
                  <c:v>-1003.46</c:v>
                </c:pt>
                <c:pt idx="942">
                  <c:v>-1041.1199999999999</c:v>
                </c:pt>
                <c:pt idx="943">
                  <c:v>-1048.46</c:v>
                </c:pt>
                <c:pt idx="944">
                  <c:v>-1029.46</c:v>
                </c:pt>
                <c:pt idx="945">
                  <c:v>-1078.79</c:v>
                </c:pt>
                <c:pt idx="946">
                  <c:v>-1081.46</c:v>
                </c:pt>
                <c:pt idx="947">
                  <c:v>-1075.46</c:v>
                </c:pt>
                <c:pt idx="948">
                  <c:v>-1061.1199999999999</c:v>
                </c:pt>
                <c:pt idx="949">
                  <c:v>-1098.46</c:v>
                </c:pt>
                <c:pt idx="950">
                  <c:v>-1102.46</c:v>
                </c:pt>
                <c:pt idx="951">
                  <c:v>-1090.46</c:v>
                </c:pt>
                <c:pt idx="952">
                  <c:v>-1102.79</c:v>
                </c:pt>
                <c:pt idx="953">
                  <c:v>-1100.79</c:v>
                </c:pt>
                <c:pt idx="954">
                  <c:v>-1105.1199999999999</c:v>
                </c:pt>
                <c:pt idx="955">
                  <c:v>-1078.79</c:v>
                </c:pt>
                <c:pt idx="956">
                  <c:v>-1105.46</c:v>
                </c:pt>
                <c:pt idx="957">
                  <c:v>-1108.46</c:v>
                </c:pt>
                <c:pt idx="958">
                  <c:v>-1108.1199999999999</c:v>
                </c:pt>
                <c:pt idx="959">
                  <c:v>-1103.46</c:v>
                </c:pt>
                <c:pt idx="960">
                  <c:v>-1107.1199999999999</c:v>
                </c:pt>
                <c:pt idx="961">
                  <c:v>-1102.46</c:v>
                </c:pt>
                <c:pt idx="962">
                  <c:v>-1122.1199999999999</c:v>
                </c:pt>
                <c:pt idx="963">
                  <c:v>-1118.79</c:v>
                </c:pt>
                <c:pt idx="964">
                  <c:v>-1098.1199999999999</c:v>
                </c:pt>
                <c:pt idx="965">
                  <c:v>-1132.1199999999999</c:v>
                </c:pt>
                <c:pt idx="966">
                  <c:v>-1087.1199999999999</c:v>
                </c:pt>
                <c:pt idx="967">
                  <c:v>-1091.79</c:v>
                </c:pt>
                <c:pt idx="968">
                  <c:v>-1123.79</c:v>
                </c:pt>
                <c:pt idx="969">
                  <c:v>-1105.79</c:v>
                </c:pt>
                <c:pt idx="970">
                  <c:v>-1078.46</c:v>
                </c:pt>
                <c:pt idx="971">
                  <c:v>-1071.1199999999999</c:v>
                </c:pt>
                <c:pt idx="972">
                  <c:v>-1117.79</c:v>
                </c:pt>
                <c:pt idx="973">
                  <c:v>-1107.46</c:v>
                </c:pt>
                <c:pt idx="974">
                  <c:v>-1112.46</c:v>
                </c:pt>
                <c:pt idx="975">
                  <c:v>-1095.79</c:v>
                </c:pt>
                <c:pt idx="976">
                  <c:v>-1036.1199999999999</c:v>
                </c:pt>
                <c:pt idx="977">
                  <c:v>-1063.46</c:v>
                </c:pt>
                <c:pt idx="978">
                  <c:v>-1073.1199999999999</c:v>
                </c:pt>
                <c:pt idx="979">
                  <c:v>-1103.1199999999999</c:v>
                </c:pt>
                <c:pt idx="980">
                  <c:v>-1099.1199999999999</c:v>
                </c:pt>
                <c:pt idx="981">
                  <c:v>-1086.1199999999999</c:v>
                </c:pt>
                <c:pt idx="982">
                  <c:v>-1068.79</c:v>
                </c:pt>
                <c:pt idx="983">
                  <c:v>-1095.1199999999999</c:v>
                </c:pt>
                <c:pt idx="984">
                  <c:v>-1079.79</c:v>
                </c:pt>
                <c:pt idx="985">
                  <c:v>-1092.46</c:v>
                </c:pt>
                <c:pt idx="986">
                  <c:v>-1086.46</c:v>
                </c:pt>
                <c:pt idx="987">
                  <c:v>-1094.1199999999999</c:v>
                </c:pt>
                <c:pt idx="988">
                  <c:v>-1078.79</c:v>
                </c:pt>
                <c:pt idx="989">
                  <c:v>-1104.1199999999999</c:v>
                </c:pt>
                <c:pt idx="990">
                  <c:v>-1107.46</c:v>
                </c:pt>
                <c:pt idx="991">
                  <c:v>-1105.79</c:v>
                </c:pt>
                <c:pt idx="992">
                  <c:v>-1092.79</c:v>
                </c:pt>
                <c:pt idx="993">
                  <c:v>-1089.46</c:v>
                </c:pt>
                <c:pt idx="994">
                  <c:v>-1088.1199999999999</c:v>
                </c:pt>
                <c:pt idx="995">
                  <c:v>-1097.46</c:v>
                </c:pt>
                <c:pt idx="996">
                  <c:v>-1098.1199999999999</c:v>
                </c:pt>
                <c:pt idx="997">
                  <c:v>-1104.46</c:v>
                </c:pt>
                <c:pt idx="998">
                  <c:v>-1109.79</c:v>
                </c:pt>
                <c:pt idx="999">
                  <c:v>-1114.46</c:v>
                </c:pt>
                <c:pt idx="1000">
                  <c:v>-1103.46</c:v>
                </c:pt>
                <c:pt idx="1001">
                  <c:v>-1065.1199999999999</c:v>
                </c:pt>
                <c:pt idx="1002">
                  <c:v>-1108.79</c:v>
                </c:pt>
                <c:pt idx="1003">
                  <c:v>-1075.46</c:v>
                </c:pt>
                <c:pt idx="1004">
                  <c:v>-1097.1199999999999</c:v>
                </c:pt>
                <c:pt idx="1005">
                  <c:v>-1132.46</c:v>
                </c:pt>
                <c:pt idx="1006">
                  <c:v>-1071.46</c:v>
                </c:pt>
                <c:pt idx="1007">
                  <c:v>-1117.79</c:v>
                </c:pt>
                <c:pt idx="1008">
                  <c:v>-1101.46</c:v>
                </c:pt>
                <c:pt idx="1009">
                  <c:v>-1103.46</c:v>
                </c:pt>
                <c:pt idx="1010">
                  <c:v>-1100.46</c:v>
                </c:pt>
                <c:pt idx="1011">
                  <c:v>-1053.46</c:v>
                </c:pt>
                <c:pt idx="1012">
                  <c:v>-1131.1199999999999</c:v>
                </c:pt>
                <c:pt idx="1013">
                  <c:v>-1113.1199999999999</c:v>
                </c:pt>
                <c:pt idx="1014">
                  <c:v>-1122.1199999999999</c:v>
                </c:pt>
                <c:pt idx="1015">
                  <c:v>-1111.79</c:v>
                </c:pt>
                <c:pt idx="1016">
                  <c:v>-1115.1199999999999</c:v>
                </c:pt>
                <c:pt idx="1017">
                  <c:v>-1093.1199999999999</c:v>
                </c:pt>
                <c:pt idx="1018">
                  <c:v>-1145.46</c:v>
                </c:pt>
                <c:pt idx="1019">
                  <c:v>-1097.46</c:v>
                </c:pt>
                <c:pt idx="1020">
                  <c:v>-1138.46</c:v>
                </c:pt>
                <c:pt idx="1021">
                  <c:v>-1108.1199999999999</c:v>
                </c:pt>
                <c:pt idx="1022">
                  <c:v>-1100.46</c:v>
                </c:pt>
                <c:pt idx="1023">
                  <c:v>-1120.1199999999999</c:v>
                </c:pt>
                <c:pt idx="1024">
                  <c:v>-1260.1199999999999</c:v>
                </c:pt>
                <c:pt idx="1025">
                  <c:v>-1268.46</c:v>
                </c:pt>
                <c:pt idx="1026">
                  <c:v>-1288.79</c:v>
                </c:pt>
                <c:pt idx="1027">
                  <c:v>-1265.79</c:v>
                </c:pt>
                <c:pt idx="1028">
                  <c:v>-721.46</c:v>
                </c:pt>
                <c:pt idx="1029">
                  <c:v>-703.46</c:v>
                </c:pt>
                <c:pt idx="1030">
                  <c:v>-644.46</c:v>
                </c:pt>
                <c:pt idx="1031">
                  <c:v>-615.46</c:v>
                </c:pt>
                <c:pt idx="1032">
                  <c:v>-526.46</c:v>
                </c:pt>
                <c:pt idx="1033">
                  <c:v>-411.79</c:v>
                </c:pt>
                <c:pt idx="1034">
                  <c:v>-1143.46</c:v>
                </c:pt>
                <c:pt idx="1035">
                  <c:v>-1121.46</c:v>
                </c:pt>
                <c:pt idx="1036">
                  <c:v>-1151.79</c:v>
                </c:pt>
                <c:pt idx="1037">
                  <c:v>-1135.79</c:v>
                </c:pt>
                <c:pt idx="1038">
                  <c:v>-1133.79</c:v>
                </c:pt>
                <c:pt idx="1039">
                  <c:v>-1126.1199999999999</c:v>
                </c:pt>
                <c:pt idx="1040">
                  <c:v>-1287.79</c:v>
                </c:pt>
                <c:pt idx="1041">
                  <c:v>-1280.1199999999999</c:v>
                </c:pt>
                <c:pt idx="1042">
                  <c:v>-1283.1199999999999</c:v>
                </c:pt>
                <c:pt idx="1043">
                  <c:v>-1278.46</c:v>
                </c:pt>
              </c:numCache>
            </c:numRef>
          </c:yVal>
          <c:smooth val="1"/>
        </c:ser>
        <c:dLbls>
          <c:showLegendKey val="0"/>
          <c:showVal val="0"/>
          <c:showCatName val="0"/>
          <c:showSerName val="0"/>
          <c:showPercent val="0"/>
          <c:showBubbleSize val="0"/>
        </c:dLbls>
        <c:axId val="-403646048"/>
        <c:axId val="-403625376"/>
      </c:scatterChart>
      <c:valAx>
        <c:axId val="-403646048"/>
        <c:scaling>
          <c:orientation val="minMax"/>
          <c:max val="4100"/>
          <c:min val="16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rtl="0">
                  <a:defRPr sz="1000" b="0" i="0" u="none" strike="noStrike" kern="1200" baseline="0">
                    <a:solidFill>
                      <a:schemeClr val="tx1">
                        <a:lumMod val="65000"/>
                        <a:lumOff val="35000"/>
                      </a:schemeClr>
                    </a:solidFill>
                    <a:latin typeface="+mn-lt"/>
                    <a:ea typeface="+mn-ea"/>
                    <a:cs typeface="+mn-cs"/>
                  </a:defRPr>
                </a:pPr>
                <a:r>
                  <a:rPr lang="en-US"/>
                  <a:t>Wavenumber</a:t>
                </a:r>
                <a:r>
                  <a:rPr lang="en-US" baseline="0"/>
                  <a:t> (1/cm)</a:t>
                </a:r>
                <a:endParaRPr lang="he-IL"/>
              </a:p>
            </c:rich>
          </c:tx>
          <c:overlay val="0"/>
          <c:spPr>
            <a:noFill/>
            <a:ln>
              <a:noFill/>
            </a:ln>
            <a:effectLst/>
          </c:spPr>
          <c:txPr>
            <a:bodyPr rot="0" spcFirstLastPara="1" vertOverflow="ellipsis" vert="horz" wrap="square" anchor="ctr" anchorCtr="1"/>
            <a:lstStyle/>
            <a:p>
              <a:pPr rtl="0">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03625376"/>
        <c:crosses val="autoZero"/>
        <c:crossBetween val="midCat"/>
      </c:valAx>
      <c:valAx>
        <c:axId val="-40362537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Intensity</a:t>
                </a:r>
                <a:endParaRPr lang="he-IL"/>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03646048"/>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he-IL"/>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rtl="0">
              <a:defRPr sz="1400" b="0" i="0" u="none" strike="noStrike" kern="1200" spc="0" baseline="0">
                <a:solidFill>
                  <a:schemeClr val="tx1">
                    <a:lumMod val="65000"/>
                    <a:lumOff val="35000"/>
                  </a:schemeClr>
                </a:solidFill>
                <a:latin typeface="+mn-lt"/>
                <a:ea typeface="+mn-ea"/>
                <a:cs typeface="+mn-cs"/>
              </a:defRPr>
            </a:pPr>
            <a:r>
              <a:rPr lang="en-US"/>
              <a:t>Raman</a:t>
            </a:r>
            <a:r>
              <a:rPr lang="en-US" baseline="0"/>
              <a:t> - Ice vs. Boit - Coli 100s</a:t>
            </a:r>
            <a:endParaRPr lang="he-IL"/>
          </a:p>
        </c:rich>
      </c:tx>
      <c:overlay val="0"/>
      <c:spPr>
        <a:noFill/>
        <a:ln>
          <a:noFill/>
        </a:ln>
        <a:effectLst/>
      </c:spPr>
      <c:txPr>
        <a:bodyPr rot="0" spcFirstLastPara="1" vertOverflow="ellipsis" vert="horz" wrap="square" anchor="ctr" anchorCtr="1"/>
        <a:lstStyle/>
        <a:p>
          <a:pPr rtl="0">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1"/>
          <c:order val="0"/>
          <c:tx>
            <c:strRef>
              <c:f>גיליון1!$C$24:$F$24</c:f>
              <c:strCache>
                <c:ptCount val="4"/>
                <c:pt idx="0">
                  <c:v>ice</c:v>
                </c:pt>
                <c:pt idx="1">
                  <c:v>100</c:v>
                </c:pt>
                <c:pt idx="2">
                  <c:v>coli</c:v>
                </c:pt>
                <c:pt idx="3">
                  <c:v>1</c:v>
                </c:pt>
              </c:strCache>
            </c:strRef>
          </c:tx>
          <c:spPr>
            <a:ln w="19050" cap="rnd">
              <a:solidFill>
                <a:schemeClr val="accent1"/>
              </a:solidFill>
              <a:round/>
            </a:ln>
            <a:effectLst/>
          </c:spPr>
          <c:marker>
            <c:symbol val="none"/>
          </c:marker>
          <c:xVal>
            <c:numRef>
              <c:f>גיליון1!$G$1:$ANJ$1</c:f>
              <c:numCache>
                <c:formatCode>General</c:formatCode>
                <c:ptCount val="1044"/>
                <c:pt idx="0">
                  <c:v>160.70099999999999</c:v>
                </c:pt>
                <c:pt idx="1">
                  <c:v>166.74199999999999</c:v>
                </c:pt>
                <c:pt idx="2">
                  <c:v>172.77699999999999</c:v>
                </c:pt>
                <c:pt idx="3">
                  <c:v>178.80500000000001</c:v>
                </c:pt>
                <c:pt idx="4">
                  <c:v>184.82599999999999</c:v>
                </c:pt>
                <c:pt idx="5">
                  <c:v>190.84100000000001</c:v>
                </c:pt>
                <c:pt idx="6">
                  <c:v>196.84899999999999</c:v>
                </c:pt>
                <c:pt idx="7">
                  <c:v>202.85</c:v>
                </c:pt>
                <c:pt idx="8">
                  <c:v>208.845</c:v>
                </c:pt>
                <c:pt idx="9">
                  <c:v>214.833</c:v>
                </c:pt>
                <c:pt idx="10">
                  <c:v>220.815</c:v>
                </c:pt>
                <c:pt idx="11">
                  <c:v>226.78899999999999</c:v>
                </c:pt>
                <c:pt idx="12">
                  <c:v>232.75800000000001</c:v>
                </c:pt>
                <c:pt idx="13">
                  <c:v>238.71899999999999</c:v>
                </c:pt>
                <c:pt idx="14">
                  <c:v>244.67400000000001</c:v>
                </c:pt>
                <c:pt idx="15">
                  <c:v>250.62299999999999</c:v>
                </c:pt>
                <c:pt idx="16">
                  <c:v>256.565</c:v>
                </c:pt>
                <c:pt idx="17">
                  <c:v>262.5</c:v>
                </c:pt>
                <c:pt idx="18">
                  <c:v>268.42899999999997</c:v>
                </c:pt>
                <c:pt idx="19">
                  <c:v>274.351</c:v>
                </c:pt>
                <c:pt idx="20">
                  <c:v>280.267</c:v>
                </c:pt>
                <c:pt idx="21">
                  <c:v>286.17599999999999</c:v>
                </c:pt>
                <c:pt idx="22">
                  <c:v>292.07900000000001</c:v>
                </c:pt>
                <c:pt idx="23">
                  <c:v>297.97500000000002</c:v>
                </c:pt>
                <c:pt idx="24">
                  <c:v>303.86500000000001</c:v>
                </c:pt>
                <c:pt idx="25">
                  <c:v>309.74799999999999</c:v>
                </c:pt>
                <c:pt idx="26">
                  <c:v>315.625</c:v>
                </c:pt>
                <c:pt idx="27">
                  <c:v>321.495</c:v>
                </c:pt>
                <c:pt idx="28">
                  <c:v>327.35899999999998</c:v>
                </c:pt>
                <c:pt idx="29">
                  <c:v>333.21699999999998</c:v>
                </c:pt>
                <c:pt idx="30">
                  <c:v>339.06799999999998</c:v>
                </c:pt>
                <c:pt idx="31">
                  <c:v>344.91199999999998</c:v>
                </c:pt>
                <c:pt idx="32">
                  <c:v>350.75099999999998</c:v>
                </c:pt>
                <c:pt idx="33">
                  <c:v>356.58300000000003</c:v>
                </c:pt>
                <c:pt idx="34">
                  <c:v>362.40800000000002</c:v>
                </c:pt>
                <c:pt idx="35">
                  <c:v>368.22699999999998</c:v>
                </c:pt>
                <c:pt idx="36">
                  <c:v>374.04</c:v>
                </c:pt>
                <c:pt idx="37">
                  <c:v>379.84699999999998</c:v>
                </c:pt>
                <c:pt idx="38">
                  <c:v>385.64699999999999</c:v>
                </c:pt>
                <c:pt idx="39">
                  <c:v>391.44</c:v>
                </c:pt>
                <c:pt idx="40">
                  <c:v>397.22800000000001</c:v>
                </c:pt>
                <c:pt idx="41">
                  <c:v>403.00900000000001</c:v>
                </c:pt>
                <c:pt idx="42">
                  <c:v>408.78399999999999</c:v>
                </c:pt>
                <c:pt idx="43">
                  <c:v>414.553</c:v>
                </c:pt>
                <c:pt idx="44">
                  <c:v>420.315</c:v>
                </c:pt>
                <c:pt idx="45">
                  <c:v>426.07100000000003</c:v>
                </c:pt>
                <c:pt idx="46">
                  <c:v>431.82100000000003</c:v>
                </c:pt>
                <c:pt idx="47">
                  <c:v>437.565</c:v>
                </c:pt>
                <c:pt idx="48">
                  <c:v>443.30200000000002</c:v>
                </c:pt>
                <c:pt idx="49">
                  <c:v>449.03300000000002</c:v>
                </c:pt>
                <c:pt idx="50">
                  <c:v>454.75799999999998</c:v>
                </c:pt>
                <c:pt idx="51">
                  <c:v>460.47699999999998</c:v>
                </c:pt>
                <c:pt idx="52">
                  <c:v>466.18900000000002</c:v>
                </c:pt>
                <c:pt idx="53">
                  <c:v>471.89600000000002</c:v>
                </c:pt>
                <c:pt idx="54">
                  <c:v>477.596</c:v>
                </c:pt>
                <c:pt idx="55">
                  <c:v>483.29</c:v>
                </c:pt>
                <c:pt idx="56">
                  <c:v>488.97800000000001</c:v>
                </c:pt>
                <c:pt idx="57">
                  <c:v>494.66</c:v>
                </c:pt>
                <c:pt idx="58">
                  <c:v>500.33499999999998</c:v>
                </c:pt>
                <c:pt idx="59">
                  <c:v>506.005</c:v>
                </c:pt>
                <c:pt idx="60">
                  <c:v>511.66800000000001</c:v>
                </c:pt>
                <c:pt idx="61">
                  <c:v>517.32500000000005</c:v>
                </c:pt>
                <c:pt idx="62">
                  <c:v>522.97699999999998</c:v>
                </c:pt>
                <c:pt idx="63">
                  <c:v>528.62199999999996</c:v>
                </c:pt>
                <c:pt idx="64">
                  <c:v>534.26099999999997</c:v>
                </c:pt>
                <c:pt idx="65">
                  <c:v>539.89400000000001</c:v>
                </c:pt>
                <c:pt idx="66">
                  <c:v>545.52099999999996</c:v>
                </c:pt>
                <c:pt idx="67">
                  <c:v>551.14099999999996</c:v>
                </c:pt>
                <c:pt idx="68">
                  <c:v>556.75599999999997</c:v>
                </c:pt>
                <c:pt idx="69">
                  <c:v>562.36500000000001</c:v>
                </c:pt>
                <c:pt idx="70">
                  <c:v>567.96799999999996</c:v>
                </c:pt>
                <c:pt idx="71">
                  <c:v>573.56500000000005</c:v>
                </c:pt>
                <c:pt idx="72">
                  <c:v>579.15499999999997</c:v>
                </c:pt>
                <c:pt idx="73">
                  <c:v>584.74</c:v>
                </c:pt>
                <c:pt idx="74">
                  <c:v>590.31899999999996</c:v>
                </c:pt>
                <c:pt idx="75">
                  <c:v>595.89200000000005</c:v>
                </c:pt>
                <c:pt idx="76">
                  <c:v>601.45899999999995</c:v>
                </c:pt>
                <c:pt idx="77">
                  <c:v>607.02</c:v>
                </c:pt>
                <c:pt idx="78">
                  <c:v>612.57500000000005</c:v>
                </c:pt>
                <c:pt idx="79">
                  <c:v>618.12400000000002</c:v>
                </c:pt>
                <c:pt idx="80">
                  <c:v>623.66700000000003</c:v>
                </c:pt>
                <c:pt idx="81">
                  <c:v>629.20399999999995</c:v>
                </c:pt>
                <c:pt idx="82">
                  <c:v>634.73500000000001</c:v>
                </c:pt>
                <c:pt idx="83">
                  <c:v>640.26099999999997</c:v>
                </c:pt>
                <c:pt idx="84">
                  <c:v>645.78099999999995</c:v>
                </c:pt>
                <c:pt idx="85">
                  <c:v>651.29399999999998</c:v>
                </c:pt>
                <c:pt idx="86">
                  <c:v>656.80200000000002</c:v>
                </c:pt>
                <c:pt idx="87">
                  <c:v>662.30399999999997</c:v>
                </c:pt>
                <c:pt idx="88">
                  <c:v>667.8</c:v>
                </c:pt>
                <c:pt idx="89">
                  <c:v>673.29</c:v>
                </c:pt>
                <c:pt idx="90">
                  <c:v>678.77499999999998</c:v>
                </c:pt>
                <c:pt idx="91">
                  <c:v>684.25400000000002</c:v>
                </c:pt>
                <c:pt idx="92">
                  <c:v>689.726</c:v>
                </c:pt>
                <c:pt idx="93">
                  <c:v>695.19299999999998</c:v>
                </c:pt>
                <c:pt idx="94">
                  <c:v>700.65499999999997</c:v>
                </c:pt>
                <c:pt idx="95">
                  <c:v>706.11</c:v>
                </c:pt>
                <c:pt idx="96">
                  <c:v>711.56</c:v>
                </c:pt>
                <c:pt idx="97">
                  <c:v>717.00400000000002</c:v>
                </c:pt>
                <c:pt idx="98">
                  <c:v>722.44200000000001</c:v>
                </c:pt>
                <c:pt idx="99">
                  <c:v>727.87400000000002</c:v>
                </c:pt>
                <c:pt idx="100">
                  <c:v>733.30100000000004</c:v>
                </c:pt>
                <c:pt idx="101">
                  <c:v>738.72199999999998</c:v>
                </c:pt>
                <c:pt idx="102">
                  <c:v>744.13699999999994</c:v>
                </c:pt>
                <c:pt idx="103">
                  <c:v>749.54700000000003</c:v>
                </c:pt>
                <c:pt idx="104">
                  <c:v>754.95100000000002</c:v>
                </c:pt>
                <c:pt idx="105">
                  <c:v>760.34900000000005</c:v>
                </c:pt>
                <c:pt idx="106">
                  <c:v>765.74099999999999</c:v>
                </c:pt>
                <c:pt idx="107">
                  <c:v>771.12800000000004</c:v>
                </c:pt>
                <c:pt idx="108">
                  <c:v>776.50900000000001</c:v>
                </c:pt>
                <c:pt idx="109">
                  <c:v>781.88499999999999</c:v>
                </c:pt>
                <c:pt idx="110">
                  <c:v>787.25400000000002</c:v>
                </c:pt>
                <c:pt idx="111">
                  <c:v>792.61800000000005</c:v>
                </c:pt>
                <c:pt idx="112">
                  <c:v>797.97699999999998</c:v>
                </c:pt>
                <c:pt idx="113">
                  <c:v>803.33</c:v>
                </c:pt>
                <c:pt idx="114">
                  <c:v>808.67700000000002</c:v>
                </c:pt>
                <c:pt idx="115">
                  <c:v>814.01900000000001</c:v>
                </c:pt>
                <c:pt idx="116">
                  <c:v>819.35500000000002</c:v>
                </c:pt>
                <c:pt idx="117">
                  <c:v>824.68600000000004</c:v>
                </c:pt>
                <c:pt idx="118">
                  <c:v>830.01099999999997</c:v>
                </c:pt>
                <c:pt idx="119">
                  <c:v>835.33</c:v>
                </c:pt>
                <c:pt idx="120">
                  <c:v>840.64400000000001</c:v>
                </c:pt>
                <c:pt idx="121">
                  <c:v>845.952</c:v>
                </c:pt>
                <c:pt idx="122">
                  <c:v>851.255</c:v>
                </c:pt>
                <c:pt idx="123">
                  <c:v>856.55200000000002</c:v>
                </c:pt>
                <c:pt idx="124">
                  <c:v>861.84400000000005</c:v>
                </c:pt>
                <c:pt idx="125">
                  <c:v>867.13</c:v>
                </c:pt>
                <c:pt idx="126">
                  <c:v>872.41</c:v>
                </c:pt>
                <c:pt idx="127">
                  <c:v>877.68600000000004</c:v>
                </c:pt>
                <c:pt idx="128">
                  <c:v>882.95500000000004</c:v>
                </c:pt>
                <c:pt idx="129">
                  <c:v>888.21900000000005</c:v>
                </c:pt>
                <c:pt idx="130">
                  <c:v>893.47799999999995</c:v>
                </c:pt>
                <c:pt idx="131">
                  <c:v>898.73099999999999</c:v>
                </c:pt>
                <c:pt idx="132">
                  <c:v>903.97900000000004</c:v>
                </c:pt>
                <c:pt idx="133">
                  <c:v>909.221</c:v>
                </c:pt>
                <c:pt idx="134">
                  <c:v>914.45799999999997</c:v>
                </c:pt>
                <c:pt idx="135">
                  <c:v>919.69</c:v>
                </c:pt>
                <c:pt idx="136">
                  <c:v>924.91600000000005</c:v>
                </c:pt>
                <c:pt idx="137">
                  <c:v>930.13599999999997</c:v>
                </c:pt>
                <c:pt idx="138">
                  <c:v>935.351</c:v>
                </c:pt>
                <c:pt idx="139">
                  <c:v>940.56100000000004</c:v>
                </c:pt>
                <c:pt idx="140">
                  <c:v>945.76599999999996</c:v>
                </c:pt>
                <c:pt idx="141">
                  <c:v>950.96500000000003</c:v>
                </c:pt>
                <c:pt idx="142">
                  <c:v>956.15800000000002</c:v>
                </c:pt>
                <c:pt idx="143">
                  <c:v>961.34699999999998</c:v>
                </c:pt>
                <c:pt idx="144">
                  <c:v>966.529</c:v>
                </c:pt>
                <c:pt idx="145">
                  <c:v>971.70699999999999</c:v>
                </c:pt>
                <c:pt idx="146">
                  <c:v>976.87900000000002</c:v>
                </c:pt>
                <c:pt idx="147">
                  <c:v>982.04600000000005</c:v>
                </c:pt>
                <c:pt idx="148">
                  <c:v>987.20799999999997</c:v>
                </c:pt>
                <c:pt idx="149">
                  <c:v>992.36400000000003</c:v>
                </c:pt>
                <c:pt idx="150">
                  <c:v>997.51499999999999</c:v>
                </c:pt>
                <c:pt idx="151">
                  <c:v>1002.66</c:v>
                </c:pt>
                <c:pt idx="152">
                  <c:v>1007.801</c:v>
                </c:pt>
                <c:pt idx="153">
                  <c:v>1012.936</c:v>
                </c:pt>
                <c:pt idx="154">
                  <c:v>1018.066</c:v>
                </c:pt>
                <c:pt idx="155">
                  <c:v>1023.19</c:v>
                </c:pt>
                <c:pt idx="156">
                  <c:v>1028.309</c:v>
                </c:pt>
                <c:pt idx="157">
                  <c:v>1033.423</c:v>
                </c:pt>
                <c:pt idx="158">
                  <c:v>1038.5319999999999</c:v>
                </c:pt>
                <c:pt idx="159">
                  <c:v>1043.636</c:v>
                </c:pt>
                <c:pt idx="160">
                  <c:v>1048.7339999999999</c:v>
                </c:pt>
                <c:pt idx="161">
                  <c:v>1053.827</c:v>
                </c:pt>
                <c:pt idx="162">
                  <c:v>1058.915</c:v>
                </c:pt>
                <c:pt idx="163">
                  <c:v>1063.998</c:v>
                </c:pt>
                <c:pt idx="164">
                  <c:v>1069.075</c:v>
                </c:pt>
                <c:pt idx="165">
                  <c:v>1074.1469999999999</c:v>
                </c:pt>
                <c:pt idx="166">
                  <c:v>1079.2139999999999</c:v>
                </c:pt>
                <c:pt idx="167">
                  <c:v>1084.2760000000001</c:v>
                </c:pt>
                <c:pt idx="168">
                  <c:v>1089.3330000000001</c:v>
                </c:pt>
                <c:pt idx="169">
                  <c:v>1094.385</c:v>
                </c:pt>
                <c:pt idx="170">
                  <c:v>1099.431</c:v>
                </c:pt>
                <c:pt idx="171">
                  <c:v>1104.472</c:v>
                </c:pt>
                <c:pt idx="172">
                  <c:v>1109.509</c:v>
                </c:pt>
                <c:pt idx="173">
                  <c:v>1114.54</c:v>
                </c:pt>
                <c:pt idx="174">
                  <c:v>1119.5650000000001</c:v>
                </c:pt>
                <c:pt idx="175">
                  <c:v>1124.586</c:v>
                </c:pt>
                <c:pt idx="176">
                  <c:v>1129.6020000000001</c:v>
                </c:pt>
                <c:pt idx="177">
                  <c:v>1134.6130000000001</c:v>
                </c:pt>
                <c:pt idx="178">
                  <c:v>1139.6179999999999</c:v>
                </c:pt>
                <c:pt idx="179">
                  <c:v>1144.6189999999999</c:v>
                </c:pt>
                <c:pt idx="180">
                  <c:v>1149.614</c:v>
                </c:pt>
                <c:pt idx="181">
                  <c:v>1154.604</c:v>
                </c:pt>
                <c:pt idx="182">
                  <c:v>1159.5889999999999</c:v>
                </c:pt>
                <c:pt idx="183">
                  <c:v>1164.57</c:v>
                </c:pt>
                <c:pt idx="184">
                  <c:v>1169.5450000000001</c:v>
                </c:pt>
                <c:pt idx="185">
                  <c:v>1174.5150000000001</c:v>
                </c:pt>
                <c:pt idx="186">
                  <c:v>1179.48</c:v>
                </c:pt>
                <c:pt idx="187">
                  <c:v>1184.44</c:v>
                </c:pt>
                <c:pt idx="188">
                  <c:v>1189.395</c:v>
                </c:pt>
                <c:pt idx="189">
                  <c:v>1194.345</c:v>
                </c:pt>
                <c:pt idx="190">
                  <c:v>1199.29</c:v>
                </c:pt>
                <c:pt idx="191">
                  <c:v>1204.23</c:v>
                </c:pt>
                <c:pt idx="192">
                  <c:v>1209.165</c:v>
                </c:pt>
                <c:pt idx="193">
                  <c:v>1214.095</c:v>
                </c:pt>
                <c:pt idx="194">
                  <c:v>1219.021</c:v>
                </c:pt>
                <c:pt idx="195">
                  <c:v>1223.941</c:v>
                </c:pt>
                <c:pt idx="196">
                  <c:v>1228.856</c:v>
                </c:pt>
                <c:pt idx="197">
                  <c:v>1233.7660000000001</c:v>
                </c:pt>
                <c:pt idx="198">
                  <c:v>1238.672</c:v>
                </c:pt>
                <c:pt idx="199">
                  <c:v>1243.5719999999999</c:v>
                </c:pt>
                <c:pt idx="200">
                  <c:v>1248.4670000000001</c:v>
                </c:pt>
                <c:pt idx="201">
                  <c:v>1253.3579999999999</c:v>
                </c:pt>
                <c:pt idx="202">
                  <c:v>1258.2439999999999</c:v>
                </c:pt>
                <c:pt idx="203">
                  <c:v>1263.124</c:v>
                </c:pt>
                <c:pt idx="204">
                  <c:v>1268</c:v>
                </c:pt>
                <c:pt idx="205">
                  <c:v>1272.8710000000001</c:v>
                </c:pt>
                <c:pt idx="206">
                  <c:v>1277.7370000000001</c:v>
                </c:pt>
                <c:pt idx="207">
                  <c:v>1282.5989999999999</c:v>
                </c:pt>
                <c:pt idx="208">
                  <c:v>1287.4549999999999</c:v>
                </c:pt>
                <c:pt idx="209">
                  <c:v>1292.306</c:v>
                </c:pt>
                <c:pt idx="210">
                  <c:v>1297.153</c:v>
                </c:pt>
                <c:pt idx="211">
                  <c:v>1301.9949999999999</c:v>
                </c:pt>
                <c:pt idx="212">
                  <c:v>1306.8320000000001</c:v>
                </c:pt>
                <c:pt idx="213">
                  <c:v>1311.664</c:v>
                </c:pt>
                <c:pt idx="214">
                  <c:v>1316.491</c:v>
                </c:pt>
                <c:pt idx="215">
                  <c:v>1321.3140000000001</c:v>
                </c:pt>
                <c:pt idx="216">
                  <c:v>1326.1320000000001</c:v>
                </c:pt>
                <c:pt idx="217">
                  <c:v>1330.9449999999999</c:v>
                </c:pt>
                <c:pt idx="218">
                  <c:v>1335.7529999999999</c:v>
                </c:pt>
                <c:pt idx="219">
                  <c:v>1340.556</c:v>
                </c:pt>
                <c:pt idx="220">
                  <c:v>1345.354</c:v>
                </c:pt>
                <c:pt idx="221">
                  <c:v>1350.1479999999999</c:v>
                </c:pt>
                <c:pt idx="222">
                  <c:v>1354.9369999999999</c:v>
                </c:pt>
                <c:pt idx="223">
                  <c:v>1359.722</c:v>
                </c:pt>
                <c:pt idx="224">
                  <c:v>1364.501</c:v>
                </c:pt>
                <c:pt idx="225">
                  <c:v>1369.2760000000001</c:v>
                </c:pt>
                <c:pt idx="226">
                  <c:v>1374.046</c:v>
                </c:pt>
                <c:pt idx="227">
                  <c:v>1378.8109999999999</c:v>
                </c:pt>
                <c:pt idx="228">
                  <c:v>1383.5719999999999</c:v>
                </c:pt>
                <c:pt idx="229">
                  <c:v>1388.327</c:v>
                </c:pt>
                <c:pt idx="230">
                  <c:v>1393.079</c:v>
                </c:pt>
                <c:pt idx="231">
                  <c:v>1397.825</c:v>
                </c:pt>
                <c:pt idx="232">
                  <c:v>1402.567</c:v>
                </c:pt>
                <c:pt idx="233">
                  <c:v>1407.3040000000001</c:v>
                </c:pt>
                <c:pt idx="234">
                  <c:v>1412.0360000000001</c:v>
                </c:pt>
                <c:pt idx="235">
                  <c:v>1416.7639999999999</c:v>
                </c:pt>
                <c:pt idx="236">
                  <c:v>1421.4870000000001</c:v>
                </c:pt>
                <c:pt idx="237">
                  <c:v>1426.2049999999999</c:v>
                </c:pt>
                <c:pt idx="238">
                  <c:v>1430.9190000000001</c:v>
                </c:pt>
                <c:pt idx="239">
                  <c:v>1435.6279999999999</c:v>
                </c:pt>
                <c:pt idx="240">
                  <c:v>1440.3330000000001</c:v>
                </c:pt>
                <c:pt idx="241">
                  <c:v>1445.0319999999999</c:v>
                </c:pt>
                <c:pt idx="242">
                  <c:v>1449.7270000000001</c:v>
                </c:pt>
                <c:pt idx="243">
                  <c:v>1454.4179999999999</c:v>
                </c:pt>
                <c:pt idx="244">
                  <c:v>1459.104</c:v>
                </c:pt>
                <c:pt idx="245">
                  <c:v>1463.7850000000001</c:v>
                </c:pt>
                <c:pt idx="246">
                  <c:v>1468.462</c:v>
                </c:pt>
                <c:pt idx="247">
                  <c:v>1473.134</c:v>
                </c:pt>
                <c:pt idx="248">
                  <c:v>1477.8019999999999</c:v>
                </c:pt>
                <c:pt idx="249">
                  <c:v>1482.4649999999999</c:v>
                </c:pt>
                <c:pt idx="250">
                  <c:v>1487.123</c:v>
                </c:pt>
                <c:pt idx="251">
                  <c:v>1491.777</c:v>
                </c:pt>
                <c:pt idx="252">
                  <c:v>1496.4259999999999</c:v>
                </c:pt>
                <c:pt idx="253">
                  <c:v>1501.0709999999999</c:v>
                </c:pt>
                <c:pt idx="254">
                  <c:v>1505.711</c:v>
                </c:pt>
                <c:pt idx="255">
                  <c:v>1510.347</c:v>
                </c:pt>
                <c:pt idx="256">
                  <c:v>1514.9780000000001</c:v>
                </c:pt>
                <c:pt idx="257">
                  <c:v>1519.604</c:v>
                </c:pt>
                <c:pt idx="258">
                  <c:v>1524.2260000000001</c:v>
                </c:pt>
                <c:pt idx="259">
                  <c:v>1528.8440000000001</c:v>
                </c:pt>
                <c:pt idx="260">
                  <c:v>1533.4570000000001</c:v>
                </c:pt>
                <c:pt idx="261">
                  <c:v>1538.0650000000001</c:v>
                </c:pt>
                <c:pt idx="262">
                  <c:v>1542.6690000000001</c:v>
                </c:pt>
                <c:pt idx="263">
                  <c:v>1547.269</c:v>
                </c:pt>
                <c:pt idx="264">
                  <c:v>1551.864</c:v>
                </c:pt>
                <c:pt idx="265">
                  <c:v>1556.454</c:v>
                </c:pt>
                <c:pt idx="266">
                  <c:v>1561.0409999999999</c:v>
                </c:pt>
                <c:pt idx="267">
                  <c:v>1565.6220000000001</c:v>
                </c:pt>
                <c:pt idx="268">
                  <c:v>1570.1990000000001</c:v>
                </c:pt>
                <c:pt idx="269">
                  <c:v>1574.7719999999999</c:v>
                </c:pt>
                <c:pt idx="270">
                  <c:v>1579.34</c:v>
                </c:pt>
                <c:pt idx="271">
                  <c:v>1583.904</c:v>
                </c:pt>
                <c:pt idx="272">
                  <c:v>1588.4639999999999</c:v>
                </c:pt>
                <c:pt idx="273">
                  <c:v>1593.019</c:v>
                </c:pt>
                <c:pt idx="274">
                  <c:v>1597.569</c:v>
                </c:pt>
                <c:pt idx="275">
                  <c:v>1602.115</c:v>
                </c:pt>
                <c:pt idx="276">
                  <c:v>1606.6569999999999</c:v>
                </c:pt>
                <c:pt idx="277">
                  <c:v>1611.1949999999999</c:v>
                </c:pt>
                <c:pt idx="278">
                  <c:v>1615.7280000000001</c:v>
                </c:pt>
                <c:pt idx="279">
                  <c:v>1620.2560000000001</c:v>
                </c:pt>
                <c:pt idx="280">
                  <c:v>1624.78</c:v>
                </c:pt>
                <c:pt idx="281">
                  <c:v>1629.3</c:v>
                </c:pt>
                <c:pt idx="282">
                  <c:v>1633.816</c:v>
                </c:pt>
                <c:pt idx="283">
                  <c:v>1638.327</c:v>
                </c:pt>
                <c:pt idx="284">
                  <c:v>1642.8340000000001</c:v>
                </c:pt>
                <c:pt idx="285">
                  <c:v>1647.336</c:v>
                </c:pt>
                <c:pt idx="286">
                  <c:v>1651.8340000000001</c:v>
                </c:pt>
                <c:pt idx="287">
                  <c:v>1656.328</c:v>
                </c:pt>
                <c:pt idx="288">
                  <c:v>1660.817</c:v>
                </c:pt>
                <c:pt idx="289">
                  <c:v>1665.3019999999999</c:v>
                </c:pt>
                <c:pt idx="290">
                  <c:v>1669.7829999999999</c:v>
                </c:pt>
                <c:pt idx="291">
                  <c:v>1674.259</c:v>
                </c:pt>
                <c:pt idx="292">
                  <c:v>1678.732</c:v>
                </c:pt>
                <c:pt idx="293">
                  <c:v>1683.1990000000001</c:v>
                </c:pt>
                <c:pt idx="294">
                  <c:v>1687.663</c:v>
                </c:pt>
                <c:pt idx="295">
                  <c:v>1692.1220000000001</c:v>
                </c:pt>
                <c:pt idx="296">
                  <c:v>1696.577</c:v>
                </c:pt>
                <c:pt idx="297">
                  <c:v>1701.028</c:v>
                </c:pt>
                <c:pt idx="298">
                  <c:v>1705.4739999999999</c:v>
                </c:pt>
                <c:pt idx="299">
                  <c:v>1709.9169999999999</c:v>
                </c:pt>
                <c:pt idx="300">
                  <c:v>1714.355</c:v>
                </c:pt>
                <c:pt idx="301">
                  <c:v>1718.788</c:v>
                </c:pt>
                <c:pt idx="302">
                  <c:v>1723.2180000000001</c:v>
                </c:pt>
                <c:pt idx="303">
                  <c:v>1727.643</c:v>
                </c:pt>
                <c:pt idx="304">
                  <c:v>1732.0640000000001</c:v>
                </c:pt>
                <c:pt idx="305">
                  <c:v>1736.481</c:v>
                </c:pt>
                <c:pt idx="306">
                  <c:v>1740.893</c:v>
                </c:pt>
                <c:pt idx="307">
                  <c:v>1745.3009999999999</c:v>
                </c:pt>
                <c:pt idx="308">
                  <c:v>1749.7049999999999</c:v>
                </c:pt>
                <c:pt idx="309">
                  <c:v>1754.105</c:v>
                </c:pt>
                <c:pt idx="310">
                  <c:v>1758.501</c:v>
                </c:pt>
                <c:pt idx="311">
                  <c:v>1762.893</c:v>
                </c:pt>
                <c:pt idx="312">
                  <c:v>1767.28</c:v>
                </c:pt>
                <c:pt idx="313">
                  <c:v>1771.663</c:v>
                </c:pt>
                <c:pt idx="314">
                  <c:v>1776.0419999999999</c:v>
                </c:pt>
                <c:pt idx="315">
                  <c:v>1780.4169999999999</c:v>
                </c:pt>
                <c:pt idx="316">
                  <c:v>1784.787</c:v>
                </c:pt>
                <c:pt idx="317">
                  <c:v>1789.154</c:v>
                </c:pt>
                <c:pt idx="318">
                  <c:v>1793.5160000000001</c:v>
                </c:pt>
                <c:pt idx="319">
                  <c:v>1797.874</c:v>
                </c:pt>
                <c:pt idx="320">
                  <c:v>1802.2280000000001</c:v>
                </c:pt>
                <c:pt idx="321">
                  <c:v>1806.578</c:v>
                </c:pt>
                <c:pt idx="322">
                  <c:v>1810.924</c:v>
                </c:pt>
                <c:pt idx="323">
                  <c:v>1815.2660000000001</c:v>
                </c:pt>
                <c:pt idx="324">
                  <c:v>1819.6030000000001</c:v>
                </c:pt>
                <c:pt idx="325">
                  <c:v>1823.9369999999999</c:v>
                </c:pt>
                <c:pt idx="326">
                  <c:v>1828.2660000000001</c:v>
                </c:pt>
                <c:pt idx="327">
                  <c:v>1832.5909999999999</c:v>
                </c:pt>
                <c:pt idx="328">
                  <c:v>1836.913</c:v>
                </c:pt>
                <c:pt idx="329">
                  <c:v>1841.23</c:v>
                </c:pt>
                <c:pt idx="330">
                  <c:v>1845.5429999999999</c:v>
                </c:pt>
                <c:pt idx="331">
                  <c:v>1849.8520000000001</c:v>
                </c:pt>
                <c:pt idx="332">
                  <c:v>1854.1559999999999</c:v>
                </c:pt>
                <c:pt idx="333">
                  <c:v>1858.4570000000001</c:v>
                </c:pt>
                <c:pt idx="334">
                  <c:v>1862.7539999999999</c:v>
                </c:pt>
                <c:pt idx="335">
                  <c:v>1867.047</c:v>
                </c:pt>
                <c:pt idx="336">
                  <c:v>1871.335</c:v>
                </c:pt>
                <c:pt idx="337">
                  <c:v>1875.62</c:v>
                </c:pt>
                <c:pt idx="338">
                  <c:v>1879.9</c:v>
                </c:pt>
                <c:pt idx="339">
                  <c:v>1884.1769999999999</c:v>
                </c:pt>
                <c:pt idx="340">
                  <c:v>1888.4490000000001</c:v>
                </c:pt>
                <c:pt idx="341">
                  <c:v>1892.7180000000001</c:v>
                </c:pt>
                <c:pt idx="342">
                  <c:v>1896.982</c:v>
                </c:pt>
                <c:pt idx="343">
                  <c:v>1901.2429999999999</c:v>
                </c:pt>
                <c:pt idx="344">
                  <c:v>1905.499</c:v>
                </c:pt>
                <c:pt idx="345">
                  <c:v>1909.752</c:v>
                </c:pt>
                <c:pt idx="346">
                  <c:v>1914</c:v>
                </c:pt>
                <c:pt idx="347">
                  <c:v>1918.2449999999999</c:v>
                </c:pt>
                <c:pt idx="348">
                  <c:v>1922.4849999999999</c:v>
                </c:pt>
                <c:pt idx="349">
                  <c:v>1926.722</c:v>
                </c:pt>
                <c:pt idx="350">
                  <c:v>1930.954</c:v>
                </c:pt>
                <c:pt idx="351">
                  <c:v>1935.183</c:v>
                </c:pt>
                <c:pt idx="352">
                  <c:v>1939.4079999999999</c:v>
                </c:pt>
                <c:pt idx="353">
                  <c:v>1943.6279999999999</c:v>
                </c:pt>
                <c:pt idx="354">
                  <c:v>1947.845</c:v>
                </c:pt>
                <c:pt idx="355">
                  <c:v>1952.058</c:v>
                </c:pt>
                <c:pt idx="356">
                  <c:v>1956.2670000000001</c:v>
                </c:pt>
                <c:pt idx="357">
                  <c:v>1960.472</c:v>
                </c:pt>
                <c:pt idx="358">
                  <c:v>1964.673</c:v>
                </c:pt>
                <c:pt idx="359">
                  <c:v>1968.87</c:v>
                </c:pt>
                <c:pt idx="360">
                  <c:v>1973.0630000000001</c:v>
                </c:pt>
                <c:pt idx="361">
                  <c:v>1977.252</c:v>
                </c:pt>
                <c:pt idx="362">
                  <c:v>1981.4380000000001</c:v>
                </c:pt>
                <c:pt idx="363">
                  <c:v>1985.6189999999999</c:v>
                </c:pt>
                <c:pt idx="364">
                  <c:v>1989.797</c:v>
                </c:pt>
                <c:pt idx="365">
                  <c:v>1993.971</c:v>
                </c:pt>
                <c:pt idx="366">
                  <c:v>1998.14</c:v>
                </c:pt>
                <c:pt idx="367">
                  <c:v>2002.306</c:v>
                </c:pt>
                <c:pt idx="368">
                  <c:v>2006.4690000000001</c:v>
                </c:pt>
                <c:pt idx="369">
                  <c:v>2010.627</c:v>
                </c:pt>
                <c:pt idx="370">
                  <c:v>2014.7809999999999</c:v>
                </c:pt>
                <c:pt idx="371">
                  <c:v>2018.932</c:v>
                </c:pt>
                <c:pt idx="372">
                  <c:v>2023.078</c:v>
                </c:pt>
                <c:pt idx="373">
                  <c:v>2027.221</c:v>
                </c:pt>
                <c:pt idx="374">
                  <c:v>2031.36</c:v>
                </c:pt>
                <c:pt idx="375">
                  <c:v>2035.4949999999999</c:v>
                </c:pt>
                <c:pt idx="376">
                  <c:v>2039.627</c:v>
                </c:pt>
                <c:pt idx="377">
                  <c:v>2043.7539999999999</c:v>
                </c:pt>
                <c:pt idx="378">
                  <c:v>2047.8779999999999</c:v>
                </c:pt>
                <c:pt idx="379">
                  <c:v>2051.998</c:v>
                </c:pt>
                <c:pt idx="380">
                  <c:v>2056.114</c:v>
                </c:pt>
                <c:pt idx="381">
                  <c:v>2060.2260000000001</c:v>
                </c:pt>
                <c:pt idx="382">
                  <c:v>2064.3339999999998</c:v>
                </c:pt>
                <c:pt idx="383">
                  <c:v>2068.4389999999999</c:v>
                </c:pt>
                <c:pt idx="384">
                  <c:v>2072.54</c:v>
                </c:pt>
                <c:pt idx="385">
                  <c:v>2076.6370000000002</c:v>
                </c:pt>
                <c:pt idx="386">
                  <c:v>2080.73</c:v>
                </c:pt>
                <c:pt idx="387">
                  <c:v>2084.8200000000002</c:v>
                </c:pt>
                <c:pt idx="388">
                  <c:v>2088.9059999999999</c:v>
                </c:pt>
                <c:pt idx="389">
                  <c:v>2092.9879999999998</c:v>
                </c:pt>
                <c:pt idx="390">
                  <c:v>2097.0659999999998</c:v>
                </c:pt>
                <c:pt idx="391">
                  <c:v>2101.14</c:v>
                </c:pt>
                <c:pt idx="392">
                  <c:v>2105.2109999999998</c:v>
                </c:pt>
                <c:pt idx="393">
                  <c:v>2109.2779999999998</c:v>
                </c:pt>
                <c:pt idx="394">
                  <c:v>2113.3420000000001</c:v>
                </c:pt>
                <c:pt idx="395">
                  <c:v>2117.4009999999998</c:v>
                </c:pt>
                <c:pt idx="396">
                  <c:v>2121.4569999999999</c:v>
                </c:pt>
                <c:pt idx="397">
                  <c:v>2125.509</c:v>
                </c:pt>
                <c:pt idx="398">
                  <c:v>2129.558</c:v>
                </c:pt>
                <c:pt idx="399">
                  <c:v>2133.6019999999999</c:v>
                </c:pt>
                <c:pt idx="400">
                  <c:v>2137.643</c:v>
                </c:pt>
                <c:pt idx="401">
                  <c:v>2141.681</c:v>
                </c:pt>
                <c:pt idx="402">
                  <c:v>2145.7139999999999</c:v>
                </c:pt>
                <c:pt idx="403">
                  <c:v>2149.7440000000001</c:v>
                </c:pt>
                <c:pt idx="404">
                  <c:v>2153.77</c:v>
                </c:pt>
                <c:pt idx="405">
                  <c:v>2157.7930000000001</c:v>
                </c:pt>
                <c:pt idx="406">
                  <c:v>2161.8119999999999</c:v>
                </c:pt>
                <c:pt idx="407">
                  <c:v>2165.8270000000002</c:v>
                </c:pt>
                <c:pt idx="408">
                  <c:v>2169.8380000000002</c:v>
                </c:pt>
                <c:pt idx="409">
                  <c:v>2173.846</c:v>
                </c:pt>
                <c:pt idx="410">
                  <c:v>2177.8510000000001</c:v>
                </c:pt>
                <c:pt idx="411">
                  <c:v>2181.8510000000001</c:v>
                </c:pt>
                <c:pt idx="412">
                  <c:v>2185.848</c:v>
                </c:pt>
                <c:pt idx="413">
                  <c:v>2189.8409999999999</c:v>
                </c:pt>
                <c:pt idx="414">
                  <c:v>2193.8310000000001</c:v>
                </c:pt>
                <c:pt idx="415">
                  <c:v>2197.817</c:v>
                </c:pt>
                <c:pt idx="416">
                  <c:v>2201.799</c:v>
                </c:pt>
                <c:pt idx="417">
                  <c:v>2205.7779999999998</c:v>
                </c:pt>
                <c:pt idx="418">
                  <c:v>2209.7530000000002</c:v>
                </c:pt>
                <c:pt idx="419">
                  <c:v>2213.7249999999999</c:v>
                </c:pt>
                <c:pt idx="420">
                  <c:v>2217.6930000000002</c:v>
                </c:pt>
                <c:pt idx="421">
                  <c:v>2221.6570000000002</c:v>
                </c:pt>
                <c:pt idx="422">
                  <c:v>2225.6179999999999</c:v>
                </c:pt>
                <c:pt idx="423">
                  <c:v>2229.5749999999998</c:v>
                </c:pt>
                <c:pt idx="424">
                  <c:v>2233.529</c:v>
                </c:pt>
                <c:pt idx="425">
                  <c:v>2237.4789999999998</c:v>
                </c:pt>
                <c:pt idx="426">
                  <c:v>2241.4250000000002</c:v>
                </c:pt>
                <c:pt idx="427">
                  <c:v>2245.3679999999999</c:v>
                </c:pt>
                <c:pt idx="428">
                  <c:v>2249.3069999999998</c:v>
                </c:pt>
                <c:pt idx="429">
                  <c:v>2253.2429999999999</c:v>
                </c:pt>
                <c:pt idx="430">
                  <c:v>2257.1750000000002</c:v>
                </c:pt>
                <c:pt idx="431">
                  <c:v>2261.1039999999998</c:v>
                </c:pt>
                <c:pt idx="432">
                  <c:v>2265.029</c:v>
                </c:pt>
                <c:pt idx="433">
                  <c:v>2268.9499999999998</c:v>
                </c:pt>
                <c:pt idx="434">
                  <c:v>2272.8679999999999</c:v>
                </c:pt>
                <c:pt idx="435">
                  <c:v>2276.7829999999999</c:v>
                </c:pt>
                <c:pt idx="436">
                  <c:v>2280.694</c:v>
                </c:pt>
                <c:pt idx="437">
                  <c:v>2284.6010000000001</c:v>
                </c:pt>
                <c:pt idx="438">
                  <c:v>2288.5050000000001</c:v>
                </c:pt>
                <c:pt idx="439">
                  <c:v>2292.4050000000002</c:v>
                </c:pt>
                <c:pt idx="440">
                  <c:v>2296.3020000000001</c:v>
                </c:pt>
                <c:pt idx="441">
                  <c:v>2300.1950000000002</c:v>
                </c:pt>
                <c:pt idx="442">
                  <c:v>2304.085</c:v>
                </c:pt>
                <c:pt idx="443">
                  <c:v>2307.971</c:v>
                </c:pt>
                <c:pt idx="444">
                  <c:v>2311.8539999999998</c:v>
                </c:pt>
                <c:pt idx="445">
                  <c:v>2315.7339999999999</c:v>
                </c:pt>
                <c:pt idx="446">
                  <c:v>2319.6089999999999</c:v>
                </c:pt>
                <c:pt idx="447">
                  <c:v>2323.482</c:v>
                </c:pt>
                <c:pt idx="448">
                  <c:v>2327.3510000000001</c:v>
                </c:pt>
                <c:pt idx="449">
                  <c:v>2331.2159999999999</c:v>
                </c:pt>
                <c:pt idx="450">
                  <c:v>2335.078</c:v>
                </c:pt>
                <c:pt idx="451">
                  <c:v>2338.9369999999999</c:v>
                </c:pt>
                <c:pt idx="452">
                  <c:v>2342.7919999999999</c:v>
                </c:pt>
                <c:pt idx="453">
                  <c:v>2346.643</c:v>
                </c:pt>
                <c:pt idx="454">
                  <c:v>2350.4920000000002</c:v>
                </c:pt>
                <c:pt idx="455">
                  <c:v>2354.3359999999998</c:v>
                </c:pt>
                <c:pt idx="456">
                  <c:v>2358.1779999999999</c:v>
                </c:pt>
                <c:pt idx="457">
                  <c:v>2362.0149999999999</c:v>
                </c:pt>
                <c:pt idx="458">
                  <c:v>2365.85</c:v>
                </c:pt>
                <c:pt idx="459">
                  <c:v>2369.681</c:v>
                </c:pt>
                <c:pt idx="460">
                  <c:v>2373.5079999999998</c:v>
                </c:pt>
                <c:pt idx="461">
                  <c:v>2377.3330000000001</c:v>
                </c:pt>
                <c:pt idx="462">
                  <c:v>2381.1529999999998</c:v>
                </c:pt>
                <c:pt idx="463">
                  <c:v>2384.971</c:v>
                </c:pt>
                <c:pt idx="464">
                  <c:v>2388.7849999999999</c:v>
                </c:pt>
                <c:pt idx="465">
                  <c:v>2392.5949999999998</c:v>
                </c:pt>
                <c:pt idx="466">
                  <c:v>2396.402</c:v>
                </c:pt>
                <c:pt idx="467">
                  <c:v>2400.2060000000001</c:v>
                </c:pt>
                <c:pt idx="468">
                  <c:v>2404.0070000000001</c:v>
                </c:pt>
                <c:pt idx="469">
                  <c:v>2407.8040000000001</c:v>
                </c:pt>
                <c:pt idx="470">
                  <c:v>2411.5970000000002</c:v>
                </c:pt>
                <c:pt idx="471">
                  <c:v>2415.3879999999999</c:v>
                </c:pt>
                <c:pt idx="472">
                  <c:v>2419.174</c:v>
                </c:pt>
                <c:pt idx="473">
                  <c:v>2422.9580000000001</c:v>
                </c:pt>
                <c:pt idx="474">
                  <c:v>2426.7379999999998</c:v>
                </c:pt>
                <c:pt idx="475">
                  <c:v>2430.5149999999999</c:v>
                </c:pt>
                <c:pt idx="476">
                  <c:v>2434.2890000000002</c:v>
                </c:pt>
                <c:pt idx="477">
                  <c:v>2438.0590000000002</c:v>
                </c:pt>
                <c:pt idx="478">
                  <c:v>2441.8249999999998</c:v>
                </c:pt>
                <c:pt idx="479">
                  <c:v>2445.5889999999999</c:v>
                </c:pt>
                <c:pt idx="480">
                  <c:v>2449.3490000000002</c:v>
                </c:pt>
                <c:pt idx="481">
                  <c:v>2453.1060000000002</c:v>
                </c:pt>
                <c:pt idx="482">
                  <c:v>2456.8589999999999</c:v>
                </c:pt>
                <c:pt idx="483">
                  <c:v>2460.61</c:v>
                </c:pt>
                <c:pt idx="484">
                  <c:v>2464.3560000000002</c:v>
                </c:pt>
                <c:pt idx="485">
                  <c:v>2468.1</c:v>
                </c:pt>
                <c:pt idx="486">
                  <c:v>2471.84</c:v>
                </c:pt>
                <c:pt idx="487">
                  <c:v>2475.5770000000002</c:v>
                </c:pt>
                <c:pt idx="488">
                  <c:v>2479.3110000000001</c:v>
                </c:pt>
                <c:pt idx="489">
                  <c:v>2483.0410000000002</c:v>
                </c:pt>
                <c:pt idx="490">
                  <c:v>2486.768</c:v>
                </c:pt>
                <c:pt idx="491">
                  <c:v>2490.4920000000002</c:v>
                </c:pt>
                <c:pt idx="492">
                  <c:v>2494.2130000000002</c:v>
                </c:pt>
                <c:pt idx="493">
                  <c:v>2497.9299999999998</c:v>
                </c:pt>
                <c:pt idx="494">
                  <c:v>2501.6439999999998</c:v>
                </c:pt>
                <c:pt idx="495">
                  <c:v>2505.355</c:v>
                </c:pt>
                <c:pt idx="496">
                  <c:v>2509.0619999999999</c:v>
                </c:pt>
                <c:pt idx="497">
                  <c:v>2512.7660000000001</c:v>
                </c:pt>
                <c:pt idx="498">
                  <c:v>2516.4670000000001</c:v>
                </c:pt>
                <c:pt idx="499">
                  <c:v>2520.165</c:v>
                </c:pt>
                <c:pt idx="500">
                  <c:v>2523.8589999999999</c:v>
                </c:pt>
                <c:pt idx="501">
                  <c:v>2527.5509999999999</c:v>
                </c:pt>
                <c:pt idx="502">
                  <c:v>2531.239</c:v>
                </c:pt>
                <c:pt idx="503">
                  <c:v>2534.9229999999998</c:v>
                </c:pt>
                <c:pt idx="504">
                  <c:v>2538.605</c:v>
                </c:pt>
                <c:pt idx="505">
                  <c:v>2542.2829999999999</c:v>
                </c:pt>
                <c:pt idx="506">
                  <c:v>2545.9580000000001</c:v>
                </c:pt>
                <c:pt idx="507">
                  <c:v>2549.63</c:v>
                </c:pt>
                <c:pt idx="508">
                  <c:v>2553.299</c:v>
                </c:pt>
                <c:pt idx="509">
                  <c:v>2556.9639999999999</c:v>
                </c:pt>
                <c:pt idx="510">
                  <c:v>2560.6260000000002</c:v>
                </c:pt>
                <c:pt idx="511">
                  <c:v>2564.2849999999999</c:v>
                </c:pt>
                <c:pt idx="512">
                  <c:v>2567.9409999999998</c:v>
                </c:pt>
                <c:pt idx="513">
                  <c:v>2571.5940000000001</c:v>
                </c:pt>
                <c:pt idx="514">
                  <c:v>2575.2429999999999</c:v>
                </c:pt>
                <c:pt idx="515">
                  <c:v>2578.89</c:v>
                </c:pt>
                <c:pt idx="516">
                  <c:v>2582.5329999999999</c:v>
                </c:pt>
                <c:pt idx="517">
                  <c:v>2586.1729999999998</c:v>
                </c:pt>
                <c:pt idx="518">
                  <c:v>2589.8090000000002</c:v>
                </c:pt>
                <c:pt idx="519">
                  <c:v>2593.4430000000002</c:v>
                </c:pt>
                <c:pt idx="520">
                  <c:v>2597.0729999999999</c:v>
                </c:pt>
                <c:pt idx="521">
                  <c:v>2600.701</c:v>
                </c:pt>
                <c:pt idx="522">
                  <c:v>2604.3249999999998</c:v>
                </c:pt>
                <c:pt idx="523">
                  <c:v>2607.9459999999999</c:v>
                </c:pt>
                <c:pt idx="524">
                  <c:v>2611.5639999999999</c:v>
                </c:pt>
                <c:pt idx="525">
                  <c:v>2615.1779999999999</c:v>
                </c:pt>
                <c:pt idx="526">
                  <c:v>2618.79</c:v>
                </c:pt>
                <c:pt idx="527">
                  <c:v>2622.3980000000001</c:v>
                </c:pt>
                <c:pt idx="528">
                  <c:v>2626.0039999999999</c:v>
                </c:pt>
                <c:pt idx="529">
                  <c:v>2629.6060000000002</c:v>
                </c:pt>
                <c:pt idx="530">
                  <c:v>2633.2049999999999</c:v>
                </c:pt>
                <c:pt idx="531">
                  <c:v>2636.8009999999999</c:v>
                </c:pt>
                <c:pt idx="532">
                  <c:v>2640.3939999999998</c:v>
                </c:pt>
                <c:pt idx="533">
                  <c:v>2643.9830000000002</c:v>
                </c:pt>
                <c:pt idx="534">
                  <c:v>2647.57</c:v>
                </c:pt>
                <c:pt idx="535">
                  <c:v>2651.1529999999998</c:v>
                </c:pt>
                <c:pt idx="536">
                  <c:v>2654.7339999999999</c:v>
                </c:pt>
                <c:pt idx="537">
                  <c:v>2658.3110000000001</c:v>
                </c:pt>
                <c:pt idx="538">
                  <c:v>2661.8850000000002</c:v>
                </c:pt>
                <c:pt idx="539">
                  <c:v>2665.4560000000001</c:v>
                </c:pt>
                <c:pt idx="540">
                  <c:v>2669.0250000000001</c:v>
                </c:pt>
                <c:pt idx="541">
                  <c:v>2672.5889999999999</c:v>
                </c:pt>
                <c:pt idx="542">
                  <c:v>2676.1509999999998</c:v>
                </c:pt>
                <c:pt idx="543">
                  <c:v>2679.71</c:v>
                </c:pt>
                <c:pt idx="544">
                  <c:v>2683.2660000000001</c:v>
                </c:pt>
                <c:pt idx="545">
                  <c:v>2686.819</c:v>
                </c:pt>
                <c:pt idx="546">
                  <c:v>2690.3679999999999</c:v>
                </c:pt>
                <c:pt idx="547">
                  <c:v>2693.915</c:v>
                </c:pt>
                <c:pt idx="548">
                  <c:v>2697.4580000000001</c:v>
                </c:pt>
                <c:pt idx="549">
                  <c:v>2700.9989999999998</c:v>
                </c:pt>
                <c:pt idx="550">
                  <c:v>2704.5360000000001</c:v>
                </c:pt>
                <c:pt idx="551">
                  <c:v>2708.0709999999999</c:v>
                </c:pt>
                <c:pt idx="552">
                  <c:v>2711.6019999999999</c:v>
                </c:pt>
                <c:pt idx="553">
                  <c:v>2715.13</c:v>
                </c:pt>
                <c:pt idx="554">
                  <c:v>2718.6559999999999</c:v>
                </c:pt>
                <c:pt idx="555">
                  <c:v>2722.1779999999999</c:v>
                </c:pt>
                <c:pt idx="556">
                  <c:v>2725.6970000000001</c:v>
                </c:pt>
                <c:pt idx="557">
                  <c:v>2729.2139999999999</c:v>
                </c:pt>
                <c:pt idx="558">
                  <c:v>2732.7269999999999</c:v>
                </c:pt>
                <c:pt idx="559">
                  <c:v>2736.2370000000001</c:v>
                </c:pt>
                <c:pt idx="560">
                  <c:v>2739.7440000000001</c:v>
                </c:pt>
                <c:pt idx="561">
                  <c:v>2743.2489999999998</c:v>
                </c:pt>
                <c:pt idx="562">
                  <c:v>2746.75</c:v>
                </c:pt>
                <c:pt idx="563">
                  <c:v>2750.248</c:v>
                </c:pt>
                <c:pt idx="564">
                  <c:v>2753.7429999999999</c:v>
                </c:pt>
                <c:pt idx="565">
                  <c:v>2757.2359999999999</c:v>
                </c:pt>
                <c:pt idx="566">
                  <c:v>2760.7249999999999</c:v>
                </c:pt>
                <c:pt idx="567">
                  <c:v>2764.2109999999998</c:v>
                </c:pt>
                <c:pt idx="568">
                  <c:v>2767.6950000000002</c:v>
                </c:pt>
                <c:pt idx="569">
                  <c:v>2771.1750000000002</c:v>
                </c:pt>
                <c:pt idx="570">
                  <c:v>2774.652</c:v>
                </c:pt>
                <c:pt idx="571">
                  <c:v>2778.127</c:v>
                </c:pt>
                <c:pt idx="572">
                  <c:v>2781.598</c:v>
                </c:pt>
                <c:pt idx="573">
                  <c:v>2785.067</c:v>
                </c:pt>
                <c:pt idx="574">
                  <c:v>2788.5320000000002</c:v>
                </c:pt>
                <c:pt idx="575">
                  <c:v>2791.9949999999999</c:v>
                </c:pt>
                <c:pt idx="576">
                  <c:v>2795.4549999999999</c:v>
                </c:pt>
                <c:pt idx="577">
                  <c:v>2798.9110000000001</c:v>
                </c:pt>
                <c:pt idx="578">
                  <c:v>2802.3649999999998</c:v>
                </c:pt>
                <c:pt idx="579">
                  <c:v>2805.8159999999998</c:v>
                </c:pt>
                <c:pt idx="580">
                  <c:v>2809.2640000000001</c:v>
                </c:pt>
                <c:pt idx="581">
                  <c:v>2812.7089999999998</c:v>
                </c:pt>
                <c:pt idx="582">
                  <c:v>2816.1509999999998</c:v>
                </c:pt>
                <c:pt idx="583">
                  <c:v>2819.59</c:v>
                </c:pt>
                <c:pt idx="584">
                  <c:v>2823.0259999999998</c:v>
                </c:pt>
                <c:pt idx="585">
                  <c:v>2826.46</c:v>
                </c:pt>
                <c:pt idx="586">
                  <c:v>2829.89</c:v>
                </c:pt>
                <c:pt idx="587">
                  <c:v>2833.3180000000002</c:v>
                </c:pt>
                <c:pt idx="588">
                  <c:v>2836.7420000000002</c:v>
                </c:pt>
                <c:pt idx="589">
                  <c:v>2840.1640000000002</c:v>
                </c:pt>
                <c:pt idx="590">
                  <c:v>2843.5830000000001</c:v>
                </c:pt>
                <c:pt idx="591">
                  <c:v>2846.9989999999998</c:v>
                </c:pt>
                <c:pt idx="592">
                  <c:v>2850.4119999999998</c:v>
                </c:pt>
                <c:pt idx="593">
                  <c:v>2853.8220000000001</c:v>
                </c:pt>
                <c:pt idx="594">
                  <c:v>2857.2289999999998</c:v>
                </c:pt>
                <c:pt idx="595">
                  <c:v>2860.634</c:v>
                </c:pt>
                <c:pt idx="596">
                  <c:v>2864.0349999999999</c:v>
                </c:pt>
                <c:pt idx="597">
                  <c:v>2867.4340000000002</c:v>
                </c:pt>
                <c:pt idx="598">
                  <c:v>2870.83</c:v>
                </c:pt>
                <c:pt idx="599">
                  <c:v>2874.223</c:v>
                </c:pt>
                <c:pt idx="600">
                  <c:v>2877.6129999999998</c:v>
                </c:pt>
                <c:pt idx="601">
                  <c:v>2881</c:v>
                </c:pt>
                <c:pt idx="602">
                  <c:v>2884.3850000000002</c:v>
                </c:pt>
                <c:pt idx="603">
                  <c:v>2887.7660000000001</c:v>
                </c:pt>
                <c:pt idx="604">
                  <c:v>2891.145</c:v>
                </c:pt>
                <c:pt idx="605">
                  <c:v>2894.5210000000002</c:v>
                </c:pt>
                <c:pt idx="606">
                  <c:v>2897.8939999999998</c:v>
                </c:pt>
                <c:pt idx="607">
                  <c:v>2901.2640000000001</c:v>
                </c:pt>
                <c:pt idx="608">
                  <c:v>2904.6309999999999</c:v>
                </c:pt>
                <c:pt idx="609">
                  <c:v>2907.9960000000001</c:v>
                </c:pt>
                <c:pt idx="610">
                  <c:v>2911.3580000000002</c:v>
                </c:pt>
                <c:pt idx="611">
                  <c:v>2914.7170000000001</c:v>
                </c:pt>
                <c:pt idx="612">
                  <c:v>2918.0729999999999</c:v>
                </c:pt>
                <c:pt idx="613">
                  <c:v>2921.4259999999999</c:v>
                </c:pt>
                <c:pt idx="614">
                  <c:v>2924.777</c:v>
                </c:pt>
                <c:pt idx="615">
                  <c:v>2928.1239999999998</c:v>
                </c:pt>
                <c:pt idx="616">
                  <c:v>2931.4690000000001</c:v>
                </c:pt>
                <c:pt idx="617">
                  <c:v>2934.8110000000001</c:v>
                </c:pt>
                <c:pt idx="618">
                  <c:v>2938.15</c:v>
                </c:pt>
                <c:pt idx="619">
                  <c:v>2941.4870000000001</c:v>
                </c:pt>
                <c:pt idx="620">
                  <c:v>2944.8209999999999</c:v>
                </c:pt>
                <c:pt idx="621">
                  <c:v>2948.152</c:v>
                </c:pt>
                <c:pt idx="622">
                  <c:v>2951.48</c:v>
                </c:pt>
                <c:pt idx="623">
                  <c:v>2954.8049999999998</c:v>
                </c:pt>
                <c:pt idx="624">
                  <c:v>2958.1280000000002</c:v>
                </c:pt>
                <c:pt idx="625">
                  <c:v>2961.4470000000001</c:v>
                </c:pt>
                <c:pt idx="626">
                  <c:v>2964.7649999999999</c:v>
                </c:pt>
                <c:pt idx="627">
                  <c:v>2968.0790000000002</c:v>
                </c:pt>
                <c:pt idx="628">
                  <c:v>2971.39</c:v>
                </c:pt>
                <c:pt idx="629">
                  <c:v>2974.6990000000001</c:v>
                </c:pt>
                <c:pt idx="630">
                  <c:v>2978.0050000000001</c:v>
                </c:pt>
                <c:pt idx="631">
                  <c:v>2981.308</c:v>
                </c:pt>
                <c:pt idx="632">
                  <c:v>2984.6089999999999</c:v>
                </c:pt>
                <c:pt idx="633">
                  <c:v>2987.9070000000002</c:v>
                </c:pt>
                <c:pt idx="634">
                  <c:v>2991.2020000000002</c:v>
                </c:pt>
                <c:pt idx="635">
                  <c:v>2994.4940000000001</c:v>
                </c:pt>
                <c:pt idx="636">
                  <c:v>2997.7840000000001</c:v>
                </c:pt>
                <c:pt idx="637">
                  <c:v>3001.07</c:v>
                </c:pt>
                <c:pt idx="638">
                  <c:v>3004.355</c:v>
                </c:pt>
                <c:pt idx="639">
                  <c:v>3007.636</c:v>
                </c:pt>
                <c:pt idx="640">
                  <c:v>3010.915</c:v>
                </c:pt>
                <c:pt idx="641">
                  <c:v>3014.1909999999998</c:v>
                </c:pt>
                <c:pt idx="642">
                  <c:v>3017.4639999999999</c:v>
                </c:pt>
                <c:pt idx="643">
                  <c:v>3020.7339999999999</c:v>
                </c:pt>
                <c:pt idx="644">
                  <c:v>3024.002</c:v>
                </c:pt>
                <c:pt idx="645">
                  <c:v>3027.2669999999998</c:v>
                </c:pt>
                <c:pt idx="646">
                  <c:v>3030.53</c:v>
                </c:pt>
                <c:pt idx="647">
                  <c:v>3033.7890000000002</c:v>
                </c:pt>
                <c:pt idx="648">
                  <c:v>3037.0459999999998</c:v>
                </c:pt>
                <c:pt idx="649">
                  <c:v>3040.3009999999999</c:v>
                </c:pt>
                <c:pt idx="650">
                  <c:v>3043.5520000000001</c:v>
                </c:pt>
                <c:pt idx="651">
                  <c:v>3046.8009999999999</c:v>
                </c:pt>
                <c:pt idx="652">
                  <c:v>3050.0479999999998</c:v>
                </c:pt>
                <c:pt idx="653">
                  <c:v>3053.2910000000002</c:v>
                </c:pt>
                <c:pt idx="654">
                  <c:v>3056.5320000000002</c:v>
                </c:pt>
                <c:pt idx="655">
                  <c:v>3059.7710000000002</c:v>
                </c:pt>
                <c:pt idx="656">
                  <c:v>3063.0059999999999</c:v>
                </c:pt>
                <c:pt idx="657">
                  <c:v>3066.239</c:v>
                </c:pt>
                <c:pt idx="658">
                  <c:v>3069.4690000000001</c:v>
                </c:pt>
                <c:pt idx="659">
                  <c:v>3072.6970000000001</c:v>
                </c:pt>
                <c:pt idx="660">
                  <c:v>3075.922</c:v>
                </c:pt>
                <c:pt idx="661">
                  <c:v>3079.1439999999998</c:v>
                </c:pt>
                <c:pt idx="662">
                  <c:v>3082.364</c:v>
                </c:pt>
                <c:pt idx="663">
                  <c:v>3085.5810000000001</c:v>
                </c:pt>
                <c:pt idx="664">
                  <c:v>3088.7950000000001</c:v>
                </c:pt>
                <c:pt idx="665">
                  <c:v>3092.0070000000001</c:v>
                </c:pt>
                <c:pt idx="666">
                  <c:v>3095.2159999999999</c:v>
                </c:pt>
                <c:pt idx="667">
                  <c:v>3098.4229999999998</c:v>
                </c:pt>
                <c:pt idx="668">
                  <c:v>3101.627</c:v>
                </c:pt>
                <c:pt idx="669">
                  <c:v>3104.828</c:v>
                </c:pt>
                <c:pt idx="670">
                  <c:v>3108.0259999999998</c:v>
                </c:pt>
                <c:pt idx="671">
                  <c:v>3111.2220000000002</c:v>
                </c:pt>
                <c:pt idx="672">
                  <c:v>3114.4160000000002</c:v>
                </c:pt>
                <c:pt idx="673">
                  <c:v>3117.607</c:v>
                </c:pt>
                <c:pt idx="674">
                  <c:v>3120.7950000000001</c:v>
                </c:pt>
                <c:pt idx="675">
                  <c:v>3123.98</c:v>
                </c:pt>
                <c:pt idx="676">
                  <c:v>3127.163</c:v>
                </c:pt>
                <c:pt idx="677">
                  <c:v>3130.3440000000001</c:v>
                </c:pt>
                <c:pt idx="678">
                  <c:v>3133.5210000000002</c:v>
                </c:pt>
                <c:pt idx="679">
                  <c:v>3136.6959999999999</c:v>
                </c:pt>
                <c:pt idx="680">
                  <c:v>3139.8690000000001</c:v>
                </c:pt>
                <c:pt idx="681">
                  <c:v>3143.0390000000002</c:v>
                </c:pt>
                <c:pt idx="682">
                  <c:v>3146.2060000000001</c:v>
                </c:pt>
                <c:pt idx="683">
                  <c:v>3149.3710000000001</c:v>
                </c:pt>
                <c:pt idx="684">
                  <c:v>3152.5329999999999</c:v>
                </c:pt>
                <c:pt idx="685">
                  <c:v>3155.6930000000002</c:v>
                </c:pt>
                <c:pt idx="686">
                  <c:v>3158.85</c:v>
                </c:pt>
                <c:pt idx="687">
                  <c:v>3162.0050000000001</c:v>
                </c:pt>
                <c:pt idx="688">
                  <c:v>3165.1570000000002</c:v>
                </c:pt>
                <c:pt idx="689">
                  <c:v>3168.306</c:v>
                </c:pt>
                <c:pt idx="690">
                  <c:v>3171.453</c:v>
                </c:pt>
                <c:pt idx="691">
                  <c:v>3174.5970000000002</c:v>
                </c:pt>
                <c:pt idx="692">
                  <c:v>3177.739</c:v>
                </c:pt>
                <c:pt idx="693">
                  <c:v>3180.8780000000002</c:v>
                </c:pt>
                <c:pt idx="694">
                  <c:v>3184.0140000000001</c:v>
                </c:pt>
                <c:pt idx="695">
                  <c:v>3187.1489999999999</c:v>
                </c:pt>
                <c:pt idx="696">
                  <c:v>3190.28</c:v>
                </c:pt>
                <c:pt idx="697">
                  <c:v>3193.4090000000001</c:v>
                </c:pt>
                <c:pt idx="698">
                  <c:v>3196.5360000000001</c:v>
                </c:pt>
                <c:pt idx="699">
                  <c:v>3199.6590000000001</c:v>
                </c:pt>
                <c:pt idx="700">
                  <c:v>3202.7809999999999</c:v>
                </c:pt>
                <c:pt idx="701">
                  <c:v>3205.9</c:v>
                </c:pt>
                <c:pt idx="702">
                  <c:v>3209.0160000000001</c:v>
                </c:pt>
                <c:pt idx="703">
                  <c:v>3212.13</c:v>
                </c:pt>
                <c:pt idx="704">
                  <c:v>3215.241</c:v>
                </c:pt>
                <c:pt idx="705">
                  <c:v>3218.35</c:v>
                </c:pt>
                <c:pt idx="706">
                  <c:v>3221.4560000000001</c:v>
                </c:pt>
                <c:pt idx="707">
                  <c:v>3224.56</c:v>
                </c:pt>
                <c:pt idx="708">
                  <c:v>3227.6610000000001</c:v>
                </c:pt>
                <c:pt idx="709">
                  <c:v>3230.76</c:v>
                </c:pt>
                <c:pt idx="710">
                  <c:v>3233.8560000000002</c:v>
                </c:pt>
                <c:pt idx="711">
                  <c:v>3236.95</c:v>
                </c:pt>
                <c:pt idx="712">
                  <c:v>3240.0410000000002</c:v>
                </c:pt>
                <c:pt idx="713">
                  <c:v>3243.13</c:v>
                </c:pt>
                <c:pt idx="714">
                  <c:v>3246.2159999999999</c:v>
                </c:pt>
                <c:pt idx="715">
                  <c:v>3249.3</c:v>
                </c:pt>
                <c:pt idx="716">
                  <c:v>3252.3820000000001</c:v>
                </c:pt>
                <c:pt idx="717">
                  <c:v>3255.46</c:v>
                </c:pt>
                <c:pt idx="718">
                  <c:v>3258.5369999999998</c:v>
                </c:pt>
                <c:pt idx="719">
                  <c:v>3261.6109999999999</c:v>
                </c:pt>
                <c:pt idx="720">
                  <c:v>3264.6819999999998</c:v>
                </c:pt>
                <c:pt idx="721">
                  <c:v>3267.7510000000002</c:v>
                </c:pt>
                <c:pt idx="722">
                  <c:v>3270.8180000000002</c:v>
                </c:pt>
                <c:pt idx="723">
                  <c:v>3273.8820000000001</c:v>
                </c:pt>
                <c:pt idx="724">
                  <c:v>3276.9430000000002</c:v>
                </c:pt>
                <c:pt idx="725">
                  <c:v>3280.002</c:v>
                </c:pt>
                <c:pt idx="726">
                  <c:v>3283.0590000000002</c:v>
                </c:pt>
                <c:pt idx="727">
                  <c:v>3286.1129999999998</c:v>
                </c:pt>
                <c:pt idx="728">
                  <c:v>3289.165</c:v>
                </c:pt>
                <c:pt idx="729">
                  <c:v>3292.2139999999999</c:v>
                </c:pt>
                <c:pt idx="730">
                  <c:v>3295.261</c:v>
                </c:pt>
                <c:pt idx="731">
                  <c:v>3298.306</c:v>
                </c:pt>
                <c:pt idx="732">
                  <c:v>3301.348</c:v>
                </c:pt>
                <c:pt idx="733">
                  <c:v>3304.3870000000002</c:v>
                </c:pt>
                <c:pt idx="734">
                  <c:v>3307.4250000000002</c:v>
                </c:pt>
                <c:pt idx="735">
                  <c:v>3310.4589999999998</c:v>
                </c:pt>
                <c:pt idx="736">
                  <c:v>3313.4920000000002</c:v>
                </c:pt>
                <c:pt idx="737">
                  <c:v>3316.5210000000002</c:v>
                </c:pt>
                <c:pt idx="738">
                  <c:v>3319.549</c:v>
                </c:pt>
                <c:pt idx="739">
                  <c:v>3322.5740000000001</c:v>
                </c:pt>
                <c:pt idx="740">
                  <c:v>3325.5970000000002</c:v>
                </c:pt>
                <c:pt idx="741">
                  <c:v>3328.6170000000002</c:v>
                </c:pt>
                <c:pt idx="742">
                  <c:v>3331.6350000000002</c:v>
                </c:pt>
                <c:pt idx="743">
                  <c:v>3334.65</c:v>
                </c:pt>
                <c:pt idx="744">
                  <c:v>3337.663</c:v>
                </c:pt>
                <c:pt idx="745">
                  <c:v>3340.674</c:v>
                </c:pt>
                <c:pt idx="746">
                  <c:v>3343.6819999999998</c:v>
                </c:pt>
                <c:pt idx="747">
                  <c:v>3346.6880000000001</c:v>
                </c:pt>
                <c:pt idx="748">
                  <c:v>3349.6909999999998</c:v>
                </c:pt>
                <c:pt idx="749">
                  <c:v>3352.692</c:v>
                </c:pt>
                <c:pt idx="750">
                  <c:v>3355.6909999999998</c:v>
                </c:pt>
                <c:pt idx="751">
                  <c:v>3358.6869999999999</c:v>
                </c:pt>
                <c:pt idx="752">
                  <c:v>3361.681</c:v>
                </c:pt>
                <c:pt idx="753">
                  <c:v>3364.6729999999998</c:v>
                </c:pt>
                <c:pt idx="754">
                  <c:v>3367.6619999999998</c:v>
                </c:pt>
                <c:pt idx="755">
                  <c:v>3370.6489999999999</c:v>
                </c:pt>
                <c:pt idx="756">
                  <c:v>3373.6329999999998</c:v>
                </c:pt>
                <c:pt idx="757">
                  <c:v>3376.6149999999998</c:v>
                </c:pt>
                <c:pt idx="758">
                  <c:v>3379.5949999999998</c:v>
                </c:pt>
                <c:pt idx="759">
                  <c:v>3382.5720000000001</c:v>
                </c:pt>
                <c:pt idx="760">
                  <c:v>3385.547</c:v>
                </c:pt>
                <c:pt idx="761">
                  <c:v>3388.52</c:v>
                </c:pt>
                <c:pt idx="762">
                  <c:v>3391.49</c:v>
                </c:pt>
                <c:pt idx="763">
                  <c:v>3394.4580000000001</c:v>
                </c:pt>
                <c:pt idx="764">
                  <c:v>3397.424</c:v>
                </c:pt>
                <c:pt idx="765">
                  <c:v>3400.3870000000002</c:v>
                </c:pt>
                <c:pt idx="766">
                  <c:v>3403.348</c:v>
                </c:pt>
                <c:pt idx="767">
                  <c:v>3406.3069999999998</c:v>
                </c:pt>
                <c:pt idx="768">
                  <c:v>3409.2629999999999</c:v>
                </c:pt>
                <c:pt idx="769">
                  <c:v>3412.2170000000001</c:v>
                </c:pt>
                <c:pt idx="770">
                  <c:v>3415.1680000000001</c:v>
                </c:pt>
                <c:pt idx="771">
                  <c:v>3418.1179999999999</c:v>
                </c:pt>
                <c:pt idx="772">
                  <c:v>3421.0650000000001</c:v>
                </c:pt>
                <c:pt idx="773">
                  <c:v>3424.009</c:v>
                </c:pt>
                <c:pt idx="774">
                  <c:v>3426.951</c:v>
                </c:pt>
                <c:pt idx="775">
                  <c:v>3429.8910000000001</c:v>
                </c:pt>
                <c:pt idx="776">
                  <c:v>3432.8290000000002</c:v>
                </c:pt>
                <c:pt idx="777">
                  <c:v>3435.7640000000001</c:v>
                </c:pt>
                <c:pt idx="778">
                  <c:v>3438.6970000000001</c:v>
                </c:pt>
                <c:pt idx="779">
                  <c:v>3441.6280000000002</c:v>
                </c:pt>
                <c:pt idx="780">
                  <c:v>3444.5569999999998</c:v>
                </c:pt>
                <c:pt idx="781">
                  <c:v>3447.4830000000002</c:v>
                </c:pt>
                <c:pt idx="782">
                  <c:v>3450.4070000000002</c:v>
                </c:pt>
                <c:pt idx="783">
                  <c:v>3453.328</c:v>
                </c:pt>
                <c:pt idx="784">
                  <c:v>3456.2469999999998</c:v>
                </c:pt>
                <c:pt idx="785">
                  <c:v>3459.1640000000002</c:v>
                </c:pt>
                <c:pt idx="786">
                  <c:v>3462.0790000000002</c:v>
                </c:pt>
                <c:pt idx="787">
                  <c:v>3464.991</c:v>
                </c:pt>
                <c:pt idx="788">
                  <c:v>3467.902</c:v>
                </c:pt>
                <c:pt idx="789">
                  <c:v>3470.8090000000002</c:v>
                </c:pt>
                <c:pt idx="790">
                  <c:v>3473.7150000000001</c:v>
                </c:pt>
                <c:pt idx="791">
                  <c:v>3476.6179999999999</c:v>
                </c:pt>
                <c:pt idx="792">
                  <c:v>3479.5189999999998</c:v>
                </c:pt>
                <c:pt idx="793">
                  <c:v>3482.4180000000001</c:v>
                </c:pt>
                <c:pt idx="794">
                  <c:v>3485.3150000000001</c:v>
                </c:pt>
                <c:pt idx="795">
                  <c:v>3488.2089999999998</c:v>
                </c:pt>
                <c:pt idx="796">
                  <c:v>3491.1010000000001</c:v>
                </c:pt>
                <c:pt idx="797">
                  <c:v>3493.99</c:v>
                </c:pt>
                <c:pt idx="798">
                  <c:v>3496.8780000000002</c:v>
                </c:pt>
                <c:pt idx="799">
                  <c:v>3499.7629999999999</c:v>
                </c:pt>
                <c:pt idx="800">
                  <c:v>3502.6460000000002</c:v>
                </c:pt>
                <c:pt idx="801">
                  <c:v>3505.527</c:v>
                </c:pt>
                <c:pt idx="802">
                  <c:v>3508.4050000000002</c:v>
                </c:pt>
                <c:pt idx="803">
                  <c:v>3511.2809999999999</c:v>
                </c:pt>
                <c:pt idx="804">
                  <c:v>3514.1550000000002</c:v>
                </c:pt>
                <c:pt idx="805">
                  <c:v>3517.027</c:v>
                </c:pt>
                <c:pt idx="806">
                  <c:v>3519.8969999999999</c:v>
                </c:pt>
                <c:pt idx="807">
                  <c:v>3522.7640000000001</c:v>
                </c:pt>
                <c:pt idx="808">
                  <c:v>3525.6289999999999</c:v>
                </c:pt>
                <c:pt idx="809">
                  <c:v>3528.4920000000002</c:v>
                </c:pt>
                <c:pt idx="810">
                  <c:v>3531.3519999999999</c:v>
                </c:pt>
                <c:pt idx="811">
                  <c:v>3534.2109999999998</c:v>
                </c:pt>
                <c:pt idx="812">
                  <c:v>3537.067</c:v>
                </c:pt>
                <c:pt idx="813">
                  <c:v>3539.9209999999998</c:v>
                </c:pt>
                <c:pt idx="814">
                  <c:v>3542.7730000000001</c:v>
                </c:pt>
                <c:pt idx="815">
                  <c:v>3545.6219999999998</c:v>
                </c:pt>
                <c:pt idx="816">
                  <c:v>3548.4690000000001</c:v>
                </c:pt>
                <c:pt idx="817">
                  <c:v>3551.3150000000001</c:v>
                </c:pt>
                <c:pt idx="818">
                  <c:v>3554.1570000000002</c:v>
                </c:pt>
                <c:pt idx="819">
                  <c:v>3556.998</c:v>
                </c:pt>
                <c:pt idx="820">
                  <c:v>3559.837</c:v>
                </c:pt>
                <c:pt idx="821">
                  <c:v>3562.6729999999998</c:v>
                </c:pt>
                <c:pt idx="822">
                  <c:v>3565.5070000000001</c:v>
                </c:pt>
                <c:pt idx="823">
                  <c:v>3568.3389999999999</c:v>
                </c:pt>
                <c:pt idx="824">
                  <c:v>3571.1689999999999</c:v>
                </c:pt>
                <c:pt idx="825">
                  <c:v>3573.9960000000001</c:v>
                </c:pt>
                <c:pt idx="826">
                  <c:v>3576.8220000000001</c:v>
                </c:pt>
                <c:pt idx="827">
                  <c:v>3579.645</c:v>
                </c:pt>
                <c:pt idx="828">
                  <c:v>3582.4659999999999</c:v>
                </c:pt>
                <c:pt idx="829">
                  <c:v>3585.2849999999999</c:v>
                </c:pt>
                <c:pt idx="830">
                  <c:v>3588.1010000000001</c:v>
                </c:pt>
                <c:pt idx="831">
                  <c:v>3590.9160000000002</c:v>
                </c:pt>
                <c:pt idx="832">
                  <c:v>3593.7280000000001</c:v>
                </c:pt>
                <c:pt idx="833">
                  <c:v>3596.538</c:v>
                </c:pt>
                <c:pt idx="834">
                  <c:v>3599.346</c:v>
                </c:pt>
                <c:pt idx="835">
                  <c:v>3602.152</c:v>
                </c:pt>
                <c:pt idx="836">
                  <c:v>3604.9560000000001</c:v>
                </c:pt>
                <c:pt idx="837">
                  <c:v>3607.7570000000001</c:v>
                </c:pt>
                <c:pt idx="838">
                  <c:v>3610.556</c:v>
                </c:pt>
                <c:pt idx="839">
                  <c:v>3613.3539999999998</c:v>
                </c:pt>
                <c:pt idx="840">
                  <c:v>3616.1489999999999</c:v>
                </c:pt>
                <c:pt idx="841">
                  <c:v>3618.942</c:v>
                </c:pt>
                <c:pt idx="842">
                  <c:v>3621.732</c:v>
                </c:pt>
                <c:pt idx="843">
                  <c:v>3624.5210000000002</c:v>
                </c:pt>
                <c:pt idx="844">
                  <c:v>3627.3069999999998</c:v>
                </c:pt>
                <c:pt idx="845">
                  <c:v>3630.0920000000001</c:v>
                </c:pt>
                <c:pt idx="846">
                  <c:v>3632.8739999999998</c:v>
                </c:pt>
                <c:pt idx="847">
                  <c:v>3635.654</c:v>
                </c:pt>
                <c:pt idx="848">
                  <c:v>3638.4319999999998</c:v>
                </c:pt>
                <c:pt idx="849">
                  <c:v>3641.2080000000001</c:v>
                </c:pt>
                <c:pt idx="850">
                  <c:v>3643.982</c:v>
                </c:pt>
                <c:pt idx="851">
                  <c:v>3646.7530000000002</c:v>
                </c:pt>
                <c:pt idx="852">
                  <c:v>3649.5230000000001</c:v>
                </c:pt>
                <c:pt idx="853">
                  <c:v>3652.29</c:v>
                </c:pt>
                <c:pt idx="854">
                  <c:v>3655.0549999999998</c:v>
                </c:pt>
                <c:pt idx="855">
                  <c:v>3657.8180000000002</c:v>
                </c:pt>
                <c:pt idx="856">
                  <c:v>3660.5790000000002</c:v>
                </c:pt>
                <c:pt idx="857">
                  <c:v>3663.3380000000002</c:v>
                </c:pt>
                <c:pt idx="858">
                  <c:v>3666.0949999999998</c:v>
                </c:pt>
                <c:pt idx="859">
                  <c:v>3668.8490000000002</c:v>
                </c:pt>
                <c:pt idx="860">
                  <c:v>3671.6019999999999</c:v>
                </c:pt>
                <c:pt idx="861">
                  <c:v>3674.3519999999999</c:v>
                </c:pt>
                <c:pt idx="862">
                  <c:v>3677.1010000000001</c:v>
                </c:pt>
                <c:pt idx="863">
                  <c:v>3679.8470000000002</c:v>
                </c:pt>
                <c:pt idx="864">
                  <c:v>3682.5909999999999</c:v>
                </c:pt>
                <c:pt idx="865">
                  <c:v>3685.3330000000001</c:v>
                </c:pt>
                <c:pt idx="866">
                  <c:v>3688.0729999999999</c:v>
                </c:pt>
                <c:pt idx="867">
                  <c:v>3690.8110000000001</c:v>
                </c:pt>
                <c:pt idx="868">
                  <c:v>3693.547</c:v>
                </c:pt>
                <c:pt idx="869">
                  <c:v>3696.2809999999999</c:v>
                </c:pt>
                <c:pt idx="870">
                  <c:v>3699.0129999999999</c:v>
                </c:pt>
                <c:pt idx="871">
                  <c:v>3701.7420000000002</c:v>
                </c:pt>
                <c:pt idx="872">
                  <c:v>3704.47</c:v>
                </c:pt>
                <c:pt idx="873">
                  <c:v>3707.1950000000002</c:v>
                </c:pt>
                <c:pt idx="874">
                  <c:v>3709.9189999999999</c:v>
                </c:pt>
                <c:pt idx="875">
                  <c:v>3712.64</c:v>
                </c:pt>
                <c:pt idx="876">
                  <c:v>3715.3589999999999</c:v>
                </c:pt>
                <c:pt idx="877">
                  <c:v>3718.076</c:v>
                </c:pt>
                <c:pt idx="878">
                  <c:v>3720.7919999999999</c:v>
                </c:pt>
                <c:pt idx="879">
                  <c:v>3723.5050000000001</c:v>
                </c:pt>
                <c:pt idx="880">
                  <c:v>3726.2159999999999</c:v>
                </c:pt>
                <c:pt idx="881">
                  <c:v>3728.9250000000002</c:v>
                </c:pt>
                <c:pt idx="882">
                  <c:v>3731.6320000000001</c:v>
                </c:pt>
                <c:pt idx="883">
                  <c:v>3734.3359999999998</c:v>
                </c:pt>
                <c:pt idx="884">
                  <c:v>3737.0390000000002</c:v>
                </c:pt>
                <c:pt idx="885">
                  <c:v>3739.74</c:v>
                </c:pt>
                <c:pt idx="886">
                  <c:v>3742.4389999999999</c:v>
                </c:pt>
                <c:pt idx="887">
                  <c:v>3745.136</c:v>
                </c:pt>
                <c:pt idx="888">
                  <c:v>3747.83</c:v>
                </c:pt>
                <c:pt idx="889">
                  <c:v>3750.5230000000001</c:v>
                </c:pt>
                <c:pt idx="890">
                  <c:v>3753.2130000000002</c:v>
                </c:pt>
                <c:pt idx="891">
                  <c:v>3755.902</c:v>
                </c:pt>
                <c:pt idx="892">
                  <c:v>3758.5889999999999</c:v>
                </c:pt>
                <c:pt idx="893">
                  <c:v>3761.2730000000001</c:v>
                </c:pt>
                <c:pt idx="894">
                  <c:v>3763.9560000000001</c:v>
                </c:pt>
                <c:pt idx="895">
                  <c:v>3766.636</c:v>
                </c:pt>
                <c:pt idx="896">
                  <c:v>3769.3150000000001</c:v>
                </c:pt>
                <c:pt idx="897">
                  <c:v>3771.991</c:v>
                </c:pt>
                <c:pt idx="898">
                  <c:v>3774.665</c:v>
                </c:pt>
                <c:pt idx="899">
                  <c:v>3777.3380000000002</c:v>
                </c:pt>
                <c:pt idx="900">
                  <c:v>3780.0079999999998</c:v>
                </c:pt>
                <c:pt idx="901">
                  <c:v>3782.6770000000001</c:v>
                </c:pt>
                <c:pt idx="902">
                  <c:v>3785.3429999999998</c:v>
                </c:pt>
                <c:pt idx="903">
                  <c:v>3788.0070000000001</c:v>
                </c:pt>
                <c:pt idx="904">
                  <c:v>3790.67</c:v>
                </c:pt>
                <c:pt idx="905">
                  <c:v>3793.33</c:v>
                </c:pt>
                <c:pt idx="906">
                  <c:v>3795.989</c:v>
                </c:pt>
                <c:pt idx="907">
                  <c:v>3798.645</c:v>
                </c:pt>
                <c:pt idx="908">
                  <c:v>3801.299</c:v>
                </c:pt>
                <c:pt idx="909">
                  <c:v>3803.9520000000002</c:v>
                </c:pt>
                <c:pt idx="910">
                  <c:v>3806.6019999999999</c:v>
                </c:pt>
                <c:pt idx="911">
                  <c:v>3809.2510000000002</c:v>
                </c:pt>
                <c:pt idx="912">
                  <c:v>3811.8969999999999</c:v>
                </c:pt>
                <c:pt idx="913">
                  <c:v>3814.5419999999999</c:v>
                </c:pt>
                <c:pt idx="914">
                  <c:v>3817.1840000000002</c:v>
                </c:pt>
                <c:pt idx="915">
                  <c:v>3819.8249999999998</c:v>
                </c:pt>
                <c:pt idx="916">
                  <c:v>3822.4630000000002</c:v>
                </c:pt>
                <c:pt idx="917">
                  <c:v>3825.1</c:v>
                </c:pt>
                <c:pt idx="918">
                  <c:v>3827.7350000000001</c:v>
                </c:pt>
                <c:pt idx="919">
                  <c:v>3830.3670000000002</c:v>
                </c:pt>
                <c:pt idx="920">
                  <c:v>3832.998</c:v>
                </c:pt>
                <c:pt idx="921">
                  <c:v>3835.627</c:v>
                </c:pt>
                <c:pt idx="922">
                  <c:v>3838.2530000000002</c:v>
                </c:pt>
                <c:pt idx="923">
                  <c:v>3840.8780000000002</c:v>
                </c:pt>
                <c:pt idx="924">
                  <c:v>3843.5010000000002</c:v>
                </c:pt>
                <c:pt idx="925">
                  <c:v>3846.1219999999998</c:v>
                </c:pt>
                <c:pt idx="926">
                  <c:v>3848.741</c:v>
                </c:pt>
                <c:pt idx="927">
                  <c:v>3851.3580000000002</c:v>
                </c:pt>
                <c:pt idx="928">
                  <c:v>3853.973</c:v>
                </c:pt>
                <c:pt idx="929">
                  <c:v>3856.5859999999998</c:v>
                </c:pt>
                <c:pt idx="930">
                  <c:v>3859.1970000000001</c:v>
                </c:pt>
                <c:pt idx="931">
                  <c:v>3861.806</c:v>
                </c:pt>
                <c:pt idx="932">
                  <c:v>3864.4140000000002</c:v>
                </c:pt>
                <c:pt idx="933">
                  <c:v>3867.0189999999998</c:v>
                </c:pt>
                <c:pt idx="934">
                  <c:v>3869.6219999999998</c:v>
                </c:pt>
                <c:pt idx="935">
                  <c:v>3872.2240000000002</c:v>
                </c:pt>
                <c:pt idx="936">
                  <c:v>3874.8229999999999</c:v>
                </c:pt>
                <c:pt idx="937">
                  <c:v>3877.4209999999998</c:v>
                </c:pt>
                <c:pt idx="938">
                  <c:v>3880.0160000000001</c:v>
                </c:pt>
                <c:pt idx="939">
                  <c:v>3882.61</c:v>
                </c:pt>
                <c:pt idx="940">
                  <c:v>3885.2020000000002</c:v>
                </c:pt>
                <c:pt idx="941">
                  <c:v>3887.7919999999999</c:v>
                </c:pt>
                <c:pt idx="942">
                  <c:v>3890.38</c:v>
                </c:pt>
                <c:pt idx="943">
                  <c:v>3892.9659999999999</c:v>
                </c:pt>
                <c:pt idx="944">
                  <c:v>3895.55</c:v>
                </c:pt>
                <c:pt idx="945">
                  <c:v>3898.1320000000001</c:v>
                </c:pt>
                <c:pt idx="946">
                  <c:v>3900.7130000000002</c:v>
                </c:pt>
                <c:pt idx="947">
                  <c:v>3903.2910000000002</c:v>
                </c:pt>
                <c:pt idx="948">
                  <c:v>3905.8679999999999</c:v>
                </c:pt>
                <c:pt idx="949">
                  <c:v>3908.442</c:v>
                </c:pt>
                <c:pt idx="950">
                  <c:v>3911.0149999999999</c:v>
                </c:pt>
                <c:pt idx="951">
                  <c:v>3913.5859999999998</c:v>
                </c:pt>
                <c:pt idx="952">
                  <c:v>3916.1550000000002</c:v>
                </c:pt>
                <c:pt idx="953">
                  <c:v>3918.7220000000002</c:v>
                </c:pt>
                <c:pt idx="954">
                  <c:v>3921.2869999999998</c:v>
                </c:pt>
                <c:pt idx="955">
                  <c:v>3923.85</c:v>
                </c:pt>
                <c:pt idx="956">
                  <c:v>3926.4110000000001</c:v>
                </c:pt>
                <c:pt idx="957">
                  <c:v>3928.971</c:v>
                </c:pt>
                <c:pt idx="958">
                  <c:v>3931.5279999999998</c:v>
                </c:pt>
                <c:pt idx="959">
                  <c:v>3934.0839999999998</c:v>
                </c:pt>
                <c:pt idx="960">
                  <c:v>3936.6379999999999</c:v>
                </c:pt>
                <c:pt idx="961">
                  <c:v>3939.19</c:v>
                </c:pt>
                <c:pt idx="962">
                  <c:v>3941.74</c:v>
                </c:pt>
                <c:pt idx="963">
                  <c:v>3944.288</c:v>
                </c:pt>
                <c:pt idx="964">
                  <c:v>3946.8339999999998</c:v>
                </c:pt>
                <c:pt idx="965">
                  <c:v>3949.3780000000002</c:v>
                </c:pt>
                <c:pt idx="966">
                  <c:v>3951.9209999999998</c:v>
                </c:pt>
                <c:pt idx="967">
                  <c:v>3954.462</c:v>
                </c:pt>
                <c:pt idx="968">
                  <c:v>3957</c:v>
                </c:pt>
                <c:pt idx="969">
                  <c:v>3959.5369999999998</c:v>
                </c:pt>
                <c:pt idx="970">
                  <c:v>3962.0720000000001</c:v>
                </c:pt>
                <c:pt idx="971">
                  <c:v>3964.6060000000002</c:v>
                </c:pt>
                <c:pt idx="972">
                  <c:v>3967.1370000000002</c:v>
                </c:pt>
                <c:pt idx="973">
                  <c:v>3969.6669999999999</c:v>
                </c:pt>
                <c:pt idx="974">
                  <c:v>3972.194</c:v>
                </c:pt>
                <c:pt idx="975">
                  <c:v>3974.72</c:v>
                </c:pt>
                <c:pt idx="976">
                  <c:v>3977.2440000000001</c:v>
                </c:pt>
                <c:pt idx="977">
                  <c:v>3979.7660000000001</c:v>
                </c:pt>
                <c:pt idx="978">
                  <c:v>3982.2860000000001</c:v>
                </c:pt>
                <c:pt idx="979">
                  <c:v>3984.8049999999998</c:v>
                </c:pt>
                <c:pt idx="980">
                  <c:v>3987.3209999999999</c:v>
                </c:pt>
                <c:pt idx="981">
                  <c:v>3989.8359999999998</c:v>
                </c:pt>
                <c:pt idx="982">
                  <c:v>3992.3490000000002</c:v>
                </c:pt>
                <c:pt idx="983">
                  <c:v>3994.86</c:v>
                </c:pt>
                <c:pt idx="984">
                  <c:v>3997.3690000000001</c:v>
                </c:pt>
                <c:pt idx="985">
                  <c:v>3999.877</c:v>
                </c:pt>
                <c:pt idx="986">
                  <c:v>4002.3820000000001</c:v>
                </c:pt>
                <c:pt idx="987">
                  <c:v>4004.886</c:v>
                </c:pt>
                <c:pt idx="988">
                  <c:v>4007.3879999999999</c:v>
                </c:pt>
                <c:pt idx="989">
                  <c:v>4009.8879999999999</c:v>
                </c:pt>
                <c:pt idx="990">
                  <c:v>4012.386</c:v>
                </c:pt>
                <c:pt idx="991">
                  <c:v>4014.8829999999998</c:v>
                </c:pt>
                <c:pt idx="992">
                  <c:v>4017.377</c:v>
                </c:pt>
                <c:pt idx="993">
                  <c:v>4019.87</c:v>
                </c:pt>
                <c:pt idx="994">
                  <c:v>4022.3609999999999</c:v>
                </c:pt>
                <c:pt idx="995">
                  <c:v>4024.85</c:v>
                </c:pt>
                <c:pt idx="996">
                  <c:v>4027.3380000000002</c:v>
                </c:pt>
                <c:pt idx="997">
                  <c:v>4029.8229999999999</c:v>
                </c:pt>
                <c:pt idx="998">
                  <c:v>4032.3069999999998</c:v>
                </c:pt>
                <c:pt idx="999">
                  <c:v>4034.7890000000002</c:v>
                </c:pt>
                <c:pt idx="1000">
                  <c:v>4037.2689999999998</c:v>
                </c:pt>
                <c:pt idx="1001">
                  <c:v>4039.7469999999998</c:v>
                </c:pt>
                <c:pt idx="1002">
                  <c:v>4042.2240000000002</c:v>
                </c:pt>
                <c:pt idx="1003">
                  <c:v>4044.6990000000001</c:v>
                </c:pt>
                <c:pt idx="1004">
                  <c:v>4047.172</c:v>
                </c:pt>
                <c:pt idx="1005">
                  <c:v>4049.643</c:v>
                </c:pt>
                <c:pt idx="1006">
                  <c:v>4052.1120000000001</c:v>
                </c:pt>
                <c:pt idx="1007">
                  <c:v>4054.58</c:v>
                </c:pt>
                <c:pt idx="1008">
                  <c:v>4057.0459999999998</c:v>
                </c:pt>
                <c:pt idx="1009">
                  <c:v>4059.51</c:v>
                </c:pt>
                <c:pt idx="1010">
                  <c:v>4061.9720000000002</c:v>
                </c:pt>
                <c:pt idx="1011">
                  <c:v>4064.4319999999998</c:v>
                </c:pt>
                <c:pt idx="1012">
                  <c:v>4066.8910000000001</c:v>
                </c:pt>
                <c:pt idx="1013">
                  <c:v>4069.348</c:v>
                </c:pt>
                <c:pt idx="1014">
                  <c:v>4071.8029999999999</c:v>
                </c:pt>
                <c:pt idx="1015">
                  <c:v>4074.2559999999999</c:v>
                </c:pt>
                <c:pt idx="1016">
                  <c:v>4076.7080000000001</c:v>
                </c:pt>
                <c:pt idx="1017">
                  <c:v>4079.1579999999999</c:v>
                </c:pt>
                <c:pt idx="1018">
                  <c:v>4081.6060000000002</c:v>
                </c:pt>
                <c:pt idx="1019">
                  <c:v>4084.0520000000001</c:v>
                </c:pt>
                <c:pt idx="1020">
                  <c:v>4086.4969999999998</c:v>
                </c:pt>
                <c:pt idx="1021">
                  <c:v>4088.9389999999999</c:v>
                </c:pt>
                <c:pt idx="1022">
                  <c:v>4091.38</c:v>
                </c:pt>
                <c:pt idx="1023">
                  <c:v>4093.819</c:v>
                </c:pt>
                <c:pt idx="1024">
                  <c:v>4096.2569999999996</c:v>
                </c:pt>
                <c:pt idx="1025">
                  <c:v>4098.6930000000002</c:v>
                </c:pt>
                <c:pt idx="1026">
                  <c:v>4101.1270000000004</c:v>
                </c:pt>
                <c:pt idx="1027">
                  <c:v>4103.5590000000002</c:v>
                </c:pt>
                <c:pt idx="1028">
                  <c:v>4105.9889999999996</c:v>
                </c:pt>
                <c:pt idx="1029">
                  <c:v>4108.4179999999997</c:v>
                </c:pt>
                <c:pt idx="1030">
                  <c:v>4110.8450000000003</c:v>
                </c:pt>
                <c:pt idx="1031">
                  <c:v>4113.2700000000004</c:v>
                </c:pt>
                <c:pt idx="1032">
                  <c:v>4115.6940000000004</c:v>
                </c:pt>
                <c:pt idx="1033">
                  <c:v>4118.1149999999998</c:v>
                </c:pt>
                <c:pt idx="1034">
                  <c:v>4120.5349999999999</c:v>
                </c:pt>
                <c:pt idx="1035">
                  <c:v>4122.9539999999997</c:v>
                </c:pt>
                <c:pt idx="1036">
                  <c:v>4125.37</c:v>
                </c:pt>
                <c:pt idx="1037">
                  <c:v>4127.7849999999999</c:v>
                </c:pt>
                <c:pt idx="1038">
                  <c:v>4130.1980000000003</c:v>
                </c:pt>
                <c:pt idx="1039">
                  <c:v>4132.6090000000004</c:v>
                </c:pt>
                <c:pt idx="1040">
                  <c:v>4135.0190000000002</c:v>
                </c:pt>
                <c:pt idx="1041">
                  <c:v>4137.4269999999997</c:v>
                </c:pt>
                <c:pt idx="1042">
                  <c:v>4139.8329999999996</c:v>
                </c:pt>
                <c:pt idx="1043">
                  <c:v>4142.2370000000001</c:v>
                </c:pt>
              </c:numCache>
            </c:numRef>
          </c:xVal>
          <c:yVal>
            <c:numRef>
              <c:f>גיליון1!$G$24:$ANJ$24</c:f>
              <c:numCache>
                <c:formatCode>General</c:formatCode>
                <c:ptCount val="1044"/>
                <c:pt idx="0">
                  <c:v>-175.63</c:v>
                </c:pt>
                <c:pt idx="1">
                  <c:v>101.71</c:v>
                </c:pt>
                <c:pt idx="2">
                  <c:v>881.04</c:v>
                </c:pt>
                <c:pt idx="3">
                  <c:v>3326.71</c:v>
                </c:pt>
                <c:pt idx="4">
                  <c:v>9220.7099999999991</c:v>
                </c:pt>
                <c:pt idx="5">
                  <c:v>19293.38</c:v>
                </c:pt>
                <c:pt idx="6">
                  <c:v>30931.71</c:v>
                </c:pt>
                <c:pt idx="7">
                  <c:v>38394.379999999997</c:v>
                </c:pt>
                <c:pt idx="8">
                  <c:v>40280.04</c:v>
                </c:pt>
                <c:pt idx="9">
                  <c:v>39140.04</c:v>
                </c:pt>
                <c:pt idx="10">
                  <c:v>37769.040000000001</c:v>
                </c:pt>
                <c:pt idx="11">
                  <c:v>36951.71</c:v>
                </c:pt>
                <c:pt idx="12">
                  <c:v>36133.71</c:v>
                </c:pt>
                <c:pt idx="13">
                  <c:v>35358.71</c:v>
                </c:pt>
                <c:pt idx="14">
                  <c:v>34265.379999999997</c:v>
                </c:pt>
                <c:pt idx="15">
                  <c:v>33081.71</c:v>
                </c:pt>
                <c:pt idx="16">
                  <c:v>31842.37</c:v>
                </c:pt>
                <c:pt idx="17">
                  <c:v>30616.38</c:v>
                </c:pt>
                <c:pt idx="18">
                  <c:v>29523.38</c:v>
                </c:pt>
                <c:pt idx="19">
                  <c:v>28636.71</c:v>
                </c:pt>
                <c:pt idx="20">
                  <c:v>27813.38</c:v>
                </c:pt>
                <c:pt idx="21">
                  <c:v>26948.71</c:v>
                </c:pt>
                <c:pt idx="22">
                  <c:v>26354.04</c:v>
                </c:pt>
                <c:pt idx="23">
                  <c:v>25636.38</c:v>
                </c:pt>
                <c:pt idx="24">
                  <c:v>24993.71</c:v>
                </c:pt>
                <c:pt idx="25">
                  <c:v>24487.38</c:v>
                </c:pt>
                <c:pt idx="26">
                  <c:v>24041.71</c:v>
                </c:pt>
                <c:pt idx="27">
                  <c:v>23554.71</c:v>
                </c:pt>
                <c:pt idx="28">
                  <c:v>23331.71</c:v>
                </c:pt>
                <c:pt idx="29">
                  <c:v>23063.040000000001</c:v>
                </c:pt>
                <c:pt idx="30">
                  <c:v>22871.040000000001</c:v>
                </c:pt>
                <c:pt idx="31">
                  <c:v>22714.38</c:v>
                </c:pt>
                <c:pt idx="32">
                  <c:v>22626.71</c:v>
                </c:pt>
                <c:pt idx="33">
                  <c:v>22537.38</c:v>
                </c:pt>
                <c:pt idx="34">
                  <c:v>22439.040000000001</c:v>
                </c:pt>
                <c:pt idx="35">
                  <c:v>22438.04</c:v>
                </c:pt>
                <c:pt idx="36">
                  <c:v>22477.71</c:v>
                </c:pt>
                <c:pt idx="37">
                  <c:v>22509.38</c:v>
                </c:pt>
                <c:pt idx="38">
                  <c:v>22523.38</c:v>
                </c:pt>
                <c:pt idx="39">
                  <c:v>22713.040000000001</c:v>
                </c:pt>
                <c:pt idx="40">
                  <c:v>22773.71</c:v>
                </c:pt>
                <c:pt idx="41">
                  <c:v>22795.040000000001</c:v>
                </c:pt>
                <c:pt idx="42">
                  <c:v>22875.38</c:v>
                </c:pt>
                <c:pt idx="43">
                  <c:v>22987.38</c:v>
                </c:pt>
                <c:pt idx="44">
                  <c:v>22993.71</c:v>
                </c:pt>
                <c:pt idx="45">
                  <c:v>23117.040000000001</c:v>
                </c:pt>
                <c:pt idx="46">
                  <c:v>23079.38</c:v>
                </c:pt>
                <c:pt idx="47">
                  <c:v>23137.38</c:v>
                </c:pt>
                <c:pt idx="48">
                  <c:v>23075.71</c:v>
                </c:pt>
                <c:pt idx="49">
                  <c:v>23000.04</c:v>
                </c:pt>
                <c:pt idx="50">
                  <c:v>22813.040000000001</c:v>
                </c:pt>
                <c:pt idx="51">
                  <c:v>22653.040000000001</c:v>
                </c:pt>
                <c:pt idx="52">
                  <c:v>22445.71</c:v>
                </c:pt>
                <c:pt idx="53">
                  <c:v>22353.71</c:v>
                </c:pt>
                <c:pt idx="54">
                  <c:v>22095.38</c:v>
                </c:pt>
                <c:pt idx="55">
                  <c:v>22043.040000000001</c:v>
                </c:pt>
                <c:pt idx="56">
                  <c:v>21928.38</c:v>
                </c:pt>
                <c:pt idx="57">
                  <c:v>21873.040000000001</c:v>
                </c:pt>
                <c:pt idx="58">
                  <c:v>21537.71</c:v>
                </c:pt>
                <c:pt idx="59">
                  <c:v>21105.040000000001</c:v>
                </c:pt>
                <c:pt idx="60">
                  <c:v>20502.04</c:v>
                </c:pt>
                <c:pt idx="61">
                  <c:v>20053.38</c:v>
                </c:pt>
                <c:pt idx="62">
                  <c:v>19710.38</c:v>
                </c:pt>
                <c:pt idx="63">
                  <c:v>19326.04</c:v>
                </c:pt>
                <c:pt idx="64">
                  <c:v>19126.71</c:v>
                </c:pt>
                <c:pt idx="65">
                  <c:v>18924.38</c:v>
                </c:pt>
                <c:pt idx="66">
                  <c:v>18742.38</c:v>
                </c:pt>
                <c:pt idx="67">
                  <c:v>18666.04</c:v>
                </c:pt>
                <c:pt idx="68">
                  <c:v>18591.71</c:v>
                </c:pt>
                <c:pt idx="69">
                  <c:v>18453.71</c:v>
                </c:pt>
                <c:pt idx="70">
                  <c:v>18333.04</c:v>
                </c:pt>
                <c:pt idx="71">
                  <c:v>18172.04</c:v>
                </c:pt>
                <c:pt idx="72">
                  <c:v>18091.04</c:v>
                </c:pt>
                <c:pt idx="73">
                  <c:v>17995.71</c:v>
                </c:pt>
                <c:pt idx="74">
                  <c:v>17865.38</c:v>
                </c:pt>
                <c:pt idx="75">
                  <c:v>17792.38</c:v>
                </c:pt>
                <c:pt idx="76">
                  <c:v>17665.71</c:v>
                </c:pt>
                <c:pt idx="77">
                  <c:v>17575.71</c:v>
                </c:pt>
                <c:pt idx="78">
                  <c:v>17433.38</c:v>
                </c:pt>
                <c:pt idx="79">
                  <c:v>17225.38</c:v>
                </c:pt>
                <c:pt idx="80">
                  <c:v>17085.04</c:v>
                </c:pt>
                <c:pt idx="81">
                  <c:v>16893.38</c:v>
                </c:pt>
                <c:pt idx="82">
                  <c:v>16761.04</c:v>
                </c:pt>
                <c:pt idx="83">
                  <c:v>16652.71</c:v>
                </c:pt>
                <c:pt idx="84">
                  <c:v>16573.38</c:v>
                </c:pt>
                <c:pt idx="85">
                  <c:v>16519.04</c:v>
                </c:pt>
                <c:pt idx="86">
                  <c:v>16433.04</c:v>
                </c:pt>
                <c:pt idx="87">
                  <c:v>16369.04</c:v>
                </c:pt>
                <c:pt idx="88">
                  <c:v>16264.04</c:v>
                </c:pt>
                <c:pt idx="89">
                  <c:v>16330.71</c:v>
                </c:pt>
                <c:pt idx="90">
                  <c:v>16261.04</c:v>
                </c:pt>
                <c:pt idx="91">
                  <c:v>16175.04</c:v>
                </c:pt>
                <c:pt idx="92">
                  <c:v>16132.04</c:v>
                </c:pt>
                <c:pt idx="93">
                  <c:v>16047.38</c:v>
                </c:pt>
                <c:pt idx="94">
                  <c:v>15969.71</c:v>
                </c:pt>
                <c:pt idx="95">
                  <c:v>15915.38</c:v>
                </c:pt>
                <c:pt idx="96">
                  <c:v>15753.38</c:v>
                </c:pt>
                <c:pt idx="97">
                  <c:v>15687.71</c:v>
                </c:pt>
                <c:pt idx="98">
                  <c:v>15692.04</c:v>
                </c:pt>
                <c:pt idx="99">
                  <c:v>15487.71</c:v>
                </c:pt>
                <c:pt idx="100">
                  <c:v>15515.71</c:v>
                </c:pt>
                <c:pt idx="101">
                  <c:v>15468.71</c:v>
                </c:pt>
                <c:pt idx="102">
                  <c:v>15396.38</c:v>
                </c:pt>
                <c:pt idx="103">
                  <c:v>15397.04</c:v>
                </c:pt>
                <c:pt idx="104">
                  <c:v>15344.04</c:v>
                </c:pt>
                <c:pt idx="105">
                  <c:v>15365.04</c:v>
                </c:pt>
                <c:pt idx="106">
                  <c:v>15320.04</c:v>
                </c:pt>
                <c:pt idx="107">
                  <c:v>15376.37</c:v>
                </c:pt>
                <c:pt idx="108">
                  <c:v>15468.71</c:v>
                </c:pt>
                <c:pt idx="109">
                  <c:v>15446.04</c:v>
                </c:pt>
                <c:pt idx="110">
                  <c:v>15495.37</c:v>
                </c:pt>
                <c:pt idx="111">
                  <c:v>15517.71</c:v>
                </c:pt>
                <c:pt idx="112">
                  <c:v>15369.04</c:v>
                </c:pt>
                <c:pt idx="113">
                  <c:v>15283.71</c:v>
                </c:pt>
                <c:pt idx="114">
                  <c:v>15215.71</c:v>
                </c:pt>
                <c:pt idx="115">
                  <c:v>15116.71</c:v>
                </c:pt>
                <c:pt idx="116">
                  <c:v>14946.04</c:v>
                </c:pt>
                <c:pt idx="117">
                  <c:v>14849.71</c:v>
                </c:pt>
                <c:pt idx="118">
                  <c:v>14773.37</c:v>
                </c:pt>
                <c:pt idx="119">
                  <c:v>14668.37</c:v>
                </c:pt>
                <c:pt idx="120">
                  <c:v>14593.71</c:v>
                </c:pt>
                <c:pt idx="121">
                  <c:v>14687.38</c:v>
                </c:pt>
                <c:pt idx="122">
                  <c:v>14570.04</c:v>
                </c:pt>
                <c:pt idx="123">
                  <c:v>14631.04</c:v>
                </c:pt>
                <c:pt idx="124">
                  <c:v>14640.71</c:v>
                </c:pt>
                <c:pt idx="125">
                  <c:v>14802.71</c:v>
                </c:pt>
                <c:pt idx="126">
                  <c:v>15119.38</c:v>
                </c:pt>
                <c:pt idx="127">
                  <c:v>15657.04</c:v>
                </c:pt>
                <c:pt idx="128">
                  <c:v>16096.38</c:v>
                </c:pt>
                <c:pt idx="129">
                  <c:v>15825.37</c:v>
                </c:pt>
                <c:pt idx="130">
                  <c:v>15041.37</c:v>
                </c:pt>
                <c:pt idx="131">
                  <c:v>14138.71</c:v>
                </c:pt>
                <c:pt idx="132">
                  <c:v>13622.04</c:v>
                </c:pt>
                <c:pt idx="133">
                  <c:v>13415.71</c:v>
                </c:pt>
                <c:pt idx="134">
                  <c:v>13267.37</c:v>
                </c:pt>
                <c:pt idx="135">
                  <c:v>13229.38</c:v>
                </c:pt>
                <c:pt idx="136">
                  <c:v>13232.71</c:v>
                </c:pt>
                <c:pt idx="137">
                  <c:v>13214.71</c:v>
                </c:pt>
                <c:pt idx="138">
                  <c:v>13254.04</c:v>
                </c:pt>
                <c:pt idx="139">
                  <c:v>13204.38</c:v>
                </c:pt>
                <c:pt idx="140">
                  <c:v>13189.71</c:v>
                </c:pt>
                <c:pt idx="141">
                  <c:v>13066.38</c:v>
                </c:pt>
                <c:pt idx="142">
                  <c:v>13073.04</c:v>
                </c:pt>
                <c:pt idx="143">
                  <c:v>12876.38</c:v>
                </c:pt>
                <c:pt idx="144">
                  <c:v>12718.38</c:v>
                </c:pt>
                <c:pt idx="145">
                  <c:v>12500.71</c:v>
                </c:pt>
                <c:pt idx="146">
                  <c:v>12355.71</c:v>
                </c:pt>
                <c:pt idx="147">
                  <c:v>12270.71</c:v>
                </c:pt>
                <c:pt idx="148">
                  <c:v>12294.04</c:v>
                </c:pt>
                <c:pt idx="149">
                  <c:v>12255.71</c:v>
                </c:pt>
                <c:pt idx="150">
                  <c:v>12350.04</c:v>
                </c:pt>
                <c:pt idx="151">
                  <c:v>12462.38</c:v>
                </c:pt>
                <c:pt idx="152">
                  <c:v>12629.71</c:v>
                </c:pt>
                <c:pt idx="153">
                  <c:v>12813.38</c:v>
                </c:pt>
                <c:pt idx="154">
                  <c:v>13053.04</c:v>
                </c:pt>
                <c:pt idx="155">
                  <c:v>13022.04</c:v>
                </c:pt>
                <c:pt idx="156">
                  <c:v>13116.71</c:v>
                </c:pt>
                <c:pt idx="157">
                  <c:v>13169.71</c:v>
                </c:pt>
                <c:pt idx="158">
                  <c:v>13189.71</c:v>
                </c:pt>
                <c:pt idx="159">
                  <c:v>13335.38</c:v>
                </c:pt>
                <c:pt idx="160">
                  <c:v>13361.04</c:v>
                </c:pt>
                <c:pt idx="161">
                  <c:v>13297.04</c:v>
                </c:pt>
                <c:pt idx="162">
                  <c:v>13101.38</c:v>
                </c:pt>
                <c:pt idx="163">
                  <c:v>12855.71</c:v>
                </c:pt>
                <c:pt idx="164">
                  <c:v>12745.71</c:v>
                </c:pt>
                <c:pt idx="165">
                  <c:v>12772.71</c:v>
                </c:pt>
                <c:pt idx="166">
                  <c:v>13022.38</c:v>
                </c:pt>
                <c:pt idx="167">
                  <c:v>13165.38</c:v>
                </c:pt>
                <c:pt idx="168">
                  <c:v>13343.04</c:v>
                </c:pt>
                <c:pt idx="169">
                  <c:v>13400.04</c:v>
                </c:pt>
                <c:pt idx="170">
                  <c:v>13418.71</c:v>
                </c:pt>
                <c:pt idx="171">
                  <c:v>13216.04</c:v>
                </c:pt>
                <c:pt idx="172">
                  <c:v>13044.38</c:v>
                </c:pt>
                <c:pt idx="173">
                  <c:v>12859.37</c:v>
                </c:pt>
                <c:pt idx="174">
                  <c:v>12621.71</c:v>
                </c:pt>
                <c:pt idx="175">
                  <c:v>12504.38</c:v>
                </c:pt>
                <c:pt idx="176">
                  <c:v>12461.38</c:v>
                </c:pt>
                <c:pt idx="177">
                  <c:v>12324.38</c:v>
                </c:pt>
                <c:pt idx="178">
                  <c:v>12289.38</c:v>
                </c:pt>
                <c:pt idx="179">
                  <c:v>12241.04</c:v>
                </c:pt>
                <c:pt idx="180">
                  <c:v>12205.71</c:v>
                </c:pt>
                <c:pt idx="181">
                  <c:v>12358.38</c:v>
                </c:pt>
                <c:pt idx="182">
                  <c:v>12406.04</c:v>
                </c:pt>
                <c:pt idx="183">
                  <c:v>12362.71</c:v>
                </c:pt>
                <c:pt idx="184">
                  <c:v>12400.38</c:v>
                </c:pt>
                <c:pt idx="185">
                  <c:v>12399.38</c:v>
                </c:pt>
                <c:pt idx="186">
                  <c:v>12398.71</c:v>
                </c:pt>
                <c:pt idx="187">
                  <c:v>12285.71</c:v>
                </c:pt>
                <c:pt idx="188">
                  <c:v>12206.71</c:v>
                </c:pt>
                <c:pt idx="189">
                  <c:v>12195.04</c:v>
                </c:pt>
                <c:pt idx="190">
                  <c:v>12094.38</c:v>
                </c:pt>
                <c:pt idx="191">
                  <c:v>12198.71</c:v>
                </c:pt>
                <c:pt idx="192">
                  <c:v>12319.38</c:v>
                </c:pt>
                <c:pt idx="193">
                  <c:v>12331.71</c:v>
                </c:pt>
                <c:pt idx="194">
                  <c:v>12460.04</c:v>
                </c:pt>
                <c:pt idx="195">
                  <c:v>12582.71</c:v>
                </c:pt>
                <c:pt idx="196">
                  <c:v>12682.71</c:v>
                </c:pt>
                <c:pt idx="197">
                  <c:v>12688.38</c:v>
                </c:pt>
                <c:pt idx="198">
                  <c:v>12698.04</c:v>
                </c:pt>
                <c:pt idx="199">
                  <c:v>12647.71</c:v>
                </c:pt>
                <c:pt idx="200">
                  <c:v>12624.04</c:v>
                </c:pt>
                <c:pt idx="201">
                  <c:v>12504.04</c:v>
                </c:pt>
                <c:pt idx="202">
                  <c:v>12417.38</c:v>
                </c:pt>
                <c:pt idx="203">
                  <c:v>12201.04</c:v>
                </c:pt>
                <c:pt idx="204">
                  <c:v>12036.71</c:v>
                </c:pt>
                <c:pt idx="205">
                  <c:v>12072.04</c:v>
                </c:pt>
                <c:pt idx="206">
                  <c:v>12031.38</c:v>
                </c:pt>
                <c:pt idx="207">
                  <c:v>12058.38</c:v>
                </c:pt>
                <c:pt idx="208">
                  <c:v>12101.38</c:v>
                </c:pt>
                <c:pt idx="209">
                  <c:v>12030.71</c:v>
                </c:pt>
                <c:pt idx="210">
                  <c:v>12135.71</c:v>
                </c:pt>
                <c:pt idx="211">
                  <c:v>12130.71</c:v>
                </c:pt>
                <c:pt idx="212">
                  <c:v>12218.04</c:v>
                </c:pt>
                <c:pt idx="213">
                  <c:v>12179.71</c:v>
                </c:pt>
                <c:pt idx="214">
                  <c:v>12232.38</c:v>
                </c:pt>
                <c:pt idx="215">
                  <c:v>12159.71</c:v>
                </c:pt>
                <c:pt idx="216">
                  <c:v>12052.04</c:v>
                </c:pt>
                <c:pt idx="217">
                  <c:v>11911.38</c:v>
                </c:pt>
                <c:pt idx="218">
                  <c:v>11698.38</c:v>
                </c:pt>
                <c:pt idx="219">
                  <c:v>11580.71</c:v>
                </c:pt>
                <c:pt idx="220">
                  <c:v>11476.38</c:v>
                </c:pt>
                <c:pt idx="221">
                  <c:v>11316.04</c:v>
                </c:pt>
                <c:pt idx="222">
                  <c:v>11263.71</c:v>
                </c:pt>
                <c:pt idx="223">
                  <c:v>11302.71</c:v>
                </c:pt>
                <c:pt idx="224">
                  <c:v>11246.38</c:v>
                </c:pt>
                <c:pt idx="225">
                  <c:v>11249.71</c:v>
                </c:pt>
                <c:pt idx="226">
                  <c:v>11289.04</c:v>
                </c:pt>
                <c:pt idx="227">
                  <c:v>11414.71</c:v>
                </c:pt>
                <c:pt idx="228">
                  <c:v>11464.71</c:v>
                </c:pt>
                <c:pt idx="229">
                  <c:v>11408.71</c:v>
                </c:pt>
                <c:pt idx="230">
                  <c:v>11393.04</c:v>
                </c:pt>
                <c:pt idx="231">
                  <c:v>11292.71</c:v>
                </c:pt>
                <c:pt idx="232">
                  <c:v>11120.38</c:v>
                </c:pt>
                <c:pt idx="233">
                  <c:v>11015.38</c:v>
                </c:pt>
                <c:pt idx="234">
                  <c:v>11024.38</c:v>
                </c:pt>
                <c:pt idx="235">
                  <c:v>10989.38</c:v>
                </c:pt>
                <c:pt idx="236">
                  <c:v>10950.38</c:v>
                </c:pt>
                <c:pt idx="237">
                  <c:v>11008.38</c:v>
                </c:pt>
                <c:pt idx="238">
                  <c:v>11152.38</c:v>
                </c:pt>
                <c:pt idx="239">
                  <c:v>11358.38</c:v>
                </c:pt>
                <c:pt idx="240">
                  <c:v>11517.71</c:v>
                </c:pt>
                <c:pt idx="241">
                  <c:v>11662.04</c:v>
                </c:pt>
                <c:pt idx="242">
                  <c:v>11893.71</c:v>
                </c:pt>
                <c:pt idx="243">
                  <c:v>12168.71</c:v>
                </c:pt>
                <c:pt idx="244">
                  <c:v>12323.04</c:v>
                </c:pt>
                <c:pt idx="245">
                  <c:v>12204.04</c:v>
                </c:pt>
                <c:pt idx="246">
                  <c:v>11760.38</c:v>
                </c:pt>
                <c:pt idx="247">
                  <c:v>11421.71</c:v>
                </c:pt>
                <c:pt idx="248">
                  <c:v>11238.04</c:v>
                </c:pt>
                <c:pt idx="249">
                  <c:v>11266.71</c:v>
                </c:pt>
                <c:pt idx="250">
                  <c:v>11121.38</c:v>
                </c:pt>
                <c:pt idx="251">
                  <c:v>11166.04</c:v>
                </c:pt>
                <c:pt idx="252">
                  <c:v>11170.71</c:v>
                </c:pt>
                <c:pt idx="253">
                  <c:v>11100.04</c:v>
                </c:pt>
                <c:pt idx="254">
                  <c:v>11184.71</c:v>
                </c:pt>
                <c:pt idx="255">
                  <c:v>11271.71</c:v>
                </c:pt>
                <c:pt idx="256">
                  <c:v>11351.04</c:v>
                </c:pt>
                <c:pt idx="257">
                  <c:v>11456.71</c:v>
                </c:pt>
                <c:pt idx="258">
                  <c:v>11510.38</c:v>
                </c:pt>
                <c:pt idx="259">
                  <c:v>11606.38</c:v>
                </c:pt>
                <c:pt idx="260">
                  <c:v>11508.38</c:v>
                </c:pt>
                <c:pt idx="261">
                  <c:v>11509.71</c:v>
                </c:pt>
                <c:pt idx="262">
                  <c:v>11493.71</c:v>
                </c:pt>
                <c:pt idx="263">
                  <c:v>11488.71</c:v>
                </c:pt>
                <c:pt idx="264">
                  <c:v>11478.04</c:v>
                </c:pt>
                <c:pt idx="265">
                  <c:v>11615.04</c:v>
                </c:pt>
                <c:pt idx="266">
                  <c:v>11643.04</c:v>
                </c:pt>
                <c:pt idx="267">
                  <c:v>11725.04</c:v>
                </c:pt>
                <c:pt idx="268">
                  <c:v>11814.38</c:v>
                </c:pt>
                <c:pt idx="269">
                  <c:v>11935.38</c:v>
                </c:pt>
                <c:pt idx="270">
                  <c:v>12060.04</c:v>
                </c:pt>
                <c:pt idx="271">
                  <c:v>12204.38</c:v>
                </c:pt>
                <c:pt idx="272">
                  <c:v>12427.38</c:v>
                </c:pt>
                <c:pt idx="273">
                  <c:v>12475.04</c:v>
                </c:pt>
                <c:pt idx="274">
                  <c:v>12547.38</c:v>
                </c:pt>
                <c:pt idx="275">
                  <c:v>12649.04</c:v>
                </c:pt>
                <c:pt idx="276">
                  <c:v>12624.38</c:v>
                </c:pt>
                <c:pt idx="277">
                  <c:v>12647.38</c:v>
                </c:pt>
                <c:pt idx="278">
                  <c:v>12727.71</c:v>
                </c:pt>
                <c:pt idx="279">
                  <c:v>12863.37</c:v>
                </c:pt>
                <c:pt idx="280">
                  <c:v>13010.37</c:v>
                </c:pt>
                <c:pt idx="281">
                  <c:v>13131.37</c:v>
                </c:pt>
                <c:pt idx="282">
                  <c:v>13284.71</c:v>
                </c:pt>
                <c:pt idx="283">
                  <c:v>13411.04</c:v>
                </c:pt>
                <c:pt idx="284">
                  <c:v>13534.71</c:v>
                </c:pt>
                <c:pt idx="285">
                  <c:v>13720.38</c:v>
                </c:pt>
                <c:pt idx="286">
                  <c:v>13743.04</c:v>
                </c:pt>
                <c:pt idx="287">
                  <c:v>13730.38</c:v>
                </c:pt>
                <c:pt idx="288">
                  <c:v>13667.37</c:v>
                </c:pt>
                <c:pt idx="289">
                  <c:v>13537.37</c:v>
                </c:pt>
                <c:pt idx="290">
                  <c:v>13290.71</c:v>
                </c:pt>
                <c:pt idx="291">
                  <c:v>12996.04</c:v>
                </c:pt>
                <c:pt idx="292">
                  <c:v>12647.04</c:v>
                </c:pt>
                <c:pt idx="293">
                  <c:v>12327.71</c:v>
                </c:pt>
                <c:pt idx="294">
                  <c:v>11910.71</c:v>
                </c:pt>
                <c:pt idx="295">
                  <c:v>11513.71</c:v>
                </c:pt>
                <c:pt idx="296">
                  <c:v>11185.38</c:v>
                </c:pt>
                <c:pt idx="297">
                  <c:v>10938.04</c:v>
                </c:pt>
                <c:pt idx="298">
                  <c:v>10731.04</c:v>
                </c:pt>
                <c:pt idx="299">
                  <c:v>10528.04</c:v>
                </c:pt>
                <c:pt idx="300">
                  <c:v>10357.379999999999</c:v>
                </c:pt>
                <c:pt idx="301">
                  <c:v>10199.379999999999</c:v>
                </c:pt>
                <c:pt idx="302">
                  <c:v>10091.709999999999</c:v>
                </c:pt>
                <c:pt idx="303">
                  <c:v>9968.3799999999992</c:v>
                </c:pt>
                <c:pt idx="304">
                  <c:v>9714.0400000000009</c:v>
                </c:pt>
                <c:pt idx="305">
                  <c:v>9597.7099999999991</c:v>
                </c:pt>
                <c:pt idx="306">
                  <c:v>9349.7099999999991</c:v>
                </c:pt>
                <c:pt idx="307">
                  <c:v>9120.3799999999992</c:v>
                </c:pt>
                <c:pt idx="308">
                  <c:v>9014.0400000000009</c:v>
                </c:pt>
                <c:pt idx="309">
                  <c:v>8768.3799999999992</c:v>
                </c:pt>
                <c:pt idx="310">
                  <c:v>8616.7099999999991</c:v>
                </c:pt>
                <c:pt idx="311">
                  <c:v>8464.7099999999991</c:v>
                </c:pt>
                <c:pt idx="312">
                  <c:v>8444.3799999999992</c:v>
                </c:pt>
                <c:pt idx="313">
                  <c:v>8342.0400000000009</c:v>
                </c:pt>
                <c:pt idx="314">
                  <c:v>8283.0400000000009</c:v>
                </c:pt>
                <c:pt idx="315">
                  <c:v>8292.7099999999991</c:v>
                </c:pt>
                <c:pt idx="316">
                  <c:v>8270.0400000000009</c:v>
                </c:pt>
                <c:pt idx="317">
                  <c:v>8277.7099999999991</c:v>
                </c:pt>
                <c:pt idx="318">
                  <c:v>8355.7099999999991</c:v>
                </c:pt>
                <c:pt idx="319">
                  <c:v>8425.3799999999992</c:v>
                </c:pt>
                <c:pt idx="320">
                  <c:v>8496.7099999999991</c:v>
                </c:pt>
                <c:pt idx="321">
                  <c:v>8451.0400000000009</c:v>
                </c:pt>
                <c:pt idx="322">
                  <c:v>8334.0400000000009</c:v>
                </c:pt>
                <c:pt idx="323">
                  <c:v>8624.0400000000009</c:v>
                </c:pt>
                <c:pt idx="324">
                  <c:v>8129.04</c:v>
                </c:pt>
                <c:pt idx="325">
                  <c:v>8096.71</c:v>
                </c:pt>
                <c:pt idx="326">
                  <c:v>7973.38</c:v>
                </c:pt>
                <c:pt idx="327">
                  <c:v>7926.38</c:v>
                </c:pt>
                <c:pt idx="328">
                  <c:v>7828.38</c:v>
                </c:pt>
                <c:pt idx="329">
                  <c:v>7867.71</c:v>
                </c:pt>
                <c:pt idx="330">
                  <c:v>7808.04</c:v>
                </c:pt>
                <c:pt idx="331">
                  <c:v>7802.04</c:v>
                </c:pt>
                <c:pt idx="332">
                  <c:v>7843.38</c:v>
                </c:pt>
                <c:pt idx="333">
                  <c:v>7853.04</c:v>
                </c:pt>
                <c:pt idx="334">
                  <c:v>7906.71</c:v>
                </c:pt>
                <c:pt idx="335">
                  <c:v>7870.71</c:v>
                </c:pt>
                <c:pt idx="336">
                  <c:v>7869.38</c:v>
                </c:pt>
                <c:pt idx="337">
                  <c:v>7969.38</c:v>
                </c:pt>
                <c:pt idx="338">
                  <c:v>7969.38</c:v>
                </c:pt>
                <c:pt idx="339">
                  <c:v>7946.38</c:v>
                </c:pt>
                <c:pt idx="340">
                  <c:v>7893.38</c:v>
                </c:pt>
                <c:pt idx="341">
                  <c:v>7857.71</c:v>
                </c:pt>
                <c:pt idx="342">
                  <c:v>7824.04</c:v>
                </c:pt>
                <c:pt idx="343">
                  <c:v>7827.71</c:v>
                </c:pt>
                <c:pt idx="344">
                  <c:v>7801.38</c:v>
                </c:pt>
                <c:pt idx="345">
                  <c:v>7817.38</c:v>
                </c:pt>
                <c:pt idx="346">
                  <c:v>7822.38</c:v>
                </c:pt>
                <c:pt idx="347">
                  <c:v>7759.71</c:v>
                </c:pt>
                <c:pt idx="348">
                  <c:v>7792.04</c:v>
                </c:pt>
                <c:pt idx="349">
                  <c:v>7803.71</c:v>
                </c:pt>
                <c:pt idx="350">
                  <c:v>7854.38</c:v>
                </c:pt>
                <c:pt idx="351">
                  <c:v>7884.04</c:v>
                </c:pt>
                <c:pt idx="352">
                  <c:v>7899.38</c:v>
                </c:pt>
                <c:pt idx="353">
                  <c:v>7972.38</c:v>
                </c:pt>
                <c:pt idx="354">
                  <c:v>7950.71</c:v>
                </c:pt>
                <c:pt idx="355">
                  <c:v>7989.71</c:v>
                </c:pt>
                <c:pt idx="356">
                  <c:v>7965.38</c:v>
                </c:pt>
                <c:pt idx="357">
                  <c:v>7870.71</c:v>
                </c:pt>
                <c:pt idx="358">
                  <c:v>7791.38</c:v>
                </c:pt>
                <c:pt idx="359">
                  <c:v>7754.71</c:v>
                </c:pt>
                <c:pt idx="360">
                  <c:v>7658.71</c:v>
                </c:pt>
                <c:pt idx="361">
                  <c:v>7634.71</c:v>
                </c:pt>
                <c:pt idx="362">
                  <c:v>7589.38</c:v>
                </c:pt>
                <c:pt idx="363">
                  <c:v>7570.38</c:v>
                </c:pt>
                <c:pt idx="364">
                  <c:v>7612.38</c:v>
                </c:pt>
                <c:pt idx="365">
                  <c:v>7564.04</c:v>
                </c:pt>
                <c:pt idx="366">
                  <c:v>7537.04</c:v>
                </c:pt>
                <c:pt idx="367">
                  <c:v>7632.71</c:v>
                </c:pt>
                <c:pt idx="368">
                  <c:v>7630.71</c:v>
                </c:pt>
                <c:pt idx="369">
                  <c:v>7663.38</c:v>
                </c:pt>
                <c:pt idx="370">
                  <c:v>7653.04</c:v>
                </c:pt>
                <c:pt idx="371">
                  <c:v>7655.71</c:v>
                </c:pt>
                <c:pt idx="372">
                  <c:v>7613.71</c:v>
                </c:pt>
                <c:pt idx="373">
                  <c:v>7583.38</c:v>
                </c:pt>
                <c:pt idx="374">
                  <c:v>7508.71</c:v>
                </c:pt>
                <c:pt idx="375">
                  <c:v>7442.71</c:v>
                </c:pt>
                <c:pt idx="376">
                  <c:v>7416.71</c:v>
                </c:pt>
                <c:pt idx="377">
                  <c:v>7328.71</c:v>
                </c:pt>
                <c:pt idx="378">
                  <c:v>7298.38</c:v>
                </c:pt>
                <c:pt idx="379">
                  <c:v>7269.38</c:v>
                </c:pt>
                <c:pt idx="380">
                  <c:v>7359.38</c:v>
                </c:pt>
                <c:pt idx="381">
                  <c:v>7317.04</c:v>
                </c:pt>
                <c:pt idx="382">
                  <c:v>7320.04</c:v>
                </c:pt>
                <c:pt idx="383">
                  <c:v>7366.71</c:v>
                </c:pt>
                <c:pt idx="384">
                  <c:v>7411.71</c:v>
                </c:pt>
                <c:pt idx="385">
                  <c:v>7503.38</c:v>
                </c:pt>
                <c:pt idx="386">
                  <c:v>7498.04</c:v>
                </c:pt>
                <c:pt idx="387">
                  <c:v>7557.38</c:v>
                </c:pt>
                <c:pt idx="388">
                  <c:v>7538.38</c:v>
                </c:pt>
                <c:pt idx="389">
                  <c:v>7506.71</c:v>
                </c:pt>
                <c:pt idx="390">
                  <c:v>7463.71</c:v>
                </c:pt>
                <c:pt idx="391">
                  <c:v>7378.04</c:v>
                </c:pt>
                <c:pt idx="392">
                  <c:v>7322.38</c:v>
                </c:pt>
                <c:pt idx="393">
                  <c:v>7295.38</c:v>
                </c:pt>
                <c:pt idx="394">
                  <c:v>7291.38</c:v>
                </c:pt>
                <c:pt idx="395">
                  <c:v>7302.04</c:v>
                </c:pt>
                <c:pt idx="396">
                  <c:v>7295.71</c:v>
                </c:pt>
                <c:pt idx="397">
                  <c:v>7262.04</c:v>
                </c:pt>
                <c:pt idx="398">
                  <c:v>7181.38</c:v>
                </c:pt>
                <c:pt idx="399">
                  <c:v>7184.71</c:v>
                </c:pt>
                <c:pt idx="400">
                  <c:v>7218.04</c:v>
                </c:pt>
                <c:pt idx="401">
                  <c:v>7168.71</c:v>
                </c:pt>
                <c:pt idx="402">
                  <c:v>7198.38</c:v>
                </c:pt>
                <c:pt idx="403">
                  <c:v>7091.38</c:v>
                </c:pt>
                <c:pt idx="404">
                  <c:v>7066.71</c:v>
                </c:pt>
                <c:pt idx="405">
                  <c:v>7066.38</c:v>
                </c:pt>
                <c:pt idx="406">
                  <c:v>7020.38</c:v>
                </c:pt>
                <c:pt idx="407">
                  <c:v>7000.04</c:v>
                </c:pt>
                <c:pt idx="408">
                  <c:v>6772.38</c:v>
                </c:pt>
                <c:pt idx="409">
                  <c:v>6738.38</c:v>
                </c:pt>
                <c:pt idx="410">
                  <c:v>6671.04</c:v>
                </c:pt>
                <c:pt idx="411">
                  <c:v>6567.04</c:v>
                </c:pt>
                <c:pt idx="412">
                  <c:v>6514.38</c:v>
                </c:pt>
                <c:pt idx="413">
                  <c:v>6429.04</c:v>
                </c:pt>
                <c:pt idx="414">
                  <c:v>6429.04</c:v>
                </c:pt>
                <c:pt idx="415">
                  <c:v>6384.71</c:v>
                </c:pt>
                <c:pt idx="416">
                  <c:v>6344.71</c:v>
                </c:pt>
                <c:pt idx="417">
                  <c:v>6380.71</c:v>
                </c:pt>
                <c:pt idx="418">
                  <c:v>6383.04</c:v>
                </c:pt>
                <c:pt idx="419">
                  <c:v>6355.71</c:v>
                </c:pt>
                <c:pt idx="420">
                  <c:v>6329.71</c:v>
                </c:pt>
                <c:pt idx="421">
                  <c:v>6387.71</c:v>
                </c:pt>
                <c:pt idx="422">
                  <c:v>6302.04</c:v>
                </c:pt>
                <c:pt idx="423">
                  <c:v>6337.38</c:v>
                </c:pt>
                <c:pt idx="424">
                  <c:v>6276.71</c:v>
                </c:pt>
                <c:pt idx="425">
                  <c:v>6287.38</c:v>
                </c:pt>
                <c:pt idx="426">
                  <c:v>6202.04</c:v>
                </c:pt>
                <c:pt idx="427">
                  <c:v>6138.04</c:v>
                </c:pt>
                <c:pt idx="428">
                  <c:v>6085.38</c:v>
                </c:pt>
                <c:pt idx="429">
                  <c:v>5989.04</c:v>
                </c:pt>
                <c:pt idx="430">
                  <c:v>5911.04</c:v>
                </c:pt>
                <c:pt idx="431">
                  <c:v>5876.04</c:v>
                </c:pt>
                <c:pt idx="432">
                  <c:v>5783.04</c:v>
                </c:pt>
                <c:pt idx="433">
                  <c:v>5694.71</c:v>
                </c:pt>
                <c:pt idx="434">
                  <c:v>5710.71</c:v>
                </c:pt>
                <c:pt idx="435">
                  <c:v>5644.71</c:v>
                </c:pt>
                <c:pt idx="436">
                  <c:v>5578.38</c:v>
                </c:pt>
                <c:pt idx="437">
                  <c:v>5545.38</c:v>
                </c:pt>
                <c:pt idx="438">
                  <c:v>5477.04</c:v>
                </c:pt>
                <c:pt idx="439">
                  <c:v>5393.04</c:v>
                </c:pt>
                <c:pt idx="440">
                  <c:v>5401.04</c:v>
                </c:pt>
                <c:pt idx="441">
                  <c:v>5341.04</c:v>
                </c:pt>
                <c:pt idx="442">
                  <c:v>5337.71</c:v>
                </c:pt>
                <c:pt idx="443">
                  <c:v>5195.71</c:v>
                </c:pt>
                <c:pt idx="444">
                  <c:v>5167.38</c:v>
                </c:pt>
                <c:pt idx="445">
                  <c:v>5042.04</c:v>
                </c:pt>
                <c:pt idx="446">
                  <c:v>4960.38</c:v>
                </c:pt>
                <c:pt idx="447">
                  <c:v>4978.71</c:v>
                </c:pt>
                <c:pt idx="448">
                  <c:v>4903.38</c:v>
                </c:pt>
                <c:pt idx="449">
                  <c:v>4889.04</c:v>
                </c:pt>
                <c:pt idx="450">
                  <c:v>4871.38</c:v>
                </c:pt>
                <c:pt idx="451">
                  <c:v>4850.38</c:v>
                </c:pt>
                <c:pt idx="452">
                  <c:v>4780.38</c:v>
                </c:pt>
                <c:pt idx="453">
                  <c:v>4781.04</c:v>
                </c:pt>
                <c:pt idx="454">
                  <c:v>4709.71</c:v>
                </c:pt>
                <c:pt idx="455">
                  <c:v>4763.04</c:v>
                </c:pt>
                <c:pt idx="456">
                  <c:v>4756.38</c:v>
                </c:pt>
                <c:pt idx="457">
                  <c:v>4791.04</c:v>
                </c:pt>
                <c:pt idx="458">
                  <c:v>4782.38</c:v>
                </c:pt>
                <c:pt idx="459">
                  <c:v>4787.38</c:v>
                </c:pt>
                <c:pt idx="460">
                  <c:v>4789.04</c:v>
                </c:pt>
                <c:pt idx="461">
                  <c:v>4762.71</c:v>
                </c:pt>
                <c:pt idx="462">
                  <c:v>4815.71</c:v>
                </c:pt>
                <c:pt idx="463">
                  <c:v>4807.71</c:v>
                </c:pt>
                <c:pt idx="464">
                  <c:v>4739.04</c:v>
                </c:pt>
                <c:pt idx="465">
                  <c:v>4704.38</c:v>
                </c:pt>
                <c:pt idx="466">
                  <c:v>4688.04</c:v>
                </c:pt>
                <c:pt idx="467">
                  <c:v>4696.71</c:v>
                </c:pt>
                <c:pt idx="468">
                  <c:v>4665.04</c:v>
                </c:pt>
                <c:pt idx="469">
                  <c:v>4598.04</c:v>
                </c:pt>
                <c:pt idx="470">
                  <c:v>4584.37</c:v>
                </c:pt>
                <c:pt idx="471">
                  <c:v>4610.37</c:v>
                </c:pt>
                <c:pt idx="472">
                  <c:v>4578.71</c:v>
                </c:pt>
                <c:pt idx="473">
                  <c:v>4594.71</c:v>
                </c:pt>
                <c:pt idx="474">
                  <c:v>4566.71</c:v>
                </c:pt>
                <c:pt idx="475">
                  <c:v>4518.71</c:v>
                </c:pt>
                <c:pt idx="476">
                  <c:v>4531.04</c:v>
                </c:pt>
                <c:pt idx="477">
                  <c:v>4536.04</c:v>
                </c:pt>
                <c:pt idx="478">
                  <c:v>4486.38</c:v>
                </c:pt>
                <c:pt idx="479">
                  <c:v>4378.38</c:v>
                </c:pt>
                <c:pt idx="480">
                  <c:v>4478.71</c:v>
                </c:pt>
                <c:pt idx="481">
                  <c:v>4365.71</c:v>
                </c:pt>
                <c:pt idx="482">
                  <c:v>4333.38</c:v>
                </c:pt>
                <c:pt idx="483">
                  <c:v>4336.71</c:v>
                </c:pt>
                <c:pt idx="484">
                  <c:v>4291.04</c:v>
                </c:pt>
                <c:pt idx="485">
                  <c:v>4299.38</c:v>
                </c:pt>
                <c:pt idx="486">
                  <c:v>4235.71</c:v>
                </c:pt>
                <c:pt idx="487">
                  <c:v>4247.37</c:v>
                </c:pt>
                <c:pt idx="488">
                  <c:v>4247.04</c:v>
                </c:pt>
                <c:pt idx="489">
                  <c:v>4195.04</c:v>
                </c:pt>
                <c:pt idx="490">
                  <c:v>4133.04</c:v>
                </c:pt>
                <c:pt idx="491">
                  <c:v>4185.71</c:v>
                </c:pt>
                <c:pt idx="492">
                  <c:v>4218.04</c:v>
                </c:pt>
                <c:pt idx="493">
                  <c:v>4227.37</c:v>
                </c:pt>
                <c:pt idx="494">
                  <c:v>4275.38</c:v>
                </c:pt>
                <c:pt idx="495">
                  <c:v>4208.71</c:v>
                </c:pt>
                <c:pt idx="496">
                  <c:v>4209.71</c:v>
                </c:pt>
                <c:pt idx="497">
                  <c:v>4182.04</c:v>
                </c:pt>
                <c:pt idx="498">
                  <c:v>4195.71</c:v>
                </c:pt>
                <c:pt idx="499">
                  <c:v>4169.37</c:v>
                </c:pt>
                <c:pt idx="500">
                  <c:v>4160.38</c:v>
                </c:pt>
                <c:pt idx="501">
                  <c:v>4032.38</c:v>
                </c:pt>
                <c:pt idx="502">
                  <c:v>4068.37</c:v>
                </c:pt>
                <c:pt idx="503">
                  <c:v>4049.04</c:v>
                </c:pt>
                <c:pt idx="504">
                  <c:v>3990.37</c:v>
                </c:pt>
                <c:pt idx="505">
                  <c:v>3959.37</c:v>
                </c:pt>
                <c:pt idx="506">
                  <c:v>3953.71</c:v>
                </c:pt>
                <c:pt idx="507">
                  <c:v>3920.04</c:v>
                </c:pt>
                <c:pt idx="508">
                  <c:v>3944.37</c:v>
                </c:pt>
                <c:pt idx="509">
                  <c:v>3900.37</c:v>
                </c:pt>
                <c:pt idx="510">
                  <c:v>3860.04</c:v>
                </c:pt>
                <c:pt idx="511">
                  <c:v>3844.71</c:v>
                </c:pt>
                <c:pt idx="512">
                  <c:v>3910.71</c:v>
                </c:pt>
                <c:pt idx="513">
                  <c:v>3839.04</c:v>
                </c:pt>
                <c:pt idx="514">
                  <c:v>3765.37</c:v>
                </c:pt>
                <c:pt idx="515">
                  <c:v>3835.37</c:v>
                </c:pt>
                <c:pt idx="516">
                  <c:v>3763.71</c:v>
                </c:pt>
                <c:pt idx="517">
                  <c:v>3747.37</c:v>
                </c:pt>
                <c:pt idx="518">
                  <c:v>3673.71</c:v>
                </c:pt>
                <c:pt idx="519">
                  <c:v>3790.38</c:v>
                </c:pt>
                <c:pt idx="520">
                  <c:v>3691.37</c:v>
                </c:pt>
                <c:pt idx="521">
                  <c:v>3653.04</c:v>
                </c:pt>
                <c:pt idx="522">
                  <c:v>3623.04</c:v>
                </c:pt>
                <c:pt idx="523">
                  <c:v>3667.71</c:v>
                </c:pt>
                <c:pt idx="524">
                  <c:v>3612.04</c:v>
                </c:pt>
                <c:pt idx="525">
                  <c:v>3582.04</c:v>
                </c:pt>
                <c:pt idx="526">
                  <c:v>3595.71</c:v>
                </c:pt>
                <c:pt idx="527">
                  <c:v>3642.04</c:v>
                </c:pt>
                <c:pt idx="528">
                  <c:v>3549.04</c:v>
                </c:pt>
                <c:pt idx="529">
                  <c:v>3533.37</c:v>
                </c:pt>
                <c:pt idx="530">
                  <c:v>3529.71</c:v>
                </c:pt>
                <c:pt idx="531">
                  <c:v>3441.71</c:v>
                </c:pt>
                <c:pt idx="532">
                  <c:v>3436.04</c:v>
                </c:pt>
                <c:pt idx="533">
                  <c:v>3367.71</c:v>
                </c:pt>
                <c:pt idx="534">
                  <c:v>3457.71</c:v>
                </c:pt>
                <c:pt idx="535">
                  <c:v>3356.38</c:v>
                </c:pt>
                <c:pt idx="536">
                  <c:v>3299.37</c:v>
                </c:pt>
                <c:pt idx="537">
                  <c:v>3350.71</c:v>
                </c:pt>
                <c:pt idx="538">
                  <c:v>3283.38</c:v>
                </c:pt>
                <c:pt idx="539">
                  <c:v>3255.71</c:v>
                </c:pt>
                <c:pt idx="540">
                  <c:v>3231.71</c:v>
                </c:pt>
                <c:pt idx="541">
                  <c:v>3248.71</c:v>
                </c:pt>
                <c:pt idx="542">
                  <c:v>3155.71</c:v>
                </c:pt>
                <c:pt idx="543">
                  <c:v>3155.71</c:v>
                </c:pt>
                <c:pt idx="544">
                  <c:v>3177.71</c:v>
                </c:pt>
                <c:pt idx="545">
                  <c:v>3129.38</c:v>
                </c:pt>
                <c:pt idx="546">
                  <c:v>3086.37</c:v>
                </c:pt>
                <c:pt idx="547">
                  <c:v>3052.71</c:v>
                </c:pt>
                <c:pt idx="548">
                  <c:v>3033.38</c:v>
                </c:pt>
                <c:pt idx="549">
                  <c:v>2975.71</c:v>
                </c:pt>
                <c:pt idx="550">
                  <c:v>2934.37</c:v>
                </c:pt>
                <c:pt idx="551">
                  <c:v>2918.37</c:v>
                </c:pt>
                <c:pt idx="552">
                  <c:v>2891.71</c:v>
                </c:pt>
                <c:pt idx="553">
                  <c:v>2924.71</c:v>
                </c:pt>
                <c:pt idx="554">
                  <c:v>2927.37</c:v>
                </c:pt>
                <c:pt idx="555">
                  <c:v>2937.37</c:v>
                </c:pt>
                <c:pt idx="556">
                  <c:v>2941.71</c:v>
                </c:pt>
                <c:pt idx="557">
                  <c:v>2897.04</c:v>
                </c:pt>
                <c:pt idx="558">
                  <c:v>2921.04</c:v>
                </c:pt>
                <c:pt idx="559">
                  <c:v>2960.71</c:v>
                </c:pt>
                <c:pt idx="560">
                  <c:v>2957.37</c:v>
                </c:pt>
                <c:pt idx="561">
                  <c:v>2980.38</c:v>
                </c:pt>
                <c:pt idx="562">
                  <c:v>2925.71</c:v>
                </c:pt>
                <c:pt idx="563">
                  <c:v>2930.71</c:v>
                </c:pt>
                <c:pt idx="564">
                  <c:v>2944.37</c:v>
                </c:pt>
                <c:pt idx="565">
                  <c:v>2916.37</c:v>
                </c:pt>
                <c:pt idx="566">
                  <c:v>2877.71</c:v>
                </c:pt>
                <c:pt idx="567">
                  <c:v>2996.71</c:v>
                </c:pt>
                <c:pt idx="568">
                  <c:v>2851.04</c:v>
                </c:pt>
                <c:pt idx="569">
                  <c:v>2822.04</c:v>
                </c:pt>
                <c:pt idx="570">
                  <c:v>2781.38</c:v>
                </c:pt>
                <c:pt idx="571">
                  <c:v>2819.37</c:v>
                </c:pt>
                <c:pt idx="572">
                  <c:v>2788.04</c:v>
                </c:pt>
                <c:pt idx="573">
                  <c:v>2792.71</c:v>
                </c:pt>
                <c:pt idx="574">
                  <c:v>2834.71</c:v>
                </c:pt>
                <c:pt idx="575">
                  <c:v>2790.04</c:v>
                </c:pt>
                <c:pt idx="576">
                  <c:v>2807.71</c:v>
                </c:pt>
                <c:pt idx="577">
                  <c:v>2800.71</c:v>
                </c:pt>
                <c:pt idx="578">
                  <c:v>2852.04</c:v>
                </c:pt>
                <c:pt idx="579">
                  <c:v>2839.71</c:v>
                </c:pt>
                <c:pt idx="580">
                  <c:v>2763.04</c:v>
                </c:pt>
                <c:pt idx="581">
                  <c:v>2822.04</c:v>
                </c:pt>
                <c:pt idx="582">
                  <c:v>2790.38</c:v>
                </c:pt>
                <c:pt idx="583">
                  <c:v>2889.38</c:v>
                </c:pt>
                <c:pt idx="584">
                  <c:v>2843.37</c:v>
                </c:pt>
                <c:pt idx="585">
                  <c:v>2852.38</c:v>
                </c:pt>
                <c:pt idx="586">
                  <c:v>2810.04</c:v>
                </c:pt>
                <c:pt idx="587">
                  <c:v>2933.71</c:v>
                </c:pt>
                <c:pt idx="588">
                  <c:v>2846.04</c:v>
                </c:pt>
                <c:pt idx="589">
                  <c:v>2874.38</c:v>
                </c:pt>
                <c:pt idx="590">
                  <c:v>2928.04</c:v>
                </c:pt>
                <c:pt idx="591">
                  <c:v>2922.38</c:v>
                </c:pt>
                <c:pt idx="592">
                  <c:v>2971.37</c:v>
                </c:pt>
                <c:pt idx="593">
                  <c:v>3011.04</c:v>
                </c:pt>
                <c:pt idx="594">
                  <c:v>2972.37</c:v>
                </c:pt>
                <c:pt idx="595">
                  <c:v>3034.04</c:v>
                </c:pt>
                <c:pt idx="596">
                  <c:v>3162.37</c:v>
                </c:pt>
                <c:pt idx="597">
                  <c:v>3123.37</c:v>
                </c:pt>
                <c:pt idx="598">
                  <c:v>3205.71</c:v>
                </c:pt>
                <c:pt idx="599">
                  <c:v>3274.38</c:v>
                </c:pt>
                <c:pt idx="600">
                  <c:v>3329.71</c:v>
                </c:pt>
                <c:pt idx="601">
                  <c:v>3420.37</c:v>
                </c:pt>
                <c:pt idx="602">
                  <c:v>3505.71</c:v>
                </c:pt>
                <c:pt idx="603">
                  <c:v>3494.37</c:v>
                </c:pt>
                <c:pt idx="604">
                  <c:v>3543.04</c:v>
                </c:pt>
                <c:pt idx="605">
                  <c:v>3497.04</c:v>
                </c:pt>
                <c:pt idx="606">
                  <c:v>3493.37</c:v>
                </c:pt>
                <c:pt idx="607">
                  <c:v>3430.04</c:v>
                </c:pt>
                <c:pt idx="608">
                  <c:v>3466.04</c:v>
                </c:pt>
                <c:pt idx="609">
                  <c:v>3448.38</c:v>
                </c:pt>
                <c:pt idx="610">
                  <c:v>3423.71</c:v>
                </c:pt>
                <c:pt idx="611">
                  <c:v>3455.71</c:v>
                </c:pt>
                <c:pt idx="612">
                  <c:v>3516.37</c:v>
                </c:pt>
                <c:pt idx="613">
                  <c:v>3575.37</c:v>
                </c:pt>
                <c:pt idx="614">
                  <c:v>3644.71</c:v>
                </c:pt>
                <c:pt idx="615">
                  <c:v>3692.37</c:v>
                </c:pt>
                <c:pt idx="616">
                  <c:v>3799.37</c:v>
                </c:pt>
                <c:pt idx="617">
                  <c:v>4027.38</c:v>
                </c:pt>
                <c:pt idx="618">
                  <c:v>4049.37</c:v>
                </c:pt>
                <c:pt idx="619">
                  <c:v>4092.04</c:v>
                </c:pt>
                <c:pt idx="620">
                  <c:v>3959.04</c:v>
                </c:pt>
                <c:pt idx="621">
                  <c:v>3990.37</c:v>
                </c:pt>
                <c:pt idx="622">
                  <c:v>3898.38</c:v>
                </c:pt>
                <c:pt idx="623">
                  <c:v>3838.38</c:v>
                </c:pt>
                <c:pt idx="624">
                  <c:v>3736.71</c:v>
                </c:pt>
                <c:pt idx="625">
                  <c:v>3734.38</c:v>
                </c:pt>
                <c:pt idx="626">
                  <c:v>3708.37</c:v>
                </c:pt>
                <c:pt idx="627">
                  <c:v>3771.04</c:v>
                </c:pt>
                <c:pt idx="628">
                  <c:v>3755.37</c:v>
                </c:pt>
                <c:pt idx="629">
                  <c:v>3833.71</c:v>
                </c:pt>
                <c:pt idx="630">
                  <c:v>3876.04</c:v>
                </c:pt>
                <c:pt idx="631">
                  <c:v>3940.71</c:v>
                </c:pt>
                <c:pt idx="632">
                  <c:v>4054.71</c:v>
                </c:pt>
                <c:pt idx="633">
                  <c:v>4061.71</c:v>
                </c:pt>
                <c:pt idx="634">
                  <c:v>4090.04</c:v>
                </c:pt>
                <c:pt idx="635">
                  <c:v>4196.71</c:v>
                </c:pt>
                <c:pt idx="636">
                  <c:v>4189.71</c:v>
                </c:pt>
                <c:pt idx="637">
                  <c:v>4245.71</c:v>
                </c:pt>
                <c:pt idx="638">
                  <c:v>4294.04</c:v>
                </c:pt>
                <c:pt idx="639">
                  <c:v>4384.71</c:v>
                </c:pt>
                <c:pt idx="640">
                  <c:v>4371.71</c:v>
                </c:pt>
                <c:pt idx="641">
                  <c:v>4397.38</c:v>
                </c:pt>
                <c:pt idx="642">
                  <c:v>4482.37</c:v>
                </c:pt>
                <c:pt idx="643">
                  <c:v>4424.71</c:v>
                </c:pt>
                <c:pt idx="644">
                  <c:v>4465.71</c:v>
                </c:pt>
                <c:pt idx="645">
                  <c:v>4540.38</c:v>
                </c:pt>
                <c:pt idx="646">
                  <c:v>4581.04</c:v>
                </c:pt>
                <c:pt idx="647">
                  <c:v>4612.71</c:v>
                </c:pt>
                <c:pt idx="648">
                  <c:v>4723.71</c:v>
                </c:pt>
                <c:pt idx="649">
                  <c:v>4773.04</c:v>
                </c:pt>
                <c:pt idx="650">
                  <c:v>4836.71</c:v>
                </c:pt>
                <c:pt idx="651">
                  <c:v>4905.38</c:v>
                </c:pt>
                <c:pt idx="652">
                  <c:v>4966.38</c:v>
                </c:pt>
                <c:pt idx="653">
                  <c:v>5065.38</c:v>
                </c:pt>
                <c:pt idx="654">
                  <c:v>5236.38</c:v>
                </c:pt>
                <c:pt idx="655">
                  <c:v>5431.71</c:v>
                </c:pt>
                <c:pt idx="656">
                  <c:v>5500.04</c:v>
                </c:pt>
                <c:pt idx="657">
                  <c:v>5612.71</c:v>
                </c:pt>
                <c:pt idx="658">
                  <c:v>5765.38</c:v>
                </c:pt>
                <c:pt idx="659">
                  <c:v>5978.38</c:v>
                </c:pt>
                <c:pt idx="660">
                  <c:v>6101.38</c:v>
                </c:pt>
                <c:pt idx="661">
                  <c:v>6186.71</c:v>
                </c:pt>
                <c:pt idx="662">
                  <c:v>6250.04</c:v>
                </c:pt>
                <c:pt idx="663">
                  <c:v>6427.71</c:v>
                </c:pt>
                <c:pt idx="664">
                  <c:v>6474.38</c:v>
                </c:pt>
                <c:pt idx="665">
                  <c:v>6643.38</c:v>
                </c:pt>
                <c:pt idx="666">
                  <c:v>6770.38</c:v>
                </c:pt>
                <c:pt idx="667">
                  <c:v>6905.38</c:v>
                </c:pt>
                <c:pt idx="668">
                  <c:v>7093.04</c:v>
                </c:pt>
                <c:pt idx="669">
                  <c:v>7181.71</c:v>
                </c:pt>
                <c:pt idx="670">
                  <c:v>7340.04</c:v>
                </c:pt>
                <c:pt idx="671">
                  <c:v>7485.04</c:v>
                </c:pt>
                <c:pt idx="672">
                  <c:v>7627.71</c:v>
                </c:pt>
                <c:pt idx="673">
                  <c:v>7743.04</c:v>
                </c:pt>
                <c:pt idx="674">
                  <c:v>7907.38</c:v>
                </c:pt>
                <c:pt idx="675">
                  <c:v>8130.71</c:v>
                </c:pt>
                <c:pt idx="676">
                  <c:v>8314.7099999999991</c:v>
                </c:pt>
                <c:pt idx="677">
                  <c:v>8469.7099999999991</c:v>
                </c:pt>
                <c:pt idx="678">
                  <c:v>8660.3799999999992</c:v>
                </c:pt>
                <c:pt idx="679">
                  <c:v>8772.3799999999992</c:v>
                </c:pt>
                <c:pt idx="680">
                  <c:v>8971.0400000000009</c:v>
                </c:pt>
                <c:pt idx="681">
                  <c:v>9107.0400000000009</c:v>
                </c:pt>
                <c:pt idx="682">
                  <c:v>9172.7099999999991</c:v>
                </c:pt>
                <c:pt idx="683">
                  <c:v>9279.7099999999991</c:v>
                </c:pt>
                <c:pt idx="684">
                  <c:v>9396.7099999999991</c:v>
                </c:pt>
                <c:pt idx="685">
                  <c:v>9511.0400000000009</c:v>
                </c:pt>
                <c:pt idx="686">
                  <c:v>9526.7099999999991</c:v>
                </c:pt>
                <c:pt idx="687">
                  <c:v>9556.0400000000009</c:v>
                </c:pt>
                <c:pt idx="688">
                  <c:v>9608.3799999999992</c:v>
                </c:pt>
                <c:pt idx="689">
                  <c:v>9620.7099999999991</c:v>
                </c:pt>
                <c:pt idx="690">
                  <c:v>9633.7099999999991</c:v>
                </c:pt>
                <c:pt idx="691">
                  <c:v>9714.7099999999991</c:v>
                </c:pt>
                <c:pt idx="692">
                  <c:v>9817.3799999999992</c:v>
                </c:pt>
                <c:pt idx="693">
                  <c:v>9758.7099999999991</c:v>
                </c:pt>
                <c:pt idx="694">
                  <c:v>9769.7099999999991</c:v>
                </c:pt>
                <c:pt idx="695">
                  <c:v>9780.3799999999992</c:v>
                </c:pt>
                <c:pt idx="696">
                  <c:v>9788.0400000000009</c:v>
                </c:pt>
                <c:pt idx="697">
                  <c:v>9816.0400000000009</c:v>
                </c:pt>
                <c:pt idx="698">
                  <c:v>9871.0400000000009</c:v>
                </c:pt>
                <c:pt idx="699">
                  <c:v>9873.0400000000009</c:v>
                </c:pt>
                <c:pt idx="700">
                  <c:v>9899.0400000000009</c:v>
                </c:pt>
                <c:pt idx="701">
                  <c:v>9984.3799999999992</c:v>
                </c:pt>
                <c:pt idx="702">
                  <c:v>9964.3799999999992</c:v>
                </c:pt>
                <c:pt idx="703">
                  <c:v>9936.3799999999992</c:v>
                </c:pt>
                <c:pt idx="704">
                  <c:v>9894.0400000000009</c:v>
                </c:pt>
                <c:pt idx="705">
                  <c:v>9784.3799999999992</c:v>
                </c:pt>
                <c:pt idx="706">
                  <c:v>9720.0400000000009</c:v>
                </c:pt>
                <c:pt idx="707">
                  <c:v>9655.3799999999992</c:v>
                </c:pt>
                <c:pt idx="708">
                  <c:v>9523.0400000000009</c:v>
                </c:pt>
                <c:pt idx="709">
                  <c:v>9476.7099999999991</c:v>
                </c:pt>
                <c:pt idx="710">
                  <c:v>9421.7099999999991</c:v>
                </c:pt>
                <c:pt idx="711">
                  <c:v>9326.0400000000009</c:v>
                </c:pt>
                <c:pt idx="712">
                  <c:v>9285.7099999999991</c:v>
                </c:pt>
                <c:pt idx="713">
                  <c:v>9099.7099999999991</c:v>
                </c:pt>
                <c:pt idx="714">
                  <c:v>9066.0400000000009</c:v>
                </c:pt>
                <c:pt idx="715">
                  <c:v>9014.7099999999991</c:v>
                </c:pt>
                <c:pt idx="716">
                  <c:v>8958.7099999999991</c:v>
                </c:pt>
                <c:pt idx="717">
                  <c:v>8961.3799999999992</c:v>
                </c:pt>
                <c:pt idx="718">
                  <c:v>9283.7099999999991</c:v>
                </c:pt>
                <c:pt idx="719">
                  <c:v>8959.0400000000009</c:v>
                </c:pt>
                <c:pt idx="720">
                  <c:v>8855.0400000000009</c:v>
                </c:pt>
                <c:pt idx="721">
                  <c:v>8840.7099999999991</c:v>
                </c:pt>
                <c:pt idx="722">
                  <c:v>8875.7099999999991</c:v>
                </c:pt>
                <c:pt idx="723">
                  <c:v>8795.3799999999992</c:v>
                </c:pt>
                <c:pt idx="724">
                  <c:v>8749.0400000000009</c:v>
                </c:pt>
                <c:pt idx="725">
                  <c:v>8660.3799999999992</c:v>
                </c:pt>
                <c:pt idx="726">
                  <c:v>8628.3799999999992</c:v>
                </c:pt>
                <c:pt idx="727">
                  <c:v>8508.0400000000009</c:v>
                </c:pt>
                <c:pt idx="728">
                  <c:v>8425.3799999999992</c:v>
                </c:pt>
                <c:pt idx="729">
                  <c:v>8282.0400000000009</c:v>
                </c:pt>
                <c:pt idx="730">
                  <c:v>8152.38</c:v>
                </c:pt>
                <c:pt idx="731">
                  <c:v>8123.38</c:v>
                </c:pt>
                <c:pt idx="732">
                  <c:v>7933.38</c:v>
                </c:pt>
                <c:pt idx="733">
                  <c:v>7777.04</c:v>
                </c:pt>
                <c:pt idx="734">
                  <c:v>7659.38</c:v>
                </c:pt>
                <c:pt idx="735">
                  <c:v>7623.38</c:v>
                </c:pt>
                <c:pt idx="736">
                  <c:v>7479.04</c:v>
                </c:pt>
                <c:pt idx="737">
                  <c:v>7448.04</c:v>
                </c:pt>
                <c:pt idx="738">
                  <c:v>7317.71</c:v>
                </c:pt>
                <c:pt idx="739">
                  <c:v>7241.38</c:v>
                </c:pt>
                <c:pt idx="740">
                  <c:v>7213.38</c:v>
                </c:pt>
                <c:pt idx="741">
                  <c:v>7136.38</c:v>
                </c:pt>
                <c:pt idx="742">
                  <c:v>7122.04</c:v>
                </c:pt>
                <c:pt idx="743">
                  <c:v>7105.38</c:v>
                </c:pt>
                <c:pt idx="744">
                  <c:v>7022.38</c:v>
                </c:pt>
                <c:pt idx="745">
                  <c:v>7017.04</c:v>
                </c:pt>
                <c:pt idx="746">
                  <c:v>6990.38</c:v>
                </c:pt>
                <c:pt idx="747">
                  <c:v>6940.38</c:v>
                </c:pt>
                <c:pt idx="748">
                  <c:v>6936.04</c:v>
                </c:pt>
                <c:pt idx="749">
                  <c:v>6923.71</c:v>
                </c:pt>
                <c:pt idx="750">
                  <c:v>6820.04</c:v>
                </c:pt>
                <c:pt idx="751">
                  <c:v>6736.71</c:v>
                </c:pt>
                <c:pt idx="752">
                  <c:v>6693.71</c:v>
                </c:pt>
                <c:pt idx="753">
                  <c:v>6629.71</c:v>
                </c:pt>
                <c:pt idx="754">
                  <c:v>6533.38</c:v>
                </c:pt>
                <c:pt idx="755">
                  <c:v>6442.71</c:v>
                </c:pt>
                <c:pt idx="756">
                  <c:v>6403.71</c:v>
                </c:pt>
                <c:pt idx="757">
                  <c:v>6276.04</c:v>
                </c:pt>
                <c:pt idx="758">
                  <c:v>6292.71</c:v>
                </c:pt>
                <c:pt idx="759">
                  <c:v>6129.38</c:v>
                </c:pt>
                <c:pt idx="760">
                  <c:v>6082.04</c:v>
                </c:pt>
                <c:pt idx="761">
                  <c:v>6007.38</c:v>
                </c:pt>
                <c:pt idx="762">
                  <c:v>5899.71</c:v>
                </c:pt>
                <c:pt idx="763">
                  <c:v>5820.04</c:v>
                </c:pt>
                <c:pt idx="764">
                  <c:v>5732.04</c:v>
                </c:pt>
                <c:pt idx="765">
                  <c:v>5686.71</c:v>
                </c:pt>
                <c:pt idx="766">
                  <c:v>5623.04</c:v>
                </c:pt>
                <c:pt idx="767">
                  <c:v>5547.04</c:v>
                </c:pt>
                <c:pt idx="768">
                  <c:v>5539.38</c:v>
                </c:pt>
                <c:pt idx="769">
                  <c:v>5392.71</c:v>
                </c:pt>
                <c:pt idx="770">
                  <c:v>5376.71</c:v>
                </c:pt>
                <c:pt idx="771">
                  <c:v>5341.71</c:v>
                </c:pt>
                <c:pt idx="772">
                  <c:v>5286.71</c:v>
                </c:pt>
                <c:pt idx="773">
                  <c:v>5155.38</c:v>
                </c:pt>
                <c:pt idx="774">
                  <c:v>5156.71</c:v>
                </c:pt>
                <c:pt idx="775">
                  <c:v>5049.71</c:v>
                </c:pt>
                <c:pt idx="776">
                  <c:v>4997.04</c:v>
                </c:pt>
                <c:pt idx="777">
                  <c:v>4842.38</c:v>
                </c:pt>
                <c:pt idx="778">
                  <c:v>4792.71</c:v>
                </c:pt>
                <c:pt idx="779">
                  <c:v>4612.04</c:v>
                </c:pt>
                <c:pt idx="780">
                  <c:v>4567.71</c:v>
                </c:pt>
                <c:pt idx="781">
                  <c:v>4440.04</c:v>
                </c:pt>
                <c:pt idx="782">
                  <c:v>4296.38</c:v>
                </c:pt>
                <c:pt idx="783">
                  <c:v>4213.71</c:v>
                </c:pt>
                <c:pt idx="784">
                  <c:v>4083.71</c:v>
                </c:pt>
                <c:pt idx="785">
                  <c:v>4031.71</c:v>
                </c:pt>
                <c:pt idx="786">
                  <c:v>3817.38</c:v>
                </c:pt>
                <c:pt idx="787">
                  <c:v>3727.71</c:v>
                </c:pt>
                <c:pt idx="788">
                  <c:v>3649.37</c:v>
                </c:pt>
                <c:pt idx="789">
                  <c:v>3477.71</c:v>
                </c:pt>
                <c:pt idx="790">
                  <c:v>3369.71</c:v>
                </c:pt>
                <c:pt idx="791">
                  <c:v>3307.37</c:v>
                </c:pt>
                <c:pt idx="792">
                  <c:v>3208.38</c:v>
                </c:pt>
                <c:pt idx="793">
                  <c:v>3198.71</c:v>
                </c:pt>
                <c:pt idx="794">
                  <c:v>3072.04</c:v>
                </c:pt>
                <c:pt idx="795">
                  <c:v>2960.37</c:v>
                </c:pt>
                <c:pt idx="796">
                  <c:v>2865.71</c:v>
                </c:pt>
                <c:pt idx="797">
                  <c:v>2810.38</c:v>
                </c:pt>
                <c:pt idx="798">
                  <c:v>2700.37</c:v>
                </c:pt>
                <c:pt idx="799">
                  <c:v>2620.04</c:v>
                </c:pt>
                <c:pt idx="800">
                  <c:v>2545.04</c:v>
                </c:pt>
                <c:pt idx="801">
                  <c:v>2523.04</c:v>
                </c:pt>
                <c:pt idx="802">
                  <c:v>2404.04</c:v>
                </c:pt>
                <c:pt idx="803">
                  <c:v>2342.04</c:v>
                </c:pt>
                <c:pt idx="804">
                  <c:v>2189.71</c:v>
                </c:pt>
                <c:pt idx="805">
                  <c:v>2113.71</c:v>
                </c:pt>
                <c:pt idx="806">
                  <c:v>2062.71</c:v>
                </c:pt>
                <c:pt idx="807">
                  <c:v>1879.71</c:v>
                </c:pt>
                <c:pt idx="808">
                  <c:v>1845.71</c:v>
                </c:pt>
                <c:pt idx="809">
                  <c:v>1752.04</c:v>
                </c:pt>
                <c:pt idx="810">
                  <c:v>1616.37</c:v>
                </c:pt>
                <c:pt idx="811">
                  <c:v>1515.38</c:v>
                </c:pt>
                <c:pt idx="812">
                  <c:v>1489.04</c:v>
                </c:pt>
                <c:pt idx="813">
                  <c:v>1413.04</c:v>
                </c:pt>
                <c:pt idx="814">
                  <c:v>1321.04</c:v>
                </c:pt>
                <c:pt idx="815">
                  <c:v>1248.71</c:v>
                </c:pt>
                <c:pt idx="816">
                  <c:v>1232.71</c:v>
                </c:pt>
                <c:pt idx="817">
                  <c:v>1129.71</c:v>
                </c:pt>
                <c:pt idx="818">
                  <c:v>1076.71</c:v>
                </c:pt>
                <c:pt idx="819">
                  <c:v>981.04</c:v>
                </c:pt>
                <c:pt idx="820">
                  <c:v>910.71</c:v>
                </c:pt>
                <c:pt idx="821">
                  <c:v>826.71</c:v>
                </c:pt>
                <c:pt idx="822">
                  <c:v>843.37</c:v>
                </c:pt>
                <c:pt idx="823">
                  <c:v>788.38</c:v>
                </c:pt>
                <c:pt idx="824">
                  <c:v>762.37</c:v>
                </c:pt>
                <c:pt idx="825">
                  <c:v>686.71</c:v>
                </c:pt>
                <c:pt idx="826">
                  <c:v>675.04</c:v>
                </c:pt>
                <c:pt idx="827">
                  <c:v>646.71</c:v>
                </c:pt>
                <c:pt idx="828">
                  <c:v>570.04</c:v>
                </c:pt>
                <c:pt idx="829">
                  <c:v>455.71</c:v>
                </c:pt>
                <c:pt idx="830">
                  <c:v>457.71</c:v>
                </c:pt>
                <c:pt idx="831">
                  <c:v>423.04</c:v>
                </c:pt>
                <c:pt idx="832">
                  <c:v>368.71</c:v>
                </c:pt>
                <c:pt idx="833">
                  <c:v>315.70999999999998</c:v>
                </c:pt>
                <c:pt idx="834">
                  <c:v>235.71</c:v>
                </c:pt>
                <c:pt idx="835">
                  <c:v>259.04000000000002</c:v>
                </c:pt>
                <c:pt idx="836">
                  <c:v>196.04</c:v>
                </c:pt>
                <c:pt idx="837">
                  <c:v>161.04</c:v>
                </c:pt>
                <c:pt idx="838">
                  <c:v>162.04</c:v>
                </c:pt>
                <c:pt idx="839">
                  <c:v>85.71</c:v>
                </c:pt>
                <c:pt idx="840">
                  <c:v>61.04</c:v>
                </c:pt>
                <c:pt idx="841">
                  <c:v>-0.63</c:v>
                </c:pt>
                <c:pt idx="842">
                  <c:v>-37.96</c:v>
                </c:pt>
                <c:pt idx="843">
                  <c:v>47.71</c:v>
                </c:pt>
                <c:pt idx="844">
                  <c:v>-25.96</c:v>
                </c:pt>
                <c:pt idx="845">
                  <c:v>-81.290000000000006</c:v>
                </c:pt>
                <c:pt idx="846">
                  <c:v>-99.63</c:v>
                </c:pt>
                <c:pt idx="847">
                  <c:v>-87.96</c:v>
                </c:pt>
                <c:pt idx="848">
                  <c:v>-88.63</c:v>
                </c:pt>
                <c:pt idx="849">
                  <c:v>-136.96</c:v>
                </c:pt>
                <c:pt idx="850">
                  <c:v>-177.29</c:v>
                </c:pt>
                <c:pt idx="851">
                  <c:v>-207.63</c:v>
                </c:pt>
                <c:pt idx="852">
                  <c:v>-114.29</c:v>
                </c:pt>
                <c:pt idx="853">
                  <c:v>-224.63</c:v>
                </c:pt>
                <c:pt idx="854">
                  <c:v>-279.63</c:v>
                </c:pt>
                <c:pt idx="855">
                  <c:v>-271.29000000000002</c:v>
                </c:pt>
                <c:pt idx="856">
                  <c:v>-319.95999999999998</c:v>
                </c:pt>
                <c:pt idx="857">
                  <c:v>-278.29000000000002</c:v>
                </c:pt>
                <c:pt idx="858">
                  <c:v>-306.95999999999998</c:v>
                </c:pt>
                <c:pt idx="859">
                  <c:v>-272.95999999999998</c:v>
                </c:pt>
                <c:pt idx="860">
                  <c:v>-396.96</c:v>
                </c:pt>
                <c:pt idx="861">
                  <c:v>-313.63</c:v>
                </c:pt>
                <c:pt idx="862">
                  <c:v>-427.29</c:v>
                </c:pt>
                <c:pt idx="863">
                  <c:v>-469.96</c:v>
                </c:pt>
                <c:pt idx="864">
                  <c:v>-433.29</c:v>
                </c:pt>
                <c:pt idx="865">
                  <c:v>-402.63</c:v>
                </c:pt>
                <c:pt idx="866">
                  <c:v>-480.29</c:v>
                </c:pt>
                <c:pt idx="867">
                  <c:v>-456.96</c:v>
                </c:pt>
                <c:pt idx="868">
                  <c:v>-418.29</c:v>
                </c:pt>
                <c:pt idx="869">
                  <c:v>-499.29</c:v>
                </c:pt>
                <c:pt idx="870">
                  <c:v>-518.63</c:v>
                </c:pt>
                <c:pt idx="871">
                  <c:v>-521.96</c:v>
                </c:pt>
                <c:pt idx="872">
                  <c:v>-502.63</c:v>
                </c:pt>
                <c:pt idx="873">
                  <c:v>-564.29</c:v>
                </c:pt>
                <c:pt idx="874">
                  <c:v>-562.63</c:v>
                </c:pt>
                <c:pt idx="875">
                  <c:v>-543.96</c:v>
                </c:pt>
                <c:pt idx="876">
                  <c:v>-555.63</c:v>
                </c:pt>
                <c:pt idx="877">
                  <c:v>-620.29</c:v>
                </c:pt>
                <c:pt idx="878">
                  <c:v>-605.96</c:v>
                </c:pt>
                <c:pt idx="879">
                  <c:v>-595.96</c:v>
                </c:pt>
                <c:pt idx="880">
                  <c:v>-643.29</c:v>
                </c:pt>
                <c:pt idx="881">
                  <c:v>-584.96</c:v>
                </c:pt>
                <c:pt idx="882">
                  <c:v>-618.29</c:v>
                </c:pt>
                <c:pt idx="883">
                  <c:v>-598.96</c:v>
                </c:pt>
                <c:pt idx="884">
                  <c:v>-632.63</c:v>
                </c:pt>
                <c:pt idx="885">
                  <c:v>-629.29</c:v>
                </c:pt>
                <c:pt idx="886">
                  <c:v>-481.96</c:v>
                </c:pt>
                <c:pt idx="887">
                  <c:v>-650.96</c:v>
                </c:pt>
                <c:pt idx="888">
                  <c:v>-676.29</c:v>
                </c:pt>
                <c:pt idx="889">
                  <c:v>-692.63</c:v>
                </c:pt>
                <c:pt idx="890">
                  <c:v>-436.29</c:v>
                </c:pt>
                <c:pt idx="891">
                  <c:v>-675.29</c:v>
                </c:pt>
                <c:pt idx="892">
                  <c:v>-600.63</c:v>
                </c:pt>
                <c:pt idx="893">
                  <c:v>-656.29</c:v>
                </c:pt>
                <c:pt idx="894">
                  <c:v>-701.96</c:v>
                </c:pt>
                <c:pt idx="895">
                  <c:v>-639.63</c:v>
                </c:pt>
                <c:pt idx="896">
                  <c:v>-731.29</c:v>
                </c:pt>
                <c:pt idx="897">
                  <c:v>-678.63</c:v>
                </c:pt>
                <c:pt idx="898">
                  <c:v>-689.29</c:v>
                </c:pt>
                <c:pt idx="899">
                  <c:v>-731.96</c:v>
                </c:pt>
                <c:pt idx="900">
                  <c:v>-684.96</c:v>
                </c:pt>
                <c:pt idx="901">
                  <c:v>-674.63</c:v>
                </c:pt>
                <c:pt idx="902">
                  <c:v>-663.29</c:v>
                </c:pt>
                <c:pt idx="903">
                  <c:v>-668.63</c:v>
                </c:pt>
                <c:pt idx="904">
                  <c:v>-698.63</c:v>
                </c:pt>
                <c:pt idx="905">
                  <c:v>-707.96</c:v>
                </c:pt>
                <c:pt idx="906">
                  <c:v>-695.29</c:v>
                </c:pt>
                <c:pt idx="907">
                  <c:v>-734.63</c:v>
                </c:pt>
                <c:pt idx="908">
                  <c:v>-676.63</c:v>
                </c:pt>
                <c:pt idx="909">
                  <c:v>-696.63</c:v>
                </c:pt>
                <c:pt idx="910">
                  <c:v>-741.96</c:v>
                </c:pt>
                <c:pt idx="911">
                  <c:v>-737.96</c:v>
                </c:pt>
                <c:pt idx="912">
                  <c:v>-724.63</c:v>
                </c:pt>
                <c:pt idx="913">
                  <c:v>-713.63</c:v>
                </c:pt>
                <c:pt idx="914">
                  <c:v>-722.63</c:v>
                </c:pt>
                <c:pt idx="915">
                  <c:v>-752.63</c:v>
                </c:pt>
                <c:pt idx="916">
                  <c:v>-748.63</c:v>
                </c:pt>
                <c:pt idx="917">
                  <c:v>-751.29</c:v>
                </c:pt>
                <c:pt idx="918">
                  <c:v>-741.63</c:v>
                </c:pt>
                <c:pt idx="919">
                  <c:v>-735.63</c:v>
                </c:pt>
                <c:pt idx="920">
                  <c:v>-782.96</c:v>
                </c:pt>
                <c:pt idx="921">
                  <c:v>-767.63</c:v>
                </c:pt>
                <c:pt idx="922">
                  <c:v>-795.29</c:v>
                </c:pt>
                <c:pt idx="923">
                  <c:v>-735.63</c:v>
                </c:pt>
                <c:pt idx="924">
                  <c:v>-795.96</c:v>
                </c:pt>
                <c:pt idx="925">
                  <c:v>-765.63</c:v>
                </c:pt>
                <c:pt idx="926">
                  <c:v>-777.63</c:v>
                </c:pt>
                <c:pt idx="927">
                  <c:v>-777.63</c:v>
                </c:pt>
                <c:pt idx="928">
                  <c:v>-699.29</c:v>
                </c:pt>
                <c:pt idx="929">
                  <c:v>-772.96</c:v>
                </c:pt>
                <c:pt idx="930">
                  <c:v>-769.96</c:v>
                </c:pt>
                <c:pt idx="931">
                  <c:v>-781.96</c:v>
                </c:pt>
                <c:pt idx="932">
                  <c:v>-743.96</c:v>
                </c:pt>
                <c:pt idx="933">
                  <c:v>-726.63</c:v>
                </c:pt>
                <c:pt idx="934">
                  <c:v>-768.63</c:v>
                </c:pt>
                <c:pt idx="935">
                  <c:v>-754.29</c:v>
                </c:pt>
                <c:pt idx="936">
                  <c:v>-734.96</c:v>
                </c:pt>
                <c:pt idx="937">
                  <c:v>-718.29</c:v>
                </c:pt>
                <c:pt idx="938">
                  <c:v>-681.29</c:v>
                </c:pt>
                <c:pt idx="939">
                  <c:v>-657.29</c:v>
                </c:pt>
                <c:pt idx="940">
                  <c:v>-617.63</c:v>
                </c:pt>
                <c:pt idx="941">
                  <c:v>-652.96</c:v>
                </c:pt>
                <c:pt idx="942">
                  <c:v>-736.63</c:v>
                </c:pt>
                <c:pt idx="943">
                  <c:v>-734.96</c:v>
                </c:pt>
                <c:pt idx="944">
                  <c:v>-693.29</c:v>
                </c:pt>
                <c:pt idx="945">
                  <c:v>-789.96</c:v>
                </c:pt>
                <c:pt idx="946">
                  <c:v>-786.29</c:v>
                </c:pt>
                <c:pt idx="947">
                  <c:v>-767.29</c:v>
                </c:pt>
                <c:pt idx="948">
                  <c:v>-743.29</c:v>
                </c:pt>
                <c:pt idx="949">
                  <c:v>-799.63</c:v>
                </c:pt>
                <c:pt idx="950">
                  <c:v>-803.29</c:v>
                </c:pt>
                <c:pt idx="951">
                  <c:v>-789.96</c:v>
                </c:pt>
                <c:pt idx="952">
                  <c:v>-799.29</c:v>
                </c:pt>
                <c:pt idx="953">
                  <c:v>-793.63</c:v>
                </c:pt>
                <c:pt idx="954">
                  <c:v>-809.29</c:v>
                </c:pt>
                <c:pt idx="955">
                  <c:v>-756.29</c:v>
                </c:pt>
                <c:pt idx="956">
                  <c:v>-794.63</c:v>
                </c:pt>
                <c:pt idx="957">
                  <c:v>-810.96</c:v>
                </c:pt>
                <c:pt idx="958">
                  <c:v>-801.96</c:v>
                </c:pt>
                <c:pt idx="959">
                  <c:v>-792.63</c:v>
                </c:pt>
                <c:pt idx="960">
                  <c:v>-799.96</c:v>
                </c:pt>
                <c:pt idx="961">
                  <c:v>-789.63</c:v>
                </c:pt>
                <c:pt idx="962">
                  <c:v>-823.63</c:v>
                </c:pt>
                <c:pt idx="963">
                  <c:v>-827.63</c:v>
                </c:pt>
                <c:pt idx="964">
                  <c:v>-775.63</c:v>
                </c:pt>
                <c:pt idx="965">
                  <c:v>-835.29</c:v>
                </c:pt>
                <c:pt idx="966">
                  <c:v>-756.29</c:v>
                </c:pt>
                <c:pt idx="967">
                  <c:v>-779.29</c:v>
                </c:pt>
                <c:pt idx="968">
                  <c:v>-822.29</c:v>
                </c:pt>
                <c:pt idx="969">
                  <c:v>-801.96</c:v>
                </c:pt>
                <c:pt idx="970">
                  <c:v>-750.63</c:v>
                </c:pt>
                <c:pt idx="971">
                  <c:v>-741.96</c:v>
                </c:pt>
                <c:pt idx="972">
                  <c:v>-822.63</c:v>
                </c:pt>
                <c:pt idx="973">
                  <c:v>-802.63</c:v>
                </c:pt>
                <c:pt idx="974">
                  <c:v>-805.63</c:v>
                </c:pt>
                <c:pt idx="975">
                  <c:v>-783.63</c:v>
                </c:pt>
                <c:pt idx="976">
                  <c:v>-694.63</c:v>
                </c:pt>
                <c:pt idx="977">
                  <c:v>-749.63</c:v>
                </c:pt>
                <c:pt idx="978">
                  <c:v>-750.63</c:v>
                </c:pt>
                <c:pt idx="979">
                  <c:v>-808.63</c:v>
                </c:pt>
                <c:pt idx="980">
                  <c:v>-813.29</c:v>
                </c:pt>
                <c:pt idx="981">
                  <c:v>-785.29</c:v>
                </c:pt>
                <c:pt idx="982">
                  <c:v>-750.29</c:v>
                </c:pt>
                <c:pt idx="983">
                  <c:v>-796.96</c:v>
                </c:pt>
                <c:pt idx="984">
                  <c:v>-780.29</c:v>
                </c:pt>
                <c:pt idx="985">
                  <c:v>-784.29</c:v>
                </c:pt>
                <c:pt idx="986">
                  <c:v>-780.63</c:v>
                </c:pt>
                <c:pt idx="987">
                  <c:v>-800.63</c:v>
                </c:pt>
                <c:pt idx="988">
                  <c:v>-768.29</c:v>
                </c:pt>
                <c:pt idx="989">
                  <c:v>-804.96</c:v>
                </c:pt>
                <c:pt idx="990">
                  <c:v>-812.96</c:v>
                </c:pt>
                <c:pt idx="991">
                  <c:v>-816.96</c:v>
                </c:pt>
                <c:pt idx="992">
                  <c:v>-785.29</c:v>
                </c:pt>
                <c:pt idx="993">
                  <c:v>-785.63</c:v>
                </c:pt>
                <c:pt idx="994">
                  <c:v>-777.96</c:v>
                </c:pt>
                <c:pt idx="995">
                  <c:v>-790.96</c:v>
                </c:pt>
                <c:pt idx="996">
                  <c:v>-793.29</c:v>
                </c:pt>
                <c:pt idx="997">
                  <c:v>-801.29</c:v>
                </c:pt>
                <c:pt idx="998">
                  <c:v>-814.63</c:v>
                </c:pt>
                <c:pt idx="999">
                  <c:v>-823.63</c:v>
                </c:pt>
                <c:pt idx="1000">
                  <c:v>-802.29</c:v>
                </c:pt>
                <c:pt idx="1001">
                  <c:v>-735.29</c:v>
                </c:pt>
                <c:pt idx="1002">
                  <c:v>-804.96</c:v>
                </c:pt>
                <c:pt idx="1003">
                  <c:v>-744.96</c:v>
                </c:pt>
                <c:pt idx="1004">
                  <c:v>-783.96</c:v>
                </c:pt>
                <c:pt idx="1005">
                  <c:v>-846.96</c:v>
                </c:pt>
                <c:pt idx="1006">
                  <c:v>-739.29</c:v>
                </c:pt>
                <c:pt idx="1007">
                  <c:v>-811.63</c:v>
                </c:pt>
                <c:pt idx="1008">
                  <c:v>-782.96</c:v>
                </c:pt>
                <c:pt idx="1009">
                  <c:v>-792.63</c:v>
                </c:pt>
                <c:pt idx="1010">
                  <c:v>-793.63</c:v>
                </c:pt>
                <c:pt idx="1011">
                  <c:v>-696.29</c:v>
                </c:pt>
                <c:pt idx="1012">
                  <c:v>-838.63</c:v>
                </c:pt>
                <c:pt idx="1013">
                  <c:v>-808.29</c:v>
                </c:pt>
                <c:pt idx="1014">
                  <c:v>-824.63</c:v>
                </c:pt>
                <c:pt idx="1015">
                  <c:v>-814.29</c:v>
                </c:pt>
                <c:pt idx="1016">
                  <c:v>-811.29</c:v>
                </c:pt>
                <c:pt idx="1017">
                  <c:v>-781.29</c:v>
                </c:pt>
                <c:pt idx="1018">
                  <c:v>-871.96</c:v>
                </c:pt>
                <c:pt idx="1019">
                  <c:v>-785.96</c:v>
                </c:pt>
                <c:pt idx="1020">
                  <c:v>-853.96</c:v>
                </c:pt>
                <c:pt idx="1021">
                  <c:v>-802.96</c:v>
                </c:pt>
                <c:pt idx="1022">
                  <c:v>-785.63</c:v>
                </c:pt>
                <c:pt idx="1023">
                  <c:v>-826.96</c:v>
                </c:pt>
                <c:pt idx="1024">
                  <c:v>-998.96</c:v>
                </c:pt>
                <c:pt idx="1025">
                  <c:v>-1009.63</c:v>
                </c:pt>
                <c:pt idx="1026">
                  <c:v>-1045.6300000000001</c:v>
                </c:pt>
                <c:pt idx="1027">
                  <c:v>-1007.96</c:v>
                </c:pt>
                <c:pt idx="1028">
                  <c:v>-458.96</c:v>
                </c:pt>
                <c:pt idx="1029">
                  <c:v>-464.63</c:v>
                </c:pt>
                <c:pt idx="1030">
                  <c:v>-408.96</c:v>
                </c:pt>
                <c:pt idx="1031">
                  <c:v>-406.29</c:v>
                </c:pt>
                <c:pt idx="1032">
                  <c:v>-326.95999999999998</c:v>
                </c:pt>
                <c:pt idx="1033">
                  <c:v>-242.29</c:v>
                </c:pt>
                <c:pt idx="1034">
                  <c:v>-861.96</c:v>
                </c:pt>
                <c:pt idx="1035">
                  <c:v>-817.96</c:v>
                </c:pt>
                <c:pt idx="1036">
                  <c:v>-875.96</c:v>
                </c:pt>
                <c:pt idx="1037">
                  <c:v>-847.29</c:v>
                </c:pt>
                <c:pt idx="1038">
                  <c:v>-835.63</c:v>
                </c:pt>
                <c:pt idx="1039">
                  <c:v>-835.63</c:v>
                </c:pt>
                <c:pt idx="1040">
                  <c:v>-1040.6300000000001</c:v>
                </c:pt>
                <c:pt idx="1041">
                  <c:v>-1031.29</c:v>
                </c:pt>
                <c:pt idx="1042">
                  <c:v>-1036.96</c:v>
                </c:pt>
                <c:pt idx="1043">
                  <c:v>-1024.96</c:v>
                </c:pt>
              </c:numCache>
            </c:numRef>
          </c:yVal>
          <c:smooth val="1"/>
        </c:ser>
        <c:ser>
          <c:idx val="3"/>
          <c:order val="1"/>
          <c:tx>
            <c:strRef>
              <c:f>גיליון1!$C$2:$F$2</c:f>
              <c:strCache>
                <c:ptCount val="4"/>
                <c:pt idx="0">
                  <c:v>boil</c:v>
                </c:pt>
                <c:pt idx="1">
                  <c:v>100</c:v>
                </c:pt>
                <c:pt idx="2">
                  <c:v>coli</c:v>
                </c:pt>
                <c:pt idx="3">
                  <c:v>1</c:v>
                </c:pt>
              </c:strCache>
            </c:strRef>
          </c:tx>
          <c:spPr>
            <a:ln w="19050" cap="rnd">
              <a:solidFill>
                <a:schemeClr val="accent6">
                  <a:lumMod val="75000"/>
                </a:schemeClr>
              </a:solidFill>
              <a:round/>
            </a:ln>
            <a:effectLst/>
          </c:spPr>
          <c:marker>
            <c:symbol val="none"/>
          </c:marker>
          <c:xVal>
            <c:numRef>
              <c:f>גיליון1!$G$1:$ANJ$1</c:f>
              <c:numCache>
                <c:formatCode>General</c:formatCode>
                <c:ptCount val="1044"/>
                <c:pt idx="0">
                  <c:v>160.70099999999999</c:v>
                </c:pt>
                <c:pt idx="1">
                  <c:v>166.74199999999999</c:v>
                </c:pt>
                <c:pt idx="2">
                  <c:v>172.77699999999999</c:v>
                </c:pt>
                <c:pt idx="3">
                  <c:v>178.80500000000001</c:v>
                </c:pt>
                <c:pt idx="4">
                  <c:v>184.82599999999999</c:v>
                </c:pt>
                <c:pt idx="5">
                  <c:v>190.84100000000001</c:v>
                </c:pt>
                <c:pt idx="6">
                  <c:v>196.84899999999999</c:v>
                </c:pt>
                <c:pt idx="7">
                  <c:v>202.85</c:v>
                </c:pt>
                <c:pt idx="8">
                  <c:v>208.845</c:v>
                </c:pt>
                <c:pt idx="9">
                  <c:v>214.833</c:v>
                </c:pt>
                <c:pt idx="10">
                  <c:v>220.815</c:v>
                </c:pt>
                <c:pt idx="11">
                  <c:v>226.78899999999999</c:v>
                </c:pt>
                <c:pt idx="12">
                  <c:v>232.75800000000001</c:v>
                </c:pt>
                <c:pt idx="13">
                  <c:v>238.71899999999999</c:v>
                </c:pt>
                <c:pt idx="14">
                  <c:v>244.67400000000001</c:v>
                </c:pt>
                <c:pt idx="15">
                  <c:v>250.62299999999999</c:v>
                </c:pt>
                <c:pt idx="16">
                  <c:v>256.565</c:v>
                </c:pt>
                <c:pt idx="17">
                  <c:v>262.5</c:v>
                </c:pt>
                <c:pt idx="18">
                  <c:v>268.42899999999997</c:v>
                </c:pt>
                <c:pt idx="19">
                  <c:v>274.351</c:v>
                </c:pt>
                <c:pt idx="20">
                  <c:v>280.267</c:v>
                </c:pt>
                <c:pt idx="21">
                  <c:v>286.17599999999999</c:v>
                </c:pt>
                <c:pt idx="22">
                  <c:v>292.07900000000001</c:v>
                </c:pt>
                <c:pt idx="23">
                  <c:v>297.97500000000002</c:v>
                </c:pt>
                <c:pt idx="24">
                  <c:v>303.86500000000001</c:v>
                </c:pt>
                <c:pt idx="25">
                  <c:v>309.74799999999999</c:v>
                </c:pt>
                <c:pt idx="26">
                  <c:v>315.625</c:v>
                </c:pt>
                <c:pt idx="27">
                  <c:v>321.495</c:v>
                </c:pt>
                <c:pt idx="28">
                  <c:v>327.35899999999998</c:v>
                </c:pt>
                <c:pt idx="29">
                  <c:v>333.21699999999998</c:v>
                </c:pt>
                <c:pt idx="30">
                  <c:v>339.06799999999998</c:v>
                </c:pt>
                <c:pt idx="31">
                  <c:v>344.91199999999998</c:v>
                </c:pt>
                <c:pt idx="32">
                  <c:v>350.75099999999998</c:v>
                </c:pt>
                <c:pt idx="33">
                  <c:v>356.58300000000003</c:v>
                </c:pt>
                <c:pt idx="34">
                  <c:v>362.40800000000002</c:v>
                </c:pt>
                <c:pt idx="35">
                  <c:v>368.22699999999998</c:v>
                </c:pt>
                <c:pt idx="36">
                  <c:v>374.04</c:v>
                </c:pt>
                <c:pt idx="37">
                  <c:v>379.84699999999998</c:v>
                </c:pt>
                <c:pt idx="38">
                  <c:v>385.64699999999999</c:v>
                </c:pt>
                <c:pt idx="39">
                  <c:v>391.44</c:v>
                </c:pt>
                <c:pt idx="40">
                  <c:v>397.22800000000001</c:v>
                </c:pt>
                <c:pt idx="41">
                  <c:v>403.00900000000001</c:v>
                </c:pt>
                <c:pt idx="42">
                  <c:v>408.78399999999999</c:v>
                </c:pt>
                <c:pt idx="43">
                  <c:v>414.553</c:v>
                </c:pt>
                <c:pt idx="44">
                  <c:v>420.315</c:v>
                </c:pt>
                <c:pt idx="45">
                  <c:v>426.07100000000003</c:v>
                </c:pt>
                <c:pt idx="46">
                  <c:v>431.82100000000003</c:v>
                </c:pt>
                <c:pt idx="47">
                  <c:v>437.565</c:v>
                </c:pt>
                <c:pt idx="48">
                  <c:v>443.30200000000002</c:v>
                </c:pt>
                <c:pt idx="49">
                  <c:v>449.03300000000002</c:v>
                </c:pt>
                <c:pt idx="50">
                  <c:v>454.75799999999998</c:v>
                </c:pt>
                <c:pt idx="51">
                  <c:v>460.47699999999998</c:v>
                </c:pt>
                <c:pt idx="52">
                  <c:v>466.18900000000002</c:v>
                </c:pt>
                <c:pt idx="53">
                  <c:v>471.89600000000002</c:v>
                </c:pt>
                <c:pt idx="54">
                  <c:v>477.596</c:v>
                </c:pt>
                <c:pt idx="55">
                  <c:v>483.29</c:v>
                </c:pt>
                <c:pt idx="56">
                  <c:v>488.97800000000001</c:v>
                </c:pt>
                <c:pt idx="57">
                  <c:v>494.66</c:v>
                </c:pt>
                <c:pt idx="58">
                  <c:v>500.33499999999998</c:v>
                </c:pt>
                <c:pt idx="59">
                  <c:v>506.005</c:v>
                </c:pt>
                <c:pt idx="60">
                  <c:v>511.66800000000001</c:v>
                </c:pt>
                <c:pt idx="61">
                  <c:v>517.32500000000005</c:v>
                </c:pt>
                <c:pt idx="62">
                  <c:v>522.97699999999998</c:v>
                </c:pt>
                <c:pt idx="63">
                  <c:v>528.62199999999996</c:v>
                </c:pt>
                <c:pt idx="64">
                  <c:v>534.26099999999997</c:v>
                </c:pt>
                <c:pt idx="65">
                  <c:v>539.89400000000001</c:v>
                </c:pt>
                <c:pt idx="66">
                  <c:v>545.52099999999996</c:v>
                </c:pt>
                <c:pt idx="67">
                  <c:v>551.14099999999996</c:v>
                </c:pt>
                <c:pt idx="68">
                  <c:v>556.75599999999997</c:v>
                </c:pt>
                <c:pt idx="69">
                  <c:v>562.36500000000001</c:v>
                </c:pt>
                <c:pt idx="70">
                  <c:v>567.96799999999996</c:v>
                </c:pt>
                <c:pt idx="71">
                  <c:v>573.56500000000005</c:v>
                </c:pt>
                <c:pt idx="72">
                  <c:v>579.15499999999997</c:v>
                </c:pt>
                <c:pt idx="73">
                  <c:v>584.74</c:v>
                </c:pt>
                <c:pt idx="74">
                  <c:v>590.31899999999996</c:v>
                </c:pt>
                <c:pt idx="75">
                  <c:v>595.89200000000005</c:v>
                </c:pt>
                <c:pt idx="76">
                  <c:v>601.45899999999995</c:v>
                </c:pt>
                <c:pt idx="77">
                  <c:v>607.02</c:v>
                </c:pt>
                <c:pt idx="78">
                  <c:v>612.57500000000005</c:v>
                </c:pt>
                <c:pt idx="79">
                  <c:v>618.12400000000002</c:v>
                </c:pt>
                <c:pt idx="80">
                  <c:v>623.66700000000003</c:v>
                </c:pt>
                <c:pt idx="81">
                  <c:v>629.20399999999995</c:v>
                </c:pt>
                <c:pt idx="82">
                  <c:v>634.73500000000001</c:v>
                </c:pt>
                <c:pt idx="83">
                  <c:v>640.26099999999997</c:v>
                </c:pt>
                <c:pt idx="84">
                  <c:v>645.78099999999995</c:v>
                </c:pt>
                <c:pt idx="85">
                  <c:v>651.29399999999998</c:v>
                </c:pt>
                <c:pt idx="86">
                  <c:v>656.80200000000002</c:v>
                </c:pt>
                <c:pt idx="87">
                  <c:v>662.30399999999997</c:v>
                </c:pt>
                <c:pt idx="88">
                  <c:v>667.8</c:v>
                </c:pt>
                <c:pt idx="89">
                  <c:v>673.29</c:v>
                </c:pt>
                <c:pt idx="90">
                  <c:v>678.77499999999998</c:v>
                </c:pt>
                <c:pt idx="91">
                  <c:v>684.25400000000002</c:v>
                </c:pt>
                <c:pt idx="92">
                  <c:v>689.726</c:v>
                </c:pt>
                <c:pt idx="93">
                  <c:v>695.19299999999998</c:v>
                </c:pt>
                <c:pt idx="94">
                  <c:v>700.65499999999997</c:v>
                </c:pt>
                <c:pt idx="95">
                  <c:v>706.11</c:v>
                </c:pt>
                <c:pt idx="96">
                  <c:v>711.56</c:v>
                </c:pt>
                <c:pt idx="97">
                  <c:v>717.00400000000002</c:v>
                </c:pt>
                <c:pt idx="98">
                  <c:v>722.44200000000001</c:v>
                </c:pt>
                <c:pt idx="99">
                  <c:v>727.87400000000002</c:v>
                </c:pt>
                <c:pt idx="100">
                  <c:v>733.30100000000004</c:v>
                </c:pt>
                <c:pt idx="101">
                  <c:v>738.72199999999998</c:v>
                </c:pt>
                <c:pt idx="102">
                  <c:v>744.13699999999994</c:v>
                </c:pt>
                <c:pt idx="103">
                  <c:v>749.54700000000003</c:v>
                </c:pt>
                <c:pt idx="104">
                  <c:v>754.95100000000002</c:v>
                </c:pt>
                <c:pt idx="105">
                  <c:v>760.34900000000005</c:v>
                </c:pt>
                <c:pt idx="106">
                  <c:v>765.74099999999999</c:v>
                </c:pt>
                <c:pt idx="107">
                  <c:v>771.12800000000004</c:v>
                </c:pt>
                <c:pt idx="108">
                  <c:v>776.50900000000001</c:v>
                </c:pt>
                <c:pt idx="109">
                  <c:v>781.88499999999999</c:v>
                </c:pt>
                <c:pt idx="110">
                  <c:v>787.25400000000002</c:v>
                </c:pt>
                <c:pt idx="111">
                  <c:v>792.61800000000005</c:v>
                </c:pt>
                <c:pt idx="112">
                  <c:v>797.97699999999998</c:v>
                </c:pt>
                <c:pt idx="113">
                  <c:v>803.33</c:v>
                </c:pt>
                <c:pt idx="114">
                  <c:v>808.67700000000002</c:v>
                </c:pt>
                <c:pt idx="115">
                  <c:v>814.01900000000001</c:v>
                </c:pt>
                <c:pt idx="116">
                  <c:v>819.35500000000002</c:v>
                </c:pt>
                <c:pt idx="117">
                  <c:v>824.68600000000004</c:v>
                </c:pt>
                <c:pt idx="118">
                  <c:v>830.01099999999997</c:v>
                </c:pt>
                <c:pt idx="119">
                  <c:v>835.33</c:v>
                </c:pt>
                <c:pt idx="120">
                  <c:v>840.64400000000001</c:v>
                </c:pt>
                <c:pt idx="121">
                  <c:v>845.952</c:v>
                </c:pt>
                <c:pt idx="122">
                  <c:v>851.255</c:v>
                </c:pt>
                <c:pt idx="123">
                  <c:v>856.55200000000002</c:v>
                </c:pt>
                <c:pt idx="124">
                  <c:v>861.84400000000005</c:v>
                </c:pt>
                <c:pt idx="125">
                  <c:v>867.13</c:v>
                </c:pt>
                <c:pt idx="126">
                  <c:v>872.41</c:v>
                </c:pt>
                <c:pt idx="127">
                  <c:v>877.68600000000004</c:v>
                </c:pt>
                <c:pt idx="128">
                  <c:v>882.95500000000004</c:v>
                </c:pt>
                <c:pt idx="129">
                  <c:v>888.21900000000005</c:v>
                </c:pt>
                <c:pt idx="130">
                  <c:v>893.47799999999995</c:v>
                </c:pt>
                <c:pt idx="131">
                  <c:v>898.73099999999999</c:v>
                </c:pt>
                <c:pt idx="132">
                  <c:v>903.97900000000004</c:v>
                </c:pt>
                <c:pt idx="133">
                  <c:v>909.221</c:v>
                </c:pt>
                <c:pt idx="134">
                  <c:v>914.45799999999997</c:v>
                </c:pt>
                <c:pt idx="135">
                  <c:v>919.69</c:v>
                </c:pt>
                <c:pt idx="136">
                  <c:v>924.91600000000005</c:v>
                </c:pt>
                <c:pt idx="137">
                  <c:v>930.13599999999997</c:v>
                </c:pt>
                <c:pt idx="138">
                  <c:v>935.351</c:v>
                </c:pt>
                <c:pt idx="139">
                  <c:v>940.56100000000004</c:v>
                </c:pt>
                <c:pt idx="140">
                  <c:v>945.76599999999996</c:v>
                </c:pt>
                <c:pt idx="141">
                  <c:v>950.96500000000003</c:v>
                </c:pt>
                <c:pt idx="142">
                  <c:v>956.15800000000002</c:v>
                </c:pt>
                <c:pt idx="143">
                  <c:v>961.34699999999998</c:v>
                </c:pt>
                <c:pt idx="144">
                  <c:v>966.529</c:v>
                </c:pt>
                <c:pt idx="145">
                  <c:v>971.70699999999999</c:v>
                </c:pt>
                <c:pt idx="146">
                  <c:v>976.87900000000002</c:v>
                </c:pt>
                <c:pt idx="147">
                  <c:v>982.04600000000005</c:v>
                </c:pt>
                <c:pt idx="148">
                  <c:v>987.20799999999997</c:v>
                </c:pt>
                <c:pt idx="149">
                  <c:v>992.36400000000003</c:v>
                </c:pt>
                <c:pt idx="150">
                  <c:v>997.51499999999999</c:v>
                </c:pt>
                <c:pt idx="151">
                  <c:v>1002.66</c:v>
                </c:pt>
                <c:pt idx="152">
                  <c:v>1007.801</c:v>
                </c:pt>
                <c:pt idx="153">
                  <c:v>1012.936</c:v>
                </c:pt>
                <c:pt idx="154">
                  <c:v>1018.066</c:v>
                </c:pt>
                <c:pt idx="155">
                  <c:v>1023.19</c:v>
                </c:pt>
                <c:pt idx="156">
                  <c:v>1028.309</c:v>
                </c:pt>
                <c:pt idx="157">
                  <c:v>1033.423</c:v>
                </c:pt>
                <c:pt idx="158">
                  <c:v>1038.5319999999999</c:v>
                </c:pt>
                <c:pt idx="159">
                  <c:v>1043.636</c:v>
                </c:pt>
                <c:pt idx="160">
                  <c:v>1048.7339999999999</c:v>
                </c:pt>
                <c:pt idx="161">
                  <c:v>1053.827</c:v>
                </c:pt>
                <c:pt idx="162">
                  <c:v>1058.915</c:v>
                </c:pt>
                <c:pt idx="163">
                  <c:v>1063.998</c:v>
                </c:pt>
                <c:pt idx="164">
                  <c:v>1069.075</c:v>
                </c:pt>
                <c:pt idx="165">
                  <c:v>1074.1469999999999</c:v>
                </c:pt>
                <c:pt idx="166">
                  <c:v>1079.2139999999999</c:v>
                </c:pt>
                <c:pt idx="167">
                  <c:v>1084.2760000000001</c:v>
                </c:pt>
                <c:pt idx="168">
                  <c:v>1089.3330000000001</c:v>
                </c:pt>
                <c:pt idx="169">
                  <c:v>1094.385</c:v>
                </c:pt>
                <c:pt idx="170">
                  <c:v>1099.431</c:v>
                </c:pt>
                <c:pt idx="171">
                  <c:v>1104.472</c:v>
                </c:pt>
                <c:pt idx="172">
                  <c:v>1109.509</c:v>
                </c:pt>
                <c:pt idx="173">
                  <c:v>1114.54</c:v>
                </c:pt>
                <c:pt idx="174">
                  <c:v>1119.5650000000001</c:v>
                </c:pt>
                <c:pt idx="175">
                  <c:v>1124.586</c:v>
                </c:pt>
                <c:pt idx="176">
                  <c:v>1129.6020000000001</c:v>
                </c:pt>
                <c:pt idx="177">
                  <c:v>1134.6130000000001</c:v>
                </c:pt>
                <c:pt idx="178">
                  <c:v>1139.6179999999999</c:v>
                </c:pt>
                <c:pt idx="179">
                  <c:v>1144.6189999999999</c:v>
                </c:pt>
                <c:pt idx="180">
                  <c:v>1149.614</c:v>
                </c:pt>
                <c:pt idx="181">
                  <c:v>1154.604</c:v>
                </c:pt>
                <c:pt idx="182">
                  <c:v>1159.5889999999999</c:v>
                </c:pt>
                <c:pt idx="183">
                  <c:v>1164.57</c:v>
                </c:pt>
                <c:pt idx="184">
                  <c:v>1169.5450000000001</c:v>
                </c:pt>
                <c:pt idx="185">
                  <c:v>1174.5150000000001</c:v>
                </c:pt>
                <c:pt idx="186">
                  <c:v>1179.48</c:v>
                </c:pt>
                <c:pt idx="187">
                  <c:v>1184.44</c:v>
                </c:pt>
                <c:pt idx="188">
                  <c:v>1189.395</c:v>
                </c:pt>
                <c:pt idx="189">
                  <c:v>1194.345</c:v>
                </c:pt>
                <c:pt idx="190">
                  <c:v>1199.29</c:v>
                </c:pt>
                <c:pt idx="191">
                  <c:v>1204.23</c:v>
                </c:pt>
                <c:pt idx="192">
                  <c:v>1209.165</c:v>
                </c:pt>
                <c:pt idx="193">
                  <c:v>1214.095</c:v>
                </c:pt>
                <c:pt idx="194">
                  <c:v>1219.021</c:v>
                </c:pt>
                <c:pt idx="195">
                  <c:v>1223.941</c:v>
                </c:pt>
                <c:pt idx="196">
                  <c:v>1228.856</c:v>
                </c:pt>
                <c:pt idx="197">
                  <c:v>1233.7660000000001</c:v>
                </c:pt>
                <c:pt idx="198">
                  <c:v>1238.672</c:v>
                </c:pt>
                <c:pt idx="199">
                  <c:v>1243.5719999999999</c:v>
                </c:pt>
                <c:pt idx="200">
                  <c:v>1248.4670000000001</c:v>
                </c:pt>
                <c:pt idx="201">
                  <c:v>1253.3579999999999</c:v>
                </c:pt>
                <c:pt idx="202">
                  <c:v>1258.2439999999999</c:v>
                </c:pt>
                <c:pt idx="203">
                  <c:v>1263.124</c:v>
                </c:pt>
                <c:pt idx="204">
                  <c:v>1268</c:v>
                </c:pt>
                <c:pt idx="205">
                  <c:v>1272.8710000000001</c:v>
                </c:pt>
                <c:pt idx="206">
                  <c:v>1277.7370000000001</c:v>
                </c:pt>
                <c:pt idx="207">
                  <c:v>1282.5989999999999</c:v>
                </c:pt>
                <c:pt idx="208">
                  <c:v>1287.4549999999999</c:v>
                </c:pt>
                <c:pt idx="209">
                  <c:v>1292.306</c:v>
                </c:pt>
                <c:pt idx="210">
                  <c:v>1297.153</c:v>
                </c:pt>
                <c:pt idx="211">
                  <c:v>1301.9949999999999</c:v>
                </c:pt>
                <c:pt idx="212">
                  <c:v>1306.8320000000001</c:v>
                </c:pt>
                <c:pt idx="213">
                  <c:v>1311.664</c:v>
                </c:pt>
                <c:pt idx="214">
                  <c:v>1316.491</c:v>
                </c:pt>
                <c:pt idx="215">
                  <c:v>1321.3140000000001</c:v>
                </c:pt>
                <c:pt idx="216">
                  <c:v>1326.1320000000001</c:v>
                </c:pt>
                <c:pt idx="217">
                  <c:v>1330.9449999999999</c:v>
                </c:pt>
                <c:pt idx="218">
                  <c:v>1335.7529999999999</c:v>
                </c:pt>
                <c:pt idx="219">
                  <c:v>1340.556</c:v>
                </c:pt>
                <c:pt idx="220">
                  <c:v>1345.354</c:v>
                </c:pt>
                <c:pt idx="221">
                  <c:v>1350.1479999999999</c:v>
                </c:pt>
                <c:pt idx="222">
                  <c:v>1354.9369999999999</c:v>
                </c:pt>
                <c:pt idx="223">
                  <c:v>1359.722</c:v>
                </c:pt>
                <c:pt idx="224">
                  <c:v>1364.501</c:v>
                </c:pt>
                <c:pt idx="225">
                  <c:v>1369.2760000000001</c:v>
                </c:pt>
                <c:pt idx="226">
                  <c:v>1374.046</c:v>
                </c:pt>
                <c:pt idx="227">
                  <c:v>1378.8109999999999</c:v>
                </c:pt>
                <c:pt idx="228">
                  <c:v>1383.5719999999999</c:v>
                </c:pt>
                <c:pt idx="229">
                  <c:v>1388.327</c:v>
                </c:pt>
                <c:pt idx="230">
                  <c:v>1393.079</c:v>
                </c:pt>
                <c:pt idx="231">
                  <c:v>1397.825</c:v>
                </c:pt>
                <c:pt idx="232">
                  <c:v>1402.567</c:v>
                </c:pt>
                <c:pt idx="233">
                  <c:v>1407.3040000000001</c:v>
                </c:pt>
                <c:pt idx="234">
                  <c:v>1412.0360000000001</c:v>
                </c:pt>
                <c:pt idx="235">
                  <c:v>1416.7639999999999</c:v>
                </c:pt>
                <c:pt idx="236">
                  <c:v>1421.4870000000001</c:v>
                </c:pt>
                <c:pt idx="237">
                  <c:v>1426.2049999999999</c:v>
                </c:pt>
                <c:pt idx="238">
                  <c:v>1430.9190000000001</c:v>
                </c:pt>
                <c:pt idx="239">
                  <c:v>1435.6279999999999</c:v>
                </c:pt>
                <c:pt idx="240">
                  <c:v>1440.3330000000001</c:v>
                </c:pt>
                <c:pt idx="241">
                  <c:v>1445.0319999999999</c:v>
                </c:pt>
                <c:pt idx="242">
                  <c:v>1449.7270000000001</c:v>
                </c:pt>
                <c:pt idx="243">
                  <c:v>1454.4179999999999</c:v>
                </c:pt>
                <c:pt idx="244">
                  <c:v>1459.104</c:v>
                </c:pt>
                <c:pt idx="245">
                  <c:v>1463.7850000000001</c:v>
                </c:pt>
                <c:pt idx="246">
                  <c:v>1468.462</c:v>
                </c:pt>
                <c:pt idx="247">
                  <c:v>1473.134</c:v>
                </c:pt>
                <c:pt idx="248">
                  <c:v>1477.8019999999999</c:v>
                </c:pt>
                <c:pt idx="249">
                  <c:v>1482.4649999999999</c:v>
                </c:pt>
                <c:pt idx="250">
                  <c:v>1487.123</c:v>
                </c:pt>
                <c:pt idx="251">
                  <c:v>1491.777</c:v>
                </c:pt>
                <c:pt idx="252">
                  <c:v>1496.4259999999999</c:v>
                </c:pt>
                <c:pt idx="253">
                  <c:v>1501.0709999999999</c:v>
                </c:pt>
                <c:pt idx="254">
                  <c:v>1505.711</c:v>
                </c:pt>
                <c:pt idx="255">
                  <c:v>1510.347</c:v>
                </c:pt>
                <c:pt idx="256">
                  <c:v>1514.9780000000001</c:v>
                </c:pt>
                <c:pt idx="257">
                  <c:v>1519.604</c:v>
                </c:pt>
                <c:pt idx="258">
                  <c:v>1524.2260000000001</c:v>
                </c:pt>
                <c:pt idx="259">
                  <c:v>1528.8440000000001</c:v>
                </c:pt>
                <c:pt idx="260">
                  <c:v>1533.4570000000001</c:v>
                </c:pt>
                <c:pt idx="261">
                  <c:v>1538.0650000000001</c:v>
                </c:pt>
                <c:pt idx="262">
                  <c:v>1542.6690000000001</c:v>
                </c:pt>
                <c:pt idx="263">
                  <c:v>1547.269</c:v>
                </c:pt>
                <c:pt idx="264">
                  <c:v>1551.864</c:v>
                </c:pt>
                <c:pt idx="265">
                  <c:v>1556.454</c:v>
                </c:pt>
                <c:pt idx="266">
                  <c:v>1561.0409999999999</c:v>
                </c:pt>
                <c:pt idx="267">
                  <c:v>1565.6220000000001</c:v>
                </c:pt>
                <c:pt idx="268">
                  <c:v>1570.1990000000001</c:v>
                </c:pt>
                <c:pt idx="269">
                  <c:v>1574.7719999999999</c:v>
                </c:pt>
                <c:pt idx="270">
                  <c:v>1579.34</c:v>
                </c:pt>
                <c:pt idx="271">
                  <c:v>1583.904</c:v>
                </c:pt>
                <c:pt idx="272">
                  <c:v>1588.4639999999999</c:v>
                </c:pt>
                <c:pt idx="273">
                  <c:v>1593.019</c:v>
                </c:pt>
                <c:pt idx="274">
                  <c:v>1597.569</c:v>
                </c:pt>
                <c:pt idx="275">
                  <c:v>1602.115</c:v>
                </c:pt>
                <c:pt idx="276">
                  <c:v>1606.6569999999999</c:v>
                </c:pt>
                <c:pt idx="277">
                  <c:v>1611.1949999999999</c:v>
                </c:pt>
                <c:pt idx="278">
                  <c:v>1615.7280000000001</c:v>
                </c:pt>
                <c:pt idx="279">
                  <c:v>1620.2560000000001</c:v>
                </c:pt>
                <c:pt idx="280">
                  <c:v>1624.78</c:v>
                </c:pt>
                <c:pt idx="281">
                  <c:v>1629.3</c:v>
                </c:pt>
                <c:pt idx="282">
                  <c:v>1633.816</c:v>
                </c:pt>
                <c:pt idx="283">
                  <c:v>1638.327</c:v>
                </c:pt>
                <c:pt idx="284">
                  <c:v>1642.8340000000001</c:v>
                </c:pt>
                <c:pt idx="285">
                  <c:v>1647.336</c:v>
                </c:pt>
                <c:pt idx="286">
                  <c:v>1651.8340000000001</c:v>
                </c:pt>
                <c:pt idx="287">
                  <c:v>1656.328</c:v>
                </c:pt>
                <c:pt idx="288">
                  <c:v>1660.817</c:v>
                </c:pt>
                <c:pt idx="289">
                  <c:v>1665.3019999999999</c:v>
                </c:pt>
                <c:pt idx="290">
                  <c:v>1669.7829999999999</c:v>
                </c:pt>
                <c:pt idx="291">
                  <c:v>1674.259</c:v>
                </c:pt>
                <c:pt idx="292">
                  <c:v>1678.732</c:v>
                </c:pt>
                <c:pt idx="293">
                  <c:v>1683.1990000000001</c:v>
                </c:pt>
                <c:pt idx="294">
                  <c:v>1687.663</c:v>
                </c:pt>
                <c:pt idx="295">
                  <c:v>1692.1220000000001</c:v>
                </c:pt>
                <c:pt idx="296">
                  <c:v>1696.577</c:v>
                </c:pt>
                <c:pt idx="297">
                  <c:v>1701.028</c:v>
                </c:pt>
                <c:pt idx="298">
                  <c:v>1705.4739999999999</c:v>
                </c:pt>
                <c:pt idx="299">
                  <c:v>1709.9169999999999</c:v>
                </c:pt>
                <c:pt idx="300">
                  <c:v>1714.355</c:v>
                </c:pt>
                <c:pt idx="301">
                  <c:v>1718.788</c:v>
                </c:pt>
                <c:pt idx="302">
                  <c:v>1723.2180000000001</c:v>
                </c:pt>
                <c:pt idx="303">
                  <c:v>1727.643</c:v>
                </c:pt>
                <c:pt idx="304">
                  <c:v>1732.0640000000001</c:v>
                </c:pt>
                <c:pt idx="305">
                  <c:v>1736.481</c:v>
                </c:pt>
                <c:pt idx="306">
                  <c:v>1740.893</c:v>
                </c:pt>
                <c:pt idx="307">
                  <c:v>1745.3009999999999</c:v>
                </c:pt>
                <c:pt idx="308">
                  <c:v>1749.7049999999999</c:v>
                </c:pt>
                <c:pt idx="309">
                  <c:v>1754.105</c:v>
                </c:pt>
                <c:pt idx="310">
                  <c:v>1758.501</c:v>
                </c:pt>
                <c:pt idx="311">
                  <c:v>1762.893</c:v>
                </c:pt>
                <c:pt idx="312">
                  <c:v>1767.28</c:v>
                </c:pt>
                <c:pt idx="313">
                  <c:v>1771.663</c:v>
                </c:pt>
                <c:pt idx="314">
                  <c:v>1776.0419999999999</c:v>
                </c:pt>
                <c:pt idx="315">
                  <c:v>1780.4169999999999</c:v>
                </c:pt>
                <c:pt idx="316">
                  <c:v>1784.787</c:v>
                </c:pt>
                <c:pt idx="317">
                  <c:v>1789.154</c:v>
                </c:pt>
                <c:pt idx="318">
                  <c:v>1793.5160000000001</c:v>
                </c:pt>
                <c:pt idx="319">
                  <c:v>1797.874</c:v>
                </c:pt>
                <c:pt idx="320">
                  <c:v>1802.2280000000001</c:v>
                </c:pt>
                <c:pt idx="321">
                  <c:v>1806.578</c:v>
                </c:pt>
                <c:pt idx="322">
                  <c:v>1810.924</c:v>
                </c:pt>
                <c:pt idx="323">
                  <c:v>1815.2660000000001</c:v>
                </c:pt>
                <c:pt idx="324">
                  <c:v>1819.6030000000001</c:v>
                </c:pt>
                <c:pt idx="325">
                  <c:v>1823.9369999999999</c:v>
                </c:pt>
                <c:pt idx="326">
                  <c:v>1828.2660000000001</c:v>
                </c:pt>
                <c:pt idx="327">
                  <c:v>1832.5909999999999</c:v>
                </c:pt>
                <c:pt idx="328">
                  <c:v>1836.913</c:v>
                </c:pt>
                <c:pt idx="329">
                  <c:v>1841.23</c:v>
                </c:pt>
                <c:pt idx="330">
                  <c:v>1845.5429999999999</c:v>
                </c:pt>
                <c:pt idx="331">
                  <c:v>1849.8520000000001</c:v>
                </c:pt>
                <c:pt idx="332">
                  <c:v>1854.1559999999999</c:v>
                </c:pt>
                <c:pt idx="333">
                  <c:v>1858.4570000000001</c:v>
                </c:pt>
                <c:pt idx="334">
                  <c:v>1862.7539999999999</c:v>
                </c:pt>
                <c:pt idx="335">
                  <c:v>1867.047</c:v>
                </c:pt>
                <c:pt idx="336">
                  <c:v>1871.335</c:v>
                </c:pt>
                <c:pt idx="337">
                  <c:v>1875.62</c:v>
                </c:pt>
                <c:pt idx="338">
                  <c:v>1879.9</c:v>
                </c:pt>
                <c:pt idx="339">
                  <c:v>1884.1769999999999</c:v>
                </c:pt>
                <c:pt idx="340">
                  <c:v>1888.4490000000001</c:v>
                </c:pt>
                <c:pt idx="341">
                  <c:v>1892.7180000000001</c:v>
                </c:pt>
                <c:pt idx="342">
                  <c:v>1896.982</c:v>
                </c:pt>
                <c:pt idx="343">
                  <c:v>1901.2429999999999</c:v>
                </c:pt>
                <c:pt idx="344">
                  <c:v>1905.499</c:v>
                </c:pt>
                <c:pt idx="345">
                  <c:v>1909.752</c:v>
                </c:pt>
                <c:pt idx="346">
                  <c:v>1914</c:v>
                </c:pt>
                <c:pt idx="347">
                  <c:v>1918.2449999999999</c:v>
                </c:pt>
                <c:pt idx="348">
                  <c:v>1922.4849999999999</c:v>
                </c:pt>
                <c:pt idx="349">
                  <c:v>1926.722</c:v>
                </c:pt>
                <c:pt idx="350">
                  <c:v>1930.954</c:v>
                </c:pt>
                <c:pt idx="351">
                  <c:v>1935.183</c:v>
                </c:pt>
                <c:pt idx="352">
                  <c:v>1939.4079999999999</c:v>
                </c:pt>
                <c:pt idx="353">
                  <c:v>1943.6279999999999</c:v>
                </c:pt>
                <c:pt idx="354">
                  <c:v>1947.845</c:v>
                </c:pt>
                <c:pt idx="355">
                  <c:v>1952.058</c:v>
                </c:pt>
                <c:pt idx="356">
                  <c:v>1956.2670000000001</c:v>
                </c:pt>
                <c:pt idx="357">
                  <c:v>1960.472</c:v>
                </c:pt>
                <c:pt idx="358">
                  <c:v>1964.673</c:v>
                </c:pt>
                <c:pt idx="359">
                  <c:v>1968.87</c:v>
                </c:pt>
                <c:pt idx="360">
                  <c:v>1973.0630000000001</c:v>
                </c:pt>
                <c:pt idx="361">
                  <c:v>1977.252</c:v>
                </c:pt>
                <c:pt idx="362">
                  <c:v>1981.4380000000001</c:v>
                </c:pt>
                <c:pt idx="363">
                  <c:v>1985.6189999999999</c:v>
                </c:pt>
                <c:pt idx="364">
                  <c:v>1989.797</c:v>
                </c:pt>
                <c:pt idx="365">
                  <c:v>1993.971</c:v>
                </c:pt>
                <c:pt idx="366">
                  <c:v>1998.14</c:v>
                </c:pt>
                <c:pt idx="367">
                  <c:v>2002.306</c:v>
                </c:pt>
                <c:pt idx="368">
                  <c:v>2006.4690000000001</c:v>
                </c:pt>
                <c:pt idx="369">
                  <c:v>2010.627</c:v>
                </c:pt>
                <c:pt idx="370">
                  <c:v>2014.7809999999999</c:v>
                </c:pt>
                <c:pt idx="371">
                  <c:v>2018.932</c:v>
                </c:pt>
                <c:pt idx="372">
                  <c:v>2023.078</c:v>
                </c:pt>
                <c:pt idx="373">
                  <c:v>2027.221</c:v>
                </c:pt>
                <c:pt idx="374">
                  <c:v>2031.36</c:v>
                </c:pt>
                <c:pt idx="375">
                  <c:v>2035.4949999999999</c:v>
                </c:pt>
                <c:pt idx="376">
                  <c:v>2039.627</c:v>
                </c:pt>
                <c:pt idx="377">
                  <c:v>2043.7539999999999</c:v>
                </c:pt>
                <c:pt idx="378">
                  <c:v>2047.8779999999999</c:v>
                </c:pt>
                <c:pt idx="379">
                  <c:v>2051.998</c:v>
                </c:pt>
                <c:pt idx="380">
                  <c:v>2056.114</c:v>
                </c:pt>
                <c:pt idx="381">
                  <c:v>2060.2260000000001</c:v>
                </c:pt>
                <c:pt idx="382">
                  <c:v>2064.3339999999998</c:v>
                </c:pt>
                <c:pt idx="383">
                  <c:v>2068.4389999999999</c:v>
                </c:pt>
                <c:pt idx="384">
                  <c:v>2072.54</c:v>
                </c:pt>
                <c:pt idx="385">
                  <c:v>2076.6370000000002</c:v>
                </c:pt>
                <c:pt idx="386">
                  <c:v>2080.73</c:v>
                </c:pt>
                <c:pt idx="387">
                  <c:v>2084.8200000000002</c:v>
                </c:pt>
                <c:pt idx="388">
                  <c:v>2088.9059999999999</c:v>
                </c:pt>
                <c:pt idx="389">
                  <c:v>2092.9879999999998</c:v>
                </c:pt>
                <c:pt idx="390">
                  <c:v>2097.0659999999998</c:v>
                </c:pt>
                <c:pt idx="391">
                  <c:v>2101.14</c:v>
                </c:pt>
                <c:pt idx="392">
                  <c:v>2105.2109999999998</c:v>
                </c:pt>
                <c:pt idx="393">
                  <c:v>2109.2779999999998</c:v>
                </c:pt>
                <c:pt idx="394">
                  <c:v>2113.3420000000001</c:v>
                </c:pt>
                <c:pt idx="395">
                  <c:v>2117.4009999999998</c:v>
                </c:pt>
                <c:pt idx="396">
                  <c:v>2121.4569999999999</c:v>
                </c:pt>
                <c:pt idx="397">
                  <c:v>2125.509</c:v>
                </c:pt>
                <c:pt idx="398">
                  <c:v>2129.558</c:v>
                </c:pt>
                <c:pt idx="399">
                  <c:v>2133.6019999999999</c:v>
                </c:pt>
                <c:pt idx="400">
                  <c:v>2137.643</c:v>
                </c:pt>
                <c:pt idx="401">
                  <c:v>2141.681</c:v>
                </c:pt>
                <c:pt idx="402">
                  <c:v>2145.7139999999999</c:v>
                </c:pt>
                <c:pt idx="403">
                  <c:v>2149.7440000000001</c:v>
                </c:pt>
                <c:pt idx="404">
                  <c:v>2153.77</c:v>
                </c:pt>
                <c:pt idx="405">
                  <c:v>2157.7930000000001</c:v>
                </c:pt>
                <c:pt idx="406">
                  <c:v>2161.8119999999999</c:v>
                </c:pt>
                <c:pt idx="407">
                  <c:v>2165.8270000000002</c:v>
                </c:pt>
                <c:pt idx="408">
                  <c:v>2169.8380000000002</c:v>
                </c:pt>
                <c:pt idx="409">
                  <c:v>2173.846</c:v>
                </c:pt>
                <c:pt idx="410">
                  <c:v>2177.8510000000001</c:v>
                </c:pt>
                <c:pt idx="411">
                  <c:v>2181.8510000000001</c:v>
                </c:pt>
                <c:pt idx="412">
                  <c:v>2185.848</c:v>
                </c:pt>
                <c:pt idx="413">
                  <c:v>2189.8409999999999</c:v>
                </c:pt>
                <c:pt idx="414">
                  <c:v>2193.8310000000001</c:v>
                </c:pt>
                <c:pt idx="415">
                  <c:v>2197.817</c:v>
                </c:pt>
                <c:pt idx="416">
                  <c:v>2201.799</c:v>
                </c:pt>
                <c:pt idx="417">
                  <c:v>2205.7779999999998</c:v>
                </c:pt>
                <c:pt idx="418">
                  <c:v>2209.7530000000002</c:v>
                </c:pt>
                <c:pt idx="419">
                  <c:v>2213.7249999999999</c:v>
                </c:pt>
                <c:pt idx="420">
                  <c:v>2217.6930000000002</c:v>
                </c:pt>
                <c:pt idx="421">
                  <c:v>2221.6570000000002</c:v>
                </c:pt>
                <c:pt idx="422">
                  <c:v>2225.6179999999999</c:v>
                </c:pt>
                <c:pt idx="423">
                  <c:v>2229.5749999999998</c:v>
                </c:pt>
                <c:pt idx="424">
                  <c:v>2233.529</c:v>
                </c:pt>
                <c:pt idx="425">
                  <c:v>2237.4789999999998</c:v>
                </c:pt>
                <c:pt idx="426">
                  <c:v>2241.4250000000002</c:v>
                </c:pt>
                <c:pt idx="427">
                  <c:v>2245.3679999999999</c:v>
                </c:pt>
                <c:pt idx="428">
                  <c:v>2249.3069999999998</c:v>
                </c:pt>
                <c:pt idx="429">
                  <c:v>2253.2429999999999</c:v>
                </c:pt>
                <c:pt idx="430">
                  <c:v>2257.1750000000002</c:v>
                </c:pt>
                <c:pt idx="431">
                  <c:v>2261.1039999999998</c:v>
                </c:pt>
                <c:pt idx="432">
                  <c:v>2265.029</c:v>
                </c:pt>
                <c:pt idx="433">
                  <c:v>2268.9499999999998</c:v>
                </c:pt>
                <c:pt idx="434">
                  <c:v>2272.8679999999999</c:v>
                </c:pt>
                <c:pt idx="435">
                  <c:v>2276.7829999999999</c:v>
                </c:pt>
                <c:pt idx="436">
                  <c:v>2280.694</c:v>
                </c:pt>
                <c:pt idx="437">
                  <c:v>2284.6010000000001</c:v>
                </c:pt>
                <c:pt idx="438">
                  <c:v>2288.5050000000001</c:v>
                </c:pt>
                <c:pt idx="439">
                  <c:v>2292.4050000000002</c:v>
                </c:pt>
                <c:pt idx="440">
                  <c:v>2296.3020000000001</c:v>
                </c:pt>
                <c:pt idx="441">
                  <c:v>2300.1950000000002</c:v>
                </c:pt>
                <c:pt idx="442">
                  <c:v>2304.085</c:v>
                </c:pt>
                <c:pt idx="443">
                  <c:v>2307.971</c:v>
                </c:pt>
                <c:pt idx="444">
                  <c:v>2311.8539999999998</c:v>
                </c:pt>
                <c:pt idx="445">
                  <c:v>2315.7339999999999</c:v>
                </c:pt>
                <c:pt idx="446">
                  <c:v>2319.6089999999999</c:v>
                </c:pt>
                <c:pt idx="447">
                  <c:v>2323.482</c:v>
                </c:pt>
                <c:pt idx="448">
                  <c:v>2327.3510000000001</c:v>
                </c:pt>
                <c:pt idx="449">
                  <c:v>2331.2159999999999</c:v>
                </c:pt>
                <c:pt idx="450">
                  <c:v>2335.078</c:v>
                </c:pt>
                <c:pt idx="451">
                  <c:v>2338.9369999999999</c:v>
                </c:pt>
                <c:pt idx="452">
                  <c:v>2342.7919999999999</c:v>
                </c:pt>
                <c:pt idx="453">
                  <c:v>2346.643</c:v>
                </c:pt>
                <c:pt idx="454">
                  <c:v>2350.4920000000002</c:v>
                </c:pt>
                <c:pt idx="455">
                  <c:v>2354.3359999999998</c:v>
                </c:pt>
                <c:pt idx="456">
                  <c:v>2358.1779999999999</c:v>
                </c:pt>
                <c:pt idx="457">
                  <c:v>2362.0149999999999</c:v>
                </c:pt>
                <c:pt idx="458">
                  <c:v>2365.85</c:v>
                </c:pt>
                <c:pt idx="459">
                  <c:v>2369.681</c:v>
                </c:pt>
                <c:pt idx="460">
                  <c:v>2373.5079999999998</c:v>
                </c:pt>
                <c:pt idx="461">
                  <c:v>2377.3330000000001</c:v>
                </c:pt>
                <c:pt idx="462">
                  <c:v>2381.1529999999998</c:v>
                </c:pt>
                <c:pt idx="463">
                  <c:v>2384.971</c:v>
                </c:pt>
                <c:pt idx="464">
                  <c:v>2388.7849999999999</c:v>
                </c:pt>
                <c:pt idx="465">
                  <c:v>2392.5949999999998</c:v>
                </c:pt>
                <c:pt idx="466">
                  <c:v>2396.402</c:v>
                </c:pt>
                <c:pt idx="467">
                  <c:v>2400.2060000000001</c:v>
                </c:pt>
                <c:pt idx="468">
                  <c:v>2404.0070000000001</c:v>
                </c:pt>
                <c:pt idx="469">
                  <c:v>2407.8040000000001</c:v>
                </c:pt>
                <c:pt idx="470">
                  <c:v>2411.5970000000002</c:v>
                </c:pt>
                <c:pt idx="471">
                  <c:v>2415.3879999999999</c:v>
                </c:pt>
                <c:pt idx="472">
                  <c:v>2419.174</c:v>
                </c:pt>
                <c:pt idx="473">
                  <c:v>2422.9580000000001</c:v>
                </c:pt>
                <c:pt idx="474">
                  <c:v>2426.7379999999998</c:v>
                </c:pt>
                <c:pt idx="475">
                  <c:v>2430.5149999999999</c:v>
                </c:pt>
                <c:pt idx="476">
                  <c:v>2434.2890000000002</c:v>
                </c:pt>
                <c:pt idx="477">
                  <c:v>2438.0590000000002</c:v>
                </c:pt>
                <c:pt idx="478">
                  <c:v>2441.8249999999998</c:v>
                </c:pt>
                <c:pt idx="479">
                  <c:v>2445.5889999999999</c:v>
                </c:pt>
                <c:pt idx="480">
                  <c:v>2449.3490000000002</c:v>
                </c:pt>
                <c:pt idx="481">
                  <c:v>2453.1060000000002</c:v>
                </c:pt>
                <c:pt idx="482">
                  <c:v>2456.8589999999999</c:v>
                </c:pt>
                <c:pt idx="483">
                  <c:v>2460.61</c:v>
                </c:pt>
                <c:pt idx="484">
                  <c:v>2464.3560000000002</c:v>
                </c:pt>
                <c:pt idx="485">
                  <c:v>2468.1</c:v>
                </c:pt>
                <c:pt idx="486">
                  <c:v>2471.84</c:v>
                </c:pt>
                <c:pt idx="487">
                  <c:v>2475.5770000000002</c:v>
                </c:pt>
                <c:pt idx="488">
                  <c:v>2479.3110000000001</c:v>
                </c:pt>
                <c:pt idx="489">
                  <c:v>2483.0410000000002</c:v>
                </c:pt>
                <c:pt idx="490">
                  <c:v>2486.768</c:v>
                </c:pt>
                <c:pt idx="491">
                  <c:v>2490.4920000000002</c:v>
                </c:pt>
                <c:pt idx="492">
                  <c:v>2494.2130000000002</c:v>
                </c:pt>
                <c:pt idx="493">
                  <c:v>2497.9299999999998</c:v>
                </c:pt>
                <c:pt idx="494">
                  <c:v>2501.6439999999998</c:v>
                </c:pt>
                <c:pt idx="495">
                  <c:v>2505.355</c:v>
                </c:pt>
                <c:pt idx="496">
                  <c:v>2509.0619999999999</c:v>
                </c:pt>
                <c:pt idx="497">
                  <c:v>2512.7660000000001</c:v>
                </c:pt>
                <c:pt idx="498">
                  <c:v>2516.4670000000001</c:v>
                </c:pt>
                <c:pt idx="499">
                  <c:v>2520.165</c:v>
                </c:pt>
                <c:pt idx="500">
                  <c:v>2523.8589999999999</c:v>
                </c:pt>
                <c:pt idx="501">
                  <c:v>2527.5509999999999</c:v>
                </c:pt>
                <c:pt idx="502">
                  <c:v>2531.239</c:v>
                </c:pt>
                <c:pt idx="503">
                  <c:v>2534.9229999999998</c:v>
                </c:pt>
                <c:pt idx="504">
                  <c:v>2538.605</c:v>
                </c:pt>
                <c:pt idx="505">
                  <c:v>2542.2829999999999</c:v>
                </c:pt>
                <c:pt idx="506">
                  <c:v>2545.9580000000001</c:v>
                </c:pt>
                <c:pt idx="507">
                  <c:v>2549.63</c:v>
                </c:pt>
                <c:pt idx="508">
                  <c:v>2553.299</c:v>
                </c:pt>
                <c:pt idx="509">
                  <c:v>2556.9639999999999</c:v>
                </c:pt>
                <c:pt idx="510">
                  <c:v>2560.6260000000002</c:v>
                </c:pt>
                <c:pt idx="511">
                  <c:v>2564.2849999999999</c:v>
                </c:pt>
                <c:pt idx="512">
                  <c:v>2567.9409999999998</c:v>
                </c:pt>
                <c:pt idx="513">
                  <c:v>2571.5940000000001</c:v>
                </c:pt>
                <c:pt idx="514">
                  <c:v>2575.2429999999999</c:v>
                </c:pt>
                <c:pt idx="515">
                  <c:v>2578.89</c:v>
                </c:pt>
                <c:pt idx="516">
                  <c:v>2582.5329999999999</c:v>
                </c:pt>
                <c:pt idx="517">
                  <c:v>2586.1729999999998</c:v>
                </c:pt>
                <c:pt idx="518">
                  <c:v>2589.8090000000002</c:v>
                </c:pt>
                <c:pt idx="519">
                  <c:v>2593.4430000000002</c:v>
                </c:pt>
                <c:pt idx="520">
                  <c:v>2597.0729999999999</c:v>
                </c:pt>
                <c:pt idx="521">
                  <c:v>2600.701</c:v>
                </c:pt>
                <c:pt idx="522">
                  <c:v>2604.3249999999998</c:v>
                </c:pt>
                <c:pt idx="523">
                  <c:v>2607.9459999999999</c:v>
                </c:pt>
                <c:pt idx="524">
                  <c:v>2611.5639999999999</c:v>
                </c:pt>
                <c:pt idx="525">
                  <c:v>2615.1779999999999</c:v>
                </c:pt>
                <c:pt idx="526">
                  <c:v>2618.79</c:v>
                </c:pt>
                <c:pt idx="527">
                  <c:v>2622.3980000000001</c:v>
                </c:pt>
                <c:pt idx="528">
                  <c:v>2626.0039999999999</c:v>
                </c:pt>
                <c:pt idx="529">
                  <c:v>2629.6060000000002</c:v>
                </c:pt>
                <c:pt idx="530">
                  <c:v>2633.2049999999999</c:v>
                </c:pt>
                <c:pt idx="531">
                  <c:v>2636.8009999999999</c:v>
                </c:pt>
                <c:pt idx="532">
                  <c:v>2640.3939999999998</c:v>
                </c:pt>
                <c:pt idx="533">
                  <c:v>2643.9830000000002</c:v>
                </c:pt>
                <c:pt idx="534">
                  <c:v>2647.57</c:v>
                </c:pt>
                <c:pt idx="535">
                  <c:v>2651.1529999999998</c:v>
                </c:pt>
                <c:pt idx="536">
                  <c:v>2654.7339999999999</c:v>
                </c:pt>
                <c:pt idx="537">
                  <c:v>2658.3110000000001</c:v>
                </c:pt>
                <c:pt idx="538">
                  <c:v>2661.8850000000002</c:v>
                </c:pt>
                <c:pt idx="539">
                  <c:v>2665.4560000000001</c:v>
                </c:pt>
                <c:pt idx="540">
                  <c:v>2669.0250000000001</c:v>
                </c:pt>
                <c:pt idx="541">
                  <c:v>2672.5889999999999</c:v>
                </c:pt>
                <c:pt idx="542">
                  <c:v>2676.1509999999998</c:v>
                </c:pt>
                <c:pt idx="543">
                  <c:v>2679.71</c:v>
                </c:pt>
                <c:pt idx="544">
                  <c:v>2683.2660000000001</c:v>
                </c:pt>
                <c:pt idx="545">
                  <c:v>2686.819</c:v>
                </c:pt>
                <c:pt idx="546">
                  <c:v>2690.3679999999999</c:v>
                </c:pt>
                <c:pt idx="547">
                  <c:v>2693.915</c:v>
                </c:pt>
                <c:pt idx="548">
                  <c:v>2697.4580000000001</c:v>
                </c:pt>
                <c:pt idx="549">
                  <c:v>2700.9989999999998</c:v>
                </c:pt>
                <c:pt idx="550">
                  <c:v>2704.5360000000001</c:v>
                </c:pt>
                <c:pt idx="551">
                  <c:v>2708.0709999999999</c:v>
                </c:pt>
                <c:pt idx="552">
                  <c:v>2711.6019999999999</c:v>
                </c:pt>
                <c:pt idx="553">
                  <c:v>2715.13</c:v>
                </c:pt>
                <c:pt idx="554">
                  <c:v>2718.6559999999999</c:v>
                </c:pt>
                <c:pt idx="555">
                  <c:v>2722.1779999999999</c:v>
                </c:pt>
                <c:pt idx="556">
                  <c:v>2725.6970000000001</c:v>
                </c:pt>
                <c:pt idx="557">
                  <c:v>2729.2139999999999</c:v>
                </c:pt>
                <c:pt idx="558">
                  <c:v>2732.7269999999999</c:v>
                </c:pt>
                <c:pt idx="559">
                  <c:v>2736.2370000000001</c:v>
                </c:pt>
                <c:pt idx="560">
                  <c:v>2739.7440000000001</c:v>
                </c:pt>
                <c:pt idx="561">
                  <c:v>2743.2489999999998</c:v>
                </c:pt>
                <c:pt idx="562">
                  <c:v>2746.75</c:v>
                </c:pt>
                <c:pt idx="563">
                  <c:v>2750.248</c:v>
                </c:pt>
                <c:pt idx="564">
                  <c:v>2753.7429999999999</c:v>
                </c:pt>
                <c:pt idx="565">
                  <c:v>2757.2359999999999</c:v>
                </c:pt>
                <c:pt idx="566">
                  <c:v>2760.7249999999999</c:v>
                </c:pt>
                <c:pt idx="567">
                  <c:v>2764.2109999999998</c:v>
                </c:pt>
                <c:pt idx="568">
                  <c:v>2767.6950000000002</c:v>
                </c:pt>
                <c:pt idx="569">
                  <c:v>2771.1750000000002</c:v>
                </c:pt>
                <c:pt idx="570">
                  <c:v>2774.652</c:v>
                </c:pt>
                <c:pt idx="571">
                  <c:v>2778.127</c:v>
                </c:pt>
                <c:pt idx="572">
                  <c:v>2781.598</c:v>
                </c:pt>
                <c:pt idx="573">
                  <c:v>2785.067</c:v>
                </c:pt>
                <c:pt idx="574">
                  <c:v>2788.5320000000002</c:v>
                </c:pt>
                <c:pt idx="575">
                  <c:v>2791.9949999999999</c:v>
                </c:pt>
                <c:pt idx="576">
                  <c:v>2795.4549999999999</c:v>
                </c:pt>
                <c:pt idx="577">
                  <c:v>2798.9110000000001</c:v>
                </c:pt>
                <c:pt idx="578">
                  <c:v>2802.3649999999998</c:v>
                </c:pt>
                <c:pt idx="579">
                  <c:v>2805.8159999999998</c:v>
                </c:pt>
                <c:pt idx="580">
                  <c:v>2809.2640000000001</c:v>
                </c:pt>
                <c:pt idx="581">
                  <c:v>2812.7089999999998</c:v>
                </c:pt>
                <c:pt idx="582">
                  <c:v>2816.1509999999998</c:v>
                </c:pt>
                <c:pt idx="583">
                  <c:v>2819.59</c:v>
                </c:pt>
                <c:pt idx="584">
                  <c:v>2823.0259999999998</c:v>
                </c:pt>
                <c:pt idx="585">
                  <c:v>2826.46</c:v>
                </c:pt>
                <c:pt idx="586">
                  <c:v>2829.89</c:v>
                </c:pt>
                <c:pt idx="587">
                  <c:v>2833.3180000000002</c:v>
                </c:pt>
                <c:pt idx="588">
                  <c:v>2836.7420000000002</c:v>
                </c:pt>
                <c:pt idx="589">
                  <c:v>2840.1640000000002</c:v>
                </c:pt>
                <c:pt idx="590">
                  <c:v>2843.5830000000001</c:v>
                </c:pt>
                <c:pt idx="591">
                  <c:v>2846.9989999999998</c:v>
                </c:pt>
                <c:pt idx="592">
                  <c:v>2850.4119999999998</c:v>
                </c:pt>
                <c:pt idx="593">
                  <c:v>2853.8220000000001</c:v>
                </c:pt>
                <c:pt idx="594">
                  <c:v>2857.2289999999998</c:v>
                </c:pt>
                <c:pt idx="595">
                  <c:v>2860.634</c:v>
                </c:pt>
                <c:pt idx="596">
                  <c:v>2864.0349999999999</c:v>
                </c:pt>
                <c:pt idx="597">
                  <c:v>2867.4340000000002</c:v>
                </c:pt>
                <c:pt idx="598">
                  <c:v>2870.83</c:v>
                </c:pt>
                <c:pt idx="599">
                  <c:v>2874.223</c:v>
                </c:pt>
                <c:pt idx="600">
                  <c:v>2877.6129999999998</c:v>
                </c:pt>
                <c:pt idx="601">
                  <c:v>2881</c:v>
                </c:pt>
                <c:pt idx="602">
                  <c:v>2884.3850000000002</c:v>
                </c:pt>
                <c:pt idx="603">
                  <c:v>2887.7660000000001</c:v>
                </c:pt>
                <c:pt idx="604">
                  <c:v>2891.145</c:v>
                </c:pt>
                <c:pt idx="605">
                  <c:v>2894.5210000000002</c:v>
                </c:pt>
                <c:pt idx="606">
                  <c:v>2897.8939999999998</c:v>
                </c:pt>
                <c:pt idx="607">
                  <c:v>2901.2640000000001</c:v>
                </c:pt>
                <c:pt idx="608">
                  <c:v>2904.6309999999999</c:v>
                </c:pt>
                <c:pt idx="609">
                  <c:v>2907.9960000000001</c:v>
                </c:pt>
                <c:pt idx="610">
                  <c:v>2911.3580000000002</c:v>
                </c:pt>
                <c:pt idx="611">
                  <c:v>2914.7170000000001</c:v>
                </c:pt>
                <c:pt idx="612">
                  <c:v>2918.0729999999999</c:v>
                </c:pt>
                <c:pt idx="613">
                  <c:v>2921.4259999999999</c:v>
                </c:pt>
                <c:pt idx="614">
                  <c:v>2924.777</c:v>
                </c:pt>
                <c:pt idx="615">
                  <c:v>2928.1239999999998</c:v>
                </c:pt>
                <c:pt idx="616">
                  <c:v>2931.4690000000001</c:v>
                </c:pt>
                <c:pt idx="617">
                  <c:v>2934.8110000000001</c:v>
                </c:pt>
                <c:pt idx="618">
                  <c:v>2938.15</c:v>
                </c:pt>
                <c:pt idx="619">
                  <c:v>2941.4870000000001</c:v>
                </c:pt>
                <c:pt idx="620">
                  <c:v>2944.8209999999999</c:v>
                </c:pt>
                <c:pt idx="621">
                  <c:v>2948.152</c:v>
                </c:pt>
                <c:pt idx="622">
                  <c:v>2951.48</c:v>
                </c:pt>
                <c:pt idx="623">
                  <c:v>2954.8049999999998</c:v>
                </c:pt>
                <c:pt idx="624">
                  <c:v>2958.1280000000002</c:v>
                </c:pt>
                <c:pt idx="625">
                  <c:v>2961.4470000000001</c:v>
                </c:pt>
                <c:pt idx="626">
                  <c:v>2964.7649999999999</c:v>
                </c:pt>
                <c:pt idx="627">
                  <c:v>2968.0790000000002</c:v>
                </c:pt>
                <c:pt idx="628">
                  <c:v>2971.39</c:v>
                </c:pt>
                <c:pt idx="629">
                  <c:v>2974.6990000000001</c:v>
                </c:pt>
                <c:pt idx="630">
                  <c:v>2978.0050000000001</c:v>
                </c:pt>
                <c:pt idx="631">
                  <c:v>2981.308</c:v>
                </c:pt>
                <c:pt idx="632">
                  <c:v>2984.6089999999999</c:v>
                </c:pt>
                <c:pt idx="633">
                  <c:v>2987.9070000000002</c:v>
                </c:pt>
                <c:pt idx="634">
                  <c:v>2991.2020000000002</c:v>
                </c:pt>
                <c:pt idx="635">
                  <c:v>2994.4940000000001</c:v>
                </c:pt>
                <c:pt idx="636">
                  <c:v>2997.7840000000001</c:v>
                </c:pt>
                <c:pt idx="637">
                  <c:v>3001.07</c:v>
                </c:pt>
                <c:pt idx="638">
                  <c:v>3004.355</c:v>
                </c:pt>
                <c:pt idx="639">
                  <c:v>3007.636</c:v>
                </c:pt>
                <c:pt idx="640">
                  <c:v>3010.915</c:v>
                </c:pt>
                <c:pt idx="641">
                  <c:v>3014.1909999999998</c:v>
                </c:pt>
                <c:pt idx="642">
                  <c:v>3017.4639999999999</c:v>
                </c:pt>
                <c:pt idx="643">
                  <c:v>3020.7339999999999</c:v>
                </c:pt>
                <c:pt idx="644">
                  <c:v>3024.002</c:v>
                </c:pt>
                <c:pt idx="645">
                  <c:v>3027.2669999999998</c:v>
                </c:pt>
                <c:pt idx="646">
                  <c:v>3030.53</c:v>
                </c:pt>
                <c:pt idx="647">
                  <c:v>3033.7890000000002</c:v>
                </c:pt>
                <c:pt idx="648">
                  <c:v>3037.0459999999998</c:v>
                </c:pt>
                <c:pt idx="649">
                  <c:v>3040.3009999999999</c:v>
                </c:pt>
                <c:pt idx="650">
                  <c:v>3043.5520000000001</c:v>
                </c:pt>
                <c:pt idx="651">
                  <c:v>3046.8009999999999</c:v>
                </c:pt>
                <c:pt idx="652">
                  <c:v>3050.0479999999998</c:v>
                </c:pt>
                <c:pt idx="653">
                  <c:v>3053.2910000000002</c:v>
                </c:pt>
                <c:pt idx="654">
                  <c:v>3056.5320000000002</c:v>
                </c:pt>
                <c:pt idx="655">
                  <c:v>3059.7710000000002</c:v>
                </c:pt>
                <c:pt idx="656">
                  <c:v>3063.0059999999999</c:v>
                </c:pt>
                <c:pt idx="657">
                  <c:v>3066.239</c:v>
                </c:pt>
                <c:pt idx="658">
                  <c:v>3069.4690000000001</c:v>
                </c:pt>
                <c:pt idx="659">
                  <c:v>3072.6970000000001</c:v>
                </c:pt>
                <c:pt idx="660">
                  <c:v>3075.922</c:v>
                </c:pt>
                <c:pt idx="661">
                  <c:v>3079.1439999999998</c:v>
                </c:pt>
                <c:pt idx="662">
                  <c:v>3082.364</c:v>
                </c:pt>
                <c:pt idx="663">
                  <c:v>3085.5810000000001</c:v>
                </c:pt>
                <c:pt idx="664">
                  <c:v>3088.7950000000001</c:v>
                </c:pt>
                <c:pt idx="665">
                  <c:v>3092.0070000000001</c:v>
                </c:pt>
                <c:pt idx="666">
                  <c:v>3095.2159999999999</c:v>
                </c:pt>
                <c:pt idx="667">
                  <c:v>3098.4229999999998</c:v>
                </c:pt>
                <c:pt idx="668">
                  <c:v>3101.627</c:v>
                </c:pt>
                <c:pt idx="669">
                  <c:v>3104.828</c:v>
                </c:pt>
                <c:pt idx="670">
                  <c:v>3108.0259999999998</c:v>
                </c:pt>
                <c:pt idx="671">
                  <c:v>3111.2220000000002</c:v>
                </c:pt>
                <c:pt idx="672">
                  <c:v>3114.4160000000002</c:v>
                </c:pt>
                <c:pt idx="673">
                  <c:v>3117.607</c:v>
                </c:pt>
                <c:pt idx="674">
                  <c:v>3120.7950000000001</c:v>
                </c:pt>
                <c:pt idx="675">
                  <c:v>3123.98</c:v>
                </c:pt>
                <c:pt idx="676">
                  <c:v>3127.163</c:v>
                </c:pt>
                <c:pt idx="677">
                  <c:v>3130.3440000000001</c:v>
                </c:pt>
                <c:pt idx="678">
                  <c:v>3133.5210000000002</c:v>
                </c:pt>
                <c:pt idx="679">
                  <c:v>3136.6959999999999</c:v>
                </c:pt>
                <c:pt idx="680">
                  <c:v>3139.8690000000001</c:v>
                </c:pt>
                <c:pt idx="681">
                  <c:v>3143.0390000000002</c:v>
                </c:pt>
                <c:pt idx="682">
                  <c:v>3146.2060000000001</c:v>
                </c:pt>
                <c:pt idx="683">
                  <c:v>3149.3710000000001</c:v>
                </c:pt>
                <c:pt idx="684">
                  <c:v>3152.5329999999999</c:v>
                </c:pt>
                <c:pt idx="685">
                  <c:v>3155.6930000000002</c:v>
                </c:pt>
                <c:pt idx="686">
                  <c:v>3158.85</c:v>
                </c:pt>
                <c:pt idx="687">
                  <c:v>3162.0050000000001</c:v>
                </c:pt>
                <c:pt idx="688">
                  <c:v>3165.1570000000002</c:v>
                </c:pt>
                <c:pt idx="689">
                  <c:v>3168.306</c:v>
                </c:pt>
                <c:pt idx="690">
                  <c:v>3171.453</c:v>
                </c:pt>
                <c:pt idx="691">
                  <c:v>3174.5970000000002</c:v>
                </c:pt>
                <c:pt idx="692">
                  <c:v>3177.739</c:v>
                </c:pt>
                <c:pt idx="693">
                  <c:v>3180.8780000000002</c:v>
                </c:pt>
                <c:pt idx="694">
                  <c:v>3184.0140000000001</c:v>
                </c:pt>
                <c:pt idx="695">
                  <c:v>3187.1489999999999</c:v>
                </c:pt>
                <c:pt idx="696">
                  <c:v>3190.28</c:v>
                </c:pt>
                <c:pt idx="697">
                  <c:v>3193.4090000000001</c:v>
                </c:pt>
                <c:pt idx="698">
                  <c:v>3196.5360000000001</c:v>
                </c:pt>
                <c:pt idx="699">
                  <c:v>3199.6590000000001</c:v>
                </c:pt>
                <c:pt idx="700">
                  <c:v>3202.7809999999999</c:v>
                </c:pt>
                <c:pt idx="701">
                  <c:v>3205.9</c:v>
                </c:pt>
                <c:pt idx="702">
                  <c:v>3209.0160000000001</c:v>
                </c:pt>
                <c:pt idx="703">
                  <c:v>3212.13</c:v>
                </c:pt>
                <c:pt idx="704">
                  <c:v>3215.241</c:v>
                </c:pt>
                <c:pt idx="705">
                  <c:v>3218.35</c:v>
                </c:pt>
                <c:pt idx="706">
                  <c:v>3221.4560000000001</c:v>
                </c:pt>
                <c:pt idx="707">
                  <c:v>3224.56</c:v>
                </c:pt>
                <c:pt idx="708">
                  <c:v>3227.6610000000001</c:v>
                </c:pt>
                <c:pt idx="709">
                  <c:v>3230.76</c:v>
                </c:pt>
                <c:pt idx="710">
                  <c:v>3233.8560000000002</c:v>
                </c:pt>
                <c:pt idx="711">
                  <c:v>3236.95</c:v>
                </c:pt>
                <c:pt idx="712">
                  <c:v>3240.0410000000002</c:v>
                </c:pt>
                <c:pt idx="713">
                  <c:v>3243.13</c:v>
                </c:pt>
                <c:pt idx="714">
                  <c:v>3246.2159999999999</c:v>
                </c:pt>
                <c:pt idx="715">
                  <c:v>3249.3</c:v>
                </c:pt>
                <c:pt idx="716">
                  <c:v>3252.3820000000001</c:v>
                </c:pt>
                <c:pt idx="717">
                  <c:v>3255.46</c:v>
                </c:pt>
                <c:pt idx="718">
                  <c:v>3258.5369999999998</c:v>
                </c:pt>
                <c:pt idx="719">
                  <c:v>3261.6109999999999</c:v>
                </c:pt>
                <c:pt idx="720">
                  <c:v>3264.6819999999998</c:v>
                </c:pt>
                <c:pt idx="721">
                  <c:v>3267.7510000000002</c:v>
                </c:pt>
                <c:pt idx="722">
                  <c:v>3270.8180000000002</c:v>
                </c:pt>
                <c:pt idx="723">
                  <c:v>3273.8820000000001</c:v>
                </c:pt>
                <c:pt idx="724">
                  <c:v>3276.9430000000002</c:v>
                </c:pt>
                <c:pt idx="725">
                  <c:v>3280.002</c:v>
                </c:pt>
                <c:pt idx="726">
                  <c:v>3283.0590000000002</c:v>
                </c:pt>
                <c:pt idx="727">
                  <c:v>3286.1129999999998</c:v>
                </c:pt>
                <c:pt idx="728">
                  <c:v>3289.165</c:v>
                </c:pt>
                <c:pt idx="729">
                  <c:v>3292.2139999999999</c:v>
                </c:pt>
                <c:pt idx="730">
                  <c:v>3295.261</c:v>
                </c:pt>
                <c:pt idx="731">
                  <c:v>3298.306</c:v>
                </c:pt>
                <c:pt idx="732">
                  <c:v>3301.348</c:v>
                </c:pt>
                <c:pt idx="733">
                  <c:v>3304.3870000000002</c:v>
                </c:pt>
                <c:pt idx="734">
                  <c:v>3307.4250000000002</c:v>
                </c:pt>
                <c:pt idx="735">
                  <c:v>3310.4589999999998</c:v>
                </c:pt>
                <c:pt idx="736">
                  <c:v>3313.4920000000002</c:v>
                </c:pt>
                <c:pt idx="737">
                  <c:v>3316.5210000000002</c:v>
                </c:pt>
                <c:pt idx="738">
                  <c:v>3319.549</c:v>
                </c:pt>
                <c:pt idx="739">
                  <c:v>3322.5740000000001</c:v>
                </c:pt>
                <c:pt idx="740">
                  <c:v>3325.5970000000002</c:v>
                </c:pt>
                <c:pt idx="741">
                  <c:v>3328.6170000000002</c:v>
                </c:pt>
                <c:pt idx="742">
                  <c:v>3331.6350000000002</c:v>
                </c:pt>
                <c:pt idx="743">
                  <c:v>3334.65</c:v>
                </c:pt>
                <c:pt idx="744">
                  <c:v>3337.663</c:v>
                </c:pt>
                <c:pt idx="745">
                  <c:v>3340.674</c:v>
                </c:pt>
                <c:pt idx="746">
                  <c:v>3343.6819999999998</c:v>
                </c:pt>
                <c:pt idx="747">
                  <c:v>3346.6880000000001</c:v>
                </c:pt>
                <c:pt idx="748">
                  <c:v>3349.6909999999998</c:v>
                </c:pt>
                <c:pt idx="749">
                  <c:v>3352.692</c:v>
                </c:pt>
                <c:pt idx="750">
                  <c:v>3355.6909999999998</c:v>
                </c:pt>
                <c:pt idx="751">
                  <c:v>3358.6869999999999</c:v>
                </c:pt>
                <c:pt idx="752">
                  <c:v>3361.681</c:v>
                </c:pt>
                <c:pt idx="753">
                  <c:v>3364.6729999999998</c:v>
                </c:pt>
                <c:pt idx="754">
                  <c:v>3367.6619999999998</c:v>
                </c:pt>
                <c:pt idx="755">
                  <c:v>3370.6489999999999</c:v>
                </c:pt>
                <c:pt idx="756">
                  <c:v>3373.6329999999998</c:v>
                </c:pt>
                <c:pt idx="757">
                  <c:v>3376.6149999999998</c:v>
                </c:pt>
                <c:pt idx="758">
                  <c:v>3379.5949999999998</c:v>
                </c:pt>
                <c:pt idx="759">
                  <c:v>3382.5720000000001</c:v>
                </c:pt>
                <c:pt idx="760">
                  <c:v>3385.547</c:v>
                </c:pt>
                <c:pt idx="761">
                  <c:v>3388.52</c:v>
                </c:pt>
                <c:pt idx="762">
                  <c:v>3391.49</c:v>
                </c:pt>
                <c:pt idx="763">
                  <c:v>3394.4580000000001</c:v>
                </c:pt>
                <c:pt idx="764">
                  <c:v>3397.424</c:v>
                </c:pt>
                <c:pt idx="765">
                  <c:v>3400.3870000000002</c:v>
                </c:pt>
                <c:pt idx="766">
                  <c:v>3403.348</c:v>
                </c:pt>
                <c:pt idx="767">
                  <c:v>3406.3069999999998</c:v>
                </c:pt>
                <c:pt idx="768">
                  <c:v>3409.2629999999999</c:v>
                </c:pt>
                <c:pt idx="769">
                  <c:v>3412.2170000000001</c:v>
                </c:pt>
                <c:pt idx="770">
                  <c:v>3415.1680000000001</c:v>
                </c:pt>
                <c:pt idx="771">
                  <c:v>3418.1179999999999</c:v>
                </c:pt>
                <c:pt idx="772">
                  <c:v>3421.0650000000001</c:v>
                </c:pt>
                <c:pt idx="773">
                  <c:v>3424.009</c:v>
                </c:pt>
                <c:pt idx="774">
                  <c:v>3426.951</c:v>
                </c:pt>
                <c:pt idx="775">
                  <c:v>3429.8910000000001</c:v>
                </c:pt>
                <c:pt idx="776">
                  <c:v>3432.8290000000002</c:v>
                </c:pt>
                <c:pt idx="777">
                  <c:v>3435.7640000000001</c:v>
                </c:pt>
                <c:pt idx="778">
                  <c:v>3438.6970000000001</c:v>
                </c:pt>
                <c:pt idx="779">
                  <c:v>3441.6280000000002</c:v>
                </c:pt>
                <c:pt idx="780">
                  <c:v>3444.5569999999998</c:v>
                </c:pt>
                <c:pt idx="781">
                  <c:v>3447.4830000000002</c:v>
                </c:pt>
                <c:pt idx="782">
                  <c:v>3450.4070000000002</c:v>
                </c:pt>
                <c:pt idx="783">
                  <c:v>3453.328</c:v>
                </c:pt>
                <c:pt idx="784">
                  <c:v>3456.2469999999998</c:v>
                </c:pt>
                <c:pt idx="785">
                  <c:v>3459.1640000000002</c:v>
                </c:pt>
                <c:pt idx="786">
                  <c:v>3462.0790000000002</c:v>
                </c:pt>
                <c:pt idx="787">
                  <c:v>3464.991</c:v>
                </c:pt>
                <c:pt idx="788">
                  <c:v>3467.902</c:v>
                </c:pt>
                <c:pt idx="789">
                  <c:v>3470.8090000000002</c:v>
                </c:pt>
                <c:pt idx="790">
                  <c:v>3473.7150000000001</c:v>
                </c:pt>
                <c:pt idx="791">
                  <c:v>3476.6179999999999</c:v>
                </c:pt>
                <c:pt idx="792">
                  <c:v>3479.5189999999998</c:v>
                </c:pt>
                <c:pt idx="793">
                  <c:v>3482.4180000000001</c:v>
                </c:pt>
                <c:pt idx="794">
                  <c:v>3485.3150000000001</c:v>
                </c:pt>
                <c:pt idx="795">
                  <c:v>3488.2089999999998</c:v>
                </c:pt>
                <c:pt idx="796">
                  <c:v>3491.1010000000001</c:v>
                </c:pt>
                <c:pt idx="797">
                  <c:v>3493.99</c:v>
                </c:pt>
                <c:pt idx="798">
                  <c:v>3496.8780000000002</c:v>
                </c:pt>
                <c:pt idx="799">
                  <c:v>3499.7629999999999</c:v>
                </c:pt>
                <c:pt idx="800">
                  <c:v>3502.6460000000002</c:v>
                </c:pt>
                <c:pt idx="801">
                  <c:v>3505.527</c:v>
                </c:pt>
                <c:pt idx="802">
                  <c:v>3508.4050000000002</c:v>
                </c:pt>
                <c:pt idx="803">
                  <c:v>3511.2809999999999</c:v>
                </c:pt>
                <c:pt idx="804">
                  <c:v>3514.1550000000002</c:v>
                </c:pt>
                <c:pt idx="805">
                  <c:v>3517.027</c:v>
                </c:pt>
                <c:pt idx="806">
                  <c:v>3519.8969999999999</c:v>
                </c:pt>
                <c:pt idx="807">
                  <c:v>3522.7640000000001</c:v>
                </c:pt>
                <c:pt idx="808">
                  <c:v>3525.6289999999999</c:v>
                </c:pt>
                <c:pt idx="809">
                  <c:v>3528.4920000000002</c:v>
                </c:pt>
                <c:pt idx="810">
                  <c:v>3531.3519999999999</c:v>
                </c:pt>
                <c:pt idx="811">
                  <c:v>3534.2109999999998</c:v>
                </c:pt>
                <c:pt idx="812">
                  <c:v>3537.067</c:v>
                </c:pt>
                <c:pt idx="813">
                  <c:v>3539.9209999999998</c:v>
                </c:pt>
                <c:pt idx="814">
                  <c:v>3542.7730000000001</c:v>
                </c:pt>
                <c:pt idx="815">
                  <c:v>3545.6219999999998</c:v>
                </c:pt>
                <c:pt idx="816">
                  <c:v>3548.4690000000001</c:v>
                </c:pt>
                <c:pt idx="817">
                  <c:v>3551.3150000000001</c:v>
                </c:pt>
                <c:pt idx="818">
                  <c:v>3554.1570000000002</c:v>
                </c:pt>
                <c:pt idx="819">
                  <c:v>3556.998</c:v>
                </c:pt>
                <c:pt idx="820">
                  <c:v>3559.837</c:v>
                </c:pt>
                <c:pt idx="821">
                  <c:v>3562.6729999999998</c:v>
                </c:pt>
                <c:pt idx="822">
                  <c:v>3565.5070000000001</c:v>
                </c:pt>
                <c:pt idx="823">
                  <c:v>3568.3389999999999</c:v>
                </c:pt>
                <c:pt idx="824">
                  <c:v>3571.1689999999999</c:v>
                </c:pt>
                <c:pt idx="825">
                  <c:v>3573.9960000000001</c:v>
                </c:pt>
                <c:pt idx="826">
                  <c:v>3576.8220000000001</c:v>
                </c:pt>
                <c:pt idx="827">
                  <c:v>3579.645</c:v>
                </c:pt>
                <c:pt idx="828">
                  <c:v>3582.4659999999999</c:v>
                </c:pt>
                <c:pt idx="829">
                  <c:v>3585.2849999999999</c:v>
                </c:pt>
                <c:pt idx="830">
                  <c:v>3588.1010000000001</c:v>
                </c:pt>
                <c:pt idx="831">
                  <c:v>3590.9160000000002</c:v>
                </c:pt>
                <c:pt idx="832">
                  <c:v>3593.7280000000001</c:v>
                </c:pt>
                <c:pt idx="833">
                  <c:v>3596.538</c:v>
                </c:pt>
                <c:pt idx="834">
                  <c:v>3599.346</c:v>
                </c:pt>
                <c:pt idx="835">
                  <c:v>3602.152</c:v>
                </c:pt>
                <c:pt idx="836">
                  <c:v>3604.9560000000001</c:v>
                </c:pt>
                <c:pt idx="837">
                  <c:v>3607.7570000000001</c:v>
                </c:pt>
                <c:pt idx="838">
                  <c:v>3610.556</c:v>
                </c:pt>
                <c:pt idx="839">
                  <c:v>3613.3539999999998</c:v>
                </c:pt>
                <c:pt idx="840">
                  <c:v>3616.1489999999999</c:v>
                </c:pt>
                <c:pt idx="841">
                  <c:v>3618.942</c:v>
                </c:pt>
                <c:pt idx="842">
                  <c:v>3621.732</c:v>
                </c:pt>
                <c:pt idx="843">
                  <c:v>3624.5210000000002</c:v>
                </c:pt>
                <c:pt idx="844">
                  <c:v>3627.3069999999998</c:v>
                </c:pt>
                <c:pt idx="845">
                  <c:v>3630.0920000000001</c:v>
                </c:pt>
                <c:pt idx="846">
                  <c:v>3632.8739999999998</c:v>
                </c:pt>
                <c:pt idx="847">
                  <c:v>3635.654</c:v>
                </c:pt>
                <c:pt idx="848">
                  <c:v>3638.4319999999998</c:v>
                </c:pt>
                <c:pt idx="849">
                  <c:v>3641.2080000000001</c:v>
                </c:pt>
                <c:pt idx="850">
                  <c:v>3643.982</c:v>
                </c:pt>
                <c:pt idx="851">
                  <c:v>3646.7530000000002</c:v>
                </c:pt>
                <c:pt idx="852">
                  <c:v>3649.5230000000001</c:v>
                </c:pt>
                <c:pt idx="853">
                  <c:v>3652.29</c:v>
                </c:pt>
                <c:pt idx="854">
                  <c:v>3655.0549999999998</c:v>
                </c:pt>
                <c:pt idx="855">
                  <c:v>3657.8180000000002</c:v>
                </c:pt>
                <c:pt idx="856">
                  <c:v>3660.5790000000002</c:v>
                </c:pt>
                <c:pt idx="857">
                  <c:v>3663.3380000000002</c:v>
                </c:pt>
                <c:pt idx="858">
                  <c:v>3666.0949999999998</c:v>
                </c:pt>
                <c:pt idx="859">
                  <c:v>3668.8490000000002</c:v>
                </c:pt>
                <c:pt idx="860">
                  <c:v>3671.6019999999999</c:v>
                </c:pt>
                <c:pt idx="861">
                  <c:v>3674.3519999999999</c:v>
                </c:pt>
                <c:pt idx="862">
                  <c:v>3677.1010000000001</c:v>
                </c:pt>
                <c:pt idx="863">
                  <c:v>3679.8470000000002</c:v>
                </c:pt>
                <c:pt idx="864">
                  <c:v>3682.5909999999999</c:v>
                </c:pt>
                <c:pt idx="865">
                  <c:v>3685.3330000000001</c:v>
                </c:pt>
                <c:pt idx="866">
                  <c:v>3688.0729999999999</c:v>
                </c:pt>
                <c:pt idx="867">
                  <c:v>3690.8110000000001</c:v>
                </c:pt>
                <c:pt idx="868">
                  <c:v>3693.547</c:v>
                </c:pt>
                <c:pt idx="869">
                  <c:v>3696.2809999999999</c:v>
                </c:pt>
                <c:pt idx="870">
                  <c:v>3699.0129999999999</c:v>
                </c:pt>
                <c:pt idx="871">
                  <c:v>3701.7420000000002</c:v>
                </c:pt>
                <c:pt idx="872">
                  <c:v>3704.47</c:v>
                </c:pt>
                <c:pt idx="873">
                  <c:v>3707.1950000000002</c:v>
                </c:pt>
                <c:pt idx="874">
                  <c:v>3709.9189999999999</c:v>
                </c:pt>
                <c:pt idx="875">
                  <c:v>3712.64</c:v>
                </c:pt>
                <c:pt idx="876">
                  <c:v>3715.3589999999999</c:v>
                </c:pt>
                <c:pt idx="877">
                  <c:v>3718.076</c:v>
                </c:pt>
                <c:pt idx="878">
                  <c:v>3720.7919999999999</c:v>
                </c:pt>
                <c:pt idx="879">
                  <c:v>3723.5050000000001</c:v>
                </c:pt>
                <c:pt idx="880">
                  <c:v>3726.2159999999999</c:v>
                </c:pt>
                <c:pt idx="881">
                  <c:v>3728.9250000000002</c:v>
                </c:pt>
                <c:pt idx="882">
                  <c:v>3731.6320000000001</c:v>
                </c:pt>
                <c:pt idx="883">
                  <c:v>3734.3359999999998</c:v>
                </c:pt>
                <c:pt idx="884">
                  <c:v>3737.0390000000002</c:v>
                </c:pt>
                <c:pt idx="885">
                  <c:v>3739.74</c:v>
                </c:pt>
                <c:pt idx="886">
                  <c:v>3742.4389999999999</c:v>
                </c:pt>
                <c:pt idx="887">
                  <c:v>3745.136</c:v>
                </c:pt>
                <c:pt idx="888">
                  <c:v>3747.83</c:v>
                </c:pt>
                <c:pt idx="889">
                  <c:v>3750.5230000000001</c:v>
                </c:pt>
                <c:pt idx="890">
                  <c:v>3753.2130000000002</c:v>
                </c:pt>
                <c:pt idx="891">
                  <c:v>3755.902</c:v>
                </c:pt>
                <c:pt idx="892">
                  <c:v>3758.5889999999999</c:v>
                </c:pt>
                <c:pt idx="893">
                  <c:v>3761.2730000000001</c:v>
                </c:pt>
                <c:pt idx="894">
                  <c:v>3763.9560000000001</c:v>
                </c:pt>
                <c:pt idx="895">
                  <c:v>3766.636</c:v>
                </c:pt>
                <c:pt idx="896">
                  <c:v>3769.3150000000001</c:v>
                </c:pt>
                <c:pt idx="897">
                  <c:v>3771.991</c:v>
                </c:pt>
                <c:pt idx="898">
                  <c:v>3774.665</c:v>
                </c:pt>
                <c:pt idx="899">
                  <c:v>3777.3380000000002</c:v>
                </c:pt>
                <c:pt idx="900">
                  <c:v>3780.0079999999998</c:v>
                </c:pt>
                <c:pt idx="901">
                  <c:v>3782.6770000000001</c:v>
                </c:pt>
                <c:pt idx="902">
                  <c:v>3785.3429999999998</c:v>
                </c:pt>
                <c:pt idx="903">
                  <c:v>3788.0070000000001</c:v>
                </c:pt>
                <c:pt idx="904">
                  <c:v>3790.67</c:v>
                </c:pt>
                <c:pt idx="905">
                  <c:v>3793.33</c:v>
                </c:pt>
                <c:pt idx="906">
                  <c:v>3795.989</c:v>
                </c:pt>
                <c:pt idx="907">
                  <c:v>3798.645</c:v>
                </c:pt>
                <c:pt idx="908">
                  <c:v>3801.299</c:v>
                </c:pt>
                <c:pt idx="909">
                  <c:v>3803.9520000000002</c:v>
                </c:pt>
                <c:pt idx="910">
                  <c:v>3806.6019999999999</c:v>
                </c:pt>
                <c:pt idx="911">
                  <c:v>3809.2510000000002</c:v>
                </c:pt>
                <c:pt idx="912">
                  <c:v>3811.8969999999999</c:v>
                </c:pt>
                <c:pt idx="913">
                  <c:v>3814.5419999999999</c:v>
                </c:pt>
                <c:pt idx="914">
                  <c:v>3817.1840000000002</c:v>
                </c:pt>
                <c:pt idx="915">
                  <c:v>3819.8249999999998</c:v>
                </c:pt>
                <c:pt idx="916">
                  <c:v>3822.4630000000002</c:v>
                </c:pt>
                <c:pt idx="917">
                  <c:v>3825.1</c:v>
                </c:pt>
                <c:pt idx="918">
                  <c:v>3827.7350000000001</c:v>
                </c:pt>
                <c:pt idx="919">
                  <c:v>3830.3670000000002</c:v>
                </c:pt>
                <c:pt idx="920">
                  <c:v>3832.998</c:v>
                </c:pt>
                <c:pt idx="921">
                  <c:v>3835.627</c:v>
                </c:pt>
                <c:pt idx="922">
                  <c:v>3838.2530000000002</c:v>
                </c:pt>
                <c:pt idx="923">
                  <c:v>3840.8780000000002</c:v>
                </c:pt>
                <c:pt idx="924">
                  <c:v>3843.5010000000002</c:v>
                </c:pt>
                <c:pt idx="925">
                  <c:v>3846.1219999999998</c:v>
                </c:pt>
                <c:pt idx="926">
                  <c:v>3848.741</c:v>
                </c:pt>
                <c:pt idx="927">
                  <c:v>3851.3580000000002</c:v>
                </c:pt>
                <c:pt idx="928">
                  <c:v>3853.973</c:v>
                </c:pt>
                <c:pt idx="929">
                  <c:v>3856.5859999999998</c:v>
                </c:pt>
                <c:pt idx="930">
                  <c:v>3859.1970000000001</c:v>
                </c:pt>
                <c:pt idx="931">
                  <c:v>3861.806</c:v>
                </c:pt>
                <c:pt idx="932">
                  <c:v>3864.4140000000002</c:v>
                </c:pt>
                <c:pt idx="933">
                  <c:v>3867.0189999999998</c:v>
                </c:pt>
                <c:pt idx="934">
                  <c:v>3869.6219999999998</c:v>
                </c:pt>
                <c:pt idx="935">
                  <c:v>3872.2240000000002</c:v>
                </c:pt>
                <c:pt idx="936">
                  <c:v>3874.8229999999999</c:v>
                </c:pt>
                <c:pt idx="937">
                  <c:v>3877.4209999999998</c:v>
                </c:pt>
                <c:pt idx="938">
                  <c:v>3880.0160000000001</c:v>
                </c:pt>
                <c:pt idx="939">
                  <c:v>3882.61</c:v>
                </c:pt>
                <c:pt idx="940">
                  <c:v>3885.2020000000002</c:v>
                </c:pt>
                <c:pt idx="941">
                  <c:v>3887.7919999999999</c:v>
                </c:pt>
                <c:pt idx="942">
                  <c:v>3890.38</c:v>
                </c:pt>
                <c:pt idx="943">
                  <c:v>3892.9659999999999</c:v>
                </c:pt>
                <c:pt idx="944">
                  <c:v>3895.55</c:v>
                </c:pt>
                <c:pt idx="945">
                  <c:v>3898.1320000000001</c:v>
                </c:pt>
                <c:pt idx="946">
                  <c:v>3900.7130000000002</c:v>
                </c:pt>
                <c:pt idx="947">
                  <c:v>3903.2910000000002</c:v>
                </c:pt>
                <c:pt idx="948">
                  <c:v>3905.8679999999999</c:v>
                </c:pt>
                <c:pt idx="949">
                  <c:v>3908.442</c:v>
                </c:pt>
                <c:pt idx="950">
                  <c:v>3911.0149999999999</c:v>
                </c:pt>
                <c:pt idx="951">
                  <c:v>3913.5859999999998</c:v>
                </c:pt>
                <c:pt idx="952">
                  <c:v>3916.1550000000002</c:v>
                </c:pt>
                <c:pt idx="953">
                  <c:v>3918.7220000000002</c:v>
                </c:pt>
                <c:pt idx="954">
                  <c:v>3921.2869999999998</c:v>
                </c:pt>
                <c:pt idx="955">
                  <c:v>3923.85</c:v>
                </c:pt>
                <c:pt idx="956">
                  <c:v>3926.4110000000001</c:v>
                </c:pt>
                <c:pt idx="957">
                  <c:v>3928.971</c:v>
                </c:pt>
                <c:pt idx="958">
                  <c:v>3931.5279999999998</c:v>
                </c:pt>
                <c:pt idx="959">
                  <c:v>3934.0839999999998</c:v>
                </c:pt>
                <c:pt idx="960">
                  <c:v>3936.6379999999999</c:v>
                </c:pt>
                <c:pt idx="961">
                  <c:v>3939.19</c:v>
                </c:pt>
                <c:pt idx="962">
                  <c:v>3941.74</c:v>
                </c:pt>
                <c:pt idx="963">
                  <c:v>3944.288</c:v>
                </c:pt>
                <c:pt idx="964">
                  <c:v>3946.8339999999998</c:v>
                </c:pt>
                <c:pt idx="965">
                  <c:v>3949.3780000000002</c:v>
                </c:pt>
                <c:pt idx="966">
                  <c:v>3951.9209999999998</c:v>
                </c:pt>
                <c:pt idx="967">
                  <c:v>3954.462</c:v>
                </c:pt>
                <c:pt idx="968">
                  <c:v>3957</c:v>
                </c:pt>
                <c:pt idx="969">
                  <c:v>3959.5369999999998</c:v>
                </c:pt>
                <c:pt idx="970">
                  <c:v>3962.0720000000001</c:v>
                </c:pt>
                <c:pt idx="971">
                  <c:v>3964.6060000000002</c:v>
                </c:pt>
                <c:pt idx="972">
                  <c:v>3967.1370000000002</c:v>
                </c:pt>
                <c:pt idx="973">
                  <c:v>3969.6669999999999</c:v>
                </c:pt>
                <c:pt idx="974">
                  <c:v>3972.194</c:v>
                </c:pt>
                <c:pt idx="975">
                  <c:v>3974.72</c:v>
                </c:pt>
                <c:pt idx="976">
                  <c:v>3977.2440000000001</c:v>
                </c:pt>
                <c:pt idx="977">
                  <c:v>3979.7660000000001</c:v>
                </c:pt>
                <c:pt idx="978">
                  <c:v>3982.2860000000001</c:v>
                </c:pt>
                <c:pt idx="979">
                  <c:v>3984.8049999999998</c:v>
                </c:pt>
                <c:pt idx="980">
                  <c:v>3987.3209999999999</c:v>
                </c:pt>
                <c:pt idx="981">
                  <c:v>3989.8359999999998</c:v>
                </c:pt>
                <c:pt idx="982">
                  <c:v>3992.3490000000002</c:v>
                </c:pt>
                <c:pt idx="983">
                  <c:v>3994.86</c:v>
                </c:pt>
                <c:pt idx="984">
                  <c:v>3997.3690000000001</c:v>
                </c:pt>
                <c:pt idx="985">
                  <c:v>3999.877</c:v>
                </c:pt>
                <c:pt idx="986">
                  <c:v>4002.3820000000001</c:v>
                </c:pt>
                <c:pt idx="987">
                  <c:v>4004.886</c:v>
                </c:pt>
                <c:pt idx="988">
                  <c:v>4007.3879999999999</c:v>
                </c:pt>
                <c:pt idx="989">
                  <c:v>4009.8879999999999</c:v>
                </c:pt>
                <c:pt idx="990">
                  <c:v>4012.386</c:v>
                </c:pt>
                <c:pt idx="991">
                  <c:v>4014.8829999999998</c:v>
                </c:pt>
                <c:pt idx="992">
                  <c:v>4017.377</c:v>
                </c:pt>
                <c:pt idx="993">
                  <c:v>4019.87</c:v>
                </c:pt>
                <c:pt idx="994">
                  <c:v>4022.3609999999999</c:v>
                </c:pt>
                <c:pt idx="995">
                  <c:v>4024.85</c:v>
                </c:pt>
                <c:pt idx="996">
                  <c:v>4027.3380000000002</c:v>
                </c:pt>
                <c:pt idx="997">
                  <c:v>4029.8229999999999</c:v>
                </c:pt>
                <c:pt idx="998">
                  <c:v>4032.3069999999998</c:v>
                </c:pt>
                <c:pt idx="999">
                  <c:v>4034.7890000000002</c:v>
                </c:pt>
                <c:pt idx="1000">
                  <c:v>4037.2689999999998</c:v>
                </c:pt>
                <c:pt idx="1001">
                  <c:v>4039.7469999999998</c:v>
                </c:pt>
                <c:pt idx="1002">
                  <c:v>4042.2240000000002</c:v>
                </c:pt>
                <c:pt idx="1003">
                  <c:v>4044.6990000000001</c:v>
                </c:pt>
                <c:pt idx="1004">
                  <c:v>4047.172</c:v>
                </c:pt>
                <c:pt idx="1005">
                  <c:v>4049.643</c:v>
                </c:pt>
                <c:pt idx="1006">
                  <c:v>4052.1120000000001</c:v>
                </c:pt>
                <c:pt idx="1007">
                  <c:v>4054.58</c:v>
                </c:pt>
                <c:pt idx="1008">
                  <c:v>4057.0459999999998</c:v>
                </c:pt>
                <c:pt idx="1009">
                  <c:v>4059.51</c:v>
                </c:pt>
                <c:pt idx="1010">
                  <c:v>4061.9720000000002</c:v>
                </c:pt>
                <c:pt idx="1011">
                  <c:v>4064.4319999999998</c:v>
                </c:pt>
                <c:pt idx="1012">
                  <c:v>4066.8910000000001</c:v>
                </c:pt>
                <c:pt idx="1013">
                  <c:v>4069.348</c:v>
                </c:pt>
                <c:pt idx="1014">
                  <c:v>4071.8029999999999</c:v>
                </c:pt>
                <c:pt idx="1015">
                  <c:v>4074.2559999999999</c:v>
                </c:pt>
                <c:pt idx="1016">
                  <c:v>4076.7080000000001</c:v>
                </c:pt>
                <c:pt idx="1017">
                  <c:v>4079.1579999999999</c:v>
                </c:pt>
                <c:pt idx="1018">
                  <c:v>4081.6060000000002</c:v>
                </c:pt>
                <c:pt idx="1019">
                  <c:v>4084.0520000000001</c:v>
                </c:pt>
                <c:pt idx="1020">
                  <c:v>4086.4969999999998</c:v>
                </c:pt>
                <c:pt idx="1021">
                  <c:v>4088.9389999999999</c:v>
                </c:pt>
                <c:pt idx="1022">
                  <c:v>4091.38</c:v>
                </c:pt>
                <c:pt idx="1023">
                  <c:v>4093.819</c:v>
                </c:pt>
                <c:pt idx="1024">
                  <c:v>4096.2569999999996</c:v>
                </c:pt>
                <c:pt idx="1025">
                  <c:v>4098.6930000000002</c:v>
                </c:pt>
                <c:pt idx="1026">
                  <c:v>4101.1270000000004</c:v>
                </c:pt>
                <c:pt idx="1027">
                  <c:v>4103.5590000000002</c:v>
                </c:pt>
                <c:pt idx="1028">
                  <c:v>4105.9889999999996</c:v>
                </c:pt>
                <c:pt idx="1029">
                  <c:v>4108.4179999999997</c:v>
                </c:pt>
                <c:pt idx="1030">
                  <c:v>4110.8450000000003</c:v>
                </c:pt>
                <c:pt idx="1031">
                  <c:v>4113.2700000000004</c:v>
                </c:pt>
                <c:pt idx="1032">
                  <c:v>4115.6940000000004</c:v>
                </c:pt>
                <c:pt idx="1033">
                  <c:v>4118.1149999999998</c:v>
                </c:pt>
                <c:pt idx="1034">
                  <c:v>4120.5349999999999</c:v>
                </c:pt>
                <c:pt idx="1035">
                  <c:v>4122.9539999999997</c:v>
                </c:pt>
                <c:pt idx="1036">
                  <c:v>4125.37</c:v>
                </c:pt>
                <c:pt idx="1037">
                  <c:v>4127.7849999999999</c:v>
                </c:pt>
                <c:pt idx="1038">
                  <c:v>4130.1980000000003</c:v>
                </c:pt>
                <c:pt idx="1039">
                  <c:v>4132.6090000000004</c:v>
                </c:pt>
                <c:pt idx="1040">
                  <c:v>4135.0190000000002</c:v>
                </c:pt>
                <c:pt idx="1041">
                  <c:v>4137.4269999999997</c:v>
                </c:pt>
                <c:pt idx="1042">
                  <c:v>4139.8329999999996</c:v>
                </c:pt>
                <c:pt idx="1043">
                  <c:v>4142.2370000000001</c:v>
                </c:pt>
              </c:numCache>
            </c:numRef>
          </c:xVal>
          <c:yVal>
            <c:numRef>
              <c:f>גיליון1!$G$2:$ANJ$2</c:f>
              <c:numCache>
                <c:formatCode>General</c:formatCode>
                <c:ptCount val="1044"/>
                <c:pt idx="0">
                  <c:v>-169.79</c:v>
                </c:pt>
                <c:pt idx="1">
                  <c:v>108.54</c:v>
                </c:pt>
                <c:pt idx="2">
                  <c:v>892.54</c:v>
                </c:pt>
                <c:pt idx="3">
                  <c:v>3373.21</c:v>
                </c:pt>
                <c:pt idx="4">
                  <c:v>9412.2099999999991</c:v>
                </c:pt>
                <c:pt idx="5">
                  <c:v>19631.88</c:v>
                </c:pt>
                <c:pt idx="6">
                  <c:v>31505.88</c:v>
                </c:pt>
                <c:pt idx="7">
                  <c:v>39174.21</c:v>
                </c:pt>
                <c:pt idx="8">
                  <c:v>41013.879999999997</c:v>
                </c:pt>
                <c:pt idx="9">
                  <c:v>39841.21</c:v>
                </c:pt>
                <c:pt idx="10">
                  <c:v>38595.879999999997</c:v>
                </c:pt>
                <c:pt idx="11">
                  <c:v>37713.54</c:v>
                </c:pt>
                <c:pt idx="12">
                  <c:v>36886.879999999997</c:v>
                </c:pt>
                <c:pt idx="13">
                  <c:v>36128.21</c:v>
                </c:pt>
                <c:pt idx="14">
                  <c:v>34979.21</c:v>
                </c:pt>
                <c:pt idx="15">
                  <c:v>33778.879999999997</c:v>
                </c:pt>
                <c:pt idx="16">
                  <c:v>32569.21</c:v>
                </c:pt>
                <c:pt idx="17">
                  <c:v>31326.21</c:v>
                </c:pt>
                <c:pt idx="18">
                  <c:v>30272.880000000001</c:v>
                </c:pt>
                <c:pt idx="19">
                  <c:v>29290.880000000001</c:v>
                </c:pt>
                <c:pt idx="20">
                  <c:v>28483.88</c:v>
                </c:pt>
                <c:pt idx="21">
                  <c:v>27672.54</c:v>
                </c:pt>
                <c:pt idx="22">
                  <c:v>27027.54</c:v>
                </c:pt>
                <c:pt idx="23">
                  <c:v>26334.880000000001</c:v>
                </c:pt>
                <c:pt idx="24">
                  <c:v>25767.88</c:v>
                </c:pt>
                <c:pt idx="25">
                  <c:v>25190.54</c:v>
                </c:pt>
                <c:pt idx="26">
                  <c:v>24710.880000000001</c:v>
                </c:pt>
                <c:pt idx="27">
                  <c:v>24225.54</c:v>
                </c:pt>
                <c:pt idx="28">
                  <c:v>23985.21</c:v>
                </c:pt>
                <c:pt idx="29">
                  <c:v>23659.88</c:v>
                </c:pt>
                <c:pt idx="30">
                  <c:v>23535.21</c:v>
                </c:pt>
                <c:pt idx="31">
                  <c:v>23383.54</c:v>
                </c:pt>
                <c:pt idx="32">
                  <c:v>23265.21</c:v>
                </c:pt>
                <c:pt idx="33">
                  <c:v>23209.87</c:v>
                </c:pt>
                <c:pt idx="34">
                  <c:v>23083.21</c:v>
                </c:pt>
                <c:pt idx="35">
                  <c:v>23083.54</c:v>
                </c:pt>
                <c:pt idx="36">
                  <c:v>23123.21</c:v>
                </c:pt>
                <c:pt idx="37">
                  <c:v>23156.21</c:v>
                </c:pt>
                <c:pt idx="38">
                  <c:v>23183.88</c:v>
                </c:pt>
                <c:pt idx="39">
                  <c:v>23353.88</c:v>
                </c:pt>
                <c:pt idx="40">
                  <c:v>23474.54</c:v>
                </c:pt>
                <c:pt idx="41">
                  <c:v>23519.21</c:v>
                </c:pt>
                <c:pt idx="42">
                  <c:v>23611.88</c:v>
                </c:pt>
                <c:pt idx="43">
                  <c:v>23715.87</c:v>
                </c:pt>
                <c:pt idx="44">
                  <c:v>23794.54</c:v>
                </c:pt>
                <c:pt idx="45">
                  <c:v>23974.21</c:v>
                </c:pt>
                <c:pt idx="46">
                  <c:v>24014.54</c:v>
                </c:pt>
                <c:pt idx="47">
                  <c:v>24078.880000000001</c:v>
                </c:pt>
                <c:pt idx="48">
                  <c:v>24077.21</c:v>
                </c:pt>
                <c:pt idx="49">
                  <c:v>23912.54</c:v>
                </c:pt>
                <c:pt idx="50">
                  <c:v>23669.21</c:v>
                </c:pt>
                <c:pt idx="51">
                  <c:v>23474.880000000001</c:v>
                </c:pt>
                <c:pt idx="52">
                  <c:v>23199.21</c:v>
                </c:pt>
                <c:pt idx="53">
                  <c:v>23028.880000000001</c:v>
                </c:pt>
                <c:pt idx="54">
                  <c:v>22796.21</c:v>
                </c:pt>
                <c:pt idx="55">
                  <c:v>22740.21</c:v>
                </c:pt>
                <c:pt idx="56">
                  <c:v>22587.54</c:v>
                </c:pt>
                <c:pt idx="57">
                  <c:v>22519.21</c:v>
                </c:pt>
                <c:pt idx="58">
                  <c:v>22162.54</c:v>
                </c:pt>
                <c:pt idx="59">
                  <c:v>21651.88</c:v>
                </c:pt>
                <c:pt idx="60">
                  <c:v>21087.21</c:v>
                </c:pt>
                <c:pt idx="61">
                  <c:v>20659.87</c:v>
                </c:pt>
                <c:pt idx="62">
                  <c:v>20241.21</c:v>
                </c:pt>
                <c:pt idx="63">
                  <c:v>19893.21</c:v>
                </c:pt>
                <c:pt idx="64">
                  <c:v>19651.88</c:v>
                </c:pt>
                <c:pt idx="65">
                  <c:v>19429.21</c:v>
                </c:pt>
                <c:pt idx="66">
                  <c:v>19242.54</c:v>
                </c:pt>
                <c:pt idx="67">
                  <c:v>19213.21</c:v>
                </c:pt>
                <c:pt idx="68">
                  <c:v>19063.54</c:v>
                </c:pt>
                <c:pt idx="69">
                  <c:v>18937.54</c:v>
                </c:pt>
                <c:pt idx="70">
                  <c:v>18825.21</c:v>
                </c:pt>
                <c:pt idx="71">
                  <c:v>18678.54</c:v>
                </c:pt>
                <c:pt idx="72">
                  <c:v>18546.21</c:v>
                </c:pt>
                <c:pt idx="73">
                  <c:v>18467.21</c:v>
                </c:pt>
                <c:pt idx="74">
                  <c:v>18306.88</c:v>
                </c:pt>
                <c:pt idx="75">
                  <c:v>18205.87</c:v>
                </c:pt>
                <c:pt idx="76">
                  <c:v>18100.54</c:v>
                </c:pt>
                <c:pt idx="77">
                  <c:v>18022.54</c:v>
                </c:pt>
                <c:pt idx="78">
                  <c:v>17893.21</c:v>
                </c:pt>
                <c:pt idx="79">
                  <c:v>17732.54</c:v>
                </c:pt>
                <c:pt idx="80">
                  <c:v>17523.88</c:v>
                </c:pt>
                <c:pt idx="81">
                  <c:v>17322.54</c:v>
                </c:pt>
                <c:pt idx="82">
                  <c:v>17204.87</c:v>
                </c:pt>
                <c:pt idx="83">
                  <c:v>17080.21</c:v>
                </c:pt>
                <c:pt idx="84">
                  <c:v>17016.54</c:v>
                </c:pt>
                <c:pt idx="85">
                  <c:v>16977.21</c:v>
                </c:pt>
                <c:pt idx="86">
                  <c:v>16865.54</c:v>
                </c:pt>
                <c:pt idx="87">
                  <c:v>16832.88</c:v>
                </c:pt>
                <c:pt idx="88">
                  <c:v>16680.54</c:v>
                </c:pt>
                <c:pt idx="89">
                  <c:v>16749.21</c:v>
                </c:pt>
                <c:pt idx="90">
                  <c:v>16635.21</c:v>
                </c:pt>
                <c:pt idx="91">
                  <c:v>16625.21</c:v>
                </c:pt>
                <c:pt idx="92">
                  <c:v>16557.88</c:v>
                </c:pt>
                <c:pt idx="93">
                  <c:v>16482.21</c:v>
                </c:pt>
                <c:pt idx="94">
                  <c:v>16360.54</c:v>
                </c:pt>
                <c:pt idx="95">
                  <c:v>16320.54</c:v>
                </c:pt>
                <c:pt idx="96">
                  <c:v>16121.54</c:v>
                </c:pt>
                <c:pt idx="97">
                  <c:v>16061.88</c:v>
                </c:pt>
                <c:pt idx="98">
                  <c:v>16084.88</c:v>
                </c:pt>
                <c:pt idx="99">
                  <c:v>15899.88</c:v>
                </c:pt>
                <c:pt idx="100">
                  <c:v>15904.54</c:v>
                </c:pt>
                <c:pt idx="101">
                  <c:v>15838.54</c:v>
                </c:pt>
                <c:pt idx="102">
                  <c:v>15790.88</c:v>
                </c:pt>
                <c:pt idx="103">
                  <c:v>15793.21</c:v>
                </c:pt>
                <c:pt idx="104">
                  <c:v>15720.21</c:v>
                </c:pt>
                <c:pt idx="105">
                  <c:v>15741.88</c:v>
                </c:pt>
                <c:pt idx="106">
                  <c:v>15701.21</c:v>
                </c:pt>
                <c:pt idx="107">
                  <c:v>15791.88</c:v>
                </c:pt>
                <c:pt idx="108">
                  <c:v>15861.54</c:v>
                </c:pt>
                <c:pt idx="109">
                  <c:v>15864.54</c:v>
                </c:pt>
                <c:pt idx="110">
                  <c:v>15868.21</c:v>
                </c:pt>
                <c:pt idx="111">
                  <c:v>15906.54</c:v>
                </c:pt>
                <c:pt idx="112">
                  <c:v>15805.88</c:v>
                </c:pt>
                <c:pt idx="113">
                  <c:v>15702.88</c:v>
                </c:pt>
                <c:pt idx="114">
                  <c:v>15632.54</c:v>
                </c:pt>
                <c:pt idx="115">
                  <c:v>15514.88</c:v>
                </c:pt>
                <c:pt idx="116">
                  <c:v>15354.21</c:v>
                </c:pt>
                <c:pt idx="117">
                  <c:v>15268.88</c:v>
                </c:pt>
                <c:pt idx="118">
                  <c:v>15210.21</c:v>
                </c:pt>
                <c:pt idx="119">
                  <c:v>15103.54</c:v>
                </c:pt>
                <c:pt idx="120">
                  <c:v>15062.88</c:v>
                </c:pt>
                <c:pt idx="121">
                  <c:v>15142.54</c:v>
                </c:pt>
                <c:pt idx="122">
                  <c:v>15098.21</c:v>
                </c:pt>
                <c:pt idx="123">
                  <c:v>15207.54</c:v>
                </c:pt>
                <c:pt idx="124">
                  <c:v>15370.88</c:v>
                </c:pt>
                <c:pt idx="125">
                  <c:v>15810.54</c:v>
                </c:pt>
                <c:pt idx="126">
                  <c:v>16686.21</c:v>
                </c:pt>
                <c:pt idx="127">
                  <c:v>18207.54</c:v>
                </c:pt>
                <c:pt idx="128">
                  <c:v>19421.88</c:v>
                </c:pt>
                <c:pt idx="129">
                  <c:v>19017.88</c:v>
                </c:pt>
                <c:pt idx="130">
                  <c:v>17241.21</c:v>
                </c:pt>
                <c:pt idx="131">
                  <c:v>15406.54</c:v>
                </c:pt>
                <c:pt idx="132">
                  <c:v>14393.54</c:v>
                </c:pt>
                <c:pt idx="133">
                  <c:v>13991.54</c:v>
                </c:pt>
                <c:pt idx="134">
                  <c:v>13759.54</c:v>
                </c:pt>
                <c:pt idx="135">
                  <c:v>13670.88</c:v>
                </c:pt>
                <c:pt idx="136">
                  <c:v>13678.54</c:v>
                </c:pt>
                <c:pt idx="137">
                  <c:v>13583.88</c:v>
                </c:pt>
                <c:pt idx="138">
                  <c:v>13607.88</c:v>
                </c:pt>
                <c:pt idx="139">
                  <c:v>13550.54</c:v>
                </c:pt>
                <c:pt idx="140">
                  <c:v>13539.54</c:v>
                </c:pt>
                <c:pt idx="141">
                  <c:v>13395.88</c:v>
                </c:pt>
                <c:pt idx="142">
                  <c:v>13366.21</c:v>
                </c:pt>
                <c:pt idx="143">
                  <c:v>13211.21</c:v>
                </c:pt>
                <c:pt idx="144">
                  <c:v>13043.88</c:v>
                </c:pt>
                <c:pt idx="145">
                  <c:v>12824.54</c:v>
                </c:pt>
                <c:pt idx="146">
                  <c:v>12653.54</c:v>
                </c:pt>
                <c:pt idx="147">
                  <c:v>12588.21</c:v>
                </c:pt>
                <c:pt idx="148">
                  <c:v>12621.21</c:v>
                </c:pt>
                <c:pt idx="149">
                  <c:v>12611.54</c:v>
                </c:pt>
                <c:pt idx="150">
                  <c:v>12712.54</c:v>
                </c:pt>
                <c:pt idx="151">
                  <c:v>12845.88</c:v>
                </c:pt>
                <c:pt idx="152">
                  <c:v>13030.54</c:v>
                </c:pt>
                <c:pt idx="153">
                  <c:v>13270.21</c:v>
                </c:pt>
                <c:pt idx="154">
                  <c:v>13530.88</c:v>
                </c:pt>
                <c:pt idx="155">
                  <c:v>13607.54</c:v>
                </c:pt>
                <c:pt idx="156">
                  <c:v>13672.54</c:v>
                </c:pt>
                <c:pt idx="157">
                  <c:v>13847.21</c:v>
                </c:pt>
                <c:pt idx="158">
                  <c:v>14012.54</c:v>
                </c:pt>
                <c:pt idx="159">
                  <c:v>14354.88</c:v>
                </c:pt>
                <c:pt idx="160">
                  <c:v>14562.21</c:v>
                </c:pt>
                <c:pt idx="161">
                  <c:v>14616.21</c:v>
                </c:pt>
                <c:pt idx="162">
                  <c:v>14227.21</c:v>
                </c:pt>
                <c:pt idx="163">
                  <c:v>13737.21</c:v>
                </c:pt>
                <c:pt idx="164">
                  <c:v>13569.54</c:v>
                </c:pt>
                <c:pt idx="165">
                  <c:v>13598.21</c:v>
                </c:pt>
                <c:pt idx="166">
                  <c:v>13972.54</c:v>
                </c:pt>
                <c:pt idx="167">
                  <c:v>14294.21</c:v>
                </c:pt>
                <c:pt idx="168">
                  <c:v>14599.21</c:v>
                </c:pt>
                <c:pt idx="169">
                  <c:v>14627.21</c:v>
                </c:pt>
                <c:pt idx="170">
                  <c:v>14474.54</c:v>
                </c:pt>
                <c:pt idx="171">
                  <c:v>14039.54</c:v>
                </c:pt>
                <c:pt idx="172">
                  <c:v>13720.88</c:v>
                </c:pt>
                <c:pt idx="173">
                  <c:v>13422.54</c:v>
                </c:pt>
                <c:pt idx="174">
                  <c:v>13146.88</c:v>
                </c:pt>
                <c:pt idx="175">
                  <c:v>12977.21</c:v>
                </c:pt>
                <c:pt idx="176">
                  <c:v>12873.88</c:v>
                </c:pt>
                <c:pt idx="177">
                  <c:v>12770.88</c:v>
                </c:pt>
                <c:pt idx="178">
                  <c:v>12687.21</c:v>
                </c:pt>
                <c:pt idx="179">
                  <c:v>12584.21</c:v>
                </c:pt>
                <c:pt idx="180">
                  <c:v>12570.54</c:v>
                </c:pt>
                <c:pt idx="181">
                  <c:v>12666.54</c:v>
                </c:pt>
                <c:pt idx="182">
                  <c:v>12751.21</c:v>
                </c:pt>
                <c:pt idx="183">
                  <c:v>12656.88</c:v>
                </c:pt>
                <c:pt idx="184">
                  <c:v>12699.21</c:v>
                </c:pt>
                <c:pt idx="185">
                  <c:v>12707.21</c:v>
                </c:pt>
                <c:pt idx="186">
                  <c:v>12642.21</c:v>
                </c:pt>
                <c:pt idx="187">
                  <c:v>12544.88</c:v>
                </c:pt>
                <c:pt idx="188">
                  <c:v>12473.21</c:v>
                </c:pt>
                <c:pt idx="189">
                  <c:v>12424.21</c:v>
                </c:pt>
                <c:pt idx="190">
                  <c:v>12356.54</c:v>
                </c:pt>
                <c:pt idx="191">
                  <c:v>12411.21</c:v>
                </c:pt>
                <c:pt idx="192">
                  <c:v>12555.88</c:v>
                </c:pt>
                <c:pt idx="193">
                  <c:v>12562.21</c:v>
                </c:pt>
                <c:pt idx="194">
                  <c:v>12703.21</c:v>
                </c:pt>
                <c:pt idx="195">
                  <c:v>12818.21</c:v>
                </c:pt>
                <c:pt idx="196">
                  <c:v>12934.21</c:v>
                </c:pt>
                <c:pt idx="197">
                  <c:v>12975.88</c:v>
                </c:pt>
                <c:pt idx="198">
                  <c:v>12972.88</c:v>
                </c:pt>
                <c:pt idx="199">
                  <c:v>12940.54</c:v>
                </c:pt>
                <c:pt idx="200">
                  <c:v>12906.54</c:v>
                </c:pt>
                <c:pt idx="201">
                  <c:v>12782.21</c:v>
                </c:pt>
                <c:pt idx="202">
                  <c:v>12720.54</c:v>
                </c:pt>
                <c:pt idx="203">
                  <c:v>12536.88</c:v>
                </c:pt>
                <c:pt idx="204">
                  <c:v>12439.88</c:v>
                </c:pt>
                <c:pt idx="205">
                  <c:v>12515.21</c:v>
                </c:pt>
                <c:pt idx="206">
                  <c:v>12564.21</c:v>
                </c:pt>
                <c:pt idx="207">
                  <c:v>12670.54</c:v>
                </c:pt>
                <c:pt idx="208">
                  <c:v>12679.54</c:v>
                </c:pt>
                <c:pt idx="209">
                  <c:v>12549.88</c:v>
                </c:pt>
                <c:pt idx="210">
                  <c:v>12573.54</c:v>
                </c:pt>
                <c:pt idx="211">
                  <c:v>12528.88</c:v>
                </c:pt>
                <c:pt idx="212">
                  <c:v>12529.21</c:v>
                </c:pt>
                <c:pt idx="213">
                  <c:v>12517.88</c:v>
                </c:pt>
                <c:pt idx="214">
                  <c:v>12523.88</c:v>
                </c:pt>
                <c:pt idx="215">
                  <c:v>12419.88</c:v>
                </c:pt>
                <c:pt idx="216">
                  <c:v>12324.21</c:v>
                </c:pt>
                <c:pt idx="217">
                  <c:v>12154.21</c:v>
                </c:pt>
                <c:pt idx="218">
                  <c:v>11959.54</c:v>
                </c:pt>
                <c:pt idx="219">
                  <c:v>11832.21</c:v>
                </c:pt>
                <c:pt idx="220">
                  <c:v>11729.21</c:v>
                </c:pt>
                <c:pt idx="221">
                  <c:v>11583.88</c:v>
                </c:pt>
                <c:pt idx="222">
                  <c:v>11544.54</c:v>
                </c:pt>
                <c:pt idx="223">
                  <c:v>11562.88</c:v>
                </c:pt>
                <c:pt idx="224">
                  <c:v>11552.54</c:v>
                </c:pt>
                <c:pt idx="225">
                  <c:v>11587.88</c:v>
                </c:pt>
                <c:pt idx="226">
                  <c:v>11600.21</c:v>
                </c:pt>
                <c:pt idx="227">
                  <c:v>11777.21</c:v>
                </c:pt>
                <c:pt idx="228">
                  <c:v>11815.54</c:v>
                </c:pt>
                <c:pt idx="229">
                  <c:v>11820.21</c:v>
                </c:pt>
                <c:pt idx="230">
                  <c:v>11811.54</c:v>
                </c:pt>
                <c:pt idx="231">
                  <c:v>11733.21</c:v>
                </c:pt>
                <c:pt idx="232">
                  <c:v>11533.54</c:v>
                </c:pt>
                <c:pt idx="233">
                  <c:v>11451.88</c:v>
                </c:pt>
                <c:pt idx="234">
                  <c:v>11412.88</c:v>
                </c:pt>
                <c:pt idx="235">
                  <c:v>11432.21</c:v>
                </c:pt>
                <c:pt idx="236">
                  <c:v>11468.54</c:v>
                </c:pt>
                <c:pt idx="237">
                  <c:v>11554.88</c:v>
                </c:pt>
                <c:pt idx="238">
                  <c:v>11685.21</c:v>
                </c:pt>
                <c:pt idx="239">
                  <c:v>11955.54</c:v>
                </c:pt>
                <c:pt idx="240">
                  <c:v>12167.21</c:v>
                </c:pt>
                <c:pt idx="241">
                  <c:v>12471.54</c:v>
                </c:pt>
                <c:pt idx="242">
                  <c:v>12908.54</c:v>
                </c:pt>
                <c:pt idx="243">
                  <c:v>13464.54</c:v>
                </c:pt>
                <c:pt idx="244">
                  <c:v>13851.54</c:v>
                </c:pt>
                <c:pt idx="245">
                  <c:v>13687.88</c:v>
                </c:pt>
                <c:pt idx="246">
                  <c:v>12903.54</c:v>
                </c:pt>
                <c:pt idx="247">
                  <c:v>12300.54</c:v>
                </c:pt>
                <c:pt idx="248">
                  <c:v>11917.88</c:v>
                </c:pt>
                <c:pt idx="249">
                  <c:v>11920.54</c:v>
                </c:pt>
                <c:pt idx="250">
                  <c:v>11805.88</c:v>
                </c:pt>
                <c:pt idx="251">
                  <c:v>11832.88</c:v>
                </c:pt>
                <c:pt idx="252">
                  <c:v>11807.88</c:v>
                </c:pt>
                <c:pt idx="253">
                  <c:v>11629.88</c:v>
                </c:pt>
                <c:pt idx="254">
                  <c:v>11653.54</c:v>
                </c:pt>
                <c:pt idx="255">
                  <c:v>11685.54</c:v>
                </c:pt>
                <c:pt idx="256">
                  <c:v>11740.54</c:v>
                </c:pt>
                <c:pt idx="257">
                  <c:v>11872.21</c:v>
                </c:pt>
                <c:pt idx="258">
                  <c:v>11913.21</c:v>
                </c:pt>
                <c:pt idx="259">
                  <c:v>11936.88</c:v>
                </c:pt>
                <c:pt idx="260">
                  <c:v>11867.88</c:v>
                </c:pt>
                <c:pt idx="261">
                  <c:v>11839.88</c:v>
                </c:pt>
                <c:pt idx="262">
                  <c:v>11793.21</c:v>
                </c:pt>
                <c:pt idx="263">
                  <c:v>11767.88</c:v>
                </c:pt>
                <c:pt idx="264">
                  <c:v>11757.54</c:v>
                </c:pt>
                <c:pt idx="265">
                  <c:v>11868.88</c:v>
                </c:pt>
                <c:pt idx="266">
                  <c:v>11907.54</c:v>
                </c:pt>
                <c:pt idx="267">
                  <c:v>11962.54</c:v>
                </c:pt>
                <c:pt idx="268">
                  <c:v>12033.54</c:v>
                </c:pt>
                <c:pt idx="269">
                  <c:v>12170.88</c:v>
                </c:pt>
                <c:pt idx="270">
                  <c:v>12304.54</c:v>
                </c:pt>
                <c:pt idx="271">
                  <c:v>12428.88</c:v>
                </c:pt>
                <c:pt idx="272">
                  <c:v>12641.21</c:v>
                </c:pt>
                <c:pt idx="273">
                  <c:v>12702.54</c:v>
                </c:pt>
                <c:pt idx="274">
                  <c:v>12781.88</c:v>
                </c:pt>
                <c:pt idx="275">
                  <c:v>12856.88</c:v>
                </c:pt>
                <c:pt idx="276">
                  <c:v>12851.54</c:v>
                </c:pt>
                <c:pt idx="277">
                  <c:v>12849.88</c:v>
                </c:pt>
                <c:pt idx="278">
                  <c:v>12942.88</c:v>
                </c:pt>
                <c:pt idx="279">
                  <c:v>13056.54</c:v>
                </c:pt>
                <c:pt idx="280">
                  <c:v>13236.88</c:v>
                </c:pt>
                <c:pt idx="281">
                  <c:v>13365.54</c:v>
                </c:pt>
                <c:pt idx="282">
                  <c:v>13517.54</c:v>
                </c:pt>
                <c:pt idx="283">
                  <c:v>13638.88</c:v>
                </c:pt>
                <c:pt idx="284">
                  <c:v>13828.54</c:v>
                </c:pt>
                <c:pt idx="285">
                  <c:v>13953.21</c:v>
                </c:pt>
                <c:pt idx="286">
                  <c:v>14002.21</c:v>
                </c:pt>
                <c:pt idx="287">
                  <c:v>14001.54</c:v>
                </c:pt>
                <c:pt idx="288">
                  <c:v>13911.54</c:v>
                </c:pt>
                <c:pt idx="289">
                  <c:v>13807.88</c:v>
                </c:pt>
                <c:pt idx="290">
                  <c:v>13565.54</c:v>
                </c:pt>
                <c:pt idx="291">
                  <c:v>13293.21</c:v>
                </c:pt>
                <c:pt idx="292">
                  <c:v>12920.54</c:v>
                </c:pt>
                <c:pt idx="293">
                  <c:v>12535.21</c:v>
                </c:pt>
                <c:pt idx="294">
                  <c:v>12152.88</c:v>
                </c:pt>
                <c:pt idx="295">
                  <c:v>11744.88</c:v>
                </c:pt>
                <c:pt idx="296">
                  <c:v>11421.21</c:v>
                </c:pt>
                <c:pt idx="297">
                  <c:v>11130.54</c:v>
                </c:pt>
                <c:pt idx="298">
                  <c:v>10931.54</c:v>
                </c:pt>
                <c:pt idx="299">
                  <c:v>10748.88</c:v>
                </c:pt>
                <c:pt idx="300">
                  <c:v>10565.54</c:v>
                </c:pt>
                <c:pt idx="301">
                  <c:v>10411.209999999999</c:v>
                </c:pt>
                <c:pt idx="302">
                  <c:v>10304.879999999999</c:v>
                </c:pt>
                <c:pt idx="303">
                  <c:v>10148.540000000001</c:v>
                </c:pt>
                <c:pt idx="304">
                  <c:v>9907.5400000000009</c:v>
                </c:pt>
                <c:pt idx="305">
                  <c:v>9754.8799999999992</c:v>
                </c:pt>
                <c:pt idx="306">
                  <c:v>9483.2099999999991</c:v>
                </c:pt>
                <c:pt idx="307">
                  <c:v>9270.8799999999992</c:v>
                </c:pt>
                <c:pt idx="308">
                  <c:v>9152.8799999999992</c:v>
                </c:pt>
                <c:pt idx="309">
                  <c:v>8908.8799999999992</c:v>
                </c:pt>
                <c:pt idx="310">
                  <c:v>8736.8799999999992</c:v>
                </c:pt>
                <c:pt idx="311">
                  <c:v>8555.5400000000009</c:v>
                </c:pt>
                <c:pt idx="312">
                  <c:v>8578.8799999999992</c:v>
                </c:pt>
                <c:pt idx="313">
                  <c:v>8441.8799999999992</c:v>
                </c:pt>
                <c:pt idx="314">
                  <c:v>8419.8799999999992</c:v>
                </c:pt>
                <c:pt idx="315">
                  <c:v>8386.5400000000009</c:v>
                </c:pt>
                <c:pt idx="316">
                  <c:v>8359.2099999999991</c:v>
                </c:pt>
                <c:pt idx="317">
                  <c:v>8415.8799999999992</c:v>
                </c:pt>
                <c:pt idx="318">
                  <c:v>8463.5400000000009</c:v>
                </c:pt>
                <c:pt idx="319">
                  <c:v>8545.8799999999992</c:v>
                </c:pt>
                <c:pt idx="320">
                  <c:v>8607.5400000000009</c:v>
                </c:pt>
                <c:pt idx="321">
                  <c:v>8583.5400000000009</c:v>
                </c:pt>
                <c:pt idx="322">
                  <c:v>8460.2099999999991</c:v>
                </c:pt>
                <c:pt idx="323">
                  <c:v>8730.5400000000009</c:v>
                </c:pt>
                <c:pt idx="324">
                  <c:v>8221.5400000000009</c:v>
                </c:pt>
                <c:pt idx="325">
                  <c:v>8160.21</c:v>
                </c:pt>
                <c:pt idx="326">
                  <c:v>8109.54</c:v>
                </c:pt>
                <c:pt idx="327">
                  <c:v>8021.54</c:v>
                </c:pt>
                <c:pt idx="328">
                  <c:v>7941.21</c:v>
                </c:pt>
                <c:pt idx="329">
                  <c:v>7917.54</c:v>
                </c:pt>
                <c:pt idx="330">
                  <c:v>7923.21</c:v>
                </c:pt>
                <c:pt idx="331">
                  <c:v>7901.21</c:v>
                </c:pt>
                <c:pt idx="332">
                  <c:v>7927.21</c:v>
                </c:pt>
                <c:pt idx="333">
                  <c:v>7940.21</c:v>
                </c:pt>
                <c:pt idx="334">
                  <c:v>8016.21</c:v>
                </c:pt>
                <c:pt idx="335">
                  <c:v>7967.54</c:v>
                </c:pt>
                <c:pt idx="336">
                  <c:v>7960.54</c:v>
                </c:pt>
                <c:pt idx="337">
                  <c:v>8042.54</c:v>
                </c:pt>
                <c:pt idx="338">
                  <c:v>8056.54</c:v>
                </c:pt>
                <c:pt idx="339">
                  <c:v>8049.88</c:v>
                </c:pt>
                <c:pt idx="340">
                  <c:v>7976.21</c:v>
                </c:pt>
                <c:pt idx="341">
                  <c:v>7946.54</c:v>
                </c:pt>
                <c:pt idx="342">
                  <c:v>7930.88</c:v>
                </c:pt>
                <c:pt idx="343">
                  <c:v>7933.54</c:v>
                </c:pt>
                <c:pt idx="344">
                  <c:v>7872.21</c:v>
                </c:pt>
                <c:pt idx="345">
                  <c:v>7938.88</c:v>
                </c:pt>
                <c:pt idx="346">
                  <c:v>7933.21</c:v>
                </c:pt>
                <c:pt idx="347">
                  <c:v>7871.88</c:v>
                </c:pt>
                <c:pt idx="348">
                  <c:v>7904.88</c:v>
                </c:pt>
                <c:pt idx="349">
                  <c:v>7940.21</c:v>
                </c:pt>
                <c:pt idx="350">
                  <c:v>7993.54</c:v>
                </c:pt>
                <c:pt idx="351">
                  <c:v>8020.21</c:v>
                </c:pt>
                <c:pt idx="352">
                  <c:v>8028.21</c:v>
                </c:pt>
                <c:pt idx="353">
                  <c:v>8092.88</c:v>
                </c:pt>
                <c:pt idx="354">
                  <c:v>8095.54</c:v>
                </c:pt>
                <c:pt idx="355">
                  <c:v>8097.54</c:v>
                </c:pt>
                <c:pt idx="356">
                  <c:v>8079.21</c:v>
                </c:pt>
                <c:pt idx="357">
                  <c:v>7985.88</c:v>
                </c:pt>
                <c:pt idx="358">
                  <c:v>7893.21</c:v>
                </c:pt>
                <c:pt idx="359">
                  <c:v>7854.21</c:v>
                </c:pt>
                <c:pt idx="360">
                  <c:v>7786.54</c:v>
                </c:pt>
                <c:pt idx="361">
                  <c:v>7728.54</c:v>
                </c:pt>
                <c:pt idx="362">
                  <c:v>7693.54</c:v>
                </c:pt>
                <c:pt idx="363">
                  <c:v>7675.54</c:v>
                </c:pt>
                <c:pt idx="364">
                  <c:v>7719.88</c:v>
                </c:pt>
                <c:pt idx="365">
                  <c:v>7662.88</c:v>
                </c:pt>
                <c:pt idx="366">
                  <c:v>7668.21</c:v>
                </c:pt>
                <c:pt idx="367">
                  <c:v>7715.54</c:v>
                </c:pt>
                <c:pt idx="368">
                  <c:v>7738.54</c:v>
                </c:pt>
                <c:pt idx="369">
                  <c:v>7757.88</c:v>
                </c:pt>
                <c:pt idx="370">
                  <c:v>7745.54</c:v>
                </c:pt>
                <c:pt idx="371">
                  <c:v>7772.88</c:v>
                </c:pt>
                <c:pt idx="372">
                  <c:v>7695.54</c:v>
                </c:pt>
                <c:pt idx="373">
                  <c:v>7671.21</c:v>
                </c:pt>
                <c:pt idx="374">
                  <c:v>7600.54</c:v>
                </c:pt>
                <c:pt idx="375">
                  <c:v>7510.88</c:v>
                </c:pt>
                <c:pt idx="376">
                  <c:v>7495.21</c:v>
                </c:pt>
                <c:pt idx="377">
                  <c:v>7409.54</c:v>
                </c:pt>
                <c:pt idx="378">
                  <c:v>7409.54</c:v>
                </c:pt>
                <c:pt idx="379">
                  <c:v>7397.21</c:v>
                </c:pt>
                <c:pt idx="380">
                  <c:v>7449.88</c:v>
                </c:pt>
                <c:pt idx="381">
                  <c:v>7419.88</c:v>
                </c:pt>
                <c:pt idx="382">
                  <c:v>7437.21</c:v>
                </c:pt>
                <c:pt idx="383">
                  <c:v>7474.88</c:v>
                </c:pt>
                <c:pt idx="384">
                  <c:v>7503.88</c:v>
                </c:pt>
                <c:pt idx="385">
                  <c:v>7622.21</c:v>
                </c:pt>
                <c:pt idx="386">
                  <c:v>7619.88</c:v>
                </c:pt>
                <c:pt idx="387">
                  <c:v>7672.54</c:v>
                </c:pt>
                <c:pt idx="388">
                  <c:v>7659.21</c:v>
                </c:pt>
                <c:pt idx="389">
                  <c:v>7663.21</c:v>
                </c:pt>
                <c:pt idx="390">
                  <c:v>7576.21</c:v>
                </c:pt>
                <c:pt idx="391">
                  <c:v>7501.88</c:v>
                </c:pt>
                <c:pt idx="392">
                  <c:v>7452.88</c:v>
                </c:pt>
                <c:pt idx="393">
                  <c:v>7436.54</c:v>
                </c:pt>
                <c:pt idx="394">
                  <c:v>7394.88</c:v>
                </c:pt>
                <c:pt idx="395">
                  <c:v>7439.88</c:v>
                </c:pt>
                <c:pt idx="396">
                  <c:v>7408.21</c:v>
                </c:pt>
                <c:pt idx="397">
                  <c:v>7385.21</c:v>
                </c:pt>
                <c:pt idx="398">
                  <c:v>7294.21</c:v>
                </c:pt>
                <c:pt idx="399">
                  <c:v>7290.54</c:v>
                </c:pt>
                <c:pt idx="400">
                  <c:v>7281.54</c:v>
                </c:pt>
                <c:pt idx="401">
                  <c:v>7292.54</c:v>
                </c:pt>
                <c:pt idx="402">
                  <c:v>7262.54</c:v>
                </c:pt>
                <c:pt idx="403">
                  <c:v>7198.88</c:v>
                </c:pt>
                <c:pt idx="404">
                  <c:v>7179.88</c:v>
                </c:pt>
                <c:pt idx="405">
                  <c:v>7140.54</c:v>
                </c:pt>
                <c:pt idx="406">
                  <c:v>7091.54</c:v>
                </c:pt>
                <c:pt idx="407">
                  <c:v>7086.54</c:v>
                </c:pt>
                <c:pt idx="408">
                  <c:v>6886.88</c:v>
                </c:pt>
                <c:pt idx="409">
                  <c:v>6815.54</c:v>
                </c:pt>
                <c:pt idx="410">
                  <c:v>6735.21</c:v>
                </c:pt>
                <c:pt idx="411">
                  <c:v>6642.21</c:v>
                </c:pt>
                <c:pt idx="412">
                  <c:v>6607.54</c:v>
                </c:pt>
                <c:pt idx="413">
                  <c:v>6497.21</c:v>
                </c:pt>
                <c:pt idx="414">
                  <c:v>6475.88</c:v>
                </c:pt>
                <c:pt idx="415">
                  <c:v>6446.88</c:v>
                </c:pt>
                <c:pt idx="416">
                  <c:v>6401.54</c:v>
                </c:pt>
                <c:pt idx="417">
                  <c:v>6444.88</c:v>
                </c:pt>
                <c:pt idx="418">
                  <c:v>6445.54</c:v>
                </c:pt>
                <c:pt idx="419">
                  <c:v>6435.88</c:v>
                </c:pt>
                <c:pt idx="420">
                  <c:v>6390.54</c:v>
                </c:pt>
                <c:pt idx="421">
                  <c:v>6443.21</c:v>
                </c:pt>
                <c:pt idx="422">
                  <c:v>6341.21</c:v>
                </c:pt>
                <c:pt idx="423">
                  <c:v>6375.21</c:v>
                </c:pt>
                <c:pt idx="424">
                  <c:v>6316.88</c:v>
                </c:pt>
                <c:pt idx="425">
                  <c:v>6311.21</c:v>
                </c:pt>
                <c:pt idx="426">
                  <c:v>6244.88</c:v>
                </c:pt>
                <c:pt idx="427">
                  <c:v>6188.21</c:v>
                </c:pt>
                <c:pt idx="428">
                  <c:v>6123.88</c:v>
                </c:pt>
                <c:pt idx="429">
                  <c:v>6049.88</c:v>
                </c:pt>
                <c:pt idx="430">
                  <c:v>5973.21</c:v>
                </c:pt>
                <c:pt idx="431">
                  <c:v>5923.88</c:v>
                </c:pt>
                <c:pt idx="432">
                  <c:v>5821.54</c:v>
                </c:pt>
                <c:pt idx="433">
                  <c:v>5747.54</c:v>
                </c:pt>
                <c:pt idx="434">
                  <c:v>5732.54</c:v>
                </c:pt>
                <c:pt idx="435">
                  <c:v>5683.54</c:v>
                </c:pt>
                <c:pt idx="436">
                  <c:v>5628.88</c:v>
                </c:pt>
                <c:pt idx="437">
                  <c:v>5581.21</c:v>
                </c:pt>
                <c:pt idx="438">
                  <c:v>5503.21</c:v>
                </c:pt>
                <c:pt idx="439">
                  <c:v>5430.54</c:v>
                </c:pt>
                <c:pt idx="440">
                  <c:v>5425.88</c:v>
                </c:pt>
                <c:pt idx="441">
                  <c:v>5351.21</c:v>
                </c:pt>
                <c:pt idx="442">
                  <c:v>5347.21</c:v>
                </c:pt>
                <c:pt idx="443">
                  <c:v>5199.21</c:v>
                </c:pt>
                <c:pt idx="444">
                  <c:v>5197.21</c:v>
                </c:pt>
                <c:pt idx="445">
                  <c:v>5066.88</c:v>
                </c:pt>
                <c:pt idx="446">
                  <c:v>4994.88</c:v>
                </c:pt>
                <c:pt idx="447">
                  <c:v>4997.54</c:v>
                </c:pt>
                <c:pt idx="448">
                  <c:v>4893.88</c:v>
                </c:pt>
                <c:pt idx="449">
                  <c:v>4921.54</c:v>
                </c:pt>
                <c:pt idx="450">
                  <c:v>4881.21</c:v>
                </c:pt>
                <c:pt idx="451">
                  <c:v>4851.54</c:v>
                </c:pt>
                <c:pt idx="452">
                  <c:v>4798.21</c:v>
                </c:pt>
                <c:pt idx="453">
                  <c:v>4782.54</c:v>
                </c:pt>
                <c:pt idx="454">
                  <c:v>4712.21</c:v>
                </c:pt>
                <c:pt idx="455">
                  <c:v>4751.21</c:v>
                </c:pt>
                <c:pt idx="456">
                  <c:v>4768.54</c:v>
                </c:pt>
                <c:pt idx="457">
                  <c:v>4799.88</c:v>
                </c:pt>
                <c:pt idx="458">
                  <c:v>4773.54</c:v>
                </c:pt>
                <c:pt idx="459">
                  <c:v>4810.88</c:v>
                </c:pt>
                <c:pt idx="460">
                  <c:v>4792.54</c:v>
                </c:pt>
                <c:pt idx="461">
                  <c:v>4776.54</c:v>
                </c:pt>
                <c:pt idx="462">
                  <c:v>4812.88</c:v>
                </c:pt>
                <c:pt idx="463">
                  <c:v>4809.88</c:v>
                </c:pt>
                <c:pt idx="464">
                  <c:v>4729.54</c:v>
                </c:pt>
                <c:pt idx="465">
                  <c:v>4733.88</c:v>
                </c:pt>
                <c:pt idx="466">
                  <c:v>4668.54</c:v>
                </c:pt>
                <c:pt idx="467">
                  <c:v>4700.54</c:v>
                </c:pt>
                <c:pt idx="468">
                  <c:v>4633.21</c:v>
                </c:pt>
                <c:pt idx="469">
                  <c:v>4600.21</c:v>
                </c:pt>
                <c:pt idx="470">
                  <c:v>4584.88</c:v>
                </c:pt>
                <c:pt idx="471">
                  <c:v>4609.54</c:v>
                </c:pt>
                <c:pt idx="472">
                  <c:v>4577.88</c:v>
                </c:pt>
                <c:pt idx="473">
                  <c:v>4591.54</c:v>
                </c:pt>
                <c:pt idx="474">
                  <c:v>4566.88</c:v>
                </c:pt>
                <c:pt idx="475">
                  <c:v>4507.54</c:v>
                </c:pt>
                <c:pt idx="476">
                  <c:v>4510.88</c:v>
                </c:pt>
                <c:pt idx="477">
                  <c:v>4536.54</c:v>
                </c:pt>
                <c:pt idx="478">
                  <c:v>4491.21</c:v>
                </c:pt>
                <c:pt idx="479">
                  <c:v>4386.88</c:v>
                </c:pt>
                <c:pt idx="480">
                  <c:v>4489.54</c:v>
                </c:pt>
                <c:pt idx="481">
                  <c:v>4387.88</c:v>
                </c:pt>
                <c:pt idx="482">
                  <c:v>4371.21</c:v>
                </c:pt>
                <c:pt idx="483">
                  <c:v>4347.54</c:v>
                </c:pt>
                <c:pt idx="484">
                  <c:v>4316.88</c:v>
                </c:pt>
                <c:pt idx="485">
                  <c:v>4293.21</c:v>
                </c:pt>
                <c:pt idx="486">
                  <c:v>4247.54</c:v>
                </c:pt>
                <c:pt idx="487">
                  <c:v>4241.21</c:v>
                </c:pt>
                <c:pt idx="488">
                  <c:v>4225.54</c:v>
                </c:pt>
                <c:pt idx="489">
                  <c:v>4186.21</c:v>
                </c:pt>
                <c:pt idx="490">
                  <c:v>4163.54</c:v>
                </c:pt>
                <c:pt idx="491">
                  <c:v>4200.88</c:v>
                </c:pt>
                <c:pt idx="492">
                  <c:v>4222.21</c:v>
                </c:pt>
                <c:pt idx="493">
                  <c:v>4230.54</c:v>
                </c:pt>
                <c:pt idx="494">
                  <c:v>4261.88</c:v>
                </c:pt>
                <c:pt idx="495">
                  <c:v>4246.21</c:v>
                </c:pt>
                <c:pt idx="496">
                  <c:v>4227.54</c:v>
                </c:pt>
                <c:pt idx="497">
                  <c:v>4191.88</c:v>
                </c:pt>
                <c:pt idx="498">
                  <c:v>4198.21</c:v>
                </c:pt>
                <c:pt idx="499">
                  <c:v>4188.88</c:v>
                </c:pt>
                <c:pt idx="500">
                  <c:v>4155.54</c:v>
                </c:pt>
                <c:pt idx="501">
                  <c:v>4038.21</c:v>
                </c:pt>
                <c:pt idx="502">
                  <c:v>4099.88</c:v>
                </c:pt>
                <c:pt idx="503">
                  <c:v>4054.21</c:v>
                </c:pt>
                <c:pt idx="504">
                  <c:v>3994.54</c:v>
                </c:pt>
                <c:pt idx="505">
                  <c:v>3985.54</c:v>
                </c:pt>
                <c:pt idx="506">
                  <c:v>3987.88</c:v>
                </c:pt>
                <c:pt idx="507">
                  <c:v>3950.21</c:v>
                </c:pt>
                <c:pt idx="508">
                  <c:v>3971.54</c:v>
                </c:pt>
                <c:pt idx="509">
                  <c:v>3920.88</c:v>
                </c:pt>
                <c:pt idx="510">
                  <c:v>3904.54</c:v>
                </c:pt>
                <c:pt idx="511">
                  <c:v>3857.88</c:v>
                </c:pt>
                <c:pt idx="512">
                  <c:v>3912.88</c:v>
                </c:pt>
                <c:pt idx="513">
                  <c:v>3866.54</c:v>
                </c:pt>
                <c:pt idx="514">
                  <c:v>3765.54</c:v>
                </c:pt>
                <c:pt idx="515">
                  <c:v>3834.54</c:v>
                </c:pt>
                <c:pt idx="516">
                  <c:v>3773.88</c:v>
                </c:pt>
                <c:pt idx="517">
                  <c:v>3778.88</c:v>
                </c:pt>
                <c:pt idx="518">
                  <c:v>3666.88</c:v>
                </c:pt>
                <c:pt idx="519">
                  <c:v>3811.21</c:v>
                </c:pt>
                <c:pt idx="520">
                  <c:v>3694.88</c:v>
                </c:pt>
                <c:pt idx="521">
                  <c:v>3672.88</c:v>
                </c:pt>
                <c:pt idx="522">
                  <c:v>3655.88</c:v>
                </c:pt>
                <c:pt idx="523">
                  <c:v>3693.88</c:v>
                </c:pt>
                <c:pt idx="524">
                  <c:v>3629.54</c:v>
                </c:pt>
                <c:pt idx="525">
                  <c:v>3605.54</c:v>
                </c:pt>
                <c:pt idx="526">
                  <c:v>3635.54</c:v>
                </c:pt>
                <c:pt idx="527">
                  <c:v>3651.54</c:v>
                </c:pt>
                <c:pt idx="528">
                  <c:v>3575.21</c:v>
                </c:pt>
                <c:pt idx="529">
                  <c:v>3558.88</c:v>
                </c:pt>
                <c:pt idx="530">
                  <c:v>3577.88</c:v>
                </c:pt>
                <c:pt idx="531">
                  <c:v>3448.21</c:v>
                </c:pt>
                <c:pt idx="532">
                  <c:v>3454.21</c:v>
                </c:pt>
                <c:pt idx="533">
                  <c:v>3398.88</c:v>
                </c:pt>
                <c:pt idx="534">
                  <c:v>3446.88</c:v>
                </c:pt>
                <c:pt idx="535">
                  <c:v>3367.54</c:v>
                </c:pt>
                <c:pt idx="536">
                  <c:v>3318.88</c:v>
                </c:pt>
                <c:pt idx="537">
                  <c:v>3359.88</c:v>
                </c:pt>
                <c:pt idx="538">
                  <c:v>3274.54</c:v>
                </c:pt>
                <c:pt idx="539">
                  <c:v>3260.21</c:v>
                </c:pt>
                <c:pt idx="540">
                  <c:v>3248.88</c:v>
                </c:pt>
                <c:pt idx="541">
                  <c:v>3274.21</c:v>
                </c:pt>
                <c:pt idx="542">
                  <c:v>3175.54</c:v>
                </c:pt>
                <c:pt idx="543">
                  <c:v>3170.21</c:v>
                </c:pt>
                <c:pt idx="544">
                  <c:v>3198.88</c:v>
                </c:pt>
                <c:pt idx="545">
                  <c:v>3136.88</c:v>
                </c:pt>
                <c:pt idx="546">
                  <c:v>3108.88</c:v>
                </c:pt>
                <c:pt idx="547">
                  <c:v>3072.88</c:v>
                </c:pt>
                <c:pt idx="548">
                  <c:v>3060.54</c:v>
                </c:pt>
                <c:pt idx="549">
                  <c:v>3020.54</c:v>
                </c:pt>
                <c:pt idx="550">
                  <c:v>3008.54</c:v>
                </c:pt>
                <c:pt idx="551">
                  <c:v>2993.54</c:v>
                </c:pt>
                <c:pt idx="552">
                  <c:v>2959.21</c:v>
                </c:pt>
                <c:pt idx="553">
                  <c:v>3012.88</c:v>
                </c:pt>
                <c:pt idx="554">
                  <c:v>3018.21</c:v>
                </c:pt>
                <c:pt idx="555">
                  <c:v>3038.21</c:v>
                </c:pt>
                <c:pt idx="556">
                  <c:v>3051.88</c:v>
                </c:pt>
                <c:pt idx="557">
                  <c:v>3018.54</c:v>
                </c:pt>
                <c:pt idx="558">
                  <c:v>3060.21</c:v>
                </c:pt>
                <c:pt idx="559">
                  <c:v>3102.54</c:v>
                </c:pt>
                <c:pt idx="560">
                  <c:v>3067.54</c:v>
                </c:pt>
                <c:pt idx="561">
                  <c:v>3127.21</c:v>
                </c:pt>
                <c:pt idx="562">
                  <c:v>3065.21</c:v>
                </c:pt>
                <c:pt idx="563">
                  <c:v>3077.21</c:v>
                </c:pt>
                <c:pt idx="564">
                  <c:v>3055.88</c:v>
                </c:pt>
                <c:pt idx="565">
                  <c:v>3044.54</c:v>
                </c:pt>
                <c:pt idx="566">
                  <c:v>3006.88</c:v>
                </c:pt>
                <c:pt idx="567">
                  <c:v>3129.21</c:v>
                </c:pt>
                <c:pt idx="568">
                  <c:v>2970.21</c:v>
                </c:pt>
                <c:pt idx="569">
                  <c:v>2949.54</c:v>
                </c:pt>
                <c:pt idx="570">
                  <c:v>2898.54</c:v>
                </c:pt>
                <c:pt idx="571">
                  <c:v>2950.21</c:v>
                </c:pt>
                <c:pt idx="572">
                  <c:v>2893.88</c:v>
                </c:pt>
                <c:pt idx="573">
                  <c:v>2903.21</c:v>
                </c:pt>
                <c:pt idx="574">
                  <c:v>2941.54</c:v>
                </c:pt>
                <c:pt idx="575">
                  <c:v>2897.88</c:v>
                </c:pt>
                <c:pt idx="576">
                  <c:v>2906.21</c:v>
                </c:pt>
                <c:pt idx="577">
                  <c:v>2910.88</c:v>
                </c:pt>
                <c:pt idx="578">
                  <c:v>2967.54</c:v>
                </c:pt>
                <c:pt idx="579">
                  <c:v>2971.54</c:v>
                </c:pt>
                <c:pt idx="580">
                  <c:v>2906.54</c:v>
                </c:pt>
                <c:pt idx="581">
                  <c:v>2992.88</c:v>
                </c:pt>
                <c:pt idx="582">
                  <c:v>2984.21</c:v>
                </c:pt>
                <c:pt idx="583">
                  <c:v>3052.21</c:v>
                </c:pt>
                <c:pt idx="584">
                  <c:v>3048.21</c:v>
                </c:pt>
                <c:pt idx="585">
                  <c:v>3053.88</c:v>
                </c:pt>
                <c:pt idx="586">
                  <c:v>3025.54</c:v>
                </c:pt>
                <c:pt idx="587">
                  <c:v>3163.21</c:v>
                </c:pt>
                <c:pt idx="588">
                  <c:v>3104.54</c:v>
                </c:pt>
                <c:pt idx="589">
                  <c:v>3173.54</c:v>
                </c:pt>
                <c:pt idx="590">
                  <c:v>3231.21</c:v>
                </c:pt>
                <c:pt idx="591">
                  <c:v>3253.21</c:v>
                </c:pt>
                <c:pt idx="592">
                  <c:v>3307.21</c:v>
                </c:pt>
                <c:pt idx="593">
                  <c:v>3355.54</c:v>
                </c:pt>
                <c:pt idx="594">
                  <c:v>3348.21</c:v>
                </c:pt>
                <c:pt idx="595">
                  <c:v>3448.88</c:v>
                </c:pt>
                <c:pt idx="596">
                  <c:v>3595.54</c:v>
                </c:pt>
                <c:pt idx="597">
                  <c:v>3577.54</c:v>
                </c:pt>
                <c:pt idx="598">
                  <c:v>3738.54</c:v>
                </c:pt>
                <c:pt idx="599">
                  <c:v>3889.88</c:v>
                </c:pt>
                <c:pt idx="600">
                  <c:v>4032.88</c:v>
                </c:pt>
                <c:pt idx="601">
                  <c:v>4237.88</c:v>
                </c:pt>
                <c:pt idx="602">
                  <c:v>4391.21</c:v>
                </c:pt>
                <c:pt idx="603">
                  <c:v>4421.88</c:v>
                </c:pt>
                <c:pt idx="604">
                  <c:v>4476.54</c:v>
                </c:pt>
                <c:pt idx="605">
                  <c:v>4392.21</c:v>
                </c:pt>
                <c:pt idx="606">
                  <c:v>4378.54</c:v>
                </c:pt>
                <c:pt idx="607">
                  <c:v>4279.21</c:v>
                </c:pt>
                <c:pt idx="608">
                  <c:v>4306.21</c:v>
                </c:pt>
                <c:pt idx="609">
                  <c:v>4307.54</c:v>
                </c:pt>
                <c:pt idx="610">
                  <c:v>4246.54</c:v>
                </c:pt>
                <c:pt idx="611">
                  <c:v>4274.88</c:v>
                </c:pt>
                <c:pt idx="612">
                  <c:v>4354.54</c:v>
                </c:pt>
                <c:pt idx="613">
                  <c:v>4462.88</c:v>
                </c:pt>
                <c:pt idx="614">
                  <c:v>4558.54</c:v>
                </c:pt>
                <c:pt idx="615">
                  <c:v>4699.21</c:v>
                </c:pt>
                <c:pt idx="616">
                  <c:v>4935.54</c:v>
                </c:pt>
                <c:pt idx="617">
                  <c:v>5328.54</c:v>
                </c:pt>
                <c:pt idx="618">
                  <c:v>5422.21</c:v>
                </c:pt>
                <c:pt idx="619">
                  <c:v>5448.88</c:v>
                </c:pt>
                <c:pt idx="620">
                  <c:v>5227.88</c:v>
                </c:pt>
                <c:pt idx="621">
                  <c:v>5146.21</c:v>
                </c:pt>
                <c:pt idx="622">
                  <c:v>4953.54</c:v>
                </c:pt>
                <c:pt idx="623">
                  <c:v>4774.88</c:v>
                </c:pt>
                <c:pt idx="624">
                  <c:v>4601.21</c:v>
                </c:pt>
                <c:pt idx="625">
                  <c:v>4535.88</c:v>
                </c:pt>
                <c:pt idx="626">
                  <c:v>4476.21</c:v>
                </c:pt>
                <c:pt idx="627">
                  <c:v>4490.54</c:v>
                </c:pt>
                <c:pt idx="628">
                  <c:v>4472.88</c:v>
                </c:pt>
                <c:pt idx="629">
                  <c:v>4583.21</c:v>
                </c:pt>
                <c:pt idx="630">
                  <c:v>4629.21</c:v>
                </c:pt>
                <c:pt idx="631">
                  <c:v>4727.21</c:v>
                </c:pt>
                <c:pt idx="632">
                  <c:v>4822.88</c:v>
                </c:pt>
                <c:pt idx="633">
                  <c:v>4818.54</c:v>
                </c:pt>
                <c:pt idx="634">
                  <c:v>4840.21</c:v>
                </c:pt>
                <c:pt idx="635">
                  <c:v>4896.54</c:v>
                </c:pt>
                <c:pt idx="636">
                  <c:v>4812.21</c:v>
                </c:pt>
                <c:pt idx="637">
                  <c:v>4815.88</c:v>
                </c:pt>
                <c:pt idx="638">
                  <c:v>4795.88</c:v>
                </c:pt>
                <c:pt idx="639">
                  <c:v>4855.21</c:v>
                </c:pt>
                <c:pt idx="640">
                  <c:v>4795.54</c:v>
                </c:pt>
                <c:pt idx="641">
                  <c:v>4812.88</c:v>
                </c:pt>
                <c:pt idx="642">
                  <c:v>4860.21</c:v>
                </c:pt>
                <c:pt idx="643">
                  <c:v>4809.54</c:v>
                </c:pt>
                <c:pt idx="644">
                  <c:v>4828.54</c:v>
                </c:pt>
                <c:pt idx="645">
                  <c:v>4895.21</c:v>
                </c:pt>
                <c:pt idx="646">
                  <c:v>4908.54</c:v>
                </c:pt>
                <c:pt idx="647">
                  <c:v>4956.54</c:v>
                </c:pt>
                <c:pt idx="648">
                  <c:v>5046.21</c:v>
                </c:pt>
                <c:pt idx="649">
                  <c:v>5089.54</c:v>
                </c:pt>
                <c:pt idx="650">
                  <c:v>5152.21</c:v>
                </c:pt>
                <c:pt idx="651">
                  <c:v>5220.88</c:v>
                </c:pt>
                <c:pt idx="652">
                  <c:v>5289.54</c:v>
                </c:pt>
                <c:pt idx="653">
                  <c:v>5397.88</c:v>
                </c:pt>
                <c:pt idx="654">
                  <c:v>5518.21</c:v>
                </c:pt>
                <c:pt idx="655">
                  <c:v>5749.88</c:v>
                </c:pt>
                <c:pt idx="656">
                  <c:v>5820.88</c:v>
                </c:pt>
                <c:pt idx="657">
                  <c:v>5957.21</c:v>
                </c:pt>
                <c:pt idx="658">
                  <c:v>6124.88</c:v>
                </c:pt>
                <c:pt idx="659">
                  <c:v>6342.54</c:v>
                </c:pt>
                <c:pt idx="660">
                  <c:v>6474.88</c:v>
                </c:pt>
                <c:pt idx="661">
                  <c:v>6566.88</c:v>
                </c:pt>
                <c:pt idx="662">
                  <c:v>6638.88</c:v>
                </c:pt>
                <c:pt idx="663">
                  <c:v>6828.21</c:v>
                </c:pt>
                <c:pt idx="664">
                  <c:v>6854.54</c:v>
                </c:pt>
                <c:pt idx="665">
                  <c:v>7043.21</c:v>
                </c:pt>
                <c:pt idx="666">
                  <c:v>7188.21</c:v>
                </c:pt>
                <c:pt idx="667">
                  <c:v>7350.54</c:v>
                </c:pt>
                <c:pt idx="668">
                  <c:v>7558.21</c:v>
                </c:pt>
                <c:pt idx="669">
                  <c:v>7653.54</c:v>
                </c:pt>
                <c:pt idx="670">
                  <c:v>7796.54</c:v>
                </c:pt>
                <c:pt idx="671">
                  <c:v>7976.21</c:v>
                </c:pt>
                <c:pt idx="672">
                  <c:v>8101.54</c:v>
                </c:pt>
                <c:pt idx="673">
                  <c:v>8230.5400000000009</c:v>
                </c:pt>
                <c:pt idx="674">
                  <c:v>8426.2099999999991</c:v>
                </c:pt>
                <c:pt idx="675">
                  <c:v>8642.8799999999992</c:v>
                </c:pt>
                <c:pt idx="676">
                  <c:v>8883.5400000000009</c:v>
                </c:pt>
                <c:pt idx="677">
                  <c:v>9030.2099999999991</c:v>
                </c:pt>
                <c:pt idx="678">
                  <c:v>9202.5400000000009</c:v>
                </c:pt>
                <c:pt idx="679">
                  <c:v>9362.2099999999991</c:v>
                </c:pt>
                <c:pt idx="680">
                  <c:v>9545.5400000000009</c:v>
                </c:pt>
                <c:pt idx="681">
                  <c:v>9727.5400000000009</c:v>
                </c:pt>
                <c:pt idx="682">
                  <c:v>9784.5400000000009</c:v>
                </c:pt>
                <c:pt idx="683">
                  <c:v>9886.2099999999991</c:v>
                </c:pt>
                <c:pt idx="684">
                  <c:v>10035.879999999999</c:v>
                </c:pt>
                <c:pt idx="685">
                  <c:v>10174.540000000001</c:v>
                </c:pt>
                <c:pt idx="686">
                  <c:v>10164.540000000001</c:v>
                </c:pt>
                <c:pt idx="687">
                  <c:v>10214.540000000001</c:v>
                </c:pt>
                <c:pt idx="688">
                  <c:v>10241.879999999999</c:v>
                </c:pt>
                <c:pt idx="689">
                  <c:v>10298.209999999999</c:v>
                </c:pt>
                <c:pt idx="690">
                  <c:v>10294.879999999999</c:v>
                </c:pt>
                <c:pt idx="691">
                  <c:v>10356.879999999999</c:v>
                </c:pt>
                <c:pt idx="692">
                  <c:v>10466.540000000001</c:v>
                </c:pt>
                <c:pt idx="693">
                  <c:v>10389.540000000001</c:v>
                </c:pt>
                <c:pt idx="694">
                  <c:v>10435.879999999999</c:v>
                </c:pt>
                <c:pt idx="695">
                  <c:v>10467.209999999999</c:v>
                </c:pt>
                <c:pt idx="696">
                  <c:v>10434.209999999999</c:v>
                </c:pt>
                <c:pt idx="697">
                  <c:v>10488.88</c:v>
                </c:pt>
                <c:pt idx="698">
                  <c:v>10552.21</c:v>
                </c:pt>
                <c:pt idx="699">
                  <c:v>10566.21</c:v>
                </c:pt>
                <c:pt idx="700">
                  <c:v>10604.54</c:v>
                </c:pt>
                <c:pt idx="701">
                  <c:v>10673.88</c:v>
                </c:pt>
                <c:pt idx="702">
                  <c:v>10661.21</c:v>
                </c:pt>
                <c:pt idx="703">
                  <c:v>10620.54</c:v>
                </c:pt>
                <c:pt idx="704">
                  <c:v>10598.54</c:v>
                </c:pt>
                <c:pt idx="705">
                  <c:v>10473.879999999999</c:v>
                </c:pt>
                <c:pt idx="706">
                  <c:v>10427.209999999999</c:v>
                </c:pt>
                <c:pt idx="707">
                  <c:v>10384.879999999999</c:v>
                </c:pt>
                <c:pt idx="708">
                  <c:v>10237.879999999999</c:v>
                </c:pt>
                <c:pt idx="709">
                  <c:v>10165.879999999999</c:v>
                </c:pt>
                <c:pt idx="710">
                  <c:v>10096.209999999999</c:v>
                </c:pt>
                <c:pt idx="711">
                  <c:v>10006.540000000001</c:v>
                </c:pt>
                <c:pt idx="712">
                  <c:v>9980.5400000000009</c:v>
                </c:pt>
                <c:pt idx="713">
                  <c:v>9783.5400000000009</c:v>
                </c:pt>
                <c:pt idx="714">
                  <c:v>9748.2099999999991</c:v>
                </c:pt>
                <c:pt idx="715">
                  <c:v>9696.5400000000009</c:v>
                </c:pt>
                <c:pt idx="716">
                  <c:v>9656.8799999999992</c:v>
                </c:pt>
                <c:pt idx="717">
                  <c:v>9673.8799999999992</c:v>
                </c:pt>
                <c:pt idx="718">
                  <c:v>9959.5400000000009</c:v>
                </c:pt>
                <c:pt idx="719">
                  <c:v>9613.8799999999992</c:v>
                </c:pt>
                <c:pt idx="720">
                  <c:v>9508.8799999999992</c:v>
                </c:pt>
                <c:pt idx="721">
                  <c:v>9519.8799999999992</c:v>
                </c:pt>
                <c:pt idx="722">
                  <c:v>9524.2099999999991</c:v>
                </c:pt>
                <c:pt idx="723">
                  <c:v>9464.2099999999991</c:v>
                </c:pt>
                <c:pt idx="724">
                  <c:v>9400.8799999999992</c:v>
                </c:pt>
                <c:pt idx="725">
                  <c:v>9296.2099999999991</c:v>
                </c:pt>
                <c:pt idx="726">
                  <c:v>9261.5400000000009</c:v>
                </c:pt>
                <c:pt idx="727">
                  <c:v>9117.2099999999991</c:v>
                </c:pt>
                <c:pt idx="728">
                  <c:v>9043.2099999999991</c:v>
                </c:pt>
                <c:pt idx="729">
                  <c:v>8883.8799999999992</c:v>
                </c:pt>
                <c:pt idx="730">
                  <c:v>8741.5400000000009</c:v>
                </c:pt>
                <c:pt idx="731">
                  <c:v>8706.2099999999991</c:v>
                </c:pt>
                <c:pt idx="732">
                  <c:v>8497.5400000000009</c:v>
                </c:pt>
                <c:pt idx="733">
                  <c:v>8348.5400000000009</c:v>
                </c:pt>
                <c:pt idx="734">
                  <c:v>8196.5400000000009</c:v>
                </c:pt>
                <c:pt idx="735">
                  <c:v>8150.21</c:v>
                </c:pt>
                <c:pt idx="736">
                  <c:v>7991.54</c:v>
                </c:pt>
                <c:pt idx="737">
                  <c:v>7940.21</c:v>
                </c:pt>
                <c:pt idx="738">
                  <c:v>7856.54</c:v>
                </c:pt>
                <c:pt idx="739">
                  <c:v>7745.88</c:v>
                </c:pt>
                <c:pt idx="740">
                  <c:v>7701.54</c:v>
                </c:pt>
                <c:pt idx="741">
                  <c:v>7655.54</c:v>
                </c:pt>
                <c:pt idx="742">
                  <c:v>7619.88</c:v>
                </c:pt>
                <c:pt idx="743">
                  <c:v>7583.88</c:v>
                </c:pt>
                <c:pt idx="744">
                  <c:v>7510.54</c:v>
                </c:pt>
                <c:pt idx="745">
                  <c:v>7524.54</c:v>
                </c:pt>
                <c:pt idx="746">
                  <c:v>7471.54</c:v>
                </c:pt>
                <c:pt idx="747">
                  <c:v>7436.88</c:v>
                </c:pt>
                <c:pt idx="748">
                  <c:v>7444.54</c:v>
                </c:pt>
                <c:pt idx="749">
                  <c:v>7434.21</c:v>
                </c:pt>
                <c:pt idx="750">
                  <c:v>7304.21</c:v>
                </c:pt>
                <c:pt idx="751">
                  <c:v>7261.88</c:v>
                </c:pt>
                <c:pt idx="752">
                  <c:v>7201.88</c:v>
                </c:pt>
                <c:pt idx="753">
                  <c:v>7128.88</c:v>
                </c:pt>
                <c:pt idx="754">
                  <c:v>7034.21</c:v>
                </c:pt>
                <c:pt idx="755">
                  <c:v>6915.54</c:v>
                </c:pt>
                <c:pt idx="756">
                  <c:v>6845.88</c:v>
                </c:pt>
                <c:pt idx="757">
                  <c:v>6772.88</c:v>
                </c:pt>
                <c:pt idx="758">
                  <c:v>6776.88</c:v>
                </c:pt>
                <c:pt idx="759">
                  <c:v>6566.88</c:v>
                </c:pt>
                <c:pt idx="760">
                  <c:v>6553.21</c:v>
                </c:pt>
                <c:pt idx="761">
                  <c:v>6470.54</c:v>
                </c:pt>
                <c:pt idx="762">
                  <c:v>6323.54</c:v>
                </c:pt>
                <c:pt idx="763">
                  <c:v>6276.21</c:v>
                </c:pt>
                <c:pt idx="764">
                  <c:v>6184.54</c:v>
                </c:pt>
                <c:pt idx="765">
                  <c:v>6123.21</c:v>
                </c:pt>
                <c:pt idx="766">
                  <c:v>6059.88</c:v>
                </c:pt>
                <c:pt idx="767">
                  <c:v>5984.21</c:v>
                </c:pt>
                <c:pt idx="768">
                  <c:v>5964.21</c:v>
                </c:pt>
                <c:pt idx="769">
                  <c:v>5826.21</c:v>
                </c:pt>
                <c:pt idx="770">
                  <c:v>5790.54</c:v>
                </c:pt>
                <c:pt idx="771">
                  <c:v>5762.21</c:v>
                </c:pt>
                <c:pt idx="772">
                  <c:v>5688.88</c:v>
                </c:pt>
                <c:pt idx="773">
                  <c:v>5591.54</c:v>
                </c:pt>
                <c:pt idx="774">
                  <c:v>5580.88</c:v>
                </c:pt>
                <c:pt idx="775">
                  <c:v>5476.54</c:v>
                </c:pt>
                <c:pt idx="776">
                  <c:v>5388.21</c:v>
                </c:pt>
                <c:pt idx="777">
                  <c:v>5237.88</c:v>
                </c:pt>
                <c:pt idx="778">
                  <c:v>5205.88</c:v>
                </c:pt>
                <c:pt idx="779">
                  <c:v>5015.88</c:v>
                </c:pt>
                <c:pt idx="780">
                  <c:v>4957.21</c:v>
                </c:pt>
                <c:pt idx="781">
                  <c:v>4823.54</c:v>
                </c:pt>
                <c:pt idx="782">
                  <c:v>4647.21</c:v>
                </c:pt>
                <c:pt idx="783">
                  <c:v>4568.54</c:v>
                </c:pt>
                <c:pt idx="784">
                  <c:v>4429.88</c:v>
                </c:pt>
                <c:pt idx="785">
                  <c:v>4384.54</c:v>
                </c:pt>
                <c:pt idx="786">
                  <c:v>4173.88</c:v>
                </c:pt>
                <c:pt idx="787">
                  <c:v>4064.88</c:v>
                </c:pt>
                <c:pt idx="788">
                  <c:v>3965.21</c:v>
                </c:pt>
                <c:pt idx="789">
                  <c:v>3806.54</c:v>
                </c:pt>
                <c:pt idx="790">
                  <c:v>3701.88</c:v>
                </c:pt>
                <c:pt idx="791">
                  <c:v>3620.88</c:v>
                </c:pt>
                <c:pt idx="792">
                  <c:v>3504.21</c:v>
                </c:pt>
                <c:pt idx="793">
                  <c:v>3477.88</c:v>
                </c:pt>
                <c:pt idx="794">
                  <c:v>3360.88</c:v>
                </c:pt>
                <c:pt idx="795">
                  <c:v>3253.54</c:v>
                </c:pt>
                <c:pt idx="796">
                  <c:v>3140.88</c:v>
                </c:pt>
                <c:pt idx="797">
                  <c:v>3066.21</c:v>
                </c:pt>
                <c:pt idx="798">
                  <c:v>3000.21</c:v>
                </c:pt>
                <c:pt idx="799">
                  <c:v>2890.21</c:v>
                </c:pt>
                <c:pt idx="800">
                  <c:v>2803.21</c:v>
                </c:pt>
                <c:pt idx="801">
                  <c:v>2788.88</c:v>
                </c:pt>
                <c:pt idx="802">
                  <c:v>2655.54</c:v>
                </c:pt>
                <c:pt idx="803">
                  <c:v>2588.54</c:v>
                </c:pt>
                <c:pt idx="804">
                  <c:v>2421.21</c:v>
                </c:pt>
                <c:pt idx="805">
                  <c:v>2311.54</c:v>
                </c:pt>
                <c:pt idx="806">
                  <c:v>2277.54</c:v>
                </c:pt>
                <c:pt idx="807">
                  <c:v>2100.21</c:v>
                </c:pt>
                <c:pt idx="808">
                  <c:v>2049.21</c:v>
                </c:pt>
                <c:pt idx="809">
                  <c:v>1944.54</c:v>
                </c:pt>
                <c:pt idx="810">
                  <c:v>1797.54</c:v>
                </c:pt>
                <c:pt idx="811">
                  <c:v>1702.21</c:v>
                </c:pt>
                <c:pt idx="812">
                  <c:v>1660.21</c:v>
                </c:pt>
                <c:pt idx="813">
                  <c:v>1589.54</c:v>
                </c:pt>
                <c:pt idx="814">
                  <c:v>1468.88</c:v>
                </c:pt>
                <c:pt idx="815">
                  <c:v>1393.54</c:v>
                </c:pt>
                <c:pt idx="816">
                  <c:v>1368.54</c:v>
                </c:pt>
                <c:pt idx="817">
                  <c:v>1267.21</c:v>
                </c:pt>
                <c:pt idx="818">
                  <c:v>1224.54</c:v>
                </c:pt>
                <c:pt idx="819">
                  <c:v>1115.21</c:v>
                </c:pt>
                <c:pt idx="820">
                  <c:v>1032.54</c:v>
                </c:pt>
                <c:pt idx="821">
                  <c:v>954.21</c:v>
                </c:pt>
                <c:pt idx="822">
                  <c:v>959.54</c:v>
                </c:pt>
                <c:pt idx="823">
                  <c:v>899.88</c:v>
                </c:pt>
                <c:pt idx="824">
                  <c:v>867.88</c:v>
                </c:pt>
                <c:pt idx="825">
                  <c:v>795.88</c:v>
                </c:pt>
                <c:pt idx="826">
                  <c:v>758.54</c:v>
                </c:pt>
                <c:pt idx="827">
                  <c:v>738.88</c:v>
                </c:pt>
                <c:pt idx="828">
                  <c:v>668.88</c:v>
                </c:pt>
                <c:pt idx="829">
                  <c:v>541.88</c:v>
                </c:pt>
                <c:pt idx="830">
                  <c:v>533.21</c:v>
                </c:pt>
                <c:pt idx="831">
                  <c:v>502.54</c:v>
                </c:pt>
                <c:pt idx="832">
                  <c:v>447.54</c:v>
                </c:pt>
                <c:pt idx="833">
                  <c:v>376.54</c:v>
                </c:pt>
                <c:pt idx="834">
                  <c:v>313.54000000000002</c:v>
                </c:pt>
                <c:pt idx="835">
                  <c:v>333.21</c:v>
                </c:pt>
                <c:pt idx="836">
                  <c:v>260.20999999999998</c:v>
                </c:pt>
                <c:pt idx="837">
                  <c:v>218.88</c:v>
                </c:pt>
                <c:pt idx="838">
                  <c:v>219.54</c:v>
                </c:pt>
                <c:pt idx="839">
                  <c:v>133.54</c:v>
                </c:pt>
                <c:pt idx="840">
                  <c:v>120.54</c:v>
                </c:pt>
                <c:pt idx="841">
                  <c:v>52.54</c:v>
                </c:pt>
                <c:pt idx="842">
                  <c:v>4.54</c:v>
                </c:pt>
                <c:pt idx="843">
                  <c:v>90.21</c:v>
                </c:pt>
                <c:pt idx="844">
                  <c:v>12.21</c:v>
                </c:pt>
                <c:pt idx="845">
                  <c:v>-35.46</c:v>
                </c:pt>
                <c:pt idx="846">
                  <c:v>-60.79</c:v>
                </c:pt>
                <c:pt idx="847">
                  <c:v>-47.79</c:v>
                </c:pt>
                <c:pt idx="848">
                  <c:v>-49.12</c:v>
                </c:pt>
                <c:pt idx="849">
                  <c:v>-111.79</c:v>
                </c:pt>
                <c:pt idx="850">
                  <c:v>-145.12</c:v>
                </c:pt>
                <c:pt idx="851">
                  <c:v>-175.79</c:v>
                </c:pt>
                <c:pt idx="852">
                  <c:v>-78.790000000000006</c:v>
                </c:pt>
                <c:pt idx="853">
                  <c:v>-189.79</c:v>
                </c:pt>
                <c:pt idx="854">
                  <c:v>-254.79</c:v>
                </c:pt>
                <c:pt idx="855">
                  <c:v>-253.12</c:v>
                </c:pt>
                <c:pt idx="856">
                  <c:v>-303.45999999999998</c:v>
                </c:pt>
                <c:pt idx="857">
                  <c:v>-262.79000000000002</c:v>
                </c:pt>
                <c:pt idx="858">
                  <c:v>-291.79000000000002</c:v>
                </c:pt>
                <c:pt idx="859">
                  <c:v>-264.12</c:v>
                </c:pt>
                <c:pt idx="860">
                  <c:v>-377.46</c:v>
                </c:pt>
                <c:pt idx="861">
                  <c:v>-303.79000000000002</c:v>
                </c:pt>
                <c:pt idx="862">
                  <c:v>-423.46</c:v>
                </c:pt>
                <c:pt idx="863">
                  <c:v>-466.12</c:v>
                </c:pt>
                <c:pt idx="864">
                  <c:v>-428.46</c:v>
                </c:pt>
                <c:pt idx="865">
                  <c:v>-399.12</c:v>
                </c:pt>
                <c:pt idx="866">
                  <c:v>-480.79</c:v>
                </c:pt>
                <c:pt idx="867">
                  <c:v>-454.79</c:v>
                </c:pt>
                <c:pt idx="868">
                  <c:v>-427.12</c:v>
                </c:pt>
                <c:pt idx="869">
                  <c:v>-507.12</c:v>
                </c:pt>
                <c:pt idx="870">
                  <c:v>-523.46</c:v>
                </c:pt>
                <c:pt idx="871">
                  <c:v>-518.79</c:v>
                </c:pt>
                <c:pt idx="872">
                  <c:v>-509.12</c:v>
                </c:pt>
                <c:pt idx="873">
                  <c:v>-561.12</c:v>
                </c:pt>
                <c:pt idx="874">
                  <c:v>-555.46</c:v>
                </c:pt>
                <c:pt idx="875">
                  <c:v>-551.79</c:v>
                </c:pt>
                <c:pt idx="876">
                  <c:v>-568.79</c:v>
                </c:pt>
                <c:pt idx="877">
                  <c:v>-633.79</c:v>
                </c:pt>
                <c:pt idx="878">
                  <c:v>-618.12</c:v>
                </c:pt>
                <c:pt idx="879">
                  <c:v>-603.79</c:v>
                </c:pt>
                <c:pt idx="880">
                  <c:v>-662.79</c:v>
                </c:pt>
                <c:pt idx="881">
                  <c:v>-584.79</c:v>
                </c:pt>
                <c:pt idx="882">
                  <c:v>-624.46</c:v>
                </c:pt>
                <c:pt idx="883">
                  <c:v>-610.12</c:v>
                </c:pt>
                <c:pt idx="884">
                  <c:v>-641.79</c:v>
                </c:pt>
                <c:pt idx="885">
                  <c:v>-641.12</c:v>
                </c:pt>
                <c:pt idx="886">
                  <c:v>-491.46</c:v>
                </c:pt>
                <c:pt idx="887">
                  <c:v>-651.46</c:v>
                </c:pt>
                <c:pt idx="888">
                  <c:v>-689.46</c:v>
                </c:pt>
                <c:pt idx="889">
                  <c:v>-704.46</c:v>
                </c:pt>
                <c:pt idx="890">
                  <c:v>-425.46</c:v>
                </c:pt>
                <c:pt idx="891">
                  <c:v>-683.12</c:v>
                </c:pt>
                <c:pt idx="892">
                  <c:v>-608.46</c:v>
                </c:pt>
                <c:pt idx="893">
                  <c:v>-670.79</c:v>
                </c:pt>
                <c:pt idx="894">
                  <c:v>-710.46</c:v>
                </c:pt>
                <c:pt idx="895">
                  <c:v>-650.12</c:v>
                </c:pt>
                <c:pt idx="896">
                  <c:v>-744.12</c:v>
                </c:pt>
                <c:pt idx="897">
                  <c:v>-690.12</c:v>
                </c:pt>
                <c:pt idx="898">
                  <c:v>-704.12</c:v>
                </c:pt>
                <c:pt idx="899">
                  <c:v>-737.12</c:v>
                </c:pt>
                <c:pt idx="900">
                  <c:v>-693.79</c:v>
                </c:pt>
                <c:pt idx="901">
                  <c:v>-690.12</c:v>
                </c:pt>
                <c:pt idx="902">
                  <c:v>-683.12</c:v>
                </c:pt>
                <c:pt idx="903">
                  <c:v>-681.12</c:v>
                </c:pt>
                <c:pt idx="904">
                  <c:v>-715.79</c:v>
                </c:pt>
                <c:pt idx="905">
                  <c:v>-719.46</c:v>
                </c:pt>
                <c:pt idx="906">
                  <c:v>-720.46</c:v>
                </c:pt>
                <c:pt idx="907">
                  <c:v>-756.12</c:v>
                </c:pt>
                <c:pt idx="908">
                  <c:v>-685.12</c:v>
                </c:pt>
                <c:pt idx="909">
                  <c:v>-709.46</c:v>
                </c:pt>
                <c:pt idx="910">
                  <c:v>-759.12</c:v>
                </c:pt>
                <c:pt idx="911">
                  <c:v>-750.12</c:v>
                </c:pt>
                <c:pt idx="912">
                  <c:v>-736.79</c:v>
                </c:pt>
                <c:pt idx="913">
                  <c:v>-733.46</c:v>
                </c:pt>
                <c:pt idx="914">
                  <c:v>-738.12</c:v>
                </c:pt>
                <c:pt idx="915">
                  <c:v>-769.79</c:v>
                </c:pt>
                <c:pt idx="916">
                  <c:v>-763.12</c:v>
                </c:pt>
                <c:pt idx="917">
                  <c:v>-765.12</c:v>
                </c:pt>
                <c:pt idx="918">
                  <c:v>-761.12</c:v>
                </c:pt>
                <c:pt idx="919">
                  <c:v>-755.46</c:v>
                </c:pt>
                <c:pt idx="920">
                  <c:v>-801.12</c:v>
                </c:pt>
                <c:pt idx="921">
                  <c:v>-780.46</c:v>
                </c:pt>
                <c:pt idx="922">
                  <c:v>-812.79</c:v>
                </c:pt>
                <c:pt idx="923">
                  <c:v>-753.79</c:v>
                </c:pt>
                <c:pt idx="924">
                  <c:v>-813.46</c:v>
                </c:pt>
                <c:pt idx="925">
                  <c:v>-781.79</c:v>
                </c:pt>
                <c:pt idx="926">
                  <c:v>-796.46</c:v>
                </c:pt>
                <c:pt idx="927">
                  <c:v>-799.12</c:v>
                </c:pt>
                <c:pt idx="928">
                  <c:v>-716.12</c:v>
                </c:pt>
                <c:pt idx="929">
                  <c:v>-785.79</c:v>
                </c:pt>
                <c:pt idx="930">
                  <c:v>-785.46</c:v>
                </c:pt>
                <c:pt idx="931">
                  <c:v>-797.12</c:v>
                </c:pt>
                <c:pt idx="932">
                  <c:v>-768.12</c:v>
                </c:pt>
                <c:pt idx="933">
                  <c:v>-739.79</c:v>
                </c:pt>
                <c:pt idx="934">
                  <c:v>-790.12</c:v>
                </c:pt>
                <c:pt idx="935">
                  <c:v>-767.12</c:v>
                </c:pt>
                <c:pt idx="936">
                  <c:v>-753.12</c:v>
                </c:pt>
                <c:pt idx="937">
                  <c:v>-740.46</c:v>
                </c:pt>
                <c:pt idx="938">
                  <c:v>-705.79</c:v>
                </c:pt>
                <c:pt idx="939">
                  <c:v>-678.79</c:v>
                </c:pt>
                <c:pt idx="940">
                  <c:v>-652.46</c:v>
                </c:pt>
                <c:pt idx="941">
                  <c:v>-690.79</c:v>
                </c:pt>
                <c:pt idx="942">
                  <c:v>-754.79</c:v>
                </c:pt>
                <c:pt idx="943">
                  <c:v>-752.79</c:v>
                </c:pt>
                <c:pt idx="944">
                  <c:v>-705.46</c:v>
                </c:pt>
                <c:pt idx="945">
                  <c:v>-805.12</c:v>
                </c:pt>
                <c:pt idx="946">
                  <c:v>-803.46</c:v>
                </c:pt>
                <c:pt idx="947">
                  <c:v>-786.46</c:v>
                </c:pt>
                <c:pt idx="948">
                  <c:v>-757.79</c:v>
                </c:pt>
                <c:pt idx="949">
                  <c:v>-818.12</c:v>
                </c:pt>
                <c:pt idx="950">
                  <c:v>-826.12</c:v>
                </c:pt>
                <c:pt idx="951">
                  <c:v>-796.12</c:v>
                </c:pt>
                <c:pt idx="952">
                  <c:v>-819.79</c:v>
                </c:pt>
                <c:pt idx="953">
                  <c:v>-812.79</c:v>
                </c:pt>
                <c:pt idx="954">
                  <c:v>-823.12</c:v>
                </c:pt>
                <c:pt idx="955">
                  <c:v>-770.46</c:v>
                </c:pt>
                <c:pt idx="956">
                  <c:v>-821.46</c:v>
                </c:pt>
                <c:pt idx="957">
                  <c:v>-824.79</c:v>
                </c:pt>
                <c:pt idx="958">
                  <c:v>-820.79</c:v>
                </c:pt>
                <c:pt idx="959">
                  <c:v>-811.46</c:v>
                </c:pt>
                <c:pt idx="960">
                  <c:v>-815.46</c:v>
                </c:pt>
                <c:pt idx="961">
                  <c:v>-811.46</c:v>
                </c:pt>
                <c:pt idx="962">
                  <c:v>-844.12</c:v>
                </c:pt>
                <c:pt idx="963">
                  <c:v>-840.12</c:v>
                </c:pt>
                <c:pt idx="964">
                  <c:v>-802.79</c:v>
                </c:pt>
                <c:pt idx="965">
                  <c:v>-853.46</c:v>
                </c:pt>
                <c:pt idx="966">
                  <c:v>-776.79</c:v>
                </c:pt>
                <c:pt idx="967">
                  <c:v>-790.46</c:v>
                </c:pt>
                <c:pt idx="968">
                  <c:v>-841.12</c:v>
                </c:pt>
                <c:pt idx="969">
                  <c:v>-822.12</c:v>
                </c:pt>
                <c:pt idx="970">
                  <c:v>-760.46</c:v>
                </c:pt>
                <c:pt idx="971">
                  <c:v>-752.79</c:v>
                </c:pt>
                <c:pt idx="972">
                  <c:v>-834.79</c:v>
                </c:pt>
                <c:pt idx="973">
                  <c:v>-812.46</c:v>
                </c:pt>
                <c:pt idx="974">
                  <c:v>-830.79</c:v>
                </c:pt>
                <c:pt idx="975">
                  <c:v>-802.79</c:v>
                </c:pt>
                <c:pt idx="976">
                  <c:v>-710.46</c:v>
                </c:pt>
                <c:pt idx="977">
                  <c:v>-761.12</c:v>
                </c:pt>
                <c:pt idx="978">
                  <c:v>-775.79</c:v>
                </c:pt>
                <c:pt idx="979">
                  <c:v>-832.79</c:v>
                </c:pt>
                <c:pt idx="980">
                  <c:v>-834.12</c:v>
                </c:pt>
                <c:pt idx="981">
                  <c:v>-806.46</c:v>
                </c:pt>
                <c:pt idx="982">
                  <c:v>-763.12</c:v>
                </c:pt>
                <c:pt idx="983">
                  <c:v>-813.12</c:v>
                </c:pt>
                <c:pt idx="984">
                  <c:v>-803.12</c:v>
                </c:pt>
                <c:pt idx="985">
                  <c:v>-802.46</c:v>
                </c:pt>
                <c:pt idx="986">
                  <c:v>-795.12</c:v>
                </c:pt>
                <c:pt idx="987">
                  <c:v>-818.46</c:v>
                </c:pt>
                <c:pt idx="988">
                  <c:v>-781.79</c:v>
                </c:pt>
                <c:pt idx="989">
                  <c:v>-822.12</c:v>
                </c:pt>
                <c:pt idx="990">
                  <c:v>-833.79</c:v>
                </c:pt>
                <c:pt idx="991">
                  <c:v>-835.12</c:v>
                </c:pt>
                <c:pt idx="992">
                  <c:v>-803.79</c:v>
                </c:pt>
                <c:pt idx="993">
                  <c:v>-805.12</c:v>
                </c:pt>
                <c:pt idx="994">
                  <c:v>-789.79</c:v>
                </c:pt>
                <c:pt idx="995">
                  <c:v>-805.46</c:v>
                </c:pt>
                <c:pt idx="996">
                  <c:v>-813.79</c:v>
                </c:pt>
                <c:pt idx="997">
                  <c:v>-818.46</c:v>
                </c:pt>
                <c:pt idx="998">
                  <c:v>-831.79</c:v>
                </c:pt>
                <c:pt idx="999">
                  <c:v>-839.46</c:v>
                </c:pt>
                <c:pt idx="1000">
                  <c:v>-812.46</c:v>
                </c:pt>
                <c:pt idx="1001">
                  <c:v>-744.46</c:v>
                </c:pt>
                <c:pt idx="1002">
                  <c:v>-820.12</c:v>
                </c:pt>
                <c:pt idx="1003">
                  <c:v>-756.12</c:v>
                </c:pt>
                <c:pt idx="1004">
                  <c:v>-799.12</c:v>
                </c:pt>
                <c:pt idx="1005">
                  <c:v>-862.79</c:v>
                </c:pt>
                <c:pt idx="1006">
                  <c:v>-759.12</c:v>
                </c:pt>
                <c:pt idx="1007">
                  <c:v>-830.46</c:v>
                </c:pt>
                <c:pt idx="1008">
                  <c:v>-801.79</c:v>
                </c:pt>
                <c:pt idx="1009">
                  <c:v>-808.79</c:v>
                </c:pt>
                <c:pt idx="1010">
                  <c:v>-811.12</c:v>
                </c:pt>
                <c:pt idx="1011">
                  <c:v>-723.12</c:v>
                </c:pt>
                <c:pt idx="1012">
                  <c:v>-857.12</c:v>
                </c:pt>
                <c:pt idx="1013">
                  <c:v>-822.79</c:v>
                </c:pt>
                <c:pt idx="1014">
                  <c:v>-846.46</c:v>
                </c:pt>
                <c:pt idx="1015">
                  <c:v>-831.79</c:v>
                </c:pt>
                <c:pt idx="1016">
                  <c:v>-834.12</c:v>
                </c:pt>
                <c:pt idx="1017">
                  <c:v>-799.46</c:v>
                </c:pt>
                <c:pt idx="1018">
                  <c:v>-888.46</c:v>
                </c:pt>
                <c:pt idx="1019">
                  <c:v>-800.79</c:v>
                </c:pt>
                <c:pt idx="1020">
                  <c:v>-873.46</c:v>
                </c:pt>
                <c:pt idx="1021">
                  <c:v>-814.46</c:v>
                </c:pt>
                <c:pt idx="1022">
                  <c:v>-797.79</c:v>
                </c:pt>
                <c:pt idx="1023">
                  <c:v>-842.12</c:v>
                </c:pt>
                <c:pt idx="1024">
                  <c:v>-1019.79</c:v>
                </c:pt>
                <c:pt idx="1025">
                  <c:v>-1032.1199999999999</c:v>
                </c:pt>
                <c:pt idx="1026">
                  <c:v>-1065.46</c:v>
                </c:pt>
                <c:pt idx="1027">
                  <c:v>-1027.46</c:v>
                </c:pt>
                <c:pt idx="1028">
                  <c:v>-462.79</c:v>
                </c:pt>
                <c:pt idx="1029">
                  <c:v>-479.79</c:v>
                </c:pt>
                <c:pt idx="1030">
                  <c:v>-415.46</c:v>
                </c:pt>
                <c:pt idx="1031">
                  <c:v>-415.46</c:v>
                </c:pt>
                <c:pt idx="1032">
                  <c:v>-322.12</c:v>
                </c:pt>
                <c:pt idx="1033">
                  <c:v>-234.46</c:v>
                </c:pt>
                <c:pt idx="1034">
                  <c:v>-872.79</c:v>
                </c:pt>
                <c:pt idx="1035">
                  <c:v>-831.12</c:v>
                </c:pt>
                <c:pt idx="1036">
                  <c:v>-893.79</c:v>
                </c:pt>
                <c:pt idx="1037">
                  <c:v>-865.46</c:v>
                </c:pt>
                <c:pt idx="1038">
                  <c:v>-856.12</c:v>
                </c:pt>
                <c:pt idx="1039">
                  <c:v>-844.46</c:v>
                </c:pt>
                <c:pt idx="1040">
                  <c:v>-1057.46</c:v>
                </c:pt>
                <c:pt idx="1041">
                  <c:v>-1047.79</c:v>
                </c:pt>
                <c:pt idx="1042">
                  <c:v>-1054.46</c:v>
                </c:pt>
                <c:pt idx="1043">
                  <c:v>-1044.79</c:v>
                </c:pt>
              </c:numCache>
            </c:numRef>
          </c:yVal>
          <c:smooth val="1"/>
        </c:ser>
        <c:dLbls>
          <c:showLegendKey val="0"/>
          <c:showVal val="0"/>
          <c:showCatName val="0"/>
          <c:showSerName val="0"/>
          <c:showPercent val="0"/>
          <c:showBubbleSize val="0"/>
        </c:dLbls>
        <c:axId val="-403623744"/>
        <c:axId val="-403620480"/>
      </c:scatterChart>
      <c:valAx>
        <c:axId val="-403623744"/>
        <c:scaling>
          <c:orientation val="minMax"/>
          <c:max val="4100"/>
          <c:min val="16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rtl="0">
                  <a:defRPr sz="1000" b="0" i="0" u="none" strike="noStrike" kern="1200" baseline="0">
                    <a:solidFill>
                      <a:schemeClr val="tx1">
                        <a:lumMod val="65000"/>
                        <a:lumOff val="35000"/>
                      </a:schemeClr>
                    </a:solidFill>
                    <a:latin typeface="+mn-lt"/>
                    <a:ea typeface="+mn-ea"/>
                    <a:cs typeface="+mn-cs"/>
                  </a:defRPr>
                </a:pPr>
                <a:r>
                  <a:rPr lang="en-US"/>
                  <a:t>Wavenumber</a:t>
                </a:r>
                <a:r>
                  <a:rPr lang="en-US" baseline="0"/>
                  <a:t> (1/cm)</a:t>
                </a:r>
                <a:endParaRPr lang="he-IL"/>
              </a:p>
            </c:rich>
          </c:tx>
          <c:overlay val="0"/>
          <c:spPr>
            <a:noFill/>
            <a:ln>
              <a:noFill/>
            </a:ln>
            <a:effectLst/>
          </c:spPr>
          <c:txPr>
            <a:bodyPr rot="0" spcFirstLastPara="1" vertOverflow="ellipsis" vert="horz" wrap="square" anchor="ctr" anchorCtr="1"/>
            <a:lstStyle/>
            <a:p>
              <a:pPr rtl="0">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03620480"/>
        <c:crosses val="autoZero"/>
        <c:crossBetween val="midCat"/>
      </c:valAx>
      <c:valAx>
        <c:axId val="-40362048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Intensity</a:t>
                </a:r>
                <a:endParaRPr lang="he-IL"/>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03623744"/>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he-IL"/>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rtl="0">
              <a:defRPr sz="1400" b="0" i="0" u="none" strike="noStrike" kern="1200" spc="0" baseline="0">
                <a:solidFill>
                  <a:schemeClr val="tx1">
                    <a:lumMod val="65000"/>
                    <a:lumOff val="35000"/>
                  </a:schemeClr>
                </a:solidFill>
                <a:latin typeface="+mn-lt"/>
                <a:ea typeface="+mn-ea"/>
                <a:cs typeface="+mn-cs"/>
              </a:defRPr>
            </a:pPr>
            <a:r>
              <a:rPr lang="en-US"/>
              <a:t>Raman</a:t>
            </a:r>
            <a:r>
              <a:rPr lang="en-US" baseline="0"/>
              <a:t> - Boiling - 60s</a:t>
            </a:r>
            <a:endParaRPr lang="he-IL"/>
          </a:p>
        </c:rich>
      </c:tx>
      <c:overlay val="0"/>
      <c:spPr>
        <a:noFill/>
        <a:ln>
          <a:noFill/>
        </a:ln>
        <a:effectLst/>
      </c:spPr>
      <c:txPr>
        <a:bodyPr rot="0" spcFirstLastPara="1" vertOverflow="ellipsis" vert="horz" wrap="square" anchor="ctr" anchorCtr="1"/>
        <a:lstStyle/>
        <a:p>
          <a:pPr rtl="0">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2"/>
          <c:order val="0"/>
          <c:tx>
            <c:strRef>
              <c:f>גיליון1!$C$24:$F$24</c:f>
              <c:strCache>
                <c:ptCount val="4"/>
                <c:pt idx="0">
                  <c:v>ice</c:v>
                </c:pt>
                <c:pt idx="1">
                  <c:v>100</c:v>
                </c:pt>
                <c:pt idx="2">
                  <c:v>coli</c:v>
                </c:pt>
                <c:pt idx="3">
                  <c:v>1</c:v>
                </c:pt>
              </c:strCache>
            </c:strRef>
          </c:tx>
          <c:spPr>
            <a:ln w="19050" cap="rnd">
              <a:solidFill>
                <a:schemeClr val="accent5"/>
              </a:solidFill>
              <a:round/>
            </a:ln>
            <a:effectLst/>
          </c:spPr>
          <c:marker>
            <c:symbol val="none"/>
          </c:marker>
          <c:xVal>
            <c:numRef>
              <c:f>גיליון1!$G$1:$ANJ$1</c:f>
              <c:numCache>
                <c:formatCode>General</c:formatCode>
                <c:ptCount val="1044"/>
                <c:pt idx="0">
                  <c:v>160.70099999999999</c:v>
                </c:pt>
                <c:pt idx="1">
                  <c:v>166.74199999999999</c:v>
                </c:pt>
                <c:pt idx="2">
                  <c:v>172.77699999999999</c:v>
                </c:pt>
                <c:pt idx="3">
                  <c:v>178.80500000000001</c:v>
                </c:pt>
                <c:pt idx="4">
                  <c:v>184.82599999999999</c:v>
                </c:pt>
                <c:pt idx="5">
                  <c:v>190.84100000000001</c:v>
                </c:pt>
                <c:pt idx="6">
                  <c:v>196.84899999999999</c:v>
                </c:pt>
                <c:pt idx="7">
                  <c:v>202.85</c:v>
                </c:pt>
                <c:pt idx="8">
                  <c:v>208.845</c:v>
                </c:pt>
                <c:pt idx="9">
                  <c:v>214.833</c:v>
                </c:pt>
                <c:pt idx="10">
                  <c:v>220.815</c:v>
                </c:pt>
                <c:pt idx="11">
                  <c:v>226.78899999999999</c:v>
                </c:pt>
                <c:pt idx="12">
                  <c:v>232.75800000000001</c:v>
                </c:pt>
                <c:pt idx="13">
                  <c:v>238.71899999999999</c:v>
                </c:pt>
                <c:pt idx="14">
                  <c:v>244.67400000000001</c:v>
                </c:pt>
                <c:pt idx="15">
                  <c:v>250.62299999999999</c:v>
                </c:pt>
                <c:pt idx="16">
                  <c:v>256.565</c:v>
                </c:pt>
                <c:pt idx="17">
                  <c:v>262.5</c:v>
                </c:pt>
                <c:pt idx="18">
                  <c:v>268.42899999999997</c:v>
                </c:pt>
                <c:pt idx="19">
                  <c:v>274.351</c:v>
                </c:pt>
                <c:pt idx="20">
                  <c:v>280.267</c:v>
                </c:pt>
                <c:pt idx="21">
                  <c:v>286.17599999999999</c:v>
                </c:pt>
                <c:pt idx="22">
                  <c:v>292.07900000000001</c:v>
                </c:pt>
                <c:pt idx="23">
                  <c:v>297.97500000000002</c:v>
                </c:pt>
                <c:pt idx="24">
                  <c:v>303.86500000000001</c:v>
                </c:pt>
                <c:pt idx="25">
                  <c:v>309.74799999999999</c:v>
                </c:pt>
                <c:pt idx="26">
                  <c:v>315.625</c:v>
                </c:pt>
                <c:pt idx="27">
                  <c:v>321.495</c:v>
                </c:pt>
                <c:pt idx="28">
                  <c:v>327.35899999999998</c:v>
                </c:pt>
                <c:pt idx="29">
                  <c:v>333.21699999999998</c:v>
                </c:pt>
                <c:pt idx="30">
                  <c:v>339.06799999999998</c:v>
                </c:pt>
                <c:pt idx="31">
                  <c:v>344.91199999999998</c:v>
                </c:pt>
                <c:pt idx="32">
                  <c:v>350.75099999999998</c:v>
                </c:pt>
                <c:pt idx="33">
                  <c:v>356.58300000000003</c:v>
                </c:pt>
                <c:pt idx="34">
                  <c:v>362.40800000000002</c:v>
                </c:pt>
                <c:pt idx="35">
                  <c:v>368.22699999999998</c:v>
                </c:pt>
                <c:pt idx="36">
                  <c:v>374.04</c:v>
                </c:pt>
                <c:pt idx="37">
                  <c:v>379.84699999999998</c:v>
                </c:pt>
                <c:pt idx="38">
                  <c:v>385.64699999999999</c:v>
                </c:pt>
                <c:pt idx="39">
                  <c:v>391.44</c:v>
                </c:pt>
                <c:pt idx="40">
                  <c:v>397.22800000000001</c:v>
                </c:pt>
                <c:pt idx="41">
                  <c:v>403.00900000000001</c:v>
                </c:pt>
                <c:pt idx="42">
                  <c:v>408.78399999999999</c:v>
                </c:pt>
                <c:pt idx="43">
                  <c:v>414.553</c:v>
                </c:pt>
                <c:pt idx="44">
                  <c:v>420.315</c:v>
                </c:pt>
                <c:pt idx="45">
                  <c:v>426.07100000000003</c:v>
                </c:pt>
                <c:pt idx="46">
                  <c:v>431.82100000000003</c:v>
                </c:pt>
                <c:pt idx="47">
                  <c:v>437.565</c:v>
                </c:pt>
                <c:pt idx="48">
                  <c:v>443.30200000000002</c:v>
                </c:pt>
                <c:pt idx="49">
                  <c:v>449.03300000000002</c:v>
                </c:pt>
                <c:pt idx="50">
                  <c:v>454.75799999999998</c:v>
                </c:pt>
                <c:pt idx="51">
                  <c:v>460.47699999999998</c:v>
                </c:pt>
                <c:pt idx="52">
                  <c:v>466.18900000000002</c:v>
                </c:pt>
                <c:pt idx="53">
                  <c:v>471.89600000000002</c:v>
                </c:pt>
                <c:pt idx="54">
                  <c:v>477.596</c:v>
                </c:pt>
                <c:pt idx="55">
                  <c:v>483.29</c:v>
                </c:pt>
                <c:pt idx="56">
                  <c:v>488.97800000000001</c:v>
                </c:pt>
                <c:pt idx="57">
                  <c:v>494.66</c:v>
                </c:pt>
                <c:pt idx="58">
                  <c:v>500.33499999999998</c:v>
                </c:pt>
                <c:pt idx="59">
                  <c:v>506.005</c:v>
                </c:pt>
                <c:pt idx="60">
                  <c:v>511.66800000000001</c:v>
                </c:pt>
                <c:pt idx="61">
                  <c:v>517.32500000000005</c:v>
                </c:pt>
                <c:pt idx="62">
                  <c:v>522.97699999999998</c:v>
                </c:pt>
                <c:pt idx="63">
                  <c:v>528.62199999999996</c:v>
                </c:pt>
                <c:pt idx="64">
                  <c:v>534.26099999999997</c:v>
                </c:pt>
                <c:pt idx="65">
                  <c:v>539.89400000000001</c:v>
                </c:pt>
                <c:pt idx="66">
                  <c:v>545.52099999999996</c:v>
                </c:pt>
                <c:pt idx="67">
                  <c:v>551.14099999999996</c:v>
                </c:pt>
                <c:pt idx="68">
                  <c:v>556.75599999999997</c:v>
                </c:pt>
                <c:pt idx="69">
                  <c:v>562.36500000000001</c:v>
                </c:pt>
                <c:pt idx="70">
                  <c:v>567.96799999999996</c:v>
                </c:pt>
                <c:pt idx="71">
                  <c:v>573.56500000000005</c:v>
                </c:pt>
                <c:pt idx="72">
                  <c:v>579.15499999999997</c:v>
                </c:pt>
                <c:pt idx="73">
                  <c:v>584.74</c:v>
                </c:pt>
                <c:pt idx="74">
                  <c:v>590.31899999999996</c:v>
                </c:pt>
                <c:pt idx="75">
                  <c:v>595.89200000000005</c:v>
                </c:pt>
                <c:pt idx="76">
                  <c:v>601.45899999999995</c:v>
                </c:pt>
                <c:pt idx="77">
                  <c:v>607.02</c:v>
                </c:pt>
                <c:pt idx="78">
                  <c:v>612.57500000000005</c:v>
                </c:pt>
                <c:pt idx="79">
                  <c:v>618.12400000000002</c:v>
                </c:pt>
                <c:pt idx="80">
                  <c:v>623.66700000000003</c:v>
                </c:pt>
                <c:pt idx="81">
                  <c:v>629.20399999999995</c:v>
                </c:pt>
                <c:pt idx="82">
                  <c:v>634.73500000000001</c:v>
                </c:pt>
                <c:pt idx="83">
                  <c:v>640.26099999999997</c:v>
                </c:pt>
                <c:pt idx="84">
                  <c:v>645.78099999999995</c:v>
                </c:pt>
                <c:pt idx="85">
                  <c:v>651.29399999999998</c:v>
                </c:pt>
                <c:pt idx="86">
                  <c:v>656.80200000000002</c:v>
                </c:pt>
                <c:pt idx="87">
                  <c:v>662.30399999999997</c:v>
                </c:pt>
                <c:pt idx="88">
                  <c:v>667.8</c:v>
                </c:pt>
                <c:pt idx="89">
                  <c:v>673.29</c:v>
                </c:pt>
                <c:pt idx="90">
                  <c:v>678.77499999999998</c:v>
                </c:pt>
                <c:pt idx="91">
                  <c:v>684.25400000000002</c:v>
                </c:pt>
                <c:pt idx="92">
                  <c:v>689.726</c:v>
                </c:pt>
                <c:pt idx="93">
                  <c:v>695.19299999999998</c:v>
                </c:pt>
                <c:pt idx="94">
                  <c:v>700.65499999999997</c:v>
                </c:pt>
                <c:pt idx="95">
                  <c:v>706.11</c:v>
                </c:pt>
                <c:pt idx="96">
                  <c:v>711.56</c:v>
                </c:pt>
                <c:pt idx="97">
                  <c:v>717.00400000000002</c:v>
                </c:pt>
                <c:pt idx="98">
                  <c:v>722.44200000000001</c:v>
                </c:pt>
                <c:pt idx="99">
                  <c:v>727.87400000000002</c:v>
                </c:pt>
                <c:pt idx="100">
                  <c:v>733.30100000000004</c:v>
                </c:pt>
                <c:pt idx="101">
                  <c:v>738.72199999999998</c:v>
                </c:pt>
                <c:pt idx="102">
                  <c:v>744.13699999999994</c:v>
                </c:pt>
                <c:pt idx="103">
                  <c:v>749.54700000000003</c:v>
                </c:pt>
                <c:pt idx="104">
                  <c:v>754.95100000000002</c:v>
                </c:pt>
                <c:pt idx="105">
                  <c:v>760.34900000000005</c:v>
                </c:pt>
                <c:pt idx="106">
                  <c:v>765.74099999999999</c:v>
                </c:pt>
                <c:pt idx="107">
                  <c:v>771.12800000000004</c:v>
                </c:pt>
                <c:pt idx="108">
                  <c:v>776.50900000000001</c:v>
                </c:pt>
                <c:pt idx="109">
                  <c:v>781.88499999999999</c:v>
                </c:pt>
                <c:pt idx="110">
                  <c:v>787.25400000000002</c:v>
                </c:pt>
                <c:pt idx="111">
                  <c:v>792.61800000000005</c:v>
                </c:pt>
                <c:pt idx="112">
                  <c:v>797.97699999999998</c:v>
                </c:pt>
                <c:pt idx="113">
                  <c:v>803.33</c:v>
                </c:pt>
                <c:pt idx="114">
                  <c:v>808.67700000000002</c:v>
                </c:pt>
                <c:pt idx="115">
                  <c:v>814.01900000000001</c:v>
                </c:pt>
                <c:pt idx="116">
                  <c:v>819.35500000000002</c:v>
                </c:pt>
                <c:pt idx="117">
                  <c:v>824.68600000000004</c:v>
                </c:pt>
                <c:pt idx="118">
                  <c:v>830.01099999999997</c:v>
                </c:pt>
                <c:pt idx="119">
                  <c:v>835.33</c:v>
                </c:pt>
                <c:pt idx="120">
                  <c:v>840.64400000000001</c:v>
                </c:pt>
                <c:pt idx="121">
                  <c:v>845.952</c:v>
                </c:pt>
                <c:pt idx="122">
                  <c:v>851.255</c:v>
                </c:pt>
                <c:pt idx="123">
                  <c:v>856.55200000000002</c:v>
                </c:pt>
                <c:pt idx="124">
                  <c:v>861.84400000000005</c:v>
                </c:pt>
                <c:pt idx="125">
                  <c:v>867.13</c:v>
                </c:pt>
                <c:pt idx="126">
                  <c:v>872.41</c:v>
                </c:pt>
                <c:pt idx="127">
                  <c:v>877.68600000000004</c:v>
                </c:pt>
                <c:pt idx="128">
                  <c:v>882.95500000000004</c:v>
                </c:pt>
                <c:pt idx="129">
                  <c:v>888.21900000000005</c:v>
                </c:pt>
                <c:pt idx="130">
                  <c:v>893.47799999999995</c:v>
                </c:pt>
                <c:pt idx="131">
                  <c:v>898.73099999999999</c:v>
                </c:pt>
                <c:pt idx="132">
                  <c:v>903.97900000000004</c:v>
                </c:pt>
                <c:pt idx="133">
                  <c:v>909.221</c:v>
                </c:pt>
                <c:pt idx="134">
                  <c:v>914.45799999999997</c:v>
                </c:pt>
                <c:pt idx="135">
                  <c:v>919.69</c:v>
                </c:pt>
                <c:pt idx="136">
                  <c:v>924.91600000000005</c:v>
                </c:pt>
                <c:pt idx="137">
                  <c:v>930.13599999999997</c:v>
                </c:pt>
                <c:pt idx="138">
                  <c:v>935.351</c:v>
                </c:pt>
                <c:pt idx="139">
                  <c:v>940.56100000000004</c:v>
                </c:pt>
                <c:pt idx="140">
                  <c:v>945.76599999999996</c:v>
                </c:pt>
                <c:pt idx="141">
                  <c:v>950.96500000000003</c:v>
                </c:pt>
                <c:pt idx="142">
                  <c:v>956.15800000000002</c:v>
                </c:pt>
                <c:pt idx="143">
                  <c:v>961.34699999999998</c:v>
                </c:pt>
                <c:pt idx="144">
                  <c:v>966.529</c:v>
                </c:pt>
                <c:pt idx="145">
                  <c:v>971.70699999999999</c:v>
                </c:pt>
                <c:pt idx="146">
                  <c:v>976.87900000000002</c:v>
                </c:pt>
                <c:pt idx="147">
                  <c:v>982.04600000000005</c:v>
                </c:pt>
                <c:pt idx="148">
                  <c:v>987.20799999999997</c:v>
                </c:pt>
                <c:pt idx="149">
                  <c:v>992.36400000000003</c:v>
                </c:pt>
                <c:pt idx="150">
                  <c:v>997.51499999999999</c:v>
                </c:pt>
                <c:pt idx="151">
                  <c:v>1002.66</c:v>
                </c:pt>
                <c:pt idx="152">
                  <c:v>1007.801</c:v>
                </c:pt>
                <c:pt idx="153">
                  <c:v>1012.936</c:v>
                </c:pt>
                <c:pt idx="154">
                  <c:v>1018.066</c:v>
                </c:pt>
                <c:pt idx="155">
                  <c:v>1023.19</c:v>
                </c:pt>
                <c:pt idx="156">
                  <c:v>1028.309</c:v>
                </c:pt>
                <c:pt idx="157">
                  <c:v>1033.423</c:v>
                </c:pt>
                <c:pt idx="158">
                  <c:v>1038.5319999999999</c:v>
                </c:pt>
                <c:pt idx="159">
                  <c:v>1043.636</c:v>
                </c:pt>
                <c:pt idx="160">
                  <c:v>1048.7339999999999</c:v>
                </c:pt>
                <c:pt idx="161">
                  <c:v>1053.827</c:v>
                </c:pt>
                <c:pt idx="162">
                  <c:v>1058.915</c:v>
                </c:pt>
                <c:pt idx="163">
                  <c:v>1063.998</c:v>
                </c:pt>
                <c:pt idx="164">
                  <c:v>1069.075</c:v>
                </c:pt>
                <c:pt idx="165">
                  <c:v>1074.1469999999999</c:v>
                </c:pt>
                <c:pt idx="166">
                  <c:v>1079.2139999999999</c:v>
                </c:pt>
                <c:pt idx="167">
                  <c:v>1084.2760000000001</c:v>
                </c:pt>
                <c:pt idx="168">
                  <c:v>1089.3330000000001</c:v>
                </c:pt>
                <c:pt idx="169">
                  <c:v>1094.385</c:v>
                </c:pt>
                <c:pt idx="170">
                  <c:v>1099.431</c:v>
                </c:pt>
                <c:pt idx="171">
                  <c:v>1104.472</c:v>
                </c:pt>
                <c:pt idx="172">
                  <c:v>1109.509</c:v>
                </c:pt>
                <c:pt idx="173">
                  <c:v>1114.54</c:v>
                </c:pt>
                <c:pt idx="174">
                  <c:v>1119.5650000000001</c:v>
                </c:pt>
                <c:pt idx="175">
                  <c:v>1124.586</c:v>
                </c:pt>
                <c:pt idx="176">
                  <c:v>1129.6020000000001</c:v>
                </c:pt>
                <c:pt idx="177">
                  <c:v>1134.6130000000001</c:v>
                </c:pt>
                <c:pt idx="178">
                  <c:v>1139.6179999999999</c:v>
                </c:pt>
                <c:pt idx="179">
                  <c:v>1144.6189999999999</c:v>
                </c:pt>
                <c:pt idx="180">
                  <c:v>1149.614</c:v>
                </c:pt>
                <c:pt idx="181">
                  <c:v>1154.604</c:v>
                </c:pt>
                <c:pt idx="182">
                  <c:v>1159.5889999999999</c:v>
                </c:pt>
                <c:pt idx="183">
                  <c:v>1164.57</c:v>
                </c:pt>
                <c:pt idx="184">
                  <c:v>1169.5450000000001</c:v>
                </c:pt>
                <c:pt idx="185">
                  <c:v>1174.5150000000001</c:v>
                </c:pt>
                <c:pt idx="186">
                  <c:v>1179.48</c:v>
                </c:pt>
                <c:pt idx="187">
                  <c:v>1184.44</c:v>
                </c:pt>
                <c:pt idx="188">
                  <c:v>1189.395</c:v>
                </c:pt>
                <c:pt idx="189">
                  <c:v>1194.345</c:v>
                </c:pt>
                <c:pt idx="190">
                  <c:v>1199.29</c:v>
                </c:pt>
                <c:pt idx="191">
                  <c:v>1204.23</c:v>
                </c:pt>
                <c:pt idx="192">
                  <c:v>1209.165</c:v>
                </c:pt>
                <c:pt idx="193">
                  <c:v>1214.095</c:v>
                </c:pt>
                <c:pt idx="194">
                  <c:v>1219.021</c:v>
                </c:pt>
                <c:pt idx="195">
                  <c:v>1223.941</c:v>
                </c:pt>
                <c:pt idx="196">
                  <c:v>1228.856</c:v>
                </c:pt>
                <c:pt idx="197">
                  <c:v>1233.7660000000001</c:v>
                </c:pt>
                <c:pt idx="198">
                  <c:v>1238.672</c:v>
                </c:pt>
                <c:pt idx="199">
                  <c:v>1243.5719999999999</c:v>
                </c:pt>
                <c:pt idx="200">
                  <c:v>1248.4670000000001</c:v>
                </c:pt>
                <c:pt idx="201">
                  <c:v>1253.3579999999999</c:v>
                </c:pt>
                <c:pt idx="202">
                  <c:v>1258.2439999999999</c:v>
                </c:pt>
                <c:pt idx="203">
                  <c:v>1263.124</c:v>
                </c:pt>
                <c:pt idx="204">
                  <c:v>1268</c:v>
                </c:pt>
                <c:pt idx="205">
                  <c:v>1272.8710000000001</c:v>
                </c:pt>
                <c:pt idx="206">
                  <c:v>1277.7370000000001</c:v>
                </c:pt>
                <c:pt idx="207">
                  <c:v>1282.5989999999999</c:v>
                </c:pt>
                <c:pt idx="208">
                  <c:v>1287.4549999999999</c:v>
                </c:pt>
                <c:pt idx="209">
                  <c:v>1292.306</c:v>
                </c:pt>
                <c:pt idx="210">
                  <c:v>1297.153</c:v>
                </c:pt>
                <c:pt idx="211">
                  <c:v>1301.9949999999999</c:v>
                </c:pt>
                <c:pt idx="212">
                  <c:v>1306.8320000000001</c:v>
                </c:pt>
                <c:pt idx="213">
                  <c:v>1311.664</c:v>
                </c:pt>
                <c:pt idx="214">
                  <c:v>1316.491</c:v>
                </c:pt>
                <c:pt idx="215">
                  <c:v>1321.3140000000001</c:v>
                </c:pt>
                <c:pt idx="216">
                  <c:v>1326.1320000000001</c:v>
                </c:pt>
                <c:pt idx="217">
                  <c:v>1330.9449999999999</c:v>
                </c:pt>
                <c:pt idx="218">
                  <c:v>1335.7529999999999</c:v>
                </c:pt>
                <c:pt idx="219">
                  <c:v>1340.556</c:v>
                </c:pt>
                <c:pt idx="220">
                  <c:v>1345.354</c:v>
                </c:pt>
                <c:pt idx="221">
                  <c:v>1350.1479999999999</c:v>
                </c:pt>
                <c:pt idx="222">
                  <c:v>1354.9369999999999</c:v>
                </c:pt>
                <c:pt idx="223">
                  <c:v>1359.722</c:v>
                </c:pt>
                <c:pt idx="224">
                  <c:v>1364.501</c:v>
                </c:pt>
                <c:pt idx="225">
                  <c:v>1369.2760000000001</c:v>
                </c:pt>
                <c:pt idx="226">
                  <c:v>1374.046</c:v>
                </c:pt>
                <c:pt idx="227">
                  <c:v>1378.8109999999999</c:v>
                </c:pt>
                <c:pt idx="228">
                  <c:v>1383.5719999999999</c:v>
                </c:pt>
                <c:pt idx="229">
                  <c:v>1388.327</c:v>
                </c:pt>
                <c:pt idx="230">
                  <c:v>1393.079</c:v>
                </c:pt>
                <c:pt idx="231">
                  <c:v>1397.825</c:v>
                </c:pt>
                <c:pt idx="232">
                  <c:v>1402.567</c:v>
                </c:pt>
                <c:pt idx="233">
                  <c:v>1407.3040000000001</c:v>
                </c:pt>
                <c:pt idx="234">
                  <c:v>1412.0360000000001</c:v>
                </c:pt>
                <c:pt idx="235">
                  <c:v>1416.7639999999999</c:v>
                </c:pt>
                <c:pt idx="236">
                  <c:v>1421.4870000000001</c:v>
                </c:pt>
                <c:pt idx="237">
                  <c:v>1426.2049999999999</c:v>
                </c:pt>
                <c:pt idx="238">
                  <c:v>1430.9190000000001</c:v>
                </c:pt>
                <c:pt idx="239">
                  <c:v>1435.6279999999999</c:v>
                </c:pt>
                <c:pt idx="240">
                  <c:v>1440.3330000000001</c:v>
                </c:pt>
                <c:pt idx="241">
                  <c:v>1445.0319999999999</c:v>
                </c:pt>
                <c:pt idx="242">
                  <c:v>1449.7270000000001</c:v>
                </c:pt>
                <c:pt idx="243">
                  <c:v>1454.4179999999999</c:v>
                </c:pt>
                <c:pt idx="244">
                  <c:v>1459.104</c:v>
                </c:pt>
                <c:pt idx="245">
                  <c:v>1463.7850000000001</c:v>
                </c:pt>
                <c:pt idx="246">
                  <c:v>1468.462</c:v>
                </c:pt>
                <c:pt idx="247">
                  <c:v>1473.134</c:v>
                </c:pt>
                <c:pt idx="248">
                  <c:v>1477.8019999999999</c:v>
                </c:pt>
                <c:pt idx="249">
                  <c:v>1482.4649999999999</c:v>
                </c:pt>
                <c:pt idx="250">
                  <c:v>1487.123</c:v>
                </c:pt>
                <c:pt idx="251">
                  <c:v>1491.777</c:v>
                </c:pt>
                <c:pt idx="252">
                  <c:v>1496.4259999999999</c:v>
                </c:pt>
                <c:pt idx="253">
                  <c:v>1501.0709999999999</c:v>
                </c:pt>
                <c:pt idx="254">
                  <c:v>1505.711</c:v>
                </c:pt>
                <c:pt idx="255">
                  <c:v>1510.347</c:v>
                </c:pt>
                <c:pt idx="256">
                  <c:v>1514.9780000000001</c:v>
                </c:pt>
                <c:pt idx="257">
                  <c:v>1519.604</c:v>
                </c:pt>
                <c:pt idx="258">
                  <c:v>1524.2260000000001</c:v>
                </c:pt>
                <c:pt idx="259">
                  <c:v>1528.8440000000001</c:v>
                </c:pt>
                <c:pt idx="260">
                  <c:v>1533.4570000000001</c:v>
                </c:pt>
                <c:pt idx="261">
                  <c:v>1538.0650000000001</c:v>
                </c:pt>
                <c:pt idx="262">
                  <c:v>1542.6690000000001</c:v>
                </c:pt>
                <c:pt idx="263">
                  <c:v>1547.269</c:v>
                </c:pt>
                <c:pt idx="264">
                  <c:v>1551.864</c:v>
                </c:pt>
                <c:pt idx="265">
                  <c:v>1556.454</c:v>
                </c:pt>
                <c:pt idx="266">
                  <c:v>1561.0409999999999</c:v>
                </c:pt>
                <c:pt idx="267">
                  <c:v>1565.6220000000001</c:v>
                </c:pt>
                <c:pt idx="268">
                  <c:v>1570.1990000000001</c:v>
                </c:pt>
                <c:pt idx="269">
                  <c:v>1574.7719999999999</c:v>
                </c:pt>
                <c:pt idx="270">
                  <c:v>1579.34</c:v>
                </c:pt>
                <c:pt idx="271">
                  <c:v>1583.904</c:v>
                </c:pt>
                <c:pt idx="272">
                  <c:v>1588.4639999999999</c:v>
                </c:pt>
                <c:pt idx="273">
                  <c:v>1593.019</c:v>
                </c:pt>
                <c:pt idx="274">
                  <c:v>1597.569</c:v>
                </c:pt>
                <c:pt idx="275">
                  <c:v>1602.115</c:v>
                </c:pt>
                <c:pt idx="276">
                  <c:v>1606.6569999999999</c:v>
                </c:pt>
                <c:pt idx="277">
                  <c:v>1611.1949999999999</c:v>
                </c:pt>
                <c:pt idx="278">
                  <c:v>1615.7280000000001</c:v>
                </c:pt>
                <c:pt idx="279">
                  <c:v>1620.2560000000001</c:v>
                </c:pt>
                <c:pt idx="280">
                  <c:v>1624.78</c:v>
                </c:pt>
                <c:pt idx="281">
                  <c:v>1629.3</c:v>
                </c:pt>
                <c:pt idx="282">
                  <c:v>1633.816</c:v>
                </c:pt>
                <c:pt idx="283">
                  <c:v>1638.327</c:v>
                </c:pt>
                <c:pt idx="284">
                  <c:v>1642.8340000000001</c:v>
                </c:pt>
                <c:pt idx="285">
                  <c:v>1647.336</c:v>
                </c:pt>
                <c:pt idx="286">
                  <c:v>1651.8340000000001</c:v>
                </c:pt>
                <c:pt idx="287">
                  <c:v>1656.328</c:v>
                </c:pt>
                <c:pt idx="288">
                  <c:v>1660.817</c:v>
                </c:pt>
                <c:pt idx="289">
                  <c:v>1665.3019999999999</c:v>
                </c:pt>
                <c:pt idx="290">
                  <c:v>1669.7829999999999</c:v>
                </c:pt>
                <c:pt idx="291">
                  <c:v>1674.259</c:v>
                </c:pt>
                <c:pt idx="292">
                  <c:v>1678.732</c:v>
                </c:pt>
                <c:pt idx="293">
                  <c:v>1683.1990000000001</c:v>
                </c:pt>
                <c:pt idx="294">
                  <c:v>1687.663</c:v>
                </c:pt>
                <c:pt idx="295">
                  <c:v>1692.1220000000001</c:v>
                </c:pt>
                <c:pt idx="296">
                  <c:v>1696.577</c:v>
                </c:pt>
                <c:pt idx="297">
                  <c:v>1701.028</c:v>
                </c:pt>
                <c:pt idx="298">
                  <c:v>1705.4739999999999</c:v>
                </c:pt>
                <c:pt idx="299">
                  <c:v>1709.9169999999999</c:v>
                </c:pt>
                <c:pt idx="300">
                  <c:v>1714.355</c:v>
                </c:pt>
                <c:pt idx="301">
                  <c:v>1718.788</c:v>
                </c:pt>
                <c:pt idx="302">
                  <c:v>1723.2180000000001</c:v>
                </c:pt>
                <c:pt idx="303">
                  <c:v>1727.643</c:v>
                </c:pt>
                <c:pt idx="304">
                  <c:v>1732.0640000000001</c:v>
                </c:pt>
                <c:pt idx="305">
                  <c:v>1736.481</c:v>
                </c:pt>
                <c:pt idx="306">
                  <c:v>1740.893</c:v>
                </c:pt>
                <c:pt idx="307">
                  <c:v>1745.3009999999999</c:v>
                </c:pt>
                <c:pt idx="308">
                  <c:v>1749.7049999999999</c:v>
                </c:pt>
                <c:pt idx="309">
                  <c:v>1754.105</c:v>
                </c:pt>
                <c:pt idx="310">
                  <c:v>1758.501</c:v>
                </c:pt>
                <c:pt idx="311">
                  <c:v>1762.893</c:v>
                </c:pt>
                <c:pt idx="312">
                  <c:v>1767.28</c:v>
                </c:pt>
                <c:pt idx="313">
                  <c:v>1771.663</c:v>
                </c:pt>
                <c:pt idx="314">
                  <c:v>1776.0419999999999</c:v>
                </c:pt>
                <c:pt idx="315">
                  <c:v>1780.4169999999999</c:v>
                </c:pt>
                <c:pt idx="316">
                  <c:v>1784.787</c:v>
                </c:pt>
                <c:pt idx="317">
                  <c:v>1789.154</c:v>
                </c:pt>
                <c:pt idx="318">
                  <c:v>1793.5160000000001</c:v>
                </c:pt>
                <c:pt idx="319">
                  <c:v>1797.874</c:v>
                </c:pt>
                <c:pt idx="320">
                  <c:v>1802.2280000000001</c:v>
                </c:pt>
                <c:pt idx="321">
                  <c:v>1806.578</c:v>
                </c:pt>
                <c:pt idx="322">
                  <c:v>1810.924</c:v>
                </c:pt>
                <c:pt idx="323">
                  <c:v>1815.2660000000001</c:v>
                </c:pt>
                <c:pt idx="324">
                  <c:v>1819.6030000000001</c:v>
                </c:pt>
                <c:pt idx="325">
                  <c:v>1823.9369999999999</c:v>
                </c:pt>
                <c:pt idx="326">
                  <c:v>1828.2660000000001</c:v>
                </c:pt>
                <c:pt idx="327">
                  <c:v>1832.5909999999999</c:v>
                </c:pt>
                <c:pt idx="328">
                  <c:v>1836.913</c:v>
                </c:pt>
                <c:pt idx="329">
                  <c:v>1841.23</c:v>
                </c:pt>
                <c:pt idx="330">
                  <c:v>1845.5429999999999</c:v>
                </c:pt>
                <c:pt idx="331">
                  <c:v>1849.8520000000001</c:v>
                </c:pt>
                <c:pt idx="332">
                  <c:v>1854.1559999999999</c:v>
                </c:pt>
                <c:pt idx="333">
                  <c:v>1858.4570000000001</c:v>
                </c:pt>
                <c:pt idx="334">
                  <c:v>1862.7539999999999</c:v>
                </c:pt>
                <c:pt idx="335">
                  <c:v>1867.047</c:v>
                </c:pt>
                <c:pt idx="336">
                  <c:v>1871.335</c:v>
                </c:pt>
                <c:pt idx="337">
                  <c:v>1875.62</c:v>
                </c:pt>
                <c:pt idx="338">
                  <c:v>1879.9</c:v>
                </c:pt>
                <c:pt idx="339">
                  <c:v>1884.1769999999999</c:v>
                </c:pt>
                <c:pt idx="340">
                  <c:v>1888.4490000000001</c:v>
                </c:pt>
                <c:pt idx="341">
                  <c:v>1892.7180000000001</c:v>
                </c:pt>
                <c:pt idx="342">
                  <c:v>1896.982</c:v>
                </c:pt>
                <c:pt idx="343">
                  <c:v>1901.2429999999999</c:v>
                </c:pt>
                <c:pt idx="344">
                  <c:v>1905.499</c:v>
                </c:pt>
                <c:pt idx="345">
                  <c:v>1909.752</c:v>
                </c:pt>
                <c:pt idx="346">
                  <c:v>1914</c:v>
                </c:pt>
                <c:pt idx="347">
                  <c:v>1918.2449999999999</c:v>
                </c:pt>
                <c:pt idx="348">
                  <c:v>1922.4849999999999</c:v>
                </c:pt>
                <c:pt idx="349">
                  <c:v>1926.722</c:v>
                </c:pt>
                <c:pt idx="350">
                  <c:v>1930.954</c:v>
                </c:pt>
                <c:pt idx="351">
                  <c:v>1935.183</c:v>
                </c:pt>
                <c:pt idx="352">
                  <c:v>1939.4079999999999</c:v>
                </c:pt>
                <c:pt idx="353">
                  <c:v>1943.6279999999999</c:v>
                </c:pt>
                <c:pt idx="354">
                  <c:v>1947.845</c:v>
                </c:pt>
                <c:pt idx="355">
                  <c:v>1952.058</c:v>
                </c:pt>
                <c:pt idx="356">
                  <c:v>1956.2670000000001</c:v>
                </c:pt>
                <c:pt idx="357">
                  <c:v>1960.472</c:v>
                </c:pt>
                <c:pt idx="358">
                  <c:v>1964.673</c:v>
                </c:pt>
                <c:pt idx="359">
                  <c:v>1968.87</c:v>
                </c:pt>
                <c:pt idx="360">
                  <c:v>1973.0630000000001</c:v>
                </c:pt>
                <c:pt idx="361">
                  <c:v>1977.252</c:v>
                </c:pt>
                <c:pt idx="362">
                  <c:v>1981.4380000000001</c:v>
                </c:pt>
                <c:pt idx="363">
                  <c:v>1985.6189999999999</c:v>
                </c:pt>
                <c:pt idx="364">
                  <c:v>1989.797</c:v>
                </c:pt>
                <c:pt idx="365">
                  <c:v>1993.971</c:v>
                </c:pt>
                <c:pt idx="366">
                  <c:v>1998.14</c:v>
                </c:pt>
                <c:pt idx="367">
                  <c:v>2002.306</c:v>
                </c:pt>
                <c:pt idx="368">
                  <c:v>2006.4690000000001</c:v>
                </c:pt>
                <c:pt idx="369">
                  <c:v>2010.627</c:v>
                </c:pt>
                <c:pt idx="370">
                  <c:v>2014.7809999999999</c:v>
                </c:pt>
                <c:pt idx="371">
                  <c:v>2018.932</c:v>
                </c:pt>
                <c:pt idx="372">
                  <c:v>2023.078</c:v>
                </c:pt>
                <c:pt idx="373">
                  <c:v>2027.221</c:v>
                </c:pt>
                <c:pt idx="374">
                  <c:v>2031.36</c:v>
                </c:pt>
                <c:pt idx="375">
                  <c:v>2035.4949999999999</c:v>
                </c:pt>
                <c:pt idx="376">
                  <c:v>2039.627</c:v>
                </c:pt>
                <c:pt idx="377">
                  <c:v>2043.7539999999999</c:v>
                </c:pt>
                <c:pt idx="378">
                  <c:v>2047.8779999999999</c:v>
                </c:pt>
                <c:pt idx="379">
                  <c:v>2051.998</c:v>
                </c:pt>
                <c:pt idx="380">
                  <c:v>2056.114</c:v>
                </c:pt>
                <c:pt idx="381">
                  <c:v>2060.2260000000001</c:v>
                </c:pt>
                <c:pt idx="382">
                  <c:v>2064.3339999999998</c:v>
                </c:pt>
                <c:pt idx="383">
                  <c:v>2068.4389999999999</c:v>
                </c:pt>
                <c:pt idx="384">
                  <c:v>2072.54</c:v>
                </c:pt>
                <c:pt idx="385">
                  <c:v>2076.6370000000002</c:v>
                </c:pt>
                <c:pt idx="386">
                  <c:v>2080.73</c:v>
                </c:pt>
                <c:pt idx="387">
                  <c:v>2084.8200000000002</c:v>
                </c:pt>
                <c:pt idx="388">
                  <c:v>2088.9059999999999</c:v>
                </c:pt>
                <c:pt idx="389">
                  <c:v>2092.9879999999998</c:v>
                </c:pt>
                <c:pt idx="390">
                  <c:v>2097.0659999999998</c:v>
                </c:pt>
                <c:pt idx="391">
                  <c:v>2101.14</c:v>
                </c:pt>
                <c:pt idx="392">
                  <c:v>2105.2109999999998</c:v>
                </c:pt>
                <c:pt idx="393">
                  <c:v>2109.2779999999998</c:v>
                </c:pt>
                <c:pt idx="394">
                  <c:v>2113.3420000000001</c:v>
                </c:pt>
                <c:pt idx="395">
                  <c:v>2117.4009999999998</c:v>
                </c:pt>
                <c:pt idx="396">
                  <c:v>2121.4569999999999</c:v>
                </c:pt>
                <c:pt idx="397">
                  <c:v>2125.509</c:v>
                </c:pt>
                <c:pt idx="398">
                  <c:v>2129.558</c:v>
                </c:pt>
                <c:pt idx="399">
                  <c:v>2133.6019999999999</c:v>
                </c:pt>
                <c:pt idx="400">
                  <c:v>2137.643</c:v>
                </c:pt>
                <c:pt idx="401">
                  <c:v>2141.681</c:v>
                </c:pt>
                <c:pt idx="402">
                  <c:v>2145.7139999999999</c:v>
                </c:pt>
                <c:pt idx="403">
                  <c:v>2149.7440000000001</c:v>
                </c:pt>
                <c:pt idx="404">
                  <c:v>2153.77</c:v>
                </c:pt>
                <c:pt idx="405">
                  <c:v>2157.7930000000001</c:v>
                </c:pt>
                <c:pt idx="406">
                  <c:v>2161.8119999999999</c:v>
                </c:pt>
                <c:pt idx="407">
                  <c:v>2165.8270000000002</c:v>
                </c:pt>
                <c:pt idx="408">
                  <c:v>2169.8380000000002</c:v>
                </c:pt>
                <c:pt idx="409">
                  <c:v>2173.846</c:v>
                </c:pt>
                <c:pt idx="410">
                  <c:v>2177.8510000000001</c:v>
                </c:pt>
                <c:pt idx="411">
                  <c:v>2181.8510000000001</c:v>
                </c:pt>
                <c:pt idx="412">
                  <c:v>2185.848</c:v>
                </c:pt>
                <c:pt idx="413">
                  <c:v>2189.8409999999999</c:v>
                </c:pt>
                <c:pt idx="414">
                  <c:v>2193.8310000000001</c:v>
                </c:pt>
                <c:pt idx="415">
                  <c:v>2197.817</c:v>
                </c:pt>
                <c:pt idx="416">
                  <c:v>2201.799</c:v>
                </c:pt>
                <c:pt idx="417">
                  <c:v>2205.7779999999998</c:v>
                </c:pt>
                <c:pt idx="418">
                  <c:v>2209.7530000000002</c:v>
                </c:pt>
                <c:pt idx="419">
                  <c:v>2213.7249999999999</c:v>
                </c:pt>
                <c:pt idx="420">
                  <c:v>2217.6930000000002</c:v>
                </c:pt>
                <c:pt idx="421">
                  <c:v>2221.6570000000002</c:v>
                </c:pt>
                <c:pt idx="422">
                  <c:v>2225.6179999999999</c:v>
                </c:pt>
                <c:pt idx="423">
                  <c:v>2229.5749999999998</c:v>
                </c:pt>
                <c:pt idx="424">
                  <c:v>2233.529</c:v>
                </c:pt>
                <c:pt idx="425">
                  <c:v>2237.4789999999998</c:v>
                </c:pt>
                <c:pt idx="426">
                  <c:v>2241.4250000000002</c:v>
                </c:pt>
                <c:pt idx="427">
                  <c:v>2245.3679999999999</c:v>
                </c:pt>
                <c:pt idx="428">
                  <c:v>2249.3069999999998</c:v>
                </c:pt>
                <c:pt idx="429">
                  <c:v>2253.2429999999999</c:v>
                </c:pt>
                <c:pt idx="430">
                  <c:v>2257.1750000000002</c:v>
                </c:pt>
                <c:pt idx="431">
                  <c:v>2261.1039999999998</c:v>
                </c:pt>
                <c:pt idx="432">
                  <c:v>2265.029</c:v>
                </c:pt>
                <c:pt idx="433">
                  <c:v>2268.9499999999998</c:v>
                </c:pt>
                <c:pt idx="434">
                  <c:v>2272.8679999999999</c:v>
                </c:pt>
                <c:pt idx="435">
                  <c:v>2276.7829999999999</c:v>
                </c:pt>
                <c:pt idx="436">
                  <c:v>2280.694</c:v>
                </c:pt>
                <c:pt idx="437">
                  <c:v>2284.6010000000001</c:v>
                </c:pt>
                <c:pt idx="438">
                  <c:v>2288.5050000000001</c:v>
                </c:pt>
                <c:pt idx="439">
                  <c:v>2292.4050000000002</c:v>
                </c:pt>
                <c:pt idx="440">
                  <c:v>2296.3020000000001</c:v>
                </c:pt>
                <c:pt idx="441">
                  <c:v>2300.1950000000002</c:v>
                </c:pt>
                <c:pt idx="442">
                  <c:v>2304.085</c:v>
                </c:pt>
                <c:pt idx="443">
                  <c:v>2307.971</c:v>
                </c:pt>
                <c:pt idx="444">
                  <c:v>2311.8539999999998</c:v>
                </c:pt>
                <c:pt idx="445">
                  <c:v>2315.7339999999999</c:v>
                </c:pt>
                <c:pt idx="446">
                  <c:v>2319.6089999999999</c:v>
                </c:pt>
                <c:pt idx="447">
                  <c:v>2323.482</c:v>
                </c:pt>
                <c:pt idx="448">
                  <c:v>2327.3510000000001</c:v>
                </c:pt>
                <c:pt idx="449">
                  <c:v>2331.2159999999999</c:v>
                </c:pt>
                <c:pt idx="450">
                  <c:v>2335.078</c:v>
                </c:pt>
                <c:pt idx="451">
                  <c:v>2338.9369999999999</c:v>
                </c:pt>
                <c:pt idx="452">
                  <c:v>2342.7919999999999</c:v>
                </c:pt>
                <c:pt idx="453">
                  <c:v>2346.643</c:v>
                </c:pt>
                <c:pt idx="454">
                  <c:v>2350.4920000000002</c:v>
                </c:pt>
                <c:pt idx="455">
                  <c:v>2354.3359999999998</c:v>
                </c:pt>
                <c:pt idx="456">
                  <c:v>2358.1779999999999</c:v>
                </c:pt>
                <c:pt idx="457">
                  <c:v>2362.0149999999999</c:v>
                </c:pt>
                <c:pt idx="458">
                  <c:v>2365.85</c:v>
                </c:pt>
                <c:pt idx="459">
                  <c:v>2369.681</c:v>
                </c:pt>
                <c:pt idx="460">
                  <c:v>2373.5079999999998</c:v>
                </c:pt>
                <c:pt idx="461">
                  <c:v>2377.3330000000001</c:v>
                </c:pt>
                <c:pt idx="462">
                  <c:v>2381.1529999999998</c:v>
                </c:pt>
                <c:pt idx="463">
                  <c:v>2384.971</c:v>
                </c:pt>
                <c:pt idx="464">
                  <c:v>2388.7849999999999</c:v>
                </c:pt>
                <c:pt idx="465">
                  <c:v>2392.5949999999998</c:v>
                </c:pt>
                <c:pt idx="466">
                  <c:v>2396.402</c:v>
                </c:pt>
                <c:pt idx="467">
                  <c:v>2400.2060000000001</c:v>
                </c:pt>
                <c:pt idx="468">
                  <c:v>2404.0070000000001</c:v>
                </c:pt>
                <c:pt idx="469">
                  <c:v>2407.8040000000001</c:v>
                </c:pt>
                <c:pt idx="470">
                  <c:v>2411.5970000000002</c:v>
                </c:pt>
                <c:pt idx="471">
                  <c:v>2415.3879999999999</c:v>
                </c:pt>
                <c:pt idx="472">
                  <c:v>2419.174</c:v>
                </c:pt>
                <c:pt idx="473">
                  <c:v>2422.9580000000001</c:v>
                </c:pt>
                <c:pt idx="474">
                  <c:v>2426.7379999999998</c:v>
                </c:pt>
                <c:pt idx="475">
                  <c:v>2430.5149999999999</c:v>
                </c:pt>
                <c:pt idx="476">
                  <c:v>2434.2890000000002</c:v>
                </c:pt>
                <c:pt idx="477">
                  <c:v>2438.0590000000002</c:v>
                </c:pt>
                <c:pt idx="478">
                  <c:v>2441.8249999999998</c:v>
                </c:pt>
                <c:pt idx="479">
                  <c:v>2445.5889999999999</c:v>
                </c:pt>
                <c:pt idx="480">
                  <c:v>2449.3490000000002</c:v>
                </c:pt>
                <c:pt idx="481">
                  <c:v>2453.1060000000002</c:v>
                </c:pt>
                <c:pt idx="482">
                  <c:v>2456.8589999999999</c:v>
                </c:pt>
                <c:pt idx="483">
                  <c:v>2460.61</c:v>
                </c:pt>
                <c:pt idx="484">
                  <c:v>2464.3560000000002</c:v>
                </c:pt>
                <c:pt idx="485">
                  <c:v>2468.1</c:v>
                </c:pt>
                <c:pt idx="486">
                  <c:v>2471.84</c:v>
                </c:pt>
                <c:pt idx="487">
                  <c:v>2475.5770000000002</c:v>
                </c:pt>
                <c:pt idx="488">
                  <c:v>2479.3110000000001</c:v>
                </c:pt>
                <c:pt idx="489">
                  <c:v>2483.0410000000002</c:v>
                </c:pt>
                <c:pt idx="490">
                  <c:v>2486.768</c:v>
                </c:pt>
                <c:pt idx="491">
                  <c:v>2490.4920000000002</c:v>
                </c:pt>
                <c:pt idx="492">
                  <c:v>2494.2130000000002</c:v>
                </c:pt>
                <c:pt idx="493">
                  <c:v>2497.9299999999998</c:v>
                </c:pt>
                <c:pt idx="494">
                  <c:v>2501.6439999999998</c:v>
                </c:pt>
                <c:pt idx="495">
                  <c:v>2505.355</c:v>
                </c:pt>
                <c:pt idx="496">
                  <c:v>2509.0619999999999</c:v>
                </c:pt>
                <c:pt idx="497">
                  <c:v>2512.7660000000001</c:v>
                </c:pt>
                <c:pt idx="498">
                  <c:v>2516.4670000000001</c:v>
                </c:pt>
                <c:pt idx="499">
                  <c:v>2520.165</c:v>
                </c:pt>
                <c:pt idx="500">
                  <c:v>2523.8589999999999</c:v>
                </c:pt>
                <c:pt idx="501">
                  <c:v>2527.5509999999999</c:v>
                </c:pt>
                <c:pt idx="502">
                  <c:v>2531.239</c:v>
                </c:pt>
                <c:pt idx="503">
                  <c:v>2534.9229999999998</c:v>
                </c:pt>
                <c:pt idx="504">
                  <c:v>2538.605</c:v>
                </c:pt>
                <c:pt idx="505">
                  <c:v>2542.2829999999999</c:v>
                </c:pt>
                <c:pt idx="506">
                  <c:v>2545.9580000000001</c:v>
                </c:pt>
                <c:pt idx="507">
                  <c:v>2549.63</c:v>
                </c:pt>
                <c:pt idx="508">
                  <c:v>2553.299</c:v>
                </c:pt>
                <c:pt idx="509">
                  <c:v>2556.9639999999999</c:v>
                </c:pt>
                <c:pt idx="510">
                  <c:v>2560.6260000000002</c:v>
                </c:pt>
                <c:pt idx="511">
                  <c:v>2564.2849999999999</c:v>
                </c:pt>
                <c:pt idx="512">
                  <c:v>2567.9409999999998</c:v>
                </c:pt>
                <c:pt idx="513">
                  <c:v>2571.5940000000001</c:v>
                </c:pt>
                <c:pt idx="514">
                  <c:v>2575.2429999999999</c:v>
                </c:pt>
                <c:pt idx="515">
                  <c:v>2578.89</c:v>
                </c:pt>
                <c:pt idx="516">
                  <c:v>2582.5329999999999</c:v>
                </c:pt>
                <c:pt idx="517">
                  <c:v>2586.1729999999998</c:v>
                </c:pt>
                <c:pt idx="518">
                  <c:v>2589.8090000000002</c:v>
                </c:pt>
                <c:pt idx="519">
                  <c:v>2593.4430000000002</c:v>
                </c:pt>
                <c:pt idx="520">
                  <c:v>2597.0729999999999</c:v>
                </c:pt>
                <c:pt idx="521">
                  <c:v>2600.701</c:v>
                </c:pt>
                <c:pt idx="522">
                  <c:v>2604.3249999999998</c:v>
                </c:pt>
                <c:pt idx="523">
                  <c:v>2607.9459999999999</c:v>
                </c:pt>
                <c:pt idx="524">
                  <c:v>2611.5639999999999</c:v>
                </c:pt>
                <c:pt idx="525">
                  <c:v>2615.1779999999999</c:v>
                </c:pt>
                <c:pt idx="526">
                  <c:v>2618.79</c:v>
                </c:pt>
                <c:pt idx="527">
                  <c:v>2622.3980000000001</c:v>
                </c:pt>
                <c:pt idx="528">
                  <c:v>2626.0039999999999</c:v>
                </c:pt>
                <c:pt idx="529">
                  <c:v>2629.6060000000002</c:v>
                </c:pt>
                <c:pt idx="530">
                  <c:v>2633.2049999999999</c:v>
                </c:pt>
                <c:pt idx="531">
                  <c:v>2636.8009999999999</c:v>
                </c:pt>
                <c:pt idx="532">
                  <c:v>2640.3939999999998</c:v>
                </c:pt>
                <c:pt idx="533">
                  <c:v>2643.9830000000002</c:v>
                </c:pt>
                <c:pt idx="534">
                  <c:v>2647.57</c:v>
                </c:pt>
                <c:pt idx="535">
                  <c:v>2651.1529999999998</c:v>
                </c:pt>
                <c:pt idx="536">
                  <c:v>2654.7339999999999</c:v>
                </c:pt>
                <c:pt idx="537">
                  <c:v>2658.3110000000001</c:v>
                </c:pt>
                <c:pt idx="538">
                  <c:v>2661.8850000000002</c:v>
                </c:pt>
                <c:pt idx="539">
                  <c:v>2665.4560000000001</c:v>
                </c:pt>
                <c:pt idx="540">
                  <c:v>2669.0250000000001</c:v>
                </c:pt>
                <c:pt idx="541">
                  <c:v>2672.5889999999999</c:v>
                </c:pt>
                <c:pt idx="542">
                  <c:v>2676.1509999999998</c:v>
                </c:pt>
                <c:pt idx="543">
                  <c:v>2679.71</c:v>
                </c:pt>
                <c:pt idx="544">
                  <c:v>2683.2660000000001</c:v>
                </c:pt>
                <c:pt idx="545">
                  <c:v>2686.819</c:v>
                </c:pt>
                <c:pt idx="546">
                  <c:v>2690.3679999999999</c:v>
                </c:pt>
                <c:pt idx="547">
                  <c:v>2693.915</c:v>
                </c:pt>
                <c:pt idx="548">
                  <c:v>2697.4580000000001</c:v>
                </c:pt>
                <c:pt idx="549">
                  <c:v>2700.9989999999998</c:v>
                </c:pt>
                <c:pt idx="550">
                  <c:v>2704.5360000000001</c:v>
                </c:pt>
                <c:pt idx="551">
                  <c:v>2708.0709999999999</c:v>
                </c:pt>
                <c:pt idx="552">
                  <c:v>2711.6019999999999</c:v>
                </c:pt>
                <c:pt idx="553">
                  <c:v>2715.13</c:v>
                </c:pt>
                <c:pt idx="554">
                  <c:v>2718.6559999999999</c:v>
                </c:pt>
                <c:pt idx="555">
                  <c:v>2722.1779999999999</c:v>
                </c:pt>
                <c:pt idx="556">
                  <c:v>2725.6970000000001</c:v>
                </c:pt>
                <c:pt idx="557">
                  <c:v>2729.2139999999999</c:v>
                </c:pt>
                <c:pt idx="558">
                  <c:v>2732.7269999999999</c:v>
                </c:pt>
                <c:pt idx="559">
                  <c:v>2736.2370000000001</c:v>
                </c:pt>
                <c:pt idx="560">
                  <c:v>2739.7440000000001</c:v>
                </c:pt>
                <c:pt idx="561">
                  <c:v>2743.2489999999998</c:v>
                </c:pt>
                <c:pt idx="562">
                  <c:v>2746.75</c:v>
                </c:pt>
                <c:pt idx="563">
                  <c:v>2750.248</c:v>
                </c:pt>
                <c:pt idx="564">
                  <c:v>2753.7429999999999</c:v>
                </c:pt>
                <c:pt idx="565">
                  <c:v>2757.2359999999999</c:v>
                </c:pt>
                <c:pt idx="566">
                  <c:v>2760.7249999999999</c:v>
                </c:pt>
                <c:pt idx="567">
                  <c:v>2764.2109999999998</c:v>
                </c:pt>
                <c:pt idx="568">
                  <c:v>2767.6950000000002</c:v>
                </c:pt>
                <c:pt idx="569">
                  <c:v>2771.1750000000002</c:v>
                </c:pt>
                <c:pt idx="570">
                  <c:v>2774.652</c:v>
                </c:pt>
                <c:pt idx="571">
                  <c:v>2778.127</c:v>
                </c:pt>
                <c:pt idx="572">
                  <c:v>2781.598</c:v>
                </c:pt>
                <c:pt idx="573">
                  <c:v>2785.067</c:v>
                </c:pt>
                <c:pt idx="574">
                  <c:v>2788.5320000000002</c:v>
                </c:pt>
                <c:pt idx="575">
                  <c:v>2791.9949999999999</c:v>
                </c:pt>
                <c:pt idx="576">
                  <c:v>2795.4549999999999</c:v>
                </c:pt>
                <c:pt idx="577">
                  <c:v>2798.9110000000001</c:v>
                </c:pt>
                <c:pt idx="578">
                  <c:v>2802.3649999999998</c:v>
                </c:pt>
                <c:pt idx="579">
                  <c:v>2805.8159999999998</c:v>
                </c:pt>
                <c:pt idx="580">
                  <c:v>2809.2640000000001</c:v>
                </c:pt>
                <c:pt idx="581">
                  <c:v>2812.7089999999998</c:v>
                </c:pt>
                <c:pt idx="582">
                  <c:v>2816.1509999999998</c:v>
                </c:pt>
                <c:pt idx="583">
                  <c:v>2819.59</c:v>
                </c:pt>
                <c:pt idx="584">
                  <c:v>2823.0259999999998</c:v>
                </c:pt>
                <c:pt idx="585">
                  <c:v>2826.46</c:v>
                </c:pt>
                <c:pt idx="586">
                  <c:v>2829.89</c:v>
                </c:pt>
                <c:pt idx="587">
                  <c:v>2833.3180000000002</c:v>
                </c:pt>
                <c:pt idx="588">
                  <c:v>2836.7420000000002</c:v>
                </c:pt>
                <c:pt idx="589">
                  <c:v>2840.1640000000002</c:v>
                </c:pt>
                <c:pt idx="590">
                  <c:v>2843.5830000000001</c:v>
                </c:pt>
                <c:pt idx="591">
                  <c:v>2846.9989999999998</c:v>
                </c:pt>
                <c:pt idx="592">
                  <c:v>2850.4119999999998</c:v>
                </c:pt>
                <c:pt idx="593">
                  <c:v>2853.8220000000001</c:v>
                </c:pt>
                <c:pt idx="594">
                  <c:v>2857.2289999999998</c:v>
                </c:pt>
                <c:pt idx="595">
                  <c:v>2860.634</c:v>
                </c:pt>
                <c:pt idx="596">
                  <c:v>2864.0349999999999</c:v>
                </c:pt>
                <c:pt idx="597">
                  <c:v>2867.4340000000002</c:v>
                </c:pt>
                <c:pt idx="598">
                  <c:v>2870.83</c:v>
                </c:pt>
                <c:pt idx="599">
                  <c:v>2874.223</c:v>
                </c:pt>
                <c:pt idx="600">
                  <c:v>2877.6129999999998</c:v>
                </c:pt>
                <c:pt idx="601">
                  <c:v>2881</c:v>
                </c:pt>
                <c:pt idx="602">
                  <c:v>2884.3850000000002</c:v>
                </c:pt>
                <c:pt idx="603">
                  <c:v>2887.7660000000001</c:v>
                </c:pt>
                <c:pt idx="604">
                  <c:v>2891.145</c:v>
                </c:pt>
                <c:pt idx="605">
                  <c:v>2894.5210000000002</c:v>
                </c:pt>
                <c:pt idx="606">
                  <c:v>2897.8939999999998</c:v>
                </c:pt>
                <c:pt idx="607">
                  <c:v>2901.2640000000001</c:v>
                </c:pt>
                <c:pt idx="608">
                  <c:v>2904.6309999999999</c:v>
                </c:pt>
                <c:pt idx="609">
                  <c:v>2907.9960000000001</c:v>
                </c:pt>
                <c:pt idx="610">
                  <c:v>2911.3580000000002</c:v>
                </c:pt>
                <c:pt idx="611">
                  <c:v>2914.7170000000001</c:v>
                </c:pt>
                <c:pt idx="612">
                  <c:v>2918.0729999999999</c:v>
                </c:pt>
                <c:pt idx="613">
                  <c:v>2921.4259999999999</c:v>
                </c:pt>
                <c:pt idx="614">
                  <c:v>2924.777</c:v>
                </c:pt>
                <c:pt idx="615">
                  <c:v>2928.1239999999998</c:v>
                </c:pt>
                <c:pt idx="616">
                  <c:v>2931.4690000000001</c:v>
                </c:pt>
                <c:pt idx="617">
                  <c:v>2934.8110000000001</c:v>
                </c:pt>
                <c:pt idx="618">
                  <c:v>2938.15</c:v>
                </c:pt>
                <c:pt idx="619">
                  <c:v>2941.4870000000001</c:v>
                </c:pt>
                <c:pt idx="620">
                  <c:v>2944.8209999999999</c:v>
                </c:pt>
                <c:pt idx="621">
                  <c:v>2948.152</c:v>
                </c:pt>
                <c:pt idx="622">
                  <c:v>2951.48</c:v>
                </c:pt>
                <c:pt idx="623">
                  <c:v>2954.8049999999998</c:v>
                </c:pt>
                <c:pt idx="624">
                  <c:v>2958.1280000000002</c:v>
                </c:pt>
                <c:pt idx="625">
                  <c:v>2961.4470000000001</c:v>
                </c:pt>
                <c:pt idx="626">
                  <c:v>2964.7649999999999</c:v>
                </c:pt>
                <c:pt idx="627">
                  <c:v>2968.0790000000002</c:v>
                </c:pt>
                <c:pt idx="628">
                  <c:v>2971.39</c:v>
                </c:pt>
                <c:pt idx="629">
                  <c:v>2974.6990000000001</c:v>
                </c:pt>
                <c:pt idx="630">
                  <c:v>2978.0050000000001</c:v>
                </c:pt>
                <c:pt idx="631">
                  <c:v>2981.308</c:v>
                </c:pt>
                <c:pt idx="632">
                  <c:v>2984.6089999999999</c:v>
                </c:pt>
                <c:pt idx="633">
                  <c:v>2987.9070000000002</c:v>
                </c:pt>
                <c:pt idx="634">
                  <c:v>2991.2020000000002</c:v>
                </c:pt>
                <c:pt idx="635">
                  <c:v>2994.4940000000001</c:v>
                </c:pt>
                <c:pt idx="636">
                  <c:v>2997.7840000000001</c:v>
                </c:pt>
                <c:pt idx="637">
                  <c:v>3001.07</c:v>
                </c:pt>
                <c:pt idx="638">
                  <c:v>3004.355</c:v>
                </c:pt>
                <c:pt idx="639">
                  <c:v>3007.636</c:v>
                </c:pt>
                <c:pt idx="640">
                  <c:v>3010.915</c:v>
                </c:pt>
                <c:pt idx="641">
                  <c:v>3014.1909999999998</c:v>
                </c:pt>
                <c:pt idx="642">
                  <c:v>3017.4639999999999</c:v>
                </c:pt>
                <c:pt idx="643">
                  <c:v>3020.7339999999999</c:v>
                </c:pt>
                <c:pt idx="644">
                  <c:v>3024.002</c:v>
                </c:pt>
                <c:pt idx="645">
                  <c:v>3027.2669999999998</c:v>
                </c:pt>
                <c:pt idx="646">
                  <c:v>3030.53</c:v>
                </c:pt>
                <c:pt idx="647">
                  <c:v>3033.7890000000002</c:v>
                </c:pt>
                <c:pt idx="648">
                  <c:v>3037.0459999999998</c:v>
                </c:pt>
                <c:pt idx="649">
                  <c:v>3040.3009999999999</c:v>
                </c:pt>
                <c:pt idx="650">
                  <c:v>3043.5520000000001</c:v>
                </c:pt>
                <c:pt idx="651">
                  <c:v>3046.8009999999999</c:v>
                </c:pt>
                <c:pt idx="652">
                  <c:v>3050.0479999999998</c:v>
                </c:pt>
                <c:pt idx="653">
                  <c:v>3053.2910000000002</c:v>
                </c:pt>
                <c:pt idx="654">
                  <c:v>3056.5320000000002</c:v>
                </c:pt>
                <c:pt idx="655">
                  <c:v>3059.7710000000002</c:v>
                </c:pt>
                <c:pt idx="656">
                  <c:v>3063.0059999999999</c:v>
                </c:pt>
                <c:pt idx="657">
                  <c:v>3066.239</c:v>
                </c:pt>
                <c:pt idx="658">
                  <c:v>3069.4690000000001</c:v>
                </c:pt>
                <c:pt idx="659">
                  <c:v>3072.6970000000001</c:v>
                </c:pt>
                <c:pt idx="660">
                  <c:v>3075.922</c:v>
                </c:pt>
                <c:pt idx="661">
                  <c:v>3079.1439999999998</c:v>
                </c:pt>
                <c:pt idx="662">
                  <c:v>3082.364</c:v>
                </c:pt>
                <c:pt idx="663">
                  <c:v>3085.5810000000001</c:v>
                </c:pt>
                <c:pt idx="664">
                  <c:v>3088.7950000000001</c:v>
                </c:pt>
                <c:pt idx="665">
                  <c:v>3092.0070000000001</c:v>
                </c:pt>
                <c:pt idx="666">
                  <c:v>3095.2159999999999</c:v>
                </c:pt>
                <c:pt idx="667">
                  <c:v>3098.4229999999998</c:v>
                </c:pt>
                <c:pt idx="668">
                  <c:v>3101.627</c:v>
                </c:pt>
                <c:pt idx="669">
                  <c:v>3104.828</c:v>
                </c:pt>
                <c:pt idx="670">
                  <c:v>3108.0259999999998</c:v>
                </c:pt>
                <c:pt idx="671">
                  <c:v>3111.2220000000002</c:v>
                </c:pt>
                <c:pt idx="672">
                  <c:v>3114.4160000000002</c:v>
                </c:pt>
                <c:pt idx="673">
                  <c:v>3117.607</c:v>
                </c:pt>
                <c:pt idx="674">
                  <c:v>3120.7950000000001</c:v>
                </c:pt>
                <c:pt idx="675">
                  <c:v>3123.98</c:v>
                </c:pt>
                <c:pt idx="676">
                  <c:v>3127.163</c:v>
                </c:pt>
                <c:pt idx="677">
                  <c:v>3130.3440000000001</c:v>
                </c:pt>
                <c:pt idx="678">
                  <c:v>3133.5210000000002</c:v>
                </c:pt>
                <c:pt idx="679">
                  <c:v>3136.6959999999999</c:v>
                </c:pt>
                <c:pt idx="680">
                  <c:v>3139.8690000000001</c:v>
                </c:pt>
                <c:pt idx="681">
                  <c:v>3143.0390000000002</c:v>
                </c:pt>
                <c:pt idx="682">
                  <c:v>3146.2060000000001</c:v>
                </c:pt>
                <c:pt idx="683">
                  <c:v>3149.3710000000001</c:v>
                </c:pt>
                <c:pt idx="684">
                  <c:v>3152.5329999999999</c:v>
                </c:pt>
                <c:pt idx="685">
                  <c:v>3155.6930000000002</c:v>
                </c:pt>
                <c:pt idx="686">
                  <c:v>3158.85</c:v>
                </c:pt>
                <c:pt idx="687">
                  <c:v>3162.0050000000001</c:v>
                </c:pt>
                <c:pt idx="688">
                  <c:v>3165.1570000000002</c:v>
                </c:pt>
                <c:pt idx="689">
                  <c:v>3168.306</c:v>
                </c:pt>
                <c:pt idx="690">
                  <c:v>3171.453</c:v>
                </c:pt>
                <c:pt idx="691">
                  <c:v>3174.5970000000002</c:v>
                </c:pt>
                <c:pt idx="692">
                  <c:v>3177.739</c:v>
                </c:pt>
                <c:pt idx="693">
                  <c:v>3180.8780000000002</c:v>
                </c:pt>
                <c:pt idx="694">
                  <c:v>3184.0140000000001</c:v>
                </c:pt>
                <c:pt idx="695">
                  <c:v>3187.1489999999999</c:v>
                </c:pt>
                <c:pt idx="696">
                  <c:v>3190.28</c:v>
                </c:pt>
                <c:pt idx="697">
                  <c:v>3193.4090000000001</c:v>
                </c:pt>
                <c:pt idx="698">
                  <c:v>3196.5360000000001</c:v>
                </c:pt>
                <c:pt idx="699">
                  <c:v>3199.6590000000001</c:v>
                </c:pt>
                <c:pt idx="700">
                  <c:v>3202.7809999999999</c:v>
                </c:pt>
                <c:pt idx="701">
                  <c:v>3205.9</c:v>
                </c:pt>
                <c:pt idx="702">
                  <c:v>3209.0160000000001</c:v>
                </c:pt>
                <c:pt idx="703">
                  <c:v>3212.13</c:v>
                </c:pt>
                <c:pt idx="704">
                  <c:v>3215.241</c:v>
                </c:pt>
                <c:pt idx="705">
                  <c:v>3218.35</c:v>
                </c:pt>
                <c:pt idx="706">
                  <c:v>3221.4560000000001</c:v>
                </c:pt>
                <c:pt idx="707">
                  <c:v>3224.56</c:v>
                </c:pt>
                <c:pt idx="708">
                  <c:v>3227.6610000000001</c:v>
                </c:pt>
                <c:pt idx="709">
                  <c:v>3230.76</c:v>
                </c:pt>
                <c:pt idx="710">
                  <c:v>3233.8560000000002</c:v>
                </c:pt>
                <c:pt idx="711">
                  <c:v>3236.95</c:v>
                </c:pt>
                <c:pt idx="712">
                  <c:v>3240.0410000000002</c:v>
                </c:pt>
                <c:pt idx="713">
                  <c:v>3243.13</c:v>
                </c:pt>
                <c:pt idx="714">
                  <c:v>3246.2159999999999</c:v>
                </c:pt>
                <c:pt idx="715">
                  <c:v>3249.3</c:v>
                </c:pt>
                <c:pt idx="716">
                  <c:v>3252.3820000000001</c:v>
                </c:pt>
                <c:pt idx="717">
                  <c:v>3255.46</c:v>
                </c:pt>
                <c:pt idx="718">
                  <c:v>3258.5369999999998</c:v>
                </c:pt>
                <c:pt idx="719">
                  <c:v>3261.6109999999999</c:v>
                </c:pt>
                <c:pt idx="720">
                  <c:v>3264.6819999999998</c:v>
                </c:pt>
                <c:pt idx="721">
                  <c:v>3267.7510000000002</c:v>
                </c:pt>
                <c:pt idx="722">
                  <c:v>3270.8180000000002</c:v>
                </c:pt>
                <c:pt idx="723">
                  <c:v>3273.8820000000001</c:v>
                </c:pt>
                <c:pt idx="724">
                  <c:v>3276.9430000000002</c:v>
                </c:pt>
                <c:pt idx="725">
                  <c:v>3280.002</c:v>
                </c:pt>
                <c:pt idx="726">
                  <c:v>3283.0590000000002</c:v>
                </c:pt>
                <c:pt idx="727">
                  <c:v>3286.1129999999998</c:v>
                </c:pt>
                <c:pt idx="728">
                  <c:v>3289.165</c:v>
                </c:pt>
                <c:pt idx="729">
                  <c:v>3292.2139999999999</c:v>
                </c:pt>
                <c:pt idx="730">
                  <c:v>3295.261</c:v>
                </c:pt>
                <c:pt idx="731">
                  <c:v>3298.306</c:v>
                </c:pt>
                <c:pt idx="732">
                  <c:v>3301.348</c:v>
                </c:pt>
                <c:pt idx="733">
                  <c:v>3304.3870000000002</c:v>
                </c:pt>
                <c:pt idx="734">
                  <c:v>3307.4250000000002</c:v>
                </c:pt>
                <c:pt idx="735">
                  <c:v>3310.4589999999998</c:v>
                </c:pt>
                <c:pt idx="736">
                  <c:v>3313.4920000000002</c:v>
                </c:pt>
                <c:pt idx="737">
                  <c:v>3316.5210000000002</c:v>
                </c:pt>
                <c:pt idx="738">
                  <c:v>3319.549</c:v>
                </c:pt>
                <c:pt idx="739">
                  <c:v>3322.5740000000001</c:v>
                </c:pt>
                <c:pt idx="740">
                  <c:v>3325.5970000000002</c:v>
                </c:pt>
                <c:pt idx="741">
                  <c:v>3328.6170000000002</c:v>
                </c:pt>
                <c:pt idx="742">
                  <c:v>3331.6350000000002</c:v>
                </c:pt>
                <c:pt idx="743">
                  <c:v>3334.65</c:v>
                </c:pt>
                <c:pt idx="744">
                  <c:v>3337.663</c:v>
                </c:pt>
                <c:pt idx="745">
                  <c:v>3340.674</c:v>
                </c:pt>
                <c:pt idx="746">
                  <c:v>3343.6819999999998</c:v>
                </c:pt>
                <c:pt idx="747">
                  <c:v>3346.6880000000001</c:v>
                </c:pt>
                <c:pt idx="748">
                  <c:v>3349.6909999999998</c:v>
                </c:pt>
                <c:pt idx="749">
                  <c:v>3352.692</c:v>
                </c:pt>
                <c:pt idx="750">
                  <c:v>3355.6909999999998</c:v>
                </c:pt>
                <c:pt idx="751">
                  <c:v>3358.6869999999999</c:v>
                </c:pt>
                <c:pt idx="752">
                  <c:v>3361.681</c:v>
                </c:pt>
                <c:pt idx="753">
                  <c:v>3364.6729999999998</c:v>
                </c:pt>
                <c:pt idx="754">
                  <c:v>3367.6619999999998</c:v>
                </c:pt>
                <c:pt idx="755">
                  <c:v>3370.6489999999999</c:v>
                </c:pt>
                <c:pt idx="756">
                  <c:v>3373.6329999999998</c:v>
                </c:pt>
                <c:pt idx="757">
                  <c:v>3376.6149999999998</c:v>
                </c:pt>
                <c:pt idx="758">
                  <c:v>3379.5949999999998</c:v>
                </c:pt>
                <c:pt idx="759">
                  <c:v>3382.5720000000001</c:v>
                </c:pt>
                <c:pt idx="760">
                  <c:v>3385.547</c:v>
                </c:pt>
                <c:pt idx="761">
                  <c:v>3388.52</c:v>
                </c:pt>
                <c:pt idx="762">
                  <c:v>3391.49</c:v>
                </c:pt>
                <c:pt idx="763">
                  <c:v>3394.4580000000001</c:v>
                </c:pt>
                <c:pt idx="764">
                  <c:v>3397.424</c:v>
                </c:pt>
                <c:pt idx="765">
                  <c:v>3400.3870000000002</c:v>
                </c:pt>
                <c:pt idx="766">
                  <c:v>3403.348</c:v>
                </c:pt>
                <c:pt idx="767">
                  <c:v>3406.3069999999998</c:v>
                </c:pt>
                <c:pt idx="768">
                  <c:v>3409.2629999999999</c:v>
                </c:pt>
                <c:pt idx="769">
                  <c:v>3412.2170000000001</c:v>
                </c:pt>
                <c:pt idx="770">
                  <c:v>3415.1680000000001</c:v>
                </c:pt>
                <c:pt idx="771">
                  <c:v>3418.1179999999999</c:v>
                </c:pt>
                <c:pt idx="772">
                  <c:v>3421.0650000000001</c:v>
                </c:pt>
                <c:pt idx="773">
                  <c:v>3424.009</c:v>
                </c:pt>
                <c:pt idx="774">
                  <c:v>3426.951</c:v>
                </c:pt>
                <c:pt idx="775">
                  <c:v>3429.8910000000001</c:v>
                </c:pt>
                <c:pt idx="776">
                  <c:v>3432.8290000000002</c:v>
                </c:pt>
                <c:pt idx="777">
                  <c:v>3435.7640000000001</c:v>
                </c:pt>
                <c:pt idx="778">
                  <c:v>3438.6970000000001</c:v>
                </c:pt>
                <c:pt idx="779">
                  <c:v>3441.6280000000002</c:v>
                </c:pt>
                <c:pt idx="780">
                  <c:v>3444.5569999999998</c:v>
                </c:pt>
                <c:pt idx="781">
                  <c:v>3447.4830000000002</c:v>
                </c:pt>
                <c:pt idx="782">
                  <c:v>3450.4070000000002</c:v>
                </c:pt>
                <c:pt idx="783">
                  <c:v>3453.328</c:v>
                </c:pt>
                <c:pt idx="784">
                  <c:v>3456.2469999999998</c:v>
                </c:pt>
                <c:pt idx="785">
                  <c:v>3459.1640000000002</c:v>
                </c:pt>
                <c:pt idx="786">
                  <c:v>3462.0790000000002</c:v>
                </c:pt>
                <c:pt idx="787">
                  <c:v>3464.991</c:v>
                </c:pt>
                <c:pt idx="788">
                  <c:v>3467.902</c:v>
                </c:pt>
                <c:pt idx="789">
                  <c:v>3470.8090000000002</c:v>
                </c:pt>
                <c:pt idx="790">
                  <c:v>3473.7150000000001</c:v>
                </c:pt>
                <c:pt idx="791">
                  <c:v>3476.6179999999999</c:v>
                </c:pt>
                <c:pt idx="792">
                  <c:v>3479.5189999999998</c:v>
                </c:pt>
                <c:pt idx="793">
                  <c:v>3482.4180000000001</c:v>
                </c:pt>
                <c:pt idx="794">
                  <c:v>3485.3150000000001</c:v>
                </c:pt>
                <c:pt idx="795">
                  <c:v>3488.2089999999998</c:v>
                </c:pt>
                <c:pt idx="796">
                  <c:v>3491.1010000000001</c:v>
                </c:pt>
                <c:pt idx="797">
                  <c:v>3493.99</c:v>
                </c:pt>
                <c:pt idx="798">
                  <c:v>3496.8780000000002</c:v>
                </c:pt>
                <c:pt idx="799">
                  <c:v>3499.7629999999999</c:v>
                </c:pt>
                <c:pt idx="800">
                  <c:v>3502.6460000000002</c:v>
                </c:pt>
                <c:pt idx="801">
                  <c:v>3505.527</c:v>
                </c:pt>
                <c:pt idx="802">
                  <c:v>3508.4050000000002</c:v>
                </c:pt>
                <c:pt idx="803">
                  <c:v>3511.2809999999999</c:v>
                </c:pt>
                <c:pt idx="804">
                  <c:v>3514.1550000000002</c:v>
                </c:pt>
                <c:pt idx="805">
                  <c:v>3517.027</c:v>
                </c:pt>
                <c:pt idx="806">
                  <c:v>3519.8969999999999</c:v>
                </c:pt>
                <c:pt idx="807">
                  <c:v>3522.7640000000001</c:v>
                </c:pt>
                <c:pt idx="808">
                  <c:v>3525.6289999999999</c:v>
                </c:pt>
                <c:pt idx="809">
                  <c:v>3528.4920000000002</c:v>
                </c:pt>
                <c:pt idx="810">
                  <c:v>3531.3519999999999</c:v>
                </c:pt>
                <c:pt idx="811">
                  <c:v>3534.2109999999998</c:v>
                </c:pt>
                <c:pt idx="812">
                  <c:v>3537.067</c:v>
                </c:pt>
                <c:pt idx="813">
                  <c:v>3539.9209999999998</c:v>
                </c:pt>
                <c:pt idx="814">
                  <c:v>3542.7730000000001</c:v>
                </c:pt>
                <c:pt idx="815">
                  <c:v>3545.6219999999998</c:v>
                </c:pt>
                <c:pt idx="816">
                  <c:v>3548.4690000000001</c:v>
                </c:pt>
                <c:pt idx="817">
                  <c:v>3551.3150000000001</c:v>
                </c:pt>
                <c:pt idx="818">
                  <c:v>3554.1570000000002</c:v>
                </c:pt>
                <c:pt idx="819">
                  <c:v>3556.998</c:v>
                </c:pt>
                <c:pt idx="820">
                  <c:v>3559.837</c:v>
                </c:pt>
                <c:pt idx="821">
                  <c:v>3562.6729999999998</c:v>
                </c:pt>
                <c:pt idx="822">
                  <c:v>3565.5070000000001</c:v>
                </c:pt>
                <c:pt idx="823">
                  <c:v>3568.3389999999999</c:v>
                </c:pt>
                <c:pt idx="824">
                  <c:v>3571.1689999999999</c:v>
                </c:pt>
                <c:pt idx="825">
                  <c:v>3573.9960000000001</c:v>
                </c:pt>
                <c:pt idx="826">
                  <c:v>3576.8220000000001</c:v>
                </c:pt>
                <c:pt idx="827">
                  <c:v>3579.645</c:v>
                </c:pt>
                <c:pt idx="828">
                  <c:v>3582.4659999999999</c:v>
                </c:pt>
                <c:pt idx="829">
                  <c:v>3585.2849999999999</c:v>
                </c:pt>
                <c:pt idx="830">
                  <c:v>3588.1010000000001</c:v>
                </c:pt>
                <c:pt idx="831">
                  <c:v>3590.9160000000002</c:v>
                </c:pt>
                <c:pt idx="832">
                  <c:v>3593.7280000000001</c:v>
                </c:pt>
                <c:pt idx="833">
                  <c:v>3596.538</c:v>
                </c:pt>
                <c:pt idx="834">
                  <c:v>3599.346</c:v>
                </c:pt>
                <c:pt idx="835">
                  <c:v>3602.152</c:v>
                </c:pt>
                <c:pt idx="836">
                  <c:v>3604.9560000000001</c:v>
                </c:pt>
                <c:pt idx="837">
                  <c:v>3607.7570000000001</c:v>
                </c:pt>
                <c:pt idx="838">
                  <c:v>3610.556</c:v>
                </c:pt>
                <c:pt idx="839">
                  <c:v>3613.3539999999998</c:v>
                </c:pt>
                <c:pt idx="840">
                  <c:v>3616.1489999999999</c:v>
                </c:pt>
                <c:pt idx="841">
                  <c:v>3618.942</c:v>
                </c:pt>
                <c:pt idx="842">
                  <c:v>3621.732</c:v>
                </c:pt>
                <c:pt idx="843">
                  <c:v>3624.5210000000002</c:v>
                </c:pt>
                <c:pt idx="844">
                  <c:v>3627.3069999999998</c:v>
                </c:pt>
                <c:pt idx="845">
                  <c:v>3630.0920000000001</c:v>
                </c:pt>
                <c:pt idx="846">
                  <c:v>3632.8739999999998</c:v>
                </c:pt>
                <c:pt idx="847">
                  <c:v>3635.654</c:v>
                </c:pt>
                <c:pt idx="848">
                  <c:v>3638.4319999999998</c:v>
                </c:pt>
                <c:pt idx="849">
                  <c:v>3641.2080000000001</c:v>
                </c:pt>
                <c:pt idx="850">
                  <c:v>3643.982</c:v>
                </c:pt>
                <c:pt idx="851">
                  <c:v>3646.7530000000002</c:v>
                </c:pt>
                <c:pt idx="852">
                  <c:v>3649.5230000000001</c:v>
                </c:pt>
                <c:pt idx="853">
                  <c:v>3652.29</c:v>
                </c:pt>
                <c:pt idx="854">
                  <c:v>3655.0549999999998</c:v>
                </c:pt>
                <c:pt idx="855">
                  <c:v>3657.8180000000002</c:v>
                </c:pt>
                <c:pt idx="856">
                  <c:v>3660.5790000000002</c:v>
                </c:pt>
                <c:pt idx="857">
                  <c:v>3663.3380000000002</c:v>
                </c:pt>
                <c:pt idx="858">
                  <c:v>3666.0949999999998</c:v>
                </c:pt>
                <c:pt idx="859">
                  <c:v>3668.8490000000002</c:v>
                </c:pt>
                <c:pt idx="860">
                  <c:v>3671.6019999999999</c:v>
                </c:pt>
                <c:pt idx="861">
                  <c:v>3674.3519999999999</c:v>
                </c:pt>
                <c:pt idx="862">
                  <c:v>3677.1010000000001</c:v>
                </c:pt>
                <c:pt idx="863">
                  <c:v>3679.8470000000002</c:v>
                </c:pt>
                <c:pt idx="864">
                  <c:v>3682.5909999999999</c:v>
                </c:pt>
                <c:pt idx="865">
                  <c:v>3685.3330000000001</c:v>
                </c:pt>
                <c:pt idx="866">
                  <c:v>3688.0729999999999</c:v>
                </c:pt>
                <c:pt idx="867">
                  <c:v>3690.8110000000001</c:v>
                </c:pt>
                <c:pt idx="868">
                  <c:v>3693.547</c:v>
                </c:pt>
                <c:pt idx="869">
                  <c:v>3696.2809999999999</c:v>
                </c:pt>
                <c:pt idx="870">
                  <c:v>3699.0129999999999</c:v>
                </c:pt>
                <c:pt idx="871">
                  <c:v>3701.7420000000002</c:v>
                </c:pt>
                <c:pt idx="872">
                  <c:v>3704.47</c:v>
                </c:pt>
                <c:pt idx="873">
                  <c:v>3707.1950000000002</c:v>
                </c:pt>
                <c:pt idx="874">
                  <c:v>3709.9189999999999</c:v>
                </c:pt>
                <c:pt idx="875">
                  <c:v>3712.64</c:v>
                </c:pt>
                <c:pt idx="876">
                  <c:v>3715.3589999999999</c:v>
                </c:pt>
                <c:pt idx="877">
                  <c:v>3718.076</c:v>
                </c:pt>
                <c:pt idx="878">
                  <c:v>3720.7919999999999</c:v>
                </c:pt>
                <c:pt idx="879">
                  <c:v>3723.5050000000001</c:v>
                </c:pt>
                <c:pt idx="880">
                  <c:v>3726.2159999999999</c:v>
                </c:pt>
                <c:pt idx="881">
                  <c:v>3728.9250000000002</c:v>
                </c:pt>
                <c:pt idx="882">
                  <c:v>3731.6320000000001</c:v>
                </c:pt>
                <c:pt idx="883">
                  <c:v>3734.3359999999998</c:v>
                </c:pt>
                <c:pt idx="884">
                  <c:v>3737.0390000000002</c:v>
                </c:pt>
                <c:pt idx="885">
                  <c:v>3739.74</c:v>
                </c:pt>
                <c:pt idx="886">
                  <c:v>3742.4389999999999</c:v>
                </c:pt>
                <c:pt idx="887">
                  <c:v>3745.136</c:v>
                </c:pt>
                <c:pt idx="888">
                  <c:v>3747.83</c:v>
                </c:pt>
                <c:pt idx="889">
                  <c:v>3750.5230000000001</c:v>
                </c:pt>
                <c:pt idx="890">
                  <c:v>3753.2130000000002</c:v>
                </c:pt>
                <c:pt idx="891">
                  <c:v>3755.902</c:v>
                </c:pt>
                <c:pt idx="892">
                  <c:v>3758.5889999999999</c:v>
                </c:pt>
                <c:pt idx="893">
                  <c:v>3761.2730000000001</c:v>
                </c:pt>
                <c:pt idx="894">
                  <c:v>3763.9560000000001</c:v>
                </c:pt>
                <c:pt idx="895">
                  <c:v>3766.636</c:v>
                </c:pt>
                <c:pt idx="896">
                  <c:v>3769.3150000000001</c:v>
                </c:pt>
                <c:pt idx="897">
                  <c:v>3771.991</c:v>
                </c:pt>
                <c:pt idx="898">
                  <c:v>3774.665</c:v>
                </c:pt>
                <c:pt idx="899">
                  <c:v>3777.3380000000002</c:v>
                </c:pt>
                <c:pt idx="900">
                  <c:v>3780.0079999999998</c:v>
                </c:pt>
                <c:pt idx="901">
                  <c:v>3782.6770000000001</c:v>
                </c:pt>
                <c:pt idx="902">
                  <c:v>3785.3429999999998</c:v>
                </c:pt>
                <c:pt idx="903">
                  <c:v>3788.0070000000001</c:v>
                </c:pt>
                <c:pt idx="904">
                  <c:v>3790.67</c:v>
                </c:pt>
                <c:pt idx="905">
                  <c:v>3793.33</c:v>
                </c:pt>
                <c:pt idx="906">
                  <c:v>3795.989</c:v>
                </c:pt>
                <c:pt idx="907">
                  <c:v>3798.645</c:v>
                </c:pt>
                <c:pt idx="908">
                  <c:v>3801.299</c:v>
                </c:pt>
                <c:pt idx="909">
                  <c:v>3803.9520000000002</c:v>
                </c:pt>
                <c:pt idx="910">
                  <c:v>3806.6019999999999</c:v>
                </c:pt>
                <c:pt idx="911">
                  <c:v>3809.2510000000002</c:v>
                </c:pt>
                <c:pt idx="912">
                  <c:v>3811.8969999999999</c:v>
                </c:pt>
                <c:pt idx="913">
                  <c:v>3814.5419999999999</c:v>
                </c:pt>
                <c:pt idx="914">
                  <c:v>3817.1840000000002</c:v>
                </c:pt>
                <c:pt idx="915">
                  <c:v>3819.8249999999998</c:v>
                </c:pt>
                <c:pt idx="916">
                  <c:v>3822.4630000000002</c:v>
                </c:pt>
                <c:pt idx="917">
                  <c:v>3825.1</c:v>
                </c:pt>
                <c:pt idx="918">
                  <c:v>3827.7350000000001</c:v>
                </c:pt>
                <c:pt idx="919">
                  <c:v>3830.3670000000002</c:v>
                </c:pt>
                <c:pt idx="920">
                  <c:v>3832.998</c:v>
                </c:pt>
                <c:pt idx="921">
                  <c:v>3835.627</c:v>
                </c:pt>
                <c:pt idx="922">
                  <c:v>3838.2530000000002</c:v>
                </c:pt>
                <c:pt idx="923">
                  <c:v>3840.8780000000002</c:v>
                </c:pt>
                <c:pt idx="924">
                  <c:v>3843.5010000000002</c:v>
                </c:pt>
                <c:pt idx="925">
                  <c:v>3846.1219999999998</c:v>
                </c:pt>
                <c:pt idx="926">
                  <c:v>3848.741</c:v>
                </c:pt>
                <c:pt idx="927">
                  <c:v>3851.3580000000002</c:v>
                </c:pt>
                <c:pt idx="928">
                  <c:v>3853.973</c:v>
                </c:pt>
                <c:pt idx="929">
                  <c:v>3856.5859999999998</c:v>
                </c:pt>
                <c:pt idx="930">
                  <c:v>3859.1970000000001</c:v>
                </c:pt>
                <c:pt idx="931">
                  <c:v>3861.806</c:v>
                </c:pt>
                <c:pt idx="932">
                  <c:v>3864.4140000000002</c:v>
                </c:pt>
                <c:pt idx="933">
                  <c:v>3867.0189999999998</c:v>
                </c:pt>
                <c:pt idx="934">
                  <c:v>3869.6219999999998</c:v>
                </c:pt>
                <c:pt idx="935">
                  <c:v>3872.2240000000002</c:v>
                </c:pt>
                <c:pt idx="936">
                  <c:v>3874.8229999999999</c:v>
                </c:pt>
                <c:pt idx="937">
                  <c:v>3877.4209999999998</c:v>
                </c:pt>
                <c:pt idx="938">
                  <c:v>3880.0160000000001</c:v>
                </c:pt>
                <c:pt idx="939">
                  <c:v>3882.61</c:v>
                </c:pt>
                <c:pt idx="940">
                  <c:v>3885.2020000000002</c:v>
                </c:pt>
                <c:pt idx="941">
                  <c:v>3887.7919999999999</c:v>
                </c:pt>
                <c:pt idx="942">
                  <c:v>3890.38</c:v>
                </c:pt>
                <c:pt idx="943">
                  <c:v>3892.9659999999999</c:v>
                </c:pt>
                <c:pt idx="944">
                  <c:v>3895.55</c:v>
                </c:pt>
                <c:pt idx="945">
                  <c:v>3898.1320000000001</c:v>
                </c:pt>
                <c:pt idx="946">
                  <c:v>3900.7130000000002</c:v>
                </c:pt>
                <c:pt idx="947">
                  <c:v>3903.2910000000002</c:v>
                </c:pt>
                <c:pt idx="948">
                  <c:v>3905.8679999999999</c:v>
                </c:pt>
                <c:pt idx="949">
                  <c:v>3908.442</c:v>
                </c:pt>
                <c:pt idx="950">
                  <c:v>3911.0149999999999</c:v>
                </c:pt>
                <c:pt idx="951">
                  <c:v>3913.5859999999998</c:v>
                </c:pt>
                <c:pt idx="952">
                  <c:v>3916.1550000000002</c:v>
                </c:pt>
                <c:pt idx="953">
                  <c:v>3918.7220000000002</c:v>
                </c:pt>
                <c:pt idx="954">
                  <c:v>3921.2869999999998</c:v>
                </c:pt>
                <c:pt idx="955">
                  <c:v>3923.85</c:v>
                </c:pt>
                <c:pt idx="956">
                  <c:v>3926.4110000000001</c:v>
                </c:pt>
                <c:pt idx="957">
                  <c:v>3928.971</c:v>
                </c:pt>
                <c:pt idx="958">
                  <c:v>3931.5279999999998</c:v>
                </c:pt>
                <c:pt idx="959">
                  <c:v>3934.0839999999998</c:v>
                </c:pt>
                <c:pt idx="960">
                  <c:v>3936.6379999999999</c:v>
                </c:pt>
                <c:pt idx="961">
                  <c:v>3939.19</c:v>
                </c:pt>
                <c:pt idx="962">
                  <c:v>3941.74</c:v>
                </c:pt>
                <c:pt idx="963">
                  <c:v>3944.288</c:v>
                </c:pt>
                <c:pt idx="964">
                  <c:v>3946.8339999999998</c:v>
                </c:pt>
                <c:pt idx="965">
                  <c:v>3949.3780000000002</c:v>
                </c:pt>
                <c:pt idx="966">
                  <c:v>3951.9209999999998</c:v>
                </c:pt>
                <c:pt idx="967">
                  <c:v>3954.462</c:v>
                </c:pt>
                <c:pt idx="968">
                  <c:v>3957</c:v>
                </c:pt>
                <c:pt idx="969">
                  <c:v>3959.5369999999998</c:v>
                </c:pt>
                <c:pt idx="970">
                  <c:v>3962.0720000000001</c:v>
                </c:pt>
                <c:pt idx="971">
                  <c:v>3964.6060000000002</c:v>
                </c:pt>
                <c:pt idx="972">
                  <c:v>3967.1370000000002</c:v>
                </c:pt>
                <c:pt idx="973">
                  <c:v>3969.6669999999999</c:v>
                </c:pt>
                <c:pt idx="974">
                  <c:v>3972.194</c:v>
                </c:pt>
                <c:pt idx="975">
                  <c:v>3974.72</c:v>
                </c:pt>
                <c:pt idx="976">
                  <c:v>3977.2440000000001</c:v>
                </c:pt>
                <c:pt idx="977">
                  <c:v>3979.7660000000001</c:v>
                </c:pt>
                <c:pt idx="978">
                  <c:v>3982.2860000000001</c:v>
                </c:pt>
                <c:pt idx="979">
                  <c:v>3984.8049999999998</c:v>
                </c:pt>
                <c:pt idx="980">
                  <c:v>3987.3209999999999</c:v>
                </c:pt>
                <c:pt idx="981">
                  <c:v>3989.8359999999998</c:v>
                </c:pt>
                <c:pt idx="982">
                  <c:v>3992.3490000000002</c:v>
                </c:pt>
                <c:pt idx="983">
                  <c:v>3994.86</c:v>
                </c:pt>
                <c:pt idx="984">
                  <c:v>3997.3690000000001</c:v>
                </c:pt>
                <c:pt idx="985">
                  <c:v>3999.877</c:v>
                </c:pt>
                <c:pt idx="986">
                  <c:v>4002.3820000000001</c:v>
                </c:pt>
                <c:pt idx="987">
                  <c:v>4004.886</c:v>
                </c:pt>
                <c:pt idx="988">
                  <c:v>4007.3879999999999</c:v>
                </c:pt>
                <c:pt idx="989">
                  <c:v>4009.8879999999999</c:v>
                </c:pt>
                <c:pt idx="990">
                  <c:v>4012.386</c:v>
                </c:pt>
                <c:pt idx="991">
                  <c:v>4014.8829999999998</c:v>
                </c:pt>
                <c:pt idx="992">
                  <c:v>4017.377</c:v>
                </c:pt>
                <c:pt idx="993">
                  <c:v>4019.87</c:v>
                </c:pt>
                <c:pt idx="994">
                  <c:v>4022.3609999999999</c:v>
                </c:pt>
                <c:pt idx="995">
                  <c:v>4024.85</c:v>
                </c:pt>
                <c:pt idx="996">
                  <c:v>4027.3380000000002</c:v>
                </c:pt>
                <c:pt idx="997">
                  <c:v>4029.8229999999999</c:v>
                </c:pt>
                <c:pt idx="998">
                  <c:v>4032.3069999999998</c:v>
                </c:pt>
                <c:pt idx="999">
                  <c:v>4034.7890000000002</c:v>
                </c:pt>
                <c:pt idx="1000">
                  <c:v>4037.2689999999998</c:v>
                </c:pt>
                <c:pt idx="1001">
                  <c:v>4039.7469999999998</c:v>
                </c:pt>
                <c:pt idx="1002">
                  <c:v>4042.2240000000002</c:v>
                </c:pt>
                <c:pt idx="1003">
                  <c:v>4044.6990000000001</c:v>
                </c:pt>
                <c:pt idx="1004">
                  <c:v>4047.172</c:v>
                </c:pt>
                <c:pt idx="1005">
                  <c:v>4049.643</c:v>
                </c:pt>
                <c:pt idx="1006">
                  <c:v>4052.1120000000001</c:v>
                </c:pt>
                <c:pt idx="1007">
                  <c:v>4054.58</c:v>
                </c:pt>
                <c:pt idx="1008">
                  <c:v>4057.0459999999998</c:v>
                </c:pt>
                <c:pt idx="1009">
                  <c:v>4059.51</c:v>
                </c:pt>
                <c:pt idx="1010">
                  <c:v>4061.9720000000002</c:v>
                </c:pt>
                <c:pt idx="1011">
                  <c:v>4064.4319999999998</c:v>
                </c:pt>
                <c:pt idx="1012">
                  <c:v>4066.8910000000001</c:v>
                </c:pt>
                <c:pt idx="1013">
                  <c:v>4069.348</c:v>
                </c:pt>
                <c:pt idx="1014">
                  <c:v>4071.8029999999999</c:v>
                </c:pt>
                <c:pt idx="1015">
                  <c:v>4074.2559999999999</c:v>
                </c:pt>
                <c:pt idx="1016">
                  <c:v>4076.7080000000001</c:v>
                </c:pt>
                <c:pt idx="1017">
                  <c:v>4079.1579999999999</c:v>
                </c:pt>
                <c:pt idx="1018">
                  <c:v>4081.6060000000002</c:v>
                </c:pt>
                <c:pt idx="1019">
                  <c:v>4084.0520000000001</c:v>
                </c:pt>
                <c:pt idx="1020">
                  <c:v>4086.4969999999998</c:v>
                </c:pt>
                <c:pt idx="1021">
                  <c:v>4088.9389999999999</c:v>
                </c:pt>
                <c:pt idx="1022">
                  <c:v>4091.38</c:v>
                </c:pt>
                <c:pt idx="1023">
                  <c:v>4093.819</c:v>
                </c:pt>
                <c:pt idx="1024">
                  <c:v>4096.2569999999996</c:v>
                </c:pt>
                <c:pt idx="1025">
                  <c:v>4098.6930000000002</c:v>
                </c:pt>
                <c:pt idx="1026">
                  <c:v>4101.1270000000004</c:v>
                </c:pt>
                <c:pt idx="1027">
                  <c:v>4103.5590000000002</c:v>
                </c:pt>
                <c:pt idx="1028">
                  <c:v>4105.9889999999996</c:v>
                </c:pt>
                <c:pt idx="1029">
                  <c:v>4108.4179999999997</c:v>
                </c:pt>
                <c:pt idx="1030">
                  <c:v>4110.8450000000003</c:v>
                </c:pt>
                <c:pt idx="1031">
                  <c:v>4113.2700000000004</c:v>
                </c:pt>
                <c:pt idx="1032">
                  <c:v>4115.6940000000004</c:v>
                </c:pt>
                <c:pt idx="1033">
                  <c:v>4118.1149999999998</c:v>
                </c:pt>
                <c:pt idx="1034">
                  <c:v>4120.5349999999999</c:v>
                </c:pt>
                <c:pt idx="1035">
                  <c:v>4122.9539999999997</c:v>
                </c:pt>
                <c:pt idx="1036">
                  <c:v>4125.37</c:v>
                </c:pt>
                <c:pt idx="1037">
                  <c:v>4127.7849999999999</c:v>
                </c:pt>
                <c:pt idx="1038">
                  <c:v>4130.1980000000003</c:v>
                </c:pt>
                <c:pt idx="1039">
                  <c:v>4132.6090000000004</c:v>
                </c:pt>
                <c:pt idx="1040">
                  <c:v>4135.0190000000002</c:v>
                </c:pt>
                <c:pt idx="1041">
                  <c:v>4137.4269999999997</c:v>
                </c:pt>
                <c:pt idx="1042">
                  <c:v>4139.8329999999996</c:v>
                </c:pt>
                <c:pt idx="1043">
                  <c:v>4142.2370000000001</c:v>
                </c:pt>
              </c:numCache>
            </c:numRef>
          </c:xVal>
          <c:yVal>
            <c:numRef>
              <c:f>גיליון1!$G$24:$ANJ$24</c:f>
            </c:numRef>
          </c:yVal>
          <c:smooth val="1"/>
        </c:ser>
        <c:ser>
          <c:idx val="3"/>
          <c:order val="1"/>
          <c:tx>
            <c:strRef>
              <c:f>גיליון1!$C$24:$F$24</c:f>
              <c:strCache>
                <c:ptCount val="4"/>
                <c:pt idx="0">
                  <c:v>ice</c:v>
                </c:pt>
                <c:pt idx="1">
                  <c:v>100</c:v>
                </c:pt>
                <c:pt idx="2">
                  <c:v>coli</c:v>
                </c:pt>
                <c:pt idx="3">
                  <c:v>1</c:v>
                </c:pt>
              </c:strCache>
            </c:strRef>
          </c:tx>
          <c:spPr>
            <a:ln w="19050" cap="rnd">
              <a:solidFill>
                <a:schemeClr val="accent1">
                  <a:lumMod val="60000"/>
                </a:schemeClr>
              </a:solidFill>
              <a:round/>
            </a:ln>
            <a:effectLst/>
          </c:spPr>
          <c:marker>
            <c:symbol val="none"/>
          </c:marker>
          <c:xVal>
            <c:numRef>
              <c:f>גיליון1!$G$1:$ANJ$1</c:f>
              <c:numCache>
                <c:formatCode>General</c:formatCode>
                <c:ptCount val="1044"/>
                <c:pt idx="0">
                  <c:v>160.70099999999999</c:v>
                </c:pt>
                <c:pt idx="1">
                  <c:v>166.74199999999999</c:v>
                </c:pt>
                <c:pt idx="2">
                  <c:v>172.77699999999999</c:v>
                </c:pt>
                <c:pt idx="3">
                  <c:v>178.80500000000001</c:v>
                </c:pt>
                <c:pt idx="4">
                  <c:v>184.82599999999999</c:v>
                </c:pt>
                <c:pt idx="5">
                  <c:v>190.84100000000001</c:v>
                </c:pt>
                <c:pt idx="6">
                  <c:v>196.84899999999999</c:v>
                </c:pt>
                <c:pt idx="7">
                  <c:v>202.85</c:v>
                </c:pt>
                <c:pt idx="8">
                  <c:v>208.845</c:v>
                </c:pt>
                <c:pt idx="9">
                  <c:v>214.833</c:v>
                </c:pt>
                <c:pt idx="10">
                  <c:v>220.815</c:v>
                </c:pt>
                <c:pt idx="11">
                  <c:v>226.78899999999999</c:v>
                </c:pt>
                <c:pt idx="12">
                  <c:v>232.75800000000001</c:v>
                </c:pt>
                <c:pt idx="13">
                  <c:v>238.71899999999999</c:v>
                </c:pt>
                <c:pt idx="14">
                  <c:v>244.67400000000001</c:v>
                </c:pt>
                <c:pt idx="15">
                  <c:v>250.62299999999999</c:v>
                </c:pt>
                <c:pt idx="16">
                  <c:v>256.565</c:v>
                </c:pt>
                <c:pt idx="17">
                  <c:v>262.5</c:v>
                </c:pt>
                <c:pt idx="18">
                  <c:v>268.42899999999997</c:v>
                </c:pt>
                <c:pt idx="19">
                  <c:v>274.351</c:v>
                </c:pt>
                <c:pt idx="20">
                  <c:v>280.267</c:v>
                </c:pt>
                <c:pt idx="21">
                  <c:v>286.17599999999999</c:v>
                </c:pt>
                <c:pt idx="22">
                  <c:v>292.07900000000001</c:v>
                </c:pt>
                <c:pt idx="23">
                  <c:v>297.97500000000002</c:v>
                </c:pt>
                <c:pt idx="24">
                  <c:v>303.86500000000001</c:v>
                </c:pt>
                <c:pt idx="25">
                  <c:v>309.74799999999999</c:v>
                </c:pt>
                <c:pt idx="26">
                  <c:v>315.625</c:v>
                </c:pt>
                <c:pt idx="27">
                  <c:v>321.495</c:v>
                </c:pt>
                <c:pt idx="28">
                  <c:v>327.35899999999998</c:v>
                </c:pt>
                <c:pt idx="29">
                  <c:v>333.21699999999998</c:v>
                </c:pt>
                <c:pt idx="30">
                  <c:v>339.06799999999998</c:v>
                </c:pt>
                <c:pt idx="31">
                  <c:v>344.91199999999998</c:v>
                </c:pt>
                <c:pt idx="32">
                  <c:v>350.75099999999998</c:v>
                </c:pt>
                <c:pt idx="33">
                  <c:v>356.58300000000003</c:v>
                </c:pt>
                <c:pt idx="34">
                  <c:v>362.40800000000002</c:v>
                </c:pt>
                <c:pt idx="35">
                  <c:v>368.22699999999998</c:v>
                </c:pt>
                <c:pt idx="36">
                  <c:v>374.04</c:v>
                </c:pt>
                <c:pt idx="37">
                  <c:v>379.84699999999998</c:v>
                </c:pt>
                <c:pt idx="38">
                  <c:v>385.64699999999999</c:v>
                </c:pt>
                <c:pt idx="39">
                  <c:v>391.44</c:v>
                </c:pt>
                <c:pt idx="40">
                  <c:v>397.22800000000001</c:v>
                </c:pt>
                <c:pt idx="41">
                  <c:v>403.00900000000001</c:v>
                </c:pt>
                <c:pt idx="42">
                  <c:v>408.78399999999999</c:v>
                </c:pt>
                <c:pt idx="43">
                  <c:v>414.553</c:v>
                </c:pt>
                <c:pt idx="44">
                  <c:v>420.315</c:v>
                </c:pt>
                <c:pt idx="45">
                  <c:v>426.07100000000003</c:v>
                </c:pt>
                <c:pt idx="46">
                  <c:v>431.82100000000003</c:v>
                </c:pt>
                <c:pt idx="47">
                  <c:v>437.565</c:v>
                </c:pt>
                <c:pt idx="48">
                  <c:v>443.30200000000002</c:v>
                </c:pt>
                <c:pt idx="49">
                  <c:v>449.03300000000002</c:v>
                </c:pt>
                <c:pt idx="50">
                  <c:v>454.75799999999998</c:v>
                </c:pt>
                <c:pt idx="51">
                  <c:v>460.47699999999998</c:v>
                </c:pt>
                <c:pt idx="52">
                  <c:v>466.18900000000002</c:v>
                </c:pt>
                <c:pt idx="53">
                  <c:v>471.89600000000002</c:v>
                </c:pt>
                <c:pt idx="54">
                  <c:v>477.596</c:v>
                </c:pt>
                <c:pt idx="55">
                  <c:v>483.29</c:v>
                </c:pt>
                <c:pt idx="56">
                  <c:v>488.97800000000001</c:v>
                </c:pt>
                <c:pt idx="57">
                  <c:v>494.66</c:v>
                </c:pt>
                <c:pt idx="58">
                  <c:v>500.33499999999998</c:v>
                </c:pt>
                <c:pt idx="59">
                  <c:v>506.005</c:v>
                </c:pt>
                <c:pt idx="60">
                  <c:v>511.66800000000001</c:v>
                </c:pt>
                <c:pt idx="61">
                  <c:v>517.32500000000005</c:v>
                </c:pt>
                <c:pt idx="62">
                  <c:v>522.97699999999998</c:v>
                </c:pt>
                <c:pt idx="63">
                  <c:v>528.62199999999996</c:v>
                </c:pt>
                <c:pt idx="64">
                  <c:v>534.26099999999997</c:v>
                </c:pt>
                <c:pt idx="65">
                  <c:v>539.89400000000001</c:v>
                </c:pt>
                <c:pt idx="66">
                  <c:v>545.52099999999996</c:v>
                </c:pt>
                <c:pt idx="67">
                  <c:v>551.14099999999996</c:v>
                </c:pt>
                <c:pt idx="68">
                  <c:v>556.75599999999997</c:v>
                </c:pt>
                <c:pt idx="69">
                  <c:v>562.36500000000001</c:v>
                </c:pt>
                <c:pt idx="70">
                  <c:v>567.96799999999996</c:v>
                </c:pt>
                <c:pt idx="71">
                  <c:v>573.56500000000005</c:v>
                </c:pt>
                <c:pt idx="72">
                  <c:v>579.15499999999997</c:v>
                </c:pt>
                <c:pt idx="73">
                  <c:v>584.74</c:v>
                </c:pt>
                <c:pt idx="74">
                  <c:v>590.31899999999996</c:v>
                </c:pt>
                <c:pt idx="75">
                  <c:v>595.89200000000005</c:v>
                </c:pt>
                <c:pt idx="76">
                  <c:v>601.45899999999995</c:v>
                </c:pt>
                <c:pt idx="77">
                  <c:v>607.02</c:v>
                </c:pt>
                <c:pt idx="78">
                  <c:v>612.57500000000005</c:v>
                </c:pt>
                <c:pt idx="79">
                  <c:v>618.12400000000002</c:v>
                </c:pt>
                <c:pt idx="80">
                  <c:v>623.66700000000003</c:v>
                </c:pt>
                <c:pt idx="81">
                  <c:v>629.20399999999995</c:v>
                </c:pt>
                <c:pt idx="82">
                  <c:v>634.73500000000001</c:v>
                </c:pt>
                <c:pt idx="83">
                  <c:v>640.26099999999997</c:v>
                </c:pt>
                <c:pt idx="84">
                  <c:v>645.78099999999995</c:v>
                </c:pt>
                <c:pt idx="85">
                  <c:v>651.29399999999998</c:v>
                </c:pt>
                <c:pt idx="86">
                  <c:v>656.80200000000002</c:v>
                </c:pt>
                <c:pt idx="87">
                  <c:v>662.30399999999997</c:v>
                </c:pt>
                <c:pt idx="88">
                  <c:v>667.8</c:v>
                </c:pt>
                <c:pt idx="89">
                  <c:v>673.29</c:v>
                </c:pt>
                <c:pt idx="90">
                  <c:v>678.77499999999998</c:v>
                </c:pt>
                <c:pt idx="91">
                  <c:v>684.25400000000002</c:v>
                </c:pt>
                <c:pt idx="92">
                  <c:v>689.726</c:v>
                </c:pt>
                <c:pt idx="93">
                  <c:v>695.19299999999998</c:v>
                </c:pt>
                <c:pt idx="94">
                  <c:v>700.65499999999997</c:v>
                </c:pt>
                <c:pt idx="95">
                  <c:v>706.11</c:v>
                </c:pt>
                <c:pt idx="96">
                  <c:v>711.56</c:v>
                </c:pt>
                <c:pt idx="97">
                  <c:v>717.00400000000002</c:v>
                </c:pt>
                <c:pt idx="98">
                  <c:v>722.44200000000001</c:v>
                </c:pt>
                <c:pt idx="99">
                  <c:v>727.87400000000002</c:v>
                </c:pt>
                <c:pt idx="100">
                  <c:v>733.30100000000004</c:v>
                </c:pt>
                <c:pt idx="101">
                  <c:v>738.72199999999998</c:v>
                </c:pt>
                <c:pt idx="102">
                  <c:v>744.13699999999994</c:v>
                </c:pt>
                <c:pt idx="103">
                  <c:v>749.54700000000003</c:v>
                </c:pt>
                <c:pt idx="104">
                  <c:v>754.95100000000002</c:v>
                </c:pt>
                <c:pt idx="105">
                  <c:v>760.34900000000005</c:v>
                </c:pt>
                <c:pt idx="106">
                  <c:v>765.74099999999999</c:v>
                </c:pt>
                <c:pt idx="107">
                  <c:v>771.12800000000004</c:v>
                </c:pt>
                <c:pt idx="108">
                  <c:v>776.50900000000001</c:v>
                </c:pt>
                <c:pt idx="109">
                  <c:v>781.88499999999999</c:v>
                </c:pt>
                <c:pt idx="110">
                  <c:v>787.25400000000002</c:v>
                </c:pt>
                <c:pt idx="111">
                  <c:v>792.61800000000005</c:v>
                </c:pt>
                <c:pt idx="112">
                  <c:v>797.97699999999998</c:v>
                </c:pt>
                <c:pt idx="113">
                  <c:v>803.33</c:v>
                </c:pt>
                <c:pt idx="114">
                  <c:v>808.67700000000002</c:v>
                </c:pt>
                <c:pt idx="115">
                  <c:v>814.01900000000001</c:v>
                </c:pt>
                <c:pt idx="116">
                  <c:v>819.35500000000002</c:v>
                </c:pt>
                <c:pt idx="117">
                  <c:v>824.68600000000004</c:v>
                </c:pt>
                <c:pt idx="118">
                  <c:v>830.01099999999997</c:v>
                </c:pt>
                <c:pt idx="119">
                  <c:v>835.33</c:v>
                </c:pt>
                <c:pt idx="120">
                  <c:v>840.64400000000001</c:v>
                </c:pt>
                <c:pt idx="121">
                  <c:v>845.952</c:v>
                </c:pt>
                <c:pt idx="122">
                  <c:v>851.255</c:v>
                </c:pt>
                <c:pt idx="123">
                  <c:v>856.55200000000002</c:v>
                </c:pt>
                <c:pt idx="124">
                  <c:v>861.84400000000005</c:v>
                </c:pt>
                <c:pt idx="125">
                  <c:v>867.13</c:v>
                </c:pt>
                <c:pt idx="126">
                  <c:v>872.41</c:v>
                </c:pt>
                <c:pt idx="127">
                  <c:v>877.68600000000004</c:v>
                </c:pt>
                <c:pt idx="128">
                  <c:v>882.95500000000004</c:v>
                </c:pt>
                <c:pt idx="129">
                  <c:v>888.21900000000005</c:v>
                </c:pt>
                <c:pt idx="130">
                  <c:v>893.47799999999995</c:v>
                </c:pt>
                <c:pt idx="131">
                  <c:v>898.73099999999999</c:v>
                </c:pt>
                <c:pt idx="132">
                  <c:v>903.97900000000004</c:v>
                </c:pt>
                <c:pt idx="133">
                  <c:v>909.221</c:v>
                </c:pt>
                <c:pt idx="134">
                  <c:v>914.45799999999997</c:v>
                </c:pt>
                <c:pt idx="135">
                  <c:v>919.69</c:v>
                </c:pt>
                <c:pt idx="136">
                  <c:v>924.91600000000005</c:v>
                </c:pt>
                <c:pt idx="137">
                  <c:v>930.13599999999997</c:v>
                </c:pt>
                <c:pt idx="138">
                  <c:v>935.351</c:v>
                </c:pt>
                <c:pt idx="139">
                  <c:v>940.56100000000004</c:v>
                </c:pt>
                <c:pt idx="140">
                  <c:v>945.76599999999996</c:v>
                </c:pt>
                <c:pt idx="141">
                  <c:v>950.96500000000003</c:v>
                </c:pt>
                <c:pt idx="142">
                  <c:v>956.15800000000002</c:v>
                </c:pt>
                <c:pt idx="143">
                  <c:v>961.34699999999998</c:v>
                </c:pt>
                <c:pt idx="144">
                  <c:v>966.529</c:v>
                </c:pt>
                <c:pt idx="145">
                  <c:v>971.70699999999999</c:v>
                </c:pt>
                <c:pt idx="146">
                  <c:v>976.87900000000002</c:v>
                </c:pt>
                <c:pt idx="147">
                  <c:v>982.04600000000005</c:v>
                </c:pt>
                <c:pt idx="148">
                  <c:v>987.20799999999997</c:v>
                </c:pt>
                <c:pt idx="149">
                  <c:v>992.36400000000003</c:v>
                </c:pt>
                <c:pt idx="150">
                  <c:v>997.51499999999999</c:v>
                </c:pt>
                <c:pt idx="151">
                  <c:v>1002.66</c:v>
                </c:pt>
                <c:pt idx="152">
                  <c:v>1007.801</c:v>
                </c:pt>
                <c:pt idx="153">
                  <c:v>1012.936</c:v>
                </c:pt>
                <c:pt idx="154">
                  <c:v>1018.066</c:v>
                </c:pt>
                <c:pt idx="155">
                  <c:v>1023.19</c:v>
                </c:pt>
                <c:pt idx="156">
                  <c:v>1028.309</c:v>
                </c:pt>
                <c:pt idx="157">
                  <c:v>1033.423</c:v>
                </c:pt>
                <c:pt idx="158">
                  <c:v>1038.5319999999999</c:v>
                </c:pt>
                <c:pt idx="159">
                  <c:v>1043.636</c:v>
                </c:pt>
                <c:pt idx="160">
                  <c:v>1048.7339999999999</c:v>
                </c:pt>
                <c:pt idx="161">
                  <c:v>1053.827</c:v>
                </c:pt>
                <c:pt idx="162">
                  <c:v>1058.915</c:v>
                </c:pt>
                <c:pt idx="163">
                  <c:v>1063.998</c:v>
                </c:pt>
                <c:pt idx="164">
                  <c:v>1069.075</c:v>
                </c:pt>
                <c:pt idx="165">
                  <c:v>1074.1469999999999</c:v>
                </c:pt>
                <c:pt idx="166">
                  <c:v>1079.2139999999999</c:v>
                </c:pt>
                <c:pt idx="167">
                  <c:v>1084.2760000000001</c:v>
                </c:pt>
                <c:pt idx="168">
                  <c:v>1089.3330000000001</c:v>
                </c:pt>
                <c:pt idx="169">
                  <c:v>1094.385</c:v>
                </c:pt>
                <c:pt idx="170">
                  <c:v>1099.431</c:v>
                </c:pt>
                <c:pt idx="171">
                  <c:v>1104.472</c:v>
                </c:pt>
                <c:pt idx="172">
                  <c:v>1109.509</c:v>
                </c:pt>
                <c:pt idx="173">
                  <c:v>1114.54</c:v>
                </c:pt>
                <c:pt idx="174">
                  <c:v>1119.5650000000001</c:v>
                </c:pt>
                <c:pt idx="175">
                  <c:v>1124.586</c:v>
                </c:pt>
                <c:pt idx="176">
                  <c:v>1129.6020000000001</c:v>
                </c:pt>
                <c:pt idx="177">
                  <c:v>1134.6130000000001</c:v>
                </c:pt>
                <c:pt idx="178">
                  <c:v>1139.6179999999999</c:v>
                </c:pt>
                <c:pt idx="179">
                  <c:v>1144.6189999999999</c:v>
                </c:pt>
                <c:pt idx="180">
                  <c:v>1149.614</c:v>
                </c:pt>
                <c:pt idx="181">
                  <c:v>1154.604</c:v>
                </c:pt>
                <c:pt idx="182">
                  <c:v>1159.5889999999999</c:v>
                </c:pt>
                <c:pt idx="183">
                  <c:v>1164.57</c:v>
                </c:pt>
                <c:pt idx="184">
                  <c:v>1169.5450000000001</c:v>
                </c:pt>
                <c:pt idx="185">
                  <c:v>1174.5150000000001</c:v>
                </c:pt>
                <c:pt idx="186">
                  <c:v>1179.48</c:v>
                </c:pt>
                <c:pt idx="187">
                  <c:v>1184.44</c:v>
                </c:pt>
                <c:pt idx="188">
                  <c:v>1189.395</c:v>
                </c:pt>
                <c:pt idx="189">
                  <c:v>1194.345</c:v>
                </c:pt>
                <c:pt idx="190">
                  <c:v>1199.29</c:v>
                </c:pt>
                <c:pt idx="191">
                  <c:v>1204.23</c:v>
                </c:pt>
                <c:pt idx="192">
                  <c:v>1209.165</c:v>
                </c:pt>
                <c:pt idx="193">
                  <c:v>1214.095</c:v>
                </c:pt>
                <c:pt idx="194">
                  <c:v>1219.021</c:v>
                </c:pt>
                <c:pt idx="195">
                  <c:v>1223.941</c:v>
                </c:pt>
                <c:pt idx="196">
                  <c:v>1228.856</c:v>
                </c:pt>
                <c:pt idx="197">
                  <c:v>1233.7660000000001</c:v>
                </c:pt>
                <c:pt idx="198">
                  <c:v>1238.672</c:v>
                </c:pt>
                <c:pt idx="199">
                  <c:v>1243.5719999999999</c:v>
                </c:pt>
                <c:pt idx="200">
                  <c:v>1248.4670000000001</c:v>
                </c:pt>
                <c:pt idx="201">
                  <c:v>1253.3579999999999</c:v>
                </c:pt>
                <c:pt idx="202">
                  <c:v>1258.2439999999999</c:v>
                </c:pt>
                <c:pt idx="203">
                  <c:v>1263.124</c:v>
                </c:pt>
                <c:pt idx="204">
                  <c:v>1268</c:v>
                </c:pt>
                <c:pt idx="205">
                  <c:v>1272.8710000000001</c:v>
                </c:pt>
                <c:pt idx="206">
                  <c:v>1277.7370000000001</c:v>
                </c:pt>
                <c:pt idx="207">
                  <c:v>1282.5989999999999</c:v>
                </c:pt>
                <c:pt idx="208">
                  <c:v>1287.4549999999999</c:v>
                </c:pt>
                <c:pt idx="209">
                  <c:v>1292.306</c:v>
                </c:pt>
                <c:pt idx="210">
                  <c:v>1297.153</c:v>
                </c:pt>
                <c:pt idx="211">
                  <c:v>1301.9949999999999</c:v>
                </c:pt>
                <c:pt idx="212">
                  <c:v>1306.8320000000001</c:v>
                </c:pt>
                <c:pt idx="213">
                  <c:v>1311.664</c:v>
                </c:pt>
                <c:pt idx="214">
                  <c:v>1316.491</c:v>
                </c:pt>
                <c:pt idx="215">
                  <c:v>1321.3140000000001</c:v>
                </c:pt>
                <c:pt idx="216">
                  <c:v>1326.1320000000001</c:v>
                </c:pt>
                <c:pt idx="217">
                  <c:v>1330.9449999999999</c:v>
                </c:pt>
                <c:pt idx="218">
                  <c:v>1335.7529999999999</c:v>
                </c:pt>
                <c:pt idx="219">
                  <c:v>1340.556</c:v>
                </c:pt>
                <c:pt idx="220">
                  <c:v>1345.354</c:v>
                </c:pt>
                <c:pt idx="221">
                  <c:v>1350.1479999999999</c:v>
                </c:pt>
                <c:pt idx="222">
                  <c:v>1354.9369999999999</c:v>
                </c:pt>
                <c:pt idx="223">
                  <c:v>1359.722</c:v>
                </c:pt>
                <c:pt idx="224">
                  <c:v>1364.501</c:v>
                </c:pt>
                <c:pt idx="225">
                  <c:v>1369.2760000000001</c:v>
                </c:pt>
                <c:pt idx="226">
                  <c:v>1374.046</c:v>
                </c:pt>
                <c:pt idx="227">
                  <c:v>1378.8109999999999</c:v>
                </c:pt>
                <c:pt idx="228">
                  <c:v>1383.5719999999999</c:v>
                </c:pt>
                <c:pt idx="229">
                  <c:v>1388.327</c:v>
                </c:pt>
                <c:pt idx="230">
                  <c:v>1393.079</c:v>
                </c:pt>
                <c:pt idx="231">
                  <c:v>1397.825</c:v>
                </c:pt>
                <c:pt idx="232">
                  <c:v>1402.567</c:v>
                </c:pt>
                <c:pt idx="233">
                  <c:v>1407.3040000000001</c:v>
                </c:pt>
                <c:pt idx="234">
                  <c:v>1412.0360000000001</c:v>
                </c:pt>
                <c:pt idx="235">
                  <c:v>1416.7639999999999</c:v>
                </c:pt>
                <c:pt idx="236">
                  <c:v>1421.4870000000001</c:v>
                </c:pt>
                <c:pt idx="237">
                  <c:v>1426.2049999999999</c:v>
                </c:pt>
                <c:pt idx="238">
                  <c:v>1430.9190000000001</c:v>
                </c:pt>
                <c:pt idx="239">
                  <c:v>1435.6279999999999</c:v>
                </c:pt>
                <c:pt idx="240">
                  <c:v>1440.3330000000001</c:v>
                </c:pt>
                <c:pt idx="241">
                  <c:v>1445.0319999999999</c:v>
                </c:pt>
                <c:pt idx="242">
                  <c:v>1449.7270000000001</c:v>
                </c:pt>
                <c:pt idx="243">
                  <c:v>1454.4179999999999</c:v>
                </c:pt>
                <c:pt idx="244">
                  <c:v>1459.104</c:v>
                </c:pt>
                <c:pt idx="245">
                  <c:v>1463.7850000000001</c:v>
                </c:pt>
                <c:pt idx="246">
                  <c:v>1468.462</c:v>
                </c:pt>
                <c:pt idx="247">
                  <c:v>1473.134</c:v>
                </c:pt>
                <c:pt idx="248">
                  <c:v>1477.8019999999999</c:v>
                </c:pt>
                <c:pt idx="249">
                  <c:v>1482.4649999999999</c:v>
                </c:pt>
                <c:pt idx="250">
                  <c:v>1487.123</c:v>
                </c:pt>
                <c:pt idx="251">
                  <c:v>1491.777</c:v>
                </c:pt>
                <c:pt idx="252">
                  <c:v>1496.4259999999999</c:v>
                </c:pt>
                <c:pt idx="253">
                  <c:v>1501.0709999999999</c:v>
                </c:pt>
                <c:pt idx="254">
                  <c:v>1505.711</c:v>
                </c:pt>
                <c:pt idx="255">
                  <c:v>1510.347</c:v>
                </c:pt>
                <c:pt idx="256">
                  <c:v>1514.9780000000001</c:v>
                </c:pt>
                <c:pt idx="257">
                  <c:v>1519.604</c:v>
                </c:pt>
                <c:pt idx="258">
                  <c:v>1524.2260000000001</c:v>
                </c:pt>
                <c:pt idx="259">
                  <c:v>1528.8440000000001</c:v>
                </c:pt>
                <c:pt idx="260">
                  <c:v>1533.4570000000001</c:v>
                </c:pt>
                <c:pt idx="261">
                  <c:v>1538.0650000000001</c:v>
                </c:pt>
                <c:pt idx="262">
                  <c:v>1542.6690000000001</c:v>
                </c:pt>
                <c:pt idx="263">
                  <c:v>1547.269</c:v>
                </c:pt>
                <c:pt idx="264">
                  <c:v>1551.864</c:v>
                </c:pt>
                <c:pt idx="265">
                  <c:v>1556.454</c:v>
                </c:pt>
                <c:pt idx="266">
                  <c:v>1561.0409999999999</c:v>
                </c:pt>
                <c:pt idx="267">
                  <c:v>1565.6220000000001</c:v>
                </c:pt>
                <c:pt idx="268">
                  <c:v>1570.1990000000001</c:v>
                </c:pt>
                <c:pt idx="269">
                  <c:v>1574.7719999999999</c:v>
                </c:pt>
                <c:pt idx="270">
                  <c:v>1579.34</c:v>
                </c:pt>
                <c:pt idx="271">
                  <c:v>1583.904</c:v>
                </c:pt>
                <c:pt idx="272">
                  <c:v>1588.4639999999999</c:v>
                </c:pt>
                <c:pt idx="273">
                  <c:v>1593.019</c:v>
                </c:pt>
                <c:pt idx="274">
                  <c:v>1597.569</c:v>
                </c:pt>
                <c:pt idx="275">
                  <c:v>1602.115</c:v>
                </c:pt>
                <c:pt idx="276">
                  <c:v>1606.6569999999999</c:v>
                </c:pt>
                <c:pt idx="277">
                  <c:v>1611.1949999999999</c:v>
                </c:pt>
                <c:pt idx="278">
                  <c:v>1615.7280000000001</c:v>
                </c:pt>
                <c:pt idx="279">
                  <c:v>1620.2560000000001</c:v>
                </c:pt>
                <c:pt idx="280">
                  <c:v>1624.78</c:v>
                </c:pt>
                <c:pt idx="281">
                  <c:v>1629.3</c:v>
                </c:pt>
                <c:pt idx="282">
                  <c:v>1633.816</c:v>
                </c:pt>
                <c:pt idx="283">
                  <c:v>1638.327</c:v>
                </c:pt>
                <c:pt idx="284">
                  <c:v>1642.8340000000001</c:v>
                </c:pt>
                <c:pt idx="285">
                  <c:v>1647.336</c:v>
                </c:pt>
                <c:pt idx="286">
                  <c:v>1651.8340000000001</c:v>
                </c:pt>
                <c:pt idx="287">
                  <c:v>1656.328</c:v>
                </c:pt>
                <c:pt idx="288">
                  <c:v>1660.817</c:v>
                </c:pt>
                <c:pt idx="289">
                  <c:v>1665.3019999999999</c:v>
                </c:pt>
                <c:pt idx="290">
                  <c:v>1669.7829999999999</c:v>
                </c:pt>
                <c:pt idx="291">
                  <c:v>1674.259</c:v>
                </c:pt>
                <c:pt idx="292">
                  <c:v>1678.732</c:v>
                </c:pt>
                <c:pt idx="293">
                  <c:v>1683.1990000000001</c:v>
                </c:pt>
                <c:pt idx="294">
                  <c:v>1687.663</c:v>
                </c:pt>
                <c:pt idx="295">
                  <c:v>1692.1220000000001</c:v>
                </c:pt>
                <c:pt idx="296">
                  <c:v>1696.577</c:v>
                </c:pt>
                <c:pt idx="297">
                  <c:v>1701.028</c:v>
                </c:pt>
                <c:pt idx="298">
                  <c:v>1705.4739999999999</c:v>
                </c:pt>
                <c:pt idx="299">
                  <c:v>1709.9169999999999</c:v>
                </c:pt>
                <c:pt idx="300">
                  <c:v>1714.355</c:v>
                </c:pt>
                <c:pt idx="301">
                  <c:v>1718.788</c:v>
                </c:pt>
                <c:pt idx="302">
                  <c:v>1723.2180000000001</c:v>
                </c:pt>
                <c:pt idx="303">
                  <c:v>1727.643</c:v>
                </c:pt>
                <c:pt idx="304">
                  <c:v>1732.0640000000001</c:v>
                </c:pt>
                <c:pt idx="305">
                  <c:v>1736.481</c:v>
                </c:pt>
                <c:pt idx="306">
                  <c:v>1740.893</c:v>
                </c:pt>
                <c:pt idx="307">
                  <c:v>1745.3009999999999</c:v>
                </c:pt>
                <c:pt idx="308">
                  <c:v>1749.7049999999999</c:v>
                </c:pt>
                <c:pt idx="309">
                  <c:v>1754.105</c:v>
                </c:pt>
                <c:pt idx="310">
                  <c:v>1758.501</c:v>
                </c:pt>
                <c:pt idx="311">
                  <c:v>1762.893</c:v>
                </c:pt>
                <c:pt idx="312">
                  <c:v>1767.28</c:v>
                </c:pt>
                <c:pt idx="313">
                  <c:v>1771.663</c:v>
                </c:pt>
                <c:pt idx="314">
                  <c:v>1776.0419999999999</c:v>
                </c:pt>
                <c:pt idx="315">
                  <c:v>1780.4169999999999</c:v>
                </c:pt>
                <c:pt idx="316">
                  <c:v>1784.787</c:v>
                </c:pt>
                <c:pt idx="317">
                  <c:v>1789.154</c:v>
                </c:pt>
                <c:pt idx="318">
                  <c:v>1793.5160000000001</c:v>
                </c:pt>
                <c:pt idx="319">
                  <c:v>1797.874</c:v>
                </c:pt>
                <c:pt idx="320">
                  <c:v>1802.2280000000001</c:v>
                </c:pt>
                <c:pt idx="321">
                  <c:v>1806.578</c:v>
                </c:pt>
                <c:pt idx="322">
                  <c:v>1810.924</c:v>
                </c:pt>
                <c:pt idx="323">
                  <c:v>1815.2660000000001</c:v>
                </c:pt>
                <c:pt idx="324">
                  <c:v>1819.6030000000001</c:v>
                </c:pt>
                <c:pt idx="325">
                  <c:v>1823.9369999999999</c:v>
                </c:pt>
                <c:pt idx="326">
                  <c:v>1828.2660000000001</c:v>
                </c:pt>
                <c:pt idx="327">
                  <c:v>1832.5909999999999</c:v>
                </c:pt>
                <c:pt idx="328">
                  <c:v>1836.913</c:v>
                </c:pt>
                <c:pt idx="329">
                  <c:v>1841.23</c:v>
                </c:pt>
                <c:pt idx="330">
                  <c:v>1845.5429999999999</c:v>
                </c:pt>
                <c:pt idx="331">
                  <c:v>1849.8520000000001</c:v>
                </c:pt>
                <c:pt idx="332">
                  <c:v>1854.1559999999999</c:v>
                </c:pt>
                <c:pt idx="333">
                  <c:v>1858.4570000000001</c:v>
                </c:pt>
                <c:pt idx="334">
                  <c:v>1862.7539999999999</c:v>
                </c:pt>
                <c:pt idx="335">
                  <c:v>1867.047</c:v>
                </c:pt>
                <c:pt idx="336">
                  <c:v>1871.335</c:v>
                </c:pt>
                <c:pt idx="337">
                  <c:v>1875.62</c:v>
                </c:pt>
                <c:pt idx="338">
                  <c:v>1879.9</c:v>
                </c:pt>
                <c:pt idx="339">
                  <c:v>1884.1769999999999</c:v>
                </c:pt>
                <c:pt idx="340">
                  <c:v>1888.4490000000001</c:v>
                </c:pt>
                <c:pt idx="341">
                  <c:v>1892.7180000000001</c:v>
                </c:pt>
                <c:pt idx="342">
                  <c:v>1896.982</c:v>
                </c:pt>
                <c:pt idx="343">
                  <c:v>1901.2429999999999</c:v>
                </c:pt>
                <c:pt idx="344">
                  <c:v>1905.499</c:v>
                </c:pt>
                <c:pt idx="345">
                  <c:v>1909.752</c:v>
                </c:pt>
                <c:pt idx="346">
                  <c:v>1914</c:v>
                </c:pt>
                <c:pt idx="347">
                  <c:v>1918.2449999999999</c:v>
                </c:pt>
                <c:pt idx="348">
                  <c:v>1922.4849999999999</c:v>
                </c:pt>
                <c:pt idx="349">
                  <c:v>1926.722</c:v>
                </c:pt>
                <c:pt idx="350">
                  <c:v>1930.954</c:v>
                </c:pt>
                <c:pt idx="351">
                  <c:v>1935.183</c:v>
                </c:pt>
                <c:pt idx="352">
                  <c:v>1939.4079999999999</c:v>
                </c:pt>
                <c:pt idx="353">
                  <c:v>1943.6279999999999</c:v>
                </c:pt>
                <c:pt idx="354">
                  <c:v>1947.845</c:v>
                </c:pt>
                <c:pt idx="355">
                  <c:v>1952.058</c:v>
                </c:pt>
                <c:pt idx="356">
                  <c:v>1956.2670000000001</c:v>
                </c:pt>
                <c:pt idx="357">
                  <c:v>1960.472</c:v>
                </c:pt>
                <c:pt idx="358">
                  <c:v>1964.673</c:v>
                </c:pt>
                <c:pt idx="359">
                  <c:v>1968.87</c:v>
                </c:pt>
                <c:pt idx="360">
                  <c:v>1973.0630000000001</c:v>
                </c:pt>
                <c:pt idx="361">
                  <c:v>1977.252</c:v>
                </c:pt>
                <c:pt idx="362">
                  <c:v>1981.4380000000001</c:v>
                </c:pt>
                <c:pt idx="363">
                  <c:v>1985.6189999999999</c:v>
                </c:pt>
                <c:pt idx="364">
                  <c:v>1989.797</c:v>
                </c:pt>
                <c:pt idx="365">
                  <c:v>1993.971</c:v>
                </c:pt>
                <c:pt idx="366">
                  <c:v>1998.14</c:v>
                </c:pt>
                <c:pt idx="367">
                  <c:v>2002.306</c:v>
                </c:pt>
                <c:pt idx="368">
                  <c:v>2006.4690000000001</c:v>
                </c:pt>
                <c:pt idx="369">
                  <c:v>2010.627</c:v>
                </c:pt>
                <c:pt idx="370">
                  <c:v>2014.7809999999999</c:v>
                </c:pt>
                <c:pt idx="371">
                  <c:v>2018.932</c:v>
                </c:pt>
                <c:pt idx="372">
                  <c:v>2023.078</c:v>
                </c:pt>
                <c:pt idx="373">
                  <c:v>2027.221</c:v>
                </c:pt>
                <c:pt idx="374">
                  <c:v>2031.36</c:v>
                </c:pt>
                <c:pt idx="375">
                  <c:v>2035.4949999999999</c:v>
                </c:pt>
                <c:pt idx="376">
                  <c:v>2039.627</c:v>
                </c:pt>
                <c:pt idx="377">
                  <c:v>2043.7539999999999</c:v>
                </c:pt>
                <c:pt idx="378">
                  <c:v>2047.8779999999999</c:v>
                </c:pt>
                <c:pt idx="379">
                  <c:v>2051.998</c:v>
                </c:pt>
                <c:pt idx="380">
                  <c:v>2056.114</c:v>
                </c:pt>
                <c:pt idx="381">
                  <c:v>2060.2260000000001</c:v>
                </c:pt>
                <c:pt idx="382">
                  <c:v>2064.3339999999998</c:v>
                </c:pt>
                <c:pt idx="383">
                  <c:v>2068.4389999999999</c:v>
                </c:pt>
                <c:pt idx="384">
                  <c:v>2072.54</c:v>
                </c:pt>
                <c:pt idx="385">
                  <c:v>2076.6370000000002</c:v>
                </c:pt>
                <c:pt idx="386">
                  <c:v>2080.73</c:v>
                </c:pt>
                <c:pt idx="387">
                  <c:v>2084.8200000000002</c:v>
                </c:pt>
                <c:pt idx="388">
                  <c:v>2088.9059999999999</c:v>
                </c:pt>
                <c:pt idx="389">
                  <c:v>2092.9879999999998</c:v>
                </c:pt>
                <c:pt idx="390">
                  <c:v>2097.0659999999998</c:v>
                </c:pt>
                <c:pt idx="391">
                  <c:v>2101.14</c:v>
                </c:pt>
                <c:pt idx="392">
                  <c:v>2105.2109999999998</c:v>
                </c:pt>
                <c:pt idx="393">
                  <c:v>2109.2779999999998</c:v>
                </c:pt>
                <c:pt idx="394">
                  <c:v>2113.3420000000001</c:v>
                </c:pt>
                <c:pt idx="395">
                  <c:v>2117.4009999999998</c:v>
                </c:pt>
                <c:pt idx="396">
                  <c:v>2121.4569999999999</c:v>
                </c:pt>
                <c:pt idx="397">
                  <c:v>2125.509</c:v>
                </c:pt>
                <c:pt idx="398">
                  <c:v>2129.558</c:v>
                </c:pt>
                <c:pt idx="399">
                  <c:v>2133.6019999999999</c:v>
                </c:pt>
                <c:pt idx="400">
                  <c:v>2137.643</c:v>
                </c:pt>
                <c:pt idx="401">
                  <c:v>2141.681</c:v>
                </c:pt>
                <c:pt idx="402">
                  <c:v>2145.7139999999999</c:v>
                </c:pt>
                <c:pt idx="403">
                  <c:v>2149.7440000000001</c:v>
                </c:pt>
                <c:pt idx="404">
                  <c:v>2153.77</c:v>
                </c:pt>
                <c:pt idx="405">
                  <c:v>2157.7930000000001</c:v>
                </c:pt>
                <c:pt idx="406">
                  <c:v>2161.8119999999999</c:v>
                </c:pt>
                <c:pt idx="407">
                  <c:v>2165.8270000000002</c:v>
                </c:pt>
                <c:pt idx="408">
                  <c:v>2169.8380000000002</c:v>
                </c:pt>
                <c:pt idx="409">
                  <c:v>2173.846</c:v>
                </c:pt>
                <c:pt idx="410">
                  <c:v>2177.8510000000001</c:v>
                </c:pt>
                <c:pt idx="411">
                  <c:v>2181.8510000000001</c:v>
                </c:pt>
                <c:pt idx="412">
                  <c:v>2185.848</c:v>
                </c:pt>
                <c:pt idx="413">
                  <c:v>2189.8409999999999</c:v>
                </c:pt>
                <c:pt idx="414">
                  <c:v>2193.8310000000001</c:v>
                </c:pt>
                <c:pt idx="415">
                  <c:v>2197.817</c:v>
                </c:pt>
                <c:pt idx="416">
                  <c:v>2201.799</c:v>
                </c:pt>
                <c:pt idx="417">
                  <c:v>2205.7779999999998</c:v>
                </c:pt>
                <c:pt idx="418">
                  <c:v>2209.7530000000002</c:v>
                </c:pt>
                <c:pt idx="419">
                  <c:v>2213.7249999999999</c:v>
                </c:pt>
                <c:pt idx="420">
                  <c:v>2217.6930000000002</c:v>
                </c:pt>
                <c:pt idx="421">
                  <c:v>2221.6570000000002</c:v>
                </c:pt>
                <c:pt idx="422">
                  <c:v>2225.6179999999999</c:v>
                </c:pt>
                <c:pt idx="423">
                  <c:v>2229.5749999999998</c:v>
                </c:pt>
                <c:pt idx="424">
                  <c:v>2233.529</c:v>
                </c:pt>
                <c:pt idx="425">
                  <c:v>2237.4789999999998</c:v>
                </c:pt>
                <c:pt idx="426">
                  <c:v>2241.4250000000002</c:v>
                </c:pt>
                <c:pt idx="427">
                  <c:v>2245.3679999999999</c:v>
                </c:pt>
                <c:pt idx="428">
                  <c:v>2249.3069999999998</c:v>
                </c:pt>
                <c:pt idx="429">
                  <c:v>2253.2429999999999</c:v>
                </c:pt>
                <c:pt idx="430">
                  <c:v>2257.1750000000002</c:v>
                </c:pt>
                <c:pt idx="431">
                  <c:v>2261.1039999999998</c:v>
                </c:pt>
                <c:pt idx="432">
                  <c:v>2265.029</c:v>
                </c:pt>
                <c:pt idx="433">
                  <c:v>2268.9499999999998</c:v>
                </c:pt>
                <c:pt idx="434">
                  <c:v>2272.8679999999999</c:v>
                </c:pt>
                <c:pt idx="435">
                  <c:v>2276.7829999999999</c:v>
                </c:pt>
                <c:pt idx="436">
                  <c:v>2280.694</c:v>
                </c:pt>
                <c:pt idx="437">
                  <c:v>2284.6010000000001</c:v>
                </c:pt>
                <c:pt idx="438">
                  <c:v>2288.5050000000001</c:v>
                </c:pt>
                <c:pt idx="439">
                  <c:v>2292.4050000000002</c:v>
                </c:pt>
                <c:pt idx="440">
                  <c:v>2296.3020000000001</c:v>
                </c:pt>
                <c:pt idx="441">
                  <c:v>2300.1950000000002</c:v>
                </c:pt>
                <c:pt idx="442">
                  <c:v>2304.085</c:v>
                </c:pt>
                <c:pt idx="443">
                  <c:v>2307.971</c:v>
                </c:pt>
                <c:pt idx="444">
                  <c:v>2311.8539999999998</c:v>
                </c:pt>
                <c:pt idx="445">
                  <c:v>2315.7339999999999</c:v>
                </c:pt>
                <c:pt idx="446">
                  <c:v>2319.6089999999999</c:v>
                </c:pt>
                <c:pt idx="447">
                  <c:v>2323.482</c:v>
                </c:pt>
                <c:pt idx="448">
                  <c:v>2327.3510000000001</c:v>
                </c:pt>
                <c:pt idx="449">
                  <c:v>2331.2159999999999</c:v>
                </c:pt>
                <c:pt idx="450">
                  <c:v>2335.078</c:v>
                </c:pt>
                <c:pt idx="451">
                  <c:v>2338.9369999999999</c:v>
                </c:pt>
                <c:pt idx="452">
                  <c:v>2342.7919999999999</c:v>
                </c:pt>
                <c:pt idx="453">
                  <c:v>2346.643</c:v>
                </c:pt>
                <c:pt idx="454">
                  <c:v>2350.4920000000002</c:v>
                </c:pt>
                <c:pt idx="455">
                  <c:v>2354.3359999999998</c:v>
                </c:pt>
                <c:pt idx="456">
                  <c:v>2358.1779999999999</c:v>
                </c:pt>
                <c:pt idx="457">
                  <c:v>2362.0149999999999</c:v>
                </c:pt>
                <c:pt idx="458">
                  <c:v>2365.85</c:v>
                </c:pt>
                <c:pt idx="459">
                  <c:v>2369.681</c:v>
                </c:pt>
                <c:pt idx="460">
                  <c:v>2373.5079999999998</c:v>
                </c:pt>
                <c:pt idx="461">
                  <c:v>2377.3330000000001</c:v>
                </c:pt>
                <c:pt idx="462">
                  <c:v>2381.1529999999998</c:v>
                </c:pt>
                <c:pt idx="463">
                  <c:v>2384.971</c:v>
                </c:pt>
                <c:pt idx="464">
                  <c:v>2388.7849999999999</c:v>
                </c:pt>
                <c:pt idx="465">
                  <c:v>2392.5949999999998</c:v>
                </c:pt>
                <c:pt idx="466">
                  <c:v>2396.402</c:v>
                </c:pt>
                <c:pt idx="467">
                  <c:v>2400.2060000000001</c:v>
                </c:pt>
                <c:pt idx="468">
                  <c:v>2404.0070000000001</c:v>
                </c:pt>
                <c:pt idx="469">
                  <c:v>2407.8040000000001</c:v>
                </c:pt>
                <c:pt idx="470">
                  <c:v>2411.5970000000002</c:v>
                </c:pt>
                <c:pt idx="471">
                  <c:v>2415.3879999999999</c:v>
                </c:pt>
                <c:pt idx="472">
                  <c:v>2419.174</c:v>
                </c:pt>
                <c:pt idx="473">
                  <c:v>2422.9580000000001</c:v>
                </c:pt>
                <c:pt idx="474">
                  <c:v>2426.7379999999998</c:v>
                </c:pt>
                <c:pt idx="475">
                  <c:v>2430.5149999999999</c:v>
                </c:pt>
                <c:pt idx="476">
                  <c:v>2434.2890000000002</c:v>
                </c:pt>
                <c:pt idx="477">
                  <c:v>2438.0590000000002</c:v>
                </c:pt>
                <c:pt idx="478">
                  <c:v>2441.8249999999998</c:v>
                </c:pt>
                <c:pt idx="479">
                  <c:v>2445.5889999999999</c:v>
                </c:pt>
                <c:pt idx="480">
                  <c:v>2449.3490000000002</c:v>
                </c:pt>
                <c:pt idx="481">
                  <c:v>2453.1060000000002</c:v>
                </c:pt>
                <c:pt idx="482">
                  <c:v>2456.8589999999999</c:v>
                </c:pt>
                <c:pt idx="483">
                  <c:v>2460.61</c:v>
                </c:pt>
                <c:pt idx="484">
                  <c:v>2464.3560000000002</c:v>
                </c:pt>
                <c:pt idx="485">
                  <c:v>2468.1</c:v>
                </c:pt>
                <c:pt idx="486">
                  <c:v>2471.84</c:v>
                </c:pt>
                <c:pt idx="487">
                  <c:v>2475.5770000000002</c:v>
                </c:pt>
                <c:pt idx="488">
                  <c:v>2479.3110000000001</c:v>
                </c:pt>
                <c:pt idx="489">
                  <c:v>2483.0410000000002</c:v>
                </c:pt>
                <c:pt idx="490">
                  <c:v>2486.768</c:v>
                </c:pt>
                <c:pt idx="491">
                  <c:v>2490.4920000000002</c:v>
                </c:pt>
                <c:pt idx="492">
                  <c:v>2494.2130000000002</c:v>
                </c:pt>
                <c:pt idx="493">
                  <c:v>2497.9299999999998</c:v>
                </c:pt>
                <c:pt idx="494">
                  <c:v>2501.6439999999998</c:v>
                </c:pt>
                <c:pt idx="495">
                  <c:v>2505.355</c:v>
                </c:pt>
                <c:pt idx="496">
                  <c:v>2509.0619999999999</c:v>
                </c:pt>
                <c:pt idx="497">
                  <c:v>2512.7660000000001</c:v>
                </c:pt>
                <c:pt idx="498">
                  <c:v>2516.4670000000001</c:v>
                </c:pt>
                <c:pt idx="499">
                  <c:v>2520.165</c:v>
                </c:pt>
                <c:pt idx="500">
                  <c:v>2523.8589999999999</c:v>
                </c:pt>
                <c:pt idx="501">
                  <c:v>2527.5509999999999</c:v>
                </c:pt>
                <c:pt idx="502">
                  <c:v>2531.239</c:v>
                </c:pt>
                <c:pt idx="503">
                  <c:v>2534.9229999999998</c:v>
                </c:pt>
                <c:pt idx="504">
                  <c:v>2538.605</c:v>
                </c:pt>
                <c:pt idx="505">
                  <c:v>2542.2829999999999</c:v>
                </c:pt>
                <c:pt idx="506">
                  <c:v>2545.9580000000001</c:v>
                </c:pt>
                <c:pt idx="507">
                  <c:v>2549.63</c:v>
                </c:pt>
                <c:pt idx="508">
                  <c:v>2553.299</c:v>
                </c:pt>
                <c:pt idx="509">
                  <c:v>2556.9639999999999</c:v>
                </c:pt>
                <c:pt idx="510">
                  <c:v>2560.6260000000002</c:v>
                </c:pt>
                <c:pt idx="511">
                  <c:v>2564.2849999999999</c:v>
                </c:pt>
                <c:pt idx="512">
                  <c:v>2567.9409999999998</c:v>
                </c:pt>
                <c:pt idx="513">
                  <c:v>2571.5940000000001</c:v>
                </c:pt>
                <c:pt idx="514">
                  <c:v>2575.2429999999999</c:v>
                </c:pt>
                <c:pt idx="515">
                  <c:v>2578.89</c:v>
                </c:pt>
                <c:pt idx="516">
                  <c:v>2582.5329999999999</c:v>
                </c:pt>
                <c:pt idx="517">
                  <c:v>2586.1729999999998</c:v>
                </c:pt>
                <c:pt idx="518">
                  <c:v>2589.8090000000002</c:v>
                </c:pt>
                <c:pt idx="519">
                  <c:v>2593.4430000000002</c:v>
                </c:pt>
                <c:pt idx="520">
                  <c:v>2597.0729999999999</c:v>
                </c:pt>
                <c:pt idx="521">
                  <c:v>2600.701</c:v>
                </c:pt>
                <c:pt idx="522">
                  <c:v>2604.3249999999998</c:v>
                </c:pt>
                <c:pt idx="523">
                  <c:v>2607.9459999999999</c:v>
                </c:pt>
                <c:pt idx="524">
                  <c:v>2611.5639999999999</c:v>
                </c:pt>
                <c:pt idx="525">
                  <c:v>2615.1779999999999</c:v>
                </c:pt>
                <c:pt idx="526">
                  <c:v>2618.79</c:v>
                </c:pt>
                <c:pt idx="527">
                  <c:v>2622.3980000000001</c:v>
                </c:pt>
                <c:pt idx="528">
                  <c:v>2626.0039999999999</c:v>
                </c:pt>
                <c:pt idx="529">
                  <c:v>2629.6060000000002</c:v>
                </c:pt>
                <c:pt idx="530">
                  <c:v>2633.2049999999999</c:v>
                </c:pt>
                <c:pt idx="531">
                  <c:v>2636.8009999999999</c:v>
                </c:pt>
                <c:pt idx="532">
                  <c:v>2640.3939999999998</c:v>
                </c:pt>
                <c:pt idx="533">
                  <c:v>2643.9830000000002</c:v>
                </c:pt>
                <c:pt idx="534">
                  <c:v>2647.57</c:v>
                </c:pt>
                <c:pt idx="535">
                  <c:v>2651.1529999999998</c:v>
                </c:pt>
                <c:pt idx="536">
                  <c:v>2654.7339999999999</c:v>
                </c:pt>
                <c:pt idx="537">
                  <c:v>2658.3110000000001</c:v>
                </c:pt>
                <c:pt idx="538">
                  <c:v>2661.8850000000002</c:v>
                </c:pt>
                <c:pt idx="539">
                  <c:v>2665.4560000000001</c:v>
                </c:pt>
                <c:pt idx="540">
                  <c:v>2669.0250000000001</c:v>
                </c:pt>
                <c:pt idx="541">
                  <c:v>2672.5889999999999</c:v>
                </c:pt>
                <c:pt idx="542">
                  <c:v>2676.1509999999998</c:v>
                </c:pt>
                <c:pt idx="543">
                  <c:v>2679.71</c:v>
                </c:pt>
                <c:pt idx="544">
                  <c:v>2683.2660000000001</c:v>
                </c:pt>
                <c:pt idx="545">
                  <c:v>2686.819</c:v>
                </c:pt>
                <c:pt idx="546">
                  <c:v>2690.3679999999999</c:v>
                </c:pt>
                <c:pt idx="547">
                  <c:v>2693.915</c:v>
                </c:pt>
                <c:pt idx="548">
                  <c:v>2697.4580000000001</c:v>
                </c:pt>
                <c:pt idx="549">
                  <c:v>2700.9989999999998</c:v>
                </c:pt>
                <c:pt idx="550">
                  <c:v>2704.5360000000001</c:v>
                </c:pt>
                <c:pt idx="551">
                  <c:v>2708.0709999999999</c:v>
                </c:pt>
                <c:pt idx="552">
                  <c:v>2711.6019999999999</c:v>
                </c:pt>
                <c:pt idx="553">
                  <c:v>2715.13</c:v>
                </c:pt>
                <c:pt idx="554">
                  <c:v>2718.6559999999999</c:v>
                </c:pt>
                <c:pt idx="555">
                  <c:v>2722.1779999999999</c:v>
                </c:pt>
                <c:pt idx="556">
                  <c:v>2725.6970000000001</c:v>
                </c:pt>
                <c:pt idx="557">
                  <c:v>2729.2139999999999</c:v>
                </c:pt>
                <c:pt idx="558">
                  <c:v>2732.7269999999999</c:v>
                </c:pt>
                <c:pt idx="559">
                  <c:v>2736.2370000000001</c:v>
                </c:pt>
                <c:pt idx="560">
                  <c:v>2739.7440000000001</c:v>
                </c:pt>
                <c:pt idx="561">
                  <c:v>2743.2489999999998</c:v>
                </c:pt>
                <c:pt idx="562">
                  <c:v>2746.75</c:v>
                </c:pt>
                <c:pt idx="563">
                  <c:v>2750.248</c:v>
                </c:pt>
                <c:pt idx="564">
                  <c:v>2753.7429999999999</c:v>
                </c:pt>
                <c:pt idx="565">
                  <c:v>2757.2359999999999</c:v>
                </c:pt>
                <c:pt idx="566">
                  <c:v>2760.7249999999999</c:v>
                </c:pt>
                <c:pt idx="567">
                  <c:v>2764.2109999999998</c:v>
                </c:pt>
                <c:pt idx="568">
                  <c:v>2767.6950000000002</c:v>
                </c:pt>
                <c:pt idx="569">
                  <c:v>2771.1750000000002</c:v>
                </c:pt>
                <c:pt idx="570">
                  <c:v>2774.652</c:v>
                </c:pt>
                <c:pt idx="571">
                  <c:v>2778.127</c:v>
                </c:pt>
                <c:pt idx="572">
                  <c:v>2781.598</c:v>
                </c:pt>
                <c:pt idx="573">
                  <c:v>2785.067</c:v>
                </c:pt>
                <c:pt idx="574">
                  <c:v>2788.5320000000002</c:v>
                </c:pt>
                <c:pt idx="575">
                  <c:v>2791.9949999999999</c:v>
                </c:pt>
                <c:pt idx="576">
                  <c:v>2795.4549999999999</c:v>
                </c:pt>
                <c:pt idx="577">
                  <c:v>2798.9110000000001</c:v>
                </c:pt>
                <c:pt idx="578">
                  <c:v>2802.3649999999998</c:v>
                </c:pt>
                <c:pt idx="579">
                  <c:v>2805.8159999999998</c:v>
                </c:pt>
                <c:pt idx="580">
                  <c:v>2809.2640000000001</c:v>
                </c:pt>
                <c:pt idx="581">
                  <c:v>2812.7089999999998</c:v>
                </c:pt>
                <c:pt idx="582">
                  <c:v>2816.1509999999998</c:v>
                </c:pt>
                <c:pt idx="583">
                  <c:v>2819.59</c:v>
                </c:pt>
                <c:pt idx="584">
                  <c:v>2823.0259999999998</c:v>
                </c:pt>
                <c:pt idx="585">
                  <c:v>2826.46</c:v>
                </c:pt>
                <c:pt idx="586">
                  <c:v>2829.89</c:v>
                </c:pt>
                <c:pt idx="587">
                  <c:v>2833.3180000000002</c:v>
                </c:pt>
                <c:pt idx="588">
                  <c:v>2836.7420000000002</c:v>
                </c:pt>
                <c:pt idx="589">
                  <c:v>2840.1640000000002</c:v>
                </c:pt>
                <c:pt idx="590">
                  <c:v>2843.5830000000001</c:v>
                </c:pt>
                <c:pt idx="591">
                  <c:v>2846.9989999999998</c:v>
                </c:pt>
                <c:pt idx="592">
                  <c:v>2850.4119999999998</c:v>
                </c:pt>
                <c:pt idx="593">
                  <c:v>2853.8220000000001</c:v>
                </c:pt>
                <c:pt idx="594">
                  <c:v>2857.2289999999998</c:v>
                </c:pt>
                <c:pt idx="595">
                  <c:v>2860.634</c:v>
                </c:pt>
                <c:pt idx="596">
                  <c:v>2864.0349999999999</c:v>
                </c:pt>
                <c:pt idx="597">
                  <c:v>2867.4340000000002</c:v>
                </c:pt>
                <c:pt idx="598">
                  <c:v>2870.83</c:v>
                </c:pt>
                <c:pt idx="599">
                  <c:v>2874.223</c:v>
                </c:pt>
                <c:pt idx="600">
                  <c:v>2877.6129999999998</c:v>
                </c:pt>
                <c:pt idx="601">
                  <c:v>2881</c:v>
                </c:pt>
                <c:pt idx="602">
                  <c:v>2884.3850000000002</c:v>
                </c:pt>
                <c:pt idx="603">
                  <c:v>2887.7660000000001</c:v>
                </c:pt>
                <c:pt idx="604">
                  <c:v>2891.145</c:v>
                </c:pt>
                <c:pt idx="605">
                  <c:v>2894.5210000000002</c:v>
                </c:pt>
                <c:pt idx="606">
                  <c:v>2897.8939999999998</c:v>
                </c:pt>
                <c:pt idx="607">
                  <c:v>2901.2640000000001</c:v>
                </c:pt>
                <c:pt idx="608">
                  <c:v>2904.6309999999999</c:v>
                </c:pt>
                <c:pt idx="609">
                  <c:v>2907.9960000000001</c:v>
                </c:pt>
                <c:pt idx="610">
                  <c:v>2911.3580000000002</c:v>
                </c:pt>
                <c:pt idx="611">
                  <c:v>2914.7170000000001</c:v>
                </c:pt>
                <c:pt idx="612">
                  <c:v>2918.0729999999999</c:v>
                </c:pt>
                <c:pt idx="613">
                  <c:v>2921.4259999999999</c:v>
                </c:pt>
                <c:pt idx="614">
                  <c:v>2924.777</c:v>
                </c:pt>
                <c:pt idx="615">
                  <c:v>2928.1239999999998</c:v>
                </c:pt>
                <c:pt idx="616">
                  <c:v>2931.4690000000001</c:v>
                </c:pt>
                <c:pt idx="617">
                  <c:v>2934.8110000000001</c:v>
                </c:pt>
                <c:pt idx="618">
                  <c:v>2938.15</c:v>
                </c:pt>
                <c:pt idx="619">
                  <c:v>2941.4870000000001</c:v>
                </c:pt>
                <c:pt idx="620">
                  <c:v>2944.8209999999999</c:v>
                </c:pt>
                <c:pt idx="621">
                  <c:v>2948.152</c:v>
                </c:pt>
                <c:pt idx="622">
                  <c:v>2951.48</c:v>
                </c:pt>
                <c:pt idx="623">
                  <c:v>2954.8049999999998</c:v>
                </c:pt>
                <c:pt idx="624">
                  <c:v>2958.1280000000002</c:v>
                </c:pt>
                <c:pt idx="625">
                  <c:v>2961.4470000000001</c:v>
                </c:pt>
                <c:pt idx="626">
                  <c:v>2964.7649999999999</c:v>
                </c:pt>
                <c:pt idx="627">
                  <c:v>2968.0790000000002</c:v>
                </c:pt>
                <c:pt idx="628">
                  <c:v>2971.39</c:v>
                </c:pt>
                <c:pt idx="629">
                  <c:v>2974.6990000000001</c:v>
                </c:pt>
                <c:pt idx="630">
                  <c:v>2978.0050000000001</c:v>
                </c:pt>
                <c:pt idx="631">
                  <c:v>2981.308</c:v>
                </c:pt>
                <c:pt idx="632">
                  <c:v>2984.6089999999999</c:v>
                </c:pt>
                <c:pt idx="633">
                  <c:v>2987.9070000000002</c:v>
                </c:pt>
                <c:pt idx="634">
                  <c:v>2991.2020000000002</c:v>
                </c:pt>
                <c:pt idx="635">
                  <c:v>2994.4940000000001</c:v>
                </c:pt>
                <c:pt idx="636">
                  <c:v>2997.7840000000001</c:v>
                </c:pt>
                <c:pt idx="637">
                  <c:v>3001.07</c:v>
                </c:pt>
                <c:pt idx="638">
                  <c:v>3004.355</c:v>
                </c:pt>
                <c:pt idx="639">
                  <c:v>3007.636</c:v>
                </c:pt>
                <c:pt idx="640">
                  <c:v>3010.915</c:v>
                </c:pt>
                <c:pt idx="641">
                  <c:v>3014.1909999999998</c:v>
                </c:pt>
                <c:pt idx="642">
                  <c:v>3017.4639999999999</c:v>
                </c:pt>
                <c:pt idx="643">
                  <c:v>3020.7339999999999</c:v>
                </c:pt>
                <c:pt idx="644">
                  <c:v>3024.002</c:v>
                </c:pt>
                <c:pt idx="645">
                  <c:v>3027.2669999999998</c:v>
                </c:pt>
                <c:pt idx="646">
                  <c:v>3030.53</c:v>
                </c:pt>
                <c:pt idx="647">
                  <c:v>3033.7890000000002</c:v>
                </c:pt>
                <c:pt idx="648">
                  <c:v>3037.0459999999998</c:v>
                </c:pt>
                <c:pt idx="649">
                  <c:v>3040.3009999999999</c:v>
                </c:pt>
                <c:pt idx="650">
                  <c:v>3043.5520000000001</c:v>
                </c:pt>
                <c:pt idx="651">
                  <c:v>3046.8009999999999</c:v>
                </c:pt>
                <c:pt idx="652">
                  <c:v>3050.0479999999998</c:v>
                </c:pt>
                <c:pt idx="653">
                  <c:v>3053.2910000000002</c:v>
                </c:pt>
                <c:pt idx="654">
                  <c:v>3056.5320000000002</c:v>
                </c:pt>
                <c:pt idx="655">
                  <c:v>3059.7710000000002</c:v>
                </c:pt>
                <c:pt idx="656">
                  <c:v>3063.0059999999999</c:v>
                </c:pt>
                <c:pt idx="657">
                  <c:v>3066.239</c:v>
                </c:pt>
                <c:pt idx="658">
                  <c:v>3069.4690000000001</c:v>
                </c:pt>
                <c:pt idx="659">
                  <c:v>3072.6970000000001</c:v>
                </c:pt>
                <c:pt idx="660">
                  <c:v>3075.922</c:v>
                </c:pt>
                <c:pt idx="661">
                  <c:v>3079.1439999999998</c:v>
                </c:pt>
                <c:pt idx="662">
                  <c:v>3082.364</c:v>
                </c:pt>
                <c:pt idx="663">
                  <c:v>3085.5810000000001</c:v>
                </c:pt>
                <c:pt idx="664">
                  <c:v>3088.7950000000001</c:v>
                </c:pt>
                <c:pt idx="665">
                  <c:v>3092.0070000000001</c:v>
                </c:pt>
                <c:pt idx="666">
                  <c:v>3095.2159999999999</c:v>
                </c:pt>
                <c:pt idx="667">
                  <c:v>3098.4229999999998</c:v>
                </c:pt>
                <c:pt idx="668">
                  <c:v>3101.627</c:v>
                </c:pt>
                <c:pt idx="669">
                  <c:v>3104.828</c:v>
                </c:pt>
                <c:pt idx="670">
                  <c:v>3108.0259999999998</c:v>
                </c:pt>
                <c:pt idx="671">
                  <c:v>3111.2220000000002</c:v>
                </c:pt>
                <c:pt idx="672">
                  <c:v>3114.4160000000002</c:v>
                </c:pt>
                <c:pt idx="673">
                  <c:v>3117.607</c:v>
                </c:pt>
                <c:pt idx="674">
                  <c:v>3120.7950000000001</c:v>
                </c:pt>
                <c:pt idx="675">
                  <c:v>3123.98</c:v>
                </c:pt>
                <c:pt idx="676">
                  <c:v>3127.163</c:v>
                </c:pt>
                <c:pt idx="677">
                  <c:v>3130.3440000000001</c:v>
                </c:pt>
                <c:pt idx="678">
                  <c:v>3133.5210000000002</c:v>
                </c:pt>
                <c:pt idx="679">
                  <c:v>3136.6959999999999</c:v>
                </c:pt>
                <c:pt idx="680">
                  <c:v>3139.8690000000001</c:v>
                </c:pt>
                <c:pt idx="681">
                  <c:v>3143.0390000000002</c:v>
                </c:pt>
                <c:pt idx="682">
                  <c:v>3146.2060000000001</c:v>
                </c:pt>
                <c:pt idx="683">
                  <c:v>3149.3710000000001</c:v>
                </c:pt>
                <c:pt idx="684">
                  <c:v>3152.5329999999999</c:v>
                </c:pt>
                <c:pt idx="685">
                  <c:v>3155.6930000000002</c:v>
                </c:pt>
                <c:pt idx="686">
                  <c:v>3158.85</c:v>
                </c:pt>
                <c:pt idx="687">
                  <c:v>3162.0050000000001</c:v>
                </c:pt>
                <c:pt idx="688">
                  <c:v>3165.1570000000002</c:v>
                </c:pt>
                <c:pt idx="689">
                  <c:v>3168.306</c:v>
                </c:pt>
                <c:pt idx="690">
                  <c:v>3171.453</c:v>
                </c:pt>
                <c:pt idx="691">
                  <c:v>3174.5970000000002</c:v>
                </c:pt>
                <c:pt idx="692">
                  <c:v>3177.739</c:v>
                </c:pt>
                <c:pt idx="693">
                  <c:v>3180.8780000000002</c:v>
                </c:pt>
                <c:pt idx="694">
                  <c:v>3184.0140000000001</c:v>
                </c:pt>
                <c:pt idx="695">
                  <c:v>3187.1489999999999</c:v>
                </c:pt>
                <c:pt idx="696">
                  <c:v>3190.28</c:v>
                </c:pt>
                <c:pt idx="697">
                  <c:v>3193.4090000000001</c:v>
                </c:pt>
                <c:pt idx="698">
                  <c:v>3196.5360000000001</c:v>
                </c:pt>
                <c:pt idx="699">
                  <c:v>3199.6590000000001</c:v>
                </c:pt>
                <c:pt idx="700">
                  <c:v>3202.7809999999999</c:v>
                </c:pt>
                <c:pt idx="701">
                  <c:v>3205.9</c:v>
                </c:pt>
                <c:pt idx="702">
                  <c:v>3209.0160000000001</c:v>
                </c:pt>
                <c:pt idx="703">
                  <c:v>3212.13</c:v>
                </c:pt>
                <c:pt idx="704">
                  <c:v>3215.241</c:v>
                </c:pt>
                <c:pt idx="705">
                  <c:v>3218.35</c:v>
                </c:pt>
                <c:pt idx="706">
                  <c:v>3221.4560000000001</c:v>
                </c:pt>
                <c:pt idx="707">
                  <c:v>3224.56</c:v>
                </c:pt>
                <c:pt idx="708">
                  <c:v>3227.6610000000001</c:v>
                </c:pt>
                <c:pt idx="709">
                  <c:v>3230.76</c:v>
                </c:pt>
                <c:pt idx="710">
                  <c:v>3233.8560000000002</c:v>
                </c:pt>
                <c:pt idx="711">
                  <c:v>3236.95</c:v>
                </c:pt>
                <c:pt idx="712">
                  <c:v>3240.0410000000002</c:v>
                </c:pt>
                <c:pt idx="713">
                  <c:v>3243.13</c:v>
                </c:pt>
                <c:pt idx="714">
                  <c:v>3246.2159999999999</c:v>
                </c:pt>
                <c:pt idx="715">
                  <c:v>3249.3</c:v>
                </c:pt>
                <c:pt idx="716">
                  <c:v>3252.3820000000001</c:v>
                </c:pt>
                <c:pt idx="717">
                  <c:v>3255.46</c:v>
                </c:pt>
                <c:pt idx="718">
                  <c:v>3258.5369999999998</c:v>
                </c:pt>
                <c:pt idx="719">
                  <c:v>3261.6109999999999</c:v>
                </c:pt>
                <c:pt idx="720">
                  <c:v>3264.6819999999998</c:v>
                </c:pt>
                <c:pt idx="721">
                  <c:v>3267.7510000000002</c:v>
                </c:pt>
                <c:pt idx="722">
                  <c:v>3270.8180000000002</c:v>
                </c:pt>
                <c:pt idx="723">
                  <c:v>3273.8820000000001</c:v>
                </c:pt>
                <c:pt idx="724">
                  <c:v>3276.9430000000002</c:v>
                </c:pt>
                <c:pt idx="725">
                  <c:v>3280.002</c:v>
                </c:pt>
                <c:pt idx="726">
                  <c:v>3283.0590000000002</c:v>
                </c:pt>
                <c:pt idx="727">
                  <c:v>3286.1129999999998</c:v>
                </c:pt>
                <c:pt idx="728">
                  <c:v>3289.165</c:v>
                </c:pt>
                <c:pt idx="729">
                  <c:v>3292.2139999999999</c:v>
                </c:pt>
                <c:pt idx="730">
                  <c:v>3295.261</c:v>
                </c:pt>
                <c:pt idx="731">
                  <c:v>3298.306</c:v>
                </c:pt>
                <c:pt idx="732">
                  <c:v>3301.348</c:v>
                </c:pt>
                <c:pt idx="733">
                  <c:v>3304.3870000000002</c:v>
                </c:pt>
                <c:pt idx="734">
                  <c:v>3307.4250000000002</c:v>
                </c:pt>
                <c:pt idx="735">
                  <c:v>3310.4589999999998</c:v>
                </c:pt>
                <c:pt idx="736">
                  <c:v>3313.4920000000002</c:v>
                </c:pt>
                <c:pt idx="737">
                  <c:v>3316.5210000000002</c:v>
                </c:pt>
                <c:pt idx="738">
                  <c:v>3319.549</c:v>
                </c:pt>
                <c:pt idx="739">
                  <c:v>3322.5740000000001</c:v>
                </c:pt>
                <c:pt idx="740">
                  <c:v>3325.5970000000002</c:v>
                </c:pt>
                <c:pt idx="741">
                  <c:v>3328.6170000000002</c:v>
                </c:pt>
                <c:pt idx="742">
                  <c:v>3331.6350000000002</c:v>
                </c:pt>
                <c:pt idx="743">
                  <c:v>3334.65</c:v>
                </c:pt>
                <c:pt idx="744">
                  <c:v>3337.663</c:v>
                </c:pt>
                <c:pt idx="745">
                  <c:v>3340.674</c:v>
                </c:pt>
                <c:pt idx="746">
                  <c:v>3343.6819999999998</c:v>
                </c:pt>
                <c:pt idx="747">
                  <c:v>3346.6880000000001</c:v>
                </c:pt>
                <c:pt idx="748">
                  <c:v>3349.6909999999998</c:v>
                </c:pt>
                <c:pt idx="749">
                  <c:v>3352.692</c:v>
                </c:pt>
                <c:pt idx="750">
                  <c:v>3355.6909999999998</c:v>
                </c:pt>
                <c:pt idx="751">
                  <c:v>3358.6869999999999</c:v>
                </c:pt>
                <c:pt idx="752">
                  <c:v>3361.681</c:v>
                </c:pt>
                <c:pt idx="753">
                  <c:v>3364.6729999999998</c:v>
                </c:pt>
                <c:pt idx="754">
                  <c:v>3367.6619999999998</c:v>
                </c:pt>
                <c:pt idx="755">
                  <c:v>3370.6489999999999</c:v>
                </c:pt>
                <c:pt idx="756">
                  <c:v>3373.6329999999998</c:v>
                </c:pt>
                <c:pt idx="757">
                  <c:v>3376.6149999999998</c:v>
                </c:pt>
                <c:pt idx="758">
                  <c:v>3379.5949999999998</c:v>
                </c:pt>
                <c:pt idx="759">
                  <c:v>3382.5720000000001</c:v>
                </c:pt>
                <c:pt idx="760">
                  <c:v>3385.547</c:v>
                </c:pt>
                <c:pt idx="761">
                  <c:v>3388.52</c:v>
                </c:pt>
                <c:pt idx="762">
                  <c:v>3391.49</c:v>
                </c:pt>
                <c:pt idx="763">
                  <c:v>3394.4580000000001</c:v>
                </c:pt>
                <c:pt idx="764">
                  <c:v>3397.424</c:v>
                </c:pt>
                <c:pt idx="765">
                  <c:v>3400.3870000000002</c:v>
                </c:pt>
                <c:pt idx="766">
                  <c:v>3403.348</c:v>
                </c:pt>
                <c:pt idx="767">
                  <c:v>3406.3069999999998</c:v>
                </c:pt>
                <c:pt idx="768">
                  <c:v>3409.2629999999999</c:v>
                </c:pt>
                <c:pt idx="769">
                  <c:v>3412.2170000000001</c:v>
                </c:pt>
                <c:pt idx="770">
                  <c:v>3415.1680000000001</c:v>
                </c:pt>
                <c:pt idx="771">
                  <c:v>3418.1179999999999</c:v>
                </c:pt>
                <c:pt idx="772">
                  <c:v>3421.0650000000001</c:v>
                </c:pt>
                <c:pt idx="773">
                  <c:v>3424.009</c:v>
                </c:pt>
                <c:pt idx="774">
                  <c:v>3426.951</c:v>
                </c:pt>
                <c:pt idx="775">
                  <c:v>3429.8910000000001</c:v>
                </c:pt>
                <c:pt idx="776">
                  <c:v>3432.8290000000002</c:v>
                </c:pt>
                <c:pt idx="777">
                  <c:v>3435.7640000000001</c:v>
                </c:pt>
                <c:pt idx="778">
                  <c:v>3438.6970000000001</c:v>
                </c:pt>
                <c:pt idx="779">
                  <c:v>3441.6280000000002</c:v>
                </c:pt>
                <c:pt idx="780">
                  <c:v>3444.5569999999998</c:v>
                </c:pt>
                <c:pt idx="781">
                  <c:v>3447.4830000000002</c:v>
                </c:pt>
                <c:pt idx="782">
                  <c:v>3450.4070000000002</c:v>
                </c:pt>
                <c:pt idx="783">
                  <c:v>3453.328</c:v>
                </c:pt>
                <c:pt idx="784">
                  <c:v>3456.2469999999998</c:v>
                </c:pt>
                <c:pt idx="785">
                  <c:v>3459.1640000000002</c:v>
                </c:pt>
                <c:pt idx="786">
                  <c:v>3462.0790000000002</c:v>
                </c:pt>
                <c:pt idx="787">
                  <c:v>3464.991</c:v>
                </c:pt>
                <c:pt idx="788">
                  <c:v>3467.902</c:v>
                </c:pt>
                <c:pt idx="789">
                  <c:v>3470.8090000000002</c:v>
                </c:pt>
                <c:pt idx="790">
                  <c:v>3473.7150000000001</c:v>
                </c:pt>
                <c:pt idx="791">
                  <c:v>3476.6179999999999</c:v>
                </c:pt>
                <c:pt idx="792">
                  <c:v>3479.5189999999998</c:v>
                </c:pt>
                <c:pt idx="793">
                  <c:v>3482.4180000000001</c:v>
                </c:pt>
                <c:pt idx="794">
                  <c:v>3485.3150000000001</c:v>
                </c:pt>
                <c:pt idx="795">
                  <c:v>3488.2089999999998</c:v>
                </c:pt>
                <c:pt idx="796">
                  <c:v>3491.1010000000001</c:v>
                </c:pt>
                <c:pt idx="797">
                  <c:v>3493.99</c:v>
                </c:pt>
                <c:pt idx="798">
                  <c:v>3496.8780000000002</c:v>
                </c:pt>
                <c:pt idx="799">
                  <c:v>3499.7629999999999</c:v>
                </c:pt>
                <c:pt idx="800">
                  <c:v>3502.6460000000002</c:v>
                </c:pt>
                <c:pt idx="801">
                  <c:v>3505.527</c:v>
                </c:pt>
                <c:pt idx="802">
                  <c:v>3508.4050000000002</c:v>
                </c:pt>
                <c:pt idx="803">
                  <c:v>3511.2809999999999</c:v>
                </c:pt>
                <c:pt idx="804">
                  <c:v>3514.1550000000002</c:v>
                </c:pt>
                <c:pt idx="805">
                  <c:v>3517.027</c:v>
                </c:pt>
                <c:pt idx="806">
                  <c:v>3519.8969999999999</c:v>
                </c:pt>
                <c:pt idx="807">
                  <c:v>3522.7640000000001</c:v>
                </c:pt>
                <c:pt idx="808">
                  <c:v>3525.6289999999999</c:v>
                </c:pt>
                <c:pt idx="809">
                  <c:v>3528.4920000000002</c:v>
                </c:pt>
                <c:pt idx="810">
                  <c:v>3531.3519999999999</c:v>
                </c:pt>
                <c:pt idx="811">
                  <c:v>3534.2109999999998</c:v>
                </c:pt>
                <c:pt idx="812">
                  <c:v>3537.067</c:v>
                </c:pt>
                <c:pt idx="813">
                  <c:v>3539.9209999999998</c:v>
                </c:pt>
                <c:pt idx="814">
                  <c:v>3542.7730000000001</c:v>
                </c:pt>
                <c:pt idx="815">
                  <c:v>3545.6219999999998</c:v>
                </c:pt>
                <c:pt idx="816">
                  <c:v>3548.4690000000001</c:v>
                </c:pt>
                <c:pt idx="817">
                  <c:v>3551.3150000000001</c:v>
                </c:pt>
                <c:pt idx="818">
                  <c:v>3554.1570000000002</c:v>
                </c:pt>
                <c:pt idx="819">
                  <c:v>3556.998</c:v>
                </c:pt>
                <c:pt idx="820">
                  <c:v>3559.837</c:v>
                </c:pt>
                <c:pt idx="821">
                  <c:v>3562.6729999999998</c:v>
                </c:pt>
                <c:pt idx="822">
                  <c:v>3565.5070000000001</c:v>
                </c:pt>
                <c:pt idx="823">
                  <c:v>3568.3389999999999</c:v>
                </c:pt>
                <c:pt idx="824">
                  <c:v>3571.1689999999999</c:v>
                </c:pt>
                <c:pt idx="825">
                  <c:v>3573.9960000000001</c:v>
                </c:pt>
                <c:pt idx="826">
                  <c:v>3576.8220000000001</c:v>
                </c:pt>
                <c:pt idx="827">
                  <c:v>3579.645</c:v>
                </c:pt>
                <c:pt idx="828">
                  <c:v>3582.4659999999999</c:v>
                </c:pt>
                <c:pt idx="829">
                  <c:v>3585.2849999999999</c:v>
                </c:pt>
                <c:pt idx="830">
                  <c:v>3588.1010000000001</c:v>
                </c:pt>
                <c:pt idx="831">
                  <c:v>3590.9160000000002</c:v>
                </c:pt>
                <c:pt idx="832">
                  <c:v>3593.7280000000001</c:v>
                </c:pt>
                <c:pt idx="833">
                  <c:v>3596.538</c:v>
                </c:pt>
                <c:pt idx="834">
                  <c:v>3599.346</c:v>
                </c:pt>
                <c:pt idx="835">
                  <c:v>3602.152</c:v>
                </c:pt>
                <c:pt idx="836">
                  <c:v>3604.9560000000001</c:v>
                </c:pt>
                <c:pt idx="837">
                  <c:v>3607.7570000000001</c:v>
                </c:pt>
                <c:pt idx="838">
                  <c:v>3610.556</c:v>
                </c:pt>
                <c:pt idx="839">
                  <c:v>3613.3539999999998</c:v>
                </c:pt>
                <c:pt idx="840">
                  <c:v>3616.1489999999999</c:v>
                </c:pt>
                <c:pt idx="841">
                  <c:v>3618.942</c:v>
                </c:pt>
                <c:pt idx="842">
                  <c:v>3621.732</c:v>
                </c:pt>
                <c:pt idx="843">
                  <c:v>3624.5210000000002</c:v>
                </c:pt>
                <c:pt idx="844">
                  <c:v>3627.3069999999998</c:v>
                </c:pt>
                <c:pt idx="845">
                  <c:v>3630.0920000000001</c:v>
                </c:pt>
                <c:pt idx="846">
                  <c:v>3632.8739999999998</c:v>
                </c:pt>
                <c:pt idx="847">
                  <c:v>3635.654</c:v>
                </c:pt>
                <c:pt idx="848">
                  <c:v>3638.4319999999998</c:v>
                </c:pt>
                <c:pt idx="849">
                  <c:v>3641.2080000000001</c:v>
                </c:pt>
                <c:pt idx="850">
                  <c:v>3643.982</c:v>
                </c:pt>
                <c:pt idx="851">
                  <c:v>3646.7530000000002</c:v>
                </c:pt>
                <c:pt idx="852">
                  <c:v>3649.5230000000001</c:v>
                </c:pt>
                <c:pt idx="853">
                  <c:v>3652.29</c:v>
                </c:pt>
                <c:pt idx="854">
                  <c:v>3655.0549999999998</c:v>
                </c:pt>
                <c:pt idx="855">
                  <c:v>3657.8180000000002</c:v>
                </c:pt>
                <c:pt idx="856">
                  <c:v>3660.5790000000002</c:v>
                </c:pt>
                <c:pt idx="857">
                  <c:v>3663.3380000000002</c:v>
                </c:pt>
                <c:pt idx="858">
                  <c:v>3666.0949999999998</c:v>
                </c:pt>
                <c:pt idx="859">
                  <c:v>3668.8490000000002</c:v>
                </c:pt>
                <c:pt idx="860">
                  <c:v>3671.6019999999999</c:v>
                </c:pt>
                <c:pt idx="861">
                  <c:v>3674.3519999999999</c:v>
                </c:pt>
                <c:pt idx="862">
                  <c:v>3677.1010000000001</c:v>
                </c:pt>
                <c:pt idx="863">
                  <c:v>3679.8470000000002</c:v>
                </c:pt>
                <c:pt idx="864">
                  <c:v>3682.5909999999999</c:v>
                </c:pt>
                <c:pt idx="865">
                  <c:v>3685.3330000000001</c:v>
                </c:pt>
                <c:pt idx="866">
                  <c:v>3688.0729999999999</c:v>
                </c:pt>
                <c:pt idx="867">
                  <c:v>3690.8110000000001</c:v>
                </c:pt>
                <c:pt idx="868">
                  <c:v>3693.547</c:v>
                </c:pt>
                <c:pt idx="869">
                  <c:v>3696.2809999999999</c:v>
                </c:pt>
                <c:pt idx="870">
                  <c:v>3699.0129999999999</c:v>
                </c:pt>
                <c:pt idx="871">
                  <c:v>3701.7420000000002</c:v>
                </c:pt>
                <c:pt idx="872">
                  <c:v>3704.47</c:v>
                </c:pt>
                <c:pt idx="873">
                  <c:v>3707.1950000000002</c:v>
                </c:pt>
                <c:pt idx="874">
                  <c:v>3709.9189999999999</c:v>
                </c:pt>
                <c:pt idx="875">
                  <c:v>3712.64</c:v>
                </c:pt>
                <c:pt idx="876">
                  <c:v>3715.3589999999999</c:v>
                </c:pt>
                <c:pt idx="877">
                  <c:v>3718.076</c:v>
                </c:pt>
                <c:pt idx="878">
                  <c:v>3720.7919999999999</c:v>
                </c:pt>
                <c:pt idx="879">
                  <c:v>3723.5050000000001</c:v>
                </c:pt>
                <c:pt idx="880">
                  <c:v>3726.2159999999999</c:v>
                </c:pt>
                <c:pt idx="881">
                  <c:v>3728.9250000000002</c:v>
                </c:pt>
                <c:pt idx="882">
                  <c:v>3731.6320000000001</c:v>
                </c:pt>
                <c:pt idx="883">
                  <c:v>3734.3359999999998</c:v>
                </c:pt>
                <c:pt idx="884">
                  <c:v>3737.0390000000002</c:v>
                </c:pt>
                <c:pt idx="885">
                  <c:v>3739.74</c:v>
                </c:pt>
                <c:pt idx="886">
                  <c:v>3742.4389999999999</c:v>
                </c:pt>
                <c:pt idx="887">
                  <c:v>3745.136</c:v>
                </c:pt>
                <c:pt idx="888">
                  <c:v>3747.83</c:v>
                </c:pt>
                <c:pt idx="889">
                  <c:v>3750.5230000000001</c:v>
                </c:pt>
                <c:pt idx="890">
                  <c:v>3753.2130000000002</c:v>
                </c:pt>
                <c:pt idx="891">
                  <c:v>3755.902</c:v>
                </c:pt>
                <c:pt idx="892">
                  <c:v>3758.5889999999999</c:v>
                </c:pt>
                <c:pt idx="893">
                  <c:v>3761.2730000000001</c:v>
                </c:pt>
                <c:pt idx="894">
                  <c:v>3763.9560000000001</c:v>
                </c:pt>
                <c:pt idx="895">
                  <c:v>3766.636</c:v>
                </c:pt>
                <c:pt idx="896">
                  <c:v>3769.3150000000001</c:v>
                </c:pt>
                <c:pt idx="897">
                  <c:v>3771.991</c:v>
                </c:pt>
                <c:pt idx="898">
                  <c:v>3774.665</c:v>
                </c:pt>
                <c:pt idx="899">
                  <c:v>3777.3380000000002</c:v>
                </c:pt>
                <c:pt idx="900">
                  <c:v>3780.0079999999998</c:v>
                </c:pt>
                <c:pt idx="901">
                  <c:v>3782.6770000000001</c:v>
                </c:pt>
                <c:pt idx="902">
                  <c:v>3785.3429999999998</c:v>
                </c:pt>
                <c:pt idx="903">
                  <c:v>3788.0070000000001</c:v>
                </c:pt>
                <c:pt idx="904">
                  <c:v>3790.67</c:v>
                </c:pt>
                <c:pt idx="905">
                  <c:v>3793.33</c:v>
                </c:pt>
                <c:pt idx="906">
                  <c:v>3795.989</c:v>
                </c:pt>
                <c:pt idx="907">
                  <c:v>3798.645</c:v>
                </c:pt>
                <c:pt idx="908">
                  <c:v>3801.299</c:v>
                </c:pt>
                <c:pt idx="909">
                  <c:v>3803.9520000000002</c:v>
                </c:pt>
                <c:pt idx="910">
                  <c:v>3806.6019999999999</c:v>
                </c:pt>
                <c:pt idx="911">
                  <c:v>3809.2510000000002</c:v>
                </c:pt>
                <c:pt idx="912">
                  <c:v>3811.8969999999999</c:v>
                </c:pt>
                <c:pt idx="913">
                  <c:v>3814.5419999999999</c:v>
                </c:pt>
                <c:pt idx="914">
                  <c:v>3817.1840000000002</c:v>
                </c:pt>
                <c:pt idx="915">
                  <c:v>3819.8249999999998</c:v>
                </c:pt>
                <c:pt idx="916">
                  <c:v>3822.4630000000002</c:v>
                </c:pt>
                <c:pt idx="917">
                  <c:v>3825.1</c:v>
                </c:pt>
                <c:pt idx="918">
                  <c:v>3827.7350000000001</c:v>
                </c:pt>
                <c:pt idx="919">
                  <c:v>3830.3670000000002</c:v>
                </c:pt>
                <c:pt idx="920">
                  <c:v>3832.998</c:v>
                </c:pt>
                <c:pt idx="921">
                  <c:v>3835.627</c:v>
                </c:pt>
                <c:pt idx="922">
                  <c:v>3838.2530000000002</c:v>
                </c:pt>
                <c:pt idx="923">
                  <c:v>3840.8780000000002</c:v>
                </c:pt>
                <c:pt idx="924">
                  <c:v>3843.5010000000002</c:v>
                </c:pt>
                <c:pt idx="925">
                  <c:v>3846.1219999999998</c:v>
                </c:pt>
                <c:pt idx="926">
                  <c:v>3848.741</c:v>
                </c:pt>
                <c:pt idx="927">
                  <c:v>3851.3580000000002</c:v>
                </c:pt>
                <c:pt idx="928">
                  <c:v>3853.973</c:v>
                </c:pt>
                <c:pt idx="929">
                  <c:v>3856.5859999999998</c:v>
                </c:pt>
                <c:pt idx="930">
                  <c:v>3859.1970000000001</c:v>
                </c:pt>
                <c:pt idx="931">
                  <c:v>3861.806</c:v>
                </c:pt>
                <c:pt idx="932">
                  <c:v>3864.4140000000002</c:v>
                </c:pt>
                <c:pt idx="933">
                  <c:v>3867.0189999999998</c:v>
                </c:pt>
                <c:pt idx="934">
                  <c:v>3869.6219999999998</c:v>
                </c:pt>
                <c:pt idx="935">
                  <c:v>3872.2240000000002</c:v>
                </c:pt>
                <c:pt idx="936">
                  <c:v>3874.8229999999999</c:v>
                </c:pt>
                <c:pt idx="937">
                  <c:v>3877.4209999999998</c:v>
                </c:pt>
                <c:pt idx="938">
                  <c:v>3880.0160000000001</c:v>
                </c:pt>
                <c:pt idx="939">
                  <c:v>3882.61</c:v>
                </c:pt>
                <c:pt idx="940">
                  <c:v>3885.2020000000002</c:v>
                </c:pt>
                <c:pt idx="941">
                  <c:v>3887.7919999999999</c:v>
                </c:pt>
                <c:pt idx="942">
                  <c:v>3890.38</c:v>
                </c:pt>
                <c:pt idx="943">
                  <c:v>3892.9659999999999</c:v>
                </c:pt>
                <c:pt idx="944">
                  <c:v>3895.55</c:v>
                </c:pt>
                <c:pt idx="945">
                  <c:v>3898.1320000000001</c:v>
                </c:pt>
                <c:pt idx="946">
                  <c:v>3900.7130000000002</c:v>
                </c:pt>
                <c:pt idx="947">
                  <c:v>3903.2910000000002</c:v>
                </c:pt>
                <c:pt idx="948">
                  <c:v>3905.8679999999999</c:v>
                </c:pt>
                <c:pt idx="949">
                  <c:v>3908.442</c:v>
                </c:pt>
                <c:pt idx="950">
                  <c:v>3911.0149999999999</c:v>
                </c:pt>
                <c:pt idx="951">
                  <c:v>3913.5859999999998</c:v>
                </c:pt>
                <c:pt idx="952">
                  <c:v>3916.1550000000002</c:v>
                </c:pt>
                <c:pt idx="953">
                  <c:v>3918.7220000000002</c:v>
                </c:pt>
                <c:pt idx="954">
                  <c:v>3921.2869999999998</c:v>
                </c:pt>
                <c:pt idx="955">
                  <c:v>3923.85</c:v>
                </c:pt>
                <c:pt idx="956">
                  <c:v>3926.4110000000001</c:v>
                </c:pt>
                <c:pt idx="957">
                  <c:v>3928.971</c:v>
                </c:pt>
                <c:pt idx="958">
                  <c:v>3931.5279999999998</c:v>
                </c:pt>
                <c:pt idx="959">
                  <c:v>3934.0839999999998</c:v>
                </c:pt>
                <c:pt idx="960">
                  <c:v>3936.6379999999999</c:v>
                </c:pt>
                <c:pt idx="961">
                  <c:v>3939.19</c:v>
                </c:pt>
                <c:pt idx="962">
                  <c:v>3941.74</c:v>
                </c:pt>
                <c:pt idx="963">
                  <c:v>3944.288</c:v>
                </c:pt>
                <c:pt idx="964">
                  <c:v>3946.8339999999998</c:v>
                </c:pt>
                <c:pt idx="965">
                  <c:v>3949.3780000000002</c:v>
                </c:pt>
                <c:pt idx="966">
                  <c:v>3951.9209999999998</c:v>
                </c:pt>
                <c:pt idx="967">
                  <c:v>3954.462</c:v>
                </c:pt>
                <c:pt idx="968">
                  <c:v>3957</c:v>
                </c:pt>
                <c:pt idx="969">
                  <c:v>3959.5369999999998</c:v>
                </c:pt>
                <c:pt idx="970">
                  <c:v>3962.0720000000001</c:v>
                </c:pt>
                <c:pt idx="971">
                  <c:v>3964.6060000000002</c:v>
                </c:pt>
                <c:pt idx="972">
                  <c:v>3967.1370000000002</c:v>
                </c:pt>
                <c:pt idx="973">
                  <c:v>3969.6669999999999</c:v>
                </c:pt>
                <c:pt idx="974">
                  <c:v>3972.194</c:v>
                </c:pt>
                <c:pt idx="975">
                  <c:v>3974.72</c:v>
                </c:pt>
                <c:pt idx="976">
                  <c:v>3977.2440000000001</c:v>
                </c:pt>
                <c:pt idx="977">
                  <c:v>3979.7660000000001</c:v>
                </c:pt>
                <c:pt idx="978">
                  <c:v>3982.2860000000001</c:v>
                </c:pt>
                <c:pt idx="979">
                  <c:v>3984.8049999999998</c:v>
                </c:pt>
                <c:pt idx="980">
                  <c:v>3987.3209999999999</c:v>
                </c:pt>
                <c:pt idx="981">
                  <c:v>3989.8359999999998</c:v>
                </c:pt>
                <c:pt idx="982">
                  <c:v>3992.3490000000002</c:v>
                </c:pt>
                <c:pt idx="983">
                  <c:v>3994.86</c:v>
                </c:pt>
                <c:pt idx="984">
                  <c:v>3997.3690000000001</c:v>
                </c:pt>
                <c:pt idx="985">
                  <c:v>3999.877</c:v>
                </c:pt>
                <c:pt idx="986">
                  <c:v>4002.3820000000001</c:v>
                </c:pt>
                <c:pt idx="987">
                  <c:v>4004.886</c:v>
                </c:pt>
                <c:pt idx="988">
                  <c:v>4007.3879999999999</c:v>
                </c:pt>
                <c:pt idx="989">
                  <c:v>4009.8879999999999</c:v>
                </c:pt>
                <c:pt idx="990">
                  <c:v>4012.386</c:v>
                </c:pt>
                <c:pt idx="991">
                  <c:v>4014.8829999999998</c:v>
                </c:pt>
                <c:pt idx="992">
                  <c:v>4017.377</c:v>
                </c:pt>
                <c:pt idx="993">
                  <c:v>4019.87</c:v>
                </c:pt>
                <c:pt idx="994">
                  <c:v>4022.3609999999999</c:v>
                </c:pt>
                <c:pt idx="995">
                  <c:v>4024.85</c:v>
                </c:pt>
                <c:pt idx="996">
                  <c:v>4027.3380000000002</c:v>
                </c:pt>
                <c:pt idx="997">
                  <c:v>4029.8229999999999</c:v>
                </c:pt>
                <c:pt idx="998">
                  <c:v>4032.3069999999998</c:v>
                </c:pt>
                <c:pt idx="999">
                  <c:v>4034.7890000000002</c:v>
                </c:pt>
                <c:pt idx="1000">
                  <c:v>4037.2689999999998</c:v>
                </c:pt>
                <c:pt idx="1001">
                  <c:v>4039.7469999999998</c:v>
                </c:pt>
                <c:pt idx="1002">
                  <c:v>4042.2240000000002</c:v>
                </c:pt>
                <c:pt idx="1003">
                  <c:v>4044.6990000000001</c:v>
                </c:pt>
                <c:pt idx="1004">
                  <c:v>4047.172</c:v>
                </c:pt>
                <c:pt idx="1005">
                  <c:v>4049.643</c:v>
                </c:pt>
                <c:pt idx="1006">
                  <c:v>4052.1120000000001</c:v>
                </c:pt>
                <c:pt idx="1007">
                  <c:v>4054.58</c:v>
                </c:pt>
                <c:pt idx="1008">
                  <c:v>4057.0459999999998</c:v>
                </c:pt>
                <c:pt idx="1009">
                  <c:v>4059.51</c:v>
                </c:pt>
                <c:pt idx="1010">
                  <c:v>4061.9720000000002</c:v>
                </c:pt>
                <c:pt idx="1011">
                  <c:v>4064.4319999999998</c:v>
                </c:pt>
                <c:pt idx="1012">
                  <c:v>4066.8910000000001</c:v>
                </c:pt>
                <c:pt idx="1013">
                  <c:v>4069.348</c:v>
                </c:pt>
                <c:pt idx="1014">
                  <c:v>4071.8029999999999</c:v>
                </c:pt>
                <c:pt idx="1015">
                  <c:v>4074.2559999999999</c:v>
                </c:pt>
                <c:pt idx="1016">
                  <c:v>4076.7080000000001</c:v>
                </c:pt>
                <c:pt idx="1017">
                  <c:v>4079.1579999999999</c:v>
                </c:pt>
                <c:pt idx="1018">
                  <c:v>4081.6060000000002</c:v>
                </c:pt>
                <c:pt idx="1019">
                  <c:v>4084.0520000000001</c:v>
                </c:pt>
                <c:pt idx="1020">
                  <c:v>4086.4969999999998</c:v>
                </c:pt>
                <c:pt idx="1021">
                  <c:v>4088.9389999999999</c:v>
                </c:pt>
                <c:pt idx="1022">
                  <c:v>4091.38</c:v>
                </c:pt>
                <c:pt idx="1023">
                  <c:v>4093.819</c:v>
                </c:pt>
                <c:pt idx="1024">
                  <c:v>4096.2569999999996</c:v>
                </c:pt>
                <c:pt idx="1025">
                  <c:v>4098.6930000000002</c:v>
                </c:pt>
                <c:pt idx="1026">
                  <c:v>4101.1270000000004</c:v>
                </c:pt>
                <c:pt idx="1027">
                  <c:v>4103.5590000000002</c:v>
                </c:pt>
                <c:pt idx="1028">
                  <c:v>4105.9889999999996</c:v>
                </c:pt>
                <c:pt idx="1029">
                  <c:v>4108.4179999999997</c:v>
                </c:pt>
                <c:pt idx="1030">
                  <c:v>4110.8450000000003</c:v>
                </c:pt>
                <c:pt idx="1031">
                  <c:v>4113.2700000000004</c:v>
                </c:pt>
                <c:pt idx="1032">
                  <c:v>4115.6940000000004</c:v>
                </c:pt>
                <c:pt idx="1033">
                  <c:v>4118.1149999999998</c:v>
                </c:pt>
                <c:pt idx="1034">
                  <c:v>4120.5349999999999</c:v>
                </c:pt>
                <c:pt idx="1035">
                  <c:v>4122.9539999999997</c:v>
                </c:pt>
                <c:pt idx="1036">
                  <c:v>4125.37</c:v>
                </c:pt>
                <c:pt idx="1037">
                  <c:v>4127.7849999999999</c:v>
                </c:pt>
                <c:pt idx="1038">
                  <c:v>4130.1980000000003</c:v>
                </c:pt>
                <c:pt idx="1039">
                  <c:v>4132.6090000000004</c:v>
                </c:pt>
                <c:pt idx="1040">
                  <c:v>4135.0190000000002</c:v>
                </c:pt>
                <c:pt idx="1041">
                  <c:v>4137.4269999999997</c:v>
                </c:pt>
                <c:pt idx="1042">
                  <c:v>4139.8329999999996</c:v>
                </c:pt>
                <c:pt idx="1043">
                  <c:v>4142.2370000000001</c:v>
                </c:pt>
              </c:numCache>
            </c:numRef>
          </c:xVal>
          <c:yVal>
            <c:numRef>
              <c:f>גיליון1!$G$24:$ANJ$24</c:f>
            </c:numRef>
          </c:yVal>
          <c:smooth val="1"/>
        </c:ser>
        <c:ser>
          <c:idx val="5"/>
          <c:order val="2"/>
          <c:tx>
            <c:strRef>
              <c:f>גיליון1!$C$3:$F$3</c:f>
              <c:strCache>
                <c:ptCount val="4"/>
                <c:pt idx="0">
                  <c:v>boil</c:v>
                </c:pt>
                <c:pt idx="1">
                  <c:v>60</c:v>
                </c:pt>
                <c:pt idx="2">
                  <c:v>coli</c:v>
                </c:pt>
                <c:pt idx="3">
                  <c:v>1</c:v>
                </c:pt>
              </c:strCache>
            </c:strRef>
          </c:tx>
          <c:spPr>
            <a:ln w="19050" cap="rnd">
              <a:solidFill>
                <a:schemeClr val="accent6">
                  <a:lumMod val="75000"/>
                </a:schemeClr>
              </a:solidFill>
              <a:round/>
            </a:ln>
            <a:effectLst/>
          </c:spPr>
          <c:marker>
            <c:symbol val="none"/>
          </c:marker>
          <c:xVal>
            <c:numRef>
              <c:f>גיליון1!$G$1:$ANJ$1</c:f>
              <c:numCache>
                <c:formatCode>General</c:formatCode>
                <c:ptCount val="1044"/>
                <c:pt idx="0">
                  <c:v>160.70099999999999</c:v>
                </c:pt>
                <c:pt idx="1">
                  <c:v>166.74199999999999</c:v>
                </c:pt>
                <c:pt idx="2">
                  <c:v>172.77699999999999</c:v>
                </c:pt>
                <c:pt idx="3">
                  <c:v>178.80500000000001</c:v>
                </c:pt>
                <c:pt idx="4">
                  <c:v>184.82599999999999</c:v>
                </c:pt>
                <c:pt idx="5">
                  <c:v>190.84100000000001</c:v>
                </c:pt>
                <c:pt idx="6">
                  <c:v>196.84899999999999</c:v>
                </c:pt>
                <c:pt idx="7">
                  <c:v>202.85</c:v>
                </c:pt>
                <c:pt idx="8">
                  <c:v>208.845</c:v>
                </c:pt>
                <c:pt idx="9">
                  <c:v>214.833</c:v>
                </c:pt>
                <c:pt idx="10">
                  <c:v>220.815</c:v>
                </c:pt>
                <c:pt idx="11">
                  <c:v>226.78899999999999</c:v>
                </c:pt>
                <c:pt idx="12">
                  <c:v>232.75800000000001</c:v>
                </c:pt>
                <c:pt idx="13">
                  <c:v>238.71899999999999</c:v>
                </c:pt>
                <c:pt idx="14">
                  <c:v>244.67400000000001</c:v>
                </c:pt>
                <c:pt idx="15">
                  <c:v>250.62299999999999</c:v>
                </c:pt>
                <c:pt idx="16">
                  <c:v>256.565</c:v>
                </c:pt>
                <c:pt idx="17">
                  <c:v>262.5</c:v>
                </c:pt>
                <c:pt idx="18">
                  <c:v>268.42899999999997</c:v>
                </c:pt>
                <c:pt idx="19">
                  <c:v>274.351</c:v>
                </c:pt>
                <c:pt idx="20">
                  <c:v>280.267</c:v>
                </c:pt>
                <c:pt idx="21">
                  <c:v>286.17599999999999</c:v>
                </c:pt>
                <c:pt idx="22">
                  <c:v>292.07900000000001</c:v>
                </c:pt>
                <c:pt idx="23">
                  <c:v>297.97500000000002</c:v>
                </c:pt>
                <c:pt idx="24">
                  <c:v>303.86500000000001</c:v>
                </c:pt>
                <c:pt idx="25">
                  <c:v>309.74799999999999</c:v>
                </c:pt>
                <c:pt idx="26">
                  <c:v>315.625</c:v>
                </c:pt>
                <c:pt idx="27">
                  <c:v>321.495</c:v>
                </c:pt>
                <c:pt idx="28">
                  <c:v>327.35899999999998</c:v>
                </c:pt>
                <c:pt idx="29">
                  <c:v>333.21699999999998</c:v>
                </c:pt>
                <c:pt idx="30">
                  <c:v>339.06799999999998</c:v>
                </c:pt>
                <c:pt idx="31">
                  <c:v>344.91199999999998</c:v>
                </c:pt>
                <c:pt idx="32">
                  <c:v>350.75099999999998</c:v>
                </c:pt>
                <c:pt idx="33">
                  <c:v>356.58300000000003</c:v>
                </c:pt>
                <c:pt idx="34">
                  <c:v>362.40800000000002</c:v>
                </c:pt>
                <c:pt idx="35">
                  <c:v>368.22699999999998</c:v>
                </c:pt>
                <c:pt idx="36">
                  <c:v>374.04</c:v>
                </c:pt>
                <c:pt idx="37">
                  <c:v>379.84699999999998</c:v>
                </c:pt>
                <c:pt idx="38">
                  <c:v>385.64699999999999</c:v>
                </c:pt>
                <c:pt idx="39">
                  <c:v>391.44</c:v>
                </c:pt>
                <c:pt idx="40">
                  <c:v>397.22800000000001</c:v>
                </c:pt>
                <c:pt idx="41">
                  <c:v>403.00900000000001</c:v>
                </c:pt>
                <c:pt idx="42">
                  <c:v>408.78399999999999</c:v>
                </c:pt>
                <c:pt idx="43">
                  <c:v>414.553</c:v>
                </c:pt>
                <c:pt idx="44">
                  <c:v>420.315</c:v>
                </c:pt>
                <c:pt idx="45">
                  <c:v>426.07100000000003</c:v>
                </c:pt>
                <c:pt idx="46">
                  <c:v>431.82100000000003</c:v>
                </c:pt>
                <c:pt idx="47">
                  <c:v>437.565</c:v>
                </c:pt>
                <c:pt idx="48">
                  <c:v>443.30200000000002</c:v>
                </c:pt>
                <c:pt idx="49">
                  <c:v>449.03300000000002</c:v>
                </c:pt>
                <c:pt idx="50">
                  <c:v>454.75799999999998</c:v>
                </c:pt>
                <c:pt idx="51">
                  <c:v>460.47699999999998</c:v>
                </c:pt>
                <c:pt idx="52">
                  <c:v>466.18900000000002</c:v>
                </c:pt>
                <c:pt idx="53">
                  <c:v>471.89600000000002</c:v>
                </c:pt>
                <c:pt idx="54">
                  <c:v>477.596</c:v>
                </c:pt>
                <c:pt idx="55">
                  <c:v>483.29</c:v>
                </c:pt>
                <c:pt idx="56">
                  <c:v>488.97800000000001</c:v>
                </c:pt>
                <c:pt idx="57">
                  <c:v>494.66</c:v>
                </c:pt>
                <c:pt idx="58">
                  <c:v>500.33499999999998</c:v>
                </c:pt>
                <c:pt idx="59">
                  <c:v>506.005</c:v>
                </c:pt>
                <c:pt idx="60">
                  <c:v>511.66800000000001</c:v>
                </c:pt>
                <c:pt idx="61">
                  <c:v>517.32500000000005</c:v>
                </c:pt>
                <c:pt idx="62">
                  <c:v>522.97699999999998</c:v>
                </c:pt>
                <c:pt idx="63">
                  <c:v>528.62199999999996</c:v>
                </c:pt>
                <c:pt idx="64">
                  <c:v>534.26099999999997</c:v>
                </c:pt>
                <c:pt idx="65">
                  <c:v>539.89400000000001</c:v>
                </c:pt>
                <c:pt idx="66">
                  <c:v>545.52099999999996</c:v>
                </c:pt>
                <c:pt idx="67">
                  <c:v>551.14099999999996</c:v>
                </c:pt>
                <c:pt idx="68">
                  <c:v>556.75599999999997</c:v>
                </c:pt>
                <c:pt idx="69">
                  <c:v>562.36500000000001</c:v>
                </c:pt>
                <c:pt idx="70">
                  <c:v>567.96799999999996</c:v>
                </c:pt>
                <c:pt idx="71">
                  <c:v>573.56500000000005</c:v>
                </c:pt>
                <c:pt idx="72">
                  <c:v>579.15499999999997</c:v>
                </c:pt>
                <c:pt idx="73">
                  <c:v>584.74</c:v>
                </c:pt>
                <c:pt idx="74">
                  <c:v>590.31899999999996</c:v>
                </c:pt>
                <c:pt idx="75">
                  <c:v>595.89200000000005</c:v>
                </c:pt>
                <c:pt idx="76">
                  <c:v>601.45899999999995</c:v>
                </c:pt>
                <c:pt idx="77">
                  <c:v>607.02</c:v>
                </c:pt>
                <c:pt idx="78">
                  <c:v>612.57500000000005</c:v>
                </c:pt>
                <c:pt idx="79">
                  <c:v>618.12400000000002</c:v>
                </c:pt>
                <c:pt idx="80">
                  <c:v>623.66700000000003</c:v>
                </c:pt>
                <c:pt idx="81">
                  <c:v>629.20399999999995</c:v>
                </c:pt>
                <c:pt idx="82">
                  <c:v>634.73500000000001</c:v>
                </c:pt>
                <c:pt idx="83">
                  <c:v>640.26099999999997</c:v>
                </c:pt>
                <c:pt idx="84">
                  <c:v>645.78099999999995</c:v>
                </c:pt>
                <c:pt idx="85">
                  <c:v>651.29399999999998</c:v>
                </c:pt>
                <c:pt idx="86">
                  <c:v>656.80200000000002</c:v>
                </c:pt>
                <c:pt idx="87">
                  <c:v>662.30399999999997</c:v>
                </c:pt>
                <c:pt idx="88">
                  <c:v>667.8</c:v>
                </c:pt>
                <c:pt idx="89">
                  <c:v>673.29</c:v>
                </c:pt>
                <c:pt idx="90">
                  <c:v>678.77499999999998</c:v>
                </c:pt>
                <c:pt idx="91">
                  <c:v>684.25400000000002</c:v>
                </c:pt>
                <c:pt idx="92">
                  <c:v>689.726</c:v>
                </c:pt>
                <c:pt idx="93">
                  <c:v>695.19299999999998</c:v>
                </c:pt>
                <c:pt idx="94">
                  <c:v>700.65499999999997</c:v>
                </c:pt>
                <c:pt idx="95">
                  <c:v>706.11</c:v>
                </c:pt>
                <c:pt idx="96">
                  <c:v>711.56</c:v>
                </c:pt>
                <c:pt idx="97">
                  <c:v>717.00400000000002</c:v>
                </c:pt>
                <c:pt idx="98">
                  <c:v>722.44200000000001</c:v>
                </c:pt>
                <c:pt idx="99">
                  <c:v>727.87400000000002</c:v>
                </c:pt>
                <c:pt idx="100">
                  <c:v>733.30100000000004</c:v>
                </c:pt>
                <c:pt idx="101">
                  <c:v>738.72199999999998</c:v>
                </c:pt>
                <c:pt idx="102">
                  <c:v>744.13699999999994</c:v>
                </c:pt>
                <c:pt idx="103">
                  <c:v>749.54700000000003</c:v>
                </c:pt>
                <c:pt idx="104">
                  <c:v>754.95100000000002</c:v>
                </c:pt>
                <c:pt idx="105">
                  <c:v>760.34900000000005</c:v>
                </c:pt>
                <c:pt idx="106">
                  <c:v>765.74099999999999</c:v>
                </c:pt>
                <c:pt idx="107">
                  <c:v>771.12800000000004</c:v>
                </c:pt>
                <c:pt idx="108">
                  <c:v>776.50900000000001</c:v>
                </c:pt>
                <c:pt idx="109">
                  <c:v>781.88499999999999</c:v>
                </c:pt>
                <c:pt idx="110">
                  <c:v>787.25400000000002</c:v>
                </c:pt>
                <c:pt idx="111">
                  <c:v>792.61800000000005</c:v>
                </c:pt>
                <c:pt idx="112">
                  <c:v>797.97699999999998</c:v>
                </c:pt>
                <c:pt idx="113">
                  <c:v>803.33</c:v>
                </c:pt>
                <c:pt idx="114">
                  <c:v>808.67700000000002</c:v>
                </c:pt>
                <c:pt idx="115">
                  <c:v>814.01900000000001</c:v>
                </c:pt>
                <c:pt idx="116">
                  <c:v>819.35500000000002</c:v>
                </c:pt>
                <c:pt idx="117">
                  <c:v>824.68600000000004</c:v>
                </c:pt>
                <c:pt idx="118">
                  <c:v>830.01099999999997</c:v>
                </c:pt>
                <c:pt idx="119">
                  <c:v>835.33</c:v>
                </c:pt>
                <c:pt idx="120">
                  <c:v>840.64400000000001</c:v>
                </c:pt>
                <c:pt idx="121">
                  <c:v>845.952</c:v>
                </c:pt>
                <c:pt idx="122">
                  <c:v>851.255</c:v>
                </c:pt>
                <c:pt idx="123">
                  <c:v>856.55200000000002</c:v>
                </c:pt>
                <c:pt idx="124">
                  <c:v>861.84400000000005</c:v>
                </c:pt>
                <c:pt idx="125">
                  <c:v>867.13</c:v>
                </c:pt>
                <c:pt idx="126">
                  <c:v>872.41</c:v>
                </c:pt>
                <c:pt idx="127">
                  <c:v>877.68600000000004</c:v>
                </c:pt>
                <c:pt idx="128">
                  <c:v>882.95500000000004</c:v>
                </c:pt>
                <c:pt idx="129">
                  <c:v>888.21900000000005</c:v>
                </c:pt>
                <c:pt idx="130">
                  <c:v>893.47799999999995</c:v>
                </c:pt>
                <c:pt idx="131">
                  <c:v>898.73099999999999</c:v>
                </c:pt>
                <c:pt idx="132">
                  <c:v>903.97900000000004</c:v>
                </c:pt>
                <c:pt idx="133">
                  <c:v>909.221</c:v>
                </c:pt>
                <c:pt idx="134">
                  <c:v>914.45799999999997</c:v>
                </c:pt>
                <c:pt idx="135">
                  <c:v>919.69</c:v>
                </c:pt>
                <c:pt idx="136">
                  <c:v>924.91600000000005</c:v>
                </c:pt>
                <c:pt idx="137">
                  <c:v>930.13599999999997</c:v>
                </c:pt>
                <c:pt idx="138">
                  <c:v>935.351</c:v>
                </c:pt>
                <c:pt idx="139">
                  <c:v>940.56100000000004</c:v>
                </c:pt>
                <c:pt idx="140">
                  <c:v>945.76599999999996</c:v>
                </c:pt>
                <c:pt idx="141">
                  <c:v>950.96500000000003</c:v>
                </c:pt>
                <c:pt idx="142">
                  <c:v>956.15800000000002</c:v>
                </c:pt>
                <c:pt idx="143">
                  <c:v>961.34699999999998</c:v>
                </c:pt>
                <c:pt idx="144">
                  <c:v>966.529</c:v>
                </c:pt>
                <c:pt idx="145">
                  <c:v>971.70699999999999</c:v>
                </c:pt>
                <c:pt idx="146">
                  <c:v>976.87900000000002</c:v>
                </c:pt>
                <c:pt idx="147">
                  <c:v>982.04600000000005</c:v>
                </c:pt>
                <c:pt idx="148">
                  <c:v>987.20799999999997</c:v>
                </c:pt>
                <c:pt idx="149">
                  <c:v>992.36400000000003</c:v>
                </c:pt>
                <c:pt idx="150">
                  <c:v>997.51499999999999</c:v>
                </c:pt>
                <c:pt idx="151">
                  <c:v>1002.66</c:v>
                </c:pt>
                <c:pt idx="152">
                  <c:v>1007.801</c:v>
                </c:pt>
                <c:pt idx="153">
                  <c:v>1012.936</c:v>
                </c:pt>
                <c:pt idx="154">
                  <c:v>1018.066</c:v>
                </c:pt>
                <c:pt idx="155">
                  <c:v>1023.19</c:v>
                </c:pt>
                <c:pt idx="156">
                  <c:v>1028.309</c:v>
                </c:pt>
                <c:pt idx="157">
                  <c:v>1033.423</c:v>
                </c:pt>
                <c:pt idx="158">
                  <c:v>1038.5319999999999</c:v>
                </c:pt>
                <c:pt idx="159">
                  <c:v>1043.636</c:v>
                </c:pt>
                <c:pt idx="160">
                  <c:v>1048.7339999999999</c:v>
                </c:pt>
                <c:pt idx="161">
                  <c:v>1053.827</c:v>
                </c:pt>
                <c:pt idx="162">
                  <c:v>1058.915</c:v>
                </c:pt>
                <c:pt idx="163">
                  <c:v>1063.998</c:v>
                </c:pt>
                <c:pt idx="164">
                  <c:v>1069.075</c:v>
                </c:pt>
                <c:pt idx="165">
                  <c:v>1074.1469999999999</c:v>
                </c:pt>
                <c:pt idx="166">
                  <c:v>1079.2139999999999</c:v>
                </c:pt>
                <c:pt idx="167">
                  <c:v>1084.2760000000001</c:v>
                </c:pt>
                <c:pt idx="168">
                  <c:v>1089.3330000000001</c:v>
                </c:pt>
                <c:pt idx="169">
                  <c:v>1094.385</c:v>
                </c:pt>
                <c:pt idx="170">
                  <c:v>1099.431</c:v>
                </c:pt>
                <c:pt idx="171">
                  <c:v>1104.472</c:v>
                </c:pt>
                <c:pt idx="172">
                  <c:v>1109.509</c:v>
                </c:pt>
                <c:pt idx="173">
                  <c:v>1114.54</c:v>
                </c:pt>
                <c:pt idx="174">
                  <c:v>1119.5650000000001</c:v>
                </c:pt>
                <c:pt idx="175">
                  <c:v>1124.586</c:v>
                </c:pt>
                <c:pt idx="176">
                  <c:v>1129.6020000000001</c:v>
                </c:pt>
                <c:pt idx="177">
                  <c:v>1134.6130000000001</c:v>
                </c:pt>
                <c:pt idx="178">
                  <c:v>1139.6179999999999</c:v>
                </c:pt>
                <c:pt idx="179">
                  <c:v>1144.6189999999999</c:v>
                </c:pt>
                <c:pt idx="180">
                  <c:v>1149.614</c:v>
                </c:pt>
                <c:pt idx="181">
                  <c:v>1154.604</c:v>
                </c:pt>
                <c:pt idx="182">
                  <c:v>1159.5889999999999</c:v>
                </c:pt>
                <c:pt idx="183">
                  <c:v>1164.57</c:v>
                </c:pt>
                <c:pt idx="184">
                  <c:v>1169.5450000000001</c:v>
                </c:pt>
                <c:pt idx="185">
                  <c:v>1174.5150000000001</c:v>
                </c:pt>
                <c:pt idx="186">
                  <c:v>1179.48</c:v>
                </c:pt>
                <c:pt idx="187">
                  <c:v>1184.44</c:v>
                </c:pt>
                <c:pt idx="188">
                  <c:v>1189.395</c:v>
                </c:pt>
                <c:pt idx="189">
                  <c:v>1194.345</c:v>
                </c:pt>
                <c:pt idx="190">
                  <c:v>1199.29</c:v>
                </c:pt>
                <c:pt idx="191">
                  <c:v>1204.23</c:v>
                </c:pt>
                <c:pt idx="192">
                  <c:v>1209.165</c:v>
                </c:pt>
                <c:pt idx="193">
                  <c:v>1214.095</c:v>
                </c:pt>
                <c:pt idx="194">
                  <c:v>1219.021</c:v>
                </c:pt>
                <c:pt idx="195">
                  <c:v>1223.941</c:v>
                </c:pt>
                <c:pt idx="196">
                  <c:v>1228.856</c:v>
                </c:pt>
                <c:pt idx="197">
                  <c:v>1233.7660000000001</c:v>
                </c:pt>
                <c:pt idx="198">
                  <c:v>1238.672</c:v>
                </c:pt>
                <c:pt idx="199">
                  <c:v>1243.5719999999999</c:v>
                </c:pt>
                <c:pt idx="200">
                  <c:v>1248.4670000000001</c:v>
                </c:pt>
                <c:pt idx="201">
                  <c:v>1253.3579999999999</c:v>
                </c:pt>
                <c:pt idx="202">
                  <c:v>1258.2439999999999</c:v>
                </c:pt>
                <c:pt idx="203">
                  <c:v>1263.124</c:v>
                </c:pt>
                <c:pt idx="204">
                  <c:v>1268</c:v>
                </c:pt>
                <c:pt idx="205">
                  <c:v>1272.8710000000001</c:v>
                </c:pt>
                <c:pt idx="206">
                  <c:v>1277.7370000000001</c:v>
                </c:pt>
                <c:pt idx="207">
                  <c:v>1282.5989999999999</c:v>
                </c:pt>
                <c:pt idx="208">
                  <c:v>1287.4549999999999</c:v>
                </c:pt>
                <c:pt idx="209">
                  <c:v>1292.306</c:v>
                </c:pt>
                <c:pt idx="210">
                  <c:v>1297.153</c:v>
                </c:pt>
                <c:pt idx="211">
                  <c:v>1301.9949999999999</c:v>
                </c:pt>
                <c:pt idx="212">
                  <c:v>1306.8320000000001</c:v>
                </c:pt>
                <c:pt idx="213">
                  <c:v>1311.664</c:v>
                </c:pt>
                <c:pt idx="214">
                  <c:v>1316.491</c:v>
                </c:pt>
                <c:pt idx="215">
                  <c:v>1321.3140000000001</c:v>
                </c:pt>
                <c:pt idx="216">
                  <c:v>1326.1320000000001</c:v>
                </c:pt>
                <c:pt idx="217">
                  <c:v>1330.9449999999999</c:v>
                </c:pt>
                <c:pt idx="218">
                  <c:v>1335.7529999999999</c:v>
                </c:pt>
                <c:pt idx="219">
                  <c:v>1340.556</c:v>
                </c:pt>
                <c:pt idx="220">
                  <c:v>1345.354</c:v>
                </c:pt>
                <c:pt idx="221">
                  <c:v>1350.1479999999999</c:v>
                </c:pt>
                <c:pt idx="222">
                  <c:v>1354.9369999999999</c:v>
                </c:pt>
                <c:pt idx="223">
                  <c:v>1359.722</c:v>
                </c:pt>
                <c:pt idx="224">
                  <c:v>1364.501</c:v>
                </c:pt>
                <c:pt idx="225">
                  <c:v>1369.2760000000001</c:v>
                </c:pt>
                <c:pt idx="226">
                  <c:v>1374.046</c:v>
                </c:pt>
                <c:pt idx="227">
                  <c:v>1378.8109999999999</c:v>
                </c:pt>
                <c:pt idx="228">
                  <c:v>1383.5719999999999</c:v>
                </c:pt>
                <c:pt idx="229">
                  <c:v>1388.327</c:v>
                </c:pt>
                <c:pt idx="230">
                  <c:v>1393.079</c:v>
                </c:pt>
                <c:pt idx="231">
                  <c:v>1397.825</c:v>
                </c:pt>
                <c:pt idx="232">
                  <c:v>1402.567</c:v>
                </c:pt>
                <c:pt idx="233">
                  <c:v>1407.3040000000001</c:v>
                </c:pt>
                <c:pt idx="234">
                  <c:v>1412.0360000000001</c:v>
                </c:pt>
                <c:pt idx="235">
                  <c:v>1416.7639999999999</c:v>
                </c:pt>
                <c:pt idx="236">
                  <c:v>1421.4870000000001</c:v>
                </c:pt>
                <c:pt idx="237">
                  <c:v>1426.2049999999999</c:v>
                </c:pt>
                <c:pt idx="238">
                  <c:v>1430.9190000000001</c:v>
                </c:pt>
                <c:pt idx="239">
                  <c:v>1435.6279999999999</c:v>
                </c:pt>
                <c:pt idx="240">
                  <c:v>1440.3330000000001</c:v>
                </c:pt>
                <c:pt idx="241">
                  <c:v>1445.0319999999999</c:v>
                </c:pt>
                <c:pt idx="242">
                  <c:v>1449.7270000000001</c:v>
                </c:pt>
                <c:pt idx="243">
                  <c:v>1454.4179999999999</c:v>
                </c:pt>
                <c:pt idx="244">
                  <c:v>1459.104</c:v>
                </c:pt>
                <c:pt idx="245">
                  <c:v>1463.7850000000001</c:v>
                </c:pt>
                <c:pt idx="246">
                  <c:v>1468.462</c:v>
                </c:pt>
                <c:pt idx="247">
                  <c:v>1473.134</c:v>
                </c:pt>
                <c:pt idx="248">
                  <c:v>1477.8019999999999</c:v>
                </c:pt>
                <c:pt idx="249">
                  <c:v>1482.4649999999999</c:v>
                </c:pt>
                <c:pt idx="250">
                  <c:v>1487.123</c:v>
                </c:pt>
                <c:pt idx="251">
                  <c:v>1491.777</c:v>
                </c:pt>
                <c:pt idx="252">
                  <c:v>1496.4259999999999</c:v>
                </c:pt>
                <c:pt idx="253">
                  <c:v>1501.0709999999999</c:v>
                </c:pt>
                <c:pt idx="254">
                  <c:v>1505.711</c:v>
                </c:pt>
                <c:pt idx="255">
                  <c:v>1510.347</c:v>
                </c:pt>
                <c:pt idx="256">
                  <c:v>1514.9780000000001</c:v>
                </c:pt>
                <c:pt idx="257">
                  <c:v>1519.604</c:v>
                </c:pt>
                <c:pt idx="258">
                  <c:v>1524.2260000000001</c:v>
                </c:pt>
                <c:pt idx="259">
                  <c:v>1528.8440000000001</c:v>
                </c:pt>
                <c:pt idx="260">
                  <c:v>1533.4570000000001</c:v>
                </c:pt>
                <c:pt idx="261">
                  <c:v>1538.0650000000001</c:v>
                </c:pt>
                <c:pt idx="262">
                  <c:v>1542.6690000000001</c:v>
                </c:pt>
                <c:pt idx="263">
                  <c:v>1547.269</c:v>
                </c:pt>
                <c:pt idx="264">
                  <c:v>1551.864</c:v>
                </c:pt>
                <c:pt idx="265">
                  <c:v>1556.454</c:v>
                </c:pt>
                <c:pt idx="266">
                  <c:v>1561.0409999999999</c:v>
                </c:pt>
                <c:pt idx="267">
                  <c:v>1565.6220000000001</c:v>
                </c:pt>
                <c:pt idx="268">
                  <c:v>1570.1990000000001</c:v>
                </c:pt>
                <c:pt idx="269">
                  <c:v>1574.7719999999999</c:v>
                </c:pt>
                <c:pt idx="270">
                  <c:v>1579.34</c:v>
                </c:pt>
                <c:pt idx="271">
                  <c:v>1583.904</c:v>
                </c:pt>
                <c:pt idx="272">
                  <c:v>1588.4639999999999</c:v>
                </c:pt>
                <c:pt idx="273">
                  <c:v>1593.019</c:v>
                </c:pt>
                <c:pt idx="274">
                  <c:v>1597.569</c:v>
                </c:pt>
                <c:pt idx="275">
                  <c:v>1602.115</c:v>
                </c:pt>
                <c:pt idx="276">
                  <c:v>1606.6569999999999</c:v>
                </c:pt>
                <c:pt idx="277">
                  <c:v>1611.1949999999999</c:v>
                </c:pt>
                <c:pt idx="278">
                  <c:v>1615.7280000000001</c:v>
                </c:pt>
                <c:pt idx="279">
                  <c:v>1620.2560000000001</c:v>
                </c:pt>
                <c:pt idx="280">
                  <c:v>1624.78</c:v>
                </c:pt>
                <c:pt idx="281">
                  <c:v>1629.3</c:v>
                </c:pt>
                <c:pt idx="282">
                  <c:v>1633.816</c:v>
                </c:pt>
                <c:pt idx="283">
                  <c:v>1638.327</c:v>
                </c:pt>
                <c:pt idx="284">
                  <c:v>1642.8340000000001</c:v>
                </c:pt>
                <c:pt idx="285">
                  <c:v>1647.336</c:v>
                </c:pt>
                <c:pt idx="286">
                  <c:v>1651.8340000000001</c:v>
                </c:pt>
                <c:pt idx="287">
                  <c:v>1656.328</c:v>
                </c:pt>
                <c:pt idx="288">
                  <c:v>1660.817</c:v>
                </c:pt>
                <c:pt idx="289">
                  <c:v>1665.3019999999999</c:v>
                </c:pt>
                <c:pt idx="290">
                  <c:v>1669.7829999999999</c:v>
                </c:pt>
                <c:pt idx="291">
                  <c:v>1674.259</c:v>
                </c:pt>
                <c:pt idx="292">
                  <c:v>1678.732</c:v>
                </c:pt>
                <c:pt idx="293">
                  <c:v>1683.1990000000001</c:v>
                </c:pt>
                <c:pt idx="294">
                  <c:v>1687.663</c:v>
                </c:pt>
                <c:pt idx="295">
                  <c:v>1692.1220000000001</c:v>
                </c:pt>
                <c:pt idx="296">
                  <c:v>1696.577</c:v>
                </c:pt>
                <c:pt idx="297">
                  <c:v>1701.028</c:v>
                </c:pt>
                <c:pt idx="298">
                  <c:v>1705.4739999999999</c:v>
                </c:pt>
                <c:pt idx="299">
                  <c:v>1709.9169999999999</c:v>
                </c:pt>
                <c:pt idx="300">
                  <c:v>1714.355</c:v>
                </c:pt>
                <c:pt idx="301">
                  <c:v>1718.788</c:v>
                </c:pt>
                <c:pt idx="302">
                  <c:v>1723.2180000000001</c:v>
                </c:pt>
                <c:pt idx="303">
                  <c:v>1727.643</c:v>
                </c:pt>
                <c:pt idx="304">
                  <c:v>1732.0640000000001</c:v>
                </c:pt>
                <c:pt idx="305">
                  <c:v>1736.481</c:v>
                </c:pt>
                <c:pt idx="306">
                  <c:v>1740.893</c:v>
                </c:pt>
                <c:pt idx="307">
                  <c:v>1745.3009999999999</c:v>
                </c:pt>
                <c:pt idx="308">
                  <c:v>1749.7049999999999</c:v>
                </c:pt>
                <c:pt idx="309">
                  <c:v>1754.105</c:v>
                </c:pt>
                <c:pt idx="310">
                  <c:v>1758.501</c:v>
                </c:pt>
                <c:pt idx="311">
                  <c:v>1762.893</c:v>
                </c:pt>
                <c:pt idx="312">
                  <c:v>1767.28</c:v>
                </c:pt>
                <c:pt idx="313">
                  <c:v>1771.663</c:v>
                </c:pt>
                <c:pt idx="314">
                  <c:v>1776.0419999999999</c:v>
                </c:pt>
                <c:pt idx="315">
                  <c:v>1780.4169999999999</c:v>
                </c:pt>
                <c:pt idx="316">
                  <c:v>1784.787</c:v>
                </c:pt>
                <c:pt idx="317">
                  <c:v>1789.154</c:v>
                </c:pt>
                <c:pt idx="318">
                  <c:v>1793.5160000000001</c:v>
                </c:pt>
                <c:pt idx="319">
                  <c:v>1797.874</c:v>
                </c:pt>
                <c:pt idx="320">
                  <c:v>1802.2280000000001</c:v>
                </c:pt>
                <c:pt idx="321">
                  <c:v>1806.578</c:v>
                </c:pt>
                <c:pt idx="322">
                  <c:v>1810.924</c:v>
                </c:pt>
                <c:pt idx="323">
                  <c:v>1815.2660000000001</c:v>
                </c:pt>
                <c:pt idx="324">
                  <c:v>1819.6030000000001</c:v>
                </c:pt>
                <c:pt idx="325">
                  <c:v>1823.9369999999999</c:v>
                </c:pt>
                <c:pt idx="326">
                  <c:v>1828.2660000000001</c:v>
                </c:pt>
                <c:pt idx="327">
                  <c:v>1832.5909999999999</c:v>
                </c:pt>
                <c:pt idx="328">
                  <c:v>1836.913</c:v>
                </c:pt>
                <c:pt idx="329">
                  <c:v>1841.23</c:v>
                </c:pt>
                <c:pt idx="330">
                  <c:v>1845.5429999999999</c:v>
                </c:pt>
                <c:pt idx="331">
                  <c:v>1849.8520000000001</c:v>
                </c:pt>
                <c:pt idx="332">
                  <c:v>1854.1559999999999</c:v>
                </c:pt>
                <c:pt idx="333">
                  <c:v>1858.4570000000001</c:v>
                </c:pt>
                <c:pt idx="334">
                  <c:v>1862.7539999999999</c:v>
                </c:pt>
                <c:pt idx="335">
                  <c:v>1867.047</c:v>
                </c:pt>
                <c:pt idx="336">
                  <c:v>1871.335</c:v>
                </c:pt>
                <c:pt idx="337">
                  <c:v>1875.62</c:v>
                </c:pt>
                <c:pt idx="338">
                  <c:v>1879.9</c:v>
                </c:pt>
                <c:pt idx="339">
                  <c:v>1884.1769999999999</c:v>
                </c:pt>
                <c:pt idx="340">
                  <c:v>1888.4490000000001</c:v>
                </c:pt>
                <c:pt idx="341">
                  <c:v>1892.7180000000001</c:v>
                </c:pt>
                <c:pt idx="342">
                  <c:v>1896.982</c:v>
                </c:pt>
                <c:pt idx="343">
                  <c:v>1901.2429999999999</c:v>
                </c:pt>
                <c:pt idx="344">
                  <c:v>1905.499</c:v>
                </c:pt>
                <c:pt idx="345">
                  <c:v>1909.752</c:v>
                </c:pt>
                <c:pt idx="346">
                  <c:v>1914</c:v>
                </c:pt>
                <c:pt idx="347">
                  <c:v>1918.2449999999999</c:v>
                </c:pt>
                <c:pt idx="348">
                  <c:v>1922.4849999999999</c:v>
                </c:pt>
                <c:pt idx="349">
                  <c:v>1926.722</c:v>
                </c:pt>
                <c:pt idx="350">
                  <c:v>1930.954</c:v>
                </c:pt>
                <c:pt idx="351">
                  <c:v>1935.183</c:v>
                </c:pt>
                <c:pt idx="352">
                  <c:v>1939.4079999999999</c:v>
                </c:pt>
                <c:pt idx="353">
                  <c:v>1943.6279999999999</c:v>
                </c:pt>
                <c:pt idx="354">
                  <c:v>1947.845</c:v>
                </c:pt>
                <c:pt idx="355">
                  <c:v>1952.058</c:v>
                </c:pt>
                <c:pt idx="356">
                  <c:v>1956.2670000000001</c:v>
                </c:pt>
                <c:pt idx="357">
                  <c:v>1960.472</c:v>
                </c:pt>
                <c:pt idx="358">
                  <c:v>1964.673</c:v>
                </c:pt>
                <c:pt idx="359">
                  <c:v>1968.87</c:v>
                </c:pt>
                <c:pt idx="360">
                  <c:v>1973.0630000000001</c:v>
                </c:pt>
                <c:pt idx="361">
                  <c:v>1977.252</c:v>
                </c:pt>
                <c:pt idx="362">
                  <c:v>1981.4380000000001</c:v>
                </c:pt>
                <c:pt idx="363">
                  <c:v>1985.6189999999999</c:v>
                </c:pt>
                <c:pt idx="364">
                  <c:v>1989.797</c:v>
                </c:pt>
                <c:pt idx="365">
                  <c:v>1993.971</c:v>
                </c:pt>
                <c:pt idx="366">
                  <c:v>1998.14</c:v>
                </c:pt>
                <c:pt idx="367">
                  <c:v>2002.306</c:v>
                </c:pt>
                <c:pt idx="368">
                  <c:v>2006.4690000000001</c:v>
                </c:pt>
                <c:pt idx="369">
                  <c:v>2010.627</c:v>
                </c:pt>
                <c:pt idx="370">
                  <c:v>2014.7809999999999</c:v>
                </c:pt>
                <c:pt idx="371">
                  <c:v>2018.932</c:v>
                </c:pt>
                <c:pt idx="372">
                  <c:v>2023.078</c:v>
                </c:pt>
                <c:pt idx="373">
                  <c:v>2027.221</c:v>
                </c:pt>
                <c:pt idx="374">
                  <c:v>2031.36</c:v>
                </c:pt>
                <c:pt idx="375">
                  <c:v>2035.4949999999999</c:v>
                </c:pt>
                <c:pt idx="376">
                  <c:v>2039.627</c:v>
                </c:pt>
                <c:pt idx="377">
                  <c:v>2043.7539999999999</c:v>
                </c:pt>
                <c:pt idx="378">
                  <c:v>2047.8779999999999</c:v>
                </c:pt>
                <c:pt idx="379">
                  <c:v>2051.998</c:v>
                </c:pt>
                <c:pt idx="380">
                  <c:v>2056.114</c:v>
                </c:pt>
                <c:pt idx="381">
                  <c:v>2060.2260000000001</c:v>
                </c:pt>
                <c:pt idx="382">
                  <c:v>2064.3339999999998</c:v>
                </c:pt>
                <c:pt idx="383">
                  <c:v>2068.4389999999999</c:v>
                </c:pt>
                <c:pt idx="384">
                  <c:v>2072.54</c:v>
                </c:pt>
                <c:pt idx="385">
                  <c:v>2076.6370000000002</c:v>
                </c:pt>
                <c:pt idx="386">
                  <c:v>2080.73</c:v>
                </c:pt>
                <c:pt idx="387">
                  <c:v>2084.8200000000002</c:v>
                </c:pt>
                <c:pt idx="388">
                  <c:v>2088.9059999999999</c:v>
                </c:pt>
                <c:pt idx="389">
                  <c:v>2092.9879999999998</c:v>
                </c:pt>
                <c:pt idx="390">
                  <c:v>2097.0659999999998</c:v>
                </c:pt>
                <c:pt idx="391">
                  <c:v>2101.14</c:v>
                </c:pt>
                <c:pt idx="392">
                  <c:v>2105.2109999999998</c:v>
                </c:pt>
                <c:pt idx="393">
                  <c:v>2109.2779999999998</c:v>
                </c:pt>
                <c:pt idx="394">
                  <c:v>2113.3420000000001</c:v>
                </c:pt>
                <c:pt idx="395">
                  <c:v>2117.4009999999998</c:v>
                </c:pt>
                <c:pt idx="396">
                  <c:v>2121.4569999999999</c:v>
                </c:pt>
                <c:pt idx="397">
                  <c:v>2125.509</c:v>
                </c:pt>
                <c:pt idx="398">
                  <c:v>2129.558</c:v>
                </c:pt>
                <c:pt idx="399">
                  <c:v>2133.6019999999999</c:v>
                </c:pt>
                <c:pt idx="400">
                  <c:v>2137.643</c:v>
                </c:pt>
                <c:pt idx="401">
                  <c:v>2141.681</c:v>
                </c:pt>
                <c:pt idx="402">
                  <c:v>2145.7139999999999</c:v>
                </c:pt>
                <c:pt idx="403">
                  <c:v>2149.7440000000001</c:v>
                </c:pt>
                <c:pt idx="404">
                  <c:v>2153.77</c:v>
                </c:pt>
                <c:pt idx="405">
                  <c:v>2157.7930000000001</c:v>
                </c:pt>
                <c:pt idx="406">
                  <c:v>2161.8119999999999</c:v>
                </c:pt>
                <c:pt idx="407">
                  <c:v>2165.8270000000002</c:v>
                </c:pt>
                <c:pt idx="408">
                  <c:v>2169.8380000000002</c:v>
                </c:pt>
                <c:pt idx="409">
                  <c:v>2173.846</c:v>
                </c:pt>
                <c:pt idx="410">
                  <c:v>2177.8510000000001</c:v>
                </c:pt>
                <c:pt idx="411">
                  <c:v>2181.8510000000001</c:v>
                </c:pt>
                <c:pt idx="412">
                  <c:v>2185.848</c:v>
                </c:pt>
                <c:pt idx="413">
                  <c:v>2189.8409999999999</c:v>
                </c:pt>
                <c:pt idx="414">
                  <c:v>2193.8310000000001</c:v>
                </c:pt>
                <c:pt idx="415">
                  <c:v>2197.817</c:v>
                </c:pt>
                <c:pt idx="416">
                  <c:v>2201.799</c:v>
                </c:pt>
                <c:pt idx="417">
                  <c:v>2205.7779999999998</c:v>
                </c:pt>
                <c:pt idx="418">
                  <c:v>2209.7530000000002</c:v>
                </c:pt>
                <c:pt idx="419">
                  <c:v>2213.7249999999999</c:v>
                </c:pt>
                <c:pt idx="420">
                  <c:v>2217.6930000000002</c:v>
                </c:pt>
                <c:pt idx="421">
                  <c:v>2221.6570000000002</c:v>
                </c:pt>
                <c:pt idx="422">
                  <c:v>2225.6179999999999</c:v>
                </c:pt>
                <c:pt idx="423">
                  <c:v>2229.5749999999998</c:v>
                </c:pt>
                <c:pt idx="424">
                  <c:v>2233.529</c:v>
                </c:pt>
                <c:pt idx="425">
                  <c:v>2237.4789999999998</c:v>
                </c:pt>
                <c:pt idx="426">
                  <c:v>2241.4250000000002</c:v>
                </c:pt>
                <c:pt idx="427">
                  <c:v>2245.3679999999999</c:v>
                </c:pt>
                <c:pt idx="428">
                  <c:v>2249.3069999999998</c:v>
                </c:pt>
                <c:pt idx="429">
                  <c:v>2253.2429999999999</c:v>
                </c:pt>
                <c:pt idx="430">
                  <c:v>2257.1750000000002</c:v>
                </c:pt>
                <c:pt idx="431">
                  <c:v>2261.1039999999998</c:v>
                </c:pt>
                <c:pt idx="432">
                  <c:v>2265.029</c:v>
                </c:pt>
                <c:pt idx="433">
                  <c:v>2268.9499999999998</c:v>
                </c:pt>
                <c:pt idx="434">
                  <c:v>2272.8679999999999</c:v>
                </c:pt>
                <c:pt idx="435">
                  <c:v>2276.7829999999999</c:v>
                </c:pt>
                <c:pt idx="436">
                  <c:v>2280.694</c:v>
                </c:pt>
                <c:pt idx="437">
                  <c:v>2284.6010000000001</c:v>
                </c:pt>
                <c:pt idx="438">
                  <c:v>2288.5050000000001</c:v>
                </c:pt>
                <c:pt idx="439">
                  <c:v>2292.4050000000002</c:v>
                </c:pt>
                <c:pt idx="440">
                  <c:v>2296.3020000000001</c:v>
                </c:pt>
                <c:pt idx="441">
                  <c:v>2300.1950000000002</c:v>
                </c:pt>
                <c:pt idx="442">
                  <c:v>2304.085</c:v>
                </c:pt>
                <c:pt idx="443">
                  <c:v>2307.971</c:v>
                </c:pt>
                <c:pt idx="444">
                  <c:v>2311.8539999999998</c:v>
                </c:pt>
                <c:pt idx="445">
                  <c:v>2315.7339999999999</c:v>
                </c:pt>
                <c:pt idx="446">
                  <c:v>2319.6089999999999</c:v>
                </c:pt>
                <c:pt idx="447">
                  <c:v>2323.482</c:v>
                </c:pt>
                <c:pt idx="448">
                  <c:v>2327.3510000000001</c:v>
                </c:pt>
                <c:pt idx="449">
                  <c:v>2331.2159999999999</c:v>
                </c:pt>
                <c:pt idx="450">
                  <c:v>2335.078</c:v>
                </c:pt>
                <c:pt idx="451">
                  <c:v>2338.9369999999999</c:v>
                </c:pt>
                <c:pt idx="452">
                  <c:v>2342.7919999999999</c:v>
                </c:pt>
                <c:pt idx="453">
                  <c:v>2346.643</c:v>
                </c:pt>
                <c:pt idx="454">
                  <c:v>2350.4920000000002</c:v>
                </c:pt>
                <c:pt idx="455">
                  <c:v>2354.3359999999998</c:v>
                </c:pt>
                <c:pt idx="456">
                  <c:v>2358.1779999999999</c:v>
                </c:pt>
                <c:pt idx="457">
                  <c:v>2362.0149999999999</c:v>
                </c:pt>
                <c:pt idx="458">
                  <c:v>2365.85</c:v>
                </c:pt>
                <c:pt idx="459">
                  <c:v>2369.681</c:v>
                </c:pt>
                <c:pt idx="460">
                  <c:v>2373.5079999999998</c:v>
                </c:pt>
                <c:pt idx="461">
                  <c:v>2377.3330000000001</c:v>
                </c:pt>
                <c:pt idx="462">
                  <c:v>2381.1529999999998</c:v>
                </c:pt>
                <c:pt idx="463">
                  <c:v>2384.971</c:v>
                </c:pt>
                <c:pt idx="464">
                  <c:v>2388.7849999999999</c:v>
                </c:pt>
                <c:pt idx="465">
                  <c:v>2392.5949999999998</c:v>
                </c:pt>
                <c:pt idx="466">
                  <c:v>2396.402</c:v>
                </c:pt>
                <c:pt idx="467">
                  <c:v>2400.2060000000001</c:v>
                </c:pt>
                <c:pt idx="468">
                  <c:v>2404.0070000000001</c:v>
                </c:pt>
                <c:pt idx="469">
                  <c:v>2407.8040000000001</c:v>
                </c:pt>
                <c:pt idx="470">
                  <c:v>2411.5970000000002</c:v>
                </c:pt>
                <c:pt idx="471">
                  <c:v>2415.3879999999999</c:v>
                </c:pt>
                <c:pt idx="472">
                  <c:v>2419.174</c:v>
                </c:pt>
                <c:pt idx="473">
                  <c:v>2422.9580000000001</c:v>
                </c:pt>
                <c:pt idx="474">
                  <c:v>2426.7379999999998</c:v>
                </c:pt>
                <c:pt idx="475">
                  <c:v>2430.5149999999999</c:v>
                </c:pt>
                <c:pt idx="476">
                  <c:v>2434.2890000000002</c:v>
                </c:pt>
                <c:pt idx="477">
                  <c:v>2438.0590000000002</c:v>
                </c:pt>
                <c:pt idx="478">
                  <c:v>2441.8249999999998</c:v>
                </c:pt>
                <c:pt idx="479">
                  <c:v>2445.5889999999999</c:v>
                </c:pt>
                <c:pt idx="480">
                  <c:v>2449.3490000000002</c:v>
                </c:pt>
                <c:pt idx="481">
                  <c:v>2453.1060000000002</c:v>
                </c:pt>
                <c:pt idx="482">
                  <c:v>2456.8589999999999</c:v>
                </c:pt>
                <c:pt idx="483">
                  <c:v>2460.61</c:v>
                </c:pt>
                <c:pt idx="484">
                  <c:v>2464.3560000000002</c:v>
                </c:pt>
                <c:pt idx="485">
                  <c:v>2468.1</c:v>
                </c:pt>
                <c:pt idx="486">
                  <c:v>2471.84</c:v>
                </c:pt>
                <c:pt idx="487">
                  <c:v>2475.5770000000002</c:v>
                </c:pt>
                <c:pt idx="488">
                  <c:v>2479.3110000000001</c:v>
                </c:pt>
                <c:pt idx="489">
                  <c:v>2483.0410000000002</c:v>
                </c:pt>
                <c:pt idx="490">
                  <c:v>2486.768</c:v>
                </c:pt>
                <c:pt idx="491">
                  <c:v>2490.4920000000002</c:v>
                </c:pt>
                <c:pt idx="492">
                  <c:v>2494.2130000000002</c:v>
                </c:pt>
                <c:pt idx="493">
                  <c:v>2497.9299999999998</c:v>
                </c:pt>
                <c:pt idx="494">
                  <c:v>2501.6439999999998</c:v>
                </c:pt>
                <c:pt idx="495">
                  <c:v>2505.355</c:v>
                </c:pt>
                <c:pt idx="496">
                  <c:v>2509.0619999999999</c:v>
                </c:pt>
                <c:pt idx="497">
                  <c:v>2512.7660000000001</c:v>
                </c:pt>
                <c:pt idx="498">
                  <c:v>2516.4670000000001</c:v>
                </c:pt>
                <c:pt idx="499">
                  <c:v>2520.165</c:v>
                </c:pt>
                <c:pt idx="500">
                  <c:v>2523.8589999999999</c:v>
                </c:pt>
                <c:pt idx="501">
                  <c:v>2527.5509999999999</c:v>
                </c:pt>
                <c:pt idx="502">
                  <c:v>2531.239</c:v>
                </c:pt>
                <c:pt idx="503">
                  <c:v>2534.9229999999998</c:v>
                </c:pt>
                <c:pt idx="504">
                  <c:v>2538.605</c:v>
                </c:pt>
                <c:pt idx="505">
                  <c:v>2542.2829999999999</c:v>
                </c:pt>
                <c:pt idx="506">
                  <c:v>2545.9580000000001</c:v>
                </c:pt>
                <c:pt idx="507">
                  <c:v>2549.63</c:v>
                </c:pt>
                <c:pt idx="508">
                  <c:v>2553.299</c:v>
                </c:pt>
                <c:pt idx="509">
                  <c:v>2556.9639999999999</c:v>
                </c:pt>
                <c:pt idx="510">
                  <c:v>2560.6260000000002</c:v>
                </c:pt>
                <c:pt idx="511">
                  <c:v>2564.2849999999999</c:v>
                </c:pt>
                <c:pt idx="512">
                  <c:v>2567.9409999999998</c:v>
                </c:pt>
                <c:pt idx="513">
                  <c:v>2571.5940000000001</c:v>
                </c:pt>
                <c:pt idx="514">
                  <c:v>2575.2429999999999</c:v>
                </c:pt>
                <c:pt idx="515">
                  <c:v>2578.89</c:v>
                </c:pt>
                <c:pt idx="516">
                  <c:v>2582.5329999999999</c:v>
                </c:pt>
                <c:pt idx="517">
                  <c:v>2586.1729999999998</c:v>
                </c:pt>
                <c:pt idx="518">
                  <c:v>2589.8090000000002</c:v>
                </c:pt>
                <c:pt idx="519">
                  <c:v>2593.4430000000002</c:v>
                </c:pt>
                <c:pt idx="520">
                  <c:v>2597.0729999999999</c:v>
                </c:pt>
                <c:pt idx="521">
                  <c:v>2600.701</c:v>
                </c:pt>
                <c:pt idx="522">
                  <c:v>2604.3249999999998</c:v>
                </c:pt>
                <c:pt idx="523">
                  <c:v>2607.9459999999999</c:v>
                </c:pt>
                <c:pt idx="524">
                  <c:v>2611.5639999999999</c:v>
                </c:pt>
                <c:pt idx="525">
                  <c:v>2615.1779999999999</c:v>
                </c:pt>
                <c:pt idx="526">
                  <c:v>2618.79</c:v>
                </c:pt>
                <c:pt idx="527">
                  <c:v>2622.3980000000001</c:v>
                </c:pt>
                <c:pt idx="528">
                  <c:v>2626.0039999999999</c:v>
                </c:pt>
                <c:pt idx="529">
                  <c:v>2629.6060000000002</c:v>
                </c:pt>
                <c:pt idx="530">
                  <c:v>2633.2049999999999</c:v>
                </c:pt>
                <c:pt idx="531">
                  <c:v>2636.8009999999999</c:v>
                </c:pt>
                <c:pt idx="532">
                  <c:v>2640.3939999999998</c:v>
                </c:pt>
                <c:pt idx="533">
                  <c:v>2643.9830000000002</c:v>
                </c:pt>
                <c:pt idx="534">
                  <c:v>2647.57</c:v>
                </c:pt>
                <c:pt idx="535">
                  <c:v>2651.1529999999998</c:v>
                </c:pt>
                <c:pt idx="536">
                  <c:v>2654.7339999999999</c:v>
                </c:pt>
                <c:pt idx="537">
                  <c:v>2658.3110000000001</c:v>
                </c:pt>
                <c:pt idx="538">
                  <c:v>2661.8850000000002</c:v>
                </c:pt>
                <c:pt idx="539">
                  <c:v>2665.4560000000001</c:v>
                </c:pt>
                <c:pt idx="540">
                  <c:v>2669.0250000000001</c:v>
                </c:pt>
                <c:pt idx="541">
                  <c:v>2672.5889999999999</c:v>
                </c:pt>
                <c:pt idx="542">
                  <c:v>2676.1509999999998</c:v>
                </c:pt>
                <c:pt idx="543">
                  <c:v>2679.71</c:v>
                </c:pt>
                <c:pt idx="544">
                  <c:v>2683.2660000000001</c:v>
                </c:pt>
                <c:pt idx="545">
                  <c:v>2686.819</c:v>
                </c:pt>
                <c:pt idx="546">
                  <c:v>2690.3679999999999</c:v>
                </c:pt>
                <c:pt idx="547">
                  <c:v>2693.915</c:v>
                </c:pt>
                <c:pt idx="548">
                  <c:v>2697.4580000000001</c:v>
                </c:pt>
                <c:pt idx="549">
                  <c:v>2700.9989999999998</c:v>
                </c:pt>
                <c:pt idx="550">
                  <c:v>2704.5360000000001</c:v>
                </c:pt>
                <c:pt idx="551">
                  <c:v>2708.0709999999999</c:v>
                </c:pt>
                <c:pt idx="552">
                  <c:v>2711.6019999999999</c:v>
                </c:pt>
                <c:pt idx="553">
                  <c:v>2715.13</c:v>
                </c:pt>
                <c:pt idx="554">
                  <c:v>2718.6559999999999</c:v>
                </c:pt>
                <c:pt idx="555">
                  <c:v>2722.1779999999999</c:v>
                </c:pt>
                <c:pt idx="556">
                  <c:v>2725.6970000000001</c:v>
                </c:pt>
                <c:pt idx="557">
                  <c:v>2729.2139999999999</c:v>
                </c:pt>
                <c:pt idx="558">
                  <c:v>2732.7269999999999</c:v>
                </c:pt>
                <c:pt idx="559">
                  <c:v>2736.2370000000001</c:v>
                </c:pt>
                <c:pt idx="560">
                  <c:v>2739.7440000000001</c:v>
                </c:pt>
                <c:pt idx="561">
                  <c:v>2743.2489999999998</c:v>
                </c:pt>
                <c:pt idx="562">
                  <c:v>2746.75</c:v>
                </c:pt>
                <c:pt idx="563">
                  <c:v>2750.248</c:v>
                </c:pt>
                <c:pt idx="564">
                  <c:v>2753.7429999999999</c:v>
                </c:pt>
                <c:pt idx="565">
                  <c:v>2757.2359999999999</c:v>
                </c:pt>
                <c:pt idx="566">
                  <c:v>2760.7249999999999</c:v>
                </c:pt>
                <c:pt idx="567">
                  <c:v>2764.2109999999998</c:v>
                </c:pt>
                <c:pt idx="568">
                  <c:v>2767.6950000000002</c:v>
                </c:pt>
                <c:pt idx="569">
                  <c:v>2771.1750000000002</c:v>
                </c:pt>
                <c:pt idx="570">
                  <c:v>2774.652</c:v>
                </c:pt>
                <c:pt idx="571">
                  <c:v>2778.127</c:v>
                </c:pt>
                <c:pt idx="572">
                  <c:v>2781.598</c:v>
                </c:pt>
                <c:pt idx="573">
                  <c:v>2785.067</c:v>
                </c:pt>
                <c:pt idx="574">
                  <c:v>2788.5320000000002</c:v>
                </c:pt>
                <c:pt idx="575">
                  <c:v>2791.9949999999999</c:v>
                </c:pt>
                <c:pt idx="576">
                  <c:v>2795.4549999999999</c:v>
                </c:pt>
                <c:pt idx="577">
                  <c:v>2798.9110000000001</c:v>
                </c:pt>
                <c:pt idx="578">
                  <c:v>2802.3649999999998</c:v>
                </c:pt>
                <c:pt idx="579">
                  <c:v>2805.8159999999998</c:v>
                </c:pt>
                <c:pt idx="580">
                  <c:v>2809.2640000000001</c:v>
                </c:pt>
                <c:pt idx="581">
                  <c:v>2812.7089999999998</c:v>
                </c:pt>
                <c:pt idx="582">
                  <c:v>2816.1509999999998</c:v>
                </c:pt>
                <c:pt idx="583">
                  <c:v>2819.59</c:v>
                </c:pt>
                <c:pt idx="584">
                  <c:v>2823.0259999999998</c:v>
                </c:pt>
                <c:pt idx="585">
                  <c:v>2826.46</c:v>
                </c:pt>
                <c:pt idx="586">
                  <c:v>2829.89</c:v>
                </c:pt>
                <c:pt idx="587">
                  <c:v>2833.3180000000002</c:v>
                </c:pt>
                <c:pt idx="588">
                  <c:v>2836.7420000000002</c:v>
                </c:pt>
                <c:pt idx="589">
                  <c:v>2840.1640000000002</c:v>
                </c:pt>
                <c:pt idx="590">
                  <c:v>2843.5830000000001</c:v>
                </c:pt>
                <c:pt idx="591">
                  <c:v>2846.9989999999998</c:v>
                </c:pt>
                <c:pt idx="592">
                  <c:v>2850.4119999999998</c:v>
                </c:pt>
                <c:pt idx="593">
                  <c:v>2853.8220000000001</c:v>
                </c:pt>
                <c:pt idx="594">
                  <c:v>2857.2289999999998</c:v>
                </c:pt>
                <c:pt idx="595">
                  <c:v>2860.634</c:v>
                </c:pt>
                <c:pt idx="596">
                  <c:v>2864.0349999999999</c:v>
                </c:pt>
                <c:pt idx="597">
                  <c:v>2867.4340000000002</c:v>
                </c:pt>
                <c:pt idx="598">
                  <c:v>2870.83</c:v>
                </c:pt>
                <c:pt idx="599">
                  <c:v>2874.223</c:v>
                </c:pt>
                <c:pt idx="600">
                  <c:v>2877.6129999999998</c:v>
                </c:pt>
                <c:pt idx="601">
                  <c:v>2881</c:v>
                </c:pt>
                <c:pt idx="602">
                  <c:v>2884.3850000000002</c:v>
                </c:pt>
                <c:pt idx="603">
                  <c:v>2887.7660000000001</c:v>
                </c:pt>
                <c:pt idx="604">
                  <c:v>2891.145</c:v>
                </c:pt>
                <c:pt idx="605">
                  <c:v>2894.5210000000002</c:v>
                </c:pt>
                <c:pt idx="606">
                  <c:v>2897.8939999999998</c:v>
                </c:pt>
                <c:pt idx="607">
                  <c:v>2901.2640000000001</c:v>
                </c:pt>
                <c:pt idx="608">
                  <c:v>2904.6309999999999</c:v>
                </c:pt>
                <c:pt idx="609">
                  <c:v>2907.9960000000001</c:v>
                </c:pt>
                <c:pt idx="610">
                  <c:v>2911.3580000000002</c:v>
                </c:pt>
                <c:pt idx="611">
                  <c:v>2914.7170000000001</c:v>
                </c:pt>
                <c:pt idx="612">
                  <c:v>2918.0729999999999</c:v>
                </c:pt>
                <c:pt idx="613">
                  <c:v>2921.4259999999999</c:v>
                </c:pt>
                <c:pt idx="614">
                  <c:v>2924.777</c:v>
                </c:pt>
                <c:pt idx="615">
                  <c:v>2928.1239999999998</c:v>
                </c:pt>
                <c:pt idx="616">
                  <c:v>2931.4690000000001</c:v>
                </c:pt>
                <c:pt idx="617">
                  <c:v>2934.8110000000001</c:v>
                </c:pt>
                <c:pt idx="618">
                  <c:v>2938.15</c:v>
                </c:pt>
                <c:pt idx="619">
                  <c:v>2941.4870000000001</c:v>
                </c:pt>
                <c:pt idx="620">
                  <c:v>2944.8209999999999</c:v>
                </c:pt>
                <c:pt idx="621">
                  <c:v>2948.152</c:v>
                </c:pt>
                <c:pt idx="622">
                  <c:v>2951.48</c:v>
                </c:pt>
                <c:pt idx="623">
                  <c:v>2954.8049999999998</c:v>
                </c:pt>
                <c:pt idx="624">
                  <c:v>2958.1280000000002</c:v>
                </c:pt>
                <c:pt idx="625">
                  <c:v>2961.4470000000001</c:v>
                </c:pt>
                <c:pt idx="626">
                  <c:v>2964.7649999999999</c:v>
                </c:pt>
                <c:pt idx="627">
                  <c:v>2968.0790000000002</c:v>
                </c:pt>
                <c:pt idx="628">
                  <c:v>2971.39</c:v>
                </c:pt>
                <c:pt idx="629">
                  <c:v>2974.6990000000001</c:v>
                </c:pt>
                <c:pt idx="630">
                  <c:v>2978.0050000000001</c:v>
                </c:pt>
                <c:pt idx="631">
                  <c:v>2981.308</c:v>
                </c:pt>
                <c:pt idx="632">
                  <c:v>2984.6089999999999</c:v>
                </c:pt>
                <c:pt idx="633">
                  <c:v>2987.9070000000002</c:v>
                </c:pt>
                <c:pt idx="634">
                  <c:v>2991.2020000000002</c:v>
                </c:pt>
                <c:pt idx="635">
                  <c:v>2994.4940000000001</c:v>
                </c:pt>
                <c:pt idx="636">
                  <c:v>2997.7840000000001</c:v>
                </c:pt>
                <c:pt idx="637">
                  <c:v>3001.07</c:v>
                </c:pt>
                <c:pt idx="638">
                  <c:v>3004.355</c:v>
                </c:pt>
                <c:pt idx="639">
                  <c:v>3007.636</c:v>
                </c:pt>
                <c:pt idx="640">
                  <c:v>3010.915</c:v>
                </c:pt>
                <c:pt idx="641">
                  <c:v>3014.1909999999998</c:v>
                </c:pt>
                <c:pt idx="642">
                  <c:v>3017.4639999999999</c:v>
                </c:pt>
                <c:pt idx="643">
                  <c:v>3020.7339999999999</c:v>
                </c:pt>
                <c:pt idx="644">
                  <c:v>3024.002</c:v>
                </c:pt>
                <c:pt idx="645">
                  <c:v>3027.2669999999998</c:v>
                </c:pt>
                <c:pt idx="646">
                  <c:v>3030.53</c:v>
                </c:pt>
                <c:pt idx="647">
                  <c:v>3033.7890000000002</c:v>
                </c:pt>
                <c:pt idx="648">
                  <c:v>3037.0459999999998</c:v>
                </c:pt>
                <c:pt idx="649">
                  <c:v>3040.3009999999999</c:v>
                </c:pt>
                <c:pt idx="650">
                  <c:v>3043.5520000000001</c:v>
                </c:pt>
                <c:pt idx="651">
                  <c:v>3046.8009999999999</c:v>
                </c:pt>
                <c:pt idx="652">
                  <c:v>3050.0479999999998</c:v>
                </c:pt>
                <c:pt idx="653">
                  <c:v>3053.2910000000002</c:v>
                </c:pt>
                <c:pt idx="654">
                  <c:v>3056.5320000000002</c:v>
                </c:pt>
                <c:pt idx="655">
                  <c:v>3059.7710000000002</c:v>
                </c:pt>
                <c:pt idx="656">
                  <c:v>3063.0059999999999</c:v>
                </c:pt>
                <c:pt idx="657">
                  <c:v>3066.239</c:v>
                </c:pt>
                <c:pt idx="658">
                  <c:v>3069.4690000000001</c:v>
                </c:pt>
                <c:pt idx="659">
                  <c:v>3072.6970000000001</c:v>
                </c:pt>
                <c:pt idx="660">
                  <c:v>3075.922</c:v>
                </c:pt>
                <c:pt idx="661">
                  <c:v>3079.1439999999998</c:v>
                </c:pt>
                <c:pt idx="662">
                  <c:v>3082.364</c:v>
                </c:pt>
                <c:pt idx="663">
                  <c:v>3085.5810000000001</c:v>
                </c:pt>
                <c:pt idx="664">
                  <c:v>3088.7950000000001</c:v>
                </c:pt>
                <c:pt idx="665">
                  <c:v>3092.0070000000001</c:v>
                </c:pt>
                <c:pt idx="666">
                  <c:v>3095.2159999999999</c:v>
                </c:pt>
                <c:pt idx="667">
                  <c:v>3098.4229999999998</c:v>
                </c:pt>
                <c:pt idx="668">
                  <c:v>3101.627</c:v>
                </c:pt>
                <c:pt idx="669">
                  <c:v>3104.828</c:v>
                </c:pt>
                <c:pt idx="670">
                  <c:v>3108.0259999999998</c:v>
                </c:pt>
                <c:pt idx="671">
                  <c:v>3111.2220000000002</c:v>
                </c:pt>
                <c:pt idx="672">
                  <c:v>3114.4160000000002</c:v>
                </c:pt>
                <c:pt idx="673">
                  <c:v>3117.607</c:v>
                </c:pt>
                <c:pt idx="674">
                  <c:v>3120.7950000000001</c:v>
                </c:pt>
                <c:pt idx="675">
                  <c:v>3123.98</c:v>
                </c:pt>
                <c:pt idx="676">
                  <c:v>3127.163</c:v>
                </c:pt>
                <c:pt idx="677">
                  <c:v>3130.3440000000001</c:v>
                </c:pt>
                <c:pt idx="678">
                  <c:v>3133.5210000000002</c:v>
                </c:pt>
                <c:pt idx="679">
                  <c:v>3136.6959999999999</c:v>
                </c:pt>
                <c:pt idx="680">
                  <c:v>3139.8690000000001</c:v>
                </c:pt>
                <c:pt idx="681">
                  <c:v>3143.0390000000002</c:v>
                </c:pt>
                <c:pt idx="682">
                  <c:v>3146.2060000000001</c:v>
                </c:pt>
                <c:pt idx="683">
                  <c:v>3149.3710000000001</c:v>
                </c:pt>
                <c:pt idx="684">
                  <c:v>3152.5329999999999</c:v>
                </c:pt>
                <c:pt idx="685">
                  <c:v>3155.6930000000002</c:v>
                </c:pt>
                <c:pt idx="686">
                  <c:v>3158.85</c:v>
                </c:pt>
                <c:pt idx="687">
                  <c:v>3162.0050000000001</c:v>
                </c:pt>
                <c:pt idx="688">
                  <c:v>3165.1570000000002</c:v>
                </c:pt>
                <c:pt idx="689">
                  <c:v>3168.306</c:v>
                </c:pt>
                <c:pt idx="690">
                  <c:v>3171.453</c:v>
                </c:pt>
                <c:pt idx="691">
                  <c:v>3174.5970000000002</c:v>
                </c:pt>
                <c:pt idx="692">
                  <c:v>3177.739</c:v>
                </c:pt>
                <c:pt idx="693">
                  <c:v>3180.8780000000002</c:v>
                </c:pt>
                <c:pt idx="694">
                  <c:v>3184.0140000000001</c:v>
                </c:pt>
                <c:pt idx="695">
                  <c:v>3187.1489999999999</c:v>
                </c:pt>
                <c:pt idx="696">
                  <c:v>3190.28</c:v>
                </c:pt>
                <c:pt idx="697">
                  <c:v>3193.4090000000001</c:v>
                </c:pt>
                <c:pt idx="698">
                  <c:v>3196.5360000000001</c:v>
                </c:pt>
                <c:pt idx="699">
                  <c:v>3199.6590000000001</c:v>
                </c:pt>
                <c:pt idx="700">
                  <c:v>3202.7809999999999</c:v>
                </c:pt>
                <c:pt idx="701">
                  <c:v>3205.9</c:v>
                </c:pt>
                <c:pt idx="702">
                  <c:v>3209.0160000000001</c:v>
                </c:pt>
                <c:pt idx="703">
                  <c:v>3212.13</c:v>
                </c:pt>
                <c:pt idx="704">
                  <c:v>3215.241</c:v>
                </c:pt>
                <c:pt idx="705">
                  <c:v>3218.35</c:v>
                </c:pt>
                <c:pt idx="706">
                  <c:v>3221.4560000000001</c:v>
                </c:pt>
                <c:pt idx="707">
                  <c:v>3224.56</c:v>
                </c:pt>
                <c:pt idx="708">
                  <c:v>3227.6610000000001</c:v>
                </c:pt>
                <c:pt idx="709">
                  <c:v>3230.76</c:v>
                </c:pt>
                <c:pt idx="710">
                  <c:v>3233.8560000000002</c:v>
                </c:pt>
                <c:pt idx="711">
                  <c:v>3236.95</c:v>
                </c:pt>
                <c:pt idx="712">
                  <c:v>3240.0410000000002</c:v>
                </c:pt>
                <c:pt idx="713">
                  <c:v>3243.13</c:v>
                </c:pt>
                <c:pt idx="714">
                  <c:v>3246.2159999999999</c:v>
                </c:pt>
                <c:pt idx="715">
                  <c:v>3249.3</c:v>
                </c:pt>
                <c:pt idx="716">
                  <c:v>3252.3820000000001</c:v>
                </c:pt>
                <c:pt idx="717">
                  <c:v>3255.46</c:v>
                </c:pt>
                <c:pt idx="718">
                  <c:v>3258.5369999999998</c:v>
                </c:pt>
                <c:pt idx="719">
                  <c:v>3261.6109999999999</c:v>
                </c:pt>
                <c:pt idx="720">
                  <c:v>3264.6819999999998</c:v>
                </c:pt>
                <c:pt idx="721">
                  <c:v>3267.7510000000002</c:v>
                </c:pt>
                <c:pt idx="722">
                  <c:v>3270.8180000000002</c:v>
                </c:pt>
                <c:pt idx="723">
                  <c:v>3273.8820000000001</c:v>
                </c:pt>
                <c:pt idx="724">
                  <c:v>3276.9430000000002</c:v>
                </c:pt>
                <c:pt idx="725">
                  <c:v>3280.002</c:v>
                </c:pt>
                <c:pt idx="726">
                  <c:v>3283.0590000000002</c:v>
                </c:pt>
                <c:pt idx="727">
                  <c:v>3286.1129999999998</c:v>
                </c:pt>
                <c:pt idx="728">
                  <c:v>3289.165</c:v>
                </c:pt>
                <c:pt idx="729">
                  <c:v>3292.2139999999999</c:v>
                </c:pt>
                <c:pt idx="730">
                  <c:v>3295.261</c:v>
                </c:pt>
                <c:pt idx="731">
                  <c:v>3298.306</c:v>
                </c:pt>
                <c:pt idx="732">
                  <c:v>3301.348</c:v>
                </c:pt>
                <c:pt idx="733">
                  <c:v>3304.3870000000002</c:v>
                </c:pt>
                <c:pt idx="734">
                  <c:v>3307.4250000000002</c:v>
                </c:pt>
                <c:pt idx="735">
                  <c:v>3310.4589999999998</c:v>
                </c:pt>
                <c:pt idx="736">
                  <c:v>3313.4920000000002</c:v>
                </c:pt>
                <c:pt idx="737">
                  <c:v>3316.5210000000002</c:v>
                </c:pt>
                <c:pt idx="738">
                  <c:v>3319.549</c:v>
                </c:pt>
                <c:pt idx="739">
                  <c:v>3322.5740000000001</c:v>
                </c:pt>
                <c:pt idx="740">
                  <c:v>3325.5970000000002</c:v>
                </c:pt>
                <c:pt idx="741">
                  <c:v>3328.6170000000002</c:v>
                </c:pt>
                <c:pt idx="742">
                  <c:v>3331.6350000000002</c:v>
                </c:pt>
                <c:pt idx="743">
                  <c:v>3334.65</c:v>
                </c:pt>
                <c:pt idx="744">
                  <c:v>3337.663</c:v>
                </c:pt>
                <c:pt idx="745">
                  <c:v>3340.674</c:v>
                </c:pt>
                <c:pt idx="746">
                  <c:v>3343.6819999999998</c:v>
                </c:pt>
                <c:pt idx="747">
                  <c:v>3346.6880000000001</c:v>
                </c:pt>
                <c:pt idx="748">
                  <c:v>3349.6909999999998</c:v>
                </c:pt>
                <c:pt idx="749">
                  <c:v>3352.692</c:v>
                </c:pt>
                <c:pt idx="750">
                  <c:v>3355.6909999999998</c:v>
                </c:pt>
                <c:pt idx="751">
                  <c:v>3358.6869999999999</c:v>
                </c:pt>
                <c:pt idx="752">
                  <c:v>3361.681</c:v>
                </c:pt>
                <c:pt idx="753">
                  <c:v>3364.6729999999998</c:v>
                </c:pt>
                <c:pt idx="754">
                  <c:v>3367.6619999999998</c:v>
                </c:pt>
                <c:pt idx="755">
                  <c:v>3370.6489999999999</c:v>
                </c:pt>
                <c:pt idx="756">
                  <c:v>3373.6329999999998</c:v>
                </c:pt>
                <c:pt idx="757">
                  <c:v>3376.6149999999998</c:v>
                </c:pt>
                <c:pt idx="758">
                  <c:v>3379.5949999999998</c:v>
                </c:pt>
                <c:pt idx="759">
                  <c:v>3382.5720000000001</c:v>
                </c:pt>
                <c:pt idx="760">
                  <c:v>3385.547</c:v>
                </c:pt>
                <c:pt idx="761">
                  <c:v>3388.52</c:v>
                </c:pt>
                <c:pt idx="762">
                  <c:v>3391.49</c:v>
                </c:pt>
                <c:pt idx="763">
                  <c:v>3394.4580000000001</c:v>
                </c:pt>
                <c:pt idx="764">
                  <c:v>3397.424</c:v>
                </c:pt>
                <c:pt idx="765">
                  <c:v>3400.3870000000002</c:v>
                </c:pt>
                <c:pt idx="766">
                  <c:v>3403.348</c:v>
                </c:pt>
                <c:pt idx="767">
                  <c:v>3406.3069999999998</c:v>
                </c:pt>
                <c:pt idx="768">
                  <c:v>3409.2629999999999</c:v>
                </c:pt>
                <c:pt idx="769">
                  <c:v>3412.2170000000001</c:v>
                </c:pt>
                <c:pt idx="770">
                  <c:v>3415.1680000000001</c:v>
                </c:pt>
                <c:pt idx="771">
                  <c:v>3418.1179999999999</c:v>
                </c:pt>
                <c:pt idx="772">
                  <c:v>3421.0650000000001</c:v>
                </c:pt>
                <c:pt idx="773">
                  <c:v>3424.009</c:v>
                </c:pt>
                <c:pt idx="774">
                  <c:v>3426.951</c:v>
                </c:pt>
                <c:pt idx="775">
                  <c:v>3429.8910000000001</c:v>
                </c:pt>
                <c:pt idx="776">
                  <c:v>3432.8290000000002</c:v>
                </c:pt>
                <c:pt idx="777">
                  <c:v>3435.7640000000001</c:v>
                </c:pt>
                <c:pt idx="778">
                  <c:v>3438.6970000000001</c:v>
                </c:pt>
                <c:pt idx="779">
                  <c:v>3441.6280000000002</c:v>
                </c:pt>
                <c:pt idx="780">
                  <c:v>3444.5569999999998</c:v>
                </c:pt>
                <c:pt idx="781">
                  <c:v>3447.4830000000002</c:v>
                </c:pt>
                <c:pt idx="782">
                  <c:v>3450.4070000000002</c:v>
                </c:pt>
                <c:pt idx="783">
                  <c:v>3453.328</c:v>
                </c:pt>
                <c:pt idx="784">
                  <c:v>3456.2469999999998</c:v>
                </c:pt>
                <c:pt idx="785">
                  <c:v>3459.1640000000002</c:v>
                </c:pt>
                <c:pt idx="786">
                  <c:v>3462.0790000000002</c:v>
                </c:pt>
                <c:pt idx="787">
                  <c:v>3464.991</c:v>
                </c:pt>
                <c:pt idx="788">
                  <c:v>3467.902</c:v>
                </c:pt>
                <c:pt idx="789">
                  <c:v>3470.8090000000002</c:v>
                </c:pt>
                <c:pt idx="790">
                  <c:v>3473.7150000000001</c:v>
                </c:pt>
                <c:pt idx="791">
                  <c:v>3476.6179999999999</c:v>
                </c:pt>
                <c:pt idx="792">
                  <c:v>3479.5189999999998</c:v>
                </c:pt>
                <c:pt idx="793">
                  <c:v>3482.4180000000001</c:v>
                </c:pt>
                <c:pt idx="794">
                  <c:v>3485.3150000000001</c:v>
                </c:pt>
                <c:pt idx="795">
                  <c:v>3488.2089999999998</c:v>
                </c:pt>
                <c:pt idx="796">
                  <c:v>3491.1010000000001</c:v>
                </c:pt>
                <c:pt idx="797">
                  <c:v>3493.99</c:v>
                </c:pt>
                <c:pt idx="798">
                  <c:v>3496.8780000000002</c:v>
                </c:pt>
                <c:pt idx="799">
                  <c:v>3499.7629999999999</c:v>
                </c:pt>
                <c:pt idx="800">
                  <c:v>3502.6460000000002</c:v>
                </c:pt>
                <c:pt idx="801">
                  <c:v>3505.527</c:v>
                </c:pt>
                <c:pt idx="802">
                  <c:v>3508.4050000000002</c:v>
                </c:pt>
                <c:pt idx="803">
                  <c:v>3511.2809999999999</c:v>
                </c:pt>
                <c:pt idx="804">
                  <c:v>3514.1550000000002</c:v>
                </c:pt>
                <c:pt idx="805">
                  <c:v>3517.027</c:v>
                </c:pt>
                <c:pt idx="806">
                  <c:v>3519.8969999999999</c:v>
                </c:pt>
                <c:pt idx="807">
                  <c:v>3522.7640000000001</c:v>
                </c:pt>
                <c:pt idx="808">
                  <c:v>3525.6289999999999</c:v>
                </c:pt>
                <c:pt idx="809">
                  <c:v>3528.4920000000002</c:v>
                </c:pt>
                <c:pt idx="810">
                  <c:v>3531.3519999999999</c:v>
                </c:pt>
                <c:pt idx="811">
                  <c:v>3534.2109999999998</c:v>
                </c:pt>
                <c:pt idx="812">
                  <c:v>3537.067</c:v>
                </c:pt>
                <c:pt idx="813">
                  <c:v>3539.9209999999998</c:v>
                </c:pt>
                <c:pt idx="814">
                  <c:v>3542.7730000000001</c:v>
                </c:pt>
                <c:pt idx="815">
                  <c:v>3545.6219999999998</c:v>
                </c:pt>
                <c:pt idx="816">
                  <c:v>3548.4690000000001</c:v>
                </c:pt>
                <c:pt idx="817">
                  <c:v>3551.3150000000001</c:v>
                </c:pt>
                <c:pt idx="818">
                  <c:v>3554.1570000000002</c:v>
                </c:pt>
                <c:pt idx="819">
                  <c:v>3556.998</c:v>
                </c:pt>
                <c:pt idx="820">
                  <c:v>3559.837</c:v>
                </c:pt>
                <c:pt idx="821">
                  <c:v>3562.6729999999998</c:v>
                </c:pt>
                <c:pt idx="822">
                  <c:v>3565.5070000000001</c:v>
                </c:pt>
                <c:pt idx="823">
                  <c:v>3568.3389999999999</c:v>
                </c:pt>
                <c:pt idx="824">
                  <c:v>3571.1689999999999</c:v>
                </c:pt>
                <c:pt idx="825">
                  <c:v>3573.9960000000001</c:v>
                </c:pt>
                <c:pt idx="826">
                  <c:v>3576.8220000000001</c:v>
                </c:pt>
                <c:pt idx="827">
                  <c:v>3579.645</c:v>
                </c:pt>
                <c:pt idx="828">
                  <c:v>3582.4659999999999</c:v>
                </c:pt>
                <c:pt idx="829">
                  <c:v>3585.2849999999999</c:v>
                </c:pt>
                <c:pt idx="830">
                  <c:v>3588.1010000000001</c:v>
                </c:pt>
                <c:pt idx="831">
                  <c:v>3590.9160000000002</c:v>
                </c:pt>
                <c:pt idx="832">
                  <c:v>3593.7280000000001</c:v>
                </c:pt>
                <c:pt idx="833">
                  <c:v>3596.538</c:v>
                </c:pt>
                <c:pt idx="834">
                  <c:v>3599.346</c:v>
                </c:pt>
                <c:pt idx="835">
                  <c:v>3602.152</c:v>
                </c:pt>
                <c:pt idx="836">
                  <c:v>3604.9560000000001</c:v>
                </c:pt>
                <c:pt idx="837">
                  <c:v>3607.7570000000001</c:v>
                </c:pt>
                <c:pt idx="838">
                  <c:v>3610.556</c:v>
                </c:pt>
                <c:pt idx="839">
                  <c:v>3613.3539999999998</c:v>
                </c:pt>
                <c:pt idx="840">
                  <c:v>3616.1489999999999</c:v>
                </c:pt>
                <c:pt idx="841">
                  <c:v>3618.942</c:v>
                </c:pt>
                <c:pt idx="842">
                  <c:v>3621.732</c:v>
                </c:pt>
                <c:pt idx="843">
                  <c:v>3624.5210000000002</c:v>
                </c:pt>
                <c:pt idx="844">
                  <c:v>3627.3069999999998</c:v>
                </c:pt>
                <c:pt idx="845">
                  <c:v>3630.0920000000001</c:v>
                </c:pt>
                <c:pt idx="846">
                  <c:v>3632.8739999999998</c:v>
                </c:pt>
                <c:pt idx="847">
                  <c:v>3635.654</c:v>
                </c:pt>
                <c:pt idx="848">
                  <c:v>3638.4319999999998</c:v>
                </c:pt>
                <c:pt idx="849">
                  <c:v>3641.2080000000001</c:v>
                </c:pt>
                <c:pt idx="850">
                  <c:v>3643.982</c:v>
                </c:pt>
                <c:pt idx="851">
                  <c:v>3646.7530000000002</c:v>
                </c:pt>
                <c:pt idx="852">
                  <c:v>3649.5230000000001</c:v>
                </c:pt>
                <c:pt idx="853">
                  <c:v>3652.29</c:v>
                </c:pt>
                <c:pt idx="854">
                  <c:v>3655.0549999999998</c:v>
                </c:pt>
                <c:pt idx="855">
                  <c:v>3657.8180000000002</c:v>
                </c:pt>
                <c:pt idx="856">
                  <c:v>3660.5790000000002</c:v>
                </c:pt>
                <c:pt idx="857">
                  <c:v>3663.3380000000002</c:v>
                </c:pt>
                <c:pt idx="858">
                  <c:v>3666.0949999999998</c:v>
                </c:pt>
                <c:pt idx="859">
                  <c:v>3668.8490000000002</c:v>
                </c:pt>
                <c:pt idx="860">
                  <c:v>3671.6019999999999</c:v>
                </c:pt>
                <c:pt idx="861">
                  <c:v>3674.3519999999999</c:v>
                </c:pt>
                <c:pt idx="862">
                  <c:v>3677.1010000000001</c:v>
                </c:pt>
                <c:pt idx="863">
                  <c:v>3679.8470000000002</c:v>
                </c:pt>
                <c:pt idx="864">
                  <c:v>3682.5909999999999</c:v>
                </c:pt>
                <c:pt idx="865">
                  <c:v>3685.3330000000001</c:v>
                </c:pt>
                <c:pt idx="866">
                  <c:v>3688.0729999999999</c:v>
                </c:pt>
                <c:pt idx="867">
                  <c:v>3690.8110000000001</c:v>
                </c:pt>
                <c:pt idx="868">
                  <c:v>3693.547</c:v>
                </c:pt>
                <c:pt idx="869">
                  <c:v>3696.2809999999999</c:v>
                </c:pt>
                <c:pt idx="870">
                  <c:v>3699.0129999999999</c:v>
                </c:pt>
                <c:pt idx="871">
                  <c:v>3701.7420000000002</c:v>
                </c:pt>
                <c:pt idx="872">
                  <c:v>3704.47</c:v>
                </c:pt>
                <c:pt idx="873">
                  <c:v>3707.1950000000002</c:v>
                </c:pt>
                <c:pt idx="874">
                  <c:v>3709.9189999999999</c:v>
                </c:pt>
                <c:pt idx="875">
                  <c:v>3712.64</c:v>
                </c:pt>
                <c:pt idx="876">
                  <c:v>3715.3589999999999</c:v>
                </c:pt>
                <c:pt idx="877">
                  <c:v>3718.076</c:v>
                </c:pt>
                <c:pt idx="878">
                  <c:v>3720.7919999999999</c:v>
                </c:pt>
                <c:pt idx="879">
                  <c:v>3723.5050000000001</c:v>
                </c:pt>
                <c:pt idx="880">
                  <c:v>3726.2159999999999</c:v>
                </c:pt>
                <c:pt idx="881">
                  <c:v>3728.9250000000002</c:v>
                </c:pt>
                <c:pt idx="882">
                  <c:v>3731.6320000000001</c:v>
                </c:pt>
                <c:pt idx="883">
                  <c:v>3734.3359999999998</c:v>
                </c:pt>
                <c:pt idx="884">
                  <c:v>3737.0390000000002</c:v>
                </c:pt>
                <c:pt idx="885">
                  <c:v>3739.74</c:v>
                </c:pt>
                <c:pt idx="886">
                  <c:v>3742.4389999999999</c:v>
                </c:pt>
                <c:pt idx="887">
                  <c:v>3745.136</c:v>
                </c:pt>
                <c:pt idx="888">
                  <c:v>3747.83</c:v>
                </c:pt>
                <c:pt idx="889">
                  <c:v>3750.5230000000001</c:v>
                </c:pt>
                <c:pt idx="890">
                  <c:v>3753.2130000000002</c:v>
                </c:pt>
                <c:pt idx="891">
                  <c:v>3755.902</c:v>
                </c:pt>
                <c:pt idx="892">
                  <c:v>3758.5889999999999</c:v>
                </c:pt>
                <c:pt idx="893">
                  <c:v>3761.2730000000001</c:v>
                </c:pt>
                <c:pt idx="894">
                  <c:v>3763.9560000000001</c:v>
                </c:pt>
                <c:pt idx="895">
                  <c:v>3766.636</c:v>
                </c:pt>
                <c:pt idx="896">
                  <c:v>3769.3150000000001</c:v>
                </c:pt>
                <c:pt idx="897">
                  <c:v>3771.991</c:v>
                </c:pt>
                <c:pt idx="898">
                  <c:v>3774.665</c:v>
                </c:pt>
                <c:pt idx="899">
                  <c:v>3777.3380000000002</c:v>
                </c:pt>
                <c:pt idx="900">
                  <c:v>3780.0079999999998</c:v>
                </c:pt>
                <c:pt idx="901">
                  <c:v>3782.6770000000001</c:v>
                </c:pt>
                <c:pt idx="902">
                  <c:v>3785.3429999999998</c:v>
                </c:pt>
                <c:pt idx="903">
                  <c:v>3788.0070000000001</c:v>
                </c:pt>
                <c:pt idx="904">
                  <c:v>3790.67</c:v>
                </c:pt>
                <c:pt idx="905">
                  <c:v>3793.33</c:v>
                </c:pt>
                <c:pt idx="906">
                  <c:v>3795.989</c:v>
                </c:pt>
                <c:pt idx="907">
                  <c:v>3798.645</c:v>
                </c:pt>
                <c:pt idx="908">
                  <c:v>3801.299</c:v>
                </c:pt>
                <c:pt idx="909">
                  <c:v>3803.9520000000002</c:v>
                </c:pt>
                <c:pt idx="910">
                  <c:v>3806.6019999999999</c:v>
                </c:pt>
                <c:pt idx="911">
                  <c:v>3809.2510000000002</c:v>
                </c:pt>
                <c:pt idx="912">
                  <c:v>3811.8969999999999</c:v>
                </c:pt>
                <c:pt idx="913">
                  <c:v>3814.5419999999999</c:v>
                </c:pt>
                <c:pt idx="914">
                  <c:v>3817.1840000000002</c:v>
                </c:pt>
                <c:pt idx="915">
                  <c:v>3819.8249999999998</c:v>
                </c:pt>
                <c:pt idx="916">
                  <c:v>3822.4630000000002</c:v>
                </c:pt>
                <c:pt idx="917">
                  <c:v>3825.1</c:v>
                </c:pt>
                <c:pt idx="918">
                  <c:v>3827.7350000000001</c:v>
                </c:pt>
                <c:pt idx="919">
                  <c:v>3830.3670000000002</c:v>
                </c:pt>
                <c:pt idx="920">
                  <c:v>3832.998</c:v>
                </c:pt>
                <c:pt idx="921">
                  <c:v>3835.627</c:v>
                </c:pt>
                <c:pt idx="922">
                  <c:v>3838.2530000000002</c:v>
                </c:pt>
                <c:pt idx="923">
                  <c:v>3840.8780000000002</c:v>
                </c:pt>
                <c:pt idx="924">
                  <c:v>3843.5010000000002</c:v>
                </c:pt>
                <c:pt idx="925">
                  <c:v>3846.1219999999998</c:v>
                </c:pt>
                <c:pt idx="926">
                  <c:v>3848.741</c:v>
                </c:pt>
                <c:pt idx="927">
                  <c:v>3851.3580000000002</c:v>
                </c:pt>
                <c:pt idx="928">
                  <c:v>3853.973</c:v>
                </c:pt>
                <c:pt idx="929">
                  <c:v>3856.5859999999998</c:v>
                </c:pt>
                <c:pt idx="930">
                  <c:v>3859.1970000000001</c:v>
                </c:pt>
                <c:pt idx="931">
                  <c:v>3861.806</c:v>
                </c:pt>
                <c:pt idx="932">
                  <c:v>3864.4140000000002</c:v>
                </c:pt>
                <c:pt idx="933">
                  <c:v>3867.0189999999998</c:v>
                </c:pt>
                <c:pt idx="934">
                  <c:v>3869.6219999999998</c:v>
                </c:pt>
                <c:pt idx="935">
                  <c:v>3872.2240000000002</c:v>
                </c:pt>
                <c:pt idx="936">
                  <c:v>3874.8229999999999</c:v>
                </c:pt>
                <c:pt idx="937">
                  <c:v>3877.4209999999998</c:v>
                </c:pt>
                <c:pt idx="938">
                  <c:v>3880.0160000000001</c:v>
                </c:pt>
                <c:pt idx="939">
                  <c:v>3882.61</c:v>
                </c:pt>
                <c:pt idx="940">
                  <c:v>3885.2020000000002</c:v>
                </c:pt>
                <c:pt idx="941">
                  <c:v>3887.7919999999999</c:v>
                </c:pt>
                <c:pt idx="942">
                  <c:v>3890.38</c:v>
                </c:pt>
                <c:pt idx="943">
                  <c:v>3892.9659999999999</c:v>
                </c:pt>
                <c:pt idx="944">
                  <c:v>3895.55</c:v>
                </c:pt>
                <c:pt idx="945">
                  <c:v>3898.1320000000001</c:v>
                </c:pt>
                <c:pt idx="946">
                  <c:v>3900.7130000000002</c:v>
                </c:pt>
                <c:pt idx="947">
                  <c:v>3903.2910000000002</c:v>
                </c:pt>
                <c:pt idx="948">
                  <c:v>3905.8679999999999</c:v>
                </c:pt>
                <c:pt idx="949">
                  <c:v>3908.442</c:v>
                </c:pt>
                <c:pt idx="950">
                  <c:v>3911.0149999999999</c:v>
                </c:pt>
                <c:pt idx="951">
                  <c:v>3913.5859999999998</c:v>
                </c:pt>
                <c:pt idx="952">
                  <c:v>3916.1550000000002</c:v>
                </c:pt>
                <c:pt idx="953">
                  <c:v>3918.7220000000002</c:v>
                </c:pt>
                <c:pt idx="954">
                  <c:v>3921.2869999999998</c:v>
                </c:pt>
                <c:pt idx="955">
                  <c:v>3923.85</c:v>
                </c:pt>
                <c:pt idx="956">
                  <c:v>3926.4110000000001</c:v>
                </c:pt>
                <c:pt idx="957">
                  <c:v>3928.971</c:v>
                </c:pt>
                <c:pt idx="958">
                  <c:v>3931.5279999999998</c:v>
                </c:pt>
                <c:pt idx="959">
                  <c:v>3934.0839999999998</c:v>
                </c:pt>
                <c:pt idx="960">
                  <c:v>3936.6379999999999</c:v>
                </c:pt>
                <c:pt idx="961">
                  <c:v>3939.19</c:v>
                </c:pt>
                <c:pt idx="962">
                  <c:v>3941.74</c:v>
                </c:pt>
                <c:pt idx="963">
                  <c:v>3944.288</c:v>
                </c:pt>
                <c:pt idx="964">
                  <c:v>3946.8339999999998</c:v>
                </c:pt>
                <c:pt idx="965">
                  <c:v>3949.3780000000002</c:v>
                </c:pt>
                <c:pt idx="966">
                  <c:v>3951.9209999999998</c:v>
                </c:pt>
                <c:pt idx="967">
                  <c:v>3954.462</c:v>
                </c:pt>
                <c:pt idx="968">
                  <c:v>3957</c:v>
                </c:pt>
                <c:pt idx="969">
                  <c:v>3959.5369999999998</c:v>
                </c:pt>
                <c:pt idx="970">
                  <c:v>3962.0720000000001</c:v>
                </c:pt>
                <c:pt idx="971">
                  <c:v>3964.6060000000002</c:v>
                </c:pt>
                <c:pt idx="972">
                  <c:v>3967.1370000000002</c:v>
                </c:pt>
                <c:pt idx="973">
                  <c:v>3969.6669999999999</c:v>
                </c:pt>
                <c:pt idx="974">
                  <c:v>3972.194</c:v>
                </c:pt>
                <c:pt idx="975">
                  <c:v>3974.72</c:v>
                </c:pt>
                <c:pt idx="976">
                  <c:v>3977.2440000000001</c:v>
                </c:pt>
                <c:pt idx="977">
                  <c:v>3979.7660000000001</c:v>
                </c:pt>
                <c:pt idx="978">
                  <c:v>3982.2860000000001</c:v>
                </c:pt>
                <c:pt idx="979">
                  <c:v>3984.8049999999998</c:v>
                </c:pt>
                <c:pt idx="980">
                  <c:v>3987.3209999999999</c:v>
                </c:pt>
                <c:pt idx="981">
                  <c:v>3989.8359999999998</c:v>
                </c:pt>
                <c:pt idx="982">
                  <c:v>3992.3490000000002</c:v>
                </c:pt>
                <c:pt idx="983">
                  <c:v>3994.86</c:v>
                </c:pt>
                <c:pt idx="984">
                  <c:v>3997.3690000000001</c:v>
                </c:pt>
                <c:pt idx="985">
                  <c:v>3999.877</c:v>
                </c:pt>
                <c:pt idx="986">
                  <c:v>4002.3820000000001</c:v>
                </c:pt>
                <c:pt idx="987">
                  <c:v>4004.886</c:v>
                </c:pt>
                <c:pt idx="988">
                  <c:v>4007.3879999999999</c:v>
                </c:pt>
                <c:pt idx="989">
                  <c:v>4009.8879999999999</c:v>
                </c:pt>
                <c:pt idx="990">
                  <c:v>4012.386</c:v>
                </c:pt>
                <c:pt idx="991">
                  <c:v>4014.8829999999998</c:v>
                </c:pt>
                <c:pt idx="992">
                  <c:v>4017.377</c:v>
                </c:pt>
                <c:pt idx="993">
                  <c:v>4019.87</c:v>
                </c:pt>
                <c:pt idx="994">
                  <c:v>4022.3609999999999</c:v>
                </c:pt>
                <c:pt idx="995">
                  <c:v>4024.85</c:v>
                </c:pt>
                <c:pt idx="996">
                  <c:v>4027.3380000000002</c:v>
                </c:pt>
                <c:pt idx="997">
                  <c:v>4029.8229999999999</c:v>
                </c:pt>
                <c:pt idx="998">
                  <c:v>4032.3069999999998</c:v>
                </c:pt>
                <c:pt idx="999">
                  <c:v>4034.7890000000002</c:v>
                </c:pt>
                <c:pt idx="1000">
                  <c:v>4037.2689999999998</c:v>
                </c:pt>
                <c:pt idx="1001">
                  <c:v>4039.7469999999998</c:v>
                </c:pt>
                <c:pt idx="1002">
                  <c:v>4042.2240000000002</c:v>
                </c:pt>
                <c:pt idx="1003">
                  <c:v>4044.6990000000001</c:v>
                </c:pt>
                <c:pt idx="1004">
                  <c:v>4047.172</c:v>
                </c:pt>
                <c:pt idx="1005">
                  <c:v>4049.643</c:v>
                </c:pt>
                <c:pt idx="1006">
                  <c:v>4052.1120000000001</c:v>
                </c:pt>
                <c:pt idx="1007">
                  <c:v>4054.58</c:v>
                </c:pt>
                <c:pt idx="1008">
                  <c:v>4057.0459999999998</c:v>
                </c:pt>
                <c:pt idx="1009">
                  <c:v>4059.51</c:v>
                </c:pt>
                <c:pt idx="1010">
                  <c:v>4061.9720000000002</c:v>
                </c:pt>
                <c:pt idx="1011">
                  <c:v>4064.4319999999998</c:v>
                </c:pt>
                <c:pt idx="1012">
                  <c:v>4066.8910000000001</c:v>
                </c:pt>
                <c:pt idx="1013">
                  <c:v>4069.348</c:v>
                </c:pt>
                <c:pt idx="1014">
                  <c:v>4071.8029999999999</c:v>
                </c:pt>
                <c:pt idx="1015">
                  <c:v>4074.2559999999999</c:v>
                </c:pt>
                <c:pt idx="1016">
                  <c:v>4076.7080000000001</c:v>
                </c:pt>
                <c:pt idx="1017">
                  <c:v>4079.1579999999999</c:v>
                </c:pt>
                <c:pt idx="1018">
                  <c:v>4081.6060000000002</c:v>
                </c:pt>
                <c:pt idx="1019">
                  <c:v>4084.0520000000001</c:v>
                </c:pt>
                <c:pt idx="1020">
                  <c:v>4086.4969999999998</c:v>
                </c:pt>
                <c:pt idx="1021">
                  <c:v>4088.9389999999999</c:v>
                </c:pt>
                <c:pt idx="1022">
                  <c:v>4091.38</c:v>
                </c:pt>
                <c:pt idx="1023">
                  <c:v>4093.819</c:v>
                </c:pt>
                <c:pt idx="1024">
                  <c:v>4096.2569999999996</c:v>
                </c:pt>
                <c:pt idx="1025">
                  <c:v>4098.6930000000002</c:v>
                </c:pt>
                <c:pt idx="1026">
                  <c:v>4101.1270000000004</c:v>
                </c:pt>
                <c:pt idx="1027">
                  <c:v>4103.5590000000002</c:v>
                </c:pt>
                <c:pt idx="1028">
                  <c:v>4105.9889999999996</c:v>
                </c:pt>
                <c:pt idx="1029">
                  <c:v>4108.4179999999997</c:v>
                </c:pt>
                <c:pt idx="1030">
                  <c:v>4110.8450000000003</c:v>
                </c:pt>
                <c:pt idx="1031">
                  <c:v>4113.2700000000004</c:v>
                </c:pt>
                <c:pt idx="1032">
                  <c:v>4115.6940000000004</c:v>
                </c:pt>
                <c:pt idx="1033">
                  <c:v>4118.1149999999998</c:v>
                </c:pt>
                <c:pt idx="1034">
                  <c:v>4120.5349999999999</c:v>
                </c:pt>
                <c:pt idx="1035">
                  <c:v>4122.9539999999997</c:v>
                </c:pt>
                <c:pt idx="1036">
                  <c:v>4125.37</c:v>
                </c:pt>
                <c:pt idx="1037">
                  <c:v>4127.7849999999999</c:v>
                </c:pt>
                <c:pt idx="1038">
                  <c:v>4130.1980000000003</c:v>
                </c:pt>
                <c:pt idx="1039">
                  <c:v>4132.6090000000004</c:v>
                </c:pt>
                <c:pt idx="1040">
                  <c:v>4135.0190000000002</c:v>
                </c:pt>
                <c:pt idx="1041">
                  <c:v>4137.4269999999997</c:v>
                </c:pt>
                <c:pt idx="1042">
                  <c:v>4139.8329999999996</c:v>
                </c:pt>
                <c:pt idx="1043">
                  <c:v>4142.2370000000001</c:v>
                </c:pt>
              </c:numCache>
            </c:numRef>
          </c:xVal>
          <c:yVal>
            <c:numRef>
              <c:f>גיליון1!$G$3:$ANJ$3</c:f>
              <c:numCache>
                <c:formatCode>General</c:formatCode>
                <c:ptCount val="1044"/>
                <c:pt idx="0">
                  <c:v>-104.54</c:v>
                </c:pt>
                <c:pt idx="1">
                  <c:v>65.790000000000006</c:v>
                </c:pt>
                <c:pt idx="2">
                  <c:v>523.46</c:v>
                </c:pt>
                <c:pt idx="3">
                  <c:v>1978.79</c:v>
                </c:pt>
                <c:pt idx="4">
                  <c:v>5501.46</c:v>
                </c:pt>
                <c:pt idx="5">
                  <c:v>11442.79</c:v>
                </c:pt>
                <c:pt idx="6">
                  <c:v>18323.79</c:v>
                </c:pt>
                <c:pt idx="7">
                  <c:v>22746.46</c:v>
                </c:pt>
                <c:pt idx="8">
                  <c:v>23811.79</c:v>
                </c:pt>
                <c:pt idx="9">
                  <c:v>23149.119999999999</c:v>
                </c:pt>
                <c:pt idx="10">
                  <c:v>22434.12</c:v>
                </c:pt>
                <c:pt idx="11">
                  <c:v>21896.79</c:v>
                </c:pt>
                <c:pt idx="12">
                  <c:v>21450.46</c:v>
                </c:pt>
                <c:pt idx="13">
                  <c:v>20983.119999999999</c:v>
                </c:pt>
                <c:pt idx="14">
                  <c:v>20340.12</c:v>
                </c:pt>
                <c:pt idx="15">
                  <c:v>19618.12</c:v>
                </c:pt>
                <c:pt idx="16">
                  <c:v>18946.79</c:v>
                </c:pt>
                <c:pt idx="17">
                  <c:v>18216.46</c:v>
                </c:pt>
                <c:pt idx="18">
                  <c:v>17573.46</c:v>
                </c:pt>
                <c:pt idx="19">
                  <c:v>17037.12</c:v>
                </c:pt>
                <c:pt idx="20">
                  <c:v>16541.12</c:v>
                </c:pt>
                <c:pt idx="21">
                  <c:v>16057.46</c:v>
                </c:pt>
                <c:pt idx="22">
                  <c:v>15698.12</c:v>
                </c:pt>
                <c:pt idx="23">
                  <c:v>15326.46</c:v>
                </c:pt>
                <c:pt idx="24">
                  <c:v>14940.46</c:v>
                </c:pt>
                <c:pt idx="25">
                  <c:v>14652.12</c:v>
                </c:pt>
                <c:pt idx="26">
                  <c:v>14361.46</c:v>
                </c:pt>
                <c:pt idx="27">
                  <c:v>14075.13</c:v>
                </c:pt>
                <c:pt idx="28">
                  <c:v>13953.46</c:v>
                </c:pt>
                <c:pt idx="29">
                  <c:v>13777.13</c:v>
                </c:pt>
                <c:pt idx="30">
                  <c:v>13710.79</c:v>
                </c:pt>
                <c:pt idx="31">
                  <c:v>13632.79</c:v>
                </c:pt>
                <c:pt idx="32">
                  <c:v>13565.12</c:v>
                </c:pt>
                <c:pt idx="33">
                  <c:v>13511.12</c:v>
                </c:pt>
                <c:pt idx="34">
                  <c:v>13441.13</c:v>
                </c:pt>
                <c:pt idx="35">
                  <c:v>13473.13</c:v>
                </c:pt>
                <c:pt idx="36">
                  <c:v>13492.79</c:v>
                </c:pt>
                <c:pt idx="37">
                  <c:v>13491.79</c:v>
                </c:pt>
                <c:pt idx="38">
                  <c:v>13545.12</c:v>
                </c:pt>
                <c:pt idx="39">
                  <c:v>13625.79</c:v>
                </c:pt>
                <c:pt idx="40">
                  <c:v>13691.12</c:v>
                </c:pt>
                <c:pt idx="41">
                  <c:v>13709.79</c:v>
                </c:pt>
                <c:pt idx="42">
                  <c:v>13785.46</c:v>
                </c:pt>
                <c:pt idx="43">
                  <c:v>13841.12</c:v>
                </c:pt>
                <c:pt idx="44">
                  <c:v>13853.13</c:v>
                </c:pt>
                <c:pt idx="45">
                  <c:v>13965.46</c:v>
                </c:pt>
                <c:pt idx="46">
                  <c:v>13941.12</c:v>
                </c:pt>
                <c:pt idx="47">
                  <c:v>13988.46</c:v>
                </c:pt>
                <c:pt idx="48">
                  <c:v>13917.79</c:v>
                </c:pt>
                <c:pt idx="49">
                  <c:v>13894.46</c:v>
                </c:pt>
                <c:pt idx="50">
                  <c:v>13775.12</c:v>
                </c:pt>
                <c:pt idx="51">
                  <c:v>13665.79</c:v>
                </c:pt>
                <c:pt idx="52">
                  <c:v>13548.79</c:v>
                </c:pt>
                <c:pt idx="53">
                  <c:v>13423.46</c:v>
                </c:pt>
                <c:pt idx="54">
                  <c:v>13293.13</c:v>
                </c:pt>
                <c:pt idx="55">
                  <c:v>13268.79</c:v>
                </c:pt>
                <c:pt idx="56">
                  <c:v>13189.13</c:v>
                </c:pt>
                <c:pt idx="57">
                  <c:v>13138.12</c:v>
                </c:pt>
                <c:pt idx="58">
                  <c:v>12906.46</c:v>
                </c:pt>
                <c:pt idx="59">
                  <c:v>12652.46</c:v>
                </c:pt>
                <c:pt idx="60">
                  <c:v>12293.13</c:v>
                </c:pt>
                <c:pt idx="61">
                  <c:v>12039.79</c:v>
                </c:pt>
                <c:pt idx="62">
                  <c:v>11802.46</c:v>
                </c:pt>
                <c:pt idx="63">
                  <c:v>11610.12</c:v>
                </c:pt>
                <c:pt idx="64">
                  <c:v>11445.46</c:v>
                </c:pt>
                <c:pt idx="65">
                  <c:v>11333.12</c:v>
                </c:pt>
                <c:pt idx="66">
                  <c:v>11206.13</c:v>
                </c:pt>
                <c:pt idx="67">
                  <c:v>11196.79</c:v>
                </c:pt>
                <c:pt idx="68">
                  <c:v>11123.12</c:v>
                </c:pt>
                <c:pt idx="69">
                  <c:v>11027.13</c:v>
                </c:pt>
                <c:pt idx="70">
                  <c:v>10973.46</c:v>
                </c:pt>
                <c:pt idx="71">
                  <c:v>10910.12</c:v>
                </c:pt>
                <c:pt idx="72">
                  <c:v>10814.46</c:v>
                </c:pt>
                <c:pt idx="73">
                  <c:v>10768.79</c:v>
                </c:pt>
                <c:pt idx="74">
                  <c:v>10675.46</c:v>
                </c:pt>
                <c:pt idx="75">
                  <c:v>10644.46</c:v>
                </c:pt>
                <c:pt idx="76">
                  <c:v>10584.46</c:v>
                </c:pt>
                <c:pt idx="77">
                  <c:v>10498.79</c:v>
                </c:pt>
                <c:pt idx="78">
                  <c:v>10402.790000000001</c:v>
                </c:pt>
                <c:pt idx="79">
                  <c:v>10300.790000000001</c:v>
                </c:pt>
                <c:pt idx="80">
                  <c:v>10221.459999999999</c:v>
                </c:pt>
                <c:pt idx="81">
                  <c:v>10091.129999999999</c:v>
                </c:pt>
                <c:pt idx="82">
                  <c:v>10000.129999999999</c:v>
                </c:pt>
                <c:pt idx="83">
                  <c:v>9943.7900000000009</c:v>
                </c:pt>
                <c:pt idx="84">
                  <c:v>9911.1299999999992</c:v>
                </c:pt>
                <c:pt idx="85">
                  <c:v>9898.7900000000009</c:v>
                </c:pt>
                <c:pt idx="86">
                  <c:v>9819.4599999999991</c:v>
                </c:pt>
                <c:pt idx="87">
                  <c:v>9798.4599999999991</c:v>
                </c:pt>
                <c:pt idx="88">
                  <c:v>9735.1200000000008</c:v>
                </c:pt>
                <c:pt idx="89">
                  <c:v>9709.1299999999992</c:v>
                </c:pt>
                <c:pt idx="90">
                  <c:v>9711.7900000000009</c:v>
                </c:pt>
                <c:pt idx="91">
                  <c:v>9653.4599999999991</c:v>
                </c:pt>
                <c:pt idx="92">
                  <c:v>9635.7900000000009</c:v>
                </c:pt>
                <c:pt idx="93">
                  <c:v>9590.1200000000008</c:v>
                </c:pt>
                <c:pt idx="94">
                  <c:v>9526.4599999999991</c:v>
                </c:pt>
                <c:pt idx="95">
                  <c:v>9484.4599999999991</c:v>
                </c:pt>
                <c:pt idx="96">
                  <c:v>9400.7900000000009</c:v>
                </c:pt>
                <c:pt idx="97">
                  <c:v>9344.4599999999991</c:v>
                </c:pt>
                <c:pt idx="98">
                  <c:v>9374.7900000000009</c:v>
                </c:pt>
                <c:pt idx="99">
                  <c:v>9257.1200000000008</c:v>
                </c:pt>
                <c:pt idx="100">
                  <c:v>9241.1200000000008</c:v>
                </c:pt>
                <c:pt idx="101">
                  <c:v>9226.7900000000009</c:v>
                </c:pt>
                <c:pt idx="102">
                  <c:v>9199.7900000000009</c:v>
                </c:pt>
                <c:pt idx="103">
                  <c:v>9176.1299999999992</c:v>
                </c:pt>
                <c:pt idx="104">
                  <c:v>9158.1299999999992</c:v>
                </c:pt>
                <c:pt idx="105">
                  <c:v>9166.1200000000008</c:v>
                </c:pt>
                <c:pt idx="106">
                  <c:v>9157.7900000000009</c:v>
                </c:pt>
                <c:pt idx="107">
                  <c:v>9198.7900000000009</c:v>
                </c:pt>
                <c:pt idx="108">
                  <c:v>9227.7900000000009</c:v>
                </c:pt>
                <c:pt idx="109">
                  <c:v>9224.1200000000008</c:v>
                </c:pt>
                <c:pt idx="110">
                  <c:v>9231.7900000000009</c:v>
                </c:pt>
                <c:pt idx="111">
                  <c:v>9250.7900000000009</c:v>
                </c:pt>
                <c:pt idx="112">
                  <c:v>9179.1200000000008</c:v>
                </c:pt>
                <c:pt idx="113">
                  <c:v>9119.4599999999991</c:v>
                </c:pt>
                <c:pt idx="114">
                  <c:v>9064.1200000000008</c:v>
                </c:pt>
                <c:pt idx="115">
                  <c:v>9026.7900000000009</c:v>
                </c:pt>
                <c:pt idx="116">
                  <c:v>8954.1299999999992</c:v>
                </c:pt>
                <c:pt idx="117">
                  <c:v>8887.1299999999992</c:v>
                </c:pt>
                <c:pt idx="118">
                  <c:v>8806.1200000000008</c:v>
                </c:pt>
                <c:pt idx="119">
                  <c:v>8766.1200000000008</c:v>
                </c:pt>
                <c:pt idx="120">
                  <c:v>8728.4599999999991</c:v>
                </c:pt>
                <c:pt idx="121">
                  <c:v>8747.4599999999991</c:v>
                </c:pt>
                <c:pt idx="122">
                  <c:v>8728.7900000000009</c:v>
                </c:pt>
                <c:pt idx="123">
                  <c:v>8744.1200000000008</c:v>
                </c:pt>
                <c:pt idx="124">
                  <c:v>8800.7900000000009</c:v>
                </c:pt>
                <c:pt idx="125">
                  <c:v>9000.1200000000008</c:v>
                </c:pt>
                <c:pt idx="126">
                  <c:v>9348.1200000000008</c:v>
                </c:pt>
                <c:pt idx="127">
                  <c:v>9973.7900000000009</c:v>
                </c:pt>
                <c:pt idx="128">
                  <c:v>10443.120000000001</c:v>
                </c:pt>
                <c:pt idx="129">
                  <c:v>10255.459999999999</c:v>
                </c:pt>
                <c:pt idx="130">
                  <c:v>9490.4599999999991</c:v>
                </c:pt>
                <c:pt idx="131">
                  <c:v>8687.1200000000008</c:v>
                </c:pt>
                <c:pt idx="132">
                  <c:v>8244.4599999999991</c:v>
                </c:pt>
                <c:pt idx="133">
                  <c:v>8053.46</c:v>
                </c:pt>
                <c:pt idx="134">
                  <c:v>7917.12</c:v>
                </c:pt>
                <c:pt idx="135">
                  <c:v>7892.79</c:v>
                </c:pt>
                <c:pt idx="136">
                  <c:v>7871.12</c:v>
                </c:pt>
                <c:pt idx="137">
                  <c:v>7820.12</c:v>
                </c:pt>
                <c:pt idx="138">
                  <c:v>7860.79</c:v>
                </c:pt>
                <c:pt idx="139">
                  <c:v>7815.46</c:v>
                </c:pt>
                <c:pt idx="140">
                  <c:v>7807.12</c:v>
                </c:pt>
                <c:pt idx="141">
                  <c:v>7761.12</c:v>
                </c:pt>
                <c:pt idx="142">
                  <c:v>7733.79</c:v>
                </c:pt>
                <c:pt idx="143">
                  <c:v>7652.79</c:v>
                </c:pt>
                <c:pt idx="144">
                  <c:v>7521.46</c:v>
                </c:pt>
                <c:pt idx="145">
                  <c:v>7428.46</c:v>
                </c:pt>
                <c:pt idx="146">
                  <c:v>7328.46</c:v>
                </c:pt>
                <c:pt idx="147">
                  <c:v>7266.46</c:v>
                </c:pt>
                <c:pt idx="148">
                  <c:v>7295.79</c:v>
                </c:pt>
                <c:pt idx="149">
                  <c:v>7291.79</c:v>
                </c:pt>
                <c:pt idx="150">
                  <c:v>7333.46</c:v>
                </c:pt>
                <c:pt idx="151">
                  <c:v>7391.79</c:v>
                </c:pt>
                <c:pt idx="152">
                  <c:v>7512.46</c:v>
                </c:pt>
                <c:pt idx="153">
                  <c:v>7624.79</c:v>
                </c:pt>
                <c:pt idx="154">
                  <c:v>7784.12</c:v>
                </c:pt>
                <c:pt idx="155">
                  <c:v>7799.13</c:v>
                </c:pt>
                <c:pt idx="156">
                  <c:v>7847.79</c:v>
                </c:pt>
                <c:pt idx="157">
                  <c:v>7914.46</c:v>
                </c:pt>
                <c:pt idx="158">
                  <c:v>7952.46</c:v>
                </c:pt>
                <c:pt idx="159">
                  <c:v>8075.79</c:v>
                </c:pt>
                <c:pt idx="160">
                  <c:v>8176.12</c:v>
                </c:pt>
                <c:pt idx="161">
                  <c:v>8174.79</c:v>
                </c:pt>
                <c:pt idx="162">
                  <c:v>8000.46</c:v>
                </c:pt>
                <c:pt idx="163">
                  <c:v>7774.79</c:v>
                </c:pt>
                <c:pt idx="164">
                  <c:v>7716.12</c:v>
                </c:pt>
                <c:pt idx="165">
                  <c:v>7699.12</c:v>
                </c:pt>
                <c:pt idx="166">
                  <c:v>7890.12</c:v>
                </c:pt>
                <c:pt idx="167">
                  <c:v>8012.79</c:v>
                </c:pt>
                <c:pt idx="168">
                  <c:v>8157.46</c:v>
                </c:pt>
                <c:pt idx="169">
                  <c:v>8213.4599999999991</c:v>
                </c:pt>
                <c:pt idx="170">
                  <c:v>8153.12</c:v>
                </c:pt>
                <c:pt idx="171">
                  <c:v>7949.46</c:v>
                </c:pt>
                <c:pt idx="172">
                  <c:v>7807.46</c:v>
                </c:pt>
                <c:pt idx="173">
                  <c:v>7662.79</c:v>
                </c:pt>
                <c:pt idx="174">
                  <c:v>7519.79</c:v>
                </c:pt>
                <c:pt idx="175">
                  <c:v>7432.79</c:v>
                </c:pt>
                <c:pt idx="176">
                  <c:v>7373.12</c:v>
                </c:pt>
                <c:pt idx="177">
                  <c:v>7281.46</c:v>
                </c:pt>
                <c:pt idx="178">
                  <c:v>7291.79</c:v>
                </c:pt>
                <c:pt idx="179">
                  <c:v>7256.46</c:v>
                </c:pt>
                <c:pt idx="180">
                  <c:v>7252.46</c:v>
                </c:pt>
                <c:pt idx="181">
                  <c:v>7278.79</c:v>
                </c:pt>
                <c:pt idx="182">
                  <c:v>7302.79</c:v>
                </c:pt>
                <c:pt idx="183">
                  <c:v>7308.46</c:v>
                </c:pt>
                <c:pt idx="184">
                  <c:v>7317.12</c:v>
                </c:pt>
                <c:pt idx="185">
                  <c:v>7316.46</c:v>
                </c:pt>
                <c:pt idx="186">
                  <c:v>7281.46</c:v>
                </c:pt>
                <c:pt idx="187">
                  <c:v>7227.46</c:v>
                </c:pt>
                <c:pt idx="188">
                  <c:v>7182.12</c:v>
                </c:pt>
                <c:pt idx="189">
                  <c:v>7160.13</c:v>
                </c:pt>
                <c:pt idx="190">
                  <c:v>7125.46</c:v>
                </c:pt>
                <c:pt idx="191">
                  <c:v>7162.13</c:v>
                </c:pt>
                <c:pt idx="192">
                  <c:v>7217.79</c:v>
                </c:pt>
                <c:pt idx="193">
                  <c:v>7241.46</c:v>
                </c:pt>
                <c:pt idx="194">
                  <c:v>7301.79</c:v>
                </c:pt>
                <c:pt idx="195">
                  <c:v>7380.13</c:v>
                </c:pt>
                <c:pt idx="196">
                  <c:v>7440.12</c:v>
                </c:pt>
                <c:pt idx="197">
                  <c:v>7459.46</c:v>
                </c:pt>
                <c:pt idx="198">
                  <c:v>7457.12</c:v>
                </c:pt>
                <c:pt idx="199">
                  <c:v>7451.46</c:v>
                </c:pt>
                <c:pt idx="200">
                  <c:v>7423.79</c:v>
                </c:pt>
                <c:pt idx="201">
                  <c:v>7328.13</c:v>
                </c:pt>
                <c:pt idx="202">
                  <c:v>7303.13</c:v>
                </c:pt>
                <c:pt idx="203">
                  <c:v>7180.13</c:v>
                </c:pt>
                <c:pt idx="204">
                  <c:v>7120.46</c:v>
                </c:pt>
                <c:pt idx="205">
                  <c:v>7140.79</c:v>
                </c:pt>
                <c:pt idx="206">
                  <c:v>7155.46</c:v>
                </c:pt>
                <c:pt idx="207">
                  <c:v>7170.79</c:v>
                </c:pt>
                <c:pt idx="208">
                  <c:v>7184.79</c:v>
                </c:pt>
                <c:pt idx="209">
                  <c:v>7118.12</c:v>
                </c:pt>
                <c:pt idx="210">
                  <c:v>7157.79</c:v>
                </c:pt>
                <c:pt idx="211">
                  <c:v>7140.46</c:v>
                </c:pt>
                <c:pt idx="212">
                  <c:v>7161.12</c:v>
                </c:pt>
                <c:pt idx="213">
                  <c:v>7150.46</c:v>
                </c:pt>
                <c:pt idx="214">
                  <c:v>7181.46</c:v>
                </c:pt>
                <c:pt idx="215">
                  <c:v>7130.12</c:v>
                </c:pt>
                <c:pt idx="216">
                  <c:v>7065.46</c:v>
                </c:pt>
                <c:pt idx="217">
                  <c:v>6959.79</c:v>
                </c:pt>
                <c:pt idx="218">
                  <c:v>6852.46</c:v>
                </c:pt>
                <c:pt idx="219">
                  <c:v>6811.79</c:v>
                </c:pt>
                <c:pt idx="220">
                  <c:v>6724.13</c:v>
                </c:pt>
                <c:pt idx="221">
                  <c:v>6672.46</c:v>
                </c:pt>
                <c:pt idx="222">
                  <c:v>6630.46</c:v>
                </c:pt>
                <c:pt idx="223">
                  <c:v>6670.12</c:v>
                </c:pt>
                <c:pt idx="224">
                  <c:v>6643.79</c:v>
                </c:pt>
                <c:pt idx="225">
                  <c:v>6666.46</c:v>
                </c:pt>
                <c:pt idx="226">
                  <c:v>6683.12</c:v>
                </c:pt>
                <c:pt idx="227">
                  <c:v>6760.12</c:v>
                </c:pt>
                <c:pt idx="228">
                  <c:v>6768.13</c:v>
                </c:pt>
                <c:pt idx="229">
                  <c:v>6789.13</c:v>
                </c:pt>
                <c:pt idx="230">
                  <c:v>6757.13</c:v>
                </c:pt>
                <c:pt idx="231">
                  <c:v>6716.79</c:v>
                </c:pt>
                <c:pt idx="232">
                  <c:v>6580.46</c:v>
                </c:pt>
                <c:pt idx="233">
                  <c:v>6536.46</c:v>
                </c:pt>
                <c:pt idx="234">
                  <c:v>6515.46</c:v>
                </c:pt>
                <c:pt idx="235">
                  <c:v>6490.46</c:v>
                </c:pt>
                <c:pt idx="236">
                  <c:v>6501.12</c:v>
                </c:pt>
                <c:pt idx="237">
                  <c:v>6564.79</c:v>
                </c:pt>
                <c:pt idx="238">
                  <c:v>6628.46</c:v>
                </c:pt>
                <c:pt idx="239">
                  <c:v>6762.12</c:v>
                </c:pt>
                <c:pt idx="240">
                  <c:v>6858.79</c:v>
                </c:pt>
                <c:pt idx="241">
                  <c:v>6986.12</c:v>
                </c:pt>
                <c:pt idx="242">
                  <c:v>7207.12</c:v>
                </c:pt>
                <c:pt idx="243">
                  <c:v>7421.12</c:v>
                </c:pt>
                <c:pt idx="244">
                  <c:v>7608.12</c:v>
                </c:pt>
                <c:pt idx="245">
                  <c:v>7552.79</c:v>
                </c:pt>
                <c:pt idx="246">
                  <c:v>7194.46</c:v>
                </c:pt>
                <c:pt idx="247">
                  <c:v>6914.79</c:v>
                </c:pt>
                <c:pt idx="248">
                  <c:v>6744.79</c:v>
                </c:pt>
                <c:pt idx="249">
                  <c:v>6749.12</c:v>
                </c:pt>
                <c:pt idx="250">
                  <c:v>6692.13</c:v>
                </c:pt>
                <c:pt idx="251">
                  <c:v>6734.12</c:v>
                </c:pt>
                <c:pt idx="252">
                  <c:v>6757.79</c:v>
                </c:pt>
                <c:pt idx="253">
                  <c:v>6672.12</c:v>
                </c:pt>
                <c:pt idx="254">
                  <c:v>6719.79</c:v>
                </c:pt>
                <c:pt idx="255">
                  <c:v>6761.12</c:v>
                </c:pt>
                <c:pt idx="256">
                  <c:v>6798.79</c:v>
                </c:pt>
                <c:pt idx="257">
                  <c:v>6861.79</c:v>
                </c:pt>
                <c:pt idx="258">
                  <c:v>6884.79</c:v>
                </c:pt>
                <c:pt idx="259">
                  <c:v>6935.13</c:v>
                </c:pt>
                <c:pt idx="260">
                  <c:v>6874.79</c:v>
                </c:pt>
                <c:pt idx="261">
                  <c:v>6893.46</c:v>
                </c:pt>
                <c:pt idx="262">
                  <c:v>6843.12</c:v>
                </c:pt>
                <c:pt idx="263">
                  <c:v>6815.46</c:v>
                </c:pt>
                <c:pt idx="264">
                  <c:v>6817.46</c:v>
                </c:pt>
                <c:pt idx="265">
                  <c:v>6860.46</c:v>
                </c:pt>
                <c:pt idx="266">
                  <c:v>6891.12</c:v>
                </c:pt>
                <c:pt idx="267">
                  <c:v>6913.79</c:v>
                </c:pt>
                <c:pt idx="268">
                  <c:v>6946.12</c:v>
                </c:pt>
                <c:pt idx="269">
                  <c:v>7028.79</c:v>
                </c:pt>
                <c:pt idx="270">
                  <c:v>7093.79</c:v>
                </c:pt>
                <c:pt idx="271">
                  <c:v>7180.79</c:v>
                </c:pt>
                <c:pt idx="272">
                  <c:v>7273.46</c:v>
                </c:pt>
                <c:pt idx="273">
                  <c:v>7330.79</c:v>
                </c:pt>
                <c:pt idx="274">
                  <c:v>7378.13</c:v>
                </c:pt>
                <c:pt idx="275">
                  <c:v>7418.46</c:v>
                </c:pt>
                <c:pt idx="276">
                  <c:v>7418.79</c:v>
                </c:pt>
                <c:pt idx="277">
                  <c:v>7444.13</c:v>
                </c:pt>
                <c:pt idx="278">
                  <c:v>7478.13</c:v>
                </c:pt>
                <c:pt idx="279">
                  <c:v>7582.46</c:v>
                </c:pt>
                <c:pt idx="280">
                  <c:v>7655.46</c:v>
                </c:pt>
                <c:pt idx="281">
                  <c:v>7728.46</c:v>
                </c:pt>
                <c:pt idx="282">
                  <c:v>7825.46</c:v>
                </c:pt>
                <c:pt idx="283">
                  <c:v>7927.46</c:v>
                </c:pt>
                <c:pt idx="284">
                  <c:v>8021.79</c:v>
                </c:pt>
                <c:pt idx="285">
                  <c:v>8111.46</c:v>
                </c:pt>
                <c:pt idx="286">
                  <c:v>8111.79</c:v>
                </c:pt>
                <c:pt idx="287">
                  <c:v>8134.46</c:v>
                </c:pt>
                <c:pt idx="288">
                  <c:v>8102.12</c:v>
                </c:pt>
                <c:pt idx="289">
                  <c:v>8021.12</c:v>
                </c:pt>
                <c:pt idx="290">
                  <c:v>7890.12</c:v>
                </c:pt>
                <c:pt idx="291">
                  <c:v>7714.46</c:v>
                </c:pt>
                <c:pt idx="292">
                  <c:v>7538.12</c:v>
                </c:pt>
                <c:pt idx="293">
                  <c:v>7304.79</c:v>
                </c:pt>
                <c:pt idx="294">
                  <c:v>7110.12</c:v>
                </c:pt>
                <c:pt idx="295">
                  <c:v>6868.46</c:v>
                </c:pt>
                <c:pt idx="296">
                  <c:v>6711.12</c:v>
                </c:pt>
                <c:pt idx="297">
                  <c:v>6539.46</c:v>
                </c:pt>
                <c:pt idx="298">
                  <c:v>6420.12</c:v>
                </c:pt>
                <c:pt idx="299">
                  <c:v>6330.46</c:v>
                </c:pt>
                <c:pt idx="300">
                  <c:v>6213.46</c:v>
                </c:pt>
                <c:pt idx="301">
                  <c:v>6101.79</c:v>
                </c:pt>
                <c:pt idx="302">
                  <c:v>6025.13</c:v>
                </c:pt>
                <c:pt idx="303">
                  <c:v>5909.13</c:v>
                </c:pt>
                <c:pt idx="304">
                  <c:v>5776.13</c:v>
                </c:pt>
                <c:pt idx="305">
                  <c:v>5697.79</c:v>
                </c:pt>
                <c:pt idx="306">
                  <c:v>5519.12</c:v>
                </c:pt>
                <c:pt idx="307">
                  <c:v>5413.79</c:v>
                </c:pt>
                <c:pt idx="308">
                  <c:v>5325.79</c:v>
                </c:pt>
                <c:pt idx="309">
                  <c:v>5176.79</c:v>
                </c:pt>
                <c:pt idx="310">
                  <c:v>5080.79</c:v>
                </c:pt>
                <c:pt idx="311">
                  <c:v>4986.79</c:v>
                </c:pt>
                <c:pt idx="312">
                  <c:v>4962.12</c:v>
                </c:pt>
                <c:pt idx="313">
                  <c:v>4918.79</c:v>
                </c:pt>
                <c:pt idx="314">
                  <c:v>4877.12</c:v>
                </c:pt>
                <c:pt idx="315">
                  <c:v>4895.79</c:v>
                </c:pt>
                <c:pt idx="316">
                  <c:v>4892.46</c:v>
                </c:pt>
                <c:pt idx="317">
                  <c:v>4931.12</c:v>
                </c:pt>
                <c:pt idx="318">
                  <c:v>4960.46</c:v>
                </c:pt>
                <c:pt idx="319">
                  <c:v>4998.79</c:v>
                </c:pt>
                <c:pt idx="320">
                  <c:v>5049.79</c:v>
                </c:pt>
                <c:pt idx="321">
                  <c:v>5025.79</c:v>
                </c:pt>
                <c:pt idx="322">
                  <c:v>4953.12</c:v>
                </c:pt>
                <c:pt idx="323">
                  <c:v>5098.46</c:v>
                </c:pt>
                <c:pt idx="324">
                  <c:v>4813.46</c:v>
                </c:pt>
                <c:pt idx="325">
                  <c:v>4753.79</c:v>
                </c:pt>
                <c:pt idx="326">
                  <c:v>4715.12</c:v>
                </c:pt>
                <c:pt idx="327">
                  <c:v>4663.79</c:v>
                </c:pt>
                <c:pt idx="328">
                  <c:v>4605.79</c:v>
                </c:pt>
                <c:pt idx="329">
                  <c:v>4610.12</c:v>
                </c:pt>
                <c:pt idx="330">
                  <c:v>4578.79</c:v>
                </c:pt>
                <c:pt idx="331">
                  <c:v>4576.12</c:v>
                </c:pt>
                <c:pt idx="332">
                  <c:v>4599.79</c:v>
                </c:pt>
                <c:pt idx="333">
                  <c:v>4604.12</c:v>
                </c:pt>
                <c:pt idx="334">
                  <c:v>4628.46</c:v>
                </c:pt>
                <c:pt idx="335">
                  <c:v>4638.12</c:v>
                </c:pt>
                <c:pt idx="336">
                  <c:v>4650.46</c:v>
                </c:pt>
                <c:pt idx="337">
                  <c:v>4677.79</c:v>
                </c:pt>
                <c:pt idx="338">
                  <c:v>4692.79</c:v>
                </c:pt>
                <c:pt idx="339">
                  <c:v>4686.79</c:v>
                </c:pt>
                <c:pt idx="340">
                  <c:v>4643.46</c:v>
                </c:pt>
                <c:pt idx="341">
                  <c:v>4641.12</c:v>
                </c:pt>
                <c:pt idx="342">
                  <c:v>4614.46</c:v>
                </c:pt>
                <c:pt idx="343">
                  <c:v>4617.79</c:v>
                </c:pt>
                <c:pt idx="344">
                  <c:v>4608.46</c:v>
                </c:pt>
                <c:pt idx="345">
                  <c:v>4634.12</c:v>
                </c:pt>
                <c:pt idx="346">
                  <c:v>4655.46</c:v>
                </c:pt>
                <c:pt idx="347">
                  <c:v>4621.12</c:v>
                </c:pt>
                <c:pt idx="348">
                  <c:v>4644.46</c:v>
                </c:pt>
                <c:pt idx="349">
                  <c:v>4683.79</c:v>
                </c:pt>
                <c:pt idx="350">
                  <c:v>4696.12</c:v>
                </c:pt>
                <c:pt idx="351">
                  <c:v>4720.79</c:v>
                </c:pt>
                <c:pt idx="352">
                  <c:v>4745.79</c:v>
                </c:pt>
                <c:pt idx="353">
                  <c:v>4759.79</c:v>
                </c:pt>
                <c:pt idx="354">
                  <c:v>4754.79</c:v>
                </c:pt>
                <c:pt idx="355">
                  <c:v>4765.12</c:v>
                </c:pt>
                <c:pt idx="356">
                  <c:v>4753.46</c:v>
                </c:pt>
                <c:pt idx="357">
                  <c:v>4686.12</c:v>
                </c:pt>
                <c:pt idx="358">
                  <c:v>4631.46</c:v>
                </c:pt>
                <c:pt idx="359">
                  <c:v>4592.46</c:v>
                </c:pt>
                <c:pt idx="360">
                  <c:v>4549.79</c:v>
                </c:pt>
                <c:pt idx="361">
                  <c:v>4526.79</c:v>
                </c:pt>
                <c:pt idx="362">
                  <c:v>4494.12</c:v>
                </c:pt>
                <c:pt idx="363">
                  <c:v>4475.46</c:v>
                </c:pt>
                <c:pt idx="364">
                  <c:v>4510.79</c:v>
                </c:pt>
                <c:pt idx="365">
                  <c:v>4456.12</c:v>
                </c:pt>
                <c:pt idx="366">
                  <c:v>4451.79</c:v>
                </c:pt>
                <c:pt idx="367">
                  <c:v>4498.46</c:v>
                </c:pt>
                <c:pt idx="368">
                  <c:v>4500.46</c:v>
                </c:pt>
                <c:pt idx="369">
                  <c:v>4482.79</c:v>
                </c:pt>
                <c:pt idx="370">
                  <c:v>4497.12</c:v>
                </c:pt>
                <c:pt idx="371">
                  <c:v>4507.79</c:v>
                </c:pt>
                <c:pt idx="372">
                  <c:v>4485.79</c:v>
                </c:pt>
                <c:pt idx="373">
                  <c:v>4456.46</c:v>
                </c:pt>
                <c:pt idx="374">
                  <c:v>4417.46</c:v>
                </c:pt>
                <c:pt idx="375">
                  <c:v>4370.12</c:v>
                </c:pt>
                <c:pt idx="376">
                  <c:v>4345.12</c:v>
                </c:pt>
                <c:pt idx="377">
                  <c:v>4311.46</c:v>
                </c:pt>
                <c:pt idx="378">
                  <c:v>4306.46</c:v>
                </c:pt>
                <c:pt idx="379">
                  <c:v>4293.12</c:v>
                </c:pt>
                <c:pt idx="380">
                  <c:v>4329.46</c:v>
                </c:pt>
                <c:pt idx="381">
                  <c:v>4333.79</c:v>
                </c:pt>
                <c:pt idx="382">
                  <c:v>4346.79</c:v>
                </c:pt>
                <c:pt idx="383">
                  <c:v>4372.12</c:v>
                </c:pt>
                <c:pt idx="384">
                  <c:v>4398.79</c:v>
                </c:pt>
                <c:pt idx="385">
                  <c:v>4452.12</c:v>
                </c:pt>
                <c:pt idx="386">
                  <c:v>4463.12</c:v>
                </c:pt>
                <c:pt idx="387">
                  <c:v>4504.46</c:v>
                </c:pt>
                <c:pt idx="388">
                  <c:v>4483.12</c:v>
                </c:pt>
                <c:pt idx="389">
                  <c:v>4484.46</c:v>
                </c:pt>
                <c:pt idx="390">
                  <c:v>4439.79</c:v>
                </c:pt>
                <c:pt idx="391">
                  <c:v>4407.12</c:v>
                </c:pt>
                <c:pt idx="392">
                  <c:v>4364.79</c:v>
                </c:pt>
                <c:pt idx="393">
                  <c:v>4350.12</c:v>
                </c:pt>
                <c:pt idx="394">
                  <c:v>4321.12</c:v>
                </c:pt>
                <c:pt idx="395">
                  <c:v>4358.12</c:v>
                </c:pt>
                <c:pt idx="396">
                  <c:v>4338.46</c:v>
                </c:pt>
                <c:pt idx="397">
                  <c:v>4301.46</c:v>
                </c:pt>
                <c:pt idx="398">
                  <c:v>4241.12</c:v>
                </c:pt>
                <c:pt idx="399">
                  <c:v>4249.12</c:v>
                </c:pt>
                <c:pt idx="400">
                  <c:v>4258.79</c:v>
                </c:pt>
                <c:pt idx="401">
                  <c:v>4255.46</c:v>
                </c:pt>
                <c:pt idx="402">
                  <c:v>4252.12</c:v>
                </c:pt>
                <c:pt idx="403">
                  <c:v>4207.12</c:v>
                </c:pt>
                <c:pt idx="404">
                  <c:v>4181.12</c:v>
                </c:pt>
                <c:pt idx="405">
                  <c:v>4166.79</c:v>
                </c:pt>
                <c:pt idx="406">
                  <c:v>4137.46</c:v>
                </c:pt>
                <c:pt idx="407">
                  <c:v>4101.12</c:v>
                </c:pt>
                <c:pt idx="408">
                  <c:v>3992.46</c:v>
                </c:pt>
                <c:pt idx="409">
                  <c:v>3963.46</c:v>
                </c:pt>
                <c:pt idx="410">
                  <c:v>3919.13</c:v>
                </c:pt>
                <c:pt idx="411">
                  <c:v>3839.46</c:v>
                </c:pt>
                <c:pt idx="412">
                  <c:v>3826.79</c:v>
                </c:pt>
                <c:pt idx="413">
                  <c:v>3756.46</c:v>
                </c:pt>
                <c:pt idx="414">
                  <c:v>3749.79</c:v>
                </c:pt>
                <c:pt idx="415">
                  <c:v>3738.46</c:v>
                </c:pt>
                <c:pt idx="416">
                  <c:v>3705.46</c:v>
                </c:pt>
                <c:pt idx="417">
                  <c:v>3724.46</c:v>
                </c:pt>
                <c:pt idx="418">
                  <c:v>3739.13</c:v>
                </c:pt>
                <c:pt idx="419">
                  <c:v>3718.46</c:v>
                </c:pt>
                <c:pt idx="420">
                  <c:v>3685.79</c:v>
                </c:pt>
                <c:pt idx="421">
                  <c:v>3730.46</c:v>
                </c:pt>
                <c:pt idx="422">
                  <c:v>3688.12</c:v>
                </c:pt>
                <c:pt idx="423">
                  <c:v>3708.12</c:v>
                </c:pt>
                <c:pt idx="424">
                  <c:v>3670.46</c:v>
                </c:pt>
                <c:pt idx="425">
                  <c:v>3658.79</c:v>
                </c:pt>
                <c:pt idx="426">
                  <c:v>3625.12</c:v>
                </c:pt>
                <c:pt idx="427">
                  <c:v>3591.13</c:v>
                </c:pt>
                <c:pt idx="428">
                  <c:v>3551.79</c:v>
                </c:pt>
                <c:pt idx="429">
                  <c:v>3487.79</c:v>
                </c:pt>
                <c:pt idx="430">
                  <c:v>3450.46</c:v>
                </c:pt>
                <c:pt idx="431">
                  <c:v>3415.12</c:v>
                </c:pt>
                <c:pt idx="432">
                  <c:v>3363.12</c:v>
                </c:pt>
                <c:pt idx="433">
                  <c:v>3330.79</c:v>
                </c:pt>
                <c:pt idx="434">
                  <c:v>3311.12</c:v>
                </c:pt>
                <c:pt idx="435">
                  <c:v>3277.46</c:v>
                </c:pt>
                <c:pt idx="436">
                  <c:v>3231.12</c:v>
                </c:pt>
                <c:pt idx="437">
                  <c:v>3223.79</c:v>
                </c:pt>
                <c:pt idx="438">
                  <c:v>3183.79</c:v>
                </c:pt>
                <c:pt idx="439">
                  <c:v>3129.12</c:v>
                </c:pt>
                <c:pt idx="440">
                  <c:v>3125.46</c:v>
                </c:pt>
                <c:pt idx="441">
                  <c:v>3089.13</c:v>
                </c:pt>
                <c:pt idx="442">
                  <c:v>3076.79</c:v>
                </c:pt>
                <c:pt idx="443">
                  <c:v>2998.13</c:v>
                </c:pt>
                <c:pt idx="444">
                  <c:v>2989.46</c:v>
                </c:pt>
                <c:pt idx="445">
                  <c:v>2903.12</c:v>
                </c:pt>
                <c:pt idx="446">
                  <c:v>2857.12</c:v>
                </c:pt>
                <c:pt idx="447">
                  <c:v>2911.79</c:v>
                </c:pt>
                <c:pt idx="448">
                  <c:v>2822.46</c:v>
                </c:pt>
                <c:pt idx="449">
                  <c:v>2854.79</c:v>
                </c:pt>
                <c:pt idx="450">
                  <c:v>2876.46</c:v>
                </c:pt>
                <c:pt idx="451">
                  <c:v>2800.12</c:v>
                </c:pt>
                <c:pt idx="452">
                  <c:v>2753.79</c:v>
                </c:pt>
                <c:pt idx="453">
                  <c:v>2737.46</c:v>
                </c:pt>
                <c:pt idx="454">
                  <c:v>2703.12</c:v>
                </c:pt>
                <c:pt idx="455">
                  <c:v>2714.46</c:v>
                </c:pt>
                <c:pt idx="456">
                  <c:v>2714.79</c:v>
                </c:pt>
                <c:pt idx="457">
                  <c:v>2745.79</c:v>
                </c:pt>
                <c:pt idx="458">
                  <c:v>2724.79</c:v>
                </c:pt>
                <c:pt idx="459">
                  <c:v>2733.12</c:v>
                </c:pt>
                <c:pt idx="460">
                  <c:v>2731.46</c:v>
                </c:pt>
                <c:pt idx="461">
                  <c:v>2723.13</c:v>
                </c:pt>
                <c:pt idx="462">
                  <c:v>2751.46</c:v>
                </c:pt>
                <c:pt idx="463">
                  <c:v>2739.46</c:v>
                </c:pt>
                <c:pt idx="464">
                  <c:v>2695.79</c:v>
                </c:pt>
                <c:pt idx="465">
                  <c:v>2684.12</c:v>
                </c:pt>
                <c:pt idx="466">
                  <c:v>2664.79</c:v>
                </c:pt>
                <c:pt idx="467">
                  <c:v>2677.79</c:v>
                </c:pt>
                <c:pt idx="468">
                  <c:v>2644.79</c:v>
                </c:pt>
                <c:pt idx="469">
                  <c:v>2621.79</c:v>
                </c:pt>
                <c:pt idx="470">
                  <c:v>2603.12</c:v>
                </c:pt>
                <c:pt idx="471">
                  <c:v>2622.12</c:v>
                </c:pt>
                <c:pt idx="472">
                  <c:v>2606.79</c:v>
                </c:pt>
                <c:pt idx="473">
                  <c:v>2613.79</c:v>
                </c:pt>
                <c:pt idx="474">
                  <c:v>2598.79</c:v>
                </c:pt>
                <c:pt idx="475">
                  <c:v>2558.79</c:v>
                </c:pt>
                <c:pt idx="476">
                  <c:v>2570.13</c:v>
                </c:pt>
                <c:pt idx="477">
                  <c:v>2582.79</c:v>
                </c:pt>
                <c:pt idx="478">
                  <c:v>2559.79</c:v>
                </c:pt>
                <c:pt idx="479">
                  <c:v>2501.46</c:v>
                </c:pt>
                <c:pt idx="480">
                  <c:v>2549.79</c:v>
                </c:pt>
                <c:pt idx="481">
                  <c:v>2470.79</c:v>
                </c:pt>
                <c:pt idx="482">
                  <c:v>2465.79</c:v>
                </c:pt>
                <c:pt idx="483">
                  <c:v>2463.79</c:v>
                </c:pt>
                <c:pt idx="484">
                  <c:v>2438.46</c:v>
                </c:pt>
                <c:pt idx="485">
                  <c:v>2456.13</c:v>
                </c:pt>
                <c:pt idx="486">
                  <c:v>2419.79</c:v>
                </c:pt>
                <c:pt idx="487">
                  <c:v>2408.79</c:v>
                </c:pt>
                <c:pt idx="488">
                  <c:v>2424.46</c:v>
                </c:pt>
                <c:pt idx="489">
                  <c:v>2387.79</c:v>
                </c:pt>
                <c:pt idx="490">
                  <c:v>2360.46</c:v>
                </c:pt>
                <c:pt idx="491">
                  <c:v>2377.79</c:v>
                </c:pt>
                <c:pt idx="492">
                  <c:v>2412.46</c:v>
                </c:pt>
                <c:pt idx="493">
                  <c:v>2411.12</c:v>
                </c:pt>
                <c:pt idx="494">
                  <c:v>2436.79</c:v>
                </c:pt>
                <c:pt idx="495">
                  <c:v>2415.46</c:v>
                </c:pt>
                <c:pt idx="496">
                  <c:v>2408.46</c:v>
                </c:pt>
                <c:pt idx="497">
                  <c:v>2390.46</c:v>
                </c:pt>
                <c:pt idx="498">
                  <c:v>2391.46</c:v>
                </c:pt>
                <c:pt idx="499">
                  <c:v>2389.46</c:v>
                </c:pt>
                <c:pt idx="500">
                  <c:v>2386.46</c:v>
                </c:pt>
                <c:pt idx="501">
                  <c:v>2308.12</c:v>
                </c:pt>
                <c:pt idx="502">
                  <c:v>2345.12</c:v>
                </c:pt>
                <c:pt idx="503">
                  <c:v>2312.12</c:v>
                </c:pt>
                <c:pt idx="504">
                  <c:v>2289.46</c:v>
                </c:pt>
                <c:pt idx="505">
                  <c:v>2279.13</c:v>
                </c:pt>
                <c:pt idx="506">
                  <c:v>2272.46</c:v>
                </c:pt>
                <c:pt idx="507">
                  <c:v>2265.79</c:v>
                </c:pt>
                <c:pt idx="508">
                  <c:v>2273.46</c:v>
                </c:pt>
                <c:pt idx="509">
                  <c:v>2257.12</c:v>
                </c:pt>
                <c:pt idx="510">
                  <c:v>2234.46</c:v>
                </c:pt>
                <c:pt idx="511">
                  <c:v>2205.12</c:v>
                </c:pt>
                <c:pt idx="512">
                  <c:v>2254.79</c:v>
                </c:pt>
                <c:pt idx="513">
                  <c:v>2209.46</c:v>
                </c:pt>
                <c:pt idx="514">
                  <c:v>2169.46</c:v>
                </c:pt>
                <c:pt idx="515">
                  <c:v>2213.12</c:v>
                </c:pt>
                <c:pt idx="516">
                  <c:v>2173.46</c:v>
                </c:pt>
                <c:pt idx="517">
                  <c:v>2159.46</c:v>
                </c:pt>
                <c:pt idx="518">
                  <c:v>2099.46</c:v>
                </c:pt>
                <c:pt idx="519">
                  <c:v>2184.46</c:v>
                </c:pt>
                <c:pt idx="520">
                  <c:v>2120.79</c:v>
                </c:pt>
                <c:pt idx="521">
                  <c:v>2096.46</c:v>
                </c:pt>
                <c:pt idx="522">
                  <c:v>2076.46</c:v>
                </c:pt>
                <c:pt idx="523">
                  <c:v>2106.46</c:v>
                </c:pt>
                <c:pt idx="524">
                  <c:v>2084.79</c:v>
                </c:pt>
                <c:pt idx="525">
                  <c:v>2053.79</c:v>
                </c:pt>
                <c:pt idx="526">
                  <c:v>2066.12</c:v>
                </c:pt>
                <c:pt idx="527">
                  <c:v>2085.46</c:v>
                </c:pt>
                <c:pt idx="528">
                  <c:v>2042.12</c:v>
                </c:pt>
                <c:pt idx="529">
                  <c:v>2026.12</c:v>
                </c:pt>
                <c:pt idx="530">
                  <c:v>2005.12</c:v>
                </c:pt>
                <c:pt idx="531">
                  <c:v>1969.46</c:v>
                </c:pt>
                <c:pt idx="532">
                  <c:v>1967.12</c:v>
                </c:pt>
                <c:pt idx="533">
                  <c:v>1945.12</c:v>
                </c:pt>
                <c:pt idx="534">
                  <c:v>1960.12</c:v>
                </c:pt>
                <c:pt idx="535">
                  <c:v>1913.46</c:v>
                </c:pt>
                <c:pt idx="536">
                  <c:v>1885.79</c:v>
                </c:pt>
                <c:pt idx="537">
                  <c:v>1903.46</c:v>
                </c:pt>
                <c:pt idx="538">
                  <c:v>1856.46</c:v>
                </c:pt>
                <c:pt idx="539">
                  <c:v>1851.46</c:v>
                </c:pt>
                <c:pt idx="540">
                  <c:v>1844.79</c:v>
                </c:pt>
                <c:pt idx="541">
                  <c:v>1856.79</c:v>
                </c:pt>
                <c:pt idx="542">
                  <c:v>1808.46</c:v>
                </c:pt>
                <c:pt idx="543">
                  <c:v>1790.13</c:v>
                </c:pt>
                <c:pt idx="544">
                  <c:v>1807.12</c:v>
                </c:pt>
                <c:pt idx="545">
                  <c:v>1789.12</c:v>
                </c:pt>
                <c:pt idx="546">
                  <c:v>1758.12</c:v>
                </c:pt>
                <c:pt idx="547">
                  <c:v>1735.12</c:v>
                </c:pt>
                <c:pt idx="548">
                  <c:v>1736.12</c:v>
                </c:pt>
                <c:pt idx="549">
                  <c:v>1689.12</c:v>
                </c:pt>
                <c:pt idx="550">
                  <c:v>1692.13</c:v>
                </c:pt>
                <c:pt idx="551">
                  <c:v>1677.46</c:v>
                </c:pt>
                <c:pt idx="552">
                  <c:v>1661.79</c:v>
                </c:pt>
                <c:pt idx="553">
                  <c:v>1687.79</c:v>
                </c:pt>
                <c:pt idx="554">
                  <c:v>1701.79</c:v>
                </c:pt>
                <c:pt idx="555">
                  <c:v>1706.46</c:v>
                </c:pt>
                <c:pt idx="556">
                  <c:v>1707.46</c:v>
                </c:pt>
                <c:pt idx="557">
                  <c:v>1693.12</c:v>
                </c:pt>
                <c:pt idx="558">
                  <c:v>1723.12</c:v>
                </c:pt>
                <c:pt idx="559">
                  <c:v>1749.46</c:v>
                </c:pt>
                <c:pt idx="560">
                  <c:v>1741.46</c:v>
                </c:pt>
                <c:pt idx="561">
                  <c:v>1761.12</c:v>
                </c:pt>
                <c:pt idx="562">
                  <c:v>1712.46</c:v>
                </c:pt>
                <c:pt idx="563">
                  <c:v>1731.79</c:v>
                </c:pt>
                <c:pt idx="564">
                  <c:v>1733.46</c:v>
                </c:pt>
                <c:pt idx="565">
                  <c:v>1713.79</c:v>
                </c:pt>
                <c:pt idx="566">
                  <c:v>1698.46</c:v>
                </c:pt>
                <c:pt idx="567">
                  <c:v>1769.46</c:v>
                </c:pt>
                <c:pt idx="568">
                  <c:v>1694.46</c:v>
                </c:pt>
                <c:pt idx="569">
                  <c:v>1665.79</c:v>
                </c:pt>
                <c:pt idx="570">
                  <c:v>1637.12</c:v>
                </c:pt>
                <c:pt idx="571">
                  <c:v>1664.13</c:v>
                </c:pt>
                <c:pt idx="572">
                  <c:v>1646.12</c:v>
                </c:pt>
                <c:pt idx="573">
                  <c:v>1639.79</c:v>
                </c:pt>
                <c:pt idx="574">
                  <c:v>1660.79</c:v>
                </c:pt>
                <c:pt idx="575">
                  <c:v>1642.12</c:v>
                </c:pt>
                <c:pt idx="576">
                  <c:v>1647.46</c:v>
                </c:pt>
                <c:pt idx="577">
                  <c:v>1656.79</c:v>
                </c:pt>
                <c:pt idx="578">
                  <c:v>1684.12</c:v>
                </c:pt>
                <c:pt idx="579">
                  <c:v>1680.46</c:v>
                </c:pt>
                <c:pt idx="580">
                  <c:v>1646.79</c:v>
                </c:pt>
                <c:pt idx="581">
                  <c:v>1692.46</c:v>
                </c:pt>
                <c:pt idx="582">
                  <c:v>1676.46</c:v>
                </c:pt>
                <c:pt idx="583">
                  <c:v>1721.12</c:v>
                </c:pt>
                <c:pt idx="584">
                  <c:v>1705.13</c:v>
                </c:pt>
                <c:pt idx="585">
                  <c:v>1723.12</c:v>
                </c:pt>
                <c:pt idx="586">
                  <c:v>1701.13</c:v>
                </c:pt>
                <c:pt idx="587">
                  <c:v>1765.79</c:v>
                </c:pt>
                <c:pt idx="588">
                  <c:v>1734.79</c:v>
                </c:pt>
                <c:pt idx="589">
                  <c:v>1770.12</c:v>
                </c:pt>
                <c:pt idx="590">
                  <c:v>1804.79</c:v>
                </c:pt>
                <c:pt idx="591">
                  <c:v>1816.79</c:v>
                </c:pt>
                <c:pt idx="592">
                  <c:v>1841.46</c:v>
                </c:pt>
                <c:pt idx="593">
                  <c:v>1871.12</c:v>
                </c:pt>
                <c:pt idx="594">
                  <c:v>1842.12</c:v>
                </c:pt>
                <c:pt idx="595">
                  <c:v>1901.79</c:v>
                </c:pt>
                <c:pt idx="596">
                  <c:v>1987.79</c:v>
                </c:pt>
                <c:pt idx="597">
                  <c:v>1960.12</c:v>
                </c:pt>
                <c:pt idx="598">
                  <c:v>2026.79</c:v>
                </c:pt>
                <c:pt idx="599">
                  <c:v>2104.79</c:v>
                </c:pt>
                <c:pt idx="600">
                  <c:v>2166.46</c:v>
                </c:pt>
                <c:pt idx="601">
                  <c:v>2253.79</c:v>
                </c:pt>
                <c:pt idx="602">
                  <c:v>2317.46</c:v>
                </c:pt>
                <c:pt idx="603">
                  <c:v>2324.46</c:v>
                </c:pt>
                <c:pt idx="604">
                  <c:v>2366.12</c:v>
                </c:pt>
                <c:pt idx="605">
                  <c:v>2319.79</c:v>
                </c:pt>
                <c:pt idx="606">
                  <c:v>2314.12</c:v>
                </c:pt>
                <c:pt idx="607">
                  <c:v>2256.46</c:v>
                </c:pt>
                <c:pt idx="608">
                  <c:v>2290.13</c:v>
                </c:pt>
                <c:pt idx="609">
                  <c:v>2272.12</c:v>
                </c:pt>
                <c:pt idx="610">
                  <c:v>2254.79</c:v>
                </c:pt>
                <c:pt idx="611">
                  <c:v>2263.79</c:v>
                </c:pt>
                <c:pt idx="612">
                  <c:v>2299.46</c:v>
                </c:pt>
                <c:pt idx="613">
                  <c:v>2353.12</c:v>
                </c:pt>
                <c:pt idx="614">
                  <c:v>2397.12</c:v>
                </c:pt>
                <c:pt idx="615">
                  <c:v>2456.46</c:v>
                </c:pt>
                <c:pt idx="616">
                  <c:v>2571.79</c:v>
                </c:pt>
                <c:pt idx="617">
                  <c:v>2755.79</c:v>
                </c:pt>
                <c:pt idx="618">
                  <c:v>2786.79</c:v>
                </c:pt>
                <c:pt idx="619">
                  <c:v>2807.12</c:v>
                </c:pt>
                <c:pt idx="620">
                  <c:v>2710.46</c:v>
                </c:pt>
                <c:pt idx="621">
                  <c:v>2689.79</c:v>
                </c:pt>
                <c:pt idx="622">
                  <c:v>2606.79</c:v>
                </c:pt>
                <c:pt idx="623">
                  <c:v>2544.79</c:v>
                </c:pt>
                <c:pt idx="624">
                  <c:v>2471.79</c:v>
                </c:pt>
                <c:pt idx="625">
                  <c:v>2455.79</c:v>
                </c:pt>
                <c:pt idx="626">
                  <c:v>2438.46</c:v>
                </c:pt>
                <c:pt idx="627">
                  <c:v>2463.46</c:v>
                </c:pt>
                <c:pt idx="628">
                  <c:v>2437.79</c:v>
                </c:pt>
                <c:pt idx="629">
                  <c:v>2494.13</c:v>
                </c:pt>
                <c:pt idx="630">
                  <c:v>2537.79</c:v>
                </c:pt>
                <c:pt idx="631">
                  <c:v>2603.46</c:v>
                </c:pt>
                <c:pt idx="632">
                  <c:v>2654.46</c:v>
                </c:pt>
                <c:pt idx="633">
                  <c:v>2661.79</c:v>
                </c:pt>
                <c:pt idx="634">
                  <c:v>2681.12</c:v>
                </c:pt>
                <c:pt idx="635">
                  <c:v>2734.12</c:v>
                </c:pt>
                <c:pt idx="636">
                  <c:v>2706.12</c:v>
                </c:pt>
                <c:pt idx="637">
                  <c:v>2728.46</c:v>
                </c:pt>
                <c:pt idx="638">
                  <c:v>2741.79</c:v>
                </c:pt>
                <c:pt idx="639">
                  <c:v>2777.79</c:v>
                </c:pt>
                <c:pt idx="640">
                  <c:v>2768.46</c:v>
                </c:pt>
                <c:pt idx="641">
                  <c:v>2777.46</c:v>
                </c:pt>
                <c:pt idx="642">
                  <c:v>2820.12</c:v>
                </c:pt>
                <c:pt idx="643">
                  <c:v>2790.13</c:v>
                </c:pt>
                <c:pt idx="644">
                  <c:v>2812.12</c:v>
                </c:pt>
                <c:pt idx="645">
                  <c:v>2847.13</c:v>
                </c:pt>
                <c:pt idx="646">
                  <c:v>2859.79</c:v>
                </c:pt>
                <c:pt idx="647">
                  <c:v>2891.12</c:v>
                </c:pt>
                <c:pt idx="648">
                  <c:v>2959.12</c:v>
                </c:pt>
                <c:pt idx="649">
                  <c:v>2963.46</c:v>
                </c:pt>
                <c:pt idx="650">
                  <c:v>3013.46</c:v>
                </c:pt>
                <c:pt idx="651">
                  <c:v>3045.46</c:v>
                </c:pt>
                <c:pt idx="652">
                  <c:v>3098.13</c:v>
                </c:pt>
                <c:pt idx="653">
                  <c:v>3173.79</c:v>
                </c:pt>
                <c:pt idx="654">
                  <c:v>3250.13</c:v>
                </c:pt>
                <c:pt idx="655">
                  <c:v>3387.79</c:v>
                </c:pt>
                <c:pt idx="656">
                  <c:v>3432.79</c:v>
                </c:pt>
                <c:pt idx="657">
                  <c:v>3530.46</c:v>
                </c:pt>
                <c:pt idx="658">
                  <c:v>3605.46</c:v>
                </c:pt>
                <c:pt idx="659">
                  <c:v>3748.13</c:v>
                </c:pt>
                <c:pt idx="660">
                  <c:v>3815.79</c:v>
                </c:pt>
                <c:pt idx="661">
                  <c:v>3899.79</c:v>
                </c:pt>
                <c:pt idx="662">
                  <c:v>3925.46</c:v>
                </c:pt>
                <c:pt idx="663">
                  <c:v>4047.46</c:v>
                </c:pt>
                <c:pt idx="664">
                  <c:v>4067.79</c:v>
                </c:pt>
                <c:pt idx="665">
                  <c:v>4187.12</c:v>
                </c:pt>
                <c:pt idx="666">
                  <c:v>4276.12</c:v>
                </c:pt>
                <c:pt idx="667">
                  <c:v>4359.79</c:v>
                </c:pt>
                <c:pt idx="668">
                  <c:v>4495.46</c:v>
                </c:pt>
                <c:pt idx="669">
                  <c:v>4549.79</c:v>
                </c:pt>
                <c:pt idx="670">
                  <c:v>4655.79</c:v>
                </c:pt>
                <c:pt idx="671">
                  <c:v>4728.12</c:v>
                </c:pt>
                <c:pt idx="672">
                  <c:v>4826.46</c:v>
                </c:pt>
                <c:pt idx="673">
                  <c:v>4922.46</c:v>
                </c:pt>
                <c:pt idx="674">
                  <c:v>5021.12</c:v>
                </c:pt>
                <c:pt idx="675">
                  <c:v>5158.46</c:v>
                </c:pt>
                <c:pt idx="676">
                  <c:v>5307.79</c:v>
                </c:pt>
                <c:pt idx="677">
                  <c:v>5379.79</c:v>
                </c:pt>
                <c:pt idx="678">
                  <c:v>5524.46</c:v>
                </c:pt>
                <c:pt idx="679">
                  <c:v>5594.13</c:v>
                </c:pt>
                <c:pt idx="680">
                  <c:v>5707.79</c:v>
                </c:pt>
                <c:pt idx="681">
                  <c:v>5822.46</c:v>
                </c:pt>
                <c:pt idx="682">
                  <c:v>5836.79</c:v>
                </c:pt>
                <c:pt idx="683">
                  <c:v>5916.46</c:v>
                </c:pt>
                <c:pt idx="684">
                  <c:v>5979.46</c:v>
                </c:pt>
                <c:pt idx="685">
                  <c:v>6070.46</c:v>
                </c:pt>
                <c:pt idx="686">
                  <c:v>6072.46</c:v>
                </c:pt>
                <c:pt idx="687">
                  <c:v>6079.79</c:v>
                </c:pt>
                <c:pt idx="688">
                  <c:v>6134.79</c:v>
                </c:pt>
                <c:pt idx="689">
                  <c:v>6128.12</c:v>
                </c:pt>
                <c:pt idx="690">
                  <c:v>6161.12</c:v>
                </c:pt>
                <c:pt idx="691">
                  <c:v>6215.13</c:v>
                </c:pt>
                <c:pt idx="692">
                  <c:v>6252.13</c:v>
                </c:pt>
                <c:pt idx="693">
                  <c:v>6234.79</c:v>
                </c:pt>
                <c:pt idx="694">
                  <c:v>6220.79</c:v>
                </c:pt>
                <c:pt idx="695">
                  <c:v>6251.12</c:v>
                </c:pt>
                <c:pt idx="696">
                  <c:v>6236.79</c:v>
                </c:pt>
                <c:pt idx="697">
                  <c:v>6254.12</c:v>
                </c:pt>
                <c:pt idx="698">
                  <c:v>6320.79</c:v>
                </c:pt>
                <c:pt idx="699">
                  <c:v>6294.12</c:v>
                </c:pt>
                <c:pt idx="700">
                  <c:v>6357.12</c:v>
                </c:pt>
                <c:pt idx="701">
                  <c:v>6360.46</c:v>
                </c:pt>
                <c:pt idx="702">
                  <c:v>6360.13</c:v>
                </c:pt>
                <c:pt idx="703">
                  <c:v>6328.79</c:v>
                </c:pt>
                <c:pt idx="704">
                  <c:v>6343.46</c:v>
                </c:pt>
                <c:pt idx="705">
                  <c:v>6273.13</c:v>
                </c:pt>
                <c:pt idx="706">
                  <c:v>6230.46</c:v>
                </c:pt>
                <c:pt idx="707">
                  <c:v>6209.79</c:v>
                </c:pt>
                <c:pt idx="708">
                  <c:v>6115.12</c:v>
                </c:pt>
                <c:pt idx="709">
                  <c:v>6088.12</c:v>
                </c:pt>
                <c:pt idx="710">
                  <c:v>6061.12</c:v>
                </c:pt>
                <c:pt idx="711">
                  <c:v>5980.46</c:v>
                </c:pt>
                <c:pt idx="712">
                  <c:v>5963.79</c:v>
                </c:pt>
                <c:pt idx="713">
                  <c:v>5866.46</c:v>
                </c:pt>
                <c:pt idx="714">
                  <c:v>5834.12</c:v>
                </c:pt>
                <c:pt idx="715">
                  <c:v>5802.79</c:v>
                </c:pt>
                <c:pt idx="716">
                  <c:v>5786.12</c:v>
                </c:pt>
                <c:pt idx="717">
                  <c:v>5796.79</c:v>
                </c:pt>
                <c:pt idx="718">
                  <c:v>5972.46</c:v>
                </c:pt>
                <c:pt idx="719">
                  <c:v>5774.13</c:v>
                </c:pt>
                <c:pt idx="720">
                  <c:v>5726.79</c:v>
                </c:pt>
                <c:pt idx="721">
                  <c:v>5712.12</c:v>
                </c:pt>
                <c:pt idx="722">
                  <c:v>5742.12</c:v>
                </c:pt>
                <c:pt idx="723">
                  <c:v>5685.79</c:v>
                </c:pt>
                <c:pt idx="724">
                  <c:v>5637.13</c:v>
                </c:pt>
                <c:pt idx="725">
                  <c:v>5549.46</c:v>
                </c:pt>
                <c:pt idx="726">
                  <c:v>5569.12</c:v>
                </c:pt>
                <c:pt idx="727">
                  <c:v>5458.13</c:v>
                </c:pt>
                <c:pt idx="728">
                  <c:v>5416.46</c:v>
                </c:pt>
                <c:pt idx="729">
                  <c:v>5337.12</c:v>
                </c:pt>
                <c:pt idx="730">
                  <c:v>5226.79</c:v>
                </c:pt>
                <c:pt idx="731">
                  <c:v>5203.79</c:v>
                </c:pt>
                <c:pt idx="732">
                  <c:v>5080.12</c:v>
                </c:pt>
                <c:pt idx="733">
                  <c:v>4987.46</c:v>
                </c:pt>
                <c:pt idx="734">
                  <c:v>4917.12</c:v>
                </c:pt>
                <c:pt idx="735">
                  <c:v>4880.79</c:v>
                </c:pt>
                <c:pt idx="736">
                  <c:v>4782.79</c:v>
                </c:pt>
                <c:pt idx="737">
                  <c:v>4737.46</c:v>
                </c:pt>
                <c:pt idx="738">
                  <c:v>4689.79</c:v>
                </c:pt>
                <c:pt idx="739">
                  <c:v>4612.12</c:v>
                </c:pt>
                <c:pt idx="740">
                  <c:v>4616.46</c:v>
                </c:pt>
                <c:pt idx="741">
                  <c:v>4548.12</c:v>
                </c:pt>
                <c:pt idx="742">
                  <c:v>4559.12</c:v>
                </c:pt>
                <c:pt idx="743">
                  <c:v>4529.12</c:v>
                </c:pt>
                <c:pt idx="744">
                  <c:v>4474.46</c:v>
                </c:pt>
                <c:pt idx="745">
                  <c:v>4483.46</c:v>
                </c:pt>
                <c:pt idx="746">
                  <c:v>4469.46</c:v>
                </c:pt>
                <c:pt idx="747">
                  <c:v>4446.12</c:v>
                </c:pt>
                <c:pt idx="748">
                  <c:v>4443.46</c:v>
                </c:pt>
                <c:pt idx="749">
                  <c:v>4431.46</c:v>
                </c:pt>
                <c:pt idx="750">
                  <c:v>4369.12</c:v>
                </c:pt>
                <c:pt idx="751">
                  <c:v>4330.79</c:v>
                </c:pt>
                <c:pt idx="752">
                  <c:v>4298.12</c:v>
                </c:pt>
                <c:pt idx="753">
                  <c:v>4242.46</c:v>
                </c:pt>
                <c:pt idx="754">
                  <c:v>4183.46</c:v>
                </c:pt>
                <c:pt idx="755">
                  <c:v>4120.12</c:v>
                </c:pt>
                <c:pt idx="756">
                  <c:v>4123.12</c:v>
                </c:pt>
                <c:pt idx="757">
                  <c:v>4034.13</c:v>
                </c:pt>
                <c:pt idx="758">
                  <c:v>4050.79</c:v>
                </c:pt>
                <c:pt idx="759">
                  <c:v>3926.12</c:v>
                </c:pt>
                <c:pt idx="760">
                  <c:v>3918.13</c:v>
                </c:pt>
                <c:pt idx="761">
                  <c:v>3855.79</c:v>
                </c:pt>
                <c:pt idx="762">
                  <c:v>3765.13</c:v>
                </c:pt>
                <c:pt idx="763">
                  <c:v>3751.46</c:v>
                </c:pt>
                <c:pt idx="764">
                  <c:v>3685.79</c:v>
                </c:pt>
                <c:pt idx="765">
                  <c:v>3668.46</c:v>
                </c:pt>
                <c:pt idx="766">
                  <c:v>3620.12</c:v>
                </c:pt>
                <c:pt idx="767">
                  <c:v>3586.13</c:v>
                </c:pt>
                <c:pt idx="768">
                  <c:v>3563.46</c:v>
                </c:pt>
                <c:pt idx="769">
                  <c:v>3495.46</c:v>
                </c:pt>
                <c:pt idx="770">
                  <c:v>3482.79</c:v>
                </c:pt>
                <c:pt idx="771">
                  <c:v>3447.46</c:v>
                </c:pt>
                <c:pt idx="772">
                  <c:v>3415.12</c:v>
                </c:pt>
                <c:pt idx="773">
                  <c:v>3362.46</c:v>
                </c:pt>
                <c:pt idx="774">
                  <c:v>3330.79</c:v>
                </c:pt>
                <c:pt idx="775">
                  <c:v>3289.12</c:v>
                </c:pt>
                <c:pt idx="776">
                  <c:v>3213.12</c:v>
                </c:pt>
                <c:pt idx="777">
                  <c:v>3151.13</c:v>
                </c:pt>
                <c:pt idx="778">
                  <c:v>3122.79</c:v>
                </c:pt>
                <c:pt idx="779">
                  <c:v>2987.13</c:v>
                </c:pt>
                <c:pt idx="780">
                  <c:v>2958.12</c:v>
                </c:pt>
                <c:pt idx="781">
                  <c:v>2910.79</c:v>
                </c:pt>
                <c:pt idx="782">
                  <c:v>2797.46</c:v>
                </c:pt>
                <c:pt idx="783">
                  <c:v>2746.46</c:v>
                </c:pt>
                <c:pt idx="784">
                  <c:v>2672.12</c:v>
                </c:pt>
                <c:pt idx="785">
                  <c:v>2643.79</c:v>
                </c:pt>
                <c:pt idx="786">
                  <c:v>2507.79</c:v>
                </c:pt>
                <c:pt idx="787">
                  <c:v>2459.12</c:v>
                </c:pt>
                <c:pt idx="788">
                  <c:v>2409.13</c:v>
                </c:pt>
                <c:pt idx="789">
                  <c:v>2291.79</c:v>
                </c:pt>
                <c:pt idx="790">
                  <c:v>2225.46</c:v>
                </c:pt>
                <c:pt idx="791">
                  <c:v>2178.12</c:v>
                </c:pt>
                <c:pt idx="792">
                  <c:v>2110.79</c:v>
                </c:pt>
                <c:pt idx="793">
                  <c:v>2108.46</c:v>
                </c:pt>
                <c:pt idx="794">
                  <c:v>2018.46</c:v>
                </c:pt>
                <c:pt idx="795">
                  <c:v>1963.79</c:v>
                </c:pt>
                <c:pt idx="796">
                  <c:v>1910.13</c:v>
                </c:pt>
                <c:pt idx="797">
                  <c:v>1860.46</c:v>
                </c:pt>
                <c:pt idx="798">
                  <c:v>1819.79</c:v>
                </c:pt>
                <c:pt idx="799">
                  <c:v>1746.79</c:v>
                </c:pt>
                <c:pt idx="800">
                  <c:v>1695.12</c:v>
                </c:pt>
                <c:pt idx="801">
                  <c:v>1684.46</c:v>
                </c:pt>
                <c:pt idx="802">
                  <c:v>1610.46</c:v>
                </c:pt>
                <c:pt idx="803">
                  <c:v>1561.46</c:v>
                </c:pt>
                <c:pt idx="804">
                  <c:v>1461.12</c:v>
                </c:pt>
                <c:pt idx="805">
                  <c:v>1408.46</c:v>
                </c:pt>
                <c:pt idx="806">
                  <c:v>1376.79</c:v>
                </c:pt>
                <c:pt idx="807">
                  <c:v>1281.46</c:v>
                </c:pt>
                <c:pt idx="808">
                  <c:v>1254.1199999999999</c:v>
                </c:pt>
                <c:pt idx="809">
                  <c:v>1191.1199999999999</c:v>
                </c:pt>
                <c:pt idx="810">
                  <c:v>1092.79</c:v>
                </c:pt>
                <c:pt idx="811">
                  <c:v>1032.46</c:v>
                </c:pt>
                <c:pt idx="812">
                  <c:v>1012.46</c:v>
                </c:pt>
                <c:pt idx="813">
                  <c:v>965.12</c:v>
                </c:pt>
                <c:pt idx="814">
                  <c:v>901.79</c:v>
                </c:pt>
                <c:pt idx="815">
                  <c:v>853.12</c:v>
                </c:pt>
                <c:pt idx="816">
                  <c:v>841.46</c:v>
                </c:pt>
                <c:pt idx="817">
                  <c:v>774.79</c:v>
                </c:pt>
                <c:pt idx="818">
                  <c:v>743.13</c:v>
                </c:pt>
                <c:pt idx="819">
                  <c:v>678.12</c:v>
                </c:pt>
                <c:pt idx="820">
                  <c:v>649.12</c:v>
                </c:pt>
                <c:pt idx="821">
                  <c:v>595.13</c:v>
                </c:pt>
                <c:pt idx="822">
                  <c:v>601.79</c:v>
                </c:pt>
                <c:pt idx="823">
                  <c:v>560.46</c:v>
                </c:pt>
                <c:pt idx="824">
                  <c:v>539.79</c:v>
                </c:pt>
                <c:pt idx="825">
                  <c:v>489.46</c:v>
                </c:pt>
                <c:pt idx="826">
                  <c:v>478.46</c:v>
                </c:pt>
                <c:pt idx="827">
                  <c:v>460.79</c:v>
                </c:pt>
                <c:pt idx="828">
                  <c:v>413.79</c:v>
                </c:pt>
                <c:pt idx="829">
                  <c:v>344.79</c:v>
                </c:pt>
                <c:pt idx="830">
                  <c:v>346.13</c:v>
                </c:pt>
                <c:pt idx="831">
                  <c:v>328.12</c:v>
                </c:pt>
                <c:pt idx="832">
                  <c:v>279.12</c:v>
                </c:pt>
                <c:pt idx="833">
                  <c:v>241.46</c:v>
                </c:pt>
                <c:pt idx="834">
                  <c:v>205.79</c:v>
                </c:pt>
                <c:pt idx="835">
                  <c:v>217.79</c:v>
                </c:pt>
                <c:pt idx="836">
                  <c:v>172.79</c:v>
                </c:pt>
                <c:pt idx="837">
                  <c:v>149.12</c:v>
                </c:pt>
                <c:pt idx="838">
                  <c:v>150.46</c:v>
                </c:pt>
                <c:pt idx="839">
                  <c:v>101.13</c:v>
                </c:pt>
                <c:pt idx="840">
                  <c:v>83.12</c:v>
                </c:pt>
                <c:pt idx="841">
                  <c:v>48.46</c:v>
                </c:pt>
                <c:pt idx="842">
                  <c:v>28.46</c:v>
                </c:pt>
                <c:pt idx="843">
                  <c:v>62.13</c:v>
                </c:pt>
                <c:pt idx="844">
                  <c:v>22.46</c:v>
                </c:pt>
                <c:pt idx="845">
                  <c:v>-10.54</c:v>
                </c:pt>
                <c:pt idx="846">
                  <c:v>-21.87</c:v>
                </c:pt>
                <c:pt idx="847">
                  <c:v>-22.54</c:v>
                </c:pt>
                <c:pt idx="848">
                  <c:v>-21.21</c:v>
                </c:pt>
                <c:pt idx="849">
                  <c:v>-53.54</c:v>
                </c:pt>
                <c:pt idx="850">
                  <c:v>-73.87</c:v>
                </c:pt>
                <c:pt idx="851">
                  <c:v>-91.54</c:v>
                </c:pt>
                <c:pt idx="852">
                  <c:v>-30.88</c:v>
                </c:pt>
                <c:pt idx="853">
                  <c:v>-107.54</c:v>
                </c:pt>
                <c:pt idx="854">
                  <c:v>-144.54</c:v>
                </c:pt>
                <c:pt idx="855">
                  <c:v>-146.87</c:v>
                </c:pt>
                <c:pt idx="856">
                  <c:v>-173.54</c:v>
                </c:pt>
                <c:pt idx="857">
                  <c:v>-144.54</c:v>
                </c:pt>
                <c:pt idx="858">
                  <c:v>-164.87</c:v>
                </c:pt>
                <c:pt idx="859">
                  <c:v>-150.88</c:v>
                </c:pt>
                <c:pt idx="860">
                  <c:v>-215.87</c:v>
                </c:pt>
                <c:pt idx="861">
                  <c:v>-176.21</c:v>
                </c:pt>
                <c:pt idx="862">
                  <c:v>-243.87</c:v>
                </c:pt>
                <c:pt idx="863">
                  <c:v>-267.88</c:v>
                </c:pt>
                <c:pt idx="864">
                  <c:v>-242.88</c:v>
                </c:pt>
                <c:pt idx="865">
                  <c:v>-230.88</c:v>
                </c:pt>
                <c:pt idx="866">
                  <c:v>-279.88</c:v>
                </c:pt>
                <c:pt idx="867">
                  <c:v>-260.54000000000002</c:v>
                </c:pt>
                <c:pt idx="868">
                  <c:v>-248.54</c:v>
                </c:pt>
                <c:pt idx="869">
                  <c:v>-285.88</c:v>
                </c:pt>
                <c:pt idx="870">
                  <c:v>-303.87</c:v>
                </c:pt>
                <c:pt idx="871">
                  <c:v>-300.88</c:v>
                </c:pt>
                <c:pt idx="872">
                  <c:v>-296.54000000000002</c:v>
                </c:pt>
                <c:pt idx="873">
                  <c:v>-323.88</c:v>
                </c:pt>
                <c:pt idx="874">
                  <c:v>-325.20999999999998</c:v>
                </c:pt>
                <c:pt idx="875">
                  <c:v>-322.88</c:v>
                </c:pt>
                <c:pt idx="876">
                  <c:v>-327.54000000000002</c:v>
                </c:pt>
                <c:pt idx="877">
                  <c:v>-367.21</c:v>
                </c:pt>
                <c:pt idx="878">
                  <c:v>-361.21</c:v>
                </c:pt>
                <c:pt idx="879">
                  <c:v>-354.21</c:v>
                </c:pt>
                <c:pt idx="880">
                  <c:v>-383.54</c:v>
                </c:pt>
                <c:pt idx="881">
                  <c:v>-338.21</c:v>
                </c:pt>
                <c:pt idx="882">
                  <c:v>-363.54</c:v>
                </c:pt>
                <c:pt idx="883">
                  <c:v>-357.54</c:v>
                </c:pt>
                <c:pt idx="884">
                  <c:v>-377.21</c:v>
                </c:pt>
                <c:pt idx="885">
                  <c:v>-375.87</c:v>
                </c:pt>
                <c:pt idx="886">
                  <c:v>-286.20999999999998</c:v>
                </c:pt>
                <c:pt idx="887">
                  <c:v>-389.54</c:v>
                </c:pt>
                <c:pt idx="888">
                  <c:v>-400.21</c:v>
                </c:pt>
                <c:pt idx="889">
                  <c:v>-413.54</c:v>
                </c:pt>
                <c:pt idx="890">
                  <c:v>-253.54</c:v>
                </c:pt>
                <c:pt idx="891">
                  <c:v>-400.54</c:v>
                </c:pt>
                <c:pt idx="892">
                  <c:v>-360.21</c:v>
                </c:pt>
                <c:pt idx="893">
                  <c:v>-396.54</c:v>
                </c:pt>
                <c:pt idx="894">
                  <c:v>-417.87</c:v>
                </c:pt>
                <c:pt idx="895">
                  <c:v>-381.54</c:v>
                </c:pt>
                <c:pt idx="896">
                  <c:v>-438.21</c:v>
                </c:pt>
                <c:pt idx="897">
                  <c:v>-405.21</c:v>
                </c:pt>
                <c:pt idx="898">
                  <c:v>-415.21</c:v>
                </c:pt>
                <c:pt idx="899">
                  <c:v>-433.54</c:v>
                </c:pt>
                <c:pt idx="900">
                  <c:v>-408.54</c:v>
                </c:pt>
                <c:pt idx="901">
                  <c:v>-407.21</c:v>
                </c:pt>
                <c:pt idx="902">
                  <c:v>-398.88</c:v>
                </c:pt>
                <c:pt idx="903">
                  <c:v>-399.88</c:v>
                </c:pt>
                <c:pt idx="904">
                  <c:v>-422.21</c:v>
                </c:pt>
                <c:pt idx="905">
                  <c:v>-422.21</c:v>
                </c:pt>
                <c:pt idx="906">
                  <c:v>-417.54</c:v>
                </c:pt>
                <c:pt idx="907">
                  <c:v>-443.54</c:v>
                </c:pt>
                <c:pt idx="908">
                  <c:v>-408.88</c:v>
                </c:pt>
                <c:pt idx="909">
                  <c:v>-414.87</c:v>
                </c:pt>
                <c:pt idx="910">
                  <c:v>-447.54</c:v>
                </c:pt>
                <c:pt idx="911">
                  <c:v>-439.88</c:v>
                </c:pt>
                <c:pt idx="912">
                  <c:v>-435.87</c:v>
                </c:pt>
                <c:pt idx="913">
                  <c:v>-431.21</c:v>
                </c:pt>
                <c:pt idx="914">
                  <c:v>-432.54</c:v>
                </c:pt>
                <c:pt idx="915">
                  <c:v>-454.21</c:v>
                </c:pt>
                <c:pt idx="916">
                  <c:v>-446.21</c:v>
                </c:pt>
                <c:pt idx="917">
                  <c:v>-448.88</c:v>
                </c:pt>
                <c:pt idx="918">
                  <c:v>-449.54</c:v>
                </c:pt>
                <c:pt idx="919">
                  <c:v>-441.54</c:v>
                </c:pt>
                <c:pt idx="920">
                  <c:v>-469.54</c:v>
                </c:pt>
                <c:pt idx="921">
                  <c:v>-458.21</c:v>
                </c:pt>
                <c:pt idx="922">
                  <c:v>-475.54</c:v>
                </c:pt>
                <c:pt idx="923">
                  <c:v>-440.21</c:v>
                </c:pt>
                <c:pt idx="924">
                  <c:v>-475.21</c:v>
                </c:pt>
                <c:pt idx="925">
                  <c:v>-459.21</c:v>
                </c:pt>
                <c:pt idx="926">
                  <c:v>-465.21</c:v>
                </c:pt>
                <c:pt idx="927">
                  <c:v>-464.88</c:v>
                </c:pt>
                <c:pt idx="928">
                  <c:v>-417.54</c:v>
                </c:pt>
                <c:pt idx="929">
                  <c:v>-464.54</c:v>
                </c:pt>
                <c:pt idx="930">
                  <c:v>-460.21</c:v>
                </c:pt>
                <c:pt idx="931">
                  <c:v>-469.21</c:v>
                </c:pt>
                <c:pt idx="932">
                  <c:v>-453.54</c:v>
                </c:pt>
                <c:pt idx="933">
                  <c:v>-434.54</c:v>
                </c:pt>
                <c:pt idx="934">
                  <c:v>-460.88</c:v>
                </c:pt>
                <c:pt idx="935">
                  <c:v>-453.21</c:v>
                </c:pt>
                <c:pt idx="936">
                  <c:v>-445.54</c:v>
                </c:pt>
                <c:pt idx="937">
                  <c:v>-429.88</c:v>
                </c:pt>
                <c:pt idx="938">
                  <c:v>-417.87</c:v>
                </c:pt>
                <c:pt idx="939">
                  <c:v>-396.88</c:v>
                </c:pt>
                <c:pt idx="940">
                  <c:v>-380.21</c:v>
                </c:pt>
                <c:pt idx="941">
                  <c:v>-403.87</c:v>
                </c:pt>
                <c:pt idx="942">
                  <c:v>-443.54</c:v>
                </c:pt>
                <c:pt idx="943">
                  <c:v>-441.88</c:v>
                </c:pt>
                <c:pt idx="944">
                  <c:v>-414.21</c:v>
                </c:pt>
                <c:pt idx="945">
                  <c:v>-469.88</c:v>
                </c:pt>
                <c:pt idx="946">
                  <c:v>-472.21</c:v>
                </c:pt>
                <c:pt idx="947">
                  <c:v>-461.21</c:v>
                </c:pt>
                <c:pt idx="948">
                  <c:v>-444.21</c:v>
                </c:pt>
                <c:pt idx="949">
                  <c:v>-478.88</c:v>
                </c:pt>
                <c:pt idx="950">
                  <c:v>-483.88</c:v>
                </c:pt>
                <c:pt idx="951">
                  <c:v>-464.54</c:v>
                </c:pt>
                <c:pt idx="952">
                  <c:v>-481.54</c:v>
                </c:pt>
                <c:pt idx="953">
                  <c:v>-477.54</c:v>
                </c:pt>
                <c:pt idx="954">
                  <c:v>-482.88</c:v>
                </c:pt>
                <c:pt idx="955">
                  <c:v>-452.54</c:v>
                </c:pt>
                <c:pt idx="956">
                  <c:v>-478.88</c:v>
                </c:pt>
                <c:pt idx="957">
                  <c:v>-483.88</c:v>
                </c:pt>
                <c:pt idx="958">
                  <c:v>-481.87</c:v>
                </c:pt>
                <c:pt idx="959">
                  <c:v>-475.88</c:v>
                </c:pt>
                <c:pt idx="960">
                  <c:v>-476.21</c:v>
                </c:pt>
                <c:pt idx="961">
                  <c:v>-474.54</c:v>
                </c:pt>
                <c:pt idx="962">
                  <c:v>-491.21</c:v>
                </c:pt>
                <c:pt idx="963">
                  <c:v>-491.88</c:v>
                </c:pt>
                <c:pt idx="964">
                  <c:v>-471.54</c:v>
                </c:pt>
                <c:pt idx="965">
                  <c:v>-497.21</c:v>
                </c:pt>
                <c:pt idx="966">
                  <c:v>-460.21</c:v>
                </c:pt>
                <c:pt idx="967">
                  <c:v>-464.88</c:v>
                </c:pt>
                <c:pt idx="968">
                  <c:v>-493.54</c:v>
                </c:pt>
                <c:pt idx="969">
                  <c:v>-484.88</c:v>
                </c:pt>
                <c:pt idx="970">
                  <c:v>-449.88</c:v>
                </c:pt>
                <c:pt idx="971">
                  <c:v>-441.21</c:v>
                </c:pt>
                <c:pt idx="972">
                  <c:v>-487.21</c:v>
                </c:pt>
                <c:pt idx="973">
                  <c:v>-477.21</c:v>
                </c:pt>
                <c:pt idx="974">
                  <c:v>-484.87</c:v>
                </c:pt>
                <c:pt idx="975">
                  <c:v>-468.54</c:v>
                </c:pt>
                <c:pt idx="976">
                  <c:v>-416.21</c:v>
                </c:pt>
                <c:pt idx="977">
                  <c:v>-448.21</c:v>
                </c:pt>
                <c:pt idx="978">
                  <c:v>-459.21</c:v>
                </c:pt>
                <c:pt idx="979">
                  <c:v>-488.21</c:v>
                </c:pt>
                <c:pt idx="980">
                  <c:v>-488.21</c:v>
                </c:pt>
                <c:pt idx="981">
                  <c:v>-468.54</c:v>
                </c:pt>
                <c:pt idx="982">
                  <c:v>-452.21</c:v>
                </c:pt>
                <c:pt idx="983">
                  <c:v>-475.54</c:v>
                </c:pt>
                <c:pt idx="984">
                  <c:v>-467.21</c:v>
                </c:pt>
                <c:pt idx="985">
                  <c:v>-473.87</c:v>
                </c:pt>
                <c:pt idx="986">
                  <c:v>-470.54</c:v>
                </c:pt>
                <c:pt idx="987">
                  <c:v>-477.54</c:v>
                </c:pt>
                <c:pt idx="988">
                  <c:v>-460.87</c:v>
                </c:pt>
                <c:pt idx="989">
                  <c:v>-482.87</c:v>
                </c:pt>
                <c:pt idx="990">
                  <c:v>-489.54</c:v>
                </c:pt>
                <c:pt idx="991">
                  <c:v>-486.87</c:v>
                </c:pt>
                <c:pt idx="992">
                  <c:v>-473.54</c:v>
                </c:pt>
                <c:pt idx="993">
                  <c:v>-475.21</c:v>
                </c:pt>
                <c:pt idx="994">
                  <c:v>-466.88</c:v>
                </c:pt>
                <c:pt idx="995">
                  <c:v>-472.21</c:v>
                </c:pt>
                <c:pt idx="996">
                  <c:v>-475.54</c:v>
                </c:pt>
                <c:pt idx="997">
                  <c:v>-479.87</c:v>
                </c:pt>
                <c:pt idx="998">
                  <c:v>-486.87</c:v>
                </c:pt>
                <c:pt idx="999">
                  <c:v>-494.21</c:v>
                </c:pt>
                <c:pt idx="1000">
                  <c:v>-479.87</c:v>
                </c:pt>
                <c:pt idx="1001">
                  <c:v>-443.54</c:v>
                </c:pt>
                <c:pt idx="1002">
                  <c:v>-481.21</c:v>
                </c:pt>
                <c:pt idx="1003">
                  <c:v>-447.88</c:v>
                </c:pt>
                <c:pt idx="1004">
                  <c:v>-468.54</c:v>
                </c:pt>
                <c:pt idx="1005">
                  <c:v>-508.87</c:v>
                </c:pt>
                <c:pt idx="1006">
                  <c:v>-446.54</c:v>
                </c:pt>
                <c:pt idx="1007">
                  <c:v>-489.54</c:v>
                </c:pt>
                <c:pt idx="1008">
                  <c:v>-470.87</c:v>
                </c:pt>
                <c:pt idx="1009">
                  <c:v>-473.21</c:v>
                </c:pt>
                <c:pt idx="1010">
                  <c:v>-479.88</c:v>
                </c:pt>
                <c:pt idx="1011">
                  <c:v>-425.21</c:v>
                </c:pt>
                <c:pt idx="1012">
                  <c:v>-502.21</c:v>
                </c:pt>
                <c:pt idx="1013">
                  <c:v>-481.88</c:v>
                </c:pt>
                <c:pt idx="1014">
                  <c:v>-493.87</c:v>
                </c:pt>
                <c:pt idx="1015">
                  <c:v>-487.21</c:v>
                </c:pt>
                <c:pt idx="1016">
                  <c:v>-485.21</c:v>
                </c:pt>
                <c:pt idx="1017">
                  <c:v>-471.54</c:v>
                </c:pt>
                <c:pt idx="1018">
                  <c:v>-520.87</c:v>
                </c:pt>
                <c:pt idx="1019">
                  <c:v>-468.21</c:v>
                </c:pt>
                <c:pt idx="1020">
                  <c:v>-511.88</c:v>
                </c:pt>
                <c:pt idx="1021">
                  <c:v>-477.54</c:v>
                </c:pt>
                <c:pt idx="1022">
                  <c:v>-471.54</c:v>
                </c:pt>
                <c:pt idx="1023">
                  <c:v>-492.87</c:v>
                </c:pt>
                <c:pt idx="1024">
                  <c:v>-598.88</c:v>
                </c:pt>
                <c:pt idx="1025">
                  <c:v>-604.54</c:v>
                </c:pt>
                <c:pt idx="1026">
                  <c:v>-622.21</c:v>
                </c:pt>
                <c:pt idx="1027">
                  <c:v>-600.87</c:v>
                </c:pt>
                <c:pt idx="1028">
                  <c:v>-271.54000000000002</c:v>
                </c:pt>
                <c:pt idx="1029">
                  <c:v>-276.54000000000002</c:v>
                </c:pt>
                <c:pt idx="1030">
                  <c:v>-249.54</c:v>
                </c:pt>
                <c:pt idx="1031">
                  <c:v>-244.21</c:v>
                </c:pt>
                <c:pt idx="1032">
                  <c:v>-195.88</c:v>
                </c:pt>
                <c:pt idx="1033">
                  <c:v>-134.54</c:v>
                </c:pt>
                <c:pt idx="1034">
                  <c:v>-511.88</c:v>
                </c:pt>
                <c:pt idx="1035">
                  <c:v>-490.54</c:v>
                </c:pt>
                <c:pt idx="1036">
                  <c:v>-523.21</c:v>
                </c:pt>
                <c:pt idx="1037">
                  <c:v>-507.88</c:v>
                </c:pt>
                <c:pt idx="1038">
                  <c:v>-500.88</c:v>
                </c:pt>
                <c:pt idx="1039">
                  <c:v>-496.21</c:v>
                </c:pt>
                <c:pt idx="1040">
                  <c:v>-619.21</c:v>
                </c:pt>
                <c:pt idx="1041">
                  <c:v>-614.21</c:v>
                </c:pt>
                <c:pt idx="1042">
                  <c:v>-616.87</c:v>
                </c:pt>
                <c:pt idx="1043">
                  <c:v>-613.21</c:v>
                </c:pt>
              </c:numCache>
            </c:numRef>
          </c:yVal>
          <c:smooth val="1"/>
        </c:ser>
        <c:ser>
          <c:idx val="7"/>
          <c:order val="3"/>
          <c:tx>
            <c:strRef>
              <c:f>גיליון1!$C$24:$F$24</c:f>
              <c:strCache>
                <c:ptCount val="4"/>
                <c:pt idx="0">
                  <c:v>ice</c:v>
                </c:pt>
                <c:pt idx="1">
                  <c:v>100</c:v>
                </c:pt>
                <c:pt idx="2">
                  <c:v>coli</c:v>
                </c:pt>
                <c:pt idx="3">
                  <c:v>1</c:v>
                </c:pt>
              </c:strCache>
            </c:strRef>
          </c:tx>
          <c:spPr>
            <a:ln w="19050" cap="rnd">
              <a:solidFill>
                <a:schemeClr val="accent3">
                  <a:lumMod val="80000"/>
                  <a:lumOff val="20000"/>
                </a:schemeClr>
              </a:solidFill>
              <a:round/>
            </a:ln>
            <a:effectLst/>
          </c:spPr>
          <c:marker>
            <c:symbol val="none"/>
          </c:marker>
          <c:xVal>
            <c:numRef>
              <c:f>גיליון1!$G$1:$ANJ$1</c:f>
              <c:numCache>
                <c:formatCode>General</c:formatCode>
                <c:ptCount val="1044"/>
                <c:pt idx="0">
                  <c:v>160.70099999999999</c:v>
                </c:pt>
                <c:pt idx="1">
                  <c:v>166.74199999999999</c:v>
                </c:pt>
                <c:pt idx="2">
                  <c:v>172.77699999999999</c:v>
                </c:pt>
                <c:pt idx="3">
                  <c:v>178.80500000000001</c:v>
                </c:pt>
                <c:pt idx="4">
                  <c:v>184.82599999999999</c:v>
                </c:pt>
                <c:pt idx="5">
                  <c:v>190.84100000000001</c:v>
                </c:pt>
                <c:pt idx="6">
                  <c:v>196.84899999999999</c:v>
                </c:pt>
                <c:pt idx="7">
                  <c:v>202.85</c:v>
                </c:pt>
                <c:pt idx="8">
                  <c:v>208.845</c:v>
                </c:pt>
                <c:pt idx="9">
                  <c:v>214.833</c:v>
                </c:pt>
                <c:pt idx="10">
                  <c:v>220.815</c:v>
                </c:pt>
                <c:pt idx="11">
                  <c:v>226.78899999999999</c:v>
                </c:pt>
                <c:pt idx="12">
                  <c:v>232.75800000000001</c:v>
                </c:pt>
                <c:pt idx="13">
                  <c:v>238.71899999999999</c:v>
                </c:pt>
                <c:pt idx="14">
                  <c:v>244.67400000000001</c:v>
                </c:pt>
                <c:pt idx="15">
                  <c:v>250.62299999999999</c:v>
                </c:pt>
                <c:pt idx="16">
                  <c:v>256.565</c:v>
                </c:pt>
                <c:pt idx="17">
                  <c:v>262.5</c:v>
                </c:pt>
                <c:pt idx="18">
                  <c:v>268.42899999999997</c:v>
                </c:pt>
                <c:pt idx="19">
                  <c:v>274.351</c:v>
                </c:pt>
                <c:pt idx="20">
                  <c:v>280.267</c:v>
                </c:pt>
                <c:pt idx="21">
                  <c:v>286.17599999999999</c:v>
                </c:pt>
                <c:pt idx="22">
                  <c:v>292.07900000000001</c:v>
                </c:pt>
                <c:pt idx="23">
                  <c:v>297.97500000000002</c:v>
                </c:pt>
                <c:pt idx="24">
                  <c:v>303.86500000000001</c:v>
                </c:pt>
                <c:pt idx="25">
                  <c:v>309.74799999999999</c:v>
                </c:pt>
                <c:pt idx="26">
                  <c:v>315.625</c:v>
                </c:pt>
                <c:pt idx="27">
                  <c:v>321.495</c:v>
                </c:pt>
                <c:pt idx="28">
                  <c:v>327.35899999999998</c:v>
                </c:pt>
                <c:pt idx="29">
                  <c:v>333.21699999999998</c:v>
                </c:pt>
                <c:pt idx="30">
                  <c:v>339.06799999999998</c:v>
                </c:pt>
                <c:pt idx="31">
                  <c:v>344.91199999999998</c:v>
                </c:pt>
                <c:pt idx="32">
                  <c:v>350.75099999999998</c:v>
                </c:pt>
                <c:pt idx="33">
                  <c:v>356.58300000000003</c:v>
                </c:pt>
                <c:pt idx="34">
                  <c:v>362.40800000000002</c:v>
                </c:pt>
                <c:pt idx="35">
                  <c:v>368.22699999999998</c:v>
                </c:pt>
                <c:pt idx="36">
                  <c:v>374.04</c:v>
                </c:pt>
                <c:pt idx="37">
                  <c:v>379.84699999999998</c:v>
                </c:pt>
                <c:pt idx="38">
                  <c:v>385.64699999999999</c:v>
                </c:pt>
                <c:pt idx="39">
                  <c:v>391.44</c:v>
                </c:pt>
                <c:pt idx="40">
                  <c:v>397.22800000000001</c:v>
                </c:pt>
                <c:pt idx="41">
                  <c:v>403.00900000000001</c:v>
                </c:pt>
                <c:pt idx="42">
                  <c:v>408.78399999999999</c:v>
                </c:pt>
                <c:pt idx="43">
                  <c:v>414.553</c:v>
                </c:pt>
                <c:pt idx="44">
                  <c:v>420.315</c:v>
                </c:pt>
                <c:pt idx="45">
                  <c:v>426.07100000000003</c:v>
                </c:pt>
                <c:pt idx="46">
                  <c:v>431.82100000000003</c:v>
                </c:pt>
                <c:pt idx="47">
                  <c:v>437.565</c:v>
                </c:pt>
                <c:pt idx="48">
                  <c:v>443.30200000000002</c:v>
                </c:pt>
                <c:pt idx="49">
                  <c:v>449.03300000000002</c:v>
                </c:pt>
                <c:pt idx="50">
                  <c:v>454.75799999999998</c:v>
                </c:pt>
                <c:pt idx="51">
                  <c:v>460.47699999999998</c:v>
                </c:pt>
                <c:pt idx="52">
                  <c:v>466.18900000000002</c:v>
                </c:pt>
                <c:pt idx="53">
                  <c:v>471.89600000000002</c:v>
                </c:pt>
                <c:pt idx="54">
                  <c:v>477.596</c:v>
                </c:pt>
                <c:pt idx="55">
                  <c:v>483.29</c:v>
                </c:pt>
                <c:pt idx="56">
                  <c:v>488.97800000000001</c:v>
                </c:pt>
                <c:pt idx="57">
                  <c:v>494.66</c:v>
                </c:pt>
                <c:pt idx="58">
                  <c:v>500.33499999999998</c:v>
                </c:pt>
                <c:pt idx="59">
                  <c:v>506.005</c:v>
                </c:pt>
                <c:pt idx="60">
                  <c:v>511.66800000000001</c:v>
                </c:pt>
                <c:pt idx="61">
                  <c:v>517.32500000000005</c:v>
                </c:pt>
                <c:pt idx="62">
                  <c:v>522.97699999999998</c:v>
                </c:pt>
                <c:pt idx="63">
                  <c:v>528.62199999999996</c:v>
                </c:pt>
                <c:pt idx="64">
                  <c:v>534.26099999999997</c:v>
                </c:pt>
                <c:pt idx="65">
                  <c:v>539.89400000000001</c:v>
                </c:pt>
                <c:pt idx="66">
                  <c:v>545.52099999999996</c:v>
                </c:pt>
                <c:pt idx="67">
                  <c:v>551.14099999999996</c:v>
                </c:pt>
                <c:pt idx="68">
                  <c:v>556.75599999999997</c:v>
                </c:pt>
                <c:pt idx="69">
                  <c:v>562.36500000000001</c:v>
                </c:pt>
                <c:pt idx="70">
                  <c:v>567.96799999999996</c:v>
                </c:pt>
                <c:pt idx="71">
                  <c:v>573.56500000000005</c:v>
                </c:pt>
                <c:pt idx="72">
                  <c:v>579.15499999999997</c:v>
                </c:pt>
                <c:pt idx="73">
                  <c:v>584.74</c:v>
                </c:pt>
                <c:pt idx="74">
                  <c:v>590.31899999999996</c:v>
                </c:pt>
                <c:pt idx="75">
                  <c:v>595.89200000000005</c:v>
                </c:pt>
                <c:pt idx="76">
                  <c:v>601.45899999999995</c:v>
                </c:pt>
                <c:pt idx="77">
                  <c:v>607.02</c:v>
                </c:pt>
                <c:pt idx="78">
                  <c:v>612.57500000000005</c:v>
                </c:pt>
                <c:pt idx="79">
                  <c:v>618.12400000000002</c:v>
                </c:pt>
                <c:pt idx="80">
                  <c:v>623.66700000000003</c:v>
                </c:pt>
                <c:pt idx="81">
                  <c:v>629.20399999999995</c:v>
                </c:pt>
                <c:pt idx="82">
                  <c:v>634.73500000000001</c:v>
                </c:pt>
                <c:pt idx="83">
                  <c:v>640.26099999999997</c:v>
                </c:pt>
                <c:pt idx="84">
                  <c:v>645.78099999999995</c:v>
                </c:pt>
                <c:pt idx="85">
                  <c:v>651.29399999999998</c:v>
                </c:pt>
                <c:pt idx="86">
                  <c:v>656.80200000000002</c:v>
                </c:pt>
                <c:pt idx="87">
                  <c:v>662.30399999999997</c:v>
                </c:pt>
                <c:pt idx="88">
                  <c:v>667.8</c:v>
                </c:pt>
                <c:pt idx="89">
                  <c:v>673.29</c:v>
                </c:pt>
                <c:pt idx="90">
                  <c:v>678.77499999999998</c:v>
                </c:pt>
                <c:pt idx="91">
                  <c:v>684.25400000000002</c:v>
                </c:pt>
                <c:pt idx="92">
                  <c:v>689.726</c:v>
                </c:pt>
                <c:pt idx="93">
                  <c:v>695.19299999999998</c:v>
                </c:pt>
                <c:pt idx="94">
                  <c:v>700.65499999999997</c:v>
                </c:pt>
                <c:pt idx="95">
                  <c:v>706.11</c:v>
                </c:pt>
                <c:pt idx="96">
                  <c:v>711.56</c:v>
                </c:pt>
                <c:pt idx="97">
                  <c:v>717.00400000000002</c:v>
                </c:pt>
                <c:pt idx="98">
                  <c:v>722.44200000000001</c:v>
                </c:pt>
                <c:pt idx="99">
                  <c:v>727.87400000000002</c:v>
                </c:pt>
                <c:pt idx="100">
                  <c:v>733.30100000000004</c:v>
                </c:pt>
                <c:pt idx="101">
                  <c:v>738.72199999999998</c:v>
                </c:pt>
                <c:pt idx="102">
                  <c:v>744.13699999999994</c:v>
                </c:pt>
                <c:pt idx="103">
                  <c:v>749.54700000000003</c:v>
                </c:pt>
                <c:pt idx="104">
                  <c:v>754.95100000000002</c:v>
                </c:pt>
                <c:pt idx="105">
                  <c:v>760.34900000000005</c:v>
                </c:pt>
                <c:pt idx="106">
                  <c:v>765.74099999999999</c:v>
                </c:pt>
                <c:pt idx="107">
                  <c:v>771.12800000000004</c:v>
                </c:pt>
                <c:pt idx="108">
                  <c:v>776.50900000000001</c:v>
                </c:pt>
                <c:pt idx="109">
                  <c:v>781.88499999999999</c:v>
                </c:pt>
                <c:pt idx="110">
                  <c:v>787.25400000000002</c:v>
                </c:pt>
                <c:pt idx="111">
                  <c:v>792.61800000000005</c:v>
                </c:pt>
                <c:pt idx="112">
                  <c:v>797.97699999999998</c:v>
                </c:pt>
                <c:pt idx="113">
                  <c:v>803.33</c:v>
                </c:pt>
                <c:pt idx="114">
                  <c:v>808.67700000000002</c:v>
                </c:pt>
                <c:pt idx="115">
                  <c:v>814.01900000000001</c:v>
                </c:pt>
                <c:pt idx="116">
                  <c:v>819.35500000000002</c:v>
                </c:pt>
                <c:pt idx="117">
                  <c:v>824.68600000000004</c:v>
                </c:pt>
                <c:pt idx="118">
                  <c:v>830.01099999999997</c:v>
                </c:pt>
                <c:pt idx="119">
                  <c:v>835.33</c:v>
                </c:pt>
                <c:pt idx="120">
                  <c:v>840.64400000000001</c:v>
                </c:pt>
                <c:pt idx="121">
                  <c:v>845.952</c:v>
                </c:pt>
                <c:pt idx="122">
                  <c:v>851.255</c:v>
                </c:pt>
                <c:pt idx="123">
                  <c:v>856.55200000000002</c:v>
                </c:pt>
                <c:pt idx="124">
                  <c:v>861.84400000000005</c:v>
                </c:pt>
                <c:pt idx="125">
                  <c:v>867.13</c:v>
                </c:pt>
                <c:pt idx="126">
                  <c:v>872.41</c:v>
                </c:pt>
                <c:pt idx="127">
                  <c:v>877.68600000000004</c:v>
                </c:pt>
                <c:pt idx="128">
                  <c:v>882.95500000000004</c:v>
                </c:pt>
                <c:pt idx="129">
                  <c:v>888.21900000000005</c:v>
                </c:pt>
                <c:pt idx="130">
                  <c:v>893.47799999999995</c:v>
                </c:pt>
                <c:pt idx="131">
                  <c:v>898.73099999999999</c:v>
                </c:pt>
                <c:pt idx="132">
                  <c:v>903.97900000000004</c:v>
                </c:pt>
                <c:pt idx="133">
                  <c:v>909.221</c:v>
                </c:pt>
                <c:pt idx="134">
                  <c:v>914.45799999999997</c:v>
                </c:pt>
                <c:pt idx="135">
                  <c:v>919.69</c:v>
                </c:pt>
                <c:pt idx="136">
                  <c:v>924.91600000000005</c:v>
                </c:pt>
                <c:pt idx="137">
                  <c:v>930.13599999999997</c:v>
                </c:pt>
                <c:pt idx="138">
                  <c:v>935.351</c:v>
                </c:pt>
                <c:pt idx="139">
                  <c:v>940.56100000000004</c:v>
                </c:pt>
                <c:pt idx="140">
                  <c:v>945.76599999999996</c:v>
                </c:pt>
                <c:pt idx="141">
                  <c:v>950.96500000000003</c:v>
                </c:pt>
                <c:pt idx="142">
                  <c:v>956.15800000000002</c:v>
                </c:pt>
                <c:pt idx="143">
                  <c:v>961.34699999999998</c:v>
                </c:pt>
                <c:pt idx="144">
                  <c:v>966.529</c:v>
                </c:pt>
                <c:pt idx="145">
                  <c:v>971.70699999999999</c:v>
                </c:pt>
                <c:pt idx="146">
                  <c:v>976.87900000000002</c:v>
                </c:pt>
                <c:pt idx="147">
                  <c:v>982.04600000000005</c:v>
                </c:pt>
                <c:pt idx="148">
                  <c:v>987.20799999999997</c:v>
                </c:pt>
                <c:pt idx="149">
                  <c:v>992.36400000000003</c:v>
                </c:pt>
                <c:pt idx="150">
                  <c:v>997.51499999999999</c:v>
                </c:pt>
                <c:pt idx="151">
                  <c:v>1002.66</c:v>
                </c:pt>
                <c:pt idx="152">
                  <c:v>1007.801</c:v>
                </c:pt>
                <c:pt idx="153">
                  <c:v>1012.936</c:v>
                </c:pt>
                <c:pt idx="154">
                  <c:v>1018.066</c:v>
                </c:pt>
                <c:pt idx="155">
                  <c:v>1023.19</c:v>
                </c:pt>
                <c:pt idx="156">
                  <c:v>1028.309</c:v>
                </c:pt>
                <c:pt idx="157">
                  <c:v>1033.423</c:v>
                </c:pt>
                <c:pt idx="158">
                  <c:v>1038.5319999999999</c:v>
                </c:pt>
                <c:pt idx="159">
                  <c:v>1043.636</c:v>
                </c:pt>
                <c:pt idx="160">
                  <c:v>1048.7339999999999</c:v>
                </c:pt>
                <c:pt idx="161">
                  <c:v>1053.827</c:v>
                </c:pt>
                <c:pt idx="162">
                  <c:v>1058.915</c:v>
                </c:pt>
                <c:pt idx="163">
                  <c:v>1063.998</c:v>
                </c:pt>
                <c:pt idx="164">
                  <c:v>1069.075</c:v>
                </c:pt>
                <c:pt idx="165">
                  <c:v>1074.1469999999999</c:v>
                </c:pt>
                <c:pt idx="166">
                  <c:v>1079.2139999999999</c:v>
                </c:pt>
                <c:pt idx="167">
                  <c:v>1084.2760000000001</c:v>
                </c:pt>
                <c:pt idx="168">
                  <c:v>1089.3330000000001</c:v>
                </c:pt>
                <c:pt idx="169">
                  <c:v>1094.385</c:v>
                </c:pt>
                <c:pt idx="170">
                  <c:v>1099.431</c:v>
                </c:pt>
                <c:pt idx="171">
                  <c:v>1104.472</c:v>
                </c:pt>
                <c:pt idx="172">
                  <c:v>1109.509</c:v>
                </c:pt>
                <c:pt idx="173">
                  <c:v>1114.54</c:v>
                </c:pt>
                <c:pt idx="174">
                  <c:v>1119.5650000000001</c:v>
                </c:pt>
                <c:pt idx="175">
                  <c:v>1124.586</c:v>
                </c:pt>
                <c:pt idx="176">
                  <c:v>1129.6020000000001</c:v>
                </c:pt>
                <c:pt idx="177">
                  <c:v>1134.6130000000001</c:v>
                </c:pt>
                <c:pt idx="178">
                  <c:v>1139.6179999999999</c:v>
                </c:pt>
                <c:pt idx="179">
                  <c:v>1144.6189999999999</c:v>
                </c:pt>
                <c:pt idx="180">
                  <c:v>1149.614</c:v>
                </c:pt>
                <c:pt idx="181">
                  <c:v>1154.604</c:v>
                </c:pt>
                <c:pt idx="182">
                  <c:v>1159.5889999999999</c:v>
                </c:pt>
                <c:pt idx="183">
                  <c:v>1164.57</c:v>
                </c:pt>
                <c:pt idx="184">
                  <c:v>1169.5450000000001</c:v>
                </c:pt>
                <c:pt idx="185">
                  <c:v>1174.5150000000001</c:v>
                </c:pt>
                <c:pt idx="186">
                  <c:v>1179.48</c:v>
                </c:pt>
                <c:pt idx="187">
                  <c:v>1184.44</c:v>
                </c:pt>
                <c:pt idx="188">
                  <c:v>1189.395</c:v>
                </c:pt>
                <c:pt idx="189">
                  <c:v>1194.345</c:v>
                </c:pt>
                <c:pt idx="190">
                  <c:v>1199.29</c:v>
                </c:pt>
                <c:pt idx="191">
                  <c:v>1204.23</c:v>
                </c:pt>
                <c:pt idx="192">
                  <c:v>1209.165</c:v>
                </c:pt>
                <c:pt idx="193">
                  <c:v>1214.095</c:v>
                </c:pt>
                <c:pt idx="194">
                  <c:v>1219.021</c:v>
                </c:pt>
                <c:pt idx="195">
                  <c:v>1223.941</c:v>
                </c:pt>
                <c:pt idx="196">
                  <c:v>1228.856</c:v>
                </c:pt>
                <c:pt idx="197">
                  <c:v>1233.7660000000001</c:v>
                </c:pt>
                <c:pt idx="198">
                  <c:v>1238.672</c:v>
                </c:pt>
                <c:pt idx="199">
                  <c:v>1243.5719999999999</c:v>
                </c:pt>
                <c:pt idx="200">
                  <c:v>1248.4670000000001</c:v>
                </c:pt>
                <c:pt idx="201">
                  <c:v>1253.3579999999999</c:v>
                </c:pt>
                <c:pt idx="202">
                  <c:v>1258.2439999999999</c:v>
                </c:pt>
                <c:pt idx="203">
                  <c:v>1263.124</c:v>
                </c:pt>
                <c:pt idx="204">
                  <c:v>1268</c:v>
                </c:pt>
                <c:pt idx="205">
                  <c:v>1272.8710000000001</c:v>
                </c:pt>
                <c:pt idx="206">
                  <c:v>1277.7370000000001</c:v>
                </c:pt>
                <c:pt idx="207">
                  <c:v>1282.5989999999999</c:v>
                </c:pt>
                <c:pt idx="208">
                  <c:v>1287.4549999999999</c:v>
                </c:pt>
                <c:pt idx="209">
                  <c:v>1292.306</c:v>
                </c:pt>
                <c:pt idx="210">
                  <c:v>1297.153</c:v>
                </c:pt>
                <c:pt idx="211">
                  <c:v>1301.9949999999999</c:v>
                </c:pt>
                <c:pt idx="212">
                  <c:v>1306.8320000000001</c:v>
                </c:pt>
                <c:pt idx="213">
                  <c:v>1311.664</c:v>
                </c:pt>
                <c:pt idx="214">
                  <c:v>1316.491</c:v>
                </c:pt>
                <c:pt idx="215">
                  <c:v>1321.3140000000001</c:v>
                </c:pt>
                <c:pt idx="216">
                  <c:v>1326.1320000000001</c:v>
                </c:pt>
                <c:pt idx="217">
                  <c:v>1330.9449999999999</c:v>
                </c:pt>
                <c:pt idx="218">
                  <c:v>1335.7529999999999</c:v>
                </c:pt>
                <c:pt idx="219">
                  <c:v>1340.556</c:v>
                </c:pt>
                <c:pt idx="220">
                  <c:v>1345.354</c:v>
                </c:pt>
                <c:pt idx="221">
                  <c:v>1350.1479999999999</c:v>
                </c:pt>
                <c:pt idx="222">
                  <c:v>1354.9369999999999</c:v>
                </c:pt>
                <c:pt idx="223">
                  <c:v>1359.722</c:v>
                </c:pt>
                <c:pt idx="224">
                  <c:v>1364.501</c:v>
                </c:pt>
                <c:pt idx="225">
                  <c:v>1369.2760000000001</c:v>
                </c:pt>
                <c:pt idx="226">
                  <c:v>1374.046</c:v>
                </c:pt>
                <c:pt idx="227">
                  <c:v>1378.8109999999999</c:v>
                </c:pt>
                <c:pt idx="228">
                  <c:v>1383.5719999999999</c:v>
                </c:pt>
                <c:pt idx="229">
                  <c:v>1388.327</c:v>
                </c:pt>
                <c:pt idx="230">
                  <c:v>1393.079</c:v>
                </c:pt>
                <c:pt idx="231">
                  <c:v>1397.825</c:v>
                </c:pt>
                <c:pt idx="232">
                  <c:v>1402.567</c:v>
                </c:pt>
                <c:pt idx="233">
                  <c:v>1407.3040000000001</c:v>
                </c:pt>
                <c:pt idx="234">
                  <c:v>1412.0360000000001</c:v>
                </c:pt>
                <c:pt idx="235">
                  <c:v>1416.7639999999999</c:v>
                </c:pt>
                <c:pt idx="236">
                  <c:v>1421.4870000000001</c:v>
                </c:pt>
                <c:pt idx="237">
                  <c:v>1426.2049999999999</c:v>
                </c:pt>
                <c:pt idx="238">
                  <c:v>1430.9190000000001</c:v>
                </c:pt>
                <c:pt idx="239">
                  <c:v>1435.6279999999999</c:v>
                </c:pt>
                <c:pt idx="240">
                  <c:v>1440.3330000000001</c:v>
                </c:pt>
                <c:pt idx="241">
                  <c:v>1445.0319999999999</c:v>
                </c:pt>
                <c:pt idx="242">
                  <c:v>1449.7270000000001</c:v>
                </c:pt>
                <c:pt idx="243">
                  <c:v>1454.4179999999999</c:v>
                </c:pt>
                <c:pt idx="244">
                  <c:v>1459.104</c:v>
                </c:pt>
                <c:pt idx="245">
                  <c:v>1463.7850000000001</c:v>
                </c:pt>
                <c:pt idx="246">
                  <c:v>1468.462</c:v>
                </c:pt>
                <c:pt idx="247">
                  <c:v>1473.134</c:v>
                </c:pt>
                <c:pt idx="248">
                  <c:v>1477.8019999999999</c:v>
                </c:pt>
                <c:pt idx="249">
                  <c:v>1482.4649999999999</c:v>
                </c:pt>
                <c:pt idx="250">
                  <c:v>1487.123</c:v>
                </c:pt>
                <c:pt idx="251">
                  <c:v>1491.777</c:v>
                </c:pt>
                <c:pt idx="252">
                  <c:v>1496.4259999999999</c:v>
                </c:pt>
                <c:pt idx="253">
                  <c:v>1501.0709999999999</c:v>
                </c:pt>
                <c:pt idx="254">
                  <c:v>1505.711</c:v>
                </c:pt>
                <c:pt idx="255">
                  <c:v>1510.347</c:v>
                </c:pt>
                <c:pt idx="256">
                  <c:v>1514.9780000000001</c:v>
                </c:pt>
                <c:pt idx="257">
                  <c:v>1519.604</c:v>
                </c:pt>
                <c:pt idx="258">
                  <c:v>1524.2260000000001</c:v>
                </c:pt>
                <c:pt idx="259">
                  <c:v>1528.8440000000001</c:v>
                </c:pt>
                <c:pt idx="260">
                  <c:v>1533.4570000000001</c:v>
                </c:pt>
                <c:pt idx="261">
                  <c:v>1538.0650000000001</c:v>
                </c:pt>
                <c:pt idx="262">
                  <c:v>1542.6690000000001</c:v>
                </c:pt>
                <c:pt idx="263">
                  <c:v>1547.269</c:v>
                </c:pt>
                <c:pt idx="264">
                  <c:v>1551.864</c:v>
                </c:pt>
                <c:pt idx="265">
                  <c:v>1556.454</c:v>
                </c:pt>
                <c:pt idx="266">
                  <c:v>1561.0409999999999</c:v>
                </c:pt>
                <c:pt idx="267">
                  <c:v>1565.6220000000001</c:v>
                </c:pt>
                <c:pt idx="268">
                  <c:v>1570.1990000000001</c:v>
                </c:pt>
                <c:pt idx="269">
                  <c:v>1574.7719999999999</c:v>
                </c:pt>
                <c:pt idx="270">
                  <c:v>1579.34</c:v>
                </c:pt>
                <c:pt idx="271">
                  <c:v>1583.904</c:v>
                </c:pt>
                <c:pt idx="272">
                  <c:v>1588.4639999999999</c:v>
                </c:pt>
                <c:pt idx="273">
                  <c:v>1593.019</c:v>
                </c:pt>
                <c:pt idx="274">
                  <c:v>1597.569</c:v>
                </c:pt>
                <c:pt idx="275">
                  <c:v>1602.115</c:v>
                </c:pt>
                <c:pt idx="276">
                  <c:v>1606.6569999999999</c:v>
                </c:pt>
                <c:pt idx="277">
                  <c:v>1611.1949999999999</c:v>
                </c:pt>
                <c:pt idx="278">
                  <c:v>1615.7280000000001</c:v>
                </c:pt>
                <c:pt idx="279">
                  <c:v>1620.2560000000001</c:v>
                </c:pt>
                <c:pt idx="280">
                  <c:v>1624.78</c:v>
                </c:pt>
                <c:pt idx="281">
                  <c:v>1629.3</c:v>
                </c:pt>
                <c:pt idx="282">
                  <c:v>1633.816</c:v>
                </c:pt>
                <c:pt idx="283">
                  <c:v>1638.327</c:v>
                </c:pt>
                <c:pt idx="284">
                  <c:v>1642.8340000000001</c:v>
                </c:pt>
                <c:pt idx="285">
                  <c:v>1647.336</c:v>
                </c:pt>
                <c:pt idx="286">
                  <c:v>1651.8340000000001</c:v>
                </c:pt>
                <c:pt idx="287">
                  <c:v>1656.328</c:v>
                </c:pt>
                <c:pt idx="288">
                  <c:v>1660.817</c:v>
                </c:pt>
                <c:pt idx="289">
                  <c:v>1665.3019999999999</c:v>
                </c:pt>
                <c:pt idx="290">
                  <c:v>1669.7829999999999</c:v>
                </c:pt>
                <c:pt idx="291">
                  <c:v>1674.259</c:v>
                </c:pt>
                <c:pt idx="292">
                  <c:v>1678.732</c:v>
                </c:pt>
                <c:pt idx="293">
                  <c:v>1683.1990000000001</c:v>
                </c:pt>
                <c:pt idx="294">
                  <c:v>1687.663</c:v>
                </c:pt>
                <c:pt idx="295">
                  <c:v>1692.1220000000001</c:v>
                </c:pt>
                <c:pt idx="296">
                  <c:v>1696.577</c:v>
                </c:pt>
                <c:pt idx="297">
                  <c:v>1701.028</c:v>
                </c:pt>
                <c:pt idx="298">
                  <c:v>1705.4739999999999</c:v>
                </c:pt>
                <c:pt idx="299">
                  <c:v>1709.9169999999999</c:v>
                </c:pt>
                <c:pt idx="300">
                  <c:v>1714.355</c:v>
                </c:pt>
                <c:pt idx="301">
                  <c:v>1718.788</c:v>
                </c:pt>
                <c:pt idx="302">
                  <c:v>1723.2180000000001</c:v>
                </c:pt>
                <c:pt idx="303">
                  <c:v>1727.643</c:v>
                </c:pt>
                <c:pt idx="304">
                  <c:v>1732.0640000000001</c:v>
                </c:pt>
                <c:pt idx="305">
                  <c:v>1736.481</c:v>
                </c:pt>
                <c:pt idx="306">
                  <c:v>1740.893</c:v>
                </c:pt>
                <c:pt idx="307">
                  <c:v>1745.3009999999999</c:v>
                </c:pt>
                <c:pt idx="308">
                  <c:v>1749.7049999999999</c:v>
                </c:pt>
                <c:pt idx="309">
                  <c:v>1754.105</c:v>
                </c:pt>
                <c:pt idx="310">
                  <c:v>1758.501</c:v>
                </c:pt>
                <c:pt idx="311">
                  <c:v>1762.893</c:v>
                </c:pt>
                <c:pt idx="312">
                  <c:v>1767.28</c:v>
                </c:pt>
                <c:pt idx="313">
                  <c:v>1771.663</c:v>
                </c:pt>
                <c:pt idx="314">
                  <c:v>1776.0419999999999</c:v>
                </c:pt>
                <c:pt idx="315">
                  <c:v>1780.4169999999999</c:v>
                </c:pt>
                <c:pt idx="316">
                  <c:v>1784.787</c:v>
                </c:pt>
                <c:pt idx="317">
                  <c:v>1789.154</c:v>
                </c:pt>
                <c:pt idx="318">
                  <c:v>1793.5160000000001</c:v>
                </c:pt>
                <c:pt idx="319">
                  <c:v>1797.874</c:v>
                </c:pt>
                <c:pt idx="320">
                  <c:v>1802.2280000000001</c:v>
                </c:pt>
                <c:pt idx="321">
                  <c:v>1806.578</c:v>
                </c:pt>
                <c:pt idx="322">
                  <c:v>1810.924</c:v>
                </c:pt>
                <c:pt idx="323">
                  <c:v>1815.2660000000001</c:v>
                </c:pt>
                <c:pt idx="324">
                  <c:v>1819.6030000000001</c:v>
                </c:pt>
                <c:pt idx="325">
                  <c:v>1823.9369999999999</c:v>
                </c:pt>
                <c:pt idx="326">
                  <c:v>1828.2660000000001</c:v>
                </c:pt>
                <c:pt idx="327">
                  <c:v>1832.5909999999999</c:v>
                </c:pt>
                <c:pt idx="328">
                  <c:v>1836.913</c:v>
                </c:pt>
                <c:pt idx="329">
                  <c:v>1841.23</c:v>
                </c:pt>
                <c:pt idx="330">
                  <c:v>1845.5429999999999</c:v>
                </c:pt>
                <c:pt idx="331">
                  <c:v>1849.8520000000001</c:v>
                </c:pt>
                <c:pt idx="332">
                  <c:v>1854.1559999999999</c:v>
                </c:pt>
                <c:pt idx="333">
                  <c:v>1858.4570000000001</c:v>
                </c:pt>
                <c:pt idx="334">
                  <c:v>1862.7539999999999</c:v>
                </c:pt>
                <c:pt idx="335">
                  <c:v>1867.047</c:v>
                </c:pt>
                <c:pt idx="336">
                  <c:v>1871.335</c:v>
                </c:pt>
                <c:pt idx="337">
                  <c:v>1875.62</c:v>
                </c:pt>
                <c:pt idx="338">
                  <c:v>1879.9</c:v>
                </c:pt>
                <c:pt idx="339">
                  <c:v>1884.1769999999999</c:v>
                </c:pt>
                <c:pt idx="340">
                  <c:v>1888.4490000000001</c:v>
                </c:pt>
                <c:pt idx="341">
                  <c:v>1892.7180000000001</c:v>
                </c:pt>
                <c:pt idx="342">
                  <c:v>1896.982</c:v>
                </c:pt>
                <c:pt idx="343">
                  <c:v>1901.2429999999999</c:v>
                </c:pt>
                <c:pt idx="344">
                  <c:v>1905.499</c:v>
                </c:pt>
                <c:pt idx="345">
                  <c:v>1909.752</c:v>
                </c:pt>
                <c:pt idx="346">
                  <c:v>1914</c:v>
                </c:pt>
                <c:pt idx="347">
                  <c:v>1918.2449999999999</c:v>
                </c:pt>
                <c:pt idx="348">
                  <c:v>1922.4849999999999</c:v>
                </c:pt>
                <c:pt idx="349">
                  <c:v>1926.722</c:v>
                </c:pt>
                <c:pt idx="350">
                  <c:v>1930.954</c:v>
                </c:pt>
                <c:pt idx="351">
                  <c:v>1935.183</c:v>
                </c:pt>
                <c:pt idx="352">
                  <c:v>1939.4079999999999</c:v>
                </c:pt>
                <c:pt idx="353">
                  <c:v>1943.6279999999999</c:v>
                </c:pt>
                <c:pt idx="354">
                  <c:v>1947.845</c:v>
                </c:pt>
                <c:pt idx="355">
                  <c:v>1952.058</c:v>
                </c:pt>
                <c:pt idx="356">
                  <c:v>1956.2670000000001</c:v>
                </c:pt>
                <c:pt idx="357">
                  <c:v>1960.472</c:v>
                </c:pt>
                <c:pt idx="358">
                  <c:v>1964.673</c:v>
                </c:pt>
                <c:pt idx="359">
                  <c:v>1968.87</c:v>
                </c:pt>
                <c:pt idx="360">
                  <c:v>1973.0630000000001</c:v>
                </c:pt>
                <c:pt idx="361">
                  <c:v>1977.252</c:v>
                </c:pt>
                <c:pt idx="362">
                  <c:v>1981.4380000000001</c:v>
                </c:pt>
                <c:pt idx="363">
                  <c:v>1985.6189999999999</c:v>
                </c:pt>
                <c:pt idx="364">
                  <c:v>1989.797</c:v>
                </c:pt>
                <c:pt idx="365">
                  <c:v>1993.971</c:v>
                </c:pt>
                <c:pt idx="366">
                  <c:v>1998.14</c:v>
                </c:pt>
                <c:pt idx="367">
                  <c:v>2002.306</c:v>
                </c:pt>
                <c:pt idx="368">
                  <c:v>2006.4690000000001</c:v>
                </c:pt>
                <c:pt idx="369">
                  <c:v>2010.627</c:v>
                </c:pt>
                <c:pt idx="370">
                  <c:v>2014.7809999999999</c:v>
                </c:pt>
                <c:pt idx="371">
                  <c:v>2018.932</c:v>
                </c:pt>
                <c:pt idx="372">
                  <c:v>2023.078</c:v>
                </c:pt>
                <c:pt idx="373">
                  <c:v>2027.221</c:v>
                </c:pt>
                <c:pt idx="374">
                  <c:v>2031.36</c:v>
                </c:pt>
                <c:pt idx="375">
                  <c:v>2035.4949999999999</c:v>
                </c:pt>
                <c:pt idx="376">
                  <c:v>2039.627</c:v>
                </c:pt>
                <c:pt idx="377">
                  <c:v>2043.7539999999999</c:v>
                </c:pt>
                <c:pt idx="378">
                  <c:v>2047.8779999999999</c:v>
                </c:pt>
                <c:pt idx="379">
                  <c:v>2051.998</c:v>
                </c:pt>
                <c:pt idx="380">
                  <c:v>2056.114</c:v>
                </c:pt>
                <c:pt idx="381">
                  <c:v>2060.2260000000001</c:v>
                </c:pt>
                <c:pt idx="382">
                  <c:v>2064.3339999999998</c:v>
                </c:pt>
                <c:pt idx="383">
                  <c:v>2068.4389999999999</c:v>
                </c:pt>
                <c:pt idx="384">
                  <c:v>2072.54</c:v>
                </c:pt>
                <c:pt idx="385">
                  <c:v>2076.6370000000002</c:v>
                </c:pt>
                <c:pt idx="386">
                  <c:v>2080.73</c:v>
                </c:pt>
                <c:pt idx="387">
                  <c:v>2084.8200000000002</c:v>
                </c:pt>
                <c:pt idx="388">
                  <c:v>2088.9059999999999</c:v>
                </c:pt>
                <c:pt idx="389">
                  <c:v>2092.9879999999998</c:v>
                </c:pt>
                <c:pt idx="390">
                  <c:v>2097.0659999999998</c:v>
                </c:pt>
                <c:pt idx="391">
                  <c:v>2101.14</c:v>
                </c:pt>
                <c:pt idx="392">
                  <c:v>2105.2109999999998</c:v>
                </c:pt>
                <c:pt idx="393">
                  <c:v>2109.2779999999998</c:v>
                </c:pt>
                <c:pt idx="394">
                  <c:v>2113.3420000000001</c:v>
                </c:pt>
                <c:pt idx="395">
                  <c:v>2117.4009999999998</c:v>
                </c:pt>
                <c:pt idx="396">
                  <c:v>2121.4569999999999</c:v>
                </c:pt>
                <c:pt idx="397">
                  <c:v>2125.509</c:v>
                </c:pt>
                <c:pt idx="398">
                  <c:v>2129.558</c:v>
                </c:pt>
                <c:pt idx="399">
                  <c:v>2133.6019999999999</c:v>
                </c:pt>
                <c:pt idx="400">
                  <c:v>2137.643</c:v>
                </c:pt>
                <c:pt idx="401">
                  <c:v>2141.681</c:v>
                </c:pt>
                <c:pt idx="402">
                  <c:v>2145.7139999999999</c:v>
                </c:pt>
                <c:pt idx="403">
                  <c:v>2149.7440000000001</c:v>
                </c:pt>
                <c:pt idx="404">
                  <c:v>2153.77</c:v>
                </c:pt>
                <c:pt idx="405">
                  <c:v>2157.7930000000001</c:v>
                </c:pt>
                <c:pt idx="406">
                  <c:v>2161.8119999999999</c:v>
                </c:pt>
                <c:pt idx="407">
                  <c:v>2165.8270000000002</c:v>
                </c:pt>
                <c:pt idx="408">
                  <c:v>2169.8380000000002</c:v>
                </c:pt>
                <c:pt idx="409">
                  <c:v>2173.846</c:v>
                </c:pt>
                <c:pt idx="410">
                  <c:v>2177.8510000000001</c:v>
                </c:pt>
                <c:pt idx="411">
                  <c:v>2181.8510000000001</c:v>
                </c:pt>
                <c:pt idx="412">
                  <c:v>2185.848</c:v>
                </c:pt>
                <c:pt idx="413">
                  <c:v>2189.8409999999999</c:v>
                </c:pt>
                <c:pt idx="414">
                  <c:v>2193.8310000000001</c:v>
                </c:pt>
                <c:pt idx="415">
                  <c:v>2197.817</c:v>
                </c:pt>
                <c:pt idx="416">
                  <c:v>2201.799</c:v>
                </c:pt>
                <c:pt idx="417">
                  <c:v>2205.7779999999998</c:v>
                </c:pt>
                <c:pt idx="418">
                  <c:v>2209.7530000000002</c:v>
                </c:pt>
                <c:pt idx="419">
                  <c:v>2213.7249999999999</c:v>
                </c:pt>
                <c:pt idx="420">
                  <c:v>2217.6930000000002</c:v>
                </c:pt>
                <c:pt idx="421">
                  <c:v>2221.6570000000002</c:v>
                </c:pt>
                <c:pt idx="422">
                  <c:v>2225.6179999999999</c:v>
                </c:pt>
                <c:pt idx="423">
                  <c:v>2229.5749999999998</c:v>
                </c:pt>
                <c:pt idx="424">
                  <c:v>2233.529</c:v>
                </c:pt>
                <c:pt idx="425">
                  <c:v>2237.4789999999998</c:v>
                </c:pt>
                <c:pt idx="426">
                  <c:v>2241.4250000000002</c:v>
                </c:pt>
                <c:pt idx="427">
                  <c:v>2245.3679999999999</c:v>
                </c:pt>
                <c:pt idx="428">
                  <c:v>2249.3069999999998</c:v>
                </c:pt>
                <c:pt idx="429">
                  <c:v>2253.2429999999999</c:v>
                </c:pt>
                <c:pt idx="430">
                  <c:v>2257.1750000000002</c:v>
                </c:pt>
                <c:pt idx="431">
                  <c:v>2261.1039999999998</c:v>
                </c:pt>
                <c:pt idx="432">
                  <c:v>2265.029</c:v>
                </c:pt>
                <c:pt idx="433">
                  <c:v>2268.9499999999998</c:v>
                </c:pt>
                <c:pt idx="434">
                  <c:v>2272.8679999999999</c:v>
                </c:pt>
                <c:pt idx="435">
                  <c:v>2276.7829999999999</c:v>
                </c:pt>
                <c:pt idx="436">
                  <c:v>2280.694</c:v>
                </c:pt>
                <c:pt idx="437">
                  <c:v>2284.6010000000001</c:v>
                </c:pt>
                <c:pt idx="438">
                  <c:v>2288.5050000000001</c:v>
                </c:pt>
                <c:pt idx="439">
                  <c:v>2292.4050000000002</c:v>
                </c:pt>
                <c:pt idx="440">
                  <c:v>2296.3020000000001</c:v>
                </c:pt>
                <c:pt idx="441">
                  <c:v>2300.1950000000002</c:v>
                </c:pt>
                <c:pt idx="442">
                  <c:v>2304.085</c:v>
                </c:pt>
                <c:pt idx="443">
                  <c:v>2307.971</c:v>
                </c:pt>
                <c:pt idx="444">
                  <c:v>2311.8539999999998</c:v>
                </c:pt>
                <c:pt idx="445">
                  <c:v>2315.7339999999999</c:v>
                </c:pt>
                <c:pt idx="446">
                  <c:v>2319.6089999999999</c:v>
                </c:pt>
                <c:pt idx="447">
                  <c:v>2323.482</c:v>
                </c:pt>
                <c:pt idx="448">
                  <c:v>2327.3510000000001</c:v>
                </c:pt>
                <c:pt idx="449">
                  <c:v>2331.2159999999999</c:v>
                </c:pt>
                <c:pt idx="450">
                  <c:v>2335.078</c:v>
                </c:pt>
                <c:pt idx="451">
                  <c:v>2338.9369999999999</c:v>
                </c:pt>
                <c:pt idx="452">
                  <c:v>2342.7919999999999</c:v>
                </c:pt>
                <c:pt idx="453">
                  <c:v>2346.643</c:v>
                </c:pt>
                <c:pt idx="454">
                  <c:v>2350.4920000000002</c:v>
                </c:pt>
                <c:pt idx="455">
                  <c:v>2354.3359999999998</c:v>
                </c:pt>
                <c:pt idx="456">
                  <c:v>2358.1779999999999</c:v>
                </c:pt>
                <c:pt idx="457">
                  <c:v>2362.0149999999999</c:v>
                </c:pt>
                <c:pt idx="458">
                  <c:v>2365.85</c:v>
                </c:pt>
                <c:pt idx="459">
                  <c:v>2369.681</c:v>
                </c:pt>
                <c:pt idx="460">
                  <c:v>2373.5079999999998</c:v>
                </c:pt>
                <c:pt idx="461">
                  <c:v>2377.3330000000001</c:v>
                </c:pt>
                <c:pt idx="462">
                  <c:v>2381.1529999999998</c:v>
                </c:pt>
                <c:pt idx="463">
                  <c:v>2384.971</c:v>
                </c:pt>
                <c:pt idx="464">
                  <c:v>2388.7849999999999</c:v>
                </c:pt>
                <c:pt idx="465">
                  <c:v>2392.5949999999998</c:v>
                </c:pt>
                <c:pt idx="466">
                  <c:v>2396.402</c:v>
                </c:pt>
                <c:pt idx="467">
                  <c:v>2400.2060000000001</c:v>
                </c:pt>
                <c:pt idx="468">
                  <c:v>2404.0070000000001</c:v>
                </c:pt>
                <c:pt idx="469">
                  <c:v>2407.8040000000001</c:v>
                </c:pt>
                <c:pt idx="470">
                  <c:v>2411.5970000000002</c:v>
                </c:pt>
                <c:pt idx="471">
                  <c:v>2415.3879999999999</c:v>
                </c:pt>
                <c:pt idx="472">
                  <c:v>2419.174</c:v>
                </c:pt>
                <c:pt idx="473">
                  <c:v>2422.9580000000001</c:v>
                </c:pt>
                <c:pt idx="474">
                  <c:v>2426.7379999999998</c:v>
                </c:pt>
                <c:pt idx="475">
                  <c:v>2430.5149999999999</c:v>
                </c:pt>
                <c:pt idx="476">
                  <c:v>2434.2890000000002</c:v>
                </c:pt>
                <c:pt idx="477">
                  <c:v>2438.0590000000002</c:v>
                </c:pt>
                <c:pt idx="478">
                  <c:v>2441.8249999999998</c:v>
                </c:pt>
                <c:pt idx="479">
                  <c:v>2445.5889999999999</c:v>
                </c:pt>
                <c:pt idx="480">
                  <c:v>2449.3490000000002</c:v>
                </c:pt>
                <c:pt idx="481">
                  <c:v>2453.1060000000002</c:v>
                </c:pt>
                <c:pt idx="482">
                  <c:v>2456.8589999999999</c:v>
                </c:pt>
                <c:pt idx="483">
                  <c:v>2460.61</c:v>
                </c:pt>
                <c:pt idx="484">
                  <c:v>2464.3560000000002</c:v>
                </c:pt>
                <c:pt idx="485">
                  <c:v>2468.1</c:v>
                </c:pt>
                <c:pt idx="486">
                  <c:v>2471.84</c:v>
                </c:pt>
                <c:pt idx="487">
                  <c:v>2475.5770000000002</c:v>
                </c:pt>
                <c:pt idx="488">
                  <c:v>2479.3110000000001</c:v>
                </c:pt>
                <c:pt idx="489">
                  <c:v>2483.0410000000002</c:v>
                </c:pt>
                <c:pt idx="490">
                  <c:v>2486.768</c:v>
                </c:pt>
                <c:pt idx="491">
                  <c:v>2490.4920000000002</c:v>
                </c:pt>
                <c:pt idx="492">
                  <c:v>2494.2130000000002</c:v>
                </c:pt>
                <c:pt idx="493">
                  <c:v>2497.9299999999998</c:v>
                </c:pt>
                <c:pt idx="494">
                  <c:v>2501.6439999999998</c:v>
                </c:pt>
                <c:pt idx="495">
                  <c:v>2505.355</c:v>
                </c:pt>
                <c:pt idx="496">
                  <c:v>2509.0619999999999</c:v>
                </c:pt>
                <c:pt idx="497">
                  <c:v>2512.7660000000001</c:v>
                </c:pt>
                <c:pt idx="498">
                  <c:v>2516.4670000000001</c:v>
                </c:pt>
                <c:pt idx="499">
                  <c:v>2520.165</c:v>
                </c:pt>
                <c:pt idx="500">
                  <c:v>2523.8589999999999</c:v>
                </c:pt>
                <c:pt idx="501">
                  <c:v>2527.5509999999999</c:v>
                </c:pt>
                <c:pt idx="502">
                  <c:v>2531.239</c:v>
                </c:pt>
                <c:pt idx="503">
                  <c:v>2534.9229999999998</c:v>
                </c:pt>
                <c:pt idx="504">
                  <c:v>2538.605</c:v>
                </c:pt>
                <c:pt idx="505">
                  <c:v>2542.2829999999999</c:v>
                </c:pt>
                <c:pt idx="506">
                  <c:v>2545.9580000000001</c:v>
                </c:pt>
                <c:pt idx="507">
                  <c:v>2549.63</c:v>
                </c:pt>
                <c:pt idx="508">
                  <c:v>2553.299</c:v>
                </c:pt>
                <c:pt idx="509">
                  <c:v>2556.9639999999999</c:v>
                </c:pt>
                <c:pt idx="510">
                  <c:v>2560.6260000000002</c:v>
                </c:pt>
                <c:pt idx="511">
                  <c:v>2564.2849999999999</c:v>
                </c:pt>
                <c:pt idx="512">
                  <c:v>2567.9409999999998</c:v>
                </c:pt>
                <c:pt idx="513">
                  <c:v>2571.5940000000001</c:v>
                </c:pt>
                <c:pt idx="514">
                  <c:v>2575.2429999999999</c:v>
                </c:pt>
                <c:pt idx="515">
                  <c:v>2578.89</c:v>
                </c:pt>
                <c:pt idx="516">
                  <c:v>2582.5329999999999</c:v>
                </c:pt>
                <c:pt idx="517">
                  <c:v>2586.1729999999998</c:v>
                </c:pt>
                <c:pt idx="518">
                  <c:v>2589.8090000000002</c:v>
                </c:pt>
                <c:pt idx="519">
                  <c:v>2593.4430000000002</c:v>
                </c:pt>
                <c:pt idx="520">
                  <c:v>2597.0729999999999</c:v>
                </c:pt>
                <c:pt idx="521">
                  <c:v>2600.701</c:v>
                </c:pt>
                <c:pt idx="522">
                  <c:v>2604.3249999999998</c:v>
                </c:pt>
                <c:pt idx="523">
                  <c:v>2607.9459999999999</c:v>
                </c:pt>
                <c:pt idx="524">
                  <c:v>2611.5639999999999</c:v>
                </c:pt>
                <c:pt idx="525">
                  <c:v>2615.1779999999999</c:v>
                </c:pt>
                <c:pt idx="526">
                  <c:v>2618.79</c:v>
                </c:pt>
                <c:pt idx="527">
                  <c:v>2622.3980000000001</c:v>
                </c:pt>
                <c:pt idx="528">
                  <c:v>2626.0039999999999</c:v>
                </c:pt>
                <c:pt idx="529">
                  <c:v>2629.6060000000002</c:v>
                </c:pt>
                <c:pt idx="530">
                  <c:v>2633.2049999999999</c:v>
                </c:pt>
                <c:pt idx="531">
                  <c:v>2636.8009999999999</c:v>
                </c:pt>
                <c:pt idx="532">
                  <c:v>2640.3939999999998</c:v>
                </c:pt>
                <c:pt idx="533">
                  <c:v>2643.9830000000002</c:v>
                </c:pt>
                <c:pt idx="534">
                  <c:v>2647.57</c:v>
                </c:pt>
                <c:pt idx="535">
                  <c:v>2651.1529999999998</c:v>
                </c:pt>
                <c:pt idx="536">
                  <c:v>2654.7339999999999</c:v>
                </c:pt>
                <c:pt idx="537">
                  <c:v>2658.3110000000001</c:v>
                </c:pt>
                <c:pt idx="538">
                  <c:v>2661.8850000000002</c:v>
                </c:pt>
                <c:pt idx="539">
                  <c:v>2665.4560000000001</c:v>
                </c:pt>
                <c:pt idx="540">
                  <c:v>2669.0250000000001</c:v>
                </c:pt>
                <c:pt idx="541">
                  <c:v>2672.5889999999999</c:v>
                </c:pt>
                <c:pt idx="542">
                  <c:v>2676.1509999999998</c:v>
                </c:pt>
                <c:pt idx="543">
                  <c:v>2679.71</c:v>
                </c:pt>
                <c:pt idx="544">
                  <c:v>2683.2660000000001</c:v>
                </c:pt>
                <c:pt idx="545">
                  <c:v>2686.819</c:v>
                </c:pt>
                <c:pt idx="546">
                  <c:v>2690.3679999999999</c:v>
                </c:pt>
                <c:pt idx="547">
                  <c:v>2693.915</c:v>
                </c:pt>
                <c:pt idx="548">
                  <c:v>2697.4580000000001</c:v>
                </c:pt>
                <c:pt idx="549">
                  <c:v>2700.9989999999998</c:v>
                </c:pt>
                <c:pt idx="550">
                  <c:v>2704.5360000000001</c:v>
                </c:pt>
                <c:pt idx="551">
                  <c:v>2708.0709999999999</c:v>
                </c:pt>
                <c:pt idx="552">
                  <c:v>2711.6019999999999</c:v>
                </c:pt>
                <c:pt idx="553">
                  <c:v>2715.13</c:v>
                </c:pt>
                <c:pt idx="554">
                  <c:v>2718.6559999999999</c:v>
                </c:pt>
                <c:pt idx="555">
                  <c:v>2722.1779999999999</c:v>
                </c:pt>
                <c:pt idx="556">
                  <c:v>2725.6970000000001</c:v>
                </c:pt>
                <c:pt idx="557">
                  <c:v>2729.2139999999999</c:v>
                </c:pt>
                <c:pt idx="558">
                  <c:v>2732.7269999999999</c:v>
                </c:pt>
                <c:pt idx="559">
                  <c:v>2736.2370000000001</c:v>
                </c:pt>
                <c:pt idx="560">
                  <c:v>2739.7440000000001</c:v>
                </c:pt>
                <c:pt idx="561">
                  <c:v>2743.2489999999998</c:v>
                </c:pt>
                <c:pt idx="562">
                  <c:v>2746.75</c:v>
                </c:pt>
                <c:pt idx="563">
                  <c:v>2750.248</c:v>
                </c:pt>
                <c:pt idx="564">
                  <c:v>2753.7429999999999</c:v>
                </c:pt>
                <c:pt idx="565">
                  <c:v>2757.2359999999999</c:v>
                </c:pt>
                <c:pt idx="566">
                  <c:v>2760.7249999999999</c:v>
                </c:pt>
                <c:pt idx="567">
                  <c:v>2764.2109999999998</c:v>
                </c:pt>
                <c:pt idx="568">
                  <c:v>2767.6950000000002</c:v>
                </c:pt>
                <c:pt idx="569">
                  <c:v>2771.1750000000002</c:v>
                </c:pt>
                <c:pt idx="570">
                  <c:v>2774.652</c:v>
                </c:pt>
                <c:pt idx="571">
                  <c:v>2778.127</c:v>
                </c:pt>
                <c:pt idx="572">
                  <c:v>2781.598</c:v>
                </c:pt>
                <c:pt idx="573">
                  <c:v>2785.067</c:v>
                </c:pt>
                <c:pt idx="574">
                  <c:v>2788.5320000000002</c:v>
                </c:pt>
                <c:pt idx="575">
                  <c:v>2791.9949999999999</c:v>
                </c:pt>
                <c:pt idx="576">
                  <c:v>2795.4549999999999</c:v>
                </c:pt>
                <c:pt idx="577">
                  <c:v>2798.9110000000001</c:v>
                </c:pt>
                <c:pt idx="578">
                  <c:v>2802.3649999999998</c:v>
                </c:pt>
                <c:pt idx="579">
                  <c:v>2805.8159999999998</c:v>
                </c:pt>
                <c:pt idx="580">
                  <c:v>2809.2640000000001</c:v>
                </c:pt>
                <c:pt idx="581">
                  <c:v>2812.7089999999998</c:v>
                </c:pt>
                <c:pt idx="582">
                  <c:v>2816.1509999999998</c:v>
                </c:pt>
                <c:pt idx="583">
                  <c:v>2819.59</c:v>
                </c:pt>
                <c:pt idx="584">
                  <c:v>2823.0259999999998</c:v>
                </c:pt>
                <c:pt idx="585">
                  <c:v>2826.46</c:v>
                </c:pt>
                <c:pt idx="586">
                  <c:v>2829.89</c:v>
                </c:pt>
                <c:pt idx="587">
                  <c:v>2833.3180000000002</c:v>
                </c:pt>
                <c:pt idx="588">
                  <c:v>2836.7420000000002</c:v>
                </c:pt>
                <c:pt idx="589">
                  <c:v>2840.1640000000002</c:v>
                </c:pt>
                <c:pt idx="590">
                  <c:v>2843.5830000000001</c:v>
                </c:pt>
                <c:pt idx="591">
                  <c:v>2846.9989999999998</c:v>
                </c:pt>
                <c:pt idx="592">
                  <c:v>2850.4119999999998</c:v>
                </c:pt>
                <c:pt idx="593">
                  <c:v>2853.8220000000001</c:v>
                </c:pt>
                <c:pt idx="594">
                  <c:v>2857.2289999999998</c:v>
                </c:pt>
                <c:pt idx="595">
                  <c:v>2860.634</c:v>
                </c:pt>
                <c:pt idx="596">
                  <c:v>2864.0349999999999</c:v>
                </c:pt>
                <c:pt idx="597">
                  <c:v>2867.4340000000002</c:v>
                </c:pt>
                <c:pt idx="598">
                  <c:v>2870.83</c:v>
                </c:pt>
                <c:pt idx="599">
                  <c:v>2874.223</c:v>
                </c:pt>
                <c:pt idx="600">
                  <c:v>2877.6129999999998</c:v>
                </c:pt>
                <c:pt idx="601">
                  <c:v>2881</c:v>
                </c:pt>
                <c:pt idx="602">
                  <c:v>2884.3850000000002</c:v>
                </c:pt>
                <c:pt idx="603">
                  <c:v>2887.7660000000001</c:v>
                </c:pt>
                <c:pt idx="604">
                  <c:v>2891.145</c:v>
                </c:pt>
                <c:pt idx="605">
                  <c:v>2894.5210000000002</c:v>
                </c:pt>
                <c:pt idx="606">
                  <c:v>2897.8939999999998</c:v>
                </c:pt>
                <c:pt idx="607">
                  <c:v>2901.2640000000001</c:v>
                </c:pt>
                <c:pt idx="608">
                  <c:v>2904.6309999999999</c:v>
                </c:pt>
                <c:pt idx="609">
                  <c:v>2907.9960000000001</c:v>
                </c:pt>
                <c:pt idx="610">
                  <c:v>2911.3580000000002</c:v>
                </c:pt>
                <c:pt idx="611">
                  <c:v>2914.7170000000001</c:v>
                </c:pt>
                <c:pt idx="612">
                  <c:v>2918.0729999999999</c:v>
                </c:pt>
                <c:pt idx="613">
                  <c:v>2921.4259999999999</c:v>
                </c:pt>
                <c:pt idx="614">
                  <c:v>2924.777</c:v>
                </c:pt>
                <c:pt idx="615">
                  <c:v>2928.1239999999998</c:v>
                </c:pt>
                <c:pt idx="616">
                  <c:v>2931.4690000000001</c:v>
                </c:pt>
                <c:pt idx="617">
                  <c:v>2934.8110000000001</c:v>
                </c:pt>
                <c:pt idx="618">
                  <c:v>2938.15</c:v>
                </c:pt>
                <c:pt idx="619">
                  <c:v>2941.4870000000001</c:v>
                </c:pt>
                <c:pt idx="620">
                  <c:v>2944.8209999999999</c:v>
                </c:pt>
                <c:pt idx="621">
                  <c:v>2948.152</c:v>
                </c:pt>
                <c:pt idx="622">
                  <c:v>2951.48</c:v>
                </c:pt>
                <c:pt idx="623">
                  <c:v>2954.8049999999998</c:v>
                </c:pt>
                <c:pt idx="624">
                  <c:v>2958.1280000000002</c:v>
                </c:pt>
                <c:pt idx="625">
                  <c:v>2961.4470000000001</c:v>
                </c:pt>
                <c:pt idx="626">
                  <c:v>2964.7649999999999</c:v>
                </c:pt>
                <c:pt idx="627">
                  <c:v>2968.0790000000002</c:v>
                </c:pt>
                <c:pt idx="628">
                  <c:v>2971.39</c:v>
                </c:pt>
                <c:pt idx="629">
                  <c:v>2974.6990000000001</c:v>
                </c:pt>
                <c:pt idx="630">
                  <c:v>2978.0050000000001</c:v>
                </c:pt>
                <c:pt idx="631">
                  <c:v>2981.308</c:v>
                </c:pt>
                <c:pt idx="632">
                  <c:v>2984.6089999999999</c:v>
                </c:pt>
                <c:pt idx="633">
                  <c:v>2987.9070000000002</c:v>
                </c:pt>
                <c:pt idx="634">
                  <c:v>2991.2020000000002</c:v>
                </c:pt>
                <c:pt idx="635">
                  <c:v>2994.4940000000001</c:v>
                </c:pt>
                <c:pt idx="636">
                  <c:v>2997.7840000000001</c:v>
                </c:pt>
                <c:pt idx="637">
                  <c:v>3001.07</c:v>
                </c:pt>
                <c:pt idx="638">
                  <c:v>3004.355</c:v>
                </c:pt>
                <c:pt idx="639">
                  <c:v>3007.636</c:v>
                </c:pt>
                <c:pt idx="640">
                  <c:v>3010.915</c:v>
                </c:pt>
                <c:pt idx="641">
                  <c:v>3014.1909999999998</c:v>
                </c:pt>
                <c:pt idx="642">
                  <c:v>3017.4639999999999</c:v>
                </c:pt>
                <c:pt idx="643">
                  <c:v>3020.7339999999999</c:v>
                </c:pt>
                <c:pt idx="644">
                  <c:v>3024.002</c:v>
                </c:pt>
                <c:pt idx="645">
                  <c:v>3027.2669999999998</c:v>
                </c:pt>
                <c:pt idx="646">
                  <c:v>3030.53</c:v>
                </c:pt>
                <c:pt idx="647">
                  <c:v>3033.7890000000002</c:v>
                </c:pt>
                <c:pt idx="648">
                  <c:v>3037.0459999999998</c:v>
                </c:pt>
                <c:pt idx="649">
                  <c:v>3040.3009999999999</c:v>
                </c:pt>
                <c:pt idx="650">
                  <c:v>3043.5520000000001</c:v>
                </c:pt>
                <c:pt idx="651">
                  <c:v>3046.8009999999999</c:v>
                </c:pt>
                <c:pt idx="652">
                  <c:v>3050.0479999999998</c:v>
                </c:pt>
                <c:pt idx="653">
                  <c:v>3053.2910000000002</c:v>
                </c:pt>
                <c:pt idx="654">
                  <c:v>3056.5320000000002</c:v>
                </c:pt>
                <c:pt idx="655">
                  <c:v>3059.7710000000002</c:v>
                </c:pt>
                <c:pt idx="656">
                  <c:v>3063.0059999999999</c:v>
                </c:pt>
                <c:pt idx="657">
                  <c:v>3066.239</c:v>
                </c:pt>
                <c:pt idx="658">
                  <c:v>3069.4690000000001</c:v>
                </c:pt>
                <c:pt idx="659">
                  <c:v>3072.6970000000001</c:v>
                </c:pt>
                <c:pt idx="660">
                  <c:v>3075.922</c:v>
                </c:pt>
                <c:pt idx="661">
                  <c:v>3079.1439999999998</c:v>
                </c:pt>
                <c:pt idx="662">
                  <c:v>3082.364</c:v>
                </c:pt>
                <c:pt idx="663">
                  <c:v>3085.5810000000001</c:v>
                </c:pt>
                <c:pt idx="664">
                  <c:v>3088.7950000000001</c:v>
                </c:pt>
                <c:pt idx="665">
                  <c:v>3092.0070000000001</c:v>
                </c:pt>
                <c:pt idx="666">
                  <c:v>3095.2159999999999</c:v>
                </c:pt>
                <c:pt idx="667">
                  <c:v>3098.4229999999998</c:v>
                </c:pt>
                <c:pt idx="668">
                  <c:v>3101.627</c:v>
                </c:pt>
                <c:pt idx="669">
                  <c:v>3104.828</c:v>
                </c:pt>
                <c:pt idx="670">
                  <c:v>3108.0259999999998</c:v>
                </c:pt>
                <c:pt idx="671">
                  <c:v>3111.2220000000002</c:v>
                </c:pt>
                <c:pt idx="672">
                  <c:v>3114.4160000000002</c:v>
                </c:pt>
                <c:pt idx="673">
                  <c:v>3117.607</c:v>
                </c:pt>
                <c:pt idx="674">
                  <c:v>3120.7950000000001</c:v>
                </c:pt>
                <c:pt idx="675">
                  <c:v>3123.98</c:v>
                </c:pt>
                <c:pt idx="676">
                  <c:v>3127.163</c:v>
                </c:pt>
                <c:pt idx="677">
                  <c:v>3130.3440000000001</c:v>
                </c:pt>
                <c:pt idx="678">
                  <c:v>3133.5210000000002</c:v>
                </c:pt>
                <c:pt idx="679">
                  <c:v>3136.6959999999999</c:v>
                </c:pt>
                <c:pt idx="680">
                  <c:v>3139.8690000000001</c:v>
                </c:pt>
                <c:pt idx="681">
                  <c:v>3143.0390000000002</c:v>
                </c:pt>
                <c:pt idx="682">
                  <c:v>3146.2060000000001</c:v>
                </c:pt>
                <c:pt idx="683">
                  <c:v>3149.3710000000001</c:v>
                </c:pt>
                <c:pt idx="684">
                  <c:v>3152.5329999999999</c:v>
                </c:pt>
                <c:pt idx="685">
                  <c:v>3155.6930000000002</c:v>
                </c:pt>
                <c:pt idx="686">
                  <c:v>3158.85</c:v>
                </c:pt>
                <c:pt idx="687">
                  <c:v>3162.0050000000001</c:v>
                </c:pt>
                <c:pt idx="688">
                  <c:v>3165.1570000000002</c:v>
                </c:pt>
                <c:pt idx="689">
                  <c:v>3168.306</c:v>
                </c:pt>
                <c:pt idx="690">
                  <c:v>3171.453</c:v>
                </c:pt>
                <c:pt idx="691">
                  <c:v>3174.5970000000002</c:v>
                </c:pt>
                <c:pt idx="692">
                  <c:v>3177.739</c:v>
                </c:pt>
                <c:pt idx="693">
                  <c:v>3180.8780000000002</c:v>
                </c:pt>
                <c:pt idx="694">
                  <c:v>3184.0140000000001</c:v>
                </c:pt>
                <c:pt idx="695">
                  <c:v>3187.1489999999999</c:v>
                </c:pt>
                <c:pt idx="696">
                  <c:v>3190.28</c:v>
                </c:pt>
                <c:pt idx="697">
                  <c:v>3193.4090000000001</c:v>
                </c:pt>
                <c:pt idx="698">
                  <c:v>3196.5360000000001</c:v>
                </c:pt>
                <c:pt idx="699">
                  <c:v>3199.6590000000001</c:v>
                </c:pt>
                <c:pt idx="700">
                  <c:v>3202.7809999999999</c:v>
                </c:pt>
                <c:pt idx="701">
                  <c:v>3205.9</c:v>
                </c:pt>
                <c:pt idx="702">
                  <c:v>3209.0160000000001</c:v>
                </c:pt>
                <c:pt idx="703">
                  <c:v>3212.13</c:v>
                </c:pt>
                <c:pt idx="704">
                  <c:v>3215.241</c:v>
                </c:pt>
                <c:pt idx="705">
                  <c:v>3218.35</c:v>
                </c:pt>
                <c:pt idx="706">
                  <c:v>3221.4560000000001</c:v>
                </c:pt>
                <c:pt idx="707">
                  <c:v>3224.56</c:v>
                </c:pt>
                <c:pt idx="708">
                  <c:v>3227.6610000000001</c:v>
                </c:pt>
                <c:pt idx="709">
                  <c:v>3230.76</c:v>
                </c:pt>
                <c:pt idx="710">
                  <c:v>3233.8560000000002</c:v>
                </c:pt>
                <c:pt idx="711">
                  <c:v>3236.95</c:v>
                </c:pt>
                <c:pt idx="712">
                  <c:v>3240.0410000000002</c:v>
                </c:pt>
                <c:pt idx="713">
                  <c:v>3243.13</c:v>
                </c:pt>
                <c:pt idx="714">
                  <c:v>3246.2159999999999</c:v>
                </c:pt>
                <c:pt idx="715">
                  <c:v>3249.3</c:v>
                </c:pt>
                <c:pt idx="716">
                  <c:v>3252.3820000000001</c:v>
                </c:pt>
                <c:pt idx="717">
                  <c:v>3255.46</c:v>
                </c:pt>
                <c:pt idx="718">
                  <c:v>3258.5369999999998</c:v>
                </c:pt>
                <c:pt idx="719">
                  <c:v>3261.6109999999999</c:v>
                </c:pt>
                <c:pt idx="720">
                  <c:v>3264.6819999999998</c:v>
                </c:pt>
                <c:pt idx="721">
                  <c:v>3267.7510000000002</c:v>
                </c:pt>
                <c:pt idx="722">
                  <c:v>3270.8180000000002</c:v>
                </c:pt>
                <c:pt idx="723">
                  <c:v>3273.8820000000001</c:v>
                </c:pt>
                <c:pt idx="724">
                  <c:v>3276.9430000000002</c:v>
                </c:pt>
                <c:pt idx="725">
                  <c:v>3280.002</c:v>
                </c:pt>
                <c:pt idx="726">
                  <c:v>3283.0590000000002</c:v>
                </c:pt>
                <c:pt idx="727">
                  <c:v>3286.1129999999998</c:v>
                </c:pt>
                <c:pt idx="728">
                  <c:v>3289.165</c:v>
                </c:pt>
                <c:pt idx="729">
                  <c:v>3292.2139999999999</c:v>
                </c:pt>
                <c:pt idx="730">
                  <c:v>3295.261</c:v>
                </c:pt>
                <c:pt idx="731">
                  <c:v>3298.306</c:v>
                </c:pt>
                <c:pt idx="732">
                  <c:v>3301.348</c:v>
                </c:pt>
                <c:pt idx="733">
                  <c:v>3304.3870000000002</c:v>
                </c:pt>
                <c:pt idx="734">
                  <c:v>3307.4250000000002</c:v>
                </c:pt>
                <c:pt idx="735">
                  <c:v>3310.4589999999998</c:v>
                </c:pt>
                <c:pt idx="736">
                  <c:v>3313.4920000000002</c:v>
                </c:pt>
                <c:pt idx="737">
                  <c:v>3316.5210000000002</c:v>
                </c:pt>
                <c:pt idx="738">
                  <c:v>3319.549</c:v>
                </c:pt>
                <c:pt idx="739">
                  <c:v>3322.5740000000001</c:v>
                </c:pt>
                <c:pt idx="740">
                  <c:v>3325.5970000000002</c:v>
                </c:pt>
                <c:pt idx="741">
                  <c:v>3328.6170000000002</c:v>
                </c:pt>
                <c:pt idx="742">
                  <c:v>3331.6350000000002</c:v>
                </c:pt>
                <c:pt idx="743">
                  <c:v>3334.65</c:v>
                </c:pt>
                <c:pt idx="744">
                  <c:v>3337.663</c:v>
                </c:pt>
                <c:pt idx="745">
                  <c:v>3340.674</c:v>
                </c:pt>
                <c:pt idx="746">
                  <c:v>3343.6819999999998</c:v>
                </c:pt>
                <c:pt idx="747">
                  <c:v>3346.6880000000001</c:v>
                </c:pt>
                <c:pt idx="748">
                  <c:v>3349.6909999999998</c:v>
                </c:pt>
                <c:pt idx="749">
                  <c:v>3352.692</c:v>
                </c:pt>
                <c:pt idx="750">
                  <c:v>3355.6909999999998</c:v>
                </c:pt>
                <c:pt idx="751">
                  <c:v>3358.6869999999999</c:v>
                </c:pt>
                <c:pt idx="752">
                  <c:v>3361.681</c:v>
                </c:pt>
                <c:pt idx="753">
                  <c:v>3364.6729999999998</c:v>
                </c:pt>
                <c:pt idx="754">
                  <c:v>3367.6619999999998</c:v>
                </c:pt>
                <c:pt idx="755">
                  <c:v>3370.6489999999999</c:v>
                </c:pt>
                <c:pt idx="756">
                  <c:v>3373.6329999999998</c:v>
                </c:pt>
                <c:pt idx="757">
                  <c:v>3376.6149999999998</c:v>
                </c:pt>
                <c:pt idx="758">
                  <c:v>3379.5949999999998</c:v>
                </c:pt>
                <c:pt idx="759">
                  <c:v>3382.5720000000001</c:v>
                </c:pt>
                <c:pt idx="760">
                  <c:v>3385.547</c:v>
                </c:pt>
                <c:pt idx="761">
                  <c:v>3388.52</c:v>
                </c:pt>
                <c:pt idx="762">
                  <c:v>3391.49</c:v>
                </c:pt>
                <c:pt idx="763">
                  <c:v>3394.4580000000001</c:v>
                </c:pt>
                <c:pt idx="764">
                  <c:v>3397.424</c:v>
                </c:pt>
                <c:pt idx="765">
                  <c:v>3400.3870000000002</c:v>
                </c:pt>
                <c:pt idx="766">
                  <c:v>3403.348</c:v>
                </c:pt>
                <c:pt idx="767">
                  <c:v>3406.3069999999998</c:v>
                </c:pt>
                <c:pt idx="768">
                  <c:v>3409.2629999999999</c:v>
                </c:pt>
                <c:pt idx="769">
                  <c:v>3412.2170000000001</c:v>
                </c:pt>
                <c:pt idx="770">
                  <c:v>3415.1680000000001</c:v>
                </c:pt>
                <c:pt idx="771">
                  <c:v>3418.1179999999999</c:v>
                </c:pt>
                <c:pt idx="772">
                  <c:v>3421.0650000000001</c:v>
                </c:pt>
                <c:pt idx="773">
                  <c:v>3424.009</c:v>
                </c:pt>
                <c:pt idx="774">
                  <c:v>3426.951</c:v>
                </c:pt>
                <c:pt idx="775">
                  <c:v>3429.8910000000001</c:v>
                </c:pt>
                <c:pt idx="776">
                  <c:v>3432.8290000000002</c:v>
                </c:pt>
                <c:pt idx="777">
                  <c:v>3435.7640000000001</c:v>
                </c:pt>
                <c:pt idx="778">
                  <c:v>3438.6970000000001</c:v>
                </c:pt>
                <c:pt idx="779">
                  <c:v>3441.6280000000002</c:v>
                </c:pt>
                <c:pt idx="780">
                  <c:v>3444.5569999999998</c:v>
                </c:pt>
                <c:pt idx="781">
                  <c:v>3447.4830000000002</c:v>
                </c:pt>
                <c:pt idx="782">
                  <c:v>3450.4070000000002</c:v>
                </c:pt>
                <c:pt idx="783">
                  <c:v>3453.328</c:v>
                </c:pt>
                <c:pt idx="784">
                  <c:v>3456.2469999999998</c:v>
                </c:pt>
                <c:pt idx="785">
                  <c:v>3459.1640000000002</c:v>
                </c:pt>
                <c:pt idx="786">
                  <c:v>3462.0790000000002</c:v>
                </c:pt>
                <c:pt idx="787">
                  <c:v>3464.991</c:v>
                </c:pt>
                <c:pt idx="788">
                  <c:v>3467.902</c:v>
                </c:pt>
                <c:pt idx="789">
                  <c:v>3470.8090000000002</c:v>
                </c:pt>
                <c:pt idx="790">
                  <c:v>3473.7150000000001</c:v>
                </c:pt>
                <c:pt idx="791">
                  <c:v>3476.6179999999999</c:v>
                </c:pt>
                <c:pt idx="792">
                  <c:v>3479.5189999999998</c:v>
                </c:pt>
                <c:pt idx="793">
                  <c:v>3482.4180000000001</c:v>
                </c:pt>
                <c:pt idx="794">
                  <c:v>3485.3150000000001</c:v>
                </c:pt>
                <c:pt idx="795">
                  <c:v>3488.2089999999998</c:v>
                </c:pt>
                <c:pt idx="796">
                  <c:v>3491.1010000000001</c:v>
                </c:pt>
                <c:pt idx="797">
                  <c:v>3493.99</c:v>
                </c:pt>
                <c:pt idx="798">
                  <c:v>3496.8780000000002</c:v>
                </c:pt>
                <c:pt idx="799">
                  <c:v>3499.7629999999999</c:v>
                </c:pt>
                <c:pt idx="800">
                  <c:v>3502.6460000000002</c:v>
                </c:pt>
                <c:pt idx="801">
                  <c:v>3505.527</c:v>
                </c:pt>
                <c:pt idx="802">
                  <c:v>3508.4050000000002</c:v>
                </c:pt>
                <c:pt idx="803">
                  <c:v>3511.2809999999999</c:v>
                </c:pt>
                <c:pt idx="804">
                  <c:v>3514.1550000000002</c:v>
                </c:pt>
                <c:pt idx="805">
                  <c:v>3517.027</c:v>
                </c:pt>
                <c:pt idx="806">
                  <c:v>3519.8969999999999</c:v>
                </c:pt>
                <c:pt idx="807">
                  <c:v>3522.7640000000001</c:v>
                </c:pt>
                <c:pt idx="808">
                  <c:v>3525.6289999999999</c:v>
                </c:pt>
                <c:pt idx="809">
                  <c:v>3528.4920000000002</c:v>
                </c:pt>
                <c:pt idx="810">
                  <c:v>3531.3519999999999</c:v>
                </c:pt>
                <c:pt idx="811">
                  <c:v>3534.2109999999998</c:v>
                </c:pt>
                <c:pt idx="812">
                  <c:v>3537.067</c:v>
                </c:pt>
                <c:pt idx="813">
                  <c:v>3539.9209999999998</c:v>
                </c:pt>
                <c:pt idx="814">
                  <c:v>3542.7730000000001</c:v>
                </c:pt>
                <c:pt idx="815">
                  <c:v>3545.6219999999998</c:v>
                </c:pt>
                <c:pt idx="816">
                  <c:v>3548.4690000000001</c:v>
                </c:pt>
                <c:pt idx="817">
                  <c:v>3551.3150000000001</c:v>
                </c:pt>
                <c:pt idx="818">
                  <c:v>3554.1570000000002</c:v>
                </c:pt>
                <c:pt idx="819">
                  <c:v>3556.998</c:v>
                </c:pt>
                <c:pt idx="820">
                  <c:v>3559.837</c:v>
                </c:pt>
                <c:pt idx="821">
                  <c:v>3562.6729999999998</c:v>
                </c:pt>
                <c:pt idx="822">
                  <c:v>3565.5070000000001</c:v>
                </c:pt>
                <c:pt idx="823">
                  <c:v>3568.3389999999999</c:v>
                </c:pt>
                <c:pt idx="824">
                  <c:v>3571.1689999999999</c:v>
                </c:pt>
                <c:pt idx="825">
                  <c:v>3573.9960000000001</c:v>
                </c:pt>
                <c:pt idx="826">
                  <c:v>3576.8220000000001</c:v>
                </c:pt>
                <c:pt idx="827">
                  <c:v>3579.645</c:v>
                </c:pt>
                <c:pt idx="828">
                  <c:v>3582.4659999999999</c:v>
                </c:pt>
                <c:pt idx="829">
                  <c:v>3585.2849999999999</c:v>
                </c:pt>
                <c:pt idx="830">
                  <c:v>3588.1010000000001</c:v>
                </c:pt>
                <c:pt idx="831">
                  <c:v>3590.9160000000002</c:v>
                </c:pt>
                <c:pt idx="832">
                  <c:v>3593.7280000000001</c:v>
                </c:pt>
                <c:pt idx="833">
                  <c:v>3596.538</c:v>
                </c:pt>
                <c:pt idx="834">
                  <c:v>3599.346</c:v>
                </c:pt>
                <c:pt idx="835">
                  <c:v>3602.152</c:v>
                </c:pt>
                <c:pt idx="836">
                  <c:v>3604.9560000000001</c:v>
                </c:pt>
                <c:pt idx="837">
                  <c:v>3607.7570000000001</c:v>
                </c:pt>
                <c:pt idx="838">
                  <c:v>3610.556</c:v>
                </c:pt>
                <c:pt idx="839">
                  <c:v>3613.3539999999998</c:v>
                </c:pt>
                <c:pt idx="840">
                  <c:v>3616.1489999999999</c:v>
                </c:pt>
                <c:pt idx="841">
                  <c:v>3618.942</c:v>
                </c:pt>
                <c:pt idx="842">
                  <c:v>3621.732</c:v>
                </c:pt>
                <c:pt idx="843">
                  <c:v>3624.5210000000002</c:v>
                </c:pt>
                <c:pt idx="844">
                  <c:v>3627.3069999999998</c:v>
                </c:pt>
                <c:pt idx="845">
                  <c:v>3630.0920000000001</c:v>
                </c:pt>
                <c:pt idx="846">
                  <c:v>3632.8739999999998</c:v>
                </c:pt>
                <c:pt idx="847">
                  <c:v>3635.654</c:v>
                </c:pt>
                <c:pt idx="848">
                  <c:v>3638.4319999999998</c:v>
                </c:pt>
                <c:pt idx="849">
                  <c:v>3641.2080000000001</c:v>
                </c:pt>
                <c:pt idx="850">
                  <c:v>3643.982</c:v>
                </c:pt>
                <c:pt idx="851">
                  <c:v>3646.7530000000002</c:v>
                </c:pt>
                <c:pt idx="852">
                  <c:v>3649.5230000000001</c:v>
                </c:pt>
                <c:pt idx="853">
                  <c:v>3652.29</c:v>
                </c:pt>
                <c:pt idx="854">
                  <c:v>3655.0549999999998</c:v>
                </c:pt>
                <c:pt idx="855">
                  <c:v>3657.8180000000002</c:v>
                </c:pt>
                <c:pt idx="856">
                  <c:v>3660.5790000000002</c:v>
                </c:pt>
                <c:pt idx="857">
                  <c:v>3663.3380000000002</c:v>
                </c:pt>
                <c:pt idx="858">
                  <c:v>3666.0949999999998</c:v>
                </c:pt>
                <c:pt idx="859">
                  <c:v>3668.8490000000002</c:v>
                </c:pt>
                <c:pt idx="860">
                  <c:v>3671.6019999999999</c:v>
                </c:pt>
                <c:pt idx="861">
                  <c:v>3674.3519999999999</c:v>
                </c:pt>
                <c:pt idx="862">
                  <c:v>3677.1010000000001</c:v>
                </c:pt>
                <c:pt idx="863">
                  <c:v>3679.8470000000002</c:v>
                </c:pt>
                <c:pt idx="864">
                  <c:v>3682.5909999999999</c:v>
                </c:pt>
                <c:pt idx="865">
                  <c:v>3685.3330000000001</c:v>
                </c:pt>
                <c:pt idx="866">
                  <c:v>3688.0729999999999</c:v>
                </c:pt>
                <c:pt idx="867">
                  <c:v>3690.8110000000001</c:v>
                </c:pt>
                <c:pt idx="868">
                  <c:v>3693.547</c:v>
                </c:pt>
                <c:pt idx="869">
                  <c:v>3696.2809999999999</c:v>
                </c:pt>
                <c:pt idx="870">
                  <c:v>3699.0129999999999</c:v>
                </c:pt>
                <c:pt idx="871">
                  <c:v>3701.7420000000002</c:v>
                </c:pt>
                <c:pt idx="872">
                  <c:v>3704.47</c:v>
                </c:pt>
                <c:pt idx="873">
                  <c:v>3707.1950000000002</c:v>
                </c:pt>
                <c:pt idx="874">
                  <c:v>3709.9189999999999</c:v>
                </c:pt>
                <c:pt idx="875">
                  <c:v>3712.64</c:v>
                </c:pt>
                <c:pt idx="876">
                  <c:v>3715.3589999999999</c:v>
                </c:pt>
                <c:pt idx="877">
                  <c:v>3718.076</c:v>
                </c:pt>
                <c:pt idx="878">
                  <c:v>3720.7919999999999</c:v>
                </c:pt>
                <c:pt idx="879">
                  <c:v>3723.5050000000001</c:v>
                </c:pt>
                <c:pt idx="880">
                  <c:v>3726.2159999999999</c:v>
                </c:pt>
                <c:pt idx="881">
                  <c:v>3728.9250000000002</c:v>
                </c:pt>
                <c:pt idx="882">
                  <c:v>3731.6320000000001</c:v>
                </c:pt>
                <c:pt idx="883">
                  <c:v>3734.3359999999998</c:v>
                </c:pt>
                <c:pt idx="884">
                  <c:v>3737.0390000000002</c:v>
                </c:pt>
                <c:pt idx="885">
                  <c:v>3739.74</c:v>
                </c:pt>
                <c:pt idx="886">
                  <c:v>3742.4389999999999</c:v>
                </c:pt>
                <c:pt idx="887">
                  <c:v>3745.136</c:v>
                </c:pt>
                <c:pt idx="888">
                  <c:v>3747.83</c:v>
                </c:pt>
                <c:pt idx="889">
                  <c:v>3750.5230000000001</c:v>
                </c:pt>
                <c:pt idx="890">
                  <c:v>3753.2130000000002</c:v>
                </c:pt>
                <c:pt idx="891">
                  <c:v>3755.902</c:v>
                </c:pt>
                <c:pt idx="892">
                  <c:v>3758.5889999999999</c:v>
                </c:pt>
                <c:pt idx="893">
                  <c:v>3761.2730000000001</c:v>
                </c:pt>
                <c:pt idx="894">
                  <c:v>3763.9560000000001</c:v>
                </c:pt>
                <c:pt idx="895">
                  <c:v>3766.636</c:v>
                </c:pt>
                <c:pt idx="896">
                  <c:v>3769.3150000000001</c:v>
                </c:pt>
                <c:pt idx="897">
                  <c:v>3771.991</c:v>
                </c:pt>
                <c:pt idx="898">
                  <c:v>3774.665</c:v>
                </c:pt>
                <c:pt idx="899">
                  <c:v>3777.3380000000002</c:v>
                </c:pt>
                <c:pt idx="900">
                  <c:v>3780.0079999999998</c:v>
                </c:pt>
                <c:pt idx="901">
                  <c:v>3782.6770000000001</c:v>
                </c:pt>
                <c:pt idx="902">
                  <c:v>3785.3429999999998</c:v>
                </c:pt>
                <c:pt idx="903">
                  <c:v>3788.0070000000001</c:v>
                </c:pt>
                <c:pt idx="904">
                  <c:v>3790.67</c:v>
                </c:pt>
                <c:pt idx="905">
                  <c:v>3793.33</c:v>
                </c:pt>
                <c:pt idx="906">
                  <c:v>3795.989</c:v>
                </c:pt>
                <c:pt idx="907">
                  <c:v>3798.645</c:v>
                </c:pt>
                <c:pt idx="908">
                  <c:v>3801.299</c:v>
                </c:pt>
                <c:pt idx="909">
                  <c:v>3803.9520000000002</c:v>
                </c:pt>
                <c:pt idx="910">
                  <c:v>3806.6019999999999</c:v>
                </c:pt>
                <c:pt idx="911">
                  <c:v>3809.2510000000002</c:v>
                </c:pt>
                <c:pt idx="912">
                  <c:v>3811.8969999999999</c:v>
                </c:pt>
                <c:pt idx="913">
                  <c:v>3814.5419999999999</c:v>
                </c:pt>
                <c:pt idx="914">
                  <c:v>3817.1840000000002</c:v>
                </c:pt>
                <c:pt idx="915">
                  <c:v>3819.8249999999998</c:v>
                </c:pt>
                <c:pt idx="916">
                  <c:v>3822.4630000000002</c:v>
                </c:pt>
                <c:pt idx="917">
                  <c:v>3825.1</c:v>
                </c:pt>
                <c:pt idx="918">
                  <c:v>3827.7350000000001</c:v>
                </c:pt>
                <c:pt idx="919">
                  <c:v>3830.3670000000002</c:v>
                </c:pt>
                <c:pt idx="920">
                  <c:v>3832.998</c:v>
                </c:pt>
                <c:pt idx="921">
                  <c:v>3835.627</c:v>
                </c:pt>
                <c:pt idx="922">
                  <c:v>3838.2530000000002</c:v>
                </c:pt>
                <c:pt idx="923">
                  <c:v>3840.8780000000002</c:v>
                </c:pt>
                <c:pt idx="924">
                  <c:v>3843.5010000000002</c:v>
                </c:pt>
                <c:pt idx="925">
                  <c:v>3846.1219999999998</c:v>
                </c:pt>
                <c:pt idx="926">
                  <c:v>3848.741</c:v>
                </c:pt>
                <c:pt idx="927">
                  <c:v>3851.3580000000002</c:v>
                </c:pt>
                <c:pt idx="928">
                  <c:v>3853.973</c:v>
                </c:pt>
                <c:pt idx="929">
                  <c:v>3856.5859999999998</c:v>
                </c:pt>
                <c:pt idx="930">
                  <c:v>3859.1970000000001</c:v>
                </c:pt>
                <c:pt idx="931">
                  <c:v>3861.806</c:v>
                </c:pt>
                <c:pt idx="932">
                  <c:v>3864.4140000000002</c:v>
                </c:pt>
                <c:pt idx="933">
                  <c:v>3867.0189999999998</c:v>
                </c:pt>
                <c:pt idx="934">
                  <c:v>3869.6219999999998</c:v>
                </c:pt>
                <c:pt idx="935">
                  <c:v>3872.2240000000002</c:v>
                </c:pt>
                <c:pt idx="936">
                  <c:v>3874.8229999999999</c:v>
                </c:pt>
                <c:pt idx="937">
                  <c:v>3877.4209999999998</c:v>
                </c:pt>
                <c:pt idx="938">
                  <c:v>3880.0160000000001</c:v>
                </c:pt>
                <c:pt idx="939">
                  <c:v>3882.61</c:v>
                </c:pt>
                <c:pt idx="940">
                  <c:v>3885.2020000000002</c:v>
                </c:pt>
                <c:pt idx="941">
                  <c:v>3887.7919999999999</c:v>
                </c:pt>
                <c:pt idx="942">
                  <c:v>3890.38</c:v>
                </c:pt>
                <c:pt idx="943">
                  <c:v>3892.9659999999999</c:v>
                </c:pt>
                <c:pt idx="944">
                  <c:v>3895.55</c:v>
                </c:pt>
                <c:pt idx="945">
                  <c:v>3898.1320000000001</c:v>
                </c:pt>
                <c:pt idx="946">
                  <c:v>3900.7130000000002</c:v>
                </c:pt>
                <c:pt idx="947">
                  <c:v>3903.2910000000002</c:v>
                </c:pt>
                <c:pt idx="948">
                  <c:v>3905.8679999999999</c:v>
                </c:pt>
                <c:pt idx="949">
                  <c:v>3908.442</c:v>
                </c:pt>
                <c:pt idx="950">
                  <c:v>3911.0149999999999</c:v>
                </c:pt>
                <c:pt idx="951">
                  <c:v>3913.5859999999998</c:v>
                </c:pt>
                <c:pt idx="952">
                  <c:v>3916.1550000000002</c:v>
                </c:pt>
                <c:pt idx="953">
                  <c:v>3918.7220000000002</c:v>
                </c:pt>
                <c:pt idx="954">
                  <c:v>3921.2869999999998</c:v>
                </c:pt>
                <c:pt idx="955">
                  <c:v>3923.85</c:v>
                </c:pt>
                <c:pt idx="956">
                  <c:v>3926.4110000000001</c:v>
                </c:pt>
                <c:pt idx="957">
                  <c:v>3928.971</c:v>
                </c:pt>
                <c:pt idx="958">
                  <c:v>3931.5279999999998</c:v>
                </c:pt>
                <c:pt idx="959">
                  <c:v>3934.0839999999998</c:v>
                </c:pt>
                <c:pt idx="960">
                  <c:v>3936.6379999999999</c:v>
                </c:pt>
                <c:pt idx="961">
                  <c:v>3939.19</c:v>
                </c:pt>
                <c:pt idx="962">
                  <c:v>3941.74</c:v>
                </c:pt>
                <c:pt idx="963">
                  <c:v>3944.288</c:v>
                </c:pt>
                <c:pt idx="964">
                  <c:v>3946.8339999999998</c:v>
                </c:pt>
                <c:pt idx="965">
                  <c:v>3949.3780000000002</c:v>
                </c:pt>
                <c:pt idx="966">
                  <c:v>3951.9209999999998</c:v>
                </c:pt>
                <c:pt idx="967">
                  <c:v>3954.462</c:v>
                </c:pt>
                <c:pt idx="968">
                  <c:v>3957</c:v>
                </c:pt>
                <c:pt idx="969">
                  <c:v>3959.5369999999998</c:v>
                </c:pt>
                <c:pt idx="970">
                  <c:v>3962.0720000000001</c:v>
                </c:pt>
                <c:pt idx="971">
                  <c:v>3964.6060000000002</c:v>
                </c:pt>
                <c:pt idx="972">
                  <c:v>3967.1370000000002</c:v>
                </c:pt>
                <c:pt idx="973">
                  <c:v>3969.6669999999999</c:v>
                </c:pt>
                <c:pt idx="974">
                  <c:v>3972.194</c:v>
                </c:pt>
                <c:pt idx="975">
                  <c:v>3974.72</c:v>
                </c:pt>
                <c:pt idx="976">
                  <c:v>3977.2440000000001</c:v>
                </c:pt>
                <c:pt idx="977">
                  <c:v>3979.7660000000001</c:v>
                </c:pt>
                <c:pt idx="978">
                  <c:v>3982.2860000000001</c:v>
                </c:pt>
                <c:pt idx="979">
                  <c:v>3984.8049999999998</c:v>
                </c:pt>
                <c:pt idx="980">
                  <c:v>3987.3209999999999</c:v>
                </c:pt>
                <c:pt idx="981">
                  <c:v>3989.8359999999998</c:v>
                </c:pt>
                <c:pt idx="982">
                  <c:v>3992.3490000000002</c:v>
                </c:pt>
                <c:pt idx="983">
                  <c:v>3994.86</c:v>
                </c:pt>
                <c:pt idx="984">
                  <c:v>3997.3690000000001</c:v>
                </c:pt>
                <c:pt idx="985">
                  <c:v>3999.877</c:v>
                </c:pt>
                <c:pt idx="986">
                  <c:v>4002.3820000000001</c:v>
                </c:pt>
                <c:pt idx="987">
                  <c:v>4004.886</c:v>
                </c:pt>
                <c:pt idx="988">
                  <c:v>4007.3879999999999</c:v>
                </c:pt>
                <c:pt idx="989">
                  <c:v>4009.8879999999999</c:v>
                </c:pt>
                <c:pt idx="990">
                  <c:v>4012.386</c:v>
                </c:pt>
                <c:pt idx="991">
                  <c:v>4014.8829999999998</c:v>
                </c:pt>
                <c:pt idx="992">
                  <c:v>4017.377</c:v>
                </c:pt>
                <c:pt idx="993">
                  <c:v>4019.87</c:v>
                </c:pt>
                <c:pt idx="994">
                  <c:v>4022.3609999999999</c:v>
                </c:pt>
                <c:pt idx="995">
                  <c:v>4024.85</c:v>
                </c:pt>
                <c:pt idx="996">
                  <c:v>4027.3380000000002</c:v>
                </c:pt>
                <c:pt idx="997">
                  <c:v>4029.8229999999999</c:v>
                </c:pt>
                <c:pt idx="998">
                  <c:v>4032.3069999999998</c:v>
                </c:pt>
                <c:pt idx="999">
                  <c:v>4034.7890000000002</c:v>
                </c:pt>
                <c:pt idx="1000">
                  <c:v>4037.2689999999998</c:v>
                </c:pt>
                <c:pt idx="1001">
                  <c:v>4039.7469999999998</c:v>
                </c:pt>
                <c:pt idx="1002">
                  <c:v>4042.2240000000002</c:v>
                </c:pt>
                <c:pt idx="1003">
                  <c:v>4044.6990000000001</c:v>
                </c:pt>
                <c:pt idx="1004">
                  <c:v>4047.172</c:v>
                </c:pt>
                <c:pt idx="1005">
                  <c:v>4049.643</c:v>
                </c:pt>
                <c:pt idx="1006">
                  <c:v>4052.1120000000001</c:v>
                </c:pt>
                <c:pt idx="1007">
                  <c:v>4054.58</c:v>
                </c:pt>
                <c:pt idx="1008">
                  <c:v>4057.0459999999998</c:v>
                </c:pt>
                <c:pt idx="1009">
                  <c:v>4059.51</c:v>
                </c:pt>
                <c:pt idx="1010">
                  <c:v>4061.9720000000002</c:v>
                </c:pt>
                <c:pt idx="1011">
                  <c:v>4064.4319999999998</c:v>
                </c:pt>
                <c:pt idx="1012">
                  <c:v>4066.8910000000001</c:v>
                </c:pt>
                <c:pt idx="1013">
                  <c:v>4069.348</c:v>
                </c:pt>
                <c:pt idx="1014">
                  <c:v>4071.8029999999999</c:v>
                </c:pt>
                <c:pt idx="1015">
                  <c:v>4074.2559999999999</c:v>
                </c:pt>
                <c:pt idx="1016">
                  <c:v>4076.7080000000001</c:v>
                </c:pt>
                <c:pt idx="1017">
                  <c:v>4079.1579999999999</c:v>
                </c:pt>
                <c:pt idx="1018">
                  <c:v>4081.6060000000002</c:v>
                </c:pt>
                <c:pt idx="1019">
                  <c:v>4084.0520000000001</c:v>
                </c:pt>
                <c:pt idx="1020">
                  <c:v>4086.4969999999998</c:v>
                </c:pt>
                <c:pt idx="1021">
                  <c:v>4088.9389999999999</c:v>
                </c:pt>
                <c:pt idx="1022">
                  <c:v>4091.38</c:v>
                </c:pt>
                <c:pt idx="1023">
                  <c:v>4093.819</c:v>
                </c:pt>
                <c:pt idx="1024">
                  <c:v>4096.2569999999996</c:v>
                </c:pt>
                <c:pt idx="1025">
                  <c:v>4098.6930000000002</c:v>
                </c:pt>
                <c:pt idx="1026">
                  <c:v>4101.1270000000004</c:v>
                </c:pt>
                <c:pt idx="1027">
                  <c:v>4103.5590000000002</c:v>
                </c:pt>
                <c:pt idx="1028">
                  <c:v>4105.9889999999996</c:v>
                </c:pt>
                <c:pt idx="1029">
                  <c:v>4108.4179999999997</c:v>
                </c:pt>
                <c:pt idx="1030">
                  <c:v>4110.8450000000003</c:v>
                </c:pt>
                <c:pt idx="1031">
                  <c:v>4113.2700000000004</c:v>
                </c:pt>
                <c:pt idx="1032">
                  <c:v>4115.6940000000004</c:v>
                </c:pt>
                <c:pt idx="1033">
                  <c:v>4118.1149999999998</c:v>
                </c:pt>
                <c:pt idx="1034">
                  <c:v>4120.5349999999999</c:v>
                </c:pt>
                <c:pt idx="1035">
                  <c:v>4122.9539999999997</c:v>
                </c:pt>
                <c:pt idx="1036">
                  <c:v>4125.37</c:v>
                </c:pt>
                <c:pt idx="1037">
                  <c:v>4127.7849999999999</c:v>
                </c:pt>
                <c:pt idx="1038">
                  <c:v>4130.1980000000003</c:v>
                </c:pt>
                <c:pt idx="1039">
                  <c:v>4132.6090000000004</c:v>
                </c:pt>
                <c:pt idx="1040">
                  <c:v>4135.0190000000002</c:v>
                </c:pt>
                <c:pt idx="1041">
                  <c:v>4137.4269999999997</c:v>
                </c:pt>
                <c:pt idx="1042">
                  <c:v>4139.8329999999996</c:v>
                </c:pt>
                <c:pt idx="1043">
                  <c:v>4142.2370000000001</c:v>
                </c:pt>
              </c:numCache>
            </c:numRef>
          </c:xVal>
          <c:yVal>
            <c:numRef>
              <c:f>גיליון1!$G$24:$ANJ$24</c:f>
            </c:numRef>
          </c:yVal>
          <c:smooth val="1"/>
        </c:ser>
        <c:ser>
          <c:idx val="9"/>
          <c:order val="4"/>
          <c:tx>
            <c:strRef>
              <c:f>גיליון1!$C$24:$F$24</c:f>
              <c:strCache>
                <c:ptCount val="4"/>
                <c:pt idx="0">
                  <c:v>ice</c:v>
                </c:pt>
                <c:pt idx="1">
                  <c:v>100</c:v>
                </c:pt>
                <c:pt idx="2">
                  <c:v>coli</c:v>
                </c:pt>
                <c:pt idx="3">
                  <c:v>1</c:v>
                </c:pt>
              </c:strCache>
            </c:strRef>
          </c:tx>
          <c:spPr>
            <a:ln w="19050" cap="rnd">
              <a:solidFill>
                <a:schemeClr val="accent1">
                  <a:lumMod val="80000"/>
                </a:schemeClr>
              </a:solidFill>
              <a:round/>
            </a:ln>
            <a:effectLst/>
          </c:spPr>
          <c:marker>
            <c:symbol val="none"/>
          </c:marker>
          <c:xVal>
            <c:numRef>
              <c:f>גיליון1!$G$1:$ANJ$1</c:f>
              <c:numCache>
                <c:formatCode>General</c:formatCode>
                <c:ptCount val="1044"/>
                <c:pt idx="0">
                  <c:v>160.70099999999999</c:v>
                </c:pt>
                <c:pt idx="1">
                  <c:v>166.74199999999999</c:v>
                </c:pt>
                <c:pt idx="2">
                  <c:v>172.77699999999999</c:v>
                </c:pt>
                <c:pt idx="3">
                  <c:v>178.80500000000001</c:v>
                </c:pt>
                <c:pt idx="4">
                  <c:v>184.82599999999999</c:v>
                </c:pt>
                <c:pt idx="5">
                  <c:v>190.84100000000001</c:v>
                </c:pt>
                <c:pt idx="6">
                  <c:v>196.84899999999999</c:v>
                </c:pt>
                <c:pt idx="7">
                  <c:v>202.85</c:v>
                </c:pt>
                <c:pt idx="8">
                  <c:v>208.845</c:v>
                </c:pt>
                <c:pt idx="9">
                  <c:v>214.833</c:v>
                </c:pt>
                <c:pt idx="10">
                  <c:v>220.815</c:v>
                </c:pt>
                <c:pt idx="11">
                  <c:v>226.78899999999999</c:v>
                </c:pt>
                <c:pt idx="12">
                  <c:v>232.75800000000001</c:v>
                </c:pt>
                <c:pt idx="13">
                  <c:v>238.71899999999999</c:v>
                </c:pt>
                <c:pt idx="14">
                  <c:v>244.67400000000001</c:v>
                </c:pt>
                <c:pt idx="15">
                  <c:v>250.62299999999999</c:v>
                </c:pt>
                <c:pt idx="16">
                  <c:v>256.565</c:v>
                </c:pt>
                <c:pt idx="17">
                  <c:v>262.5</c:v>
                </c:pt>
                <c:pt idx="18">
                  <c:v>268.42899999999997</c:v>
                </c:pt>
                <c:pt idx="19">
                  <c:v>274.351</c:v>
                </c:pt>
                <c:pt idx="20">
                  <c:v>280.267</c:v>
                </c:pt>
                <c:pt idx="21">
                  <c:v>286.17599999999999</c:v>
                </c:pt>
                <c:pt idx="22">
                  <c:v>292.07900000000001</c:v>
                </c:pt>
                <c:pt idx="23">
                  <c:v>297.97500000000002</c:v>
                </c:pt>
                <c:pt idx="24">
                  <c:v>303.86500000000001</c:v>
                </c:pt>
                <c:pt idx="25">
                  <c:v>309.74799999999999</c:v>
                </c:pt>
                <c:pt idx="26">
                  <c:v>315.625</c:v>
                </c:pt>
                <c:pt idx="27">
                  <c:v>321.495</c:v>
                </c:pt>
                <c:pt idx="28">
                  <c:v>327.35899999999998</c:v>
                </c:pt>
                <c:pt idx="29">
                  <c:v>333.21699999999998</c:v>
                </c:pt>
                <c:pt idx="30">
                  <c:v>339.06799999999998</c:v>
                </c:pt>
                <c:pt idx="31">
                  <c:v>344.91199999999998</c:v>
                </c:pt>
                <c:pt idx="32">
                  <c:v>350.75099999999998</c:v>
                </c:pt>
                <c:pt idx="33">
                  <c:v>356.58300000000003</c:v>
                </c:pt>
                <c:pt idx="34">
                  <c:v>362.40800000000002</c:v>
                </c:pt>
                <c:pt idx="35">
                  <c:v>368.22699999999998</c:v>
                </c:pt>
                <c:pt idx="36">
                  <c:v>374.04</c:v>
                </c:pt>
                <c:pt idx="37">
                  <c:v>379.84699999999998</c:v>
                </c:pt>
                <c:pt idx="38">
                  <c:v>385.64699999999999</c:v>
                </c:pt>
                <c:pt idx="39">
                  <c:v>391.44</c:v>
                </c:pt>
                <c:pt idx="40">
                  <c:v>397.22800000000001</c:v>
                </c:pt>
                <c:pt idx="41">
                  <c:v>403.00900000000001</c:v>
                </c:pt>
                <c:pt idx="42">
                  <c:v>408.78399999999999</c:v>
                </c:pt>
                <c:pt idx="43">
                  <c:v>414.553</c:v>
                </c:pt>
                <c:pt idx="44">
                  <c:v>420.315</c:v>
                </c:pt>
                <c:pt idx="45">
                  <c:v>426.07100000000003</c:v>
                </c:pt>
                <c:pt idx="46">
                  <c:v>431.82100000000003</c:v>
                </c:pt>
                <c:pt idx="47">
                  <c:v>437.565</c:v>
                </c:pt>
                <c:pt idx="48">
                  <c:v>443.30200000000002</c:v>
                </c:pt>
                <c:pt idx="49">
                  <c:v>449.03300000000002</c:v>
                </c:pt>
                <c:pt idx="50">
                  <c:v>454.75799999999998</c:v>
                </c:pt>
                <c:pt idx="51">
                  <c:v>460.47699999999998</c:v>
                </c:pt>
                <c:pt idx="52">
                  <c:v>466.18900000000002</c:v>
                </c:pt>
                <c:pt idx="53">
                  <c:v>471.89600000000002</c:v>
                </c:pt>
                <c:pt idx="54">
                  <c:v>477.596</c:v>
                </c:pt>
                <c:pt idx="55">
                  <c:v>483.29</c:v>
                </c:pt>
                <c:pt idx="56">
                  <c:v>488.97800000000001</c:v>
                </c:pt>
                <c:pt idx="57">
                  <c:v>494.66</c:v>
                </c:pt>
                <c:pt idx="58">
                  <c:v>500.33499999999998</c:v>
                </c:pt>
                <c:pt idx="59">
                  <c:v>506.005</c:v>
                </c:pt>
                <c:pt idx="60">
                  <c:v>511.66800000000001</c:v>
                </c:pt>
                <c:pt idx="61">
                  <c:v>517.32500000000005</c:v>
                </c:pt>
                <c:pt idx="62">
                  <c:v>522.97699999999998</c:v>
                </c:pt>
                <c:pt idx="63">
                  <c:v>528.62199999999996</c:v>
                </c:pt>
                <c:pt idx="64">
                  <c:v>534.26099999999997</c:v>
                </c:pt>
                <c:pt idx="65">
                  <c:v>539.89400000000001</c:v>
                </c:pt>
                <c:pt idx="66">
                  <c:v>545.52099999999996</c:v>
                </c:pt>
                <c:pt idx="67">
                  <c:v>551.14099999999996</c:v>
                </c:pt>
                <c:pt idx="68">
                  <c:v>556.75599999999997</c:v>
                </c:pt>
                <c:pt idx="69">
                  <c:v>562.36500000000001</c:v>
                </c:pt>
                <c:pt idx="70">
                  <c:v>567.96799999999996</c:v>
                </c:pt>
                <c:pt idx="71">
                  <c:v>573.56500000000005</c:v>
                </c:pt>
                <c:pt idx="72">
                  <c:v>579.15499999999997</c:v>
                </c:pt>
                <c:pt idx="73">
                  <c:v>584.74</c:v>
                </c:pt>
                <c:pt idx="74">
                  <c:v>590.31899999999996</c:v>
                </c:pt>
                <c:pt idx="75">
                  <c:v>595.89200000000005</c:v>
                </c:pt>
                <c:pt idx="76">
                  <c:v>601.45899999999995</c:v>
                </c:pt>
                <c:pt idx="77">
                  <c:v>607.02</c:v>
                </c:pt>
                <c:pt idx="78">
                  <c:v>612.57500000000005</c:v>
                </c:pt>
                <c:pt idx="79">
                  <c:v>618.12400000000002</c:v>
                </c:pt>
                <c:pt idx="80">
                  <c:v>623.66700000000003</c:v>
                </c:pt>
                <c:pt idx="81">
                  <c:v>629.20399999999995</c:v>
                </c:pt>
                <c:pt idx="82">
                  <c:v>634.73500000000001</c:v>
                </c:pt>
                <c:pt idx="83">
                  <c:v>640.26099999999997</c:v>
                </c:pt>
                <c:pt idx="84">
                  <c:v>645.78099999999995</c:v>
                </c:pt>
                <c:pt idx="85">
                  <c:v>651.29399999999998</c:v>
                </c:pt>
                <c:pt idx="86">
                  <c:v>656.80200000000002</c:v>
                </c:pt>
                <c:pt idx="87">
                  <c:v>662.30399999999997</c:v>
                </c:pt>
                <c:pt idx="88">
                  <c:v>667.8</c:v>
                </c:pt>
                <c:pt idx="89">
                  <c:v>673.29</c:v>
                </c:pt>
                <c:pt idx="90">
                  <c:v>678.77499999999998</c:v>
                </c:pt>
                <c:pt idx="91">
                  <c:v>684.25400000000002</c:v>
                </c:pt>
                <c:pt idx="92">
                  <c:v>689.726</c:v>
                </c:pt>
                <c:pt idx="93">
                  <c:v>695.19299999999998</c:v>
                </c:pt>
                <c:pt idx="94">
                  <c:v>700.65499999999997</c:v>
                </c:pt>
                <c:pt idx="95">
                  <c:v>706.11</c:v>
                </c:pt>
                <c:pt idx="96">
                  <c:v>711.56</c:v>
                </c:pt>
                <c:pt idx="97">
                  <c:v>717.00400000000002</c:v>
                </c:pt>
                <c:pt idx="98">
                  <c:v>722.44200000000001</c:v>
                </c:pt>
                <c:pt idx="99">
                  <c:v>727.87400000000002</c:v>
                </c:pt>
                <c:pt idx="100">
                  <c:v>733.30100000000004</c:v>
                </c:pt>
                <c:pt idx="101">
                  <c:v>738.72199999999998</c:v>
                </c:pt>
                <c:pt idx="102">
                  <c:v>744.13699999999994</c:v>
                </c:pt>
                <c:pt idx="103">
                  <c:v>749.54700000000003</c:v>
                </c:pt>
                <c:pt idx="104">
                  <c:v>754.95100000000002</c:v>
                </c:pt>
                <c:pt idx="105">
                  <c:v>760.34900000000005</c:v>
                </c:pt>
                <c:pt idx="106">
                  <c:v>765.74099999999999</c:v>
                </c:pt>
                <c:pt idx="107">
                  <c:v>771.12800000000004</c:v>
                </c:pt>
                <c:pt idx="108">
                  <c:v>776.50900000000001</c:v>
                </c:pt>
                <c:pt idx="109">
                  <c:v>781.88499999999999</c:v>
                </c:pt>
                <c:pt idx="110">
                  <c:v>787.25400000000002</c:v>
                </c:pt>
                <c:pt idx="111">
                  <c:v>792.61800000000005</c:v>
                </c:pt>
                <c:pt idx="112">
                  <c:v>797.97699999999998</c:v>
                </c:pt>
                <c:pt idx="113">
                  <c:v>803.33</c:v>
                </c:pt>
                <c:pt idx="114">
                  <c:v>808.67700000000002</c:v>
                </c:pt>
                <c:pt idx="115">
                  <c:v>814.01900000000001</c:v>
                </c:pt>
                <c:pt idx="116">
                  <c:v>819.35500000000002</c:v>
                </c:pt>
                <c:pt idx="117">
                  <c:v>824.68600000000004</c:v>
                </c:pt>
                <c:pt idx="118">
                  <c:v>830.01099999999997</c:v>
                </c:pt>
                <c:pt idx="119">
                  <c:v>835.33</c:v>
                </c:pt>
                <c:pt idx="120">
                  <c:v>840.64400000000001</c:v>
                </c:pt>
                <c:pt idx="121">
                  <c:v>845.952</c:v>
                </c:pt>
                <c:pt idx="122">
                  <c:v>851.255</c:v>
                </c:pt>
                <c:pt idx="123">
                  <c:v>856.55200000000002</c:v>
                </c:pt>
                <c:pt idx="124">
                  <c:v>861.84400000000005</c:v>
                </c:pt>
                <c:pt idx="125">
                  <c:v>867.13</c:v>
                </c:pt>
                <c:pt idx="126">
                  <c:v>872.41</c:v>
                </c:pt>
                <c:pt idx="127">
                  <c:v>877.68600000000004</c:v>
                </c:pt>
                <c:pt idx="128">
                  <c:v>882.95500000000004</c:v>
                </c:pt>
                <c:pt idx="129">
                  <c:v>888.21900000000005</c:v>
                </c:pt>
                <c:pt idx="130">
                  <c:v>893.47799999999995</c:v>
                </c:pt>
                <c:pt idx="131">
                  <c:v>898.73099999999999</c:v>
                </c:pt>
                <c:pt idx="132">
                  <c:v>903.97900000000004</c:v>
                </c:pt>
                <c:pt idx="133">
                  <c:v>909.221</c:v>
                </c:pt>
                <c:pt idx="134">
                  <c:v>914.45799999999997</c:v>
                </c:pt>
                <c:pt idx="135">
                  <c:v>919.69</c:v>
                </c:pt>
                <c:pt idx="136">
                  <c:v>924.91600000000005</c:v>
                </c:pt>
                <c:pt idx="137">
                  <c:v>930.13599999999997</c:v>
                </c:pt>
                <c:pt idx="138">
                  <c:v>935.351</c:v>
                </c:pt>
                <c:pt idx="139">
                  <c:v>940.56100000000004</c:v>
                </c:pt>
                <c:pt idx="140">
                  <c:v>945.76599999999996</c:v>
                </c:pt>
                <c:pt idx="141">
                  <c:v>950.96500000000003</c:v>
                </c:pt>
                <c:pt idx="142">
                  <c:v>956.15800000000002</c:v>
                </c:pt>
                <c:pt idx="143">
                  <c:v>961.34699999999998</c:v>
                </c:pt>
                <c:pt idx="144">
                  <c:v>966.529</c:v>
                </c:pt>
                <c:pt idx="145">
                  <c:v>971.70699999999999</c:v>
                </c:pt>
                <c:pt idx="146">
                  <c:v>976.87900000000002</c:v>
                </c:pt>
                <c:pt idx="147">
                  <c:v>982.04600000000005</c:v>
                </c:pt>
                <c:pt idx="148">
                  <c:v>987.20799999999997</c:v>
                </c:pt>
                <c:pt idx="149">
                  <c:v>992.36400000000003</c:v>
                </c:pt>
                <c:pt idx="150">
                  <c:v>997.51499999999999</c:v>
                </c:pt>
                <c:pt idx="151">
                  <c:v>1002.66</c:v>
                </c:pt>
                <c:pt idx="152">
                  <c:v>1007.801</c:v>
                </c:pt>
                <c:pt idx="153">
                  <c:v>1012.936</c:v>
                </c:pt>
                <c:pt idx="154">
                  <c:v>1018.066</c:v>
                </c:pt>
                <c:pt idx="155">
                  <c:v>1023.19</c:v>
                </c:pt>
                <c:pt idx="156">
                  <c:v>1028.309</c:v>
                </c:pt>
                <c:pt idx="157">
                  <c:v>1033.423</c:v>
                </c:pt>
                <c:pt idx="158">
                  <c:v>1038.5319999999999</c:v>
                </c:pt>
                <c:pt idx="159">
                  <c:v>1043.636</c:v>
                </c:pt>
                <c:pt idx="160">
                  <c:v>1048.7339999999999</c:v>
                </c:pt>
                <c:pt idx="161">
                  <c:v>1053.827</c:v>
                </c:pt>
                <c:pt idx="162">
                  <c:v>1058.915</c:v>
                </c:pt>
                <c:pt idx="163">
                  <c:v>1063.998</c:v>
                </c:pt>
                <c:pt idx="164">
                  <c:v>1069.075</c:v>
                </c:pt>
                <c:pt idx="165">
                  <c:v>1074.1469999999999</c:v>
                </c:pt>
                <c:pt idx="166">
                  <c:v>1079.2139999999999</c:v>
                </c:pt>
                <c:pt idx="167">
                  <c:v>1084.2760000000001</c:v>
                </c:pt>
                <c:pt idx="168">
                  <c:v>1089.3330000000001</c:v>
                </c:pt>
                <c:pt idx="169">
                  <c:v>1094.385</c:v>
                </c:pt>
                <c:pt idx="170">
                  <c:v>1099.431</c:v>
                </c:pt>
                <c:pt idx="171">
                  <c:v>1104.472</c:v>
                </c:pt>
                <c:pt idx="172">
                  <c:v>1109.509</c:v>
                </c:pt>
                <c:pt idx="173">
                  <c:v>1114.54</c:v>
                </c:pt>
                <c:pt idx="174">
                  <c:v>1119.5650000000001</c:v>
                </c:pt>
                <c:pt idx="175">
                  <c:v>1124.586</c:v>
                </c:pt>
                <c:pt idx="176">
                  <c:v>1129.6020000000001</c:v>
                </c:pt>
                <c:pt idx="177">
                  <c:v>1134.6130000000001</c:v>
                </c:pt>
                <c:pt idx="178">
                  <c:v>1139.6179999999999</c:v>
                </c:pt>
                <c:pt idx="179">
                  <c:v>1144.6189999999999</c:v>
                </c:pt>
                <c:pt idx="180">
                  <c:v>1149.614</c:v>
                </c:pt>
                <c:pt idx="181">
                  <c:v>1154.604</c:v>
                </c:pt>
                <c:pt idx="182">
                  <c:v>1159.5889999999999</c:v>
                </c:pt>
                <c:pt idx="183">
                  <c:v>1164.57</c:v>
                </c:pt>
                <c:pt idx="184">
                  <c:v>1169.5450000000001</c:v>
                </c:pt>
                <c:pt idx="185">
                  <c:v>1174.5150000000001</c:v>
                </c:pt>
                <c:pt idx="186">
                  <c:v>1179.48</c:v>
                </c:pt>
                <c:pt idx="187">
                  <c:v>1184.44</c:v>
                </c:pt>
                <c:pt idx="188">
                  <c:v>1189.395</c:v>
                </c:pt>
                <c:pt idx="189">
                  <c:v>1194.345</c:v>
                </c:pt>
                <c:pt idx="190">
                  <c:v>1199.29</c:v>
                </c:pt>
                <c:pt idx="191">
                  <c:v>1204.23</c:v>
                </c:pt>
                <c:pt idx="192">
                  <c:v>1209.165</c:v>
                </c:pt>
                <c:pt idx="193">
                  <c:v>1214.095</c:v>
                </c:pt>
                <c:pt idx="194">
                  <c:v>1219.021</c:v>
                </c:pt>
                <c:pt idx="195">
                  <c:v>1223.941</c:v>
                </c:pt>
                <c:pt idx="196">
                  <c:v>1228.856</c:v>
                </c:pt>
                <c:pt idx="197">
                  <c:v>1233.7660000000001</c:v>
                </c:pt>
                <c:pt idx="198">
                  <c:v>1238.672</c:v>
                </c:pt>
                <c:pt idx="199">
                  <c:v>1243.5719999999999</c:v>
                </c:pt>
                <c:pt idx="200">
                  <c:v>1248.4670000000001</c:v>
                </c:pt>
                <c:pt idx="201">
                  <c:v>1253.3579999999999</c:v>
                </c:pt>
                <c:pt idx="202">
                  <c:v>1258.2439999999999</c:v>
                </c:pt>
                <c:pt idx="203">
                  <c:v>1263.124</c:v>
                </c:pt>
                <c:pt idx="204">
                  <c:v>1268</c:v>
                </c:pt>
                <c:pt idx="205">
                  <c:v>1272.8710000000001</c:v>
                </c:pt>
                <c:pt idx="206">
                  <c:v>1277.7370000000001</c:v>
                </c:pt>
                <c:pt idx="207">
                  <c:v>1282.5989999999999</c:v>
                </c:pt>
                <c:pt idx="208">
                  <c:v>1287.4549999999999</c:v>
                </c:pt>
                <c:pt idx="209">
                  <c:v>1292.306</c:v>
                </c:pt>
                <c:pt idx="210">
                  <c:v>1297.153</c:v>
                </c:pt>
                <c:pt idx="211">
                  <c:v>1301.9949999999999</c:v>
                </c:pt>
                <c:pt idx="212">
                  <c:v>1306.8320000000001</c:v>
                </c:pt>
                <c:pt idx="213">
                  <c:v>1311.664</c:v>
                </c:pt>
                <c:pt idx="214">
                  <c:v>1316.491</c:v>
                </c:pt>
                <c:pt idx="215">
                  <c:v>1321.3140000000001</c:v>
                </c:pt>
                <c:pt idx="216">
                  <c:v>1326.1320000000001</c:v>
                </c:pt>
                <c:pt idx="217">
                  <c:v>1330.9449999999999</c:v>
                </c:pt>
                <c:pt idx="218">
                  <c:v>1335.7529999999999</c:v>
                </c:pt>
                <c:pt idx="219">
                  <c:v>1340.556</c:v>
                </c:pt>
                <c:pt idx="220">
                  <c:v>1345.354</c:v>
                </c:pt>
                <c:pt idx="221">
                  <c:v>1350.1479999999999</c:v>
                </c:pt>
                <c:pt idx="222">
                  <c:v>1354.9369999999999</c:v>
                </c:pt>
                <c:pt idx="223">
                  <c:v>1359.722</c:v>
                </c:pt>
                <c:pt idx="224">
                  <c:v>1364.501</c:v>
                </c:pt>
                <c:pt idx="225">
                  <c:v>1369.2760000000001</c:v>
                </c:pt>
                <c:pt idx="226">
                  <c:v>1374.046</c:v>
                </c:pt>
                <c:pt idx="227">
                  <c:v>1378.8109999999999</c:v>
                </c:pt>
                <c:pt idx="228">
                  <c:v>1383.5719999999999</c:v>
                </c:pt>
                <c:pt idx="229">
                  <c:v>1388.327</c:v>
                </c:pt>
                <c:pt idx="230">
                  <c:v>1393.079</c:v>
                </c:pt>
                <c:pt idx="231">
                  <c:v>1397.825</c:v>
                </c:pt>
                <c:pt idx="232">
                  <c:v>1402.567</c:v>
                </c:pt>
                <c:pt idx="233">
                  <c:v>1407.3040000000001</c:v>
                </c:pt>
                <c:pt idx="234">
                  <c:v>1412.0360000000001</c:v>
                </c:pt>
                <c:pt idx="235">
                  <c:v>1416.7639999999999</c:v>
                </c:pt>
                <c:pt idx="236">
                  <c:v>1421.4870000000001</c:v>
                </c:pt>
                <c:pt idx="237">
                  <c:v>1426.2049999999999</c:v>
                </c:pt>
                <c:pt idx="238">
                  <c:v>1430.9190000000001</c:v>
                </c:pt>
                <c:pt idx="239">
                  <c:v>1435.6279999999999</c:v>
                </c:pt>
                <c:pt idx="240">
                  <c:v>1440.3330000000001</c:v>
                </c:pt>
                <c:pt idx="241">
                  <c:v>1445.0319999999999</c:v>
                </c:pt>
                <c:pt idx="242">
                  <c:v>1449.7270000000001</c:v>
                </c:pt>
                <c:pt idx="243">
                  <c:v>1454.4179999999999</c:v>
                </c:pt>
                <c:pt idx="244">
                  <c:v>1459.104</c:v>
                </c:pt>
                <c:pt idx="245">
                  <c:v>1463.7850000000001</c:v>
                </c:pt>
                <c:pt idx="246">
                  <c:v>1468.462</c:v>
                </c:pt>
                <c:pt idx="247">
                  <c:v>1473.134</c:v>
                </c:pt>
                <c:pt idx="248">
                  <c:v>1477.8019999999999</c:v>
                </c:pt>
                <c:pt idx="249">
                  <c:v>1482.4649999999999</c:v>
                </c:pt>
                <c:pt idx="250">
                  <c:v>1487.123</c:v>
                </c:pt>
                <c:pt idx="251">
                  <c:v>1491.777</c:v>
                </c:pt>
                <c:pt idx="252">
                  <c:v>1496.4259999999999</c:v>
                </c:pt>
                <c:pt idx="253">
                  <c:v>1501.0709999999999</c:v>
                </c:pt>
                <c:pt idx="254">
                  <c:v>1505.711</c:v>
                </c:pt>
                <c:pt idx="255">
                  <c:v>1510.347</c:v>
                </c:pt>
                <c:pt idx="256">
                  <c:v>1514.9780000000001</c:v>
                </c:pt>
                <c:pt idx="257">
                  <c:v>1519.604</c:v>
                </c:pt>
                <c:pt idx="258">
                  <c:v>1524.2260000000001</c:v>
                </c:pt>
                <c:pt idx="259">
                  <c:v>1528.8440000000001</c:v>
                </c:pt>
                <c:pt idx="260">
                  <c:v>1533.4570000000001</c:v>
                </c:pt>
                <c:pt idx="261">
                  <c:v>1538.0650000000001</c:v>
                </c:pt>
                <c:pt idx="262">
                  <c:v>1542.6690000000001</c:v>
                </c:pt>
                <c:pt idx="263">
                  <c:v>1547.269</c:v>
                </c:pt>
                <c:pt idx="264">
                  <c:v>1551.864</c:v>
                </c:pt>
                <c:pt idx="265">
                  <c:v>1556.454</c:v>
                </c:pt>
                <c:pt idx="266">
                  <c:v>1561.0409999999999</c:v>
                </c:pt>
                <c:pt idx="267">
                  <c:v>1565.6220000000001</c:v>
                </c:pt>
                <c:pt idx="268">
                  <c:v>1570.1990000000001</c:v>
                </c:pt>
                <c:pt idx="269">
                  <c:v>1574.7719999999999</c:v>
                </c:pt>
                <c:pt idx="270">
                  <c:v>1579.34</c:v>
                </c:pt>
                <c:pt idx="271">
                  <c:v>1583.904</c:v>
                </c:pt>
                <c:pt idx="272">
                  <c:v>1588.4639999999999</c:v>
                </c:pt>
                <c:pt idx="273">
                  <c:v>1593.019</c:v>
                </c:pt>
                <c:pt idx="274">
                  <c:v>1597.569</c:v>
                </c:pt>
                <c:pt idx="275">
                  <c:v>1602.115</c:v>
                </c:pt>
                <c:pt idx="276">
                  <c:v>1606.6569999999999</c:v>
                </c:pt>
                <c:pt idx="277">
                  <c:v>1611.1949999999999</c:v>
                </c:pt>
                <c:pt idx="278">
                  <c:v>1615.7280000000001</c:v>
                </c:pt>
                <c:pt idx="279">
                  <c:v>1620.2560000000001</c:v>
                </c:pt>
                <c:pt idx="280">
                  <c:v>1624.78</c:v>
                </c:pt>
                <c:pt idx="281">
                  <c:v>1629.3</c:v>
                </c:pt>
                <c:pt idx="282">
                  <c:v>1633.816</c:v>
                </c:pt>
                <c:pt idx="283">
                  <c:v>1638.327</c:v>
                </c:pt>
                <c:pt idx="284">
                  <c:v>1642.8340000000001</c:v>
                </c:pt>
                <c:pt idx="285">
                  <c:v>1647.336</c:v>
                </c:pt>
                <c:pt idx="286">
                  <c:v>1651.8340000000001</c:v>
                </c:pt>
                <c:pt idx="287">
                  <c:v>1656.328</c:v>
                </c:pt>
                <c:pt idx="288">
                  <c:v>1660.817</c:v>
                </c:pt>
                <c:pt idx="289">
                  <c:v>1665.3019999999999</c:v>
                </c:pt>
                <c:pt idx="290">
                  <c:v>1669.7829999999999</c:v>
                </c:pt>
                <c:pt idx="291">
                  <c:v>1674.259</c:v>
                </c:pt>
                <c:pt idx="292">
                  <c:v>1678.732</c:v>
                </c:pt>
                <c:pt idx="293">
                  <c:v>1683.1990000000001</c:v>
                </c:pt>
                <c:pt idx="294">
                  <c:v>1687.663</c:v>
                </c:pt>
                <c:pt idx="295">
                  <c:v>1692.1220000000001</c:v>
                </c:pt>
                <c:pt idx="296">
                  <c:v>1696.577</c:v>
                </c:pt>
                <c:pt idx="297">
                  <c:v>1701.028</c:v>
                </c:pt>
                <c:pt idx="298">
                  <c:v>1705.4739999999999</c:v>
                </c:pt>
                <c:pt idx="299">
                  <c:v>1709.9169999999999</c:v>
                </c:pt>
                <c:pt idx="300">
                  <c:v>1714.355</c:v>
                </c:pt>
                <c:pt idx="301">
                  <c:v>1718.788</c:v>
                </c:pt>
                <c:pt idx="302">
                  <c:v>1723.2180000000001</c:v>
                </c:pt>
                <c:pt idx="303">
                  <c:v>1727.643</c:v>
                </c:pt>
                <c:pt idx="304">
                  <c:v>1732.0640000000001</c:v>
                </c:pt>
                <c:pt idx="305">
                  <c:v>1736.481</c:v>
                </c:pt>
                <c:pt idx="306">
                  <c:v>1740.893</c:v>
                </c:pt>
                <c:pt idx="307">
                  <c:v>1745.3009999999999</c:v>
                </c:pt>
                <c:pt idx="308">
                  <c:v>1749.7049999999999</c:v>
                </c:pt>
                <c:pt idx="309">
                  <c:v>1754.105</c:v>
                </c:pt>
                <c:pt idx="310">
                  <c:v>1758.501</c:v>
                </c:pt>
                <c:pt idx="311">
                  <c:v>1762.893</c:v>
                </c:pt>
                <c:pt idx="312">
                  <c:v>1767.28</c:v>
                </c:pt>
                <c:pt idx="313">
                  <c:v>1771.663</c:v>
                </c:pt>
                <c:pt idx="314">
                  <c:v>1776.0419999999999</c:v>
                </c:pt>
                <c:pt idx="315">
                  <c:v>1780.4169999999999</c:v>
                </c:pt>
                <c:pt idx="316">
                  <c:v>1784.787</c:v>
                </c:pt>
                <c:pt idx="317">
                  <c:v>1789.154</c:v>
                </c:pt>
                <c:pt idx="318">
                  <c:v>1793.5160000000001</c:v>
                </c:pt>
                <c:pt idx="319">
                  <c:v>1797.874</c:v>
                </c:pt>
                <c:pt idx="320">
                  <c:v>1802.2280000000001</c:v>
                </c:pt>
                <c:pt idx="321">
                  <c:v>1806.578</c:v>
                </c:pt>
                <c:pt idx="322">
                  <c:v>1810.924</c:v>
                </c:pt>
                <c:pt idx="323">
                  <c:v>1815.2660000000001</c:v>
                </c:pt>
                <c:pt idx="324">
                  <c:v>1819.6030000000001</c:v>
                </c:pt>
                <c:pt idx="325">
                  <c:v>1823.9369999999999</c:v>
                </c:pt>
                <c:pt idx="326">
                  <c:v>1828.2660000000001</c:v>
                </c:pt>
                <c:pt idx="327">
                  <c:v>1832.5909999999999</c:v>
                </c:pt>
                <c:pt idx="328">
                  <c:v>1836.913</c:v>
                </c:pt>
                <c:pt idx="329">
                  <c:v>1841.23</c:v>
                </c:pt>
                <c:pt idx="330">
                  <c:v>1845.5429999999999</c:v>
                </c:pt>
                <c:pt idx="331">
                  <c:v>1849.8520000000001</c:v>
                </c:pt>
                <c:pt idx="332">
                  <c:v>1854.1559999999999</c:v>
                </c:pt>
                <c:pt idx="333">
                  <c:v>1858.4570000000001</c:v>
                </c:pt>
                <c:pt idx="334">
                  <c:v>1862.7539999999999</c:v>
                </c:pt>
                <c:pt idx="335">
                  <c:v>1867.047</c:v>
                </c:pt>
                <c:pt idx="336">
                  <c:v>1871.335</c:v>
                </c:pt>
                <c:pt idx="337">
                  <c:v>1875.62</c:v>
                </c:pt>
                <c:pt idx="338">
                  <c:v>1879.9</c:v>
                </c:pt>
                <c:pt idx="339">
                  <c:v>1884.1769999999999</c:v>
                </c:pt>
                <c:pt idx="340">
                  <c:v>1888.4490000000001</c:v>
                </c:pt>
                <c:pt idx="341">
                  <c:v>1892.7180000000001</c:v>
                </c:pt>
                <c:pt idx="342">
                  <c:v>1896.982</c:v>
                </c:pt>
                <c:pt idx="343">
                  <c:v>1901.2429999999999</c:v>
                </c:pt>
                <c:pt idx="344">
                  <c:v>1905.499</c:v>
                </c:pt>
                <c:pt idx="345">
                  <c:v>1909.752</c:v>
                </c:pt>
                <c:pt idx="346">
                  <c:v>1914</c:v>
                </c:pt>
                <c:pt idx="347">
                  <c:v>1918.2449999999999</c:v>
                </c:pt>
                <c:pt idx="348">
                  <c:v>1922.4849999999999</c:v>
                </c:pt>
                <c:pt idx="349">
                  <c:v>1926.722</c:v>
                </c:pt>
                <c:pt idx="350">
                  <c:v>1930.954</c:v>
                </c:pt>
                <c:pt idx="351">
                  <c:v>1935.183</c:v>
                </c:pt>
                <c:pt idx="352">
                  <c:v>1939.4079999999999</c:v>
                </c:pt>
                <c:pt idx="353">
                  <c:v>1943.6279999999999</c:v>
                </c:pt>
                <c:pt idx="354">
                  <c:v>1947.845</c:v>
                </c:pt>
                <c:pt idx="355">
                  <c:v>1952.058</c:v>
                </c:pt>
                <c:pt idx="356">
                  <c:v>1956.2670000000001</c:v>
                </c:pt>
                <c:pt idx="357">
                  <c:v>1960.472</c:v>
                </c:pt>
                <c:pt idx="358">
                  <c:v>1964.673</c:v>
                </c:pt>
                <c:pt idx="359">
                  <c:v>1968.87</c:v>
                </c:pt>
                <c:pt idx="360">
                  <c:v>1973.0630000000001</c:v>
                </c:pt>
                <c:pt idx="361">
                  <c:v>1977.252</c:v>
                </c:pt>
                <c:pt idx="362">
                  <c:v>1981.4380000000001</c:v>
                </c:pt>
                <c:pt idx="363">
                  <c:v>1985.6189999999999</c:v>
                </c:pt>
                <c:pt idx="364">
                  <c:v>1989.797</c:v>
                </c:pt>
                <c:pt idx="365">
                  <c:v>1993.971</c:v>
                </c:pt>
                <c:pt idx="366">
                  <c:v>1998.14</c:v>
                </c:pt>
                <c:pt idx="367">
                  <c:v>2002.306</c:v>
                </c:pt>
                <c:pt idx="368">
                  <c:v>2006.4690000000001</c:v>
                </c:pt>
                <c:pt idx="369">
                  <c:v>2010.627</c:v>
                </c:pt>
                <c:pt idx="370">
                  <c:v>2014.7809999999999</c:v>
                </c:pt>
                <c:pt idx="371">
                  <c:v>2018.932</c:v>
                </c:pt>
                <c:pt idx="372">
                  <c:v>2023.078</c:v>
                </c:pt>
                <c:pt idx="373">
                  <c:v>2027.221</c:v>
                </c:pt>
                <c:pt idx="374">
                  <c:v>2031.36</c:v>
                </c:pt>
                <c:pt idx="375">
                  <c:v>2035.4949999999999</c:v>
                </c:pt>
                <c:pt idx="376">
                  <c:v>2039.627</c:v>
                </c:pt>
                <c:pt idx="377">
                  <c:v>2043.7539999999999</c:v>
                </c:pt>
                <c:pt idx="378">
                  <c:v>2047.8779999999999</c:v>
                </c:pt>
                <c:pt idx="379">
                  <c:v>2051.998</c:v>
                </c:pt>
                <c:pt idx="380">
                  <c:v>2056.114</c:v>
                </c:pt>
                <c:pt idx="381">
                  <c:v>2060.2260000000001</c:v>
                </c:pt>
                <c:pt idx="382">
                  <c:v>2064.3339999999998</c:v>
                </c:pt>
                <c:pt idx="383">
                  <c:v>2068.4389999999999</c:v>
                </c:pt>
                <c:pt idx="384">
                  <c:v>2072.54</c:v>
                </c:pt>
                <c:pt idx="385">
                  <c:v>2076.6370000000002</c:v>
                </c:pt>
                <c:pt idx="386">
                  <c:v>2080.73</c:v>
                </c:pt>
                <c:pt idx="387">
                  <c:v>2084.8200000000002</c:v>
                </c:pt>
                <c:pt idx="388">
                  <c:v>2088.9059999999999</c:v>
                </c:pt>
                <c:pt idx="389">
                  <c:v>2092.9879999999998</c:v>
                </c:pt>
                <c:pt idx="390">
                  <c:v>2097.0659999999998</c:v>
                </c:pt>
                <c:pt idx="391">
                  <c:v>2101.14</c:v>
                </c:pt>
                <c:pt idx="392">
                  <c:v>2105.2109999999998</c:v>
                </c:pt>
                <c:pt idx="393">
                  <c:v>2109.2779999999998</c:v>
                </c:pt>
                <c:pt idx="394">
                  <c:v>2113.3420000000001</c:v>
                </c:pt>
                <c:pt idx="395">
                  <c:v>2117.4009999999998</c:v>
                </c:pt>
                <c:pt idx="396">
                  <c:v>2121.4569999999999</c:v>
                </c:pt>
                <c:pt idx="397">
                  <c:v>2125.509</c:v>
                </c:pt>
                <c:pt idx="398">
                  <c:v>2129.558</c:v>
                </c:pt>
                <c:pt idx="399">
                  <c:v>2133.6019999999999</c:v>
                </c:pt>
                <c:pt idx="400">
                  <c:v>2137.643</c:v>
                </c:pt>
                <c:pt idx="401">
                  <c:v>2141.681</c:v>
                </c:pt>
                <c:pt idx="402">
                  <c:v>2145.7139999999999</c:v>
                </c:pt>
                <c:pt idx="403">
                  <c:v>2149.7440000000001</c:v>
                </c:pt>
                <c:pt idx="404">
                  <c:v>2153.77</c:v>
                </c:pt>
                <c:pt idx="405">
                  <c:v>2157.7930000000001</c:v>
                </c:pt>
                <c:pt idx="406">
                  <c:v>2161.8119999999999</c:v>
                </c:pt>
                <c:pt idx="407">
                  <c:v>2165.8270000000002</c:v>
                </c:pt>
                <c:pt idx="408">
                  <c:v>2169.8380000000002</c:v>
                </c:pt>
                <c:pt idx="409">
                  <c:v>2173.846</c:v>
                </c:pt>
                <c:pt idx="410">
                  <c:v>2177.8510000000001</c:v>
                </c:pt>
                <c:pt idx="411">
                  <c:v>2181.8510000000001</c:v>
                </c:pt>
                <c:pt idx="412">
                  <c:v>2185.848</c:v>
                </c:pt>
                <c:pt idx="413">
                  <c:v>2189.8409999999999</c:v>
                </c:pt>
                <c:pt idx="414">
                  <c:v>2193.8310000000001</c:v>
                </c:pt>
                <c:pt idx="415">
                  <c:v>2197.817</c:v>
                </c:pt>
                <c:pt idx="416">
                  <c:v>2201.799</c:v>
                </c:pt>
                <c:pt idx="417">
                  <c:v>2205.7779999999998</c:v>
                </c:pt>
                <c:pt idx="418">
                  <c:v>2209.7530000000002</c:v>
                </c:pt>
                <c:pt idx="419">
                  <c:v>2213.7249999999999</c:v>
                </c:pt>
                <c:pt idx="420">
                  <c:v>2217.6930000000002</c:v>
                </c:pt>
                <c:pt idx="421">
                  <c:v>2221.6570000000002</c:v>
                </c:pt>
                <c:pt idx="422">
                  <c:v>2225.6179999999999</c:v>
                </c:pt>
                <c:pt idx="423">
                  <c:v>2229.5749999999998</c:v>
                </c:pt>
                <c:pt idx="424">
                  <c:v>2233.529</c:v>
                </c:pt>
                <c:pt idx="425">
                  <c:v>2237.4789999999998</c:v>
                </c:pt>
                <c:pt idx="426">
                  <c:v>2241.4250000000002</c:v>
                </c:pt>
                <c:pt idx="427">
                  <c:v>2245.3679999999999</c:v>
                </c:pt>
                <c:pt idx="428">
                  <c:v>2249.3069999999998</c:v>
                </c:pt>
                <c:pt idx="429">
                  <c:v>2253.2429999999999</c:v>
                </c:pt>
                <c:pt idx="430">
                  <c:v>2257.1750000000002</c:v>
                </c:pt>
                <c:pt idx="431">
                  <c:v>2261.1039999999998</c:v>
                </c:pt>
                <c:pt idx="432">
                  <c:v>2265.029</c:v>
                </c:pt>
                <c:pt idx="433">
                  <c:v>2268.9499999999998</c:v>
                </c:pt>
                <c:pt idx="434">
                  <c:v>2272.8679999999999</c:v>
                </c:pt>
                <c:pt idx="435">
                  <c:v>2276.7829999999999</c:v>
                </c:pt>
                <c:pt idx="436">
                  <c:v>2280.694</c:v>
                </c:pt>
                <c:pt idx="437">
                  <c:v>2284.6010000000001</c:v>
                </c:pt>
                <c:pt idx="438">
                  <c:v>2288.5050000000001</c:v>
                </c:pt>
                <c:pt idx="439">
                  <c:v>2292.4050000000002</c:v>
                </c:pt>
                <c:pt idx="440">
                  <c:v>2296.3020000000001</c:v>
                </c:pt>
                <c:pt idx="441">
                  <c:v>2300.1950000000002</c:v>
                </c:pt>
                <c:pt idx="442">
                  <c:v>2304.085</c:v>
                </c:pt>
                <c:pt idx="443">
                  <c:v>2307.971</c:v>
                </c:pt>
                <c:pt idx="444">
                  <c:v>2311.8539999999998</c:v>
                </c:pt>
                <c:pt idx="445">
                  <c:v>2315.7339999999999</c:v>
                </c:pt>
                <c:pt idx="446">
                  <c:v>2319.6089999999999</c:v>
                </c:pt>
                <c:pt idx="447">
                  <c:v>2323.482</c:v>
                </c:pt>
                <c:pt idx="448">
                  <c:v>2327.3510000000001</c:v>
                </c:pt>
                <c:pt idx="449">
                  <c:v>2331.2159999999999</c:v>
                </c:pt>
                <c:pt idx="450">
                  <c:v>2335.078</c:v>
                </c:pt>
                <c:pt idx="451">
                  <c:v>2338.9369999999999</c:v>
                </c:pt>
                <c:pt idx="452">
                  <c:v>2342.7919999999999</c:v>
                </c:pt>
                <c:pt idx="453">
                  <c:v>2346.643</c:v>
                </c:pt>
                <c:pt idx="454">
                  <c:v>2350.4920000000002</c:v>
                </c:pt>
                <c:pt idx="455">
                  <c:v>2354.3359999999998</c:v>
                </c:pt>
                <c:pt idx="456">
                  <c:v>2358.1779999999999</c:v>
                </c:pt>
                <c:pt idx="457">
                  <c:v>2362.0149999999999</c:v>
                </c:pt>
                <c:pt idx="458">
                  <c:v>2365.85</c:v>
                </c:pt>
                <c:pt idx="459">
                  <c:v>2369.681</c:v>
                </c:pt>
                <c:pt idx="460">
                  <c:v>2373.5079999999998</c:v>
                </c:pt>
                <c:pt idx="461">
                  <c:v>2377.3330000000001</c:v>
                </c:pt>
                <c:pt idx="462">
                  <c:v>2381.1529999999998</c:v>
                </c:pt>
                <c:pt idx="463">
                  <c:v>2384.971</c:v>
                </c:pt>
                <c:pt idx="464">
                  <c:v>2388.7849999999999</c:v>
                </c:pt>
                <c:pt idx="465">
                  <c:v>2392.5949999999998</c:v>
                </c:pt>
                <c:pt idx="466">
                  <c:v>2396.402</c:v>
                </c:pt>
                <c:pt idx="467">
                  <c:v>2400.2060000000001</c:v>
                </c:pt>
                <c:pt idx="468">
                  <c:v>2404.0070000000001</c:v>
                </c:pt>
                <c:pt idx="469">
                  <c:v>2407.8040000000001</c:v>
                </c:pt>
                <c:pt idx="470">
                  <c:v>2411.5970000000002</c:v>
                </c:pt>
                <c:pt idx="471">
                  <c:v>2415.3879999999999</c:v>
                </c:pt>
                <c:pt idx="472">
                  <c:v>2419.174</c:v>
                </c:pt>
                <c:pt idx="473">
                  <c:v>2422.9580000000001</c:v>
                </c:pt>
                <c:pt idx="474">
                  <c:v>2426.7379999999998</c:v>
                </c:pt>
                <c:pt idx="475">
                  <c:v>2430.5149999999999</c:v>
                </c:pt>
                <c:pt idx="476">
                  <c:v>2434.2890000000002</c:v>
                </c:pt>
                <c:pt idx="477">
                  <c:v>2438.0590000000002</c:v>
                </c:pt>
                <c:pt idx="478">
                  <c:v>2441.8249999999998</c:v>
                </c:pt>
                <c:pt idx="479">
                  <c:v>2445.5889999999999</c:v>
                </c:pt>
                <c:pt idx="480">
                  <c:v>2449.3490000000002</c:v>
                </c:pt>
                <c:pt idx="481">
                  <c:v>2453.1060000000002</c:v>
                </c:pt>
                <c:pt idx="482">
                  <c:v>2456.8589999999999</c:v>
                </c:pt>
                <c:pt idx="483">
                  <c:v>2460.61</c:v>
                </c:pt>
                <c:pt idx="484">
                  <c:v>2464.3560000000002</c:v>
                </c:pt>
                <c:pt idx="485">
                  <c:v>2468.1</c:v>
                </c:pt>
                <c:pt idx="486">
                  <c:v>2471.84</c:v>
                </c:pt>
                <c:pt idx="487">
                  <c:v>2475.5770000000002</c:v>
                </c:pt>
                <c:pt idx="488">
                  <c:v>2479.3110000000001</c:v>
                </c:pt>
                <c:pt idx="489">
                  <c:v>2483.0410000000002</c:v>
                </c:pt>
                <c:pt idx="490">
                  <c:v>2486.768</c:v>
                </c:pt>
                <c:pt idx="491">
                  <c:v>2490.4920000000002</c:v>
                </c:pt>
                <c:pt idx="492">
                  <c:v>2494.2130000000002</c:v>
                </c:pt>
                <c:pt idx="493">
                  <c:v>2497.9299999999998</c:v>
                </c:pt>
                <c:pt idx="494">
                  <c:v>2501.6439999999998</c:v>
                </c:pt>
                <c:pt idx="495">
                  <c:v>2505.355</c:v>
                </c:pt>
                <c:pt idx="496">
                  <c:v>2509.0619999999999</c:v>
                </c:pt>
                <c:pt idx="497">
                  <c:v>2512.7660000000001</c:v>
                </c:pt>
                <c:pt idx="498">
                  <c:v>2516.4670000000001</c:v>
                </c:pt>
                <c:pt idx="499">
                  <c:v>2520.165</c:v>
                </c:pt>
                <c:pt idx="500">
                  <c:v>2523.8589999999999</c:v>
                </c:pt>
                <c:pt idx="501">
                  <c:v>2527.5509999999999</c:v>
                </c:pt>
                <c:pt idx="502">
                  <c:v>2531.239</c:v>
                </c:pt>
                <c:pt idx="503">
                  <c:v>2534.9229999999998</c:v>
                </c:pt>
                <c:pt idx="504">
                  <c:v>2538.605</c:v>
                </c:pt>
                <c:pt idx="505">
                  <c:v>2542.2829999999999</c:v>
                </c:pt>
                <c:pt idx="506">
                  <c:v>2545.9580000000001</c:v>
                </c:pt>
                <c:pt idx="507">
                  <c:v>2549.63</c:v>
                </c:pt>
                <c:pt idx="508">
                  <c:v>2553.299</c:v>
                </c:pt>
                <c:pt idx="509">
                  <c:v>2556.9639999999999</c:v>
                </c:pt>
                <c:pt idx="510">
                  <c:v>2560.6260000000002</c:v>
                </c:pt>
                <c:pt idx="511">
                  <c:v>2564.2849999999999</c:v>
                </c:pt>
                <c:pt idx="512">
                  <c:v>2567.9409999999998</c:v>
                </c:pt>
                <c:pt idx="513">
                  <c:v>2571.5940000000001</c:v>
                </c:pt>
                <c:pt idx="514">
                  <c:v>2575.2429999999999</c:v>
                </c:pt>
                <c:pt idx="515">
                  <c:v>2578.89</c:v>
                </c:pt>
                <c:pt idx="516">
                  <c:v>2582.5329999999999</c:v>
                </c:pt>
                <c:pt idx="517">
                  <c:v>2586.1729999999998</c:v>
                </c:pt>
                <c:pt idx="518">
                  <c:v>2589.8090000000002</c:v>
                </c:pt>
                <c:pt idx="519">
                  <c:v>2593.4430000000002</c:v>
                </c:pt>
                <c:pt idx="520">
                  <c:v>2597.0729999999999</c:v>
                </c:pt>
                <c:pt idx="521">
                  <c:v>2600.701</c:v>
                </c:pt>
                <c:pt idx="522">
                  <c:v>2604.3249999999998</c:v>
                </c:pt>
                <c:pt idx="523">
                  <c:v>2607.9459999999999</c:v>
                </c:pt>
                <c:pt idx="524">
                  <c:v>2611.5639999999999</c:v>
                </c:pt>
                <c:pt idx="525">
                  <c:v>2615.1779999999999</c:v>
                </c:pt>
                <c:pt idx="526">
                  <c:v>2618.79</c:v>
                </c:pt>
                <c:pt idx="527">
                  <c:v>2622.3980000000001</c:v>
                </c:pt>
                <c:pt idx="528">
                  <c:v>2626.0039999999999</c:v>
                </c:pt>
                <c:pt idx="529">
                  <c:v>2629.6060000000002</c:v>
                </c:pt>
                <c:pt idx="530">
                  <c:v>2633.2049999999999</c:v>
                </c:pt>
                <c:pt idx="531">
                  <c:v>2636.8009999999999</c:v>
                </c:pt>
                <c:pt idx="532">
                  <c:v>2640.3939999999998</c:v>
                </c:pt>
                <c:pt idx="533">
                  <c:v>2643.9830000000002</c:v>
                </c:pt>
                <c:pt idx="534">
                  <c:v>2647.57</c:v>
                </c:pt>
                <c:pt idx="535">
                  <c:v>2651.1529999999998</c:v>
                </c:pt>
                <c:pt idx="536">
                  <c:v>2654.7339999999999</c:v>
                </c:pt>
                <c:pt idx="537">
                  <c:v>2658.3110000000001</c:v>
                </c:pt>
                <c:pt idx="538">
                  <c:v>2661.8850000000002</c:v>
                </c:pt>
                <c:pt idx="539">
                  <c:v>2665.4560000000001</c:v>
                </c:pt>
                <c:pt idx="540">
                  <c:v>2669.0250000000001</c:v>
                </c:pt>
                <c:pt idx="541">
                  <c:v>2672.5889999999999</c:v>
                </c:pt>
                <c:pt idx="542">
                  <c:v>2676.1509999999998</c:v>
                </c:pt>
                <c:pt idx="543">
                  <c:v>2679.71</c:v>
                </c:pt>
                <c:pt idx="544">
                  <c:v>2683.2660000000001</c:v>
                </c:pt>
                <c:pt idx="545">
                  <c:v>2686.819</c:v>
                </c:pt>
                <c:pt idx="546">
                  <c:v>2690.3679999999999</c:v>
                </c:pt>
                <c:pt idx="547">
                  <c:v>2693.915</c:v>
                </c:pt>
                <c:pt idx="548">
                  <c:v>2697.4580000000001</c:v>
                </c:pt>
                <c:pt idx="549">
                  <c:v>2700.9989999999998</c:v>
                </c:pt>
                <c:pt idx="550">
                  <c:v>2704.5360000000001</c:v>
                </c:pt>
                <c:pt idx="551">
                  <c:v>2708.0709999999999</c:v>
                </c:pt>
                <c:pt idx="552">
                  <c:v>2711.6019999999999</c:v>
                </c:pt>
                <c:pt idx="553">
                  <c:v>2715.13</c:v>
                </c:pt>
                <c:pt idx="554">
                  <c:v>2718.6559999999999</c:v>
                </c:pt>
                <c:pt idx="555">
                  <c:v>2722.1779999999999</c:v>
                </c:pt>
                <c:pt idx="556">
                  <c:v>2725.6970000000001</c:v>
                </c:pt>
                <c:pt idx="557">
                  <c:v>2729.2139999999999</c:v>
                </c:pt>
                <c:pt idx="558">
                  <c:v>2732.7269999999999</c:v>
                </c:pt>
                <c:pt idx="559">
                  <c:v>2736.2370000000001</c:v>
                </c:pt>
                <c:pt idx="560">
                  <c:v>2739.7440000000001</c:v>
                </c:pt>
                <c:pt idx="561">
                  <c:v>2743.2489999999998</c:v>
                </c:pt>
                <c:pt idx="562">
                  <c:v>2746.75</c:v>
                </c:pt>
                <c:pt idx="563">
                  <c:v>2750.248</c:v>
                </c:pt>
                <c:pt idx="564">
                  <c:v>2753.7429999999999</c:v>
                </c:pt>
                <c:pt idx="565">
                  <c:v>2757.2359999999999</c:v>
                </c:pt>
                <c:pt idx="566">
                  <c:v>2760.7249999999999</c:v>
                </c:pt>
                <c:pt idx="567">
                  <c:v>2764.2109999999998</c:v>
                </c:pt>
                <c:pt idx="568">
                  <c:v>2767.6950000000002</c:v>
                </c:pt>
                <c:pt idx="569">
                  <c:v>2771.1750000000002</c:v>
                </c:pt>
                <c:pt idx="570">
                  <c:v>2774.652</c:v>
                </c:pt>
                <c:pt idx="571">
                  <c:v>2778.127</c:v>
                </c:pt>
                <c:pt idx="572">
                  <c:v>2781.598</c:v>
                </c:pt>
                <c:pt idx="573">
                  <c:v>2785.067</c:v>
                </c:pt>
                <c:pt idx="574">
                  <c:v>2788.5320000000002</c:v>
                </c:pt>
                <c:pt idx="575">
                  <c:v>2791.9949999999999</c:v>
                </c:pt>
                <c:pt idx="576">
                  <c:v>2795.4549999999999</c:v>
                </c:pt>
                <c:pt idx="577">
                  <c:v>2798.9110000000001</c:v>
                </c:pt>
                <c:pt idx="578">
                  <c:v>2802.3649999999998</c:v>
                </c:pt>
                <c:pt idx="579">
                  <c:v>2805.8159999999998</c:v>
                </c:pt>
                <c:pt idx="580">
                  <c:v>2809.2640000000001</c:v>
                </c:pt>
                <c:pt idx="581">
                  <c:v>2812.7089999999998</c:v>
                </c:pt>
                <c:pt idx="582">
                  <c:v>2816.1509999999998</c:v>
                </c:pt>
                <c:pt idx="583">
                  <c:v>2819.59</c:v>
                </c:pt>
                <c:pt idx="584">
                  <c:v>2823.0259999999998</c:v>
                </c:pt>
                <c:pt idx="585">
                  <c:v>2826.46</c:v>
                </c:pt>
                <c:pt idx="586">
                  <c:v>2829.89</c:v>
                </c:pt>
                <c:pt idx="587">
                  <c:v>2833.3180000000002</c:v>
                </c:pt>
                <c:pt idx="588">
                  <c:v>2836.7420000000002</c:v>
                </c:pt>
                <c:pt idx="589">
                  <c:v>2840.1640000000002</c:v>
                </c:pt>
                <c:pt idx="590">
                  <c:v>2843.5830000000001</c:v>
                </c:pt>
                <c:pt idx="591">
                  <c:v>2846.9989999999998</c:v>
                </c:pt>
                <c:pt idx="592">
                  <c:v>2850.4119999999998</c:v>
                </c:pt>
                <c:pt idx="593">
                  <c:v>2853.8220000000001</c:v>
                </c:pt>
                <c:pt idx="594">
                  <c:v>2857.2289999999998</c:v>
                </c:pt>
                <c:pt idx="595">
                  <c:v>2860.634</c:v>
                </c:pt>
                <c:pt idx="596">
                  <c:v>2864.0349999999999</c:v>
                </c:pt>
                <c:pt idx="597">
                  <c:v>2867.4340000000002</c:v>
                </c:pt>
                <c:pt idx="598">
                  <c:v>2870.83</c:v>
                </c:pt>
                <c:pt idx="599">
                  <c:v>2874.223</c:v>
                </c:pt>
                <c:pt idx="600">
                  <c:v>2877.6129999999998</c:v>
                </c:pt>
                <c:pt idx="601">
                  <c:v>2881</c:v>
                </c:pt>
                <c:pt idx="602">
                  <c:v>2884.3850000000002</c:v>
                </c:pt>
                <c:pt idx="603">
                  <c:v>2887.7660000000001</c:v>
                </c:pt>
                <c:pt idx="604">
                  <c:v>2891.145</c:v>
                </c:pt>
                <c:pt idx="605">
                  <c:v>2894.5210000000002</c:v>
                </c:pt>
                <c:pt idx="606">
                  <c:v>2897.8939999999998</c:v>
                </c:pt>
                <c:pt idx="607">
                  <c:v>2901.2640000000001</c:v>
                </c:pt>
                <c:pt idx="608">
                  <c:v>2904.6309999999999</c:v>
                </c:pt>
                <c:pt idx="609">
                  <c:v>2907.9960000000001</c:v>
                </c:pt>
                <c:pt idx="610">
                  <c:v>2911.3580000000002</c:v>
                </c:pt>
                <c:pt idx="611">
                  <c:v>2914.7170000000001</c:v>
                </c:pt>
                <c:pt idx="612">
                  <c:v>2918.0729999999999</c:v>
                </c:pt>
                <c:pt idx="613">
                  <c:v>2921.4259999999999</c:v>
                </c:pt>
                <c:pt idx="614">
                  <c:v>2924.777</c:v>
                </c:pt>
                <c:pt idx="615">
                  <c:v>2928.1239999999998</c:v>
                </c:pt>
                <c:pt idx="616">
                  <c:v>2931.4690000000001</c:v>
                </c:pt>
                <c:pt idx="617">
                  <c:v>2934.8110000000001</c:v>
                </c:pt>
                <c:pt idx="618">
                  <c:v>2938.15</c:v>
                </c:pt>
                <c:pt idx="619">
                  <c:v>2941.4870000000001</c:v>
                </c:pt>
                <c:pt idx="620">
                  <c:v>2944.8209999999999</c:v>
                </c:pt>
                <c:pt idx="621">
                  <c:v>2948.152</c:v>
                </c:pt>
                <c:pt idx="622">
                  <c:v>2951.48</c:v>
                </c:pt>
                <c:pt idx="623">
                  <c:v>2954.8049999999998</c:v>
                </c:pt>
                <c:pt idx="624">
                  <c:v>2958.1280000000002</c:v>
                </c:pt>
                <c:pt idx="625">
                  <c:v>2961.4470000000001</c:v>
                </c:pt>
                <c:pt idx="626">
                  <c:v>2964.7649999999999</c:v>
                </c:pt>
                <c:pt idx="627">
                  <c:v>2968.0790000000002</c:v>
                </c:pt>
                <c:pt idx="628">
                  <c:v>2971.39</c:v>
                </c:pt>
                <c:pt idx="629">
                  <c:v>2974.6990000000001</c:v>
                </c:pt>
                <c:pt idx="630">
                  <c:v>2978.0050000000001</c:v>
                </c:pt>
                <c:pt idx="631">
                  <c:v>2981.308</c:v>
                </c:pt>
                <c:pt idx="632">
                  <c:v>2984.6089999999999</c:v>
                </c:pt>
                <c:pt idx="633">
                  <c:v>2987.9070000000002</c:v>
                </c:pt>
                <c:pt idx="634">
                  <c:v>2991.2020000000002</c:v>
                </c:pt>
                <c:pt idx="635">
                  <c:v>2994.4940000000001</c:v>
                </c:pt>
                <c:pt idx="636">
                  <c:v>2997.7840000000001</c:v>
                </c:pt>
                <c:pt idx="637">
                  <c:v>3001.07</c:v>
                </c:pt>
                <c:pt idx="638">
                  <c:v>3004.355</c:v>
                </c:pt>
                <c:pt idx="639">
                  <c:v>3007.636</c:v>
                </c:pt>
                <c:pt idx="640">
                  <c:v>3010.915</c:v>
                </c:pt>
                <c:pt idx="641">
                  <c:v>3014.1909999999998</c:v>
                </c:pt>
                <c:pt idx="642">
                  <c:v>3017.4639999999999</c:v>
                </c:pt>
                <c:pt idx="643">
                  <c:v>3020.7339999999999</c:v>
                </c:pt>
                <c:pt idx="644">
                  <c:v>3024.002</c:v>
                </c:pt>
                <c:pt idx="645">
                  <c:v>3027.2669999999998</c:v>
                </c:pt>
                <c:pt idx="646">
                  <c:v>3030.53</c:v>
                </c:pt>
                <c:pt idx="647">
                  <c:v>3033.7890000000002</c:v>
                </c:pt>
                <c:pt idx="648">
                  <c:v>3037.0459999999998</c:v>
                </c:pt>
                <c:pt idx="649">
                  <c:v>3040.3009999999999</c:v>
                </c:pt>
                <c:pt idx="650">
                  <c:v>3043.5520000000001</c:v>
                </c:pt>
                <c:pt idx="651">
                  <c:v>3046.8009999999999</c:v>
                </c:pt>
                <c:pt idx="652">
                  <c:v>3050.0479999999998</c:v>
                </c:pt>
                <c:pt idx="653">
                  <c:v>3053.2910000000002</c:v>
                </c:pt>
                <c:pt idx="654">
                  <c:v>3056.5320000000002</c:v>
                </c:pt>
                <c:pt idx="655">
                  <c:v>3059.7710000000002</c:v>
                </c:pt>
                <c:pt idx="656">
                  <c:v>3063.0059999999999</c:v>
                </c:pt>
                <c:pt idx="657">
                  <c:v>3066.239</c:v>
                </c:pt>
                <c:pt idx="658">
                  <c:v>3069.4690000000001</c:v>
                </c:pt>
                <c:pt idx="659">
                  <c:v>3072.6970000000001</c:v>
                </c:pt>
                <c:pt idx="660">
                  <c:v>3075.922</c:v>
                </c:pt>
                <c:pt idx="661">
                  <c:v>3079.1439999999998</c:v>
                </c:pt>
                <c:pt idx="662">
                  <c:v>3082.364</c:v>
                </c:pt>
                <c:pt idx="663">
                  <c:v>3085.5810000000001</c:v>
                </c:pt>
                <c:pt idx="664">
                  <c:v>3088.7950000000001</c:v>
                </c:pt>
                <c:pt idx="665">
                  <c:v>3092.0070000000001</c:v>
                </c:pt>
                <c:pt idx="666">
                  <c:v>3095.2159999999999</c:v>
                </c:pt>
                <c:pt idx="667">
                  <c:v>3098.4229999999998</c:v>
                </c:pt>
                <c:pt idx="668">
                  <c:v>3101.627</c:v>
                </c:pt>
                <c:pt idx="669">
                  <c:v>3104.828</c:v>
                </c:pt>
                <c:pt idx="670">
                  <c:v>3108.0259999999998</c:v>
                </c:pt>
                <c:pt idx="671">
                  <c:v>3111.2220000000002</c:v>
                </c:pt>
                <c:pt idx="672">
                  <c:v>3114.4160000000002</c:v>
                </c:pt>
                <c:pt idx="673">
                  <c:v>3117.607</c:v>
                </c:pt>
                <c:pt idx="674">
                  <c:v>3120.7950000000001</c:v>
                </c:pt>
                <c:pt idx="675">
                  <c:v>3123.98</c:v>
                </c:pt>
                <c:pt idx="676">
                  <c:v>3127.163</c:v>
                </c:pt>
                <c:pt idx="677">
                  <c:v>3130.3440000000001</c:v>
                </c:pt>
                <c:pt idx="678">
                  <c:v>3133.5210000000002</c:v>
                </c:pt>
                <c:pt idx="679">
                  <c:v>3136.6959999999999</c:v>
                </c:pt>
                <c:pt idx="680">
                  <c:v>3139.8690000000001</c:v>
                </c:pt>
                <c:pt idx="681">
                  <c:v>3143.0390000000002</c:v>
                </c:pt>
                <c:pt idx="682">
                  <c:v>3146.2060000000001</c:v>
                </c:pt>
                <c:pt idx="683">
                  <c:v>3149.3710000000001</c:v>
                </c:pt>
                <c:pt idx="684">
                  <c:v>3152.5329999999999</c:v>
                </c:pt>
                <c:pt idx="685">
                  <c:v>3155.6930000000002</c:v>
                </c:pt>
                <c:pt idx="686">
                  <c:v>3158.85</c:v>
                </c:pt>
                <c:pt idx="687">
                  <c:v>3162.0050000000001</c:v>
                </c:pt>
                <c:pt idx="688">
                  <c:v>3165.1570000000002</c:v>
                </c:pt>
                <c:pt idx="689">
                  <c:v>3168.306</c:v>
                </c:pt>
                <c:pt idx="690">
                  <c:v>3171.453</c:v>
                </c:pt>
                <c:pt idx="691">
                  <c:v>3174.5970000000002</c:v>
                </c:pt>
                <c:pt idx="692">
                  <c:v>3177.739</c:v>
                </c:pt>
                <c:pt idx="693">
                  <c:v>3180.8780000000002</c:v>
                </c:pt>
                <c:pt idx="694">
                  <c:v>3184.0140000000001</c:v>
                </c:pt>
                <c:pt idx="695">
                  <c:v>3187.1489999999999</c:v>
                </c:pt>
                <c:pt idx="696">
                  <c:v>3190.28</c:v>
                </c:pt>
                <c:pt idx="697">
                  <c:v>3193.4090000000001</c:v>
                </c:pt>
                <c:pt idx="698">
                  <c:v>3196.5360000000001</c:v>
                </c:pt>
                <c:pt idx="699">
                  <c:v>3199.6590000000001</c:v>
                </c:pt>
                <c:pt idx="700">
                  <c:v>3202.7809999999999</c:v>
                </c:pt>
                <c:pt idx="701">
                  <c:v>3205.9</c:v>
                </c:pt>
                <c:pt idx="702">
                  <c:v>3209.0160000000001</c:v>
                </c:pt>
                <c:pt idx="703">
                  <c:v>3212.13</c:v>
                </c:pt>
                <c:pt idx="704">
                  <c:v>3215.241</c:v>
                </c:pt>
                <c:pt idx="705">
                  <c:v>3218.35</c:v>
                </c:pt>
                <c:pt idx="706">
                  <c:v>3221.4560000000001</c:v>
                </c:pt>
                <c:pt idx="707">
                  <c:v>3224.56</c:v>
                </c:pt>
                <c:pt idx="708">
                  <c:v>3227.6610000000001</c:v>
                </c:pt>
                <c:pt idx="709">
                  <c:v>3230.76</c:v>
                </c:pt>
                <c:pt idx="710">
                  <c:v>3233.8560000000002</c:v>
                </c:pt>
                <c:pt idx="711">
                  <c:v>3236.95</c:v>
                </c:pt>
                <c:pt idx="712">
                  <c:v>3240.0410000000002</c:v>
                </c:pt>
                <c:pt idx="713">
                  <c:v>3243.13</c:v>
                </c:pt>
                <c:pt idx="714">
                  <c:v>3246.2159999999999</c:v>
                </c:pt>
                <c:pt idx="715">
                  <c:v>3249.3</c:v>
                </c:pt>
                <c:pt idx="716">
                  <c:v>3252.3820000000001</c:v>
                </c:pt>
                <c:pt idx="717">
                  <c:v>3255.46</c:v>
                </c:pt>
                <c:pt idx="718">
                  <c:v>3258.5369999999998</c:v>
                </c:pt>
                <c:pt idx="719">
                  <c:v>3261.6109999999999</c:v>
                </c:pt>
                <c:pt idx="720">
                  <c:v>3264.6819999999998</c:v>
                </c:pt>
                <c:pt idx="721">
                  <c:v>3267.7510000000002</c:v>
                </c:pt>
                <c:pt idx="722">
                  <c:v>3270.8180000000002</c:v>
                </c:pt>
                <c:pt idx="723">
                  <c:v>3273.8820000000001</c:v>
                </c:pt>
                <c:pt idx="724">
                  <c:v>3276.9430000000002</c:v>
                </c:pt>
                <c:pt idx="725">
                  <c:v>3280.002</c:v>
                </c:pt>
                <c:pt idx="726">
                  <c:v>3283.0590000000002</c:v>
                </c:pt>
                <c:pt idx="727">
                  <c:v>3286.1129999999998</c:v>
                </c:pt>
                <c:pt idx="728">
                  <c:v>3289.165</c:v>
                </c:pt>
                <c:pt idx="729">
                  <c:v>3292.2139999999999</c:v>
                </c:pt>
                <c:pt idx="730">
                  <c:v>3295.261</c:v>
                </c:pt>
                <c:pt idx="731">
                  <c:v>3298.306</c:v>
                </c:pt>
                <c:pt idx="732">
                  <c:v>3301.348</c:v>
                </c:pt>
                <c:pt idx="733">
                  <c:v>3304.3870000000002</c:v>
                </c:pt>
                <c:pt idx="734">
                  <c:v>3307.4250000000002</c:v>
                </c:pt>
                <c:pt idx="735">
                  <c:v>3310.4589999999998</c:v>
                </c:pt>
                <c:pt idx="736">
                  <c:v>3313.4920000000002</c:v>
                </c:pt>
                <c:pt idx="737">
                  <c:v>3316.5210000000002</c:v>
                </c:pt>
                <c:pt idx="738">
                  <c:v>3319.549</c:v>
                </c:pt>
                <c:pt idx="739">
                  <c:v>3322.5740000000001</c:v>
                </c:pt>
                <c:pt idx="740">
                  <c:v>3325.5970000000002</c:v>
                </c:pt>
                <c:pt idx="741">
                  <c:v>3328.6170000000002</c:v>
                </c:pt>
                <c:pt idx="742">
                  <c:v>3331.6350000000002</c:v>
                </c:pt>
                <c:pt idx="743">
                  <c:v>3334.65</c:v>
                </c:pt>
                <c:pt idx="744">
                  <c:v>3337.663</c:v>
                </c:pt>
                <c:pt idx="745">
                  <c:v>3340.674</c:v>
                </c:pt>
                <c:pt idx="746">
                  <c:v>3343.6819999999998</c:v>
                </c:pt>
                <c:pt idx="747">
                  <c:v>3346.6880000000001</c:v>
                </c:pt>
                <c:pt idx="748">
                  <c:v>3349.6909999999998</c:v>
                </c:pt>
                <c:pt idx="749">
                  <c:v>3352.692</c:v>
                </c:pt>
                <c:pt idx="750">
                  <c:v>3355.6909999999998</c:v>
                </c:pt>
                <c:pt idx="751">
                  <c:v>3358.6869999999999</c:v>
                </c:pt>
                <c:pt idx="752">
                  <c:v>3361.681</c:v>
                </c:pt>
                <c:pt idx="753">
                  <c:v>3364.6729999999998</c:v>
                </c:pt>
                <c:pt idx="754">
                  <c:v>3367.6619999999998</c:v>
                </c:pt>
                <c:pt idx="755">
                  <c:v>3370.6489999999999</c:v>
                </c:pt>
                <c:pt idx="756">
                  <c:v>3373.6329999999998</c:v>
                </c:pt>
                <c:pt idx="757">
                  <c:v>3376.6149999999998</c:v>
                </c:pt>
                <c:pt idx="758">
                  <c:v>3379.5949999999998</c:v>
                </c:pt>
                <c:pt idx="759">
                  <c:v>3382.5720000000001</c:v>
                </c:pt>
                <c:pt idx="760">
                  <c:v>3385.547</c:v>
                </c:pt>
                <c:pt idx="761">
                  <c:v>3388.52</c:v>
                </c:pt>
                <c:pt idx="762">
                  <c:v>3391.49</c:v>
                </c:pt>
                <c:pt idx="763">
                  <c:v>3394.4580000000001</c:v>
                </c:pt>
                <c:pt idx="764">
                  <c:v>3397.424</c:v>
                </c:pt>
                <c:pt idx="765">
                  <c:v>3400.3870000000002</c:v>
                </c:pt>
                <c:pt idx="766">
                  <c:v>3403.348</c:v>
                </c:pt>
                <c:pt idx="767">
                  <c:v>3406.3069999999998</c:v>
                </c:pt>
                <c:pt idx="768">
                  <c:v>3409.2629999999999</c:v>
                </c:pt>
                <c:pt idx="769">
                  <c:v>3412.2170000000001</c:v>
                </c:pt>
                <c:pt idx="770">
                  <c:v>3415.1680000000001</c:v>
                </c:pt>
                <c:pt idx="771">
                  <c:v>3418.1179999999999</c:v>
                </c:pt>
                <c:pt idx="772">
                  <c:v>3421.0650000000001</c:v>
                </c:pt>
                <c:pt idx="773">
                  <c:v>3424.009</c:v>
                </c:pt>
                <c:pt idx="774">
                  <c:v>3426.951</c:v>
                </c:pt>
                <c:pt idx="775">
                  <c:v>3429.8910000000001</c:v>
                </c:pt>
                <c:pt idx="776">
                  <c:v>3432.8290000000002</c:v>
                </c:pt>
                <c:pt idx="777">
                  <c:v>3435.7640000000001</c:v>
                </c:pt>
                <c:pt idx="778">
                  <c:v>3438.6970000000001</c:v>
                </c:pt>
                <c:pt idx="779">
                  <c:v>3441.6280000000002</c:v>
                </c:pt>
                <c:pt idx="780">
                  <c:v>3444.5569999999998</c:v>
                </c:pt>
                <c:pt idx="781">
                  <c:v>3447.4830000000002</c:v>
                </c:pt>
                <c:pt idx="782">
                  <c:v>3450.4070000000002</c:v>
                </c:pt>
                <c:pt idx="783">
                  <c:v>3453.328</c:v>
                </c:pt>
                <c:pt idx="784">
                  <c:v>3456.2469999999998</c:v>
                </c:pt>
                <c:pt idx="785">
                  <c:v>3459.1640000000002</c:v>
                </c:pt>
                <c:pt idx="786">
                  <c:v>3462.0790000000002</c:v>
                </c:pt>
                <c:pt idx="787">
                  <c:v>3464.991</c:v>
                </c:pt>
                <c:pt idx="788">
                  <c:v>3467.902</c:v>
                </c:pt>
                <c:pt idx="789">
                  <c:v>3470.8090000000002</c:v>
                </c:pt>
                <c:pt idx="790">
                  <c:v>3473.7150000000001</c:v>
                </c:pt>
                <c:pt idx="791">
                  <c:v>3476.6179999999999</c:v>
                </c:pt>
                <c:pt idx="792">
                  <c:v>3479.5189999999998</c:v>
                </c:pt>
                <c:pt idx="793">
                  <c:v>3482.4180000000001</c:v>
                </c:pt>
                <c:pt idx="794">
                  <c:v>3485.3150000000001</c:v>
                </c:pt>
                <c:pt idx="795">
                  <c:v>3488.2089999999998</c:v>
                </c:pt>
                <c:pt idx="796">
                  <c:v>3491.1010000000001</c:v>
                </c:pt>
                <c:pt idx="797">
                  <c:v>3493.99</c:v>
                </c:pt>
                <c:pt idx="798">
                  <c:v>3496.8780000000002</c:v>
                </c:pt>
                <c:pt idx="799">
                  <c:v>3499.7629999999999</c:v>
                </c:pt>
                <c:pt idx="800">
                  <c:v>3502.6460000000002</c:v>
                </c:pt>
                <c:pt idx="801">
                  <c:v>3505.527</c:v>
                </c:pt>
                <c:pt idx="802">
                  <c:v>3508.4050000000002</c:v>
                </c:pt>
                <c:pt idx="803">
                  <c:v>3511.2809999999999</c:v>
                </c:pt>
                <c:pt idx="804">
                  <c:v>3514.1550000000002</c:v>
                </c:pt>
                <c:pt idx="805">
                  <c:v>3517.027</c:v>
                </c:pt>
                <c:pt idx="806">
                  <c:v>3519.8969999999999</c:v>
                </c:pt>
                <c:pt idx="807">
                  <c:v>3522.7640000000001</c:v>
                </c:pt>
                <c:pt idx="808">
                  <c:v>3525.6289999999999</c:v>
                </c:pt>
                <c:pt idx="809">
                  <c:v>3528.4920000000002</c:v>
                </c:pt>
                <c:pt idx="810">
                  <c:v>3531.3519999999999</c:v>
                </c:pt>
                <c:pt idx="811">
                  <c:v>3534.2109999999998</c:v>
                </c:pt>
                <c:pt idx="812">
                  <c:v>3537.067</c:v>
                </c:pt>
                <c:pt idx="813">
                  <c:v>3539.9209999999998</c:v>
                </c:pt>
                <c:pt idx="814">
                  <c:v>3542.7730000000001</c:v>
                </c:pt>
                <c:pt idx="815">
                  <c:v>3545.6219999999998</c:v>
                </c:pt>
                <c:pt idx="816">
                  <c:v>3548.4690000000001</c:v>
                </c:pt>
                <c:pt idx="817">
                  <c:v>3551.3150000000001</c:v>
                </c:pt>
                <c:pt idx="818">
                  <c:v>3554.1570000000002</c:v>
                </c:pt>
                <c:pt idx="819">
                  <c:v>3556.998</c:v>
                </c:pt>
                <c:pt idx="820">
                  <c:v>3559.837</c:v>
                </c:pt>
                <c:pt idx="821">
                  <c:v>3562.6729999999998</c:v>
                </c:pt>
                <c:pt idx="822">
                  <c:v>3565.5070000000001</c:v>
                </c:pt>
                <c:pt idx="823">
                  <c:v>3568.3389999999999</c:v>
                </c:pt>
                <c:pt idx="824">
                  <c:v>3571.1689999999999</c:v>
                </c:pt>
                <c:pt idx="825">
                  <c:v>3573.9960000000001</c:v>
                </c:pt>
                <c:pt idx="826">
                  <c:v>3576.8220000000001</c:v>
                </c:pt>
                <c:pt idx="827">
                  <c:v>3579.645</c:v>
                </c:pt>
                <c:pt idx="828">
                  <c:v>3582.4659999999999</c:v>
                </c:pt>
                <c:pt idx="829">
                  <c:v>3585.2849999999999</c:v>
                </c:pt>
                <c:pt idx="830">
                  <c:v>3588.1010000000001</c:v>
                </c:pt>
                <c:pt idx="831">
                  <c:v>3590.9160000000002</c:v>
                </c:pt>
                <c:pt idx="832">
                  <c:v>3593.7280000000001</c:v>
                </c:pt>
                <c:pt idx="833">
                  <c:v>3596.538</c:v>
                </c:pt>
                <c:pt idx="834">
                  <c:v>3599.346</c:v>
                </c:pt>
                <c:pt idx="835">
                  <c:v>3602.152</c:v>
                </c:pt>
                <c:pt idx="836">
                  <c:v>3604.9560000000001</c:v>
                </c:pt>
                <c:pt idx="837">
                  <c:v>3607.7570000000001</c:v>
                </c:pt>
                <c:pt idx="838">
                  <c:v>3610.556</c:v>
                </c:pt>
                <c:pt idx="839">
                  <c:v>3613.3539999999998</c:v>
                </c:pt>
                <c:pt idx="840">
                  <c:v>3616.1489999999999</c:v>
                </c:pt>
                <c:pt idx="841">
                  <c:v>3618.942</c:v>
                </c:pt>
                <c:pt idx="842">
                  <c:v>3621.732</c:v>
                </c:pt>
                <c:pt idx="843">
                  <c:v>3624.5210000000002</c:v>
                </c:pt>
                <c:pt idx="844">
                  <c:v>3627.3069999999998</c:v>
                </c:pt>
                <c:pt idx="845">
                  <c:v>3630.0920000000001</c:v>
                </c:pt>
                <c:pt idx="846">
                  <c:v>3632.8739999999998</c:v>
                </c:pt>
                <c:pt idx="847">
                  <c:v>3635.654</c:v>
                </c:pt>
                <c:pt idx="848">
                  <c:v>3638.4319999999998</c:v>
                </c:pt>
                <c:pt idx="849">
                  <c:v>3641.2080000000001</c:v>
                </c:pt>
                <c:pt idx="850">
                  <c:v>3643.982</c:v>
                </c:pt>
                <c:pt idx="851">
                  <c:v>3646.7530000000002</c:v>
                </c:pt>
                <c:pt idx="852">
                  <c:v>3649.5230000000001</c:v>
                </c:pt>
                <c:pt idx="853">
                  <c:v>3652.29</c:v>
                </c:pt>
                <c:pt idx="854">
                  <c:v>3655.0549999999998</c:v>
                </c:pt>
                <c:pt idx="855">
                  <c:v>3657.8180000000002</c:v>
                </c:pt>
                <c:pt idx="856">
                  <c:v>3660.5790000000002</c:v>
                </c:pt>
                <c:pt idx="857">
                  <c:v>3663.3380000000002</c:v>
                </c:pt>
                <c:pt idx="858">
                  <c:v>3666.0949999999998</c:v>
                </c:pt>
                <c:pt idx="859">
                  <c:v>3668.8490000000002</c:v>
                </c:pt>
                <c:pt idx="860">
                  <c:v>3671.6019999999999</c:v>
                </c:pt>
                <c:pt idx="861">
                  <c:v>3674.3519999999999</c:v>
                </c:pt>
                <c:pt idx="862">
                  <c:v>3677.1010000000001</c:v>
                </c:pt>
                <c:pt idx="863">
                  <c:v>3679.8470000000002</c:v>
                </c:pt>
                <c:pt idx="864">
                  <c:v>3682.5909999999999</c:v>
                </c:pt>
                <c:pt idx="865">
                  <c:v>3685.3330000000001</c:v>
                </c:pt>
                <c:pt idx="866">
                  <c:v>3688.0729999999999</c:v>
                </c:pt>
                <c:pt idx="867">
                  <c:v>3690.8110000000001</c:v>
                </c:pt>
                <c:pt idx="868">
                  <c:v>3693.547</c:v>
                </c:pt>
                <c:pt idx="869">
                  <c:v>3696.2809999999999</c:v>
                </c:pt>
                <c:pt idx="870">
                  <c:v>3699.0129999999999</c:v>
                </c:pt>
                <c:pt idx="871">
                  <c:v>3701.7420000000002</c:v>
                </c:pt>
                <c:pt idx="872">
                  <c:v>3704.47</c:v>
                </c:pt>
                <c:pt idx="873">
                  <c:v>3707.1950000000002</c:v>
                </c:pt>
                <c:pt idx="874">
                  <c:v>3709.9189999999999</c:v>
                </c:pt>
                <c:pt idx="875">
                  <c:v>3712.64</c:v>
                </c:pt>
                <c:pt idx="876">
                  <c:v>3715.3589999999999</c:v>
                </c:pt>
                <c:pt idx="877">
                  <c:v>3718.076</c:v>
                </c:pt>
                <c:pt idx="878">
                  <c:v>3720.7919999999999</c:v>
                </c:pt>
                <c:pt idx="879">
                  <c:v>3723.5050000000001</c:v>
                </c:pt>
                <c:pt idx="880">
                  <c:v>3726.2159999999999</c:v>
                </c:pt>
                <c:pt idx="881">
                  <c:v>3728.9250000000002</c:v>
                </c:pt>
                <c:pt idx="882">
                  <c:v>3731.6320000000001</c:v>
                </c:pt>
                <c:pt idx="883">
                  <c:v>3734.3359999999998</c:v>
                </c:pt>
                <c:pt idx="884">
                  <c:v>3737.0390000000002</c:v>
                </c:pt>
                <c:pt idx="885">
                  <c:v>3739.74</c:v>
                </c:pt>
                <c:pt idx="886">
                  <c:v>3742.4389999999999</c:v>
                </c:pt>
                <c:pt idx="887">
                  <c:v>3745.136</c:v>
                </c:pt>
                <c:pt idx="888">
                  <c:v>3747.83</c:v>
                </c:pt>
                <c:pt idx="889">
                  <c:v>3750.5230000000001</c:v>
                </c:pt>
                <c:pt idx="890">
                  <c:v>3753.2130000000002</c:v>
                </c:pt>
                <c:pt idx="891">
                  <c:v>3755.902</c:v>
                </c:pt>
                <c:pt idx="892">
                  <c:v>3758.5889999999999</c:v>
                </c:pt>
                <c:pt idx="893">
                  <c:v>3761.2730000000001</c:v>
                </c:pt>
                <c:pt idx="894">
                  <c:v>3763.9560000000001</c:v>
                </c:pt>
                <c:pt idx="895">
                  <c:v>3766.636</c:v>
                </c:pt>
                <c:pt idx="896">
                  <c:v>3769.3150000000001</c:v>
                </c:pt>
                <c:pt idx="897">
                  <c:v>3771.991</c:v>
                </c:pt>
                <c:pt idx="898">
                  <c:v>3774.665</c:v>
                </c:pt>
                <c:pt idx="899">
                  <c:v>3777.3380000000002</c:v>
                </c:pt>
                <c:pt idx="900">
                  <c:v>3780.0079999999998</c:v>
                </c:pt>
                <c:pt idx="901">
                  <c:v>3782.6770000000001</c:v>
                </c:pt>
                <c:pt idx="902">
                  <c:v>3785.3429999999998</c:v>
                </c:pt>
                <c:pt idx="903">
                  <c:v>3788.0070000000001</c:v>
                </c:pt>
                <c:pt idx="904">
                  <c:v>3790.67</c:v>
                </c:pt>
                <c:pt idx="905">
                  <c:v>3793.33</c:v>
                </c:pt>
                <c:pt idx="906">
                  <c:v>3795.989</c:v>
                </c:pt>
                <c:pt idx="907">
                  <c:v>3798.645</c:v>
                </c:pt>
                <c:pt idx="908">
                  <c:v>3801.299</c:v>
                </c:pt>
                <c:pt idx="909">
                  <c:v>3803.9520000000002</c:v>
                </c:pt>
                <c:pt idx="910">
                  <c:v>3806.6019999999999</c:v>
                </c:pt>
                <c:pt idx="911">
                  <c:v>3809.2510000000002</c:v>
                </c:pt>
                <c:pt idx="912">
                  <c:v>3811.8969999999999</c:v>
                </c:pt>
                <c:pt idx="913">
                  <c:v>3814.5419999999999</c:v>
                </c:pt>
                <c:pt idx="914">
                  <c:v>3817.1840000000002</c:v>
                </c:pt>
                <c:pt idx="915">
                  <c:v>3819.8249999999998</c:v>
                </c:pt>
                <c:pt idx="916">
                  <c:v>3822.4630000000002</c:v>
                </c:pt>
                <c:pt idx="917">
                  <c:v>3825.1</c:v>
                </c:pt>
                <c:pt idx="918">
                  <c:v>3827.7350000000001</c:v>
                </c:pt>
                <c:pt idx="919">
                  <c:v>3830.3670000000002</c:v>
                </c:pt>
                <c:pt idx="920">
                  <c:v>3832.998</c:v>
                </c:pt>
                <c:pt idx="921">
                  <c:v>3835.627</c:v>
                </c:pt>
                <c:pt idx="922">
                  <c:v>3838.2530000000002</c:v>
                </c:pt>
                <c:pt idx="923">
                  <c:v>3840.8780000000002</c:v>
                </c:pt>
                <c:pt idx="924">
                  <c:v>3843.5010000000002</c:v>
                </c:pt>
                <c:pt idx="925">
                  <c:v>3846.1219999999998</c:v>
                </c:pt>
                <c:pt idx="926">
                  <c:v>3848.741</c:v>
                </c:pt>
                <c:pt idx="927">
                  <c:v>3851.3580000000002</c:v>
                </c:pt>
                <c:pt idx="928">
                  <c:v>3853.973</c:v>
                </c:pt>
                <c:pt idx="929">
                  <c:v>3856.5859999999998</c:v>
                </c:pt>
                <c:pt idx="930">
                  <c:v>3859.1970000000001</c:v>
                </c:pt>
                <c:pt idx="931">
                  <c:v>3861.806</c:v>
                </c:pt>
                <c:pt idx="932">
                  <c:v>3864.4140000000002</c:v>
                </c:pt>
                <c:pt idx="933">
                  <c:v>3867.0189999999998</c:v>
                </c:pt>
                <c:pt idx="934">
                  <c:v>3869.6219999999998</c:v>
                </c:pt>
                <c:pt idx="935">
                  <c:v>3872.2240000000002</c:v>
                </c:pt>
                <c:pt idx="936">
                  <c:v>3874.8229999999999</c:v>
                </c:pt>
                <c:pt idx="937">
                  <c:v>3877.4209999999998</c:v>
                </c:pt>
                <c:pt idx="938">
                  <c:v>3880.0160000000001</c:v>
                </c:pt>
                <c:pt idx="939">
                  <c:v>3882.61</c:v>
                </c:pt>
                <c:pt idx="940">
                  <c:v>3885.2020000000002</c:v>
                </c:pt>
                <c:pt idx="941">
                  <c:v>3887.7919999999999</c:v>
                </c:pt>
                <c:pt idx="942">
                  <c:v>3890.38</c:v>
                </c:pt>
                <c:pt idx="943">
                  <c:v>3892.9659999999999</c:v>
                </c:pt>
                <c:pt idx="944">
                  <c:v>3895.55</c:v>
                </c:pt>
                <c:pt idx="945">
                  <c:v>3898.1320000000001</c:v>
                </c:pt>
                <c:pt idx="946">
                  <c:v>3900.7130000000002</c:v>
                </c:pt>
                <c:pt idx="947">
                  <c:v>3903.2910000000002</c:v>
                </c:pt>
                <c:pt idx="948">
                  <c:v>3905.8679999999999</c:v>
                </c:pt>
                <c:pt idx="949">
                  <c:v>3908.442</c:v>
                </c:pt>
                <c:pt idx="950">
                  <c:v>3911.0149999999999</c:v>
                </c:pt>
                <c:pt idx="951">
                  <c:v>3913.5859999999998</c:v>
                </c:pt>
                <c:pt idx="952">
                  <c:v>3916.1550000000002</c:v>
                </c:pt>
                <c:pt idx="953">
                  <c:v>3918.7220000000002</c:v>
                </c:pt>
                <c:pt idx="954">
                  <c:v>3921.2869999999998</c:v>
                </c:pt>
                <c:pt idx="955">
                  <c:v>3923.85</c:v>
                </c:pt>
                <c:pt idx="956">
                  <c:v>3926.4110000000001</c:v>
                </c:pt>
                <c:pt idx="957">
                  <c:v>3928.971</c:v>
                </c:pt>
                <c:pt idx="958">
                  <c:v>3931.5279999999998</c:v>
                </c:pt>
                <c:pt idx="959">
                  <c:v>3934.0839999999998</c:v>
                </c:pt>
                <c:pt idx="960">
                  <c:v>3936.6379999999999</c:v>
                </c:pt>
                <c:pt idx="961">
                  <c:v>3939.19</c:v>
                </c:pt>
                <c:pt idx="962">
                  <c:v>3941.74</c:v>
                </c:pt>
                <c:pt idx="963">
                  <c:v>3944.288</c:v>
                </c:pt>
                <c:pt idx="964">
                  <c:v>3946.8339999999998</c:v>
                </c:pt>
                <c:pt idx="965">
                  <c:v>3949.3780000000002</c:v>
                </c:pt>
                <c:pt idx="966">
                  <c:v>3951.9209999999998</c:v>
                </c:pt>
                <c:pt idx="967">
                  <c:v>3954.462</c:v>
                </c:pt>
                <c:pt idx="968">
                  <c:v>3957</c:v>
                </c:pt>
                <c:pt idx="969">
                  <c:v>3959.5369999999998</c:v>
                </c:pt>
                <c:pt idx="970">
                  <c:v>3962.0720000000001</c:v>
                </c:pt>
                <c:pt idx="971">
                  <c:v>3964.6060000000002</c:v>
                </c:pt>
                <c:pt idx="972">
                  <c:v>3967.1370000000002</c:v>
                </c:pt>
                <c:pt idx="973">
                  <c:v>3969.6669999999999</c:v>
                </c:pt>
                <c:pt idx="974">
                  <c:v>3972.194</c:v>
                </c:pt>
                <c:pt idx="975">
                  <c:v>3974.72</c:v>
                </c:pt>
                <c:pt idx="976">
                  <c:v>3977.2440000000001</c:v>
                </c:pt>
                <c:pt idx="977">
                  <c:v>3979.7660000000001</c:v>
                </c:pt>
                <c:pt idx="978">
                  <c:v>3982.2860000000001</c:v>
                </c:pt>
                <c:pt idx="979">
                  <c:v>3984.8049999999998</c:v>
                </c:pt>
                <c:pt idx="980">
                  <c:v>3987.3209999999999</c:v>
                </c:pt>
                <c:pt idx="981">
                  <c:v>3989.8359999999998</c:v>
                </c:pt>
                <c:pt idx="982">
                  <c:v>3992.3490000000002</c:v>
                </c:pt>
                <c:pt idx="983">
                  <c:v>3994.86</c:v>
                </c:pt>
                <c:pt idx="984">
                  <c:v>3997.3690000000001</c:v>
                </c:pt>
                <c:pt idx="985">
                  <c:v>3999.877</c:v>
                </c:pt>
                <c:pt idx="986">
                  <c:v>4002.3820000000001</c:v>
                </c:pt>
                <c:pt idx="987">
                  <c:v>4004.886</c:v>
                </c:pt>
                <c:pt idx="988">
                  <c:v>4007.3879999999999</c:v>
                </c:pt>
                <c:pt idx="989">
                  <c:v>4009.8879999999999</c:v>
                </c:pt>
                <c:pt idx="990">
                  <c:v>4012.386</c:v>
                </c:pt>
                <c:pt idx="991">
                  <c:v>4014.8829999999998</c:v>
                </c:pt>
                <c:pt idx="992">
                  <c:v>4017.377</c:v>
                </c:pt>
                <c:pt idx="993">
                  <c:v>4019.87</c:v>
                </c:pt>
                <c:pt idx="994">
                  <c:v>4022.3609999999999</c:v>
                </c:pt>
                <c:pt idx="995">
                  <c:v>4024.85</c:v>
                </c:pt>
                <c:pt idx="996">
                  <c:v>4027.3380000000002</c:v>
                </c:pt>
                <c:pt idx="997">
                  <c:v>4029.8229999999999</c:v>
                </c:pt>
                <c:pt idx="998">
                  <c:v>4032.3069999999998</c:v>
                </c:pt>
                <c:pt idx="999">
                  <c:v>4034.7890000000002</c:v>
                </c:pt>
                <c:pt idx="1000">
                  <c:v>4037.2689999999998</c:v>
                </c:pt>
                <c:pt idx="1001">
                  <c:v>4039.7469999999998</c:v>
                </c:pt>
                <c:pt idx="1002">
                  <c:v>4042.2240000000002</c:v>
                </c:pt>
                <c:pt idx="1003">
                  <c:v>4044.6990000000001</c:v>
                </c:pt>
                <c:pt idx="1004">
                  <c:v>4047.172</c:v>
                </c:pt>
                <c:pt idx="1005">
                  <c:v>4049.643</c:v>
                </c:pt>
                <c:pt idx="1006">
                  <c:v>4052.1120000000001</c:v>
                </c:pt>
                <c:pt idx="1007">
                  <c:v>4054.58</c:v>
                </c:pt>
                <c:pt idx="1008">
                  <c:v>4057.0459999999998</c:v>
                </c:pt>
                <c:pt idx="1009">
                  <c:v>4059.51</c:v>
                </c:pt>
                <c:pt idx="1010">
                  <c:v>4061.9720000000002</c:v>
                </c:pt>
                <c:pt idx="1011">
                  <c:v>4064.4319999999998</c:v>
                </c:pt>
                <c:pt idx="1012">
                  <c:v>4066.8910000000001</c:v>
                </c:pt>
                <c:pt idx="1013">
                  <c:v>4069.348</c:v>
                </c:pt>
                <c:pt idx="1014">
                  <c:v>4071.8029999999999</c:v>
                </c:pt>
                <c:pt idx="1015">
                  <c:v>4074.2559999999999</c:v>
                </c:pt>
                <c:pt idx="1016">
                  <c:v>4076.7080000000001</c:v>
                </c:pt>
                <c:pt idx="1017">
                  <c:v>4079.1579999999999</c:v>
                </c:pt>
                <c:pt idx="1018">
                  <c:v>4081.6060000000002</c:v>
                </c:pt>
                <c:pt idx="1019">
                  <c:v>4084.0520000000001</c:v>
                </c:pt>
                <c:pt idx="1020">
                  <c:v>4086.4969999999998</c:v>
                </c:pt>
                <c:pt idx="1021">
                  <c:v>4088.9389999999999</c:v>
                </c:pt>
                <c:pt idx="1022">
                  <c:v>4091.38</c:v>
                </c:pt>
                <c:pt idx="1023">
                  <c:v>4093.819</c:v>
                </c:pt>
                <c:pt idx="1024">
                  <c:v>4096.2569999999996</c:v>
                </c:pt>
                <c:pt idx="1025">
                  <c:v>4098.6930000000002</c:v>
                </c:pt>
                <c:pt idx="1026">
                  <c:v>4101.1270000000004</c:v>
                </c:pt>
                <c:pt idx="1027">
                  <c:v>4103.5590000000002</c:v>
                </c:pt>
                <c:pt idx="1028">
                  <c:v>4105.9889999999996</c:v>
                </c:pt>
                <c:pt idx="1029">
                  <c:v>4108.4179999999997</c:v>
                </c:pt>
                <c:pt idx="1030">
                  <c:v>4110.8450000000003</c:v>
                </c:pt>
                <c:pt idx="1031">
                  <c:v>4113.2700000000004</c:v>
                </c:pt>
                <c:pt idx="1032">
                  <c:v>4115.6940000000004</c:v>
                </c:pt>
                <c:pt idx="1033">
                  <c:v>4118.1149999999998</c:v>
                </c:pt>
                <c:pt idx="1034">
                  <c:v>4120.5349999999999</c:v>
                </c:pt>
                <c:pt idx="1035">
                  <c:v>4122.9539999999997</c:v>
                </c:pt>
                <c:pt idx="1036">
                  <c:v>4125.37</c:v>
                </c:pt>
                <c:pt idx="1037">
                  <c:v>4127.7849999999999</c:v>
                </c:pt>
                <c:pt idx="1038">
                  <c:v>4130.1980000000003</c:v>
                </c:pt>
                <c:pt idx="1039">
                  <c:v>4132.6090000000004</c:v>
                </c:pt>
                <c:pt idx="1040">
                  <c:v>4135.0190000000002</c:v>
                </c:pt>
                <c:pt idx="1041">
                  <c:v>4137.4269999999997</c:v>
                </c:pt>
                <c:pt idx="1042">
                  <c:v>4139.8329999999996</c:v>
                </c:pt>
                <c:pt idx="1043">
                  <c:v>4142.2370000000001</c:v>
                </c:pt>
              </c:numCache>
            </c:numRef>
          </c:xVal>
          <c:yVal>
            <c:numRef>
              <c:f>גיליון1!$G$24:$ANJ$24</c:f>
            </c:numRef>
          </c:yVal>
          <c:smooth val="1"/>
        </c:ser>
        <c:ser>
          <c:idx val="13"/>
          <c:order val="5"/>
          <c:tx>
            <c:strRef>
              <c:f>גיליון1!$C$24:$F$24</c:f>
              <c:strCache>
                <c:ptCount val="4"/>
                <c:pt idx="0">
                  <c:v>ice</c:v>
                </c:pt>
                <c:pt idx="1">
                  <c:v>100</c:v>
                </c:pt>
                <c:pt idx="2">
                  <c:v>coli</c:v>
                </c:pt>
                <c:pt idx="3">
                  <c:v>1</c:v>
                </c:pt>
              </c:strCache>
            </c:strRef>
          </c:tx>
          <c:spPr>
            <a:ln w="19050" cap="rnd">
              <a:solidFill>
                <a:schemeClr val="accent3">
                  <a:lumMod val="60000"/>
                  <a:lumOff val="40000"/>
                </a:schemeClr>
              </a:solidFill>
              <a:round/>
            </a:ln>
            <a:effectLst/>
          </c:spPr>
          <c:marker>
            <c:symbol val="none"/>
          </c:marker>
          <c:xVal>
            <c:numRef>
              <c:f>גיליון1!$G$1:$ANJ$1</c:f>
              <c:numCache>
                <c:formatCode>General</c:formatCode>
                <c:ptCount val="1044"/>
                <c:pt idx="0">
                  <c:v>160.70099999999999</c:v>
                </c:pt>
                <c:pt idx="1">
                  <c:v>166.74199999999999</c:v>
                </c:pt>
                <c:pt idx="2">
                  <c:v>172.77699999999999</c:v>
                </c:pt>
                <c:pt idx="3">
                  <c:v>178.80500000000001</c:v>
                </c:pt>
                <c:pt idx="4">
                  <c:v>184.82599999999999</c:v>
                </c:pt>
                <c:pt idx="5">
                  <c:v>190.84100000000001</c:v>
                </c:pt>
                <c:pt idx="6">
                  <c:v>196.84899999999999</c:v>
                </c:pt>
                <c:pt idx="7">
                  <c:v>202.85</c:v>
                </c:pt>
                <c:pt idx="8">
                  <c:v>208.845</c:v>
                </c:pt>
                <c:pt idx="9">
                  <c:v>214.833</c:v>
                </c:pt>
                <c:pt idx="10">
                  <c:v>220.815</c:v>
                </c:pt>
                <c:pt idx="11">
                  <c:v>226.78899999999999</c:v>
                </c:pt>
                <c:pt idx="12">
                  <c:v>232.75800000000001</c:v>
                </c:pt>
                <c:pt idx="13">
                  <c:v>238.71899999999999</c:v>
                </c:pt>
                <c:pt idx="14">
                  <c:v>244.67400000000001</c:v>
                </c:pt>
                <c:pt idx="15">
                  <c:v>250.62299999999999</c:v>
                </c:pt>
                <c:pt idx="16">
                  <c:v>256.565</c:v>
                </c:pt>
                <c:pt idx="17">
                  <c:v>262.5</c:v>
                </c:pt>
                <c:pt idx="18">
                  <c:v>268.42899999999997</c:v>
                </c:pt>
                <c:pt idx="19">
                  <c:v>274.351</c:v>
                </c:pt>
                <c:pt idx="20">
                  <c:v>280.267</c:v>
                </c:pt>
                <c:pt idx="21">
                  <c:v>286.17599999999999</c:v>
                </c:pt>
                <c:pt idx="22">
                  <c:v>292.07900000000001</c:v>
                </c:pt>
                <c:pt idx="23">
                  <c:v>297.97500000000002</c:v>
                </c:pt>
                <c:pt idx="24">
                  <c:v>303.86500000000001</c:v>
                </c:pt>
                <c:pt idx="25">
                  <c:v>309.74799999999999</c:v>
                </c:pt>
                <c:pt idx="26">
                  <c:v>315.625</c:v>
                </c:pt>
                <c:pt idx="27">
                  <c:v>321.495</c:v>
                </c:pt>
                <c:pt idx="28">
                  <c:v>327.35899999999998</c:v>
                </c:pt>
                <c:pt idx="29">
                  <c:v>333.21699999999998</c:v>
                </c:pt>
                <c:pt idx="30">
                  <c:v>339.06799999999998</c:v>
                </c:pt>
                <c:pt idx="31">
                  <c:v>344.91199999999998</c:v>
                </c:pt>
                <c:pt idx="32">
                  <c:v>350.75099999999998</c:v>
                </c:pt>
                <c:pt idx="33">
                  <c:v>356.58300000000003</c:v>
                </c:pt>
                <c:pt idx="34">
                  <c:v>362.40800000000002</c:v>
                </c:pt>
                <c:pt idx="35">
                  <c:v>368.22699999999998</c:v>
                </c:pt>
                <c:pt idx="36">
                  <c:v>374.04</c:v>
                </c:pt>
                <c:pt idx="37">
                  <c:v>379.84699999999998</c:v>
                </c:pt>
                <c:pt idx="38">
                  <c:v>385.64699999999999</c:v>
                </c:pt>
                <c:pt idx="39">
                  <c:v>391.44</c:v>
                </c:pt>
                <c:pt idx="40">
                  <c:v>397.22800000000001</c:v>
                </c:pt>
                <c:pt idx="41">
                  <c:v>403.00900000000001</c:v>
                </c:pt>
                <c:pt idx="42">
                  <c:v>408.78399999999999</c:v>
                </c:pt>
                <c:pt idx="43">
                  <c:v>414.553</c:v>
                </c:pt>
                <c:pt idx="44">
                  <c:v>420.315</c:v>
                </c:pt>
                <c:pt idx="45">
                  <c:v>426.07100000000003</c:v>
                </c:pt>
                <c:pt idx="46">
                  <c:v>431.82100000000003</c:v>
                </c:pt>
                <c:pt idx="47">
                  <c:v>437.565</c:v>
                </c:pt>
                <c:pt idx="48">
                  <c:v>443.30200000000002</c:v>
                </c:pt>
                <c:pt idx="49">
                  <c:v>449.03300000000002</c:v>
                </c:pt>
                <c:pt idx="50">
                  <c:v>454.75799999999998</c:v>
                </c:pt>
                <c:pt idx="51">
                  <c:v>460.47699999999998</c:v>
                </c:pt>
                <c:pt idx="52">
                  <c:v>466.18900000000002</c:v>
                </c:pt>
                <c:pt idx="53">
                  <c:v>471.89600000000002</c:v>
                </c:pt>
                <c:pt idx="54">
                  <c:v>477.596</c:v>
                </c:pt>
                <c:pt idx="55">
                  <c:v>483.29</c:v>
                </c:pt>
                <c:pt idx="56">
                  <c:v>488.97800000000001</c:v>
                </c:pt>
                <c:pt idx="57">
                  <c:v>494.66</c:v>
                </c:pt>
                <c:pt idx="58">
                  <c:v>500.33499999999998</c:v>
                </c:pt>
                <c:pt idx="59">
                  <c:v>506.005</c:v>
                </c:pt>
                <c:pt idx="60">
                  <c:v>511.66800000000001</c:v>
                </c:pt>
                <c:pt idx="61">
                  <c:v>517.32500000000005</c:v>
                </c:pt>
                <c:pt idx="62">
                  <c:v>522.97699999999998</c:v>
                </c:pt>
                <c:pt idx="63">
                  <c:v>528.62199999999996</c:v>
                </c:pt>
                <c:pt idx="64">
                  <c:v>534.26099999999997</c:v>
                </c:pt>
                <c:pt idx="65">
                  <c:v>539.89400000000001</c:v>
                </c:pt>
                <c:pt idx="66">
                  <c:v>545.52099999999996</c:v>
                </c:pt>
                <c:pt idx="67">
                  <c:v>551.14099999999996</c:v>
                </c:pt>
                <c:pt idx="68">
                  <c:v>556.75599999999997</c:v>
                </c:pt>
                <c:pt idx="69">
                  <c:v>562.36500000000001</c:v>
                </c:pt>
                <c:pt idx="70">
                  <c:v>567.96799999999996</c:v>
                </c:pt>
                <c:pt idx="71">
                  <c:v>573.56500000000005</c:v>
                </c:pt>
                <c:pt idx="72">
                  <c:v>579.15499999999997</c:v>
                </c:pt>
                <c:pt idx="73">
                  <c:v>584.74</c:v>
                </c:pt>
                <c:pt idx="74">
                  <c:v>590.31899999999996</c:v>
                </c:pt>
                <c:pt idx="75">
                  <c:v>595.89200000000005</c:v>
                </c:pt>
                <c:pt idx="76">
                  <c:v>601.45899999999995</c:v>
                </c:pt>
                <c:pt idx="77">
                  <c:v>607.02</c:v>
                </c:pt>
                <c:pt idx="78">
                  <c:v>612.57500000000005</c:v>
                </c:pt>
                <c:pt idx="79">
                  <c:v>618.12400000000002</c:v>
                </c:pt>
                <c:pt idx="80">
                  <c:v>623.66700000000003</c:v>
                </c:pt>
                <c:pt idx="81">
                  <c:v>629.20399999999995</c:v>
                </c:pt>
                <c:pt idx="82">
                  <c:v>634.73500000000001</c:v>
                </c:pt>
                <c:pt idx="83">
                  <c:v>640.26099999999997</c:v>
                </c:pt>
                <c:pt idx="84">
                  <c:v>645.78099999999995</c:v>
                </c:pt>
                <c:pt idx="85">
                  <c:v>651.29399999999998</c:v>
                </c:pt>
                <c:pt idx="86">
                  <c:v>656.80200000000002</c:v>
                </c:pt>
                <c:pt idx="87">
                  <c:v>662.30399999999997</c:v>
                </c:pt>
                <c:pt idx="88">
                  <c:v>667.8</c:v>
                </c:pt>
                <c:pt idx="89">
                  <c:v>673.29</c:v>
                </c:pt>
                <c:pt idx="90">
                  <c:v>678.77499999999998</c:v>
                </c:pt>
                <c:pt idx="91">
                  <c:v>684.25400000000002</c:v>
                </c:pt>
                <c:pt idx="92">
                  <c:v>689.726</c:v>
                </c:pt>
                <c:pt idx="93">
                  <c:v>695.19299999999998</c:v>
                </c:pt>
                <c:pt idx="94">
                  <c:v>700.65499999999997</c:v>
                </c:pt>
                <c:pt idx="95">
                  <c:v>706.11</c:v>
                </c:pt>
                <c:pt idx="96">
                  <c:v>711.56</c:v>
                </c:pt>
                <c:pt idx="97">
                  <c:v>717.00400000000002</c:v>
                </c:pt>
                <c:pt idx="98">
                  <c:v>722.44200000000001</c:v>
                </c:pt>
                <c:pt idx="99">
                  <c:v>727.87400000000002</c:v>
                </c:pt>
                <c:pt idx="100">
                  <c:v>733.30100000000004</c:v>
                </c:pt>
                <c:pt idx="101">
                  <c:v>738.72199999999998</c:v>
                </c:pt>
                <c:pt idx="102">
                  <c:v>744.13699999999994</c:v>
                </c:pt>
                <c:pt idx="103">
                  <c:v>749.54700000000003</c:v>
                </c:pt>
                <c:pt idx="104">
                  <c:v>754.95100000000002</c:v>
                </c:pt>
                <c:pt idx="105">
                  <c:v>760.34900000000005</c:v>
                </c:pt>
                <c:pt idx="106">
                  <c:v>765.74099999999999</c:v>
                </c:pt>
                <c:pt idx="107">
                  <c:v>771.12800000000004</c:v>
                </c:pt>
                <c:pt idx="108">
                  <c:v>776.50900000000001</c:v>
                </c:pt>
                <c:pt idx="109">
                  <c:v>781.88499999999999</c:v>
                </c:pt>
                <c:pt idx="110">
                  <c:v>787.25400000000002</c:v>
                </c:pt>
                <c:pt idx="111">
                  <c:v>792.61800000000005</c:v>
                </c:pt>
                <c:pt idx="112">
                  <c:v>797.97699999999998</c:v>
                </c:pt>
                <c:pt idx="113">
                  <c:v>803.33</c:v>
                </c:pt>
                <c:pt idx="114">
                  <c:v>808.67700000000002</c:v>
                </c:pt>
                <c:pt idx="115">
                  <c:v>814.01900000000001</c:v>
                </c:pt>
                <c:pt idx="116">
                  <c:v>819.35500000000002</c:v>
                </c:pt>
                <c:pt idx="117">
                  <c:v>824.68600000000004</c:v>
                </c:pt>
                <c:pt idx="118">
                  <c:v>830.01099999999997</c:v>
                </c:pt>
                <c:pt idx="119">
                  <c:v>835.33</c:v>
                </c:pt>
                <c:pt idx="120">
                  <c:v>840.64400000000001</c:v>
                </c:pt>
                <c:pt idx="121">
                  <c:v>845.952</c:v>
                </c:pt>
                <c:pt idx="122">
                  <c:v>851.255</c:v>
                </c:pt>
                <c:pt idx="123">
                  <c:v>856.55200000000002</c:v>
                </c:pt>
                <c:pt idx="124">
                  <c:v>861.84400000000005</c:v>
                </c:pt>
                <c:pt idx="125">
                  <c:v>867.13</c:v>
                </c:pt>
                <c:pt idx="126">
                  <c:v>872.41</c:v>
                </c:pt>
                <c:pt idx="127">
                  <c:v>877.68600000000004</c:v>
                </c:pt>
                <c:pt idx="128">
                  <c:v>882.95500000000004</c:v>
                </c:pt>
                <c:pt idx="129">
                  <c:v>888.21900000000005</c:v>
                </c:pt>
                <c:pt idx="130">
                  <c:v>893.47799999999995</c:v>
                </c:pt>
                <c:pt idx="131">
                  <c:v>898.73099999999999</c:v>
                </c:pt>
                <c:pt idx="132">
                  <c:v>903.97900000000004</c:v>
                </c:pt>
                <c:pt idx="133">
                  <c:v>909.221</c:v>
                </c:pt>
                <c:pt idx="134">
                  <c:v>914.45799999999997</c:v>
                </c:pt>
                <c:pt idx="135">
                  <c:v>919.69</c:v>
                </c:pt>
                <c:pt idx="136">
                  <c:v>924.91600000000005</c:v>
                </c:pt>
                <c:pt idx="137">
                  <c:v>930.13599999999997</c:v>
                </c:pt>
                <c:pt idx="138">
                  <c:v>935.351</c:v>
                </c:pt>
                <c:pt idx="139">
                  <c:v>940.56100000000004</c:v>
                </c:pt>
                <c:pt idx="140">
                  <c:v>945.76599999999996</c:v>
                </c:pt>
                <c:pt idx="141">
                  <c:v>950.96500000000003</c:v>
                </c:pt>
                <c:pt idx="142">
                  <c:v>956.15800000000002</c:v>
                </c:pt>
                <c:pt idx="143">
                  <c:v>961.34699999999998</c:v>
                </c:pt>
                <c:pt idx="144">
                  <c:v>966.529</c:v>
                </c:pt>
                <c:pt idx="145">
                  <c:v>971.70699999999999</c:v>
                </c:pt>
                <c:pt idx="146">
                  <c:v>976.87900000000002</c:v>
                </c:pt>
                <c:pt idx="147">
                  <c:v>982.04600000000005</c:v>
                </c:pt>
                <c:pt idx="148">
                  <c:v>987.20799999999997</c:v>
                </c:pt>
                <c:pt idx="149">
                  <c:v>992.36400000000003</c:v>
                </c:pt>
                <c:pt idx="150">
                  <c:v>997.51499999999999</c:v>
                </c:pt>
                <c:pt idx="151">
                  <c:v>1002.66</c:v>
                </c:pt>
                <c:pt idx="152">
                  <c:v>1007.801</c:v>
                </c:pt>
                <c:pt idx="153">
                  <c:v>1012.936</c:v>
                </c:pt>
                <c:pt idx="154">
                  <c:v>1018.066</c:v>
                </c:pt>
                <c:pt idx="155">
                  <c:v>1023.19</c:v>
                </c:pt>
                <c:pt idx="156">
                  <c:v>1028.309</c:v>
                </c:pt>
                <c:pt idx="157">
                  <c:v>1033.423</c:v>
                </c:pt>
                <c:pt idx="158">
                  <c:v>1038.5319999999999</c:v>
                </c:pt>
                <c:pt idx="159">
                  <c:v>1043.636</c:v>
                </c:pt>
                <c:pt idx="160">
                  <c:v>1048.7339999999999</c:v>
                </c:pt>
                <c:pt idx="161">
                  <c:v>1053.827</c:v>
                </c:pt>
                <c:pt idx="162">
                  <c:v>1058.915</c:v>
                </c:pt>
                <c:pt idx="163">
                  <c:v>1063.998</c:v>
                </c:pt>
                <c:pt idx="164">
                  <c:v>1069.075</c:v>
                </c:pt>
                <c:pt idx="165">
                  <c:v>1074.1469999999999</c:v>
                </c:pt>
                <c:pt idx="166">
                  <c:v>1079.2139999999999</c:v>
                </c:pt>
                <c:pt idx="167">
                  <c:v>1084.2760000000001</c:v>
                </c:pt>
                <c:pt idx="168">
                  <c:v>1089.3330000000001</c:v>
                </c:pt>
                <c:pt idx="169">
                  <c:v>1094.385</c:v>
                </c:pt>
                <c:pt idx="170">
                  <c:v>1099.431</c:v>
                </c:pt>
                <c:pt idx="171">
                  <c:v>1104.472</c:v>
                </c:pt>
                <c:pt idx="172">
                  <c:v>1109.509</c:v>
                </c:pt>
                <c:pt idx="173">
                  <c:v>1114.54</c:v>
                </c:pt>
                <c:pt idx="174">
                  <c:v>1119.5650000000001</c:v>
                </c:pt>
                <c:pt idx="175">
                  <c:v>1124.586</c:v>
                </c:pt>
                <c:pt idx="176">
                  <c:v>1129.6020000000001</c:v>
                </c:pt>
                <c:pt idx="177">
                  <c:v>1134.6130000000001</c:v>
                </c:pt>
                <c:pt idx="178">
                  <c:v>1139.6179999999999</c:v>
                </c:pt>
                <c:pt idx="179">
                  <c:v>1144.6189999999999</c:v>
                </c:pt>
                <c:pt idx="180">
                  <c:v>1149.614</c:v>
                </c:pt>
                <c:pt idx="181">
                  <c:v>1154.604</c:v>
                </c:pt>
                <c:pt idx="182">
                  <c:v>1159.5889999999999</c:v>
                </c:pt>
                <c:pt idx="183">
                  <c:v>1164.57</c:v>
                </c:pt>
                <c:pt idx="184">
                  <c:v>1169.5450000000001</c:v>
                </c:pt>
                <c:pt idx="185">
                  <c:v>1174.5150000000001</c:v>
                </c:pt>
                <c:pt idx="186">
                  <c:v>1179.48</c:v>
                </c:pt>
                <c:pt idx="187">
                  <c:v>1184.44</c:v>
                </c:pt>
                <c:pt idx="188">
                  <c:v>1189.395</c:v>
                </c:pt>
                <c:pt idx="189">
                  <c:v>1194.345</c:v>
                </c:pt>
                <c:pt idx="190">
                  <c:v>1199.29</c:v>
                </c:pt>
                <c:pt idx="191">
                  <c:v>1204.23</c:v>
                </c:pt>
                <c:pt idx="192">
                  <c:v>1209.165</c:v>
                </c:pt>
                <c:pt idx="193">
                  <c:v>1214.095</c:v>
                </c:pt>
                <c:pt idx="194">
                  <c:v>1219.021</c:v>
                </c:pt>
                <c:pt idx="195">
                  <c:v>1223.941</c:v>
                </c:pt>
                <c:pt idx="196">
                  <c:v>1228.856</c:v>
                </c:pt>
                <c:pt idx="197">
                  <c:v>1233.7660000000001</c:v>
                </c:pt>
                <c:pt idx="198">
                  <c:v>1238.672</c:v>
                </c:pt>
                <c:pt idx="199">
                  <c:v>1243.5719999999999</c:v>
                </c:pt>
                <c:pt idx="200">
                  <c:v>1248.4670000000001</c:v>
                </c:pt>
                <c:pt idx="201">
                  <c:v>1253.3579999999999</c:v>
                </c:pt>
                <c:pt idx="202">
                  <c:v>1258.2439999999999</c:v>
                </c:pt>
                <c:pt idx="203">
                  <c:v>1263.124</c:v>
                </c:pt>
                <c:pt idx="204">
                  <c:v>1268</c:v>
                </c:pt>
                <c:pt idx="205">
                  <c:v>1272.8710000000001</c:v>
                </c:pt>
                <c:pt idx="206">
                  <c:v>1277.7370000000001</c:v>
                </c:pt>
                <c:pt idx="207">
                  <c:v>1282.5989999999999</c:v>
                </c:pt>
                <c:pt idx="208">
                  <c:v>1287.4549999999999</c:v>
                </c:pt>
                <c:pt idx="209">
                  <c:v>1292.306</c:v>
                </c:pt>
                <c:pt idx="210">
                  <c:v>1297.153</c:v>
                </c:pt>
                <c:pt idx="211">
                  <c:v>1301.9949999999999</c:v>
                </c:pt>
                <c:pt idx="212">
                  <c:v>1306.8320000000001</c:v>
                </c:pt>
                <c:pt idx="213">
                  <c:v>1311.664</c:v>
                </c:pt>
                <c:pt idx="214">
                  <c:v>1316.491</c:v>
                </c:pt>
                <c:pt idx="215">
                  <c:v>1321.3140000000001</c:v>
                </c:pt>
                <c:pt idx="216">
                  <c:v>1326.1320000000001</c:v>
                </c:pt>
                <c:pt idx="217">
                  <c:v>1330.9449999999999</c:v>
                </c:pt>
                <c:pt idx="218">
                  <c:v>1335.7529999999999</c:v>
                </c:pt>
                <c:pt idx="219">
                  <c:v>1340.556</c:v>
                </c:pt>
                <c:pt idx="220">
                  <c:v>1345.354</c:v>
                </c:pt>
                <c:pt idx="221">
                  <c:v>1350.1479999999999</c:v>
                </c:pt>
                <c:pt idx="222">
                  <c:v>1354.9369999999999</c:v>
                </c:pt>
                <c:pt idx="223">
                  <c:v>1359.722</c:v>
                </c:pt>
                <c:pt idx="224">
                  <c:v>1364.501</c:v>
                </c:pt>
                <c:pt idx="225">
                  <c:v>1369.2760000000001</c:v>
                </c:pt>
                <c:pt idx="226">
                  <c:v>1374.046</c:v>
                </c:pt>
                <c:pt idx="227">
                  <c:v>1378.8109999999999</c:v>
                </c:pt>
                <c:pt idx="228">
                  <c:v>1383.5719999999999</c:v>
                </c:pt>
                <c:pt idx="229">
                  <c:v>1388.327</c:v>
                </c:pt>
                <c:pt idx="230">
                  <c:v>1393.079</c:v>
                </c:pt>
                <c:pt idx="231">
                  <c:v>1397.825</c:v>
                </c:pt>
                <c:pt idx="232">
                  <c:v>1402.567</c:v>
                </c:pt>
                <c:pt idx="233">
                  <c:v>1407.3040000000001</c:v>
                </c:pt>
                <c:pt idx="234">
                  <c:v>1412.0360000000001</c:v>
                </c:pt>
                <c:pt idx="235">
                  <c:v>1416.7639999999999</c:v>
                </c:pt>
                <c:pt idx="236">
                  <c:v>1421.4870000000001</c:v>
                </c:pt>
                <c:pt idx="237">
                  <c:v>1426.2049999999999</c:v>
                </c:pt>
                <c:pt idx="238">
                  <c:v>1430.9190000000001</c:v>
                </c:pt>
                <c:pt idx="239">
                  <c:v>1435.6279999999999</c:v>
                </c:pt>
                <c:pt idx="240">
                  <c:v>1440.3330000000001</c:v>
                </c:pt>
                <c:pt idx="241">
                  <c:v>1445.0319999999999</c:v>
                </c:pt>
                <c:pt idx="242">
                  <c:v>1449.7270000000001</c:v>
                </c:pt>
                <c:pt idx="243">
                  <c:v>1454.4179999999999</c:v>
                </c:pt>
                <c:pt idx="244">
                  <c:v>1459.104</c:v>
                </c:pt>
                <c:pt idx="245">
                  <c:v>1463.7850000000001</c:v>
                </c:pt>
                <c:pt idx="246">
                  <c:v>1468.462</c:v>
                </c:pt>
                <c:pt idx="247">
                  <c:v>1473.134</c:v>
                </c:pt>
                <c:pt idx="248">
                  <c:v>1477.8019999999999</c:v>
                </c:pt>
                <c:pt idx="249">
                  <c:v>1482.4649999999999</c:v>
                </c:pt>
                <c:pt idx="250">
                  <c:v>1487.123</c:v>
                </c:pt>
                <c:pt idx="251">
                  <c:v>1491.777</c:v>
                </c:pt>
                <c:pt idx="252">
                  <c:v>1496.4259999999999</c:v>
                </c:pt>
                <c:pt idx="253">
                  <c:v>1501.0709999999999</c:v>
                </c:pt>
                <c:pt idx="254">
                  <c:v>1505.711</c:v>
                </c:pt>
                <c:pt idx="255">
                  <c:v>1510.347</c:v>
                </c:pt>
                <c:pt idx="256">
                  <c:v>1514.9780000000001</c:v>
                </c:pt>
                <c:pt idx="257">
                  <c:v>1519.604</c:v>
                </c:pt>
                <c:pt idx="258">
                  <c:v>1524.2260000000001</c:v>
                </c:pt>
                <c:pt idx="259">
                  <c:v>1528.8440000000001</c:v>
                </c:pt>
                <c:pt idx="260">
                  <c:v>1533.4570000000001</c:v>
                </c:pt>
                <c:pt idx="261">
                  <c:v>1538.0650000000001</c:v>
                </c:pt>
                <c:pt idx="262">
                  <c:v>1542.6690000000001</c:v>
                </c:pt>
                <c:pt idx="263">
                  <c:v>1547.269</c:v>
                </c:pt>
                <c:pt idx="264">
                  <c:v>1551.864</c:v>
                </c:pt>
                <c:pt idx="265">
                  <c:v>1556.454</c:v>
                </c:pt>
                <c:pt idx="266">
                  <c:v>1561.0409999999999</c:v>
                </c:pt>
                <c:pt idx="267">
                  <c:v>1565.6220000000001</c:v>
                </c:pt>
                <c:pt idx="268">
                  <c:v>1570.1990000000001</c:v>
                </c:pt>
                <c:pt idx="269">
                  <c:v>1574.7719999999999</c:v>
                </c:pt>
                <c:pt idx="270">
                  <c:v>1579.34</c:v>
                </c:pt>
                <c:pt idx="271">
                  <c:v>1583.904</c:v>
                </c:pt>
                <c:pt idx="272">
                  <c:v>1588.4639999999999</c:v>
                </c:pt>
                <c:pt idx="273">
                  <c:v>1593.019</c:v>
                </c:pt>
                <c:pt idx="274">
                  <c:v>1597.569</c:v>
                </c:pt>
                <c:pt idx="275">
                  <c:v>1602.115</c:v>
                </c:pt>
                <c:pt idx="276">
                  <c:v>1606.6569999999999</c:v>
                </c:pt>
                <c:pt idx="277">
                  <c:v>1611.1949999999999</c:v>
                </c:pt>
                <c:pt idx="278">
                  <c:v>1615.7280000000001</c:v>
                </c:pt>
                <c:pt idx="279">
                  <c:v>1620.2560000000001</c:v>
                </c:pt>
                <c:pt idx="280">
                  <c:v>1624.78</c:v>
                </c:pt>
                <c:pt idx="281">
                  <c:v>1629.3</c:v>
                </c:pt>
                <c:pt idx="282">
                  <c:v>1633.816</c:v>
                </c:pt>
                <c:pt idx="283">
                  <c:v>1638.327</c:v>
                </c:pt>
                <c:pt idx="284">
                  <c:v>1642.8340000000001</c:v>
                </c:pt>
                <c:pt idx="285">
                  <c:v>1647.336</c:v>
                </c:pt>
                <c:pt idx="286">
                  <c:v>1651.8340000000001</c:v>
                </c:pt>
                <c:pt idx="287">
                  <c:v>1656.328</c:v>
                </c:pt>
                <c:pt idx="288">
                  <c:v>1660.817</c:v>
                </c:pt>
                <c:pt idx="289">
                  <c:v>1665.3019999999999</c:v>
                </c:pt>
                <c:pt idx="290">
                  <c:v>1669.7829999999999</c:v>
                </c:pt>
                <c:pt idx="291">
                  <c:v>1674.259</c:v>
                </c:pt>
                <c:pt idx="292">
                  <c:v>1678.732</c:v>
                </c:pt>
                <c:pt idx="293">
                  <c:v>1683.1990000000001</c:v>
                </c:pt>
                <c:pt idx="294">
                  <c:v>1687.663</c:v>
                </c:pt>
                <c:pt idx="295">
                  <c:v>1692.1220000000001</c:v>
                </c:pt>
                <c:pt idx="296">
                  <c:v>1696.577</c:v>
                </c:pt>
                <c:pt idx="297">
                  <c:v>1701.028</c:v>
                </c:pt>
                <c:pt idx="298">
                  <c:v>1705.4739999999999</c:v>
                </c:pt>
                <c:pt idx="299">
                  <c:v>1709.9169999999999</c:v>
                </c:pt>
                <c:pt idx="300">
                  <c:v>1714.355</c:v>
                </c:pt>
                <c:pt idx="301">
                  <c:v>1718.788</c:v>
                </c:pt>
                <c:pt idx="302">
                  <c:v>1723.2180000000001</c:v>
                </c:pt>
                <c:pt idx="303">
                  <c:v>1727.643</c:v>
                </c:pt>
                <c:pt idx="304">
                  <c:v>1732.0640000000001</c:v>
                </c:pt>
                <c:pt idx="305">
                  <c:v>1736.481</c:v>
                </c:pt>
                <c:pt idx="306">
                  <c:v>1740.893</c:v>
                </c:pt>
                <c:pt idx="307">
                  <c:v>1745.3009999999999</c:v>
                </c:pt>
                <c:pt idx="308">
                  <c:v>1749.7049999999999</c:v>
                </c:pt>
                <c:pt idx="309">
                  <c:v>1754.105</c:v>
                </c:pt>
                <c:pt idx="310">
                  <c:v>1758.501</c:v>
                </c:pt>
                <c:pt idx="311">
                  <c:v>1762.893</c:v>
                </c:pt>
                <c:pt idx="312">
                  <c:v>1767.28</c:v>
                </c:pt>
                <c:pt idx="313">
                  <c:v>1771.663</c:v>
                </c:pt>
                <c:pt idx="314">
                  <c:v>1776.0419999999999</c:v>
                </c:pt>
                <c:pt idx="315">
                  <c:v>1780.4169999999999</c:v>
                </c:pt>
                <c:pt idx="316">
                  <c:v>1784.787</c:v>
                </c:pt>
                <c:pt idx="317">
                  <c:v>1789.154</c:v>
                </c:pt>
                <c:pt idx="318">
                  <c:v>1793.5160000000001</c:v>
                </c:pt>
                <c:pt idx="319">
                  <c:v>1797.874</c:v>
                </c:pt>
                <c:pt idx="320">
                  <c:v>1802.2280000000001</c:v>
                </c:pt>
                <c:pt idx="321">
                  <c:v>1806.578</c:v>
                </c:pt>
                <c:pt idx="322">
                  <c:v>1810.924</c:v>
                </c:pt>
                <c:pt idx="323">
                  <c:v>1815.2660000000001</c:v>
                </c:pt>
                <c:pt idx="324">
                  <c:v>1819.6030000000001</c:v>
                </c:pt>
                <c:pt idx="325">
                  <c:v>1823.9369999999999</c:v>
                </c:pt>
                <c:pt idx="326">
                  <c:v>1828.2660000000001</c:v>
                </c:pt>
                <c:pt idx="327">
                  <c:v>1832.5909999999999</c:v>
                </c:pt>
                <c:pt idx="328">
                  <c:v>1836.913</c:v>
                </c:pt>
                <c:pt idx="329">
                  <c:v>1841.23</c:v>
                </c:pt>
                <c:pt idx="330">
                  <c:v>1845.5429999999999</c:v>
                </c:pt>
                <c:pt idx="331">
                  <c:v>1849.8520000000001</c:v>
                </c:pt>
                <c:pt idx="332">
                  <c:v>1854.1559999999999</c:v>
                </c:pt>
                <c:pt idx="333">
                  <c:v>1858.4570000000001</c:v>
                </c:pt>
                <c:pt idx="334">
                  <c:v>1862.7539999999999</c:v>
                </c:pt>
                <c:pt idx="335">
                  <c:v>1867.047</c:v>
                </c:pt>
                <c:pt idx="336">
                  <c:v>1871.335</c:v>
                </c:pt>
                <c:pt idx="337">
                  <c:v>1875.62</c:v>
                </c:pt>
                <c:pt idx="338">
                  <c:v>1879.9</c:v>
                </c:pt>
                <c:pt idx="339">
                  <c:v>1884.1769999999999</c:v>
                </c:pt>
                <c:pt idx="340">
                  <c:v>1888.4490000000001</c:v>
                </c:pt>
                <c:pt idx="341">
                  <c:v>1892.7180000000001</c:v>
                </c:pt>
                <c:pt idx="342">
                  <c:v>1896.982</c:v>
                </c:pt>
                <c:pt idx="343">
                  <c:v>1901.2429999999999</c:v>
                </c:pt>
                <c:pt idx="344">
                  <c:v>1905.499</c:v>
                </c:pt>
                <c:pt idx="345">
                  <c:v>1909.752</c:v>
                </c:pt>
                <c:pt idx="346">
                  <c:v>1914</c:v>
                </c:pt>
                <c:pt idx="347">
                  <c:v>1918.2449999999999</c:v>
                </c:pt>
                <c:pt idx="348">
                  <c:v>1922.4849999999999</c:v>
                </c:pt>
                <c:pt idx="349">
                  <c:v>1926.722</c:v>
                </c:pt>
                <c:pt idx="350">
                  <c:v>1930.954</c:v>
                </c:pt>
                <c:pt idx="351">
                  <c:v>1935.183</c:v>
                </c:pt>
                <c:pt idx="352">
                  <c:v>1939.4079999999999</c:v>
                </c:pt>
                <c:pt idx="353">
                  <c:v>1943.6279999999999</c:v>
                </c:pt>
                <c:pt idx="354">
                  <c:v>1947.845</c:v>
                </c:pt>
                <c:pt idx="355">
                  <c:v>1952.058</c:v>
                </c:pt>
                <c:pt idx="356">
                  <c:v>1956.2670000000001</c:v>
                </c:pt>
                <c:pt idx="357">
                  <c:v>1960.472</c:v>
                </c:pt>
                <c:pt idx="358">
                  <c:v>1964.673</c:v>
                </c:pt>
                <c:pt idx="359">
                  <c:v>1968.87</c:v>
                </c:pt>
                <c:pt idx="360">
                  <c:v>1973.0630000000001</c:v>
                </c:pt>
                <c:pt idx="361">
                  <c:v>1977.252</c:v>
                </c:pt>
                <c:pt idx="362">
                  <c:v>1981.4380000000001</c:v>
                </c:pt>
                <c:pt idx="363">
                  <c:v>1985.6189999999999</c:v>
                </c:pt>
                <c:pt idx="364">
                  <c:v>1989.797</c:v>
                </c:pt>
                <c:pt idx="365">
                  <c:v>1993.971</c:v>
                </c:pt>
                <c:pt idx="366">
                  <c:v>1998.14</c:v>
                </c:pt>
                <c:pt idx="367">
                  <c:v>2002.306</c:v>
                </c:pt>
                <c:pt idx="368">
                  <c:v>2006.4690000000001</c:v>
                </c:pt>
                <c:pt idx="369">
                  <c:v>2010.627</c:v>
                </c:pt>
                <c:pt idx="370">
                  <c:v>2014.7809999999999</c:v>
                </c:pt>
                <c:pt idx="371">
                  <c:v>2018.932</c:v>
                </c:pt>
                <c:pt idx="372">
                  <c:v>2023.078</c:v>
                </c:pt>
                <c:pt idx="373">
                  <c:v>2027.221</c:v>
                </c:pt>
                <c:pt idx="374">
                  <c:v>2031.36</c:v>
                </c:pt>
                <c:pt idx="375">
                  <c:v>2035.4949999999999</c:v>
                </c:pt>
                <c:pt idx="376">
                  <c:v>2039.627</c:v>
                </c:pt>
                <c:pt idx="377">
                  <c:v>2043.7539999999999</c:v>
                </c:pt>
                <c:pt idx="378">
                  <c:v>2047.8779999999999</c:v>
                </c:pt>
                <c:pt idx="379">
                  <c:v>2051.998</c:v>
                </c:pt>
                <c:pt idx="380">
                  <c:v>2056.114</c:v>
                </c:pt>
                <c:pt idx="381">
                  <c:v>2060.2260000000001</c:v>
                </c:pt>
                <c:pt idx="382">
                  <c:v>2064.3339999999998</c:v>
                </c:pt>
                <c:pt idx="383">
                  <c:v>2068.4389999999999</c:v>
                </c:pt>
                <c:pt idx="384">
                  <c:v>2072.54</c:v>
                </c:pt>
                <c:pt idx="385">
                  <c:v>2076.6370000000002</c:v>
                </c:pt>
                <c:pt idx="386">
                  <c:v>2080.73</c:v>
                </c:pt>
                <c:pt idx="387">
                  <c:v>2084.8200000000002</c:v>
                </c:pt>
                <c:pt idx="388">
                  <c:v>2088.9059999999999</c:v>
                </c:pt>
                <c:pt idx="389">
                  <c:v>2092.9879999999998</c:v>
                </c:pt>
                <c:pt idx="390">
                  <c:v>2097.0659999999998</c:v>
                </c:pt>
                <c:pt idx="391">
                  <c:v>2101.14</c:v>
                </c:pt>
                <c:pt idx="392">
                  <c:v>2105.2109999999998</c:v>
                </c:pt>
                <c:pt idx="393">
                  <c:v>2109.2779999999998</c:v>
                </c:pt>
                <c:pt idx="394">
                  <c:v>2113.3420000000001</c:v>
                </c:pt>
                <c:pt idx="395">
                  <c:v>2117.4009999999998</c:v>
                </c:pt>
                <c:pt idx="396">
                  <c:v>2121.4569999999999</c:v>
                </c:pt>
                <c:pt idx="397">
                  <c:v>2125.509</c:v>
                </c:pt>
                <c:pt idx="398">
                  <c:v>2129.558</c:v>
                </c:pt>
                <c:pt idx="399">
                  <c:v>2133.6019999999999</c:v>
                </c:pt>
                <c:pt idx="400">
                  <c:v>2137.643</c:v>
                </c:pt>
                <c:pt idx="401">
                  <c:v>2141.681</c:v>
                </c:pt>
                <c:pt idx="402">
                  <c:v>2145.7139999999999</c:v>
                </c:pt>
                <c:pt idx="403">
                  <c:v>2149.7440000000001</c:v>
                </c:pt>
                <c:pt idx="404">
                  <c:v>2153.77</c:v>
                </c:pt>
                <c:pt idx="405">
                  <c:v>2157.7930000000001</c:v>
                </c:pt>
                <c:pt idx="406">
                  <c:v>2161.8119999999999</c:v>
                </c:pt>
                <c:pt idx="407">
                  <c:v>2165.8270000000002</c:v>
                </c:pt>
                <c:pt idx="408">
                  <c:v>2169.8380000000002</c:v>
                </c:pt>
                <c:pt idx="409">
                  <c:v>2173.846</c:v>
                </c:pt>
                <c:pt idx="410">
                  <c:v>2177.8510000000001</c:v>
                </c:pt>
                <c:pt idx="411">
                  <c:v>2181.8510000000001</c:v>
                </c:pt>
                <c:pt idx="412">
                  <c:v>2185.848</c:v>
                </c:pt>
                <c:pt idx="413">
                  <c:v>2189.8409999999999</c:v>
                </c:pt>
                <c:pt idx="414">
                  <c:v>2193.8310000000001</c:v>
                </c:pt>
                <c:pt idx="415">
                  <c:v>2197.817</c:v>
                </c:pt>
                <c:pt idx="416">
                  <c:v>2201.799</c:v>
                </c:pt>
                <c:pt idx="417">
                  <c:v>2205.7779999999998</c:v>
                </c:pt>
                <c:pt idx="418">
                  <c:v>2209.7530000000002</c:v>
                </c:pt>
                <c:pt idx="419">
                  <c:v>2213.7249999999999</c:v>
                </c:pt>
                <c:pt idx="420">
                  <c:v>2217.6930000000002</c:v>
                </c:pt>
                <c:pt idx="421">
                  <c:v>2221.6570000000002</c:v>
                </c:pt>
                <c:pt idx="422">
                  <c:v>2225.6179999999999</c:v>
                </c:pt>
                <c:pt idx="423">
                  <c:v>2229.5749999999998</c:v>
                </c:pt>
                <c:pt idx="424">
                  <c:v>2233.529</c:v>
                </c:pt>
                <c:pt idx="425">
                  <c:v>2237.4789999999998</c:v>
                </c:pt>
                <c:pt idx="426">
                  <c:v>2241.4250000000002</c:v>
                </c:pt>
                <c:pt idx="427">
                  <c:v>2245.3679999999999</c:v>
                </c:pt>
                <c:pt idx="428">
                  <c:v>2249.3069999999998</c:v>
                </c:pt>
                <c:pt idx="429">
                  <c:v>2253.2429999999999</c:v>
                </c:pt>
                <c:pt idx="430">
                  <c:v>2257.1750000000002</c:v>
                </c:pt>
                <c:pt idx="431">
                  <c:v>2261.1039999999998</c:v>
                </c:pt>
                <c:pt idx="432">
                  <c:v>2265.029</c:v>
                </c:pt>
                <c:pt idx="433">
                  <c:v>2268.9499999999998</c:v>
                </c:pt>
                <c:pt idx="434">
                  <c:v>2272.8679999999999</c:v>
                </c:pt>
                <c:pt idx="435">
                  <c:v>2276.7829999999999</c:v>
                </c:pt>
                <c:pt idx="436">
                  <c:v>2280.694</c:v>
                </c:pt>
                <c:pt idx="437">
                  <c:v>2284.6010000000001</c:v>
                </c:pt>
                <c:pt idx="438">
                  <c:v>2288.5050000000001</c:v>
                </c:pt>
                <c:pt idx="439">
                  <c:v>2292.4050000000002</c:v>
                </c:pt>
                <c:pt idx="440">
                  <c:v>2296.3020000000001</c:v>
                </c:pt>
                <c:pt idx="441">
                  <c:v>2300.1950000000002</c:v>
                </c:pt>
                <c:pt idx="442">
                  <c:v>2304.085</c:v>
                </c:pt>
                <c:pt idx="443">
                  <c:v>2307.971</c:v>
                </c:pt>
                <c:pt idx="444">
                  <c:v>2311.8539999999998</c:v>
                </c:pt>
                <c:pt idx="445">
                  <c:v>2315.7339999999999</c:v>
                </c:pt>
                <c:pt idx="446">
                  <c:v>2319.6089999999999</c:v>
                </c:pt>
                <c:pt idx="447">
                  <c:v>2323.482</c:v>
                </c:pt>
                <c:pt idx="448">
                  <c:v>2327.3510000000001</c:v>
                </c:pt>
                <c:pt idx="449">
                  <c:v>2331.2159999999999</c:v>
                </c:pt>
                <c:pt idx="450">
                  <c:v>2335.078</c:v>
                </c:pt>
                <c:pt idx="451">
                  <c:v>2338.9369999999999</c:v>
                </c:pt>
                <c:pt idx="452">
                  <c:v>2342.7919999999999</c:v>
                </c:pt>
                <c:pt idx="453">
                  <c:v>2346.643</c:v>
                </c:pt>
                <c:pt idx="454">
                  <c:v>2350.4920000000002</c:v>
                </c:pt>
                <c:pt idx="455">
                  <c:v>2354.3359999999998</c:v>
                </c:pt>
                <c:pt idx="456">
                  <c:v>2358.1779999999999</c:v>
                </c:pt>
                <c:pt idx="457">
                  <c:v>2362.0149999999999</c:v>
                </c:pt>
                <c:pt idx="458">
                  <c:v>2365.85</c:v>
                </c:pt>
                <c:pt idx="459">
                  <c:v>2369.681</c:v>
                </c:pt>
                <c:pt idx="460">
                  <c:v>2373.5079999999998</c:v>
                </c:pt>
                <c:pt idx="461">
                  <c:v>2377.3330000000001</c:v>
                </c:pt>
                <c:pt idx="462">
                  <c:v>2381.1529999999998</c:v>
                </c:pt>
                <c:pt idx="463">
                  <c:v>2384.971</c:v>
                </c:pt>
                <c:pt idx="464">
                  <c:v>2388.7849999999999</c:v>
                </c:pt>
                <c:pt idx="465">
                  <c:v>2392.5949999999998</c:v>
                </c:pt>
                <c:pt idx="466">
                  <c:v>2396.402</c:v>
                </c:pt>
                <c:pt idx="467">
                  <c:v>2400.2060000000001</c:v>
                </c:pt>
                <c:pt idx="468">
                  <c:v>2404.0070000000001</c:v>
                </c:pt>
                <c:pt idx="469">
                  <c:v>2407.8040000000001</c:v>
                </c:pt>
                <c:pt idx="470">
                  <c:v>2411.5970000000002</c:v>
                </c:pt>
                <c:pt idx="471">
                  <c:v>2415.3879999999999</c:v>
                </c:pt>
                <c:pt idx="472">
                  <c:v>2419.174</c:v>
                </c:pt>
                <c:pt idx="473">
                  <c:v>2422.9580000000001</c:v>
                </c:pt>
                <c:pt idx="474">
                  <c:v>2426.7379999999998</c:v>
                </c:pt>
                <c:pt idx="475">
                  <c:v>2430.5149999999999</c:v>
                </c:pt>
                <c:pt idx="476">
                  <c:v>2434.2890000000002</c:v>
                </c:pt>
                <c:pt idx="477">
                  <c:v>2438.0590000000002</c:v>
                </c:pt>
                <c:pt idx="478">
                  <c:v>2441.8249999999998</c:v>
                </c:pt>
                <c:pt idx="479">
                  <c:v>2445.5889999999999</c:v>
                </c:pt>
                <c:pt idx="480">
                  <c:v>2449.3490000000002</c:v>
                </c:pt>
                <c:pt idx="481">
                  <c:v>2453.1060000000002</c:v>
                </c:pt>
                <c:pt idx="482">
                  <c:v>2456.8589999999999</c:v>
                </c:pt>
                <c:pt idx="483">
                  <c:v>2460.61</c:v>
                </c:pt>
                <c:pt idx="484">
                  <c:v>2464.3560000000002</c:v>
                </c:pt>
                <c:pt idx="485">
                  <c:v>2468.1</c:v>
                </c:pt>
                <c:pt idx="486">
                  <c:v>2471.84</c:v>
                </c:pt>
                <c:pt idx="487">
                  <c:v>2475.5770000000002</c:v>
                </c:pt>
                <c:pt idx="488">
                  <c:v>2479.3110000000001</c:v>
                </c:pt>
                <c:pt idx="489">
                  <c:v>2483.0410000000002</c:v>
                </c:pt>
                <c:pt idx="490">
                  <c:v>2486.768</c:v>
                </c:pt>
                <c:pt idx="491">
                  <c:v>2490.4920000000002</c:v>
                </c:pt>
                <c:pt idx="492">
                  <c:v>2494.2130000000002</c:v>
                </c:pt>
                <c:pt idx="493">
                  <c:v>2497.9299999999998</c:v>
                </c:pt>
                <c:pt idx="494">
                  <c:v>2501.6439999999998</c:v>
                </c:pt>
                <c:pt idx="495">
                  <c:v>2505.355</c:v>
                </c:pt>
                <c:pt idx="496">
                  <c:v>2509.0619999999999</c:v>
                </c:pt>
                <c:pt idx="497">
                  <c:v>2512.7660000000001</c:v>
                </c:pt>
                <c:pt idx="498">
                  <c:v>2516.4670000000001</c:v>
                </c:pt>
                <c:pt idx="499">
                  <c:v>2520.165</c:v>
                </c:pt>
                <c:pt idx="500">
                  <c:v>2523.8589999999999</c:v>
                </c:pt>
                <c:pt idx="501">
                  <c:v>2527.5509999999999</c:v>
                </c:pt>
                <c:pt idx="502">
                  <c:v>2531.239</c:v>
                </c:pt>
                <c:pt idx="503">
                  <c:v>2534.9229999999998</c:v>
                </c:pt>
                <c:pt idx="504">
                  <c:v>2538.605</c:v>
                </c:pt>
                <c:pt idx="505">
                  <c:v>2542.2829999999999</c:v>
                </c:pt>
                <c:pt idx="506">
                  <c:v>2545.9580000000001</c:v>
                </c:pt>
                <c:pt idx="507">
                  <c:v>2549.63</c:v>
                </c:pt>
                <c:pt idx="508">
                  <c:v>2553.299</c:v>
                </c:pt>
                <c:pt idx="509">
                  <c:v>2556.9639999999999</c:v>
                </c:pt>
                <c:pt idx="510">
                  <c:v>2560.6260000000002</c:v>
                </c:pt>
                <c:pt idx="511">
                  <c:v>2564.2849999999999</c:v>
                </c:pt>
                <c:pt idx="512">
                  <c:v>2567.9409999999998</c:v>
                </c:pt>
                <c:pt idx="513">
                  <c:v>2571.5940000000001</c:v>
                </c:pt>
                <c:pt idx="514">
                  <c:v>2575.2429999999999</c:v>
                </c:pt>
                <c:pt idx="515">
                  <c:v>2578.89</c:v>
                </c:pt>
                <c:pt idx="516">
                  <c:v>2582.5329999999999</c:v>
                </c:pt>
                <c:pt idx="517">
                  <c:v>2586.1729999999998</c:v>
                </c:pt>
                <c:pt idx="518">
                  <c:v>2589.8090000000002</c:v>
                </c:pt>
                <c:pt idx="519">
                  <c:v>2593.4430000000002</c:v>
                </c:pt>
                <c:pt idx="520">
                  <c:v>2597.0729999999999</c:v>
                </c:pt>
                <c:pt idx="521">
                  <c:v>2600.701</c:v>
                </c:pt>
                <c:pt idx="522">
                  <c:v>2604.3249999999998</c:v>
                </c:pt>
                <c:pt idx="523">
                  <c:v>2607.9459999999999</c:v>
                </c:pt>
                <c:pt idx="524">
                  <c:v>2611.5639999999999</c:v>
                </c:pt>
                <c:pt idx="525">
                  <c:v>2615.1779999999999</c:v>
                </c:pt>
                <c:pt idx="526">
                  <c:v>2618.79</c:v>
                </c:pt>
                <c:pt idx="527">
                  <c:v>2622.3980000000001</c:v>
                </c:pt>
                <c:pt idx="528">
                  <c:v>2626.0039999999999</c:v>
                </c:pt>
                <c:pt idx="529">
                  <c:v>2629.6060000000002</c:v>
                </c:pt>
                <c:pt idx="530">
                  <c:v>2633.2049999999999</c:v>
                </c:pt>
                <c:pt idx="531">
                  <c:v>2636.8009999999999</c:v>
                </c:pt>
                <c:pt idx="532">
                  <c:v>2640.3939999999998</c:v>
                </c:pt>
                <c:pt idx="533">
                  <c:v>2643.9830000000002</c:v>
                </c:pt>
                <c:pt idx="534">
                  <c:v>2647.57</c:v>
                </c:pt>
                <c:pt idx="535">
                  <c:v>2651.1529999999998</c:v>
                </c:pt>
                <c:pt idx="536">
                  <c:v>2654.7339999999999</c:v>
                </c:pt>
                <c:pt idx="537">
                  <c:v>2658.3110000000001</c:v>
                </c:pt>
                <c:pt idx="538">
                  <c:v>2661.8850000000002</c:v>
                </c:pt>
                <c:pt idx="539">
                  <c:v>2665.4560000000001</c:v>
                </c:pt>
                <c:pt idx="540">
                  <c:v>2669.0250000000001</c:v>
                </c:pt>
                <c:pt idx="541">
                  <c:v>2672.5889999999999</c:v>
                </c:pt>
                <c:pt idx="542">
                  <c:v>2676.1509999999998</c:v>
                </c:pt>
                <c:pt idx="543">
                  <c:v>2679.71</c:v>
                </c:pt>
                <c:pt idx="544">
                  <c:v>2683.2660000000001</c:v>
                </c:pt>
                <c:pt idx="545">
                  <c:v>2686.819</c:v>
                </c:pt>
                <c:pt idx="546">
                  <c:v>2690.3679999999999</c:v>
                </c:pt>
                <c:pt idx="547">
                  <c:v>2693.915</c:v>
                </c:pt>
                <c:pt idx="548">
                  <c:v>2697.4580000000001</c:v>
                </c:pt>
                <c:pt idx="549">
                  <c:v>2700.9989999999998</c:v>
                </c:pt>
                <c:pt idx="550">
                  <c:v>2704.5360000000001</c:v>
                </c:pt>
                <c:pt idx="551">
                  <c:v>2708.0709999999999</c:v>
                </c:pt>
                <c:pt idx="552">
                  <c:v>2711.6019999999999</c:v>
                </c:pt>
                <c:pt idx="553">
                  <c:v>2715.13</c:v>
                </c:pt>
                <c:pt idx="554">
                  <c:v>2718.6559999999999</c:v>
                </c:pt>
                <c:pt idx="555">
                  <c:v>2722.1779999999999</c:v>
                </c:pt>
                <c:pt idx="556">
                  <c:v>2725.6970000000001</c:v>
                </c:pt>
                <c:pt idx="557">
                  <c:v>2729.2139999999999</c:v>
                </c:pt>
                <c:pt idx="558">
                  <c:v>2732.7269999999999</c:v>
                </c:pt>
                <c:pt idx="559">
                  <c:v>2736.2370000000001</c:v>
                </c:pt>
                <c:pt idx="560">
                  <c:v>2739.7440000000001</c:v>
                </c:pt>
                <c:pt idx="561">
                  <c:v>2743.2489999999998</c:v>
                </c:pt>
                <c:pt idx="562">
                  <c:v>2746.75</c:v>
                </c:pt>
                <c:pt idx="563">
                  <c:v>2750.248</c:v>
                </c:pt>
                <c:pt idx="564">
                  <c:v>2753.7429999999999</c:v>
                </c:pt>
                <c:pt idx="565">
                  <c:v>2757.2359999999999</c:v>
                </c:pt>
                <c:pt idx="566">
                  <c:v>2760.7249999999999</c:v>
                </c:pt>
                <c:pt idx="567">
                  <c:v>2764.2109999999998</c:v>
                </c:pt>
                <c:pt idx="568">
                  <c:v>2767.6950000000002</c:v>
                </c:pt>
                <c:pt idx="569">
                  <c:v>2771.1750000000002</c:v>
                </c:pt>
                <c:pt idx="570">
                  <c:v>2774.652</c:v>
                </c:pt>
                <c:pt idx="571">
                  <c:v>2778.127</c:v>
                </c:pt>
                <c:pt idx="572">
                  <c:v>2781.598</c:v>
                </c:pt>
                <c:pt idx="573">
                  <c:v>2785.067</c:v>
                </c:pt>
                <c:pt idx="574">
                  <c:v>2788.5320000000002</c:v>
                </c:pt>
                <c:pt idx="575">
                  <c:v>2791.9949999999999</c:v>
                </c:pt>
                <c:pt idx="576">
                  <c:v>2795.4549999999999</c:v>
                </c:pt>
                <c:pt idx="577">
                  <c:v>2798.9110000000001</c:v>
                </c:pt>
                <c:pt idx="578">
                  <c:v>2802.3649999999998</c:v>
                </c:pt>
                <c:pt idx="579">
                  <c:v>2805.8159999999998</c:v>
                </c:pt>
                <c:pt idx="580">
                  <c:v>2809.2640000000001</c:v>
                </c:pt>
                <c:pt idx="581">
                  <c:v>2812.7089999999998</c:v>
                </c:pt>
                <c:pt idx="582">
                  <c:v>2816.1509999999998</c:v>
                </c:pt>
                <c:pt idx="583">
                  <c:v>2819.59</c:v>
                </c:pt>
                <c:pt idx="584">
                  <c:v>2823.0259999999998</c:v>
                </c:pt>
                <c:pt idx="585">
                  <c:v>2826.46</c:v>
                </c:pt>
                <c:pt idx="586">
                  <c:v>2829.89</c:v>
                </c:pt>
                <c:pt idx="587">
                  <c:v>2833.3180000000002</c:v>
                </c:pt>
                <c:pt idx="588">
                  <c:v>2836.7420000000002</c:v>
                </c:pt>
                <c:pt idx="589">
                  <c:v>2840.1640000000002</c:v>
                </c:pt>
                <c:pt idx="590">
                  <c:v>2843.5830000000001</c:v>
                </c:pt>
                <c:pt idx="591">
                  <c:v>2846.9989999999998</c:v>
                </c:pt>
                <c:pt idx="592">
                  <c:v>2850.4119999999998</c:v>
                </c:pt>
                <c:pt idx="593">
                  <c:v>2853.8220000000001</c:v>
                </c:pt>
                <c:pt idx="594">
                  <c:v>2857.2289999999998</c:v>
                </c:pt>
                <c:pt idx="595">
                  <c:v>2860.634</c:v>
                </c:pt>
                <c:pt idx="596">
                  <c:v>2864.0349999999999</c:v>
                </c:pt>
                <c:pt idx="597">
                  <c:v>2867.4340000000002</c:v>
                </c:pt>
                <c:pt idx="598">
                  <c:v>2870.83</c:v>
                </c:pt>
                <c:pt idx="599">
                  <c:v>2874.223</c:v>
                </c:pt>
                <c:pt idx="600">
                  <c:v>2877.6129999999998</c:v>
                </c:pt>
                <c:pt idx="601">
                  <c:v>2881</c:v>
                </c:pt>
                <c:pt idx="602">
                  <c:v>2884.3850000000002</c:v>
                </c:pt>
                <c:pt idx="603">
                  <c:v>2887.7660000000001</c:v>
                </c:pt>
                <c:pt idx="604">
                  <c:v>2891.145</c:v>
                </c:pt>
                <c:pt idx="605">
                  <c:v>2894.5210000000002</c:v>
                </c:pt>
                <c:pt idx="606">
                  <c:v>2897.8939999999998</c:v>
                </c:pt>
                <c:pt idx="607">
                  <c:v>2901.2640000000001</c:v>
                </c:pt>
                <c:pt idx="608">
                  <c:v>2904.6309999999999</c:v>
                </c:pt>
                <c:pt idx="609">
                  <c:v>2907.9960000000001</c:v>
                </c:pt>
                <c:pt idx="610">
                  <c:v>2911.3580000000002</c:v>
                </c:pt>
                <c:pt idx="611">
                  <c:v>2914.7170000000001</c:v>
                </c:pt>
                <c:pt idx="612">
                  <c:v>2918.0729999999999</c:v>
                </c:pt>
                <c:pt idx="613">
                  <c:v>2921.4259999999999</c:v>
                </c:pt>
                <c:pt idx="614">
                  <c:v>2924.777</c:v>
                </c:pt>
                <c:pt idx="615">
                  <c:v>2928.1239999999998</c:v>
                </c:pt>
                <c:pt idx="616">
                  <c:v>2931.4690000000001</c:v>
                </c:pt>
                <c:pt idx="617">
                  <c:v>2934.8110000000001</c:v>
                </c:pt>
                <c:pt idx="618">
                  <c:v>2938.15</c:v>
                </c:pt>
                <c:pt idx="619">
                  <c:v>2941.4870000000001</c:v>
                </c:pt>
                <c:pt idx="620">
                  <c:v>2944.8209999999999</c:v>
                </c:pt>
                <c:pt idx="621">
                  <c:v>2948.152</c:v>
                </c:pt>
                <c:pt idx="622">
                  <c:v>2951.48</c:v>
                </c:pt>
                <c:pt idx="623">
                  <c:v>2954.8049999999998</c:v>
                </c:pt>
                <c:pt idx="624">
                  <c:v>2958.1280000000002</c:v>
                </c:pt>
                <c:pt idx="625">
                  <c:v>2961.4470000000001</c:v>
                </c:pt>
                <c:pt idx="626">
                  <c:v>2964.7649999999999</c:v>
                </c:pt>
                <c:pt idx="627">
                  <c:v>2968.0790000000002</c:v>
                </c:pt>
                <c:pt idx="628">
                  <c:v>2971.39</c:v>
                </c:pt>
                <c:pt idx="629">
                  <c:v>2974.6990000000001</c:v>
                </c:pt>
                <c:pt idx="630">
                  <c:v>2978.0050000000001</c:v>
                </c:pt>
                <c:pt idx="631">
                  <c:v>2981.308</c:v>
                </c:pt>
                <c:pt idx="632">
                  <c:v>2984.6089999999999</c:v>
                </c:pt>
                <c:pt idx="633">
                  <c:v>2987.9070000000002</c:v>
                </c:pt>
                <c:pt idx="634">
                  <c:v>2991.2020000000002</c:v>
                </c:pt>
                <c:pt idx="635">
                  <c:v>2994.4940000000001</c:v>
                </c:pt>
                <c:pt idx="636">
                  <c:v>2997.7840000000001</c:v>
                </c:pt>
                <c:pt idx="637">
                  <c:v>3001.07</c:v>
                </c:pt>
                <c:pt idx="638">
                  <c:v>3004.355</c:v>
                </c:pt>
                <c:pt idx="639">
                  <c:v>3007.636</c:v>
                </c:pt>
                <c:pt idx="640">
                  <c:v>3010.915</c:v>
                </c:pt>
                <c:pt idx="641">
                  <c:v>3014.1909999999998</c:v>
                </c:pt>
                <c:pt idx="642">
                  <c:v>3017.4639999999999</c:v>
                </c:pt>
                <c:pt idx="643">
                  <c:v>3020.7339999999999</c:v>
                </c:pt>
                <c:pt idx="644">
                  <c:v>3024.002</c:v>
                </c:pt>
                <c:pt idx="645">
                  <c:v>3027.2669999999998</c:v>
                </c:pt>
                <c:pt idx="646">
                  <c:v>3030.53</c:v>
                </c:pt>
                <c:pt idx="647">
                  <c:v>3033.7890000000002</c:v>
                </c:pt>
                <c:pt idx="648">
                  <c:v>3037.0459999999998</c:v>
                </c:pt>
                <c:pt idx="649">
                  <c:v>3040.3009999999999</c:v>
                </c:pt>
                <c:pt idx="650">
                  <c:v>3043.5520000000001</c:v>
                </c:pt>
                <c:pt idx="651">
                  <c:v>3046.8009999999999</c:v>
                </c:pt>
                <c:pt idx="652">
                  <c:v>3050.0479999999998</c:v>
                </c:pt>
                <c:pt idx="653">
                  <c:v>3053.2910000000002</c:v>
                </c:pt>
                <c:pt idx="654">
                  <c:v>3056.5320000000002</c:v>
                </c:pt>
                <c:pt idx="655">
                  <c:v>3059.7710000000002</c:v>
                </c:pt>
                <c:pt idx="656">
                  <c:v>3063.0059999999999</c:v>
                </c:pt>
                <c:pt idx="657">
                  <c:v>3066.239</c:v>
                </c:pt>
                <c:pt idx="658">
                  <c:v>3069.4690000000001</c:v>
                </c:pt>
                <c:pt idx="659">
                  <c:v>3072.6970000000001</c:v>
                </c:pt>
                <c:pt idx="660">
                  <c:v>3075.922</c:v>
                </c:pt>
                <c:pt idx="661">
                  <c:v>3079.1439999999998</c:v>
                </c:pt>
                <c:pt idx="662">
                  <c:v>3082.364</c:v>
                </c:pt>
                <c:pt idx="663">
                  <c:v>3085.5810000000001</c:v>
                </c:pt>
                <c:pt idx="664">
                  <c:v>3088.7950000000001</c:v>
                </c:pt>
                <c:pt idx="665">
                  <c:v>3092.0070000000001</c:v>
                </c:pt>
                <c:pt idx="666">
                  <c:v>3095.2159999999999</c:v>
                </c:pt>
                <c:pt idx="667">
                  <c:v>3098.4229999999998</c:v>
                </c:pt>
                <c:pt idx="668">
                  <c:v>3101.627</c:v>
                </c:pt>
                <c:pt idx="669">
                  <c:v>3104.828</c:v>
                </c:pt>
                <c:pt idx="670">
                  <c:v>3108.0259999999998</c:v>
                </c:pt>
                <c:pt idx="671">
                  <c:v>3111.2220000000002</c:v>
                </c:pt>
                <c:pt idx="672">
                  <c:v>3114.4160000000002</c:v>
                </c:pt>
                <c:pt idx="673">
                  <c:v>3117.607</c:v>
                </c:pt>
                <c:pt idx="674">
                  <c:v>3120.7950000000001</c:v>
                </c:pt>
                <c:pt idx="675">
                  <c:v>3123.98</c:v>
                </c:pt>
                <c:pt idx="676">
                  <c:v>3127.163</c:v>
                </c:pt>
                <c:pt idx="677">
                  <c:v>3130.3440000000001</c:v>
                </c:pt>
                <c:pt idx="678">
                  <c:v>3133.5210000000002</c:v>
                </c:pt>
                <c:pt idx="679">
                  <c:v>3136.6959999999999</c:v>
                </c:pt>
                <c:pt idx="680">
                  <c:v>3139.8690000000001</c:v>
                </c:pt>
                <c:pt idx="681">
                  <c:v>3143.0390000000002</c:v>
                </c:pt>
                <c:pt idx="682">
                  <c:v>3146.2060000000001</c:v>
                </c:pt>
                <c:pt idx="683">
                  <c:v>3149.3710000000001</c:v>
                </c:pt>
                <c:pt idx="684">
                  <c:v>3152.5329999999999</c:v>
                </c:pt>
                <c:pt idx="685">
                  <c:v>3155.6930000000002</c:v>
                </c:pt>
                <c:pt idx="686">
                  <c:v>3158.85</c:v>
                </c:pt>
                <c:pt idx="687">
                  <c:v>3162.0050000000001</c:v>
                </c:pt>
                <c:pt idx="688">
                  <c:v>3165.1570000000002</c:v>
                </c:pt>
                <c:pt idx="689">
                  <c:v>3168.306</c:v>
                </c:pt>
                <c:pt idx="690">
                  <c:v>3171.453</c:v>
                </c:pt>
                <c:pt idx="691">
                  <c:v>3174.5970000000002</c:v>
                </c:pt>
                <c:pt idx="692">
                  <c:v>3177.739</c:v>
                </c:pt>
                <c:pt idx="693">
                  <c:v>3180.8780000000002</c:v>
                </c:pt>
                <c:pt idx="694">
                  <c:v>3184.0140000000001</c:v>
                </c:pt>
                <c:pt idx="695">
                  <c:v>3187.1489999999999</c:v>
                </c:pt>
                <c:pt idx="696">
                  <c:v>3190.28</c:v>
                </c:pt>
                <c:pt idx="697">
                  <c:v>3193.4090000000001</c:v>
                </c:pt>
                <c:pt idx="698">
                  <c:v>3196.5360000000001</c:v>
                </c:pt>
                <c:pt idx="699">
                  <c:v>3199.6590000000001</c:v>
                </c:pt>
                <c:pt idx="700">
                  <c:v>3202.7809999999999</c:v>
                </c:pt>
                <c:pt idx="701">
                  <c:v>3205.9</c:v>
                </c:pt>
                <c:pt idx="702">
                  <c:v>3209.0160000000001</c:v>
                </c:pt>
                <c:pt idx="703">
                  <c:v>3212.13</c:v>
                </c:pt>
                <c:pt idx="704">
                  <c:v>3215.241</c:v>
                </c:pt>
                <c:pt idx="705">
                  <c:v>3218.35</c:v>
                </c:pt>
                <c:pt idx="706">
                  <c:v>3221.4560000000001</c:v>
                </c:pt>
                <c:pt idx="707">
                  <c:v>3224.56</c:v>
                </c:pt>
                <c:pt idx="708">
                  <c:v>3227.6610000000001</c:v>
                </c:pt>
                <c:pt idx="709">
                  <c:v>3230.76</c:v>
                </c:pt>
                <c:pt idx="710">
                  <c:v>3233.8560000000002</c:v>
                </c:pt>
                <c:pt idx="711">
                  <c:v>3236.95</c:v>
                </c:pt>
                <c:pt idx="712">
                  <c:v>3240.0410000000002</c:v>
                </c:pt>
                <c:pt idx="713">
                  <c:v>3243.13</c:v>
                </c:pt>
                <c:pt idx="714">
                  <c:v>3246.2159999999999</c:v>
                </c:pt>
                <c:pt idx="715">
                  <c:v>3249.3</c:v>
                </c:pt>
                <c:pt idx="716">
                  <c:v>3252.3820000000001</c:v>
                </c:pt>
                <c:pt idx="717">
                  <c:v>3255.46</c:v>
                </c:pt>
                <c:pt idx="718">
                  <c:v>3258.5369999999998</c:v>
                </c:pt>
                <c:pt idx="719">
                  <c:v>3261.6109999999999</c:v>
                </c:pt>
                <c:pt idx="720">
                  <c:v>3264.6819999999998</c:v>
                </c:pt>
                <c:pt idx="721">
                  <c:v>3267.7510000000002</c:v>
                </c:pt>
                <c:pt idx="722">
                  <c:v>3270.8180000000002</c:v>
                </c:pt>
                <c:pt idx="723">
                  <c:v>3273.8820000000001</c:v>
                </c:pt>
                <c:pt idx="724">
                  <c:v>3276.9430000000002</c:v>
                </c:pt>
                <c:pt idx="725">
                  <c:v>3280.002</c:v>
                </c:pt>
                <c:pt idx="726">
                  <c:v>3283.0590000000002</c:v>
                </c:pt>
                <c:pt idx="727">
                  <c:v>3286.1129999999998</c:v>
                </c:pt>
                <c:pt idx="728">
                  <c:v>3289.165</c:v>
                </c:pt>
                <c:pt idx="729">
                  <c:v>3292.2139999999999</c:v>
                </c:pt>
                <c:pt idx="730">
                  <c:v>3295.261</c:v>
                </c:pt>
                <c:pt idx="731">
                  <c:v>3298.306</c:v>
                </c:pt>
                <c:pt idx="732">
                  <c:v>3301.348</c:v>
                </c:pt>
                <c:pt idx="733">
                  <c:v>3304.3870000000002</c:v>
                </c:pt>
                <c:pt idx="734">
                  <c:v>3307.4250000000002</c:v>
                </c:pt>
                <c:pt idx="735">
                  <c:v>3310.4589999999998</c:v>
                </c:pt>
                <c:pt idx="736">
                  <c:v>3313.4920000000002</c:v>
                </c:pt>
                <c:pt idx="737">
                  <c:v>3316.5210000000002</c:v>
                </c:pt>
                <c:pt idx="738">
                  <c:v>3319.549</c:v>
                </c:pt>
                <c:pt idx="739">
                  <c:v>3322.5740000000001</c:v>
                </c:pt>
                <c:pt idx="740">
                  <c:v>3325.5970000000002</c:v>
                </c:pt>
                <c:pt idx="741">
                  <c:v>3328.6170000000002</c:v>
                </c:pt>
                <c:pt idx="742">
                  <c:v>3331.6350000000002</c:v>
                </c:pt>
                <c:pt idx="743">
                  <c:v>3334.65</c:v>
                </c:pt>
                <c:pt idx="744">
                  <c:v>3337.663</c:v>
                </c:pt>
                <c:pt idx="745">
                  <c:v>3340.674</c:v>
                </c:pt>
                <c:pt idx="746">
                  <c:v>3343.6819999999998</c:v>
                </c:pt>
                <c:pt idx="747">
                  <c:v>3346.6880000000001</c:v>
                </c:pt>
                <c:pt idx="748">
                  <c:v>3349.6909999999998</c:v>
                </c:pt>
                <c:pt idx="749">
                  <c:v>3352.692</c:v>
                </c:pt>
                <c:pt idx="750">
                  <c:v>3355.6909999999998</c:v>
                </c:pt>
                <c:pt idx="751">
                  <c:v>3358.6869999999999</c:v>
                </c:pt>
                <c:pt idx="752">
                  <c:v>3361.681</c:v>
                </c:pt>
                <c:pt idx="753">
                  <c:v>3364.6729999999998</c:v>
                </c:pt>
                <c:pt idx="754">
                  <c:v>3367.6619999999998</c:v>
                </c:pt>
                <c:pt idx="755">
                  <c:v>3370.6489999999999</c:v>
                </c:pt>
                <c:pt idx="756">
                  <c:v>3373.6329999999998</c:v>
                </c:pt>
                <c:pt idx="757">
                  <c:v>3376.6149999999998</c:v>
                </c:pt>
                <c:pt idx="758">
                  <c:v>3379.5949999999998</c:v>
                </c:pt>
                <c:pt idx="759">
                  <c:v>3382.5720000000001</c:v>
                </c:pt>
                <c:pt idx="760">
                  <c:v>3385.547</c:v>
                </c:pt>
                <c:pt idx="761">
                  <c:v>3388.52</c:v>
                </c:pt>
                <c:pt idx="762">
                  <c:v>3391.49</c:v>
                </c:pt>
                <c:pt idx="763">
                  <c:v>3394.4580000000001</c:v>
                </c:pt>
                <c:pt idx="764">
                  <c:v>3397.424</c:v>
                </c:pt>
                <c:pt idx="765">
                  <c:v>3400.3870000000002</c:v>
                </c:pt>
                <c:pt idx="766">
                  <c:v>3403.348</c:v>
                </c:pt>
                <c:pt idx="767">
                  <c:v>3406.3069999999998</c:v>
                </c:pt>
                <c:pt idx="768">
                  <c:v>3409.2629999999999</c:v>
                </c:pt>
                <c:pt idx="769">
                  <c:v>3412.2170000000001</c:v>
                </c:pt>
                <c:pt idx="770">
                  <c:v>3415.1680000000001</c:v>
                </c:pt>
                <c:pt idx="771">
                  <c:v>3418.1179999999999</c:v>
                </c:pt>
                <c:pt idx="772">
                  <c:v>3421.0650000000001</c:v>
                </c:pt>
                <c:pt idx="773">
                  <c:v>3424.009</c:v>
                </c:pt>
                <c:pt idx="774">
                  <c:v>3426.951</c:v>
                </c:pt>
                <c:pt idx="775">
                  <c:v>3429.8910000000001</c:v>
                </c:pt>
                <c:pt idx="776">
                  <c:v>3432.8290000000002</c:v>
                </c:pt>
                <c:pt idx="777">
                  <c:v>3435.7640000000001</c:v>
                </c:pt>
                <c:pt idx="778">
                  <c:v>3438.6970000000001</c:v>
                </c:pt>
                <c:pt idx="779">
                  <c:v>3441.6280000000002</c:v>
                </c:pt>
                <c:pt idx="780">
                  <c:v>3444.5569999999998</c:v>
                </c:pt>
                <c:pt idx="781">
                  <c:v>3447.4830000000002</c:v>
                </c:pt>
                <c:pt idx="782">
                  <c:v>3450.4070000000002</c:v>
                </c:pt>
                <c:pt idx="783">
                  <c:v>3453.328</c:v>
                </c:pt>
                <c:pt idx="784">
                  <c:v>3456.2469999999998</c:v>
                </c:pt>
                <c:pt idx="785">
                  <c:v>3459.1640000000002</c:v>
                </c:pt>
                <c:pt idx="786">
                  <c:v>3462.0790000000002</c:v>
                </c:pt>
                <c:pt idx="787">
                  <c:v>3464.991</c:v>
                </c:pt>
                <c:pt idx="788">
                  <c:v>3467.902</c:v>
                </c:pt>
                <c:pt idx="789">
                  <c:v>3470.8090000000002</c:v>
                </c:pt>
                <c:pt idx="790">
                  <c:v>3473.7150000000001</c:v>
                </c:pt>
                <c:pt idx="791">
                  <c:v>3476.6179999999999</c:v>
                </c:pt>
                <c:pt idx="792">
                  <c:v>3479.5189999999998</c:v>
                </c:pt>
                <c:pt idx="793">
                  <c:v>3482.4180000000001</c:v>
                </c:pt>
                <c:pt idx="794">
                  <c:v>3485.3150000000001</c:v>
                </c:pt>
                <c:pt idx="795">
                  <c:v>3488.2089999999998</c:v>
                </c:pt>
                <c:pt idx="796">
                  <c:v>3491.1010000000001</c:v>
                </c:pt>
                <c:pt idx="797">
                  <c:v>3493.99</c:v>
                </c:pt>
                <c:pt idx="798">
                  <c:v>3496.8780000000002</c:v>
                </c:pt>
                <c:pt idx="799">
                  <c:v>3499.7629999999999</c:v>
                </c:pt>
                <c:pt idx="800">
                  <c:v>3502.6460000000002</c:v>
                </c:pt>
                <c:pt idx="801">
                  <c:v>3505.527</c:v>
                </c:pt>
                <c:pt idx="802">
                  <c:v>3508.4050000000002</c:v>
                </c:pt>
                <c:pt idx="803">
                  <c:v>3511.2809999999999</c:v>
                </c:pt>
                <c:pt idx="804">
                  <c:v>3514.1550000000002</c:v>
                </c:pt>
                <c:pt idx="805">
                  <c:v>3517.027</c:v>
                </c:pt>
                <c:pt idx="806">
                  <c:v>3519.8969999999999</c:v>
                </c:pt>
                <c:pt idx="807">
                  <c:v>3522.7640000000001</c:v>
                </c:pt>
                <c:pt idx="808">
                  <c:v>3525.6289999999999</c:v>
                </c:pt>
                <c:pt idx="809">
                  <c:v>3528.4920000000002</c:v>
                </c:pt>
                <c:pt idx="810">
                  <c:v>3531.3519999999999</c:v>
                </c:pt>
                <c:pt idx="811">
                  <c:v>3534.2109999999998</c:v>
                </c:pt>
                <c:pt idx="812">
                  <c:v>3537.067</c:v>
                </c:pt>
                <c:pt idx="813">
                  <c:v>3539.9209999999998</c:v>
                </c:pt>
                <c:pt idx="814">
                  <c:v>3542.7730000000001</c:v>
                </c:pt>
                <c:pt idx="815">
                  <c:v>3545.6219999999998</c:v>
                </c:pt>
                <c:pt idx="816">
                  <c:v>3548.4690000000001</c:v>
                </c:pt>
                <c:pt idx="817">
                  <c:v>3551.3150000000001</c:v>
                </c:pt>
                <c:pt idx="818">
                  <c:v>3554.1570000000002</c:v>
                </c:pt>
                <c:pt idx="819">
                  <c:v>3556.998</c:v>
                </c:pt>
                <c:pt idx="820">
                  <c:v>3559.837</c:v>
                </c:pt>
                <c:pt idx="821">
                  <c:v>3562.6729999999998</c:v>
                </c:pt>
                <c:pt idx="822">
                  <c:v>3565.5070000000001</c:v>
                </c:pt>
                <c:pt idx="823">
                  <c:v>3568.3389999999999</c:v>
                </c:pt>
                <c:pt idx="824">
                  <c:v>3571.1689999999999</c:v>
                </c:pt>
                <c:pt idx="825">
                  <c:v>3573.9960000000001</c:v>
                </c:pt>
                <c:pt idx="826">
                  <c:v>3576.8220000000001</c:v>
                </c:pt>
                <c:pt idx="827">
                  <c:v>3579.645</c:v>
                </c:pt>
                <c:pt idx="828">
                  <c:v>3582.4659999999999</c:v>
                </c:pt>
                <c:pt idx="829">
                  <c:v>3585.2849999999999</c:v>
                </c:pt>
                <c:pt idx="830">
                  <c:v>3588.1010000000001</c:v>
                </c:pt>
                <c:pt idx="831">
                  <c:v>3590.9160000000002</c:v>
                </c:pt>
                <c:pt idx="832">
                  <c:v>3593.7280000000001</c:v>
                </c:pt>
                <c:pt idx="833">
                  <c:v>3596.538</c:v>
                </c:pt>
                <c:pt idx="834">
                  <c:v>3599.346</c:v>
                </c:pt>
                <c:pt idx="835">
                  <c:v>3602.152</c:v>
                </c:pt>
                <c:pt idx="836">
                  <c:v>3604.9560000000001</c:v>
                </c:pt>
                <c:pt idx="837">
                  <c:v>3607.7570000000001</c:v>
                </c:pt>
                <c:pt idx="838">
                  <c:v>3610.556</c:v>
                </c:pt>
                <c:pt idx="839">
                  <c:v>3613.3539999999998</c:v>
                </c:pt>
                <c:pt idx="840">
                  <c:v>3616.1489999999999</c:v>
                </c:pt>
                <c:pt idx="841">
                  <c:v>3618.942</c:v>
                </c:pt>
                <c:pt idx="842">
                  <c:v>3621.732</c:v>
                </c:pt>
                <c:pt idx="843">
                  <c:v>3624.5210000000002</c:v>
                </c:pt>
                <c:pt idx="844">
                  <c:v>3627.3069999999998</c:v>
                </c:pt>
                <c:pt idx="845">
                  <c:v>3630.0920000000001</c:v>
                </c:pt>
                <c:pt idx="846">
                  <c:v>3632.8739999999998</c:v>
                </c:pt>
                <c:pt idx="847">
                  <c:v>3635.654</c:v>
                </c:pt>
                <c:pt idx="848">
                  <c:v>3638.4319999999998</c:v>
                </c:pt>
                <c:pt idx="849">
                  <c:v>3641.2080000000001</c:v>
                </c:pt>
                <c:pt idx="850">
                  <c:v>3643.982</c:v>
                </c:pt>
                <c:pt idx="851">
                  <c:v>3646.7530000000002</c:v>
                </c:pt>
                <c:pt idx="852">
                  <c:v>3649.5230000000001</c:v>
                </c:pt>
                <c:pt idx="853">
                  <c:v>3652.29</c:v>
                </c:pt>
                <c:pt idx="854">
                  <c:v>3655.0549999999998</c:v>
                </c:pt>
                <c:pt idx="855">
                  <c:v>3657.8180000000002</c:v>
                </c:pt>
                <c:pt idx="856">
                  <c:v>3660.5790000000002</c:v>
                </c:pt>
                <c:pt idx="857">
                  <c:v>3663.3380000000002</c:v>
                </c:pt>
                <c:pt idx="858">
                  <c:v>3666.0949999999998</c:v>
                </c:pt>
                <c:pt idx="859">
                  <c:v>3668.8490000000002</c:v>
                </c:pt>
                <c:pt idx="860">
                  <c:v>3671.6019999999999</c:v>
                </c:pt>
                <c:pt idx="861">
                  <c:v>3674.3519999999999</c:v>
                </c:pt>
                <c:pt idx="862">
                  <c:v>3677.1010000000001</c:v>
                </c:pt>
                <c:pt idx="863">
                  <c:v>3679.8470000000002</c:v>
                </c:pt>
                <c:pt idx="864">
                  <c:v>3682.5909999999999</c:v>
                </c:pt>
                <c:pt idx="865">
                  <c:v>3685.3330000000001</c:v>
                </c:pt>
                <c:pt idx="866">
                  <c:v>3688.0729999999999</c:v>
                </c:pt>
                <c:pt idx="867">
                  <c:v>3690.8110000000001</c:v>
                </c:pt>
                <c:pt idx="868">
                  <c:v>3693.547</c:v>
                </c:pt>
                <c:pt idx="869">
                  <c:v>3696.2809999999999</c:v>
                </c:pt>
                <c:pt idx="870">
                  <c:v>3699.0129999999999</c:v>
                </c:pt>
                <c:pt idx="871">
                  <c:v>3701.7420000000002</c:v>
                </c:pt>
                <c:pt idx="872">
                  <c:v>3704.47</c:v>
                </c:pt>
                <c:pt idx="873">
                  <c:v>3707.1950000000002</c:v>
                </c:pt>
                <c:pt idx="874">
                  <c:v>3709.9189999999999</c:v>
                </c:pt>
                <c:pt idx="875">
                  <c:v>3712.64</c:v>
                </c:pt>
                <c:pt idx="876">
                  <c:v>3715.3589999999999</c:v>
                </c:pt>
                <c:pt idx="877">
                  <c:v>3718.076</c:v>
                </c:pt>
                <c:pt idx="878">
                  <c:v>3720.7919999999999</c:v>
                </c:pt>
                <c:pt idx="879">
                  <c:v>3723.5050000000001</c:v>
                </c:pt>
                <c:pt idx="880">
                  <c:v>3726.2159999999999</c:v>
                </c:pt>
                <c:pt idx="881">
                  <c:v>3728.9250000000002</c:v>
                </c:pt>
                <c:pt idx="882">
                  <c:v>3731.6320000000001</c:v>
                </c:pt>
                <c:pt idx="883">
                  <c:v>3734.3359999999998</c:v>
                </c:pt>
                <c:pt idx="884">
                  <c:v>3737.0390000000002</c:v>
                </c:pt>
                <c:pt idx="885">
                  <c:v>3739.74</c:v>
                </c:pt>
                <c:pt idx="886">
                  <c:v>3742.4389999999999</c:v>
                </c:pt>
                <c:pt idx="887">
                  <c:v>3745.136</c:v>
                </c:pt>
                <c:pt idx="888">
                  <c:v>3747.83</c:v>
                </c:pt>
                <c:pt idx="889">
                  <c:v>3750.5230000000001</c:v>
                </c:pt>
                <c:pt idx="890">
                  <c:v>3753.2130000000002</c:v>
                </c:pt>
                <c:pt idx="891">
                  <c:v>3755.902</c:v>
                </c:pt>
                <c:pt idx="892">
                  <c:v>3758.5889999999999</c:v>
                </c:pt>
                <c:pt idx="893">
                  <c:v>3761.2730000000001</c:v>
                </c:pt>
                <c:pt idx="894">
                  <c:v>3763.9560000000001</c:v>
                </c:pt>
                <c:pt idx="895">
                  <c:v>3766.636</c:v>
                </c:pt>
                <c:pt idx="896">
                  <c:v>3769.3150000000001</c:v>
                </c:pt>
                <c:pt idx="897">
                  <c:v>3771.991</c:v>
                </c:pt>
                <c:pt idx="898">
                  <c:v>3774.665</c:v>
                </c:pt>
                <c:pt idx="899">
                  <c:v>3777.3380000000002</c:v>
                </c:pt>
                <c:pt idx="900">
                  <c:v>3780.0079999999998</c:v>
                </c:pt>
                <c:pt idx="901">
                  <c:v>3782.6770000000001</c:v>
                </c:pt>
                <c:pt idx="902">
                  <c:v>3785.3429999999998</c:v>
                </c:pt>
                <c:pt idx="903">
                  <c:v>3788.0070000000001</c:v>
                </c:pt>
                <c:pt idx="904">
                  <c:v>3790.67</c:v>
                </c:pt>
                <c:pt idx="905">
                  <c:v>3793.33</c:v>
                </c:pt>
                <c:pt idx="906">
                  <c:v>3795.989</c:v>
                </c:pt>
                <c:pt idx="907">
                  <c:v>3798.645</c:v>
                </c:pt>
                <c:pt idx="908">
                  <c:v>3801.299</c:v>
                </c:pt>
                <c:pt idx="909">
                  <c:v>3803.9520000000002</c:v>
                </c:pt>
                <c:pt idx="910">
                  <c:v>3806.6019999999999</c:v>
                </c:pt>
                <c:pt idx="911">
                  <c:v>3809.2510000000002</c:v>
                </c:pt>
                <c:pt idx="912">
                  <c:v>3811.8969999999999</c:v>
                </c:pt>
                <c:pt idx="913">
                  <c:v>3814.5419999999999</c:v>
                </c:pt>
                <c:pt idx="914">
                  <c:v>3817.1840000000002</c:v>
                </c:pt>
                <c:pt idx="915">
                  <c:v>3819.8249999999998</c:v>
                </c:pt>
                <c:pt idx="916">
                  <c:v>3822.4630000000002</c:v>
                </c:pt>
                <c:pt idx="917">
                  <c:v>3825.1</c:v>
                </c:pt>
                <c:pt idx="918">
                  <c:v>3827.7350000000001</c:v>
                </c:pt>
                <c:pt idx="919">
                  <c:v>3830.3670000000002</c:v>
                </c:pt>
                <c:pt idx="920">
                  <c:v>3832.998</c:v>
                </c:pt>
                <c:pt idx="921">
                  <c:v>3835.627</c:v>
                </c:pt>
                <c:pt idx="922">
                  <c:v>3838.2530000000002</c:v>
                </c:pt>
                <c:pt idx="923">
                  <c:v>3840.8780000000002</c:v>
                </c:pt>
                <c:pt idx="924">
                  <c:v>3843.5010000000002</c:v>
                </c:pt>
                <c:pt idx="925">
                  <c:v>3846.1219999999998</c:v>
                </c:pt>
                <c:pt idx="926">
                  <c:v>3848.741</c:v>
                </c:pt>
                <c:pt idx="927">
                  <c:v>3851.3580000000002</c:v>
                </c:pt>
                <c:pt idx="928">
                  <c:v>3853.973</c:v>
                </c:pt>
                <c:pt idx="929">
                  <c:v>3856.5859999999998</c:v>
                </c:pt>
                <c:pt idx="930">
                  <c:v>3859.1970000000001</c:v>
                </c:pt>
                <c:pt idx="931">
                  <c:v>3861.806</c:v>
                </c:pt>
                <c:pt idx="932">
                  <c:v>3864.4140000000002</c:v>
                </c:pt>
                <c:pt idx="933">
                  <c:v>3867.0189999999998</c:v>
                </c:pt>
                <c:pt idx="934">
                  <c:v>3869.6219999999998</c:v>
                </c:pt>
                <c:pt idx="935">
                  <c:v>3872.2240000000002</c:v>
                </c:pt>
                <c:pt idx="936">
                  <c:v>3874.8229999999999</c:v>
                </c:pt>
                <c:pt idx="937">
                  <c:v>3877.4209999999998</c:v>
                </c:pt>
                <c:pt idx="938">
                  <c:v>3880.0160000000001</c:v>
                </c:pt>
                <c:pt idx="939">
                  <c:v>3882.61</c:v>
                </c:pt>
                <c:pt idx="940">
                  <c:v>3885.2020000000002</c:v>
                </c:pt>
                <c:pt idx="941">
                  <c:v>3887.7919999999999</c:v>
                </c:pt>
                <c:pt idx="942">
                  <c:v>3890.38</c:v>
                </c:pt>
                <c:pt idx="943">
                  <c:v>3892.9659999999999</c:v>
                </c:pt>
                <c:pt idx="944">
                  <c:v>3895.55</c:v>
                </c:pt>
                <c:pt idx="945">
                  <c:v>3898.1320000000001</c:v>
                </c:pt>
                <c:pt idx="946">
                  <c:v>3900.7130000000002</c:v>
                </c:pt>
                <c:pt idx="947">
                  <c:v>3903.2910000000002</c:v>
                </c:pt>
                <c:pt idx="948">
                  <c:v>3905.8679999999999</c:v>
                </c:pt>
                <c:pt idx="949">
                  <c:v>3908.442</c:v>
                </c:pt>
                <c:pt idx="950">
                  <c:v>3911.0149999999999</c:v>
                </c:pt>
                <c:pt idx="951">
                  <c:v>3913.5859999999998</c:v>
                </c:pt>
                <c:pt idx="952">
                  <c:v>3916.1550000000002</c:v>
                </c:pt>
                <c:pt idx="953">
                  <c:v>3918.7220000000002</c:v>
                </c:pt>
                <c:pt idx="954">
                  <c:v>3921.2869999999998</c:v>
                </c:pt>
                <c:pt idx="955">
                  <c:v>3923.85</c:v>
                </c:pt>
                <c:pt idx="956">
                  <c:v>3926.4110000000001</c:v>
                </c:pt>
                <c:pt idx="957">
                  <c:v>3928.971</c:v>
                </c:pt>
                <c:pt idx="958">
                  <c:v>3931.5279999999998</c:v>
                </c:pt>
                <c:pt idx="959">
                  <c:v>3934.0839999999998</c:v>
                </c:pt>
                <c:pt idx="960">
                  <c:v>3936.6379999999999</c:v>
                </c:pt>
                <c:pt idx="961">
                  <c:v>3939.19</c:v>
                </c:pt>
                <c:pt idx="962">
                  <c:v>3941.74</c:v>
                </c:pt>
                <c:pt idx="963">
                  <c:v>3944.288</c:v>
                </c:pt>
                <c:pt idx="964">
                  <c:v>3946.8339999999998</c:v>
                </c:pt>
                <c:pt idx="965">
                  <c:v>3949.3780000000002</c:v>
                </c:pt>
                <c:pt idx="966">
                  <c:v>3951.9209999999998</c:v>
                </c:pt>
                <c:pt idx="967">
                  <c:v>3954.462</c:v>
                </c:pt>
                <c:pt idx="968">
                  <c:v>3957</c:v>
                </c:pt>
                <c:pt idx="969">
                  <c:v>3959.5369999999998</c:v>
                </c:pt>
                <c:pt idx="970">
                  <c:v>3962.0720000000001</c:v>
                </c:pt>
                <c:pt idx="971">
                  <c:v>3964.6060000000002</c:v>
                </c:pt>
                <c:pt idx="972">
                  <c:v>3967.1370000000002</c:v>
                </c:pt>
                <c:pt idx="973">
                  <c:v>3969.6669999999999</c:v>
                </c:pt>
                <c:pt idx="974">
                  <c:v>3972.194</c:v>
                </c:pt>
                <c:pt idx="975">
                  <c:v>3974.72</c:v>
                </c:pt>
                <c:pt idx="976">
                  <c:v>3977.2440000000001</c:v>
                </c:pt>
                <c:pt idx="977">
                  <c:v>3979.7660000000001</c:v>
                </c:pt>
                <c:pt idx="978">
                  <c:v>3982.2860000000001</c:v>
                </c:pt>
                <c:pt idx="979">
                  <c:v>3984.8049999999998</c:v>
                </c:pt>
                <c:pt idx="980">
                  <c:v>3987.3209999999999</c:v>
                </c:pt>
                <c:pt idx="981">
                  <c:v>3989.8359999999998</c:v>
                </c:pt>
                <c:pt idx="982">
                  <c:v>3992.3490000000002</c:v>
                </c:pt>
                <c:pt idx="983">
                  <c:v>3994.86</c:v>
                </c:pt>
                <c:pt idx="984">
                  <c:v>3997.3690000000001</c:v>
                </c:pt>
                <c:pt idx="985">
                  <c:v>3999.877</c:v>
                </c:pt>
                <c:pt idx="986">
                  <c:v>4002.3820000000001</c:v>
                </c:pt>
                <c:pt idx="987">
                  <c:v>4004.886</c:v>
                </c:pt>
                <c:pt idx="988">
                  <c:v>4007.3879999999999</c:v>
                </c:pt>
                <c:pt idx="989">
                  <c:v>4009.8879999999999</c:v>
                </c:pt>
                <c:pt idx="990">
                  <c:v>4012.386</c:v>
                </c:pt>
                <c:pt idx="991">
                  <c:v>4014.8829999999998</c:v>
                </c:pt>
                <c:pt idx="992">
                  <c:v>4017.377</c:v>
                </c:pt>
                <c:pt idx="993">
                  <c:v>4019.87</c:v>
                </c:pt>
                <c:pt idx="994">
                  <c:v>4022.3609999999999</c:v>
                </c:pt>
                <c:pt idx="995">
                  <c:v>4024.85</c:v>
                </c:pt>
                <c:pt idx="996">
                  <c:v>4027.3380000000002</c:v>
                </c:pt>
                <c:pt idx="997">
                  <c:v>4029.8229999999999</c:v>
                </c:pt>
                <c:pt idx="998">
                  <c:v>4032.3069999999998</c:v>
                </c:pt>
                <c:pt idx="999">
                  <c:v>4034.7890000000002</c:v>
                </c:pt>
                <c:pt idx="1000">
                  <c:v>4037.2689999999998</c:v>
                </c:pt>
                <c:pt idx="1001">
                  <c:v>4039.7469999999998</c:v>
                </c:pt>
                <c:pt idx="1002">
                  <c:v>4042.2240000000002</c:v>
                </c:pt>
                <c:pt idx="1003">
                  <c:v>4044.6990000000001</c:v>
                </c:pt>
                <c:pt idx="1004">
                  <c:v>4047.172</c:v>
                </c:pt>
                <c:pt idx="1005">
                  <c:v>4049.643</c:v>
                </c:pt>
                <c:pt idx="1006">
                  <c:v>4052.1120000000001</c:v>
                </c:pt>
                <c:pt idx="1007">
                  <c:v>4054.58</c:v>
                </c:pt>
                <c:pt idx="1008">
                  <c:v>4057.0459999999998</c:v>
                </c:pt>
                <c:pt idx="1009">
                  <c:v>4059.51</c:v>
                </c:pt>
                <c:pt idx="1010">
                  <c:v>4061.9720000000002</c:v>
                </c:pt>
                <c:pt idx="1011">
                  <c:v>4064.4319999999998</c:v>
                </c:pt>
                <c:pt idx="1012">
                  <c:v>4066.8910000000001</c:v>
                </c:pt>
                <c:pt idx="1013">
                  <c:v>4069.348</c:v>
                </c:pt>
                <c:pt idx="1014">
                  <c:v>4071.8029999999999</c:v>
                </c:pt>
                <c:pt idx="1015">
                  <c:v>4074.2559999999999</c:v>
                </c:pt>
                <c:pt idx="1016">
                  <c:v>4076.7080000000001</c:v>
                </c:pt>
                <c:pt idx="1017">
                  <c:v>4079.1579999999999</c:v>
                </c:pt>
                <c:pt idx="1018">
                  <c:v>4081.6060000000002</c:v>
                </c:pt>
                <c:pt idx="1019">
                  <c:v>4084.0520000000001</c:v>
                </c:pt>
                <c:pt idx="1020">
                  <c:v>4086.4969999999998</c:v>
                </c:pt>
                <c:pt idx="1021">
                  <c:v>4088.9389999999999</c:v>
                </c:pt>
                <c:pt idx="1022">
                  <c:v>4091.38</c:v>
                </c:pt>
                <c:pt idx="1023">
                  <c:v>4093.819</c:v>
                </c:pt>
                <c:pt idx="1024">
                  <c:v>4096.2569999999996</c:v>
                </c:pt>
                <c:pt idx="1025">
                  <c:v>4098.6930000000002</c:v>
                </c:pt>
                <c:pt idx="1026">
                  <c:v>4101.1270000000004</c:v>
                </c:pt>
                <c:pt idx="1027">
                  <c:v>4103.5590000000002</c:v>
                </c:pt>
                <c:pt idx="1028">
                  <c:v>4105.9889999999996</c:v>
                </c:pt>
                <c:pt idx="1029">
                  <c:v>4108.4179999999997</c:v>
                </c:pt>
                <c:pt idx="1030">
                  <c:v>4110.8450000000003</c:v>
                </c:pt>
                <c:pt idx="1031">
                  <c:v>4113.2700000000004</c:v>
                </c:pt>
                <c:pt idx="1032">
                  <c:v>4115.6940000000004</c:v>
                </c:pt>
                <c:pt idx="1033">
                  <c:v>4118.1149999999998</c:v>
                </c:pt>
                <c:pt idx="1034">
                  <c:v>4120.5349999999999</c:v>
                </c:pt>
                <c:pt idx="1035">
                  <c:v>4122.9539999999997</c:v>
                </c:pt>
                <c:pt idx="1036">
                  <c:v>4125.37</c:v>
                </c:pt>
                <c:pt idx="1037">
                  <c:v>4127.7849999999999</c:v>
                </c:pt>
                <c:pt idx="1038">
                  <c:v>4130.1980000000003</c:v>
                </c:pt>
                <c:pt idx="1039">
                  <c:v>4132.6090000000004</c:v>
                </c:pt>
                <c:pt idx="1040">
                  <c:v>4135.0190000000002</c:v>
                </c:pt>
                <c:pt idx="1041">
                  <c:v>4137.4269999999997</c:v>
                </c:pt>
                <c:pt idx="1042">
                  <c:v>4139.8329999999996</c:v>
                </c:pt>
                <c:pt idx="1043">
                  <c:v>4142.2370000000001</c:v>
                </c:pt>
              </c:numCache>
            </c:numRef>
          </c:xVal>
          <c:yVal>
            <c:numRef>
              <c:f>גיליון1!$G$24:$ANJ$24</c:f>
            </c:numRef>
          </c:yVal>
          <c:smooth val="1"/>
        </c:ser>
        <c:ser>
          <c:idx val="15"/>
          <c:order val="6"/>
          <c:tx>
            <c:strRef>
              <c:f>גיליון1!$C$24:$F$24</c:f>
              <c:strCache>
                <c:ptCount val="4"/>
                <c:pt idx="0">
                  <c:v>ice</c:v>
                </c:pt>
                <c:pt idx="1">
                  <c:v>100</c:v>
                </c:pt>
                <c:pt idx="2">
                  <c:v>coli</c:v>
                </c:pt>
                <c:pt idx="3">
                  <c:v>1</c:v>
                </c:pt>
              </c:strCache>
            </c:strRef>
          </c:tx>
          <c:spPr>
            <a:ln w="19050" cap="rnd">
              <a:solidFill>
                <a:schemeClr val="accent1">
                  <a:lumMod val="50000"/>
                </a:schemeClr>
              </a:solidFill>
              <a:round/>
            </a:ln>
            <a:effectLst/>
          </c:spPr>
          <c:marker>
            <c:symbol val="none"/>
          </c:marker>
          <c:xVal>
            <c:numRef>
              <c:f>גיליון1!$G$1:$ANJ$1</c:f>
              <c:numCache>
                <c:formatCode>General</c:formatCode>
                <c:ptCount val="1044"/>
                <c:pt idx="0">
                  <c:v>160.70099999999999</c:v>
                </c:pt>
                <c:pt idx="1">
                  <c:v>166.74199999999999</c:v>
                </c:pt>
                <c:pt idx="2">
                  <c:v>172.77699999999999</c:v>
                </c:pt>
                <c:pt idx="3">
                  <c:v>178.80500000000001</c:v>
                </c:pt>
                <c:pt idx="4">
                  <c:v>184.82599999999999</c:v>
                </c:pt>
                <c:pt idx="5">
                  <c:v>190.84100000000001</c:v>
                </c:pt>
                <c:pt idx="6">
                  <c:v>196.84899999999999</c:v>
                </c:pt>
                <c:pt idx="7">
                  <c:v>202.85</c:v>
                </c:pt>
                <c:pt idx="8">
                  <c:v>208.845</c:v>
                </c:pt>
                <c:pt idx="9">
                  <c:v>214.833</c:v>
                </c:pt>
                <c:pt idx="10">
                  <c:v>220.815</c:v>
                </c:pt>
                <c:pt idx="11">
                  <c:v>226.78899999999999</c:v>
                </c:pt>
                <c:pt idx="12">
                  <c:v>232.75800000000001</c:v>
                </c:pt>
                <c:pt idx="13">
                  <c:v>238.71899999999999</c:v>
                </c:pt>
                <c:pt idx="14">
                  <c:v>244.67400000000001</c:v>
                </c:pt>
                <c:pt idx="15">
                  <c:v>250.62299999999999</c:v>
                </c:pt>
                <c:pt idx="16">
                  <c:v>256.565</c:v>
                </c:pt>
                <c:pt idx="17">
                  <c:v>262.5</c:v>
                </c:pt>
                <c:pt idx="18">
                  <c:v>268.42899999999997</c:v>
                </c:pt>
                <c:pt idx="19">
                  <c:v>274.351</c:v>
                </c:pt>
                <c:pt idx="20">
                  <c:v>280.267</c:v>
                </c:pt>
                <c:pt idx="21">
                  <c:v>286.17599999999999</c:v>
                </c:pt>
                <c:pt idx="22">
                  <c:v>292.07900000000001</c:v>
                </c:pt>
                <c:pt idx="23">
                  <c:v>297.97500000000002</c:v>
                </c:pt>
                <c:pt idx="24">
                  <c:v>303.86500000000001</c:v>
                </c:pt>
                <c:pt idx="25">
                  <c:v>309.74799999999999</c:v>
                </c:pt>
                <c:pt idx="26">
                  <c:v>315.625</c:v>
                </c:pt>
                <c:pt idx="27">
                  <c:v>321.495</c:v>
                </c:pt>
                <c:pt idx="28">
                  <c:v>327.35899999999998</c:v>
                </c:pt>
                <c:pt idx="29">
                  <c:v>333.21699999999998</c:v>
                </c:pt>
                <c:pt idx="30">
                  <c:v>339.06799999999998</c:v>
                </c:pt>
                <c:pt idx="31">
                  <c:v>344.91199999999998</c:v>
                </c:pt>
                <c:pt idx="32">
                  <c:v>350.75099999999998</c:v>
                </c:pt>
                <c:pt idx="33">
                  <c:v>356.58300000000003</c:v>
                </c:pt>
                <c:pt idx="34">
                  <c:v>362.40800000000002</c:v>
                </c:pt>
                <c:pt idx="35">
                  <c:v>368.22699999999998</c:v>
                </c:pt>
                <c:pt idx="36">
                  <c:v>374.04</c:v>
                </c:pt>
                <c:pt idx="37">
                  <c:v>379.84699999999998</c:v>
                </c:pt>
                <c:pt idx="38">
                  <c:v>385.64699999999999</c:v>
                </c:pt>
                <c:pt idx="39">
                  <c:v>391.44</c:v>
                </c:pt>
                <c:pt idx="40">
                  <c:v>397.22800000000001</c:v>
                </c:pt>
                <c:pt idx="41">
                  <c:v>403.00900000000001</c:v>
                </c:pt>
                <c:pt idx="42">
                  <c:v>408.78399999999999</c:v>
                </c:pt>
                <c:pt idx="43">
                  <c:v>414.553</c:v>
                </c:pt>
                <c:pt idx="44">
                  <c:v>420.315</c:v>
                </c:pt>
                <c:pt idx="45">
                  <c:v>426.07100000000003</c:v>
                </c:pt>
                <c:pt idx="46">
                  <c:v>431.82100000000003</c:v>
                </c:pt>
                <c:pt idx="47">
                  <c:v>437.565</c:v>
                </c:pt>
                <c:pt idx="48">
                  <c:v>443.30200000000002</c:v>
                </c:pt>
                <c:pt idx="49">
                  <c:v>449.03300000000002</c:v>
                </c:pt>
                <c:pt idx="50">
                  <c:v>454.75799999999998</c:v>
                </c:pt>
                <c:pt idx="51">
                  <c:v>460.47699999999998</c:v>
                </c:pt>
                <c:pt idx="52">
                  <c:v>466.18900000000002</c:v>
                </c:pt>
                <c:pt idx="53">
                  <c:v>471.89600000000002</c:v>
                </c:pt>
                <c:pt idx="54">
                  <c:v>477.596</c:v>
                </c:pt>
                <c:pt idx="55">
                  <c:v>483.29</c:v>
                </c:pt>
                <c:pt idx="56">
                  <c:v>488.97800000000001</c:v>
                </c:pt>
                <c:pt idx="57">
                  <c:v>494.66</c:v>
                </c:pt>
                <c:pt idx="58">
                  <c:v>500.33499999999998</c:v>
                </c:pt>
                <c:pt idx="59">
                  <c:v>506.005</c:v>
                </c:pt>
                <c:pt idx="60">
                  <c:v>511.66800000000001</c:v>
                </c:pt>
                <c:pt idx="61">
                  <c:v>517.32500000000005</c:v>
                </c:pt>
                <c:pt idx="62">
                  <c:v>522.97699999999998</c:v>
                </c:pt>
                <c:pt idx="63">
                  <c:v>528.62199999999996</c:v>
                </c:pt>
                <c:pt idx="64">
                  <c:v>534.26099999999997</c:v>
                </c:pt>
                <c:pt idx="65">
                  <c:v>539.89400000000001</c:v>
                </c:pt>
                <c:pt idx="66">
                  <c:v>545.52099999999996</c:v>
                </c:pt>
                <c:pt idx="67">
                  <c:v>551.14099999999996</c:v>
                </c:pt>
                <c:pt idx="68">
                  <c:v>556.75599999999997</c:v>
                </c:pt>
                <c:pt idx="69">
                  <c:v>562.36500000000001</c:v>
                </c:pt>
                <c:pt idx="70">
                  <c:v>567.96799999999996</c:v>
                </c:pt>
                <c:pt idx="71">
                  <c:v>573.56500000000005</c:v>
                </c:pt>
                <c:pt idx="72">
                  <c:v>579.15499999999997</c:v>
                </c:pt>
                <c:pt idx="73">
                  <c:v>584.74</c:v>
                </c:pt>
                <c:pt idx="74">
                  <c:v>590.31899999999996</c:v>
                </c:pt>
                <c:pt idx="75">
                  <c:v>595.89200000000005</c:v>
                </c:pt>
                <c:pt idx="76">
                  <c:v>601.45899999999995</c:v>
                </c:pt>
                <c:pt idx="77">
                  <c:v>607.02</c:v>
                </c:pt>
                <c:pt idx="78">
                  <c:v>612.57500000000005</c:v>
                </c:pt>
                <c:pt idx="79">
                  <c:v>618.12400000000002</c:v>
                </c:pt>
                <c:pt idx="80">
                  <c:v>623.66700000000003</c:v>
                </c:pt>
                <c:pt idx="81">
                  <c:v>629.20399999999995</c:v>
                </c:pt>
                <c:pt idx="82">
                  <c:v>634.73500000000001</c:v>
                </c:pt>
                <c:pt idx="83">
                  <c:v>640.26099999999997</c:v>
                </c:pt>
                <c:pt idx="84">
                  <c:v>645.78099999999995</c:v>
                </c:pt>
                <c:pt idx="85">
                  <c:v>651.29399999999998</c:v>
                </c:pt>
                <c:pt idx="86">
                  <c:v>656.80200000000002</c:v>
                </c:pt>
                <c:pt idx="87">
                  <c:v>662.30399999999997</c:v>
                </c:pt>
                <c:pt idx="88">
                  <c:v>667.8</c:v>
                </c:pt>
                <c:pt idx="89">
                  <c:v>673.29</c:v>
                </c:pt>
                <c:pt idx="90">
                  <c:v>678.77499999999998</c:v>
                </c:pt>
                <c:pt idx="91">
                  <c:v>684.25400000000002</c:v>
                </c:pt>
                <c:pt idx="92">
                  <c:v>689.726</c:v>
                </c:pt>
                <c:pt idx="93">
                  <c:v>695.19299999999998</c:v>
                </c:pt>
                <c:pt idx="94">
                  <c:v>700.65499999999997</c:v>
                </c:pt>
                <c:pt idx="95">
                  <c:v>706.11</c:v>
                </c:pt>
                <c:pt idx="96">
                  <c:v>711.56</c:v>
                </c:pt>
                <c:pt idx="97">
                  <c:v>717.00400000000002</c:v>
                </c:pt>
                <c:pt idx="98">
                  <c:v>722.44200000000001</c:v>
                </c:pt>
                <c:pt idx="99">
                  <c:v>727.87400000000002</c:v>
                </c:pt>
                <c:pt idx="100">
                  <c:v>733.30100000000004</c:v>
                </c:pt>
                <c:pt idx="101">
                  <c:v>738.72199999999998</c:v>
                </c:pt>
                <c:pt idx="102">
                  <c:v>744.13699999999994</c:v>
                </c:pt>
                <c:pt idx="103">
                  <c:v>749.54700000000003</c:v>
                </c:pt>
                <c:pt idx="104">
                  <c:v>754.95100000000002</c:v>
                </c:pt>
                <c:pt idx="105">
                  <c:v>760.34900000000005</c:v>
                </c:pt>
                <c:pt idx="106">
                  <c:v>765.74099999999999</c:v>
                </c:pt>
                <c:pt idx="107">
                  <c:v>771.12800000000004</c:v>
                </c:pt>
                <c:pt idx="108">
                  <c:v>776.50900000000001</c:v>
                </c:pt>
                <c:pt idx="109">
                  <c:v>781.88499999999999</c:v>
                </c:pt>
                <c:pt idx="110">
                  <c:v>787.25400000000002</c:v>
                </c:pt>
                <c:pt idx="111">
                  <c:v>792.61800000000005</c:v>
                </c:pt>
                <c:pt idx="112">
                  <c:v>797.97699999999998</c:v>
                </c:pt>
                <c:pt idx="113">
                  <c:v>803.33</c:v>
                </c:pt>
                <c:pt idx="114">
                  <c:v>808.67700000000002</c:v>
                </c:pt>
                <c:pt idx="115">
                  <c:v>814.01900000000001</c:v>
                </c:pt>
                <c:pt idx="116">
                  <c:v>819.35500000000002</c:v>
                </c:pt>
                <c:pt idx="117">
                  <c:v>824.68600000000004</c:v>
                </c:pt>
                <c:pt idx="118">
                  <c:v>830.01099999999997</c:v>
                </c:pt>
                <c:pt idx="119">
                  <c:v>835.33</c:v>
                </c:pt>
                <c:pt idx="120">
                  <c:v>840.64400000000001</c:v>
                </c:pt>
                <c:pt idx="121">
                  <c:v>845.952</c:v>
                </c:pt>
                <c:pt idx="122">
                  <c:v>851.255</c:v>
                </c:pt>
                <c:pt idx="123">
                  <c:v>856.55200000000002</c:v>
                </c:pt>
                <c:pt idx="124">
                  <c:v>861.84400000000005</c:v>
                </c:pt>
                <c:pt idx="125">
                  <c:v>867.13</c:v>
                </c:pt>
                <c:pt idx="126">
                  <c:v>872.41</c:v>
                </c:pt>
                <c:pt idx="127">
                  <c:v>877.68600000000004</c:v>
                </c:pt>
                <c:pt idx="128">
                  <c:v>882.95500000000004</c:v>
                </c:pt>
                <c:pt idx="129">
                  <c:v>888.21900000000005</c:v>
                </c:pt>
                <c:pt idx="130">
                  <c:v>893.47799999999995</c:v>
                </c:pt>
                <c:pt idx="131">
                  <c:v>898.73099999999999</c:v>
                </c:pt>
                <c:pt idx="132">
                  <c:v>903.97900000000004</c:v>
                </c:pt>
                <c:pt idx="133">
                  <c:v>909.221</c:v>
                </c:pt>
                <c:pt idx="134">
                  <c:v>914.45799999999997</c:v>
                </c:pt>
                <c:pt idx="135">
                  <c:v>919.69</c:v>
                </c:pt>
                <c:pt idx="136">
                  <c:v>924.91600000000005</c:v>
                </c:pt>
                <c:pt idx="137">
                  <c:v>930.13599999999997</c:v>
                </c:pt>
                <c:pt idx="138">
                  <c:v>935.351</c:v>
                </c:pt>
                <c:pt idx="139">
                  <c:v>940.56100000000004</c:v>
                </c:pt>
                <c:pt idx="140">
                  <c:v>945.76599999999996</c:v>
                </c:pt>
                <c:pt idx="141">
                  <c:v>950.96500000000003</c:v>
                </c:pt>
                <c:pt idx="142">
                  <c:v>956.15800000000002</c:v>
                </c:pt>
                <c:pt idx="143">
                  <c:v>961.34699999999998</c:v>
                </c:pt>
                <c:pt idx="144">
                  <c:v>966.529</c:v>
                </c:pt>
                <c:pt idx="145">
                  <c:v>971.70699999999999</c:v>
                </c:pt>
                <c:pt idx="146">
                  <c:v>976.87900000000002</c:v>
                </c:pt>
                <c:pt idx="147">
                  <c:v>982.04600000000005</c:v>
                </c:pt>
                <c:pt idx="148">
                  <c:v>987.20799999999997</c:v>
                </c:pt>
                <c:pt idx="149">
                  <c:v>992.36400000000003</c:v>
                </c:pt>
                <c:pt idx="150">
                  <c:v>997.51499999999999</c:v>
                </c:pt>
                <c:pt idx="151">
                  <c:v>1002.66</c:v>
                </c:pt>
                <c:pt idx="152">
                  <c:v>1007.801</c:v>
                </c:pt>
                <c:pt idx="153">
                  <c:v>1012.936</c:v>
                </c:pt>
                <c:pt idx="154">
                  <c:v>1018.066</c:v>
                </c:pt>
                <c:pt idx="155">
                  <c:v>1023.19</c:v>
                </c:pt>
                <c:pt idx="156">
                  <c:v>1028.309</c:v>
                </c:pt>
                <c:pt idx="157">
                  <c:v>1033.423</c:v>
                </c:pt>
                <c:pt idx="158">
                  <c:v>1038.5319999999999</c:v>
                </c:pt>
                <c:pt idx="159">
                  <c:v>1043.636</c:v>
                </c:pt>
                <c:pt idx="160">
                  <c:v>1048.7339999999999</c:v>
                </c:pt>
                <c:pt idx="161">
                  <c:v>1053.827</c:v>
                </c:pt>
                <c:pt idx="162">
                  <c:v>1058.915</c:v>
                </c:pt>
                <c:pt idx="163">
                  <c:v>1063.998</c:v>
                </c:pt>
                <c:pt idx="164">
                  <c:v>1069.075</c:v>
                </c:pt>
                <c:pt idx="165">
                  <c:v>1074.1469999999999</c:v>
                </c:pt>
                <c:pt idx="166">
                  <c:v>1079.2139999999999</c:v>
                </c:pt>
                <c:pt idx="167">
                  <c:v>1084.2760000000001</c:v>
                </c:pt>
                <c:pt idx="168">
                  <c:v>1089.3330000000001</c:v>
                </c:pt>
                <c:pt idx="169">
                  <c:v>1094.385</c:v>
                </c:pt>
                <c:pt idx="170">
                  <c:v>1099.431</c:v>
                </c:pt>
                <c:pt idx="171">
                  <c:v>1104.472</c:v>
                </c:pt>
                <c:pt idx="172">
                  <c:v>1109.509</c:v>
                </c:pt>
                <c:pt idx="173">
                  <c:v>1114.54</c:v>
                </c:pt>
                <c:pt idx="174">
                  <c:v>1119.5650000000001</c:v>
                </c:pt>
                <c:pt idx="175">
                  <c:v>1124.586</c:v>
                </c:pt>
                <c:pt idx="176">
                  <c:v>1129.6020000000001</c:v>
                </c:pt>
                <c:pt idx="177">
                  <c:v>1134.6130000000001</c:v>
                </c:pt>
                <c:pt idx="178">
                  <c:v>1139.6179999999999</c:v>
                </c:pt>
                <c:pt idx="179">
                  <c:v>1144.6189999999999</c:v>
                </c:pt>
                <c:pt idx="180">
                  <c:v>1149.614</c:v>
                </c:pt>
                <c:pt idx="181">
                  <c:v>1154.604</c:v>
                </c:pt>
                <c:pt idx="182">
                  <c:v>1159.5889999999999</c:v>
                </c:pt>
                <c:pt idx="183">
                  <c:v>1164.57</c:v>
                </c:pt>
                <c:pt idx="184">
                  <c:v>1169.5450000000001</c:v>
                </c:pt>
                <c:pt idx="185">
                  <c:v>1174.5150000000001</c:v>
                </c:pt>
                <c:pt idx="186">
                  <c:v>1179.48</c:v>
                </c:pt>
                <c:pt idx="187">
                  <c:v>1184.44</c:v>
                </c:pt>
                <c:pt idx="188">
                  <c:v>1189.395</c:v>
                </c:pt>
                <c:pt idx="189">
                  <c:v>1194.345</c:v>
                </c:pt>
                <c:pt idx="190">
                  <c:v>1199.29</c:v>
                </c:pt>
                <c:pt idx="191">
                  <c:v>1204.23</c:v>
                </c:pt>
                <c:pt idx="192">
                  <c:v>1209.165</c:v>
                </c:pt>
                <c:pt idx="193">
                  <c:v>1214.095</c:v>
                </c:pt>
                <c:pt idx="194">
                  <c:v>1219.021</c:v>
                </c:pt>
                <c:pt idx="195">
                  <c:v>1223.941</c:v>
                </c:pt>
                <c:pt idx="196">
                  <c:v>1228.856</c:v>
                </c:pt>
                <c:pt idx="197">
                  <c:v>1233.7660000000001</c:v>
                </c:pt>
                <c:pt idx="198">
                  <c:v>1238.672</c:v>
                </c:pt>
                <c:pt idx="199">
                  <c:v>1243.5719999999999</c:v>
                </c:pt>
                <c:pt idx="200">
                  <c:v>1248.4670000000001</c:v>
                </c:pt>
                <c:pt idx="201">
                  <c:v>1253.3579999999999</c:v>
                </c:pt>
                <c:pt idx="202">
                  <c:v>1258.2439999999999</c:v>
                </c:pt>
                <c:pt idx="203">
                  <c:v>1263.124</c:v>
                </c:pt>
                <c:pt idx="204">
                  <c:v>1268</c:v>
                </c:pt>
                <c:pt idx="205">
                  <c:v>1272.8710000000001</c:v>
                </c:pt>
                <c:pt idx="206">
                  <c:v>1277.7370000000001</c:v>
                </c:pt>
                <c:pt idx="207">
                  <c:v>1282.5989999999999</c:v>
                </c:pt>
                <c:pt idx="208">
                  <c:v>1287.4549999999999</c:v>
                </c:pt>
                <c:pt idx="209">
                  <c:v>1292.306</c:v>
                </c:pt>
                <c:pt idx="210">
                  <c:v>1297.153</c:v>
                </c:pt>
                <c:pt idx="211">
                  <c:v>1301.9949999999999</c:v>
                </c:pt>
                <c:pt idx="212">
                  <c:v>1306.8320000000001</c:v>
                </c:pt>
                <c:pt idx="213">
                  <c:v>1311.664</c:v>
                </c:pt>
                <c:pt idx="214">
                  <c:v>1316.491</c:v>
                </c:pt>
                <c:pt idx="215">
                  <c:v>1321.3140000000001</c:v>
                </c:pt>
                <c:pt idx="216">
                  <c:v>1326.1320000000001</c:v>
                </c:pt>
                <c:pt idx="217">
                  <c:v>1330.9449999999999</c:v>
                </c:pt>
                <c:pt idx="218">
                  <c:v>1335.7529999999999</c:v>
                </c:pt>
                <c:pt idx="219">
                  <c:v>1340.556</c:v>
                </c:pt>
                <c:pt idx="220">
                  <c:v>1345.354</c:v>
                </c:pt>
                <c:pt idx="221">
                  <c:v>1350.1479999999999</c:v>
                </c:pt>
                <c:pt idx="222">
                  <c:v>1354.9369999999999</c:v>
                </c:pt>
                <c:pt idx="223">
                  <c:v>1359.722</c:v>
                </c:pt>
                <c:pt idx="224">
                  <c:v>1364.501</c:v>
                </c:pt>
                <c:pt idx="225">
                  <c:v>1369.2760000000001</c:v>
                </c:pt>
                <c:pt idx="226">
                  <c:v>1374.046</c:v>
                </c:pt>
                <c:pt idx="227">
                  <c:v>1378.8109999999999</c:v>
                </c:pt>
                <c:pt idx="228">
                  <c:v>1383.5719999999999</c:v>
                </c:pt>
                <c:pt idx="229">
                  <c:v>1388.327</c:v>
                </c:pt>
                <c:pt idx="230">
                  <c:v>1393.079</c:v>
                </c:pt>
                <c:pt idx="231">
                  <c:v>1397.825</c:v>
                </c:pt>
                <c:pt idx="232">
                  <c:v>1402.567</c:v>
                </c:pt>
                <c:pt idx="233">
                  <c:v>1407.3040000000001</c:v>
                </c:pt>
                <c:pt idx="234">
                  <c:v>1412.0360000000001</c:v>
                </c:pt>
                <c:pt idx="235">
                  <c:v>1416.7639999999999</c:v>
                </c:pt>
                <c:pt idx="236">
                  <c:v>1421.4870000000001</c:v>
                </c:pt>
                <c:pt idx="237">
                  <c:v>1426.2049999999999</c:v>
                </c:pt>
                <c:pt idx="238">
                  <c:v>1430.9190000000001</c:v>
                </c:pt>
                <c:pt idx="239">
                  <c:v>1435.6279999999999</c:v>
                </c:pt>
                <c:pt idx="240">
                  <c:v>1440.3330000000001</c:v>
                </c:pt>
                <c:pt idx="241">
                  <c:v>1445.0319999999999</c:v>
                </c:pt>
                <c:pt idx="242">
                  <c:v>1449.7270000000001</c:v>
                </c:pt>
                <c:pt idx="243">
                  <c:v>1454.4179999999999</c:v>
                </c:pt>
                <c:pt idx="244">
                  <c:v>1459.104</c:v>
                </c:pt>
                <c:pt idx="245">
                  <c:v>1463.7850000000001</c:v>
                </c:pt>
                <c:pt idx="246">
                  <c:v>1468.462</c:v>
                </c:pt>
                <c:pt idx="247">
                  <c:v>1473.134</c:v>
                </c:pt>
                <c:pt idx="248">
                  <c:v>1477.8019999999999</c:v>
                </c:pt>
                <c:pt idx="249">
                  <c:v>1482.4649999999999</c:v>
                </c:pt>
                <c:pt idx="250">
                  <c:v>1487.123</c:v>
                </c:pt>
                <c:pt idx="251">
                  <c:v>1491.777</c:v>
                </c:pt>
                <c:pt idx="252">
                  <c:v>1496.4259999999999</c:v>
                </c:pt>
                <c:pt idx="253">
                  <c:v>1501.0709999999999</c:v>
                </c:pt>
                <c:pt idx="254">
                  <c:v>1505.711</c:v>
                </c:pt>
                <c:pt idx="255">
                  <c:v>1510.347</c:v>
                </c:pt>
                <c:pt idx="256">
                  <c:v>1514.9780000000001</c:v>
                </c:pt>
                <c:pt idx="257">
                  <c:v>1519.604</c:v>
                </c:pt>
                <c:pt idx="258">
                  <c:v>1524.2260000000001</c:v>
                </c:pt>
                <c:pt idx="259">
                  <c:v>1528.8440000000001</c:v>
                </c:pt>
                <c:pt idx="260">
                  <c:v>1533.4570000000001</c:v>
                </c:pt>
                <c:pt idx="261">
                  <c:v>1538.0650000000001</c:v>
                </c:pt>
                <c:pt idx="262">
                  <c:v>1542.6690000000001</c:v>
                </c:pt>
                <c:pt idx="263">
                  <c:v>1547.269</c:v>
                </c:pt>
                <c:pt idx="264">
                  <c:v>1551.864</c:v>
                </c:pt>
                <c:pt idx="265">
                  <c:v>1556.454</c:v>
                </c:pt>
                <c:pt idx="266">
                  <c:v>1561.0409999999999</c:v>
                </c:pt>
                <c:pt idx="267">
                  <c:v>1565.6220000000001</c:v>
                </c:pt>
                <c:pt idx="268">
                  <c:v>1570.1990000000001</c:v>
                </c:pt>
                <c:pt idx="269">
                  <c:v>1574.7719999999999</c:v>
                </c:pt>
                <c:pt idx="270">
                  <c:v>1579.34</c:v>
                </c:pt>
                <c:pt idx="271">
                  <c:v>1583.904</c:v>
                </c:pt>
                <c:pt idx="272">
                  <c:v>1588.4639999999999</c:v>
                </c:pt>
                <c:pt idx="273">
                  <c:v>1593.019</c:v>
                </c:pt>
                <c:pt idx="274">
                  <c:v>1597.569</c:v>
                </c:pt>
                <c:pt idx="275">
                  <c:v>1602.115</c:v>
                </c:pt>
                <c:pt idx="276">
                  <c:v>1606.6569999999999</c:v>
                </c:pt>
                <c:pt idx="277">
                  <c:v>1611.1949999999999</c:v>
                </c:pt>
                <c:pt idx="278">
                  <c:v>1615.7280000000001</c:v>
                </c:pt>
                <c:pt idx="279">
                  <c:v>1620.2560000000001</c:v>
                </c:pt>
                <c:pt idx="280">
                  <c:v>1624.78</c:v>
                </c:pt>
                <c:pt idx="281">
                  <c:v>1629.3</c:v>
                </c:pt>
                <c:pt idx="282">
                  <c:v>1633.816</c:v>
                </c:pt>
                <c:pt idx="283">
                  <c:v>1638.327</c:v>
                </c:pt>
                <c:pt idx="284">
                  <c:v>1642.8340000000001</c:v>
                </c:pt>
                <c:pt idx="285">
                  <c:v>1647.336</c:v>
                </c:pt>
                <c:pt idx="286">
                  <c:v>1651.8340000000001</c:v>
                </c:pt>
                <c:pt idx="287">
                  <c:v>1656.328</c:v>
                </c:pt>
                <c:pt idx="288">
                  <c:v>1660.817</c:v>
                </c:pt>
                <c:pt idx="289">
                  <c:v>1665.3019999999999</c:v>
                </c:pt>
                <c:pt idx="290">
                  <c:v>1669.7829999999999</c:v>
                </c:pt>
                <c:pt idx="291">
                  <c:v>1674.259</c:v>
                </c:pt>
                <c:pt idx="292">
                  <c:v>1678.732</c:v>
                </c:pt>
                <c:pt idx="293">
                  <c:v>1683.1990000000001</c:v>
                </c:pt>
                <c:pt idx="294">
                  <c:v>1687.663</c:v>
                </c:pt>
                <c:pt idx="295">
                  <c:v>1692.1220000000001</c:v>
                </c:pt>
                <c:pt idx="296">
                  <c:v>1696.577</c:v>
                </c:pt>
                <c:pt idx="297">
                  <c:v>1701.028</c:v>
                </c:pt>
                <c:pt idx="298">
                  <c:v>1705.4739999999999</c:v>
                </c:pt>
                <c:pt idx="299">
                  <c:v>1709.9169999999999</c:v>
                </c:pt>
                <c:pt idx="300">
                  <c:v>1714.355</c:v>
                </c:pt>
                <c:pt idx="301">
                  <c:v>1718.788</c:v>
                </c:pt>
                <c:pt idx="302">
                  <c:v>1723.2180000000001</c:v>
                </c:pt>
                <c:pt idx="303">
                  <c:v>1727.643</c:v>
                </c:pt>
                <c:pt idx="304">
                  <c:v>1732.0640000000001</c:v>
                </c:pt>
                <c:pt idx="305">
                  <c:v>1736.481</c:v>
                </c:pt>
                <c:pt idx="306">
                  <c:v>1740.893</c:v>
                </c:pt>
                <c:pt idx="307">
                  <c:v>1745.3009999999999</c:v>
                </c:pt>
                <c:pt idx="308">
                  <c:v>1749.7049999999999</c:v>
                </c:pt>
                <c:pt idx="309">
                  <c:v>1754.105</c:v>
                </c:pt>
                <c:pt idx="310">
                  <c:v>1758.501</c:v>
                </c:pt>
                <c:pt idx="311">
                  <c:v>1762.893</c:v>
                </c:pt>
                <c:pt idx="312">
                  <c:v>1767.28</c:v>
                </c:pt>
                <c:pt idx="313">
                  <c:v>1771.663</c:v>
                </c:pt>
                <c:pt idx="314">
                  <c:v>1776.0419999999999</c:v>
                </c:pt>
                <c:pt idx="315">
                  <c:v>1780.4169999999999</c:v>
                </c:pt>
                <c:pt idx="316">
                  <c:v>1784.787</c:v>
                </c:pt>
                <c:pt idx="317">
                  <c:v>1789.154</c:v>
                </c:pt>
                <c:pt idx="318">
                  <c:v>1793.5160000000001</c:v>
                </c:pt>
                <c:pt idx="319">
                  <c:v>1797.874</c:v>
                </c:pt>
                <c:pt idx="320">
                  <c:v>1802.2280000000001</c:v>
                </c:pt>
                <c:pt idx="321">
                  <c:v>1806.578</c:v>
                </c:pt>
                <c:pt idx="322">
                  <c:v>1810.924</c:v>
                </c:pt>
                <c:pt idx="323">
                  <c:v>1815.2660000000001</c:v>
                </c:pt>
                <c:pt idx="324">
                  <c:v>1819.6030000000001</c:v>
                </c:pt>
                <c:pt idx="325">
                  <c:v>1823.9369999999999</c:v>
                </c:pt>
                <c:pt idx="326">
                  <c:v>1828.2660000000001</c:v>
                </c:pt>
                <c:pt idx="327">
                  <c:v>1832.5909999999999</c:v>
                </c:pt>
                <c:pt idx="328">
                  <c:v>1836.913</c:v>
                </c:pt>
                <c:pt idx="329">
                  <c:v>1841.23</c:v>
                </c:pt>
                <c:pt idx="330">
                  <c:v>1845.5429999999999</c:v>
                </c:pt>
                <c:pt idx="331">
                  <c:v>1849.8520000000001</c:v>
                </c:pt>
                <c:pt idx="332">
                  <c:v>1854.1559999999999</c:v>
                </c:pt>
                <c:pt idx="333">
                  <c:v>1858.4570000000001</c:v>
                </c:pt>
                <c:pt idx="334">
                  <c:v>1862.7539999999999</c:v>
                </c:pt>
                <c:pt idx="335">
                  <c:v>1867.047</c:v>
                </c:pt>
                <c:pt idx="336">
                  <c:v>1871.335</c:v>
                </c:pt>
                <c:pt idx="337">
                  <c:v>1875.62</c:v>
                </c:pt>
                <c:pt idx="338">
                  <c:v>1879.9</c:v>
                </c:pt>
                <c:pt idx="339">
                  <c:v>1884.1769999999999</c:v>
                </c:pt>
                <c:pt idx="340">
                  <c:v>1888.4490000000001</c:v>
                </c:pt>
                <c:pt idx="341">
                  <c:v>1892.7180000000001</c:v>
                </c:pt>
                <c:pt idx="342">
                  <c:v>1896.982</c:v>
                </c:pt>
                <c:pt idx="343">
                  <c:v>1901.2429999999999</c:v>
                </c:pt>
                <c:pt idx="344">
                  <c:v>1905.499</c:v>
                </c:pt>
                <c:pt idx="345">
                  <c:v>1909.752</c:v>
                </c:pt>
                <c:pt idx="346">
                  <c:v>1914</c:v>
                </c:pt>
                <c:pt idx="347">
                  <c:v>1918.2449999999999</c:v>
                </c:pt>
                <c:pt idx="348">
                  <c:v>1922.4849999999999</c:v>
                </c:pt>
                <c:pt idx="349">
                  <c:v>1926.722</c:v>
                </c:pt>
                <c:pt idx="350">
                  <c:v>1930.954</c:v>
                </c:pt>
                <c:pt idx="351">
                  <c:v>1935.183</c:v>
                </c:pt>
                <c:pt idx="352">
                  <c:v>1939.4079999999999</c:v>
                </c:pt>
                <c:pt idx="353">
                  <c:v>1943.6279999999999</c:v>
                </c:pt>
                <c:pt idx="354">
                  <c:v>1947.845</c:v>
                </c:pt>
                <c:pt idx="355">
                  <c:v>1952.058</c:v>
                </c:pt>
                <c:pt idx="356">
                  <c:v>1956.2670000000001</c:v>
                </c:pt>
                <c:pt idx="357">
                  <c:v>1960.472</c:v>
                </c:pt>
                <c:pt idx="358">
                  <c:v>1964.673</c:v>
                </c:pt>
                <c:pt idx="359">
                  <c:v>1968.87</c:v>
                </c:pt>
                <c:pt idx="360">
                  <c:v>1973.0630000000001</c:v>
                </c:pt>
                <c:pt idx="361">
                  <c:v>1977.252</c:v>
                </c:pt>
                <c:pt idx="362">
                  <c:v>1981.4380000000001</c:v>
                </c:pt>
                <c:pt idx="363">
                  <c:v>1985.6189999999999</c:v>
                </c:pt>
                <c:pt idx="364">
                  <c:v>1989.797</c:v>
                </c:pt>
                <c:pt idx="365">
                  <c:v>1993.971</c:v>
                </c:pt>
                <c:pt idx="366">
                  <c:v>1998.14</c:v>
                </c:pt>
                <c:pt idx="367">
                  <c:v>2002.306</c:v>
                </c:pt>
                <c:pt idx="368">
                  <c:v>2006.4690000000001</c:v>
                </c:pt>
                <c:pt idx="369">
                  <c:v>2010.627</c:v>
                </c:pt>
                <c:pt idx="370">
                  <c:v>2014.7809999999999</c:v>
                </c:pt>
                <c:pt idx="371">
                  <c:v>2018.932</c:v>
                </c:pt>
                <c:pt idx="372">
                  <c:v>2023.078</c:v>
                </c:pt>
                <c:pt idx="373">
                  <c:v>2027.221</c:v>
                </c:pt>
                <c:pt idx="374">
                  <c:v>2031.36</c:v>
                </c:pt>
                <c:pt idx="375">
                  <c:v>2035.4949999999999</c:v>
                </c:pt>
                <c:pt idx="376">
                  <c:v>2039.627</c:v>
                </c:pt>
                <c:pt idx="377">
                  <c:v>2043.7539999999999</c:v>
                </c:pt>
                <c:pt idx="378">
                  <c:v>2047.8779999999999</c:v>
                </c:pt>
                <c:pt idx="379">
                  <c:v>2051.998</c:v>
                </c:pt>
                <c:pt idx="380">
                  <c:v>2056.114</c:v>
                </c:pt>
                <c:pt idx="381">
                  <c:v>2060.2260000000001</c:v>
                </c:pt>
                <c:pt idx="382">
                  <c:v>2064.3339999999998</c:v>
                </c:pt>
                <c:pt idx="383">
                  <c:v>2068.4389999999999</c:v>
                </c:pt>
                <c:pt idx="384">
                  <c:v>2072.54</c:v>
                </c:pt>
                <c:pt idx="385">
                  <c:v>2076.6370000000002</c:v>
                </c:pt>
                <c:pt idx="386">
                  <c:v>2080.73</c:v>
                </c:pt>
                <c:pt idx="387">
                  <c:v>2084.8200000000002</c:v>
                </c:pt>
                <c:pt idx="388">
                  <c:v>2088.9059999999999</c:v>
                </c:pt>
                <c:pt idx="389">
                  <c:v>2092.9879999999998</c:v>
                </c:pt>
                <c:pt idx="390">
                  <c:v>2097.0659999999998</c:v>
                </c:pt>
                <c:pt idx="391">
                  <c:v>2101.14</c:v>
                </c:pt>
                <c:pt idx="392">
                  <c:v>2105.2109999999998</c:v>
                </c:pt>
                <c:pt idx="393">
                  <c:v>2109.2779999999998</c:v>
                </c:pt>
                <c:pt idx="394">
                  <c:v>2113.3420000000001</c:v>
                </c:pt>
                <c:pt idx="395">
                  <c:v>2117.4009999999998</c:v>
                </c:pt>
                <c:pt idx="396">
                  <c:v>2121.4569999999999</c:v>
                </c:pt>
                <c:pt idx="397">
                  <c:v>2125.509</c:v>
                </c:pt>
                <c:pt idx="398">
                  <c:v>2129.558</c:v>
                </c:pt>
                <c:pt idx="399">
                  <c:v>2133.6019999999999</c:v>
                </c:pt>
                <c:pt idx="400">
                  <c:v>2137.643</c:v>
                </c:pt>
                <c:pt idx="401">
                  <c:v>2141.681</c:v>
                </c:pt>
                <c:pt idx="402">
                  <c:v>2145.7139999999999</c:v>
                </c:pt>
                <c:pt idx="403">
                  <c:v>2149.7440000000001</c:v>
                </c:pt>
                <c:pt idx="404">
                  <c:v>2153.77</c:v>
                </c:pt>
                <c:pt idx="405">
                  <c:v>2157.7930000000001</c:v>
                </c:pt>
                <c:pt idx="406">
                  <c:v>2161.8119999999999</c:v>
                </c:pt>
                <c:pt idx="407">
                  <c:v>2165.8270000000002</c:v>
                </c:pt>
                <c:pt idx="408">
                  <c:v>2169.8380000000002</c:v>
                </c:pt>
                <c:pt idx="409">
                  <c:v>2173.846</c:v>
                </c:pt>
                <c:pt idx="410">
                  <c:v>2177.8510000000001</c:v>
                </c:pt>
                <c:pt idx="411">
                  <c:v>2181.8510000000001</c:v>
                </c:pt>
                <c:pt idx="412">
                  <c:v>2185.848</c:v>
                </c:pt>
                <c:pt idx="413">
                  <c:v>2189.8409999999999</c:v>
                </c:pt>
                <c:pt idx="414">
                  <c:v>2193.8310000000001</c:v>
                </c:pt>
                <c:pt idx="415">
                  <c:v>2197.817</c:v>
                </c:pt>
                <c:pt idx="416">
                  <c:v>2201.799</c:v>
                </c:pt>
                <c:pt idx="417">
                  <c:v>2205.7779999999998</c:v>
                </c:pt>
                <c:pt idx="418">
                  <c:v>2209.7530000000002</c:v>
                </c:pt>
                <c:pt idx="419">
                  <c:v>2213.7249999999999</c:v>
                </c:pt>
                <c:pt idx="420">
                  <c:v>2217.6930000000002</c:v>
                </c:pt>
                <c:pt idx="421">
                  <c:v>2221.6570000000002</c:v>
                </c:pt>
                <c:pt idx="422">
                  <c:v>2225.6179999999999</c:v>
                </c:pt>
                <c:pt idx="423">
                  <c:v>2229.5749999999998</c:v>
                </c:pt>
                <c:pt idx="424">
                  <c:v>2233.529</c:v>
                </c:pt>
                <c:pt idx="425">
                  <c:v>2237.4789999999998</c:v>
                </c:pt>
                <c:pt idx="426">
                  <c:v>2241.4250000000002</c:v>
                </c:pt>
                <c:pt idx="427">
                  <c:v>2245.3679999999999</c:v>
                </c:pt>
                <c:pt idx="428">
                  <c:v>2249.3069999999998</c:v>
                </c:pt>
                <c:pt idx="429">
                  <c:v>2253.2429999999999</c:v>
                </c:pt>
                <c:pt idx="430">
                  <c:v>2257.1750000000002</c:v>
                </c:pt>
                <c:pt idx="431">
                  <c:v>2261.1039999999998</c:v>
                </c:pt>
                <c:pt idx="432">
                  <c:v>2265.029</c:v>
                </c:pt>
                <c:pt idx="433">
                  <c:v>2268.9499999999998</c:v>
                </c:pt>
                <c:pt idx="434">
                  <c:v>2272.8679999999999</c:v>
                </c:pt>
                <c:pt idx="435">
                  <c:v>2276.7829999999999</c:v>
                </c:pt>
                <c:pt idx="436">
                  <c:v>2280.694</c:v>
                </c:pt>
                <c:pt idx="437">
                  <c:v>2284.6010000000001</c:v>
                </c:pt>
                <c:pt idx="438">
                  <c:v>2288.5050000000001</c:v>
                </c:pt>
                <c:pt idx="439">
                  <c:v>2292.4050000000002</c:v>
                </c:pt>
                <c:pt idx="440">
                  <c:v>2296.3020000000001</c:v>
                </c:pt>
                <c:pt idx="441">
                  <c:v>2300.1950000000002</c:v>
                </c:pt>
                <c:pt idx="442">
                  <c:v>2304.085</c:v>
                </c:pt>
                <c:pt idx="443">
                  <c:v>2307.971</c:v>
                </c:pt>
                <c:pt idx="444">
                  <c:v>2311.8539999999998</c:v>
                </c:pt>
                <c:pt idx="445">
                  <c:v>2315.7339999999999</c:v>
                </c:pt>
                <c:pt idx="446">
                  <c:v>2319.6089999999999</c:v>
                </c:pt>
                <c:pt idx="447">
                  <c:v>2323.482</c:v>
                </c:pt>
                <c:pt idx="448">
                  <c:v>2327.3510000000001</c:v>
                </c:pt>
                <c:pt idx="449">
                  <c:v>2331.2159999999999</c:v>
                </c:pt>
                <c:pt idx="450">
                  <c:v>2335.078</c:v>
                </c:pt>
                <c:pt idx="451">
                  <c:v>2338.9369999999999</c:v>
                </c:pt>
                <c:pt idx="452">
                  <c:v>2342.7919999999999</c:v>
                </c:pt>
                <c:pt idx="453">
                  <c:v>2346.643</c:v>
                </c:pt>
                <c:pt idx="454">
                  <c:v>2350.4920000000002</c:v>
                </c:pt>
                <c:pt idx="455">
                  <c:v>2354.3359999999998</c:v>
                </c:pt>
                <c:pt idx="456">
                  <c:v>2358.1779999999999</c:v>
                </c:pt>
                <c:pt idx="457">
                  <c:v>2362.0149999999999</c:v>
                </c:pt>
                <c:pt idx="458">
                  <c:v>2365.85</c:v>
                </c:pt>
                <c:pt idx="459">
                  <c:v>2369.681</c:v>
                </c:pt>
                <c:pt idx="460">
                  <c:v>2373.5079999999998</c:v>
                </c:pt>
                <c:pt idx="461">
                  <c:v>2377.3330000000001</c:v>
                </c:pt>
                <c:pt idx="462">
                  <c:v>2381.1529999999998</c:v>
                </c:pt>
                <c:pt idx="463">
                  <c:v>2384.971</c:v>
                </c:pt>
                <c:pt idx="464">
                  <c:v>2388.7849999999999</c:v>
                </c:pt>
                <c:pt idx="465">
                  <c:v>2392.5949999999998</c:v>
                </c:pt>
                <c:pt idx="466">
                  <c:v>2396.402</c:v>
                </c:pt>
                <c:pt idx="467">
                  <c:v>2400.2060000000001</c:v>
                </c:pt>
                <c:pt idx="468">
                  <c:v>2404.0070000000001</c:v>
                </c:pt>
                <c:pt idx="469">
                  <c:v>2407.8040000000001</c:v>
                </c:pt>
                <c:pt idx="470">
                  <c:v>2411.5970000000002</c:v>
                </c:pt>
                <c:pt idx="471">
                  <c:v>2415.3879999999999</c:v>
                </c:pt>
                <c:pt idx="472">
                  <c:v>2419.174</c:v>
                </c:pt>
                <c:pt idx="473">
                  <c:v>2422.9580000000001</c:v>
                </c:pt>
                <c:pt idx="474">
                  <c:v>2426.7379999999998</c:v>
                </c:pt>
                <c:pt idx="475">
                  <c:v>2430.5149999999999</c:v>
                </c:pt>
                <c:pt idx="476">
                  <c:v>2434.2890000000002</c:v>
                </c:pt>
                <c:pt idx="477">
                  <c:v>2438.0590000000002</c:v>
                </c:pt>
                <c:pt idx="478">
                  <c:v>2441.8249999999998</c:v>
                </c:pt>
                <c:pt idx="479">
                  <c:v>2445.5889999999999</c:v>
                </c:pt>
                <c:pt idx="480">
                  <c:v>2449.3490000000002</c:v>
                </c:pt>
                <c:pt idx="481">
                  <c:v>2453.1060000000002</c:v>
                </c:pt>
                <c:pt idx="482">
                  <c:v>2456.8589999999999</c:v>
                </c:pt>
                <c:pt idx="483">
                  <c:v>2460.61</c:v>
                </c:pt>
                <c:pt idx="484">
                  <c:v>2464.3560000000002</c:v>
                </c:pt>
                <c:pt idx="485">
                  <c:v>2468.1</c:v>
                </c:pt>
                <c:pt idx="486">
                  <c:v>2471.84</c:v>
                </c:pt>
                <c:pt idx="487">
                  <c:v>2475.5770000000002</c:v>
                </c:pt>
                <c:pt idx="488">
                  <c:v>2479.3110000000001</c:v>
                </c:pt>
                <c:pt idx="489">
                  <c:v>2483.0410000000002</c:v>
                </c:pt>
                <c:pt idx="490">
                  <c:v>2486.768</c:v>
                </c:pt>
                <c:pt idx="491">
                  <c:v>2490.4920000000002</c:v>
                </c:pt>
                <c:pt idx="492">
                  <c:v>2494.2130000000002</c:v>
                </c:pt>
                <c:pt idx="493">
                  <c:v>2497.9299999999998</c:v>
                </c:pt>
                <c:pt idx="494">
                  <c:v>2501.6439999999998</c:v>
                </c:pt>
                <c:pt idx="495">
                  <c:v>2505.355</c:v>
                </c:pt>
                <c:pt idx="496">
                  <c:v>2509.0619999999999</c:v>
                </c:pt>
                <c:pt idx="497">
                  <c:v>2512.7660000000001</c:v>
                </c:pt>
                <c:pt idx="498">
                  <c:v>2516.4670000000001</c:v>
                </c:pt>
                <c:pt idx="499">
                  <c:v>2520.165</c:v>
                </c:pt>
                <c:pt idx="500">
                  <c:v>2523.8589999999999</c:v>
                </c:pt>
                <c:pt idx="501">
                  <c:v>2527.5509999999999</c:v>
                </c:pt>
                <c:pt idx="502">
                  <c:v>2531.239</c:v>
                </c:pt>
                <c:pt idx="503">
                  <c:v>2534.9229999999998</c:v>
                </c:pt>
                <c:pt idx="504">
                  <c:v>2538.605</c:v>
                </c:pt>
                <c:pt idx="505">
                  <c:v>2542.2829999999999</c:v>
                </c:pt>
                <c:pt idx="506">
                  <c:v>2545.9580000000001</c:v>
                </c:pt>
                <c:pt idx="507">
                  <c:v>2549.63</c:v>
                </c:pt>
                <c:pt idx="508">
                  <c:v>2553.299</c:v>
                </c:pt>
                <c:pt idx="509">
                  <c:v>2556.9639999999999</c:v>
                </c:pt>
                <c:pt idx="510">
                  <c:v>2560.6260000000002</c:v>
                </c:pt>
                <c:pt idx="511">
                  <c:v>2564.2849999999999</c:v>
                </c:pt>
                <c:pt idx="512">
                  <c:v>2567.9409999999998</c:v>
                </c:pt>
                <c:pt idx="513">
                  <c:v>2571.5940000000001</c:v>
                </c:pt>
                <c:pt idx="514">
                  <c:v>2575.2429999999999</c:v>
                </c:pt>
                <c:pt idx="515">
                  <c:v>2578.89</c:v>
                </c:pt>
                <c:pt idx="516">
                  <c:v>2582.5329999999999</c:v>
                </c:pt>
                <c:pt idx="517">
                  <c:v>2586.1729999999998</c:v>
                </c:pt>
                <c:pt idx="518">
                  <c:v>2589.8090000000002</c:v>
                </c:pt>
                <c:pt idx="519">
                  <c:v>2593.4430000000002</c:v>
                </c:pt>
                <c:pt idx="520">
                  <c:v>2597.0729999999999</c:v>
                </c:pt>
                <c:pt idx="521">
                  <c:v>2600.701</c:v>
                </c:pt>
                <c:pt idx="522">
                  <c:v>2604.3249999999998</c:v>
                </c:pt>
                <c:pt idx="523">
                  <c:v>2607.9459999999999</c:v>
                </c:pt>
                <c:pt idx="524">
                  <c:v>2611.5639999999999</c:v>
                </c:pt>
                <c:pt idx="525">
                  <c:v>2615.1779999999999</c:v>
                </c:pt>
                <c:pt idx="526">
                  <c:v>2618.79</c:v>
                </c:pt>
                <c:pt idx="527">
                  <c:v>2622.3980000000001</c:v>
                </c:pt>
                <c:pt idx="528">
                  <c:v>2626.0039999999999</c:v>
                </c:pt>
                <c:pt idx="529">
                  <c:v>2629.6060000000002</c:v>
                </c:pt>
                <c:pt idx="530">
                  <c:v>2633.2049999999999</c:v>
                </c:pt>
                <c:pt idx="531">
                  <c:v>2636.8009999999999</c:v>
                </c:pt>
                <c:pt idx="532">
                  <c:v>2640.3939999999998</c:v>
                </c:pt>
                <c:pt idx="533">
                  <c:v>2643.9830000000002</c:v>
                </c:pt>
                <c:pt idx="534">
                  <c:v>2647.57</c:v>
                </c:pt>
                <c:pt idx="535">
                  <c:v>2651.1529999999998</c:v>
                </c:pt>
                <c:pt idx="536">
                  <c:v>2654.7339999999999</c:v>
                </c:pt>
                <c:pt idx="537">
                  <c:v>2658.3110000000001</c:v>
                </c:pt>
                <c:pt idx="538">
                  <c:v>2661.8850000000002</c:v>
                </c:pt>
                <c:pt idx="539">
                  <c:v>2665.4560000000001</c:v>
                </c:pt>
                <c:pt idx="540">
                  <c:v>2669.0250000000001</c:v>
                </c:pt>
                <c:pt idx="541">
                  <c:v>2672.5889999999999</c:v>
                </c:pt>
                <c:pt idx="542">
                  <c:v>2676.1509999999998</c:v>
                </c:pt>
                <c:pt idx="543">
                  <c:v>2679.71</c:v>
                </c:pt>
                <c:pt idx="544">
                  <c:v>2683.2660000000001</c:v>
                </c:pt>
                <c:pt idx="545">
                  <c:v>2686.819</c:v>
                </c:pt>
                <c:pt idx="546">
                  <c:v>2690.3679999999999</c:v>
                </c:pt>
                <c:pt idx="547">
                  <c:v>2693.915</c:v>
                </c:pt>
                <c:pt idx="548">
                  <c:v>2697.4580000000001</c:v>
                </c:pt>
                <c:pt idx="549">
                  <c:v>2700.9989999999998</c:v>
                </c:pt>
                <c:pt idx="550">
                  <c:v>2704.5360000000001</c:v>
                </c:pt>
                <c:pt idx="551">
                  <c:v>2708.0709999999999</c:v>
                </c:pt>
                <c:pt idx="552">
                  <c:v>2711.6019999999999</c:v>
                </c:pt>
                <c:pt idx="553">
                  <c:v>2715.13</c:v>
                </c:pt>
                <c:pt idx="554">
                  <c:v>2718.6559999999999</c:v>
                </c:pt>
                <c:pt idx="555">
                  <c:v>2722.1779999999999</c:v>
                </c:pt>
                <c:pt idx="556">
                  <c:v>2725.6970000000001</c:v>
                </c:pt>
                <c:pt idx="557">
                  <c:v>2729.2139999999999</c:v>
                </c:pt>
                <c:pt idx="558">
                  <c:v>2732.7269999999999</c:v>
                </c:pt>
                <c:pt idx="559">
                  <c:v>2736.2370000000001</c:v>
                </c:pt>
                <c:pt idx="560">
                  <c:v>2739.7440000000001</c:v>
                </c:pt>
                <c:pt idx="561">
                  <c:v>2743.2489999999998</c:v>
                </c:pt>
                <c:pt idx="562">
                  <c:v>2746.75</c:v>
                </c:pt>
                <c:pt idx="563">
                  <c:v>2750.248</c:v>
                </c:pt>
                <c:pt idx="564">
                  <c:v>2753.7429999999999</c:v>
                </c:pt>
                <c:pt idx="565">
                  <c:v>2757.2359999999999</c:v>
                </c:pt>
                <c:pt idx="566">
                  <c:v>2760.7249999999999</c:v>
                </c:pt>
                <c:pt idx="567">
                  <c:v>2764.2109999999998</c:v>
                </c:pt>
                <c:pt idx="568">
                  <c:v>2767.6950000000002</c:v>
                </c:pt>
                <c:pt idx="569">
                  <c:v>2771.1750000000002</c:v>
                </c:pt>
                <c:pt idx="570">
                  <c:v>2774.652</c:v>
                </c:pt>
                <c:pt idx="571">
                  <c:v>2778.127</c:v>
                </c:pt>
                <c:pt idx="572">
                  <c:v>2781.598</c:v>
                </c:pt>
                <c:pt idx="573">
                  <c:v>2785.067</c:v>
                </c:pt>
                <c:pt idx="574">
                  <c:v>2788.5320000000002</c:v>
                </c:pt>
                <c:pt idx="575">
                  <c:v>2791.9949999999999</c:v>
                </c:pt>
                <c:pt idx="576">
                  <c:v>2795.4549999999999</c:v>
                </c:pt>
                <c:pt idx="577">
                  <c:v>2798.9110000000001</c:v>
                </c:pt>
                <c:pt idx="578">
                  <c:v>2802.3649999999998</c:v>
                </c:pt>
                <c:pt idx="579">
                  <c:v>2805.8159999999998</c:v>
                </c:pt>
                <c:pt idx="580">
                  <c:v>2809.2640000000001</c:v>
                </c:pt>
                <c:pt idx="581">
                  <c:v>2812.7089999999998</c:v>
                </c:pt>
                <c:pt idx="582">
                  <c:v>2816.1509999999998</c:v>
                </c:pt>
                <c:pt idx="583">
                  <c:v>2819.59</c:v>
                </c:pt>
                <c:pt idx="584">
                  <c:v>2823.0259999999998</c:v>
                </c:pt>
                <c:pt idx="585">
                  <c:v>2826.46</c:v>
                </c:pt>
                <c:pt idx="586">
                  <c:v>2829.89</c:v>
                </c:pt>
                <c:pt idx="587">
                  <c:v>2833.3180000000002</c:v>
                </c:pt>
                <c:pt idx="588">
                  <c:v>2836.7420000000002</c:v>
                </c:pt>
                <c:pt idx="589">
                  <c:v>2840.1640000000002</c:v>
                </c:pt>
                <c:pt idx="590">
                  <c:v>2843.5830000000001</c:v>
                </c:pt>
                <c:pt idx="591">
                  <c:v>2846.9989999999998</c:v>
                </c:pt>
                <c:pt idx="592">
                  <c:v>2850.4119999999998</c:v>
                </c:pt>
                <c:pt idx="593">
                  <c:v>2853.8220000000001</c:v>
                </c:pt>
                <c:pt idx="594">
                  <c:v>2857.2289999999998</c:v>
                </c:pt>
                <c:pt idx="595">
                  <c:v>2860.634</c:v>
                </c:pt>
                <c:pt idx="596">
                  <c:v>2864.0349999999999</c:v>
                </c:pt>
                <c:pt idx="597">
                  <c:v>2867.4340000000002</c:v>
                </c:pt>
                <c:pt idx="598">
                  <c:v>2870.83</c:v>
                </c:pt>
                <c:pt idx="599">
                  <c:v>2874.223</c:v>
                </c:pt>
                <c:pt idx="600">
                  <c:v>2877.6129999999998</c:v>
                </c:pt>
                <c:pt idx="601">
                  <c:v>2881</c:v>
                </c:pt>
                <c:pt idx="602">
                  <c:v>2884.3850000000002</c:v>
                </c:pt>
                <c:pt idx="603">
                  <c:v>2887.7660000000001</c:v>
                </c:pt>
                <c:pt idx="604">
                  <c:v>2891.145</c:v>
                </c:pt>
                <c:pt idx="605">
                  <c:v>2894.5210000000002</c:v>
                </c:pt>
                <c:pt idx="606">
                  <c:v>2897.8939999999998</c:v>
                </c:pt>
                <c:pt idx="607">
                  <c:v>2901.2640000000001</c:v>
                </c:pt>
                <c:pt idx="608">
                  <c:v>2904.6309999999999</c:v>
                </c:pt>
                <c:pt idx="609">
                  <c:v>2907.9960000000001</c:v>
                </c:pt>
                <c:pt idx="610">
                  <c:v>2911.3580000000002</c:v>
                </c:pt>
                <c:pt idx="611">
                  <c:v>2914.7170000000001</c:v>
                </c:pt>
                <c:pt idx="612">
                  <c:v>2918.0729999999999</c:v>
                </c:pt>
                <c:pt idx="613">
                  <c:v>2921.4259999999999</c:v>
                </c:pt>
                <c:pt idx="614">
                  <c:v>2924.777</c:v>
                </c:pt>
                <c:pt idx="615">
                  <c:v>2928.1239999999998</c:v>
                </c:pt>
                <c:pt idx="616">
                  <c:v>2931.4690000000001</c:v>
                </c:pt>
                <c:pt idx="617">
                  <c:v>2934.8110000000001</c:v>
                </c:pt>
                <c:pt idx="618">
                  <c:v>2938.15</c:v>
                </c:pt>
                <c:pt idx="619">
                  <c:v>2941.4870000000001</c:v>
                </c:pt>
                <c:pt idx="620">
                  <c:v>2944.8209999999999</c:v>
                </c:pt>
                <c:pt idx="621">
                  <c:v>2948.152</c:v>
                </c:pt>
                <c:pt idx="622">
                  <c:v>2951.48</c:v>
                </c:pt>
                <c:pt idx="623">
                  <c:v>2954.8049999999998</c:v>
                </c:pt>
                <c:pt idx="624">
                  <c:v>2958.1280000000002</c:v>
                </c:pt>
                <c:pt idx="625">
                  <c:v>2961.4470000000001</c:v>
                </c:pt>
                <c:pt idx="626">
                  <c:v>2964.7649999999999</c:v>
                </c:pt>
                <c:pt idx="627">
                  <c:v>2968.0790000000002</c:v>
                </c:pt>
                <c:pt idx="628">
                  <c:v>2971.39</c:v>
                </c:pt>
                <c:pt idx="629">
                  <c:v>2974.6990000000001</c:v>
                </c:pt>
                <c:pt idx="630">
                  <c:v>2978.0050000000001</c:v>
                </c:pt>
                <c:pt idx="631">
                  <c:v>2981.308</c:v>
                </c:pt>
                <c:pt idx="632">
                  <c:v>2984.6089999999999</c:v>
                </c:pt>
                <c:pt idx="633">
                  <c:v>2987.9070000000002</c:v>
                </c:pt>
                <c:pt idx="634">
                  <c:v>2991.2020000000002</c:v>
                </c:pt>
                <c:pt idx="635">
                  <c:v>2994.4940000000001</c:v>
                </c:pt>
                <c:pt idx="636">
                  <c:v>2997.7840000000001</c:v>
                </c:pt>
                <c:pt idx="637">
                  <c:v>3001.07</c:v>
                </c:pt>
                <c:pt idx="638">
                  <c:v>3004.355</c:v>
                </c:pt>
                <c:pt idx="639">
                  <c:v>3007.636</c:v>
                </c:pt>
                <c:pt idx="640">
                  <c:v>3010.915</c:v>
                </c:pt>
                <c:pt idx="641">
                  <c:v>3014.1909999999998</c:v>
                </c:pt>
                <c:pt idx="642">
                  <c:v>3017.4639999999999</c:v>
                </c:pt>
                <c:pt idx="643">
                  <c:v>3020.7339999999999</c:v>
                </c:pt>
                <c:pt idx="644">
                  <c:v>3024.002</c:v>
                </c:pt>
                <c:pt idx="645">
                  <c:v>3027.2669999999998</c:v>
                </c:pt>
                <c:pt idx="646">
                  <c:v>3030.53</c:v>
                </c:pt>
                <c:pt idx="647">
                  <c:v>3033.7890000000002</c:v>
                </c:pt>
                <c:pt idx="648">
                  <c:v>3037.0459999999998</c:v>
                </c:pt>
                <c:pt idx="649">
                  <c:v>3040.3009999999999</c:v>
                </c:pt>
                <c:pt idx="650">
                  <c:v>3043.5520000000001</c:v>
                </c:pt>
                <c:pt idx="651">
                  <c:v>3046.8009999999999</c:v>
                </c:pt>
                <c:pt idx="652">
                  <c:v>3050.0479999999998</c:v>
                </c:pt>
                <c:pt idx="653">
                  <c:v>3053.2910000000002</c:v>
                </c:pt>
                <c:pt idx="654">
                  <c:v>3056.5320000000002</c:v>
                </c:pt>
                <c:pt idx="655">
                  <c:v>3059.7710000000002</c:v>
                </c:pt>
                <c:pt idx="656">
                  <c:v>3063.0059999999999</c:v>
                </c:pt>
                <c:pt idx="657">
                  <c:v>3066.239</c:v>
                </c:pt>
                <c:pt idx="658">
                  <c:v>3069.4690000000001</c:v>
                </c:pt>
                <c:pt idx="659">
                  <c:v>3072.6970000000001</c:v>
                </c:pt>
                <c:pt idx="660">
                  <c:v>3075.922</c:v>
                </c:pt>
                <c:pt idx="661">
                  <c:v>3079.1439999999998</c:v>
                </c:pt>
                <c:pt idx="662">
                  <c:v>3082.364</c:v>
                </c:pt>
                <c:pt idx="663">
                  <c:v>3085.5810000000001</c:v>
                </c:pt>
                <c:pt idx="664">
                  <c:v>3088.7950000000001</c:v>
                </c:pt>
                <c:pt idx="665">
                  <c:v>3092.0070000000001</c:v>
                </c:pt>
                <c:pt idx="666">
                  <c:v>3095.2159999999999</c:v>
                </c:pt>
                <c:pt idx="667">
                  <c:v>3098.4229999999998</c:v>
                </c:pt>
                <c:pt idx="668">
                  <c:v>3101.627</c:v>
                </c:pt>
                <c:pt idx="669">
                  <c:v>3104.828</c:v>
                </c:pt>
                <c:pt idx="670">
                  <c:v>3108.0259999999998</c:v>
                </c:pt>
                <c:pt idx="671">
                  <c:v>3111.2220000000002</c:v>
                </c:pt>
                <c:pt idx="672">
                  <c:v>3114.4160000000002</c:v>
                </c:pt>
                <c:pt idx="673">
                  <c:v>3117.607</c:v>
                </c:pt>
                <c:pt idx="674">
                  <c:v>3120.7950000000001</c:v>
                </c:pt>
                <c:pt idx="675">
                  <c:v>3123.98</c:v>
                </c:pt>
                <c:pt idx="676">
                  <c:v>3127.163</c:v>
                </c:pt>
                <c:pt idx="677">
                  <c:v>3130.3440000000001</c:v>
                </c:pt>
                <c:pt idx="678">
                  <c:v>3133.5210000000002</c:v>
                </c:pt>
                <c:pt idx="679">
                  <c:v>3136.6959999999999</c:v>
                </c:pt>
                <c:pt idx="680">
                  <c:v>3139.8690000000001</c:v>
                </c:pt>
                <c:pt idx="681">
                  <c:v>3143.0390000000002</c:v>
                </c:pt>
                <c:pt idx="682">
                  <c:v>3146.2060000000001</c:v>
                </c:pt>
                <c:pt idx="683">
                  <c:v>3149.3710000000001</c:v>
                </c:pt>
                <c:pt idx="684">
                  <c:v>3152.5329999999999</c:v>
                </c:pt>
                <c:pt idx="685">
                  <c:v>3155.6930000000002</c:v>
                </c:pt>
                <c:pt idx="686">
                  <c:v>3158.85</c:v>
                </c:pt>
                <c:pt idx="687">
                  <c:v>3162.0050000000001</c:v>
                </c:pt>
                <c:pt idx="688">
                  <c:v>3165.1570000000002</c:v>
                </c:pt>
                <c:pt idx="689">
                  <c:v>3168.306</c:v>
                </c:pt>
                <c:pt idx="690">
                  <c:v>3171.453</c:v>
                </c:pt>
                <c:pt idx="691">
                  <c:v>3174.5970000000002</c:v>
                </c:pt>
                <c:pt idx="692">
                  <c:v>3177.739</c:v>
                </c:pt>
                <c:pt idx="693">
                  <c:v>3180.8780000000002</c:v>
                </c:pt>
                <c:pt idx="694">
                  <c:v>3184.0140000000001</c:v>
                </c:pt>
                <c:pt idx="695">
                  <c:v>3187.1489999999999</c:v>
                </c:pt>
                <c:pt idx="696">
                  <c:v>3190.28</c:v>
                </c:pt>
                <c:pt idx="697">
                  <c:v>3193.4090000000001</c:v>
                </c:pt>
                <c:pt idx="698">
                  <c:v>3196.5360000000001</c:v>
                </c:pt>
                <c:pt idx="699">
                  <c:v>3199.6590000000001</c:v>
                </c:pt>
                <c:pt idx="700">
                  <c:v>3202.7809999999999</c:v>
                </c:pt>
                <c:pt idx="701">
                  <c:v>3205.9</c:v>
                </c:pt>
                <c:pt idx="702">
                  <c:v>3209.0160000000001</c:v>
                </c:pt>
                <c:pt idx="703">
                  <c:v>3212.13</c:v>
                </c:pt>
                <c:pt idx="704">
                  <c:v>3215.241</c:v>
                </c:pt>
                <c:pt idx="705">
                  <c:v>3218.35</c:v>
                </c:pt>
                <c:pt idx="706">
                  <c:v>3221.4560000000001</c:v>
                </c:pt>
                <c:pt idx="707">
                  <c:v>3224.56</c:v>
                </c:pt>
                <c:pt idx="708">
                  <c:v>3227.6610000000001</c:v>
                </c:pt>
                <c:pt idx="709">
                  <c:v>3230.76</c:v>
                </c:pt>
                <c:pt idx="710">
                  <c:v>3233.8560000000002</c:v>
                </c:pt>
                <c:pt idx="711">
                  <c:v>3236.95</c:v>
                </c:pt>
                <c:pt idx="712">
                  <c:v>3240.0410000000002</c:v>
                </c:pt>
                <c:pt idx="713">
                  <c:v>3243.13</c:v>
                </c:pt>
                <c:pt idx="714">
                  <c:v>3246.2159999999999</c:v>
                </c:pt>
                <c:pt idx="715">
                  <c:v>3249.3</c:v>
                </c:pt>
                <c:pt idx="716">
                  <c:v>3252.3820000000001</c:v>
                </c:pt>
                <c:pt idx="717">
                  <c:v>3255.46</c:v>
                </c:pt>
                <c:pt idx="718">
                  <c:v>3258.5369999999998</c:v>
                </c:pt>
                <c:pt idx="719">
                  <c:v>3261.6109999999999</c:v>
                </c:pt>
                <c:pt idx="720">
                  <c:v>3264.6819999999998</c:v>
                </c:pt>
                <c:pt idx="721">
                  <c:v>3267.7510000000002</c:v>
                </c:pt>
                <c:pt idx="722">
                  <c:v>3270.8180000000002</c:v>
                </c:pt>
                <c:pt idx="723">
                  <c:v>3273.8820000000001</c:v>
                </c:pt>
                <c:pt idx="724">
                  <c:v>3276.9430000000002</c:v>
                </c:pt>
                <c:pt idx="725">
                  <c:v>3280.002</c:v>
                </c:pt>
                <c:pt idx="726">
                  <c:v>3283.0590000000002</c:v>
                </c:pt>
                <c:pt idx="727">
                  <c:v>3286.1129999999998</c:v>
                </c:pt>
                <c:pt idx="728">
                  <c:v>3289.165</c:v>
                </c:pt>
                <c:pt idx="729">
                  <c:v>3292.2139999999999</c:v>
                </c:pt>
                <c:pt idx="730">
                  <c:v>3295.261</c:v>
                </c:pt>
                <c:pt idx="731">
                  <c:v>3298.306</c:v>
                </c:pt>
                <c:pt idx="732">
                  <c:v>3301.348</c:v>
                </c:pt>
                <c:pt idx="733">
                  <c:v>3304.3870000000002</c:v>
                </c:pt>
                <c:pt idx="734">
                  <c:v>3307.4250000000002</c:v>
                </c:pt>
                <c:pt idx="735">
                  <c:v>3310.4589999999998</c:v>
                </c:pt>
                <c:pt idx="736">
                  <c:v>3313.4920000000002</c:v>
                </c:pt>
                <c:pt idx="737">
                  <c:v>3316.5210000000002</c:v>
                </c:pt>
                <c:pt idx="738">
                  <c:v>3319.549</c:v>
                </c:pt>
                <c:pt idx="739">
                  <c:v>3322.5740000000001</c:v>
                </c:pt>
                <c:pt idx="740">
                  <c:v>3325.5970000000002</c:v>
                </c:pt>
                <c:pt idx="741">
                  <c:v>3328.6170000000002</c:v>
                </c:pt>
                <c:pt idx="742">
                  <c:v>3331.6350000000002</c:v>
                </c:pt>
                <c:pt idx="743">
                  <c:v>3334.65</c:v>
                </c:pt>
                <c:pt idx="744">
                  <c:v>3337.663</c:v>
                </c:pt>
                <c:pt idx="745">
                  <c:v>3340.674</c:v>
                </c:pt>
                <c:pt idx="746">
                  <c:v>3343.6819999999998</c:v>
                </c:pt>
                <c:pt idx="747">
                  <c:v>3346.6880000000001</c:v>
                </c:pt>
                <c:pt idx="748">
                  <c:v>3349.6909999999998</c:v>
                </c:pt>
                <c:pt idx="749">
                  <c:v>3352.692</c:v>
                </c:pt>
                <c:pt idx="750">
                  <c:v>3355.6909999999998</c:v>
                </c:pt>
                <c:pt idx="751">
                  <c:v>3358.6869999999999</c:v>
                </c:pt>
                <c:pt idx="752">
                  <c:v>3361.681</c:v>
                </c:pt>
                <c:pt idx="753">
                  <c:v>3364.6729999999998</c:v>
                </c:pt>
                <c:pt idx="754">
                  <c:v>3367.6619999999998</c:v>
                </c:pt>
                <c:pt idx="755">
                  <c:v>3370.6489999999999</c:v>
                </c:pt>
                <c:pt idx="756">
                  <c:v>3373.6329999999998</c:v>
                </c:pt>
                <c:pt idx="757">
                  <c:v>3376.6149999999998</c:v>
                </c:pt>
                <c:pt idx="758">
                  <c:v>3379.5949999999998</c:v>
                </c:pt>
                <c:pt idx="759">
                  <c:v>3382.5720000000001</c:v>
                </c:pt>
                <c:pt idx="760">
                  <c:v>3385.547</c:v>
                </c:pt>
                <c:pt idx="761">
                  <c:v>3388.52</c:v>
                </c:pt>
                <c:pt idx="762">
                  <c:v>3391.49</c:v>
                </c:pt>
                <c:pt idx="763">
                  <c:v>3394.4580000000001</c:v>
                </c:pt>
                <c:pt idx="764">
                  <c:v>3397.424</c:v>
                </c:pt>
                <c:pt idx="765">
                  <c:v>3400.3870000000002</c:v>
                </c:pt>
                <c:pt idx="766">
                  <c:v>3403.348</c:v>
                </c:pt>
                <c:pt idx="767">
                  <c:v>3406.3069999999998</c:v>
                </c:pt>
                <c:pt idx="768">
                  <c:v>3409.2629999999999</c:v>
                </c:pt>
                <c:pt idx="769">
                  <c:v>3412.2170000000001</c:v>
                </c:pt>
                <c:pt idx="770">
                  <c:v>3415.1680000000001</c:v>
                </c:pt>
                <c:pt idx="771">
                  <c:v>3418.1179999999999</c:v>
                </c:pt>
                <c:pt idx="772">
                  <c:v>3421.0650000000001</c:v>
                </c:pt>
                <c:pt idx="773">
                  <c:v>3424.009</c:v>
                </c:pt>
                <c:pt idx="774">
                  <c:v>3426.951</c:v>
                </c:pt>
                <c:pt idx="775">
                  <c:v>3429.8910000000001</c:v>
                </c:pt>
                <c:pt idx="776">
                  <c:v>3432.8290000000002</c:v>
                </c:pt>
                <c:pt idx="777">
                  <c:v>3435.7640000000001</c:v>
                </c:pt>
                <c:pt idx="778">
                  <c:v>3438.6970000000001</c:v>
                </c:pt>
                <c:pt idx="779">
                  <c:v>3441.6280000000002</c:v>
                </c:pt>
                <c:pt idx="780">
                  <c:v>3444.5569999999998</c:v>
                </c:pt>
                <c:pt idx="781">
                  <c:v>3447.4830000000002</c:v>
                </c:pt>
                <c:pt idx="782">
                  <c:v>3450.4070000000002</c:v>
                </c:pt>
                <c:pt idx="783">
                  <c:v>3453.328</c:v>
                </c:pt>
                <c:pt idx="784">
                  <c:v>3456.2469999999998</c:v>
                </c:pt>
                <c:pt idx="785">
                  <c:v>3459.1640000000002</c:v>
                </c:pt>
                <c:pt idx="786">
                  <c:v>3462.0790000000002</c:v>
                </c:pt>
                <c:pt idx="787">
                  <c:v>3464.991</c:v>
                </c:pt>
                <c:pt idx="788">
                  <c:v>3467.902</c:v>
                </c:pt>
                <c:pt idx="789">
                  <c:v>3470.8090000000002</c:v>
                </c:pt>
                <c:pt idx="790">
                  <c:v>3473.7150000000001</c:v>
                </c:pt>
                <c:pt idx="791">
                  <c:v>3476.6179999999999</c:v>
                </c:pt>
                <c:pt idx="792">
                  <c:v>3479.5189999999998</c:v>
                </c:pt>
                <c:pt idx="793">
                  <c:v>3482.4180000000001</c:v>
                </c:pt>
                <c:pt idx="794">
                  <c:v>3485.3150000000001</c:v>
                </c:pt>
                <c:pt idx="795">
                  <c:v>3488.2089999999998</c:v>
                </c:pt>
                <c:pt idx="796">
                  <c:v>3491.1010000000001</c:v>
                </c:pt>
                <c:pt idx="797">
                  <c:v>3493.99</c:v>
                </c:pt>
                <c:pt idx="798">
                  <c:v>3496.8780000000002</c:v>
                </c:pt>
                <c:pt idx="799">
                  <c:v>3499.7629999999999</c:v>
                </c:pt>
                <c:pt idx="800">
                  <c:v>3502.6460000000002</c:v>
                </c:pt>
                <c:pt idx="801">
                  <c:v>3505.527</c:v>
                </c:pt>
                <c:pt idx="802">
                  <c:v>3508.4050000000002</c:v>
                </c:pt>
                <c:pt idx="803">
                  <c:v>3511.2809999999999</c:v>
                </c:pt>
                <c:pt idx="804">
                  <c:v>3514.1550000000002</c:v>
                </c:pt>
                <c:pt idx="805">
                  <c:v>3517.027</c:v>
                </c:pt>
                <c:pt idx="806">
                  <c:v>3519.8969999999999</c:v>
                </c:pt>
                <c:pt idx="807">
                  <c:v>3522.7640000000001</c:v>
                </c:pt>
                <c:pt idx="808">
                  <c:v>3525.6289999999999</c:v>
                </c:pt>
                <c:pt idx="809">
                  <c:v>3528.4920000000002</c:v>
                </c:pt>
                <c:pt idx="810">
                  <c:v>3531.3519999999999</c:v>
                </c:pt>
                <c:pt idx="811">
                  <c:v>3534.2109999999998</c:v>
                </c:pt>
                <c:pt idx="812">
                  <c:v>3537.067</c:v>
                </c:pt>
                <c:pt idx="813">
                  <c:v>3539.9209999999998</c:v>
                </c:pt>
                <c:pt idx="814">
                  <c:v>3542.7730000000001</c:v>
                </c:pt>
                <c:pt idx="815">
                  <c:v>3545.6219999999998</c:v>
                </c:pt>
                <c:pt idx="816">
                  <c:v>3548.4690000000001</c:v>
                </c:pt>
                <c:pt idx="817">
                  <c:v>3551.3150000000001</c:v>
                </c:pt>
                <c:pt idx="818">
                  <c:v>3554.1570000000002</c:v>
                </c:pt>
                <c:pt idx="819">
                  <c:v>3556.998</c:v>
                </c:pt>
                <c:pt idx="820">
                  <c:v>3559.837</c:v>
                </c:pt>
                <c:pt idx="821">
                  <c:v>3562.6729999999998</c:v>
                </c:pt>
                <c:pt idx="822">
                  <c:v>3565.5070000000001</c:v>
                </c:pt>
                <c:pt idx="823">
                  <c:v>3568.3389999999999</c:v>
                </c:pt>
                <c:pt idx="824">
                  <c:v>3571.1689999999999</c:v>
                </c:pt>
                <c:pt idx="825">
                  <c:v>3573.9960000000001</c:v>
                </c:pt>
                <c:pt idx="826">
                  <c:v>3576.8220000000001</c:v>
                </c:pt>
                <c:pt idx="827">
                  <c:v>3579.645</c:v>
                </c:pt>
                <c:pt idx="828">
                  <c:v>3582.4659999999999</c:v>
                </c:pt>
                <c:pt idx="829">
                  <c:v>3585.2849999999999</c:v>
                </c:pt>
                <c:pt idx="830">
                  <c:v>3588.1010000000001</c:v>
                </c:pt>
                <c:pt idx="831">
                  <c:v>3590.9160000000002</c:v>
                </c:pt>
                <c:pt idx="832">
                  <c:v>3593.7280000000001</c:v>
                </c:pt>
                <c:pt idx="833">
                  <c:v>3596.538</c:v>
                </c:pt>
                <c:pt idx="834">
                  <c:v>3599.346</c:v>
                </c:pt>
                <c:pt idx="835">
                  <c:v>3602.152</c:v>
                </c:pt>
                <c:pt idx="836">
                  <c:v>3604.9560000000001</c:v>
                </c:pt>
                <c:pt idx="837">
                  <c:v>3607.7570000000001</c:v>
                </c:pt>
                <c:pt idx="838">
                  <c:v>3610.556</c:v>
                </c:pt>
                <c:pt idx="839">
                  <c:v>3613.3539999999998</c:v>
                </c:pt>
                <c:pt idx="840">
                  <c:v>3616.1489999999999</c:v>
                </c:pt>
                <c:pt idx="841">
                  <c:v>3618.942</c:v>
                </c:pt>
                <c:pt idx="842">
                  <c:v>3621.732</c:v>
                </c:pt>
                <c:pt idx="843">
                  <c:v>3624.5210000000002</c:v>
                </c:pt>
                <c:pt idx="844">
                  <c:v>3627.3069999999998</c:v>
                </c:pt>
                <c:pt idx="845">
                  <c:v>3630.0920000000001</c:v>
                </c:pt>
                <c:pt idx="846">
                  <c:v>3632.8739999999998</c:v>
                </c:pt>
                <c:pt idx="847">
                  <c:v>3635.654</c:v>
                </c:pt>
                <c:pt idx="848">
                  <c:v>3638.4319999999998</c:v>
                </c:pt>
                <c:pt idx="849">
                  <c:v>3641.2080000000001</c:v>
                </c:pt>
                <c:pt idx="850">
                  <c:v>3643.982</c:v>
                </c:pt>
                <c:pt idx="851">
                  <c:v>3646.7530000000002</c:v>
                </c:pt>
                <c:pt idx="852">
                  <c:v>3649.5230000000001</c:v>
                </c:pt>
                <c:pt idx="853">
                  <c:v>3652.29</c:v>
                </c:pt>
                <c:pt idx="854">
                  <c:v>3655.0549999999998</c:v>
                </c:pt>
                <c:pt idx="855">
                  <c:v>3657.8180000000002</c:v>
                </c:pt>
                <c:pt idx="856">
                  <c:v>3660.5790000000002</c:v>
                </c:pt>
                <c:pt idx="857">
                  <c:v>3663.3380000000002</c:v>
                </c:pt>
                <c:pt idx="858">
                  <c:v>3666.0949999999998</c:v>
                </c:pt>
                <c:pt idx="859">
                  <c:v>3668.8490000000002</c:v>
                </c:pt>
                <c:pt idx="860">
                  <c:v>3671.6019999999999</c:v>
                </c:pt>
                <c:pt idx="861">
                  <c:v>3674.3519999999999</c:v>
                </c:pt>
                <c:pt idx="862">
                  <c:v>3677.1010000000001</c:v>
                </c:pt>
                <c:pt idx="863">
                  <c:v>3679.8470000000002</c:v>
                </c:pt>
                <c:pt idx="864">
                  <c:v>3682.5909999999999</c:v>
                </c:pt>
                <c:pt idx="865">
                  <c:v>3685.3330000000001</c:v>
                </c:pt>
                <c:pt idx="866">
                  <c:v>3688.0729999999999</c:v>
                </c:pt>
                <c:pt idx="867">
                  <c:v>3690.8110000000001</c:v>
                </c:pt>
                <c:pt idx="868">
                  <c:v>3693.547</c:v>
                </c:pt>
                <c:pt idx="869">
                  <c:v>3696.2809999999999</c:v>
                </c:pt>
                <c:pt idx="870">
                  <c:v>3699.0129999999999</c:v>
                </c:pt>
                <c:pt idx="871">
                  <c:v>3701.7420000000002</c:v>
                </c:pt>
                <c:pt idx="872">
                  <c:v>3704.47</c:v>
                </c:pt>
                <c:pt idx="873">
                  <c:v>3707.1950000000002</c:v>
                </c:pt>
                <c:pt idx="874">
                  <c:v>3709.9189999999999</c:v>
                </c:pt>
                <c:pt idx="875">
                  <c:v>3712.64</c:v>
                </c:pt>
                <c:pt idx="876">
                  <c:v>3715.3589999999999</c:v>
                </c:pt>
                <c:pt idx="877">
                  <c:v>3718.076</c:v>
                </c:pt>
                <c:pt idx="878">
                  <c:v>3720.7919999999999</c:v>
                </c:pt>
                <c:pt idx="879">
                  <c:v>3723.5050000000001</c:v>
                </c:pt>
                <c:pt idx="880">
                  <c:v>3726.2159999999999</c:v>
                </c:pt>
                <c:pt idx="881">
                  <c:v>3728.9250000000002</c:v>
                </c:pt>
                <c:pt idx="882">
                  <c:v>3731.6320000000001</c:v>
                </c:pt>
                <c:pt idx="883">
                  <c:v>3734.3359999999998</c:v>
                </c:pt>
                <c:pt idx="884">
                  <c:v>3737.0390000000002</c:v>
                </c:pt>
                <c:pt idx="885">
                  <c:v>3739.74</c:v>
                </c:pt>
                <c:pt idx="886">
                  <c:v>3742.4389999999999</c:v>
                </c:pt>
                <c:pt idx="887">
                  <c:v>3745.136</c:v>
                </c:pt>
                <c:pt idx="888">
                  <c:v>3747.83</c:v>
                </c:pt>
                <c:pt idx="889">
                  <c:v>3750.5230000000001</c:v>
                </c:pt>
                <c:pt idx="890">
                  <c:v>3753.2130000000002</c:v>
                </c:pt>
                <c:pt idx="891">
                  <c:v>3755.902</c:v>
                </c:pt>
                <c:pt idx="892">
                  <c:v>3758.5889999999999</c:v>
                </c:pt>
                <c:pt idx="893">
                  <c:v>3761.2730000000001</c:v>
                </c:pt>
                <c:pt idx="894">
                  <c:v>3763.9560000000001</c:v>
                </c:pt>
                <c:pt idx="895">
                  <c:v>3766.636</c:v>
                </c:pt>
                <c:pt idx="896">
                  <c:v>3769.3150000000001</c:v>
                </c:pt>
                <c:pt idx="897">
                  <c:v>3771.991</c:v>
                </c:pt>
                <c:pt idx="898">
                  <c:v>3774.665</c:v>
                </c:pt>
                <c:pt idx="899">
                  <c:v>3777.3380000000002</c:v>
                </c:pt>
                <c:pt idx="900">
                  <c:v>3780.0079999999998</c:v>
                </c:pt>
                <c:pt idx="901">
                  <c:v>3782.6770000000001</c:v>
                </c:pt>
                <c:pt idx="902">
                  <c:v>3785.3429999999998</c:v>
                </c:pt>
                <c:pt idx="903">
                  <c:v>3788.0070000000001</c:v>
                </c:pt>
                <c:pt idx="904">
                  <c:v>3790.67</c:v>
                </c:pt>
                <c:pt idx="905">
                  <c:v>3793.33</c:v>
                </c:pt>
                <c:pt idx="906">
                  <c:v>3795.989</c:v>
                </c:pt>
                <c:pt idx="907">
                  <c:v>3798.645</c:v>
                </c:pt>
                <c:pt idx="908">
                  <c:v>3801.299</c:v>
                </c:pt>
                <c:pt idx="909">
                  <c:v>3803.9520000000002</c:v>
                </c:pt>
                <c:pt idx="910">
                  <c:v>3806.6019999999999</c:v>
                </c:pt>
                <c:pt idx="911">
                  <c:v>3809.2510000000002</c:v>
                </c:pt>
                <c:pt idx="912">
                  <c:v>3811.8969999999999</c:v>
                </c:pt>
                <c:pt idx="913">
                  <c:v>3814.5419999999999</c:v>
                </c:pt>
                <c:pt idx="914">
                  <c:v>3817.1840000000002</c:v>
                </c:pt>
                <c:pt idx="915">
                  <c:v>3819.8249999999998</c:v>
                </c:pt>
                <c:pt idx="916">
                  <c:v>3822.4630000000002</c:v>
                </c:pt>
                <c:pt idx="917">
                  <c:v>3825.1</c:v>
                </c:pt>
                <c:pt idx="918">
                  <c:v>3827.7350000000001</c:v>
                </c:pt>
                <c:pt idx="919">
                  <c:v>3830.3670000000002</c:v>
                </c:pt>
                <c:pt idx="920">
                  <c:v>3832.998</c:v>
                </c:pt>
                <c:pt idx="921">
                  <c:v>3835.627</c:v>
                </c:pt>
                <c:pt idx="922">
                  <c:v>3838.2530000000002</c:v>
                </c:pt>
                <c:pt idx="923">
                  <c:v>3840.8780000000002</c:v>
                </c:pt>
                <c:pt idx="924">
                  <c:v>3843.5010000000002</c:v>
                </c:pt>
                <c:pt idx="925">
                  <c:v>3846.1219999999998</c:v>
                </c:pt>
                <c:pt idx="926">
                  <c:v>3848.741</c:v>
                </c:pt>
                <c:pt idx="927">
                  <c:v>3851.3580000000002</c:v>
                </c:pt>
                <c:pt idx="928">
                  <c:v>3853.973</c:v>
                </c:pt>
                <c:pt idx="929">
                  <c:v>3856.5859999999998</c:v>
                </c:pt>
                <c:pt idx="930">
                  <c:v>3859.1970000000001</c:v>
                </c:pt>
                <c:pt idx="931">
                  <c:v>3861.806</c:v>
                </c:pt>
                <c:pt idx="932">
                  <c:v>3864.4140000000002</c:v>
                </c:pt>
                <c:pt idx="933">
                  <c:v>3867.0189999999998</c:v>
                </c:pt>
                <c:pt idx="934">
                  <c:v>3869.6219999999998</c:v>
                </c:pt>
                <c:pt idx="935">
                  <c:v>3872.2240000000002</c:v>
                </c:pt>
                <c:pt idx="936">
                  <c:v>3874.8229999999999</c:v>
                </c:pt>
                <c:pt idx="937">
                  <c:v>3877.4209999999998</c:v>
                </c:pt>
                <c:pt idx="938">
                  <c:v>3880.0160000000001</c:v>
                </c:pt>
                <c:pt idx="939">
                  <c:v>3882.61</c:v>
                </c:pt>
                <c:pt idx="940">
                  <c:v>3885.2020000000002</c:v>
                </c:pt>
                <c:pt idx="941">
                  <c:v>3887.7919999999999</c:v>
                </c:pt>
                <c:pt idx="942">
                  <c:v>3890.38</c:v>
                </c:pt>
                <c:pt idx="943">
                  <c:v>3892.9659999999999</c:v>
                </c:pt>
                <c:pt idx="944">
                  <c:v>3895.55</c:v>
                </c:pt>
                <c:pt idx="945">
                  <c:v>3898.1320000000001</c:v>
                </c:pt>
                <c:pt idx="946">
                  <c:v>3900.7130000000002</c:v>
                </c:pt>
                <c:pt idx="947">
                  <c:v>3903.2910000000002</c:v>
                </c:pt>
                <c:pt idx="948">
                  <c:v>3905.8679999999999</c:v>
                </c:pt>
                <c:pt idx="949">
                  <c:v>3908.442</c:v>
                </c:pt>
                <c:pt idx="950">
                  <c:v>3911.0149999999999</c:v>
                </c:pt>
                <c:pt idx="951">
                  <c:v>3913.5859999999998</c:v>
                </c:pt>
                <c:pt idx="952">
                  <c:v>3916.1550000000002</c:v>
                </c:pt>
                <c:pt idx="953">
                  <c:v>3918.7220000000002</c:v>
                </c:pt>
                <c:pt idx="954">
                  <c:v>3921.2869999999998</c:v>
                </c:pt>
                <c:pt idx="955">
                  <c:v>3923.85</c:v>
                </c:pt>
                <c:pt idx="956">
                  <c:v>3926.4110000000001</c:v>
                </c:pt>
                <c:pt idx="957">
                  <c:v>3928.971</c:v>
                </c:pt>
                <c:pt idx="958">
                  <c:v>3931.5279999999998</c:v>
                </c:pt>
                <c:pt idx="959">
                  <c:v>3934.0839999999998</c:v>
                </c:pt>
                <c:pt idx="960">
                  <c:v>3936.6379999999999</c:v>
                </c:pt>
                <c:pt idx="961">
                  <c:v>3939.19</c:v>
                </c:pt>
                <c:pt idx="962">
                  <c:v>3941.74</c:v>
                </c:pt>
                <c:pt idx="963">
                  <c:v>3944.288</c:v>
                </c:pt>
                <c:pt idx="964">
                  <c:v>3946.8339999999998</c:v>
                </c:pt>
                <c:pt idx="965">
                  <c:v>3949.3780000000002</c:v>
                </c:pt>
                <c:pt idx="966">
                  <c:v>3951.9209999999998</c:v>
                </c:pt>
                <c:pt idx="967">
                  <c:v>3954.462</c:v>
                </c:pt>
                <c:pt idx="968">
                  <c:v>3957</c:v>
                </c:pt>
                <c:pt idx="969">
                  <c:v>3959.5369999999998</c:v>
                </c:pt>
                <c:pt idx="970">
                  <c:v>3962.0720000000001</c:v>
                </c:pt>
                <c:pt idx="971">
                  <c:v>3964.6060000000002</c:v>
                </c:pt>
                <c:pt idx="972">
                  <c:v>3967.1370000000002</c:v>
                </c:pt>
                <c:pt idx="973">
                  <c:v>3969.6669999999999</c:v>
                </c:pt>
                <c:pt idx="974">
                  <c:v>3972.194</c:v>
                </c:pt>
                <c:pt idx="975">
                  <c:v>3974.72</c:v>
                </c:pt>
                <c:pt idx="976">
                  <c:v>3977.2440000000001</c:v>
                </c:pt>
                <c:pt idx="977">
                  <c:v>3979.7660000000001</c:v>
                </c:pt>
                <c:pt idx="978">
                  <c:v>3982.2860000000001</c:v>
                </c:pt>
                <c:pt idx="979">
                  <c:v>3984.8049999999998</c:v>
                </c:pt>
                <c:pt idx="980">
                  <c:v>3987.3209999999999</c:v>
                </c:pt>
                <c:pt idx="981">
                  <c:v>3989.8359999999998</c:v>
                </c:pt>
                <c:pt idx="982">
                  <c:v>3992.3490000000002</c:v>
                </c:pt>
                <c:pt idx="983">
                  <c:v>3994.86</c:v>
                </c:pt>
                <c:pt idx="984">
                  <c:v>3997.3690000000001</c:v>
                </c:pt>
                <c:pt idx="985">
                  <c:v>3999.877</c:v>
                </c:pt>
                <c:pt idx="986">
                  <c:v>4002.3820000000001</c:v>
                </c:pt>
                <c:pt idx="987">
                  <c:v>4004.886</c:v>
                </c:pt>
                <c:pt idx="988">
                  <c:v>4007.3879999999999</c:v>
                </c:pt>
                <c:pt idx="989">
                  <c:v>4009.8879999999999</c:v>
                </c:pt>
                <c:pt idx="990">
                  <c:v>4012.386</c:v>
                </c:pt>
                <c:pt idx="991">
                  <c:v>4014.8829999999998</c:v>
                </c:pt>
                <c:pt idx="992">
                  <c:v>4017.377</c:v>
                </c:pt>
                <c:pt idx="993">
                  <c:v>4019.87</c:v>
                </c:pt>
                <c:pt idx="994">
                  <c:v>4022.3609999999999</c:v>
                </c:pt>
                <c:pt idx="995">
                  <c:v>4024.85</c:v>
                </c:pt>
                <c:pt idx="996">
                  <c:v>4027.3380000000002</c:v>
                </c:pt>
                <c:pt idx="997">
                  <c:v>4029.8229999999999</c:v>
                </c:pt>
                <c:pt idx="998">
                  <c:v>4032.3069999999998</c:v>
                </c:pt>
                <c:pt idx="999">
                  <c:v>4034.7890000000002</c:v>
                </c:pt>
                <c:pt idx="1000">
                  <c:v>4037.2689999999998</c:v>
                </c:pt>
                <c:pt idx="1001">
                  <c:v>4039.7469999999998</c:v>
                </c:pt>
                <c:pt idx="1002">
                  <c:v>4042.2240000000002</c:v>
                </c:pt>
                <c:pt idx="1003">
                  <c:v>4044.6990000000001</c:v>
                </c:pt>
                <c:pt idx="1004">
                  <c:v>4047.172</c:v>
                </c:pt>
                <c:pt idx="1005">
                  <c:v>4049.643</c:v>
                </c:pt>
                <c:pt idx="1006">
                  <c:v>4052.1120000000001</c:v>
                </c:pt>
                <c:pt idx="1007">
                  <c:v>4054.58</c:v>
                </c:pt>
                <c:pt idx="1008">
                  <c:v>4057.0459999999998</c:v>
                </c:pt>
                <c:pt idx="1009">
                  <c:v>4059.51</c:v>
                </c:pt>
                <c:pt idx="1010">
                  <c:v>4061.9720000000002</c:v>
                </c:pt>
                <c:pt idx="1011">
                  <c:v>4064.4319999999998</c:v>
                </c:pt>
                <c:pt idx="1012">
                  <c:v>4066.8910000000001</c:v>
                </c:pt>
                <c:pt idx="1013">
                  <c:v>4069.348</c:v>
                </c:pt>
                <c:pt idx="1014">
                  <c:v>4071.8029999999999</c:v>
                </c:pt>
                <c:pt idx="1015">
                  <c:v>4074.2559999999999</c:v>
                </c:pt>
                <c:pt idx="1016">
                  <c:v>4076.7080000000001</c:v>
                </c:pt>
                <c:pt idx="1017">
                  <c:v>4079.1579999999999</c:v>
                </c:pt>
                <c:pt idx="1018">
                  <c:v>4081.6060000000002</c:v>
                </c:pt>
                <c:pt idx="1019">
                  <c:v>4084.0520000000001</c:v>
                </c:pt>
                <c:pt idx="1020">
                  <c:v>4086.4969999999998</c:v>
                </c:pt>
                <c:pt idx="1021">
                  <c:v>4088.9389999999999</c:v>
                </c:pt>
                <c:pt idx="1022">
                  <c:v>4091.38</c:v>
                </c:pt>
                <c:pt idx="1023">
                  <c:v>4093.819</c:v>
                </c:pt>
                <c:pt idx="1024">
                  <c:v>4096.2569999999996</c:v>
                </c:pt>
                <c:pt idx="1025">
                  <c:v>4098.6930000000002</c:v>
                </c:pt>
                <c:pt idx="1026">
                  <c:v>4101.1270000000004</c:v>
                </c:pt>
                <c:pt idx="1027">
                  <c:v>4103.5590000000002</c:v>
                </c:pt>
                <c:pt idx="1028">
                  <c:v>4105.9889999999996</c:v>
                </c:pt>
                <c:pt idx="1029">
                  <c:v>4108.4179999999997</c:v>
                </c:pt>
                <c:pt idx="1030">
                  <c:v>4110.8450000000003</c:v>
                </c:pt>
                <c:pt idx="1031">
                  <c:v>4113.2700000000004</c:v>
                </c:pt>
                <c:pt idx="1032">
                  <c:v>4115.6940000000004</c:v>
                </c:pt>
                <c:pt idx="1033">
                  <c:v>4118.1149999999998</c:v>
                </c:pt>
                <c:pt idx="1034">
                  <c:v>4120.5349999999999</c:v>
                </c:pt>
                <c:pt idx="1035">
                  <c:v>4122.9539999999997</c:v>
                </c:pt>
                <c:pt idx="1036">
                  <c:v>4125.37</c:v>
                </c:pt>
                <c:pt idx="1037">
                  <c:v>4127.7849999999999</c:v>
                </c:pt>
                <c:pt idx="1038">
                  <c:v>4130.1980000000003</c:v>
                </c:pt>
                <c:pt idx="1039">
                  <c:v>4132.6090000000004</c:v>
                </c:pt>
                <c:pt idx="1040">
                  <c:v>4135.0190000000002</c:v>
                </c:pt>
                <c:pt idx="1041">
                  <c:v>4137.4269999999997</c:v>
                </c:pt>
                <c:pt idx="1042">
                  <c:v>4139.8329999999996</c:v>
                </c:pt>
                <c:pt idx="1043">
                  <c:v>4142.2370000000001</c:v>
                </c:pt>
              </c:numCache>
            </c:numRef>
          </c:xVal>
          <c:yVal>
            <c:numRef>
              <c:f>גיליון1!$G$24:$ANJ$24</c:f>
            </c:numRef>
          </c:yVal>
          <c:smooth val="1"/>
        </c:ser>
        <c:ser>
          <c:idx val="16"/>
          <c:order val="7"/>
          <c:tx>
            <c:strRef>
              <c:f>גיליון1!$C$24:$F$24</c:f>
              <c:strCache>
                <c:ptCount val="4"/>
                <c:pt idx="0">
                  <c:v>ice</c:v>
                </c:pt>
                <c:pt idx="1">
                  <c:v>100</c:v>
                </c:pt>
                <c:pt idx="2">
                  <c:v>coli</c:v>
                </c:pt>
                <c:pt idx="3">
                  <c:v>1</c:v>
                </c:pt>
              </c:strCache>
            </c:strRef>
          </c:tx>
          <c:spPr>
            <a:ln w="19050" cap="rnd">
              <a:solidFill>
                <a:schemeClr val="accent3">
                  <a:lumMod val="50000"/>
                </a:schemeClr>
              </a:solidFill>
              <a:round/>
            </a:ln>
            <a:effectLst/>
          </c:spPr>
          <c:marker>
            <c:symbol val="none"/>
          </c:marker>
          <c:xVal>
            <c:numRef>
              <c:f>גיליון1!$G$1:$ANJ$1</c:f>
              <c:numCache>
                <c:formatCode>General</c:formatCode>
                <c:ptCount val="1044"/>
                <c:pt idx="0">
                  <c:v>160.70099999999999</c:v>
                </c:pt>
                <c:pt idx="1">
                  <c:v>166.74199999999999</c:v>
                </c:pt>
                <c:pt idx="2">
                  <c:v>172.77699999999999</c:v>
                </c:pt>
                <c:pt idx="3">
                  <c:v>178.80500000000001</c:v>
                </c:pt>
                <c:pt idx="4">
                  <c:v>184.82599999999999</c:v>
                </c:pt>
                <c:pt idx="5">
                  <c:v>190.84100000000001</c:v>
                </c:pt>
                <c:pt idx="6">
                  <c:v>196.84899999999999</c:v>
                </c:pt>
                <c:pt idx="7">
                  <c:v>202.85</c:v>
                </c:pt>
                <c:pt idx="8">
                  <c:v>208.845</c:v>
                </c:pt>
                <c:pt idx="9">
                  <c:v>214.833</c:v>
                </c:pt>
                <c:pt idx="10">
                  <c:v>220.815</c:v>
                </c:pt>
                <c:pt idx="11">
                  <c:v>226.78899999999999</c:v>
                </c:pt>
                <c:pt idx="12">
                  <c:v>232.75800000000001</c:v>
                </c:pt>
                <c:pt idx="13">
                  <c:v>238.71899999999999</c:v>
                </c:pt>
                <c:pt idx="14">
                  <c:v>244.67400000000001</c:v>
                </c:pt>
                <c:pt idx="15">
                  <c:v>250.62299999999999</c:v>
                </c:pt>
                <c:pt idx="16">
                  <c:v>256.565</c:v>
                </c:pt>
                <c:pt idx="17">
                  <c:v>262.5</c:v>
                </c:pt>
                <c:pt idx="18">
                  <c:v>268.42899999999997</c:v>
                </c:pt>
                <c:pt idx="19">
                  <c:v>274.351</c:v>
                </c:pt>
                <c:pt idx="20">
                  <c:v>280.267</c:v>
                </c:pt>
                <c:pt idx="21">
                  <c:v>286.17599999999999</c:v>
                </c:pt>
                <c:pt idx="22">
                  <c:v>292.07900000000001</c:v>
                </c:pt>
                <c:pt idx="23">
                  <c:v>297.97500000000002</c:v>
                </c:pt>
                <c:pt idx="24">
                  <c:v>303.86500000000001</c:v>
                </c:pt>
                <c:pt idx="25">
                  <c:v>309.74799999999999</c:v>
                </c:pt>
                <c:pt idx="26">
                  <c:v>315.625</c:v>
                </c:pt>
                <c:pt idx="27">
                  <c:v>321.495</c:v>
                </c:pt>
                <c:pt idx="28">
                  <c:v>327.35899999999998</c:v>
                </c:pt>
                <c:pt idx="29">
                  <c:v>333.21699999999998</c:v>
                </c:pt>
                <c:pt idx="30">
                  <c:v>339.06799999999998</c:v>
                </c:pt>
                <c:pt idx="31">
                  <c:v>344.91199999999998</c:v>
                </c:pt>
                <c:pt idx="32">
                  <c:v>350.75099999999998</c:v>
                </c:pt>
                <c:pt idx="33">
                  <c:v>356.58300000000003</c:v>
                </c:pt>
                <c:pt idx="34">
                  <c:v>362.40800000000002</c:v>
                </c:pt>
                <c:pt idx="35">
                  <c:v>368.22699999999998</c:v>
                </c:pt>
                <c:pt idx="36">
                  <c:v>374.04</c:v>
                </c:pt>
                <c:pt idx="37">
                  <c:v>379.84699999999998</c:v>
                </c:pt>
                <c:pt idx="38">
                  <c:v>385.64699999999999</c:v>
                </c:pt>
                <c:pt idx="39">
                  <c:v>391.44</c:v>
                </c:pt>
                <c:pt idx="40">
                  <c:v>397.22800000000001</c:v>
                </c:pt>
                <c:pt idx="41">
                  <c:v>403.00900000000001</c:v>
                </c:pt>
                <c:pt idx="42">
                  <c:v>408.78399999999999</c:v>
                </c:pt>
                <c:pt idx="43">
                  <c:v>414.553</c:v>
                </c:pt>
                <c:pt idx="44">
                  <c:v>420.315</c:v>
                </c:pt>
                <c:pt idx="45">
                  <c:v>426.07100000000003</c:v>
                </c:pt>
                <c:pt idx="46">
                  <c:v>431.82100000000003</c:v>
                </c:pt>
                <c:pt idx="47">
                  <c:v>437.565</c:v>
                </c:pt>
                <c:pt idx="48">
                  <c:v>443.30200000000002</c:v>
                </c:pt>
                <c:pt idx="49">
                  <c:v>449.03300000000002</c:v>
                </c:pt>
                <c:pt idx="50">
                  <c:v>454.75799999999998</c:v>
                </c:pt>
                <c:pt idx="51">
                  <c:v>460.47699999999998</c:v>
                </c:pt>
                <c:pt idx="52">
                  <c:v>466.18900000000002</c:v>
                </c:pt>
                <c:pt idx="53">
                  <c:v>471.89600000000002</c:v>
                </c:pt>
                <c:pt idx="54">
                  <c:v>477.596</c:v>
                </c:pt>
                <c:pt idx="55">
                  <c:v>483.29</c:v>
                </c:pt>
                <c:pt idx="56">
                  <c:v>488.97800000000001</c:v>
                </c:pt>
                <c:pt idx="57">
                  <c:v>494.66</c:v>
                </c:pt>
                <c:pt idx="58">
                  <c:v>500.33499999999998</c:v>
                </c:pt>
                <c:pt idx="59">
                  <c:v>506.005</c:v>
                </c:pt>
                <c:pt idx="60">
                  <c:v>511.66800000000001</c:v>
                </c:pt>
                <c:pt idx="61">
                  <c:v>517.32500000000005</c:v>
                </c:pt>
                <c:pt idx="62">
                  <c:v>522.97699999999998</c:v>
                </c:pt>
                <c:pt idx="63">
                  <c:v>528.62199999999996</c:v>
                </c:pt>
                <c:pt idx="64">
                  <c:v>534.26099999999997</c:v>
                </c:pt>
                <c:pt idx="65">
                  <c:v>539.89400000000001</c:v>
                </c:pt>
                <c:pt idx="66">
                  <c:v>545.52099999999996</c:v>
                </c:pt>
                <c:pt idx="67">
                  <c:v>551.14099999999996</c:v>
                </c:pt>
                <c:pt idx="68">
                  <c:v>556.75599999999997</c:v>
                </c:pt>
                <c:pt idx="69">
                  <c:v>562.36500000000001</c:v>
                </c:pt>
                <c:pt idx="70">
                  <c:v>567.96799999999996</c:v>
                </c:pt>
                <c:pt idx="71">
                  <c:v>573.56500000000005</c:v>
                </c:pt>
                <c:pt idx="72">
                  <c:v>579.15499999999997</c:v>
                </c:pt>
                <c:pt idx="73">
                  <c:v>584.74</c:v>
                </c:pt>
                <c:pt idx="74">
                  <c:v>590.31899999999996</c:v>
                </c:pt>
                <c:pt idx="75">
                  <c:v>595.89200000000005</c:v>
                </c:pt>
                <c:pt idx="76">
                  <c:v>601.45899999999995</c:v>
                </c:pt>
                <c:pt idx="77">
                  <c:v>607.02</c:v>
                </c:pt>
                <c:pt idx="78">
                  <c:v>612.57500000000005</c:v>
                </c:pt>
                <c:pt idx="79">
                  <c:v>618.12400000000002</c:v>
                </c:pt>
                <c:pt idx="80">
                  <c:v>623.66700000000003</c:v>
                </c:pt>
                <c:pt idx="81">
                  <c:v>629.20399999999995</c:v>
                </c:pt>
                <c:pt idx="82">
                  <c:v>634.73500000000001</c:v>
                </c:pt>
                <c:pt idx="83">
                  <c:v>640.26099999999997</c:v>
                </c:pt>
                <c:pt idx="84">
                  <c:v>645.78099999999995</c:v>
                </c:pt>
                <c:pt idx="85">
                  <c:v>651.29399999999998</c:v>
                </c:pt>
                <c:pt idx="86">
                  <c:v>656.80200000000002</c:v>
                </c:pt>
                <c:pt idx="87">
                  <c:v>662.30399999999997</c:v>
                </c:pt>
                <c:pt idx="88">
                  <c:v>667.8</c:v>
                </c:pt>
                <c:pt idx="89">
                  <c:v>673.29</c:v>
                </c:pt>
                <c:pt idx="90">
                  <c:v>678.77499999999998</c:v>
                </c:pt>
                <c:pt idx="91">
                  <c:v>684.25400000000002</c:v>
                </c:pt>
                <c:pt idx="92">
                  <c:v>689.726</c:v>
                </c:pt>
                <c:pt idx="93">
                  <c:v>695.19299999999998</c:v>
                </c:pt>
                <c:pt idx="94">
                  <c:v>700.65499999999997</c:v>
                </c:pt>
                <c:pt idx="95">
                  <c:v>706.11</c:v>
                </c:pt>
                <c:pt idx="96">
                  <c:v>711.56</c:v>
                </c:pt>
                <c:pt idx="97">
                  <c:v>717.00400000000002</c:v>
                </c:pt>
                <c:pt idx="98">
                  <c:v>722.44200000000001</c:v>
                </c:pt>
                <c:pt idx="99">
                  <c:v>727.87400000000002</c:v>
                </c:pt>
                <c:pt idx="100">
                  <c:v>733.30100000000004</c:v>
                </c:pt>
                <c:pt idx="101">
                  <c:v>738.72199999999998</c:v>
                </c:pt>
                <c:pt idx="102">
                  <c:v>744.13699999999994</c:v>
                </c:pt>
                <c:pt idx="103">
                  <c:v>749.54700000000003</c:v>
                </c:pt>
                <c:pt idx="104">
                  <c:v>754.95100000000002</c:v>
                </c:pt>
                <c:pt idx="105">
                  <c:v>760.34900000000005</c:v>
                </c:pt>
                <c:pt idx="106">
                  <c:v>765.74099999999999</c:v>
                </c:pt>
                <c:pt idx="107">
                  <c:v>771.12800000000004</c:v>
                </c:pt>
                <c:pt idx="108">
                  <c:v>776.50900000000001</c:v>
                </c:pt>
                <c:pt idx="109">
                  <c:v>781.88499999999999</c:v>
                </c:pt>
                <c:pt idx="110">
                  <c:v>787.25400000000002</c:v>
                </c:pt>
                <c:pt idx="111">
                  <c:v>792.61800000000005</c:v>
                </c:pt>
                <c:pt idx="112">
                  <c:v>797.97699999999998</c:v>
                </c:pt>
                <c:pt idx="113">
                  <c:v>803.33</c:v>
                </c:pt>
                <c:pt idx="114">
                  <c:v>808.67700000000002</c:v>
                </c:pt>
                <c:pt idx="115">
                  <c:v>814.01900000000001</c:v>
                </c:pt>
                <c:pt idx="116">
                  <c:v>819.35500000000002</c:v>
                </c:pt>
                <c:pt idx="117">
                  <c:v>824.68600000000004</c:v>
                </c:pt>
                <c:pt idx="118">
                  <c:v>830.01099999999997</c:v>
                </c:pt>
                <c:pt idx="119">
                  <c:v>835.33</c:v>
                </c:pt>
                <c:pt idx="120">
                  <c:v>840.64400000000001</c:v>
                </c:pt>
                <c:pt idx="121">
                  <c:v>845.952</c:v>
                </c:pt>
                <c:pt idx="122">
                  <c:v>851.255</c:v>
                </c:pt>
                <c:pt idx="123">
                  <c:v>856.55200000000002</c:v>
                </c:pt>
                <c:pt idx="124">
                  <c:v>861.84400000000005</c:v>
                </c:pt>
                <c:pt idx="125">
                  <c:v>867.13</c:v>
                </c:pt>
                <c:pt idx="126">
                  <c:v>872.41</c:v>
                </c:pt>
                <c:pt idx="127">
                  <c:v>877.68600000000004</c:v>
                </c:pt>
                <c:pt idx="128">
                  <c:v>882.95500000000004</c:v>
                </c:pt>
                <c:pt idx="129">
                  <c:v>888.21900000000005</c:v>
                </c:pt>
                <c:pt idx="130">
                  <c:v>893.47799999999995</c:v>
                </c:pt>
                <c:pt idx="131">
                  <c:v>898.73099999999999</c:v>
                </c:pt>
                <c:pt idx="132">
                  <c:v>903.97900000000004</c:v>
                </c:pt>
                <c:pt idx="133">
                  <c:v>909.221</c:v>
                </c:pt>
                <c:pt idx="134">
                  <c:v>914.45799999999997</c:v>
                </c:pt>
                <c:pt idx="135">
                  <c:v>919.69</c:v>
                </c:pt>
                <c:pt idx="136">
                  <c:v>924.91600000000005</c:v>
                </c:pt>
                <c:pt idx="137">
                  <c:v>930.13599999999997</c:v>
                </c:pt>
                <c:pt idx="138">
                  <c:v>935.351</c:v>
                </c:pt>
                <c:pt idx="139">
                  <c:v>940.56100000000004</c:v>
                </c:pt>
                <c:pt idx="140">
                  <c:v>945.76599999999996</c:v>
                </c:pt>
                <c:pt idx="141">
                  <c:v>950.96500000000003</c:v>
                </c:pt>
                <c:pt idx="142">
                  <c:v>956.15800000000002</c:v>
                </c:pt>
                <c:pt idx="143">
                  <c:v>961.34699999999998</c:v>
                </c:pt>
                <c:pt idx="144">
                  <c:v>966.529</c:v>
                </c:pt>
                <c:pt idx="145">
                  <c:v>971.70699999999999</c:v>
                </c:pt>
                <c:pt idx="146">
                  <c:v>976.87900000000002</c:v>
                </c:pt>
                <c:pt idx="147">
                  <c:v>982.04600000000005</c:v>
                </c:pt>
                <c:pt idx="148">
                  <c:v>987.20799999999997</c:v>
                </c:pt>
                <c:pt idx="149">
                  <c:v>992.36400000000003</c:v>
                </c:pt>
                <c:pt idx="150">
                  <c:v>997.51499999999999</c:v>
                </c:pt>
                <c:pt idx="151">
                  <c:v>1002.66</c:v>
                </c:pt>
                <c:pt idx="152">
                  <c:v>1007.801</c:v>
                </c:pt>
                <c:pt idx="153">
                  <c:v>1012.936</c:v>
                </c:pt>
                <c:pt idx="154">
                  <c:v>1018.066</c:v>
                </c:pt>
                <c:pt idx="155">
                  <c:v>1023.19</c:v>
                </c:pt>
                <c:pt idx="156">
                  <c:v>1028.309</c:v>
                </c:pt>
                <c:pt idx="157">
                  <c:v>1033.423</c:v>
                </c:pt>
                <c:pt idx="158">
                  <c:v>1038.5319999999999</c:v>
                </c:pt>
                <c:pt idx="159">
                  <c:v>1043.636</c:v>
                </c:pt>
                <c:pt idx="160">
                  <c:v>1048.7339999999999</c:v>
                </c:pt>
                <c:pt idx="161">
                  <c:v>1053.827</c:v>
                </c:pt>
                <c:pt idx="162">
                  <c:v>1058.915</c:v>
                </c:pt>
                <c:pt idx="163">
                  <c:v>1063.998</c:v>
                </c:pt>
                <c:pt idx="164">
                  <c:v>1069.075</c:v>
                </c:pt>
                <c:pt idx="165">
                  <c:v>1074.1469999999999</c:v>
                </c:pt>
                <c:pt idx="166">
                  <c:v>1079.2139999999999</c:v>
                </c:pt>
                <c:pt idx="167">
                  <c:v>1084.2760000000001</c:v>
                </c:pt>
                <c:pt idx="168">
                  <c:v>1089.3330000000001</c:v>
                </c:pt>
                <c:pt idx="169">
                  <c:v>1094.385</c:v>
                </c:pt>
                <c:pt idx="170">
                  <c:v>1099.431</c:v>
                </c:pt>
                <c:pt idx="171">
                  <c:v>1104.472</c:v>
                </c:pt>
                <c:pt idx="172">
                  <c:v>1109.509</c:v>
                </c:pt>
                <c:pt idx="173">
                  <c:v>1114.54</c:v>
                </c:pt>
                <c:pt idx="174">
                  <c:v>1119.5650000000001</c:v>
                </c:pt>
                <c:pt idx="175">
                  <c:v>1124.586</c:v>
                </c:pt>
                <c:pt idx="176">
                  <c:v>1129.6020000000001</c:v>
                </c:pt>
                <c:pt idx="177">
                  <c:v>1134.6130000000001</c:v>
                </c:pt>
                <c:pt idx="178">
                  <c:v>1139.6179999999999</c:v>
                </c:pt>
                <c:pt idx="179">
                  <c:v>1144.6189999999999</c:v>
                </c:pt>
                <c:pt idx="180">
                  <c:v>1149.614</c:v>
                </c:pt>
                <c:pt idx="181">
                  <c:v>1154.604</c:v>
                </c:pt>
                <c:pt idx="182">
                  <c:v>1159.5889999999999</c:v>
                </c:pt>
                <c:pt idx="183">
                  <c:v>1164.57</c:v>
                </c:pt>
                <c:pt idx="184">
                  <c:v>1169.5450000000001</c:v>
                </c:pt>
                <c:pt idx="185">
                  <c:v>1174.5150000000001</c:v>
                </c:pt>
                <c:pt idx="186">
                  <c:v>1179.48</c:v>
                </c:pt>
                <c:pt idx="187">
                  <c:v>1184.44</c:v>
                </c:pt>
                <c:pt idx="188">
                  <c:v>1189.395</c:v>
                </c:pt>
                <c:pt idx="189">
                  <c:v>1194.345</c:v>
                </c:pt>
                <c:pt idx="190">
                  <c:v>1199.29</c:v>
                </c:pt>
                <c:pt idx="191">
                  <c:v>1204.23</c:v>
                </c:pt>
                <c:pt idx="192">
                  <c:v>1209.165</c:v>
                </c:pt>
                <c:pt idx="193">
                  <c:v>1214.095</c:v>
                </c:pt>
                <c:pt idx="194">
                  <c:v>1219.021</c:v>
                </c:pt>
                <c:pt idx="195">
                  <c:v>1223.941</c:v>
                </c:pt>
                <c:pt idx="196">
                  <c:v>1228.856</c:v>
                </c:pt>
                <c:pt idx="197">
                  <c:v>1233.7660000000001</c:v>
                </c:pt>
                <c:pt idx="198">
                  <c:v>1238.672</c:v>
                </c:pt>
                <c:pt idx="199">
                  <c:v>1243.5719999999999</c:v>
                </c:pt>
                <c:pt idx="200">
                  <c:v>1248.4670000000001</c:v>
                </c:pt>
                <c:pt idx="201">
                  <c:v>1253.3579999999999</c:v>
                </c:pt>
                <c:pt idx="202">
                  <c:v>1258.2439999999999</c:v>
                </c:pt>
                <c:pt idx="203">
                  <c:v>1263.124</c:v>
                </c:pt>
                <c:pt idx="204">
                  <c:v>1268</c:v>
                </c:pt>
                <c:pt idx="205">
                  <c:v>1272.8710000000001</c:v>
                </c:pt>
                <c:pt idx="206">
                  <c:v>1277.7370000000001</c:v>
                </c:pt>
                <c:pt idx="207">
                  <c:v>1282.5989999999999</c:v>
                </c:pt>
                <c:pt idx="208">
                  <c:v>1287.4549999999999</c:v>
                </c:pt>
                <c:pt idx="209">
                  <c:v>1292.306</c:v>
                </c:pt>
                <c:pt idx="210">
                  <c:v>1297.153</c:v>
                </c:pt>
                <c:pt idx="211">
                  <c:v>1301.9949999999999</c:v>
                </c:pt>
                <c:pt idx="212">
                  <c:v>1306.8320000000001</c:v>
                </c:pt>
                <c:pt idx="213">
                  <c:v>1311.664</c:v>
                </c:pt>
                <c:pt idx="214">
                  <c:v>1316.491</c:v>
                </c:pt>
                <c:pt idx="215">
                  <c:v>1321.3140000000001</c:v>
                </c:pt>
                <c:pt idx="216">
                  <c:v>1326.1320000000001</c:v>
                </c:pt>
                <c:pt idx="217">
                  <c:v>1330.9449999999999</c:v>
                </c:pt>
                <c:pt idx="218">
                  <c:v>1335.7529999999999</c:v>
                </c:pt>
                <c:pt idx="219">
                  <c:v>1340.556</c:v>
                </c:pt>
                <c:pt idx="220">
                  <c:v>1345.354</c:v>
                </c:pt>
                <c:pt idx="221">
                  <c:v>1350.1479999999999</c:v>
                </c:pt>
                <c:pt idx="222">
                  <c:v>1354.9369999999999</c:v>
                </c:pt>
                <c:pt idx="223">
                  <c:v>1359.722</c:v>
                </c:pt>
                <c:pt idx="224">
                  <c:v>1364.501</c:v>
                </c:pt>
                <c:pt idx="225">
                  <c:v>1369.2760000000001</c:v>
                </c:pt>
                <c:pt idx="226">
                  <c:v>1374.046</c:v>
                </c:pt>
                <c:pt idx="227">
                  <c:v>1378.8109999999999</c:v>
                </c:pt>
                <c:pt idx="228">
                  <c:v>1383.5719999999999</c:v>
                </c:pt>
                <c:pt idx="229">
                  <c:v>1388.327</c:v>
                </c:pt>
                <c:pt idx="230">
                  <c:v>1393.079</c:v>
                </c:pt>
                <c:pt idx="231">
                  <c:v>1397.825</c:v>
                </c:pt>
                <c:pt idx="232">
                  <c:v>1402.567</c:v>
                </c:pt>
                <c:pt idx="233">
                  <c:v>1407.3040000000001</c:v>
                </c:pt>
                <c:pt idx="234">
                  <c:v>1412.0360000000001</c:v>
                </c:pt>
                <c:pt idx="235">
                  <c:v>1416.7639999999999</c:v>
                </c:pt>
                <c:pt idx="236">
                  <c:v>1421.4870000000001</c:v>
                </c:pt>
                <c:pt idx="237">
                  <c:v>1426.2049999999999</c:v>
                </c:pt>
                <c:pt idx="238">
                  <c:v>1430.9190000000001</c:v>
                </c:pt>
                <c:pt idx="239">
                  <c:v>1435.6279999999999</c:v>
                </c:pt>
                <c:pt idx="240">
                  <c:v>1440.3330000000001</c:v>
                </c:pt>
                <c:pt idx="241">
                  <c:v>1445.0319999999999</c:v>
                </c:pt>
                <c:pt idx="242">
                  <c:v>1449.7270000000001</c:v>
                </c:pt>
                <c:pt idx="243">
                  <c:v>1454.4179999999999</c:v>
                </c:pt>
                <c:pt idx="244">
                  <c:v>1459.104</c:v>
                </c:pt>
                <c:pt idx="245">
                  <c:v>1463.7850000000001</c:v>
                </c:pt>
                <c:pt idx="246">
                  <c:v>1468.462</c:v>
                </c:pt>
                <c:pt idx="247">
                  <c:v>1473.134</c:v>
                </c:pt>
                <c:pt idx="248">
                  <c:v>1477.8019999999999</c:v>
                </c:pt>
                <c:pt idx="249">
                  <c:v>1482.4649999999999</c:v>
                </c:pt>
                <c:pt idx="250">
                  <c:v>1487.123</c:v>
                </c:pt>
                <c:pt idx="251">
                  <c:v>1491.777</c:v>
                </c:pt>
                <c:pt idx="252">
                  <c:v>1496.4259999999999</c:v>
                </c:pt>
                <c:pt idx="253">
                  <c:v>1501.0709999999999</c:v>
                </c:pt>
                <c:pt idx="254">
                  <c:v>1505.711</c:v>
                </c:pt>
                <c:pt idx="255">
                  <c:v>1510.347</c:v>
                </c:pt>
                <c:pt idx="256">
                  <c:v>1514.9780000000001</c:v>
                </c:pt>
                <c:pt idx="257">
                  <c:v>1519.604</c:v>
                </c:pt>
                <c:pt idx="258">
                  <c:v>1524.2260000000001</c:v>
                </c:pt>
                <c:pt idx="259">
                  <c:v>1528.8440000000001</c:v>
                </c:pt>
                <c:pt idx="260">
                  <c:v>1533.4570000000001</c:v>
                </c:pt>
                <c:pt idx="261">
                  <c:v>1538.0650000000001</c:v>
                </c:pt>
                <c:pt idx="262">
                  <c:v>1542.6690000000001</c:v>
                </c:pt>
                <c:pt idx="263">
                  <c:v>1547.269</c:v>
                </c:pt>
                <c:pt idx="264">
                  <c:v>1551.864</c:v>
                </c:pt>
                <c:pt idx="265">
                  <c:v>1556.454</c:v>
                </c:pt>
                <c:pt idx="266">
                  <c:v>1561.0409999999999</c:v>
                </c:pt>
                <c:pt idx="267">
                  <c:v>1565.6220000000001</c:v>
                </c:pt>
                <c:pt idx="268">
                  <c:v>1570.1990000000001</c:v>
                </c:pt>
                <c:pt idx="269">
                  <c:v>1574.7719999999999</c:v>
                </c:pt>
                <c:pt idx="270">
                  <c:v>1579.34</c:v>
                </c:pt>
                <c:pt idx="271">
                  <c:v>1583.904</c:v>
                </c:pt>
                <c:pt idx="272">
                  <c:v>1588.4639999999999</c:v>
                </c:pt>
                <c:pt idx="273">
                  <c:v>1593.019</c:v>
                </c:pt>
                <c:pt idx="274">
                  <c:v>1597.569</c:v>
                </c:pt>
                <c:pt idx="275">
                  <c:v>1602.115</c:v>
                </c:pt>
                <c:pt idx="276">
                  <c:v>1606.6569999999999</c:v>
                </c:pt>
                <c:pt idx="277">
                  <c:v>1611.1949999999999</c:v>
                </c:pt>
                <c:pt idx="278">
                  <c:v>1615.7280000000001</c:v>
                </c:pt>
                <c:pt idx="279">
                  <c:v>1620.2560000000001</c:v>
                </c:pt>
                <c:pt idx="280">
                  <c:v>1624.78</c:v>
                </c:pt>
                <c:pt idx="281">
                  <c:v>1629.3</c:v>
                </c:pt>
                <c:pt idx="282">
                  <c:v>1633.816</c:v>
                </c:pt>
                <c:pt idx="283">
                  <c:v>1638.327</c:v>
                </c:pt>
                <c:pt idx="284">
                  <c:v>1642.8340000000001</c:v>
                </c:pt>
                <c:pt idx="285">
                  <c:v>1647.336</c:v>
                </c:pt>
                <c:pt idx="286">
                  <c:v>1651.8340000000001</c:v>
                </c:pt>
                <c:pt idx="287">
                  <c:v>1656.328</c:v>
                </c:pt>
                <c:pt idx="288">
                  <c:v>1660.817</c:v>
                </c:pt>
                <c:pt idx="289">
                  <c:v>1665.3019999999999</c:v>
                </c:pt>
                <c:pt idx="290">
                  <c:v>1669.7829999999999</c:v>
                </c:pt>
                <c:pt idx="291">
                  <c:v>1674.259</c:v>
                </c:pt>
                <c:pt idx="292">
                  <c:v>1678.732</c:v>
                </c:pt>
                <c:pt idx="293">
                  <c:v>1683.1990000000001</c:v>
                </c:pt>
                <c:pt idx="294">
                  <c:v>1687.663</c:v>
                </c:pt>
                <c:pt idx="295">
                  <c:v>1692.1220000000001</c:v>
                </c:pt>
                <c:pt idx="296">
                  <c:v>1696.577</c:v>
                </c:pt>
                <c:pt idx="297">
                  <c:v>1701.028</c:v>
                </c:pt>
                <c:pt idx="298">
                  <c:v>1705.4739999999999</c:v>
                </c:pt>
                <c:pt idx="299">
                  <c:v>1709.9169999999999</c:v>
                </c:pt>
                <c:pt idx="300">
                  <c:v>1714.355</c:v>
                </c:pt>
                <c:pt idx="301">
                  <c:v>1718.788</c:v>
                </c:pt>
                <c:pt idx="302">
                  <c:v>1723.2180000000001</c:v>
                </c:pt>
                <c:pt idx="303">
                  <c:v>1727.643</c:v>
                </c:pt>
                <c:pt idx="304">
                  <c:v>1732.0640000000001</c:v>
                </c:pt>
                <c:pt idx="305">
                  <c:v>1736.481</c:v>
                </c:pt>
                <c:pt idx="306">
                  <c:v>1740.893</c:v>
                </c:pt>
                <c:pt idx="307">
                  <c:v>1745.3009999999999</c:v>
                </c:pt>
                <c:pt idx="308">
                  <c:v>1749.7049999999999</c:v>
                </c:pt>
                <c:pt idx="309">
                  <c:v>1754.105</c:v>
                </c:pt>
                <c:pt idx="310">
                  <c:v>1758.501</c:v>
                </c:pt>
                <c:pt idx="311">
                  <c:v>1762.893</c:v>
                </c:pt>
                <c:pt idx="312">
                  <c:v>1767.28</c:v>
                </c:pt>
                <c:pt idx="313">
                  <c:v>1771.663</c:v>
                </c:pt>
                <c:pt idx="314">
                  <c:v>1776.0419999999999</c:v>
                </c:pt>
                <c:pt idx="315">
                  <c:v>1780.4169999999999</c:v>
                </c:pt>
                <c:pt idx="316">
                  <c:v>1784.787</c:v>
                </c:pt>
                <c:pt idx="317">
                  <c:v>1789.154</c:v>
                </c:pt>
                <c:pt idx="318">
                  <c:v>1793.5160000000001</c:v>
                </c:pt>
                <c:pt idx="319">
                  <c:v>1797.874</c:v>
                </c:pt>
                <c:pt idx="320">
                  <c:v>1802.2280000000001</c:v>
                </c:pt>
                <c:pt idx="321">
                  <c:v>1806.578</c:v>
                </c:pt>
                <c:pt idx="322">
                  <c:v>1810.924</c:v>
                </c:pt>
                <c:pt idx="323">
                  <c:v>1815.2660000000001</c:v>
                </c:pt>
                <c:pt idx="324">
                  <c:v>1819.6030000000001</c:v>
                </c:pt>
                <c:pt idx="325">
                  <c:v>1823.9369999999999</c:v>
                </c:pt>
                <c:pt idx="326">
                  <c:v>1828.2660000000001</c:v>
                </c:pt>
                <c:pt idx="327">
                  <c:v>1832.5909999999999</c:v>
                </c:pt>
                <c:pt idx="328">
                  <c:v>1836.913</c:v>
                </c:pt>
                <c:pt idx="329">
                  <c:v>1841.23</c:v>
                </c:pt>
                <c:pt idx="330">
                  <c:v>1845.5429999999999</c:v>
                </c:pt>
                <c:pt idx="331">
                  <c:v>1849.8520000000001</c:v>
                </c:pt>
                <c:pt idx="332">
                  <c:v>1854.1559999999999</c:v>
                </c:pt>
                <c:pt idx="333">
                  <c:v>1858.4570000000001</c:v>
                </c:pt>
                <c:pt idx="334">
                  <c:v>1862.7539999999999</c:v>
                </c:pt>
                <c:pt idx="335">
                  <c:v>1867.047</c:v>
                </c:pt>
                <c:pt idx="336">
                  <c:v>1871.335</c:v>
                </c:pt>
                <c:pt idx="337">
                  <c:v>1875.62</c:v>
                </c:pt>
                <c:pt idx="338">
                  <c:v>1879.9</c:v>
                </c:pt>
                <c:pt idx="339">
                  <c:v>1884.1769999999999</c:v>
                </c:pt>
                <c:pt idx="340">
                  <c:v>1888.4490000000001</c:v>
                </c:pt>
                <c:pt idx="341">
                  <c:v>1892.7180000000001</c:v>
                </c:pt>
                <c:pt idx="342">
                  <c:v>1896.982</c:v>
                </c:pt>
                <c:pt idx="343">
                  <c:v>1901.2429999999999</c:v>
                </c:pt>
                <c:pt idx="344">
                  <c:v>1905.499</c:v>
                </c:pt>
                <c:pt idx="345">
                  <c:v>1909.752</c:v>
                </c:pt>
                <c:pt idx="346">
                  <c:v>1914</c:v>
                </c:pt>
                <c:pt idx="347">
                  <c:v>1918.2449999999999</c:v>
                </c:pt>
                <c:pt idx="348">
                  <c:v>1922.4849999999999</c:v>
                </c:pt>
                <c:pt idx="349">
                  <c:v>1926.722</c:v>
                </c:pt>
                <c:pt idx="350">
                  <c:v>1930.954</c:v>
                </c:pt>
                <c:pt idx="351">
                  <c:v>1935.183</c:v>
                </c:pt>
                <c:pt idx="352">
                  <c:v>1939.4079999999999</c:v>
                </c:pt>
                <c:pt idx="353">
                  <c:v>1943.6279999999999</c:v>
                </c:pt>
                <c:pt idx="354">
                  <c:v>1947.845</c:v>
                </c:pt>
                <c:pt idx="355">
                  <c:v>1952.058</c:v>
                </c:pt>
                <c:pt idx="356">
                  <c:v>1956.2670000000001</c:v>
                </c:pt>
                <c:pt idx="357">
                  <c:v>1960.472</c:v>
                </c:pt>
                <c:pt idx="358">
                  <c:v>1964.673</c:v>
                </c:pt>
                <c:pt idx="359">
                  <c:v>1968.87</c:v>
                </c:pt>
                <c:pt idx="360">
                  <c:v>1973.0630000000001</c:v>
                </c:pt>
                <c:pt idx="361">
                  <c:v>1977.252</c:v>
                </c:pt>
                <c:pt idx="362">
                  <c:v>1981.4380000000001</c:v>
                </c:pt>
                <c:pt idx="363">
                  <c:v>1985.6189999999999</c:v>
                </c:pt>
                <c:pt idx="364">
                  <c:v>1989.797</c:v>
                </c:pt>
                <c:pt idx="365">
                  <c:v>1993.971</c:v>
                </c:pt>
                <c:pt idx="366">
                  <c:v>1998.14</c:v>
                </c:pt>
                <c:pt idx="367">
                  <c:v>2002.306</c:v>
                </c:pt>
                <c:pt idx="368">
                  <c:v>2006.4690000000001</c:v>
                </c:pt>
                <c:pt idx="369">
                  <c:v>2010.627</c:v>
                </c:pt>
                <c:pt idx="370">
                  <c:v>2014.7809999999999</c:v>
                </c:pt>
                <c:pt idx="371">
                  <c:v>2018.932</c:v>
                </c:pt>
                <c:pt idx="372">
                  <c:v>2023.078</c:v>
                </c:pt>
                <c:pt idx="373">
                  <c:v>2027.221</c:v>
                </c:pt>
                <c:pt idx="374">
                  <c:v>2031.36</c:v>
                </c:pt>
                <c:pt idx="375">
                  <c:v>2035.4949999999999</c:v>
                </c:pt>
                <c:pt idx="376">
                  <c:v>2039.627</c:v>
                </c:pt>
                <c:pt idx="377">
                  <c:v>2043.7539999999999</c:v>
                </c:pt>
                <c:pt idx="378">
                  <c:v>2047.8779999999999</c:v>
                </c:pt>
                <c:pt idx="379">
                  <c:v>2051.998</c:v>
                </c:pt>
                <c:pt idx="380">
                  <c:v>2056.114</c:v>
                </c:pt>
                <c:pt idx="381">
                  <c:v>2060.2260000000001</c:v>
                </c:pt>
                <c:pt idx="382">
                  <c:v>2064.3339999999998</c:v>
                </c:pt>
                <c:pt idx="383">
                  <c:v>2068.4389999999999</c:v>
                </c:pt>
                <c:pt idx="384">
                  <c:v>2072.54</c:v>
                </c:pt>
                <c:pt idx="385">
                  <c:v>2076.6370000000002</c:v>
                </c:pt>
                <c:pt idx="386">
                  <c:v>2080.73</c:v>
                </c:pt>
                <c:pt idx="387">
                  <c:v>2084.8200000000002</c:v>
                </c:pt>
                <c:pt idx="388">
                  <c:v>2088.9059999999999</c:v>
                </c:pt>
                <c:pt idx="389">
                  <c:v>2092.9879999999998</c:v>
                </c:pt>
                <c:pt idx="390">
                  <c:v>2097.0659999999998</c:v>
                </c:pt>
                <c:pt idx="391">
                  <c:v>2101.14</c:v>
                </c:pt>
                <c:pt idx="392">
                  <c:v>2105.2109999999998</c:v>
                </c:pt>
                <c:pt idx="393">
                  <c:v>2109.2779999999998</c:v>
                </c:pt>
                <c:pt idx="394">
                  <c:v>2113.3420000000001</c:v>
                </c:pt>
                <c:pt idx="395">
                  <c:v>2117.4009999999998</c:v>
                </c:pt>
                <c:pt idx="396">
                  <c:v>2121.4569999999999</c:v>
                </c:pt>
                <c:pt idx="397">
                  <c:v>2125.509</c:v>
                </c:pt>
                <c:pt idx="398">
                  <c:v>2129.558</c:v>
                </c:pt>
                <c:pt idx="399">
                  <c:v>2133.6019999999999</c:v>
                </c:pt>
                <c:pt idx="400">
                  <c:v>2137.643</c:v>
                </c:pt>
                <c:pt idx="401">
                  <c:v>2141.681</c:v>
                </c:pt>
                <c:pt idx="402">
                  <c:v>2145.7139999999999</c:v>
                </c:pt>
                <c:pt idx="403">
                  <c:v>2149.7440000000001</c:v>
                </c:pt>
                <c:pt idx="404">
                  <c:v>2153.77</c:v>
                </c:pt>
                <c:pt idx="405">
                  <c:v>2157.7930000000001</c:v>
                </c:pt>
                <c:pt idx="406">
                  <c:v>2161.8119999999999</c:v>
                </c:pt>
                <c:pt idx="407">
                  <c:v>2165.8270000000002</c:v>
                </c:pt>
                <c:pt idx="408">
                  <c:v>2169.8380000000002</c:v>
                </c:pt>
                <c:pt idx="409">
                  <c:v>2173.846</c:v>
                </c:pt>
                <c:pt idx="410">
                  <c:v>2177.8510000000001</c:v>
                </c:pt>
                <c:pt idx="411">
                  <c:v>2181.8510000000001</c:v>
                </c:pt>
                <c:pt idx="412">
                  <c:v>2185.848</c:v>
                </c:pt>
                <c:pt idx="413">
                  <c:v>2189.8409999999999</c:v>
                </c:pt>
                <c:pt idx="414">
                  <c:v>2193.8310000000001</c:v>
                </c:pt>
                <c:pt idx="415">
                  <c:v>2197.817</c:v>
                </c:pt>
                <c:pt idx="416">
                  <c:v>2201.799</c:v>
                </c:pt>
                <c:pt idx="417">
                  <c:v>2205.7779999999998</c:v>
                </c:pt>
                <c:pt idx="418">
                  <c:v>2209.7530000000002</c:v>
                </c:pt>
                <c:pt idx="419">
                  <c:v>2213.7249999999999</c:v>
                </c:pt>
                <c:pt idx="420">
                  <c:v>2217.6930000000002</c:v>
                </c:pt>
                <c:pt idx="421">
                  <c:v>2221.6570000000002</c:v>
                </c:pt>
                <c:pt idx="422">
                  <c:v>2225.6179999999999</c:v>
                </c:pt>
                <c:pt idx="423">
                  <c:v>2229.5749999999998</c:v>
                </c:pt>
                <c:pt idx="424">
                  <c:v>2233.529</c:v>
                </c:pt>
                <c:pt idx="425">
                  <c:v>2237.4789999999998</c:v>
                </c:pt>
                <c:pt idx="426">
                  <c:v>2241.4250000000002</c:v>
                </c:pt>
                <c:pt idx="427">
                  <c:v>2245.3679999999999</c:v>
                </c:pt>
                <c:pt idx="428">
                  <c:v>2249.3069999999998</c:v>
                </c:pt>
                <c:pt idx="429">
                  <c:v>2253.2429999999999</c:v>
                </c:pt>
                <c:pt idx="430">
                  <c:v>2257.1750000000002</c:v>
                </c:pt>
                <c:pt idx="431">
                  <c:v>2261.1039999999998</c:v>
                </c:pt>
                <c:pt idx="432">
                  <c:v>2265.029</c:v>
                </c:pt>
                <c:pt idx="433">
                  <c:v>2268.9499999999998</c:v>
                </c:pt>
                <c:pt idx="434">
                  <c:v>2272.8679999999999</c:v>
                </c:pt>
                <c:pt idx="435">
                  <c:v>2276.7829999999999</c:v>
                </c:pt>
                <c:pt idx="436">
                  <c:v>2280.694</c:v>
                </c:pt>
                <c:pt idx="437">
                  <c:v>2284.6010000000001</c:v>
                </c:pt>
                <c:pt idx="438">
                  <c:v>2288.5050000000001</c:v>
                </c:pt>
                <c:pt idx="439">
                  <c:v>2292.4050000000002</c:v>
                </c:pt>
                <c:pt idx="440">
                  <c:v>2296.3020000000001</c:v>
                </c:pt>
                <c:pt idx="441">
                  <c:v>2300.1950000000002</c:v>
                </c:pt>
                <c:pt idx="442">
                  <c:v>2304.085</c:v>
                </c:pt>
                <c:pt idx="443">
                  <c:v>2307.971</c:v>
                </c:pt>
                <c:pt idx="444">
                  <c:v>2311.8539999999998</c:v>
                </c:pt>
                <c:pt idx="445">
                  <c:v>2315.7339999999999</c:v>
                </c:pt>
                <c:pt idx="446">
                  <c:v>2319.6089999999999</c:v>
                </c:pt>
                <c:pt idx="447">
                  <c:v>2323.482</c:v>
                </c:pt>
                <c:pt idx="448">
                  <c:v>2327.3510000000001</c:v>
                </c:pt>
                <c:pt idx="449">
                  <c:v>2331.2159999999999</c:v>
                </c:pt>
                <c:pt idx="450">
                  <c:v>2335.078</c:v>
                </c:pt>
                <c:pt idx="451">
                  <c:v>2338.9369999999999</c:v>
                </c:pt>
                <c:pt idx="452">
                  <c:v>2342.7919999999999</c:v>
                </c:pt>
                <c:pt idx="453">
                  <c:v>2346.643</c:v>
                </c:pt>
                <c:pt idx="454">
                  <c:v>2350.4920000000002</c:v>
                </c:pt>
                <c:pt idx="455">
                  <c:v>2354.3359999999998</c:v>
                </c:pt>
                <c:pt idx="456">
                  <c:v>2358.1779999999999</c:v>
                </c:pt>
                <c:pt idx="457">
                  <c:v>2362.0149999999999</c:v>
                </c:pt>
                <c:pt idx="458">
                  <c:v>2365.85</c:v>
                </c:pt>
                <c:pt idx="459">
                  <c:v>2369.681</c:v>
                </c:pt>
                <c:pt idx="460">
                  <c:v>2373.5079999999998</c:v>
                </c:pt>
                <c:pt idx="461">
                  <c:v>2377.3330000000001</c:v>
                </c:pt>
                <c:pt idx="462">
                  <c:v>2381.1529999999998</c:v>
                </c:pt>
                <c:pt idx="463">
                  <c:v>2384.971</c:v>
                </c:pt>
                <c:pt idx="464">
                  <c:v>2388.7849999999999</c:v>
                </c:pt>
                <c:pt idx="465">
                  <c:v>2392.5949999999998</c:v>
                </c:pt>
                <c:pt idx="466">
                  <c:v>2396.402</c:v>
                </c:pt>
                <c:pt idx="467">
                  <c:v>2400.2060000000001</c:v>
                </c:pt>
                <c:pt idx="468">
                  <c:v>2404.0070000000001</c:v>
                </c:pt>
                <c:pt idx="469">
                  <c:v>2407.8040000000001</c:v>
                </c:pt>
                <c:pt idx="470">
                  <c:v>2411.5970000000002</c:v>
                </c:pt>
                <c:pt idx="471">
                  <c:v>2415.3879999999999</c:v>
                </c:pt>
                <c:pt idx="472">
                  <c:v>2419.174</c:v>
                </c:pt>
                <c:pt idx="473">
                  <c:v>2422.9580000000001</c:v>
                </c:pt>
                <c:pt idx="474">
                  <c:v>2426.7379999999998</c:v>
                </c:pt>
                <c:pt idx="475">
                  <c:v>2430.5149999999999</c:v>
                </c:pt>
                <c:pt idx="476">
                  <c:v>2434.2890000000002</c:v>
                </c:pt>
                <c:pt idx="477">
                  <c:v>2438.0590000000002</c:v>
                </c:pt>
                <c:pt idx="478">
                  <c:v>2441.8249999999998</c:v>
                </c:pt>
                <c:pt idx="479">
                  <c:v>2445.5889999999999</c:v>
                </c:pt>
                <c:pt idx="480">
                  <c:v>2449.3490000000002</c:v>
                </c:pt>
                <c:pt idx="481">
                  <c:v>2453.1060000000002</c:v>
                </c:pt>
                <c:pt idx="482">
                  <c:v>2456.8589999999999</c:v>
                </c:pt>
                <c:pt idx="483">
                  <c:v>2460.61</c:v>
                </c:pt>
                <c:pt idx="484">
                  <c:v>2464.3560000000002</c:v>
                </c:pt>
                <c:pt idx="485">
                  <c:v>2468.1</c:v>
                </c:pt>
                <c:pt idx="486">
                  <c:v>2471.84</c:v>
                </c:pt>
                <c:pt idx="487">
                  <c:v>2475.5770000000002</c:v>
                </c:pt>
                <c:pt idx="488">
                  <c:v>2479.3110000000001</c:v>
                </c:pt>
                <c:pt idx="489">
                  <c:v>2483.0410000000002</c:v>
                </c:pt>
                <c:pt idx="490">
                  <c:v>2486.768</c:v>
                </c:pt>
                <c:pt idx="491">
                  <c:v>2490.4920000000002</c:v>
                </c:pt>
                <c:pt idx="492">
                  <c:v>2494.2130000000002</c:v>
                </c:pt>
                <c:pt idx="493">
                  <c:v>2497.9299999999998</c:v>
                </c:pt>
                <c:pt idx="494">
                  <c:v>2501.6439999999998</c:v>
                </c:pt>
                <c:pt idx="495">
                  <c:v>2505.355</c:v>
                </c:pt>
                <c:pt idx="496">
                  <c:v>2509.0619999999999</c:v>
                </c:pt>
                <c:pt idx="497">
                  <c:v>2512.7660000000001</c:v>
                </c:pt>
                <c:pt idx="498">
                  <c:v>2516.4670000000001</c:v>
                </c:pt>
                <c:pt idx="499">
                  <c:v>2520.165</c:v>
                </c:pt>
                <c:pt idx="500">
                  <c:v>2523.8589999999999</c:v>
                </c:pt>
                <c:pt idx="501">
                  <c:v>2527.5509999999999</c:v>
                </c:pt>
                <c:pt idx="502">
                  <c:v>2531.239</c:v>
                </c:pt>
                <c:pt idx="503">
                  <c:v>2534.9229999999998</c:v>
                </c:pt>
                <c:pt idx="504">
                  <c:v>2538.605</c:v>
                </c:pt>
                <c:pt idx="505">
                  <c:v>2542.2829999999999</c:v>
                </c:pt>
                <c:pt idx="506">
                  <c:v>2545.9580000000001</c:v>
                </c:pt>
                <c:pt idx="507">
                  <c:v>2549.63</c:v>
                </c:pt>
                <c:pt idx="508">
                  <c:v>2553.299</c:v>
                </c:pt>
                <c:pt idx="509">
                  <c:v>2556.9639999999999</c:v>
                </c:pt>
                <c:pt idx="510">
                  <c:v>2560.6260000000002</c:v>
                </c:pt>
                <c:pt idx="511">
                  <c:v>2564.2849999999999</c:v>
                </c:pt>
                <c:pt idx="512">
                  <c:v>2567.9409999999998</c:v>
                </c:pt>
                <c:pt idx="513">
                  <c:v>2571.5940000000001</c:v>
                </c:pt>
                <c:pt idx="514">
                  <c:v>2575.2429999999999</c:v>
                </c:pt>
                <c:pt idx="515">
                  <c:v>2578.89</c:v>
                </c:pt>
                <c:pt idx="516">
                  <c:v>2582.5329999999999</c:v>
                </c:pt>
                <c:pt idx="517">
                  <c:v>2586.1729999999998</c:v>
                </c:pt>
                <c:pt idx="518">
                  <c:v>2589.8090000000002</c:v>
                </c:pt>
                <c:pt idx="519">
                  <c:v>2593.4430000000002</c:v>
                </c:pt>
                <c:pt idx="520">
                  <c:v>2597.0729999999999</c:v>
                </c:pt>
                <c:pt idx="521">
                  <c:v>2600.701</c:v>
                </c:pt>
                <c:pt idx="522">
                  <c:v>2604.3249999999998</c:v>
                </c:pt>
                <c:pt idx="523">
                  <c:v>2607.9459999999999</c:v>
                </c:pt>
                <c:pt idx="524">
                  <c:v>2611.5639999999999</c:v>
                </c:pt>
                <c:pt idx="525">
                  <c:v>2615.1779999999999</c:v>
                </c:pt>
                <c:pt idx="526">
                  <c:v>2618.79</c:v>
                </c:pt>
                <c:pt idx="527">
                  <c:v>2622.3980000000001</c:v>
                </c:pt>
                <c:pt idx="528">
                  <c:v>2626.0039999999999</c:v>
                </c:pt>
                <c:pt idx="529">
                  <c:v>2629.6060000000002</c:v>
                </c:pt>
                <c:pt idx="530">
                  <c:v>2633.2049999999999</c:v>
                </c:pt>
                <c:pt idx="531">
                  <c:v>2636.8009999999999</c:v>
                </c:pt>
                <c:pt idx="532">
                  <c:v>2640.3939999999998</c:v>
                </c:pt>
                <c:pt idx="533">
                  <c:v>2643.9830000000002</c:v>
                </c:pt>
                <c:pt idx="534">
                  <c:v>2647.57</c:v>
                </c:pt>
                <c:pt idx="535">
                  <c:v>2651.1529999999998</c:v>
                </c:pt>
                <c:pt idx="536">
                  <c:v>2654.7339999999999</c:v>
                </c:pt>
                <c:pt idx="537">
                  <c:v>2658.3110000000001</c:v>
                </c:pt>
                <c:pt idx="538">
                  <c:v>2661.8850000000002</c:v>
                </c:pt>
                <c:pt idx="539">
                  <c:v>2665.4560000000001</c:v>
                </c:pt>
                <c:pt idx="540">
                  <c:v>2669.0250000000001</c:v>
                </c:pt>
                <c:pt idx="541">
                  <c:v>2672.5889999999999</c:v>
                </c:pt>
                <c:pt idx="542">
                  <c:v>2676.1509999999998</c:v>
                </c:pt>
                <c:pt idx="543">
                  <c:v>2679.71</c:v>
                </c:pt>
                <c:pt idx="544">
                  <c:v>2683.2660000000001</c:v>
                </c:pt>
                <c:pt idx="545">
                  <c:v>2686.819</c:v>
                </c:pt>
                <c:pt idx="546">
                  <c:v>2690.3679999999999</c:v>
                </c:pt>
                <c:pt idx="547">
                  <c:v>2693.915</c:v>
                </c:pt>
                <c:pt idx="548">
                  <c:v>2697.4580000000001</c:v>
                </c:pt>
                <c:pt idx="549">
                  <c:v>2700.9989999999998</c:v>
                </c:pt>
                <c:pt idx="550">
                  <c:v>2704.5360000000001</c:v>
                </c:pt>
                <c:pt idx="551">
                  <c:v>2708.0709999999999</c:v>
                </c:pt>
                <c:pt idx="552">
                  <c:v>2711.6019999999999</c:v>
                </c:pt>
                <c:pt idx="553">
                  <c:v>2715.13</c:v>
                </c:pt>
                <c:pt idx="554">
                  <c:v>2718.6559999999999</c:v>
                </c:pt>
                <c:pt idx="555">
                  <c:v>2722.1779999999999</c:v>
                </c:pt>
                <c:pt idx="556">
                  <c:v>2725.6970000000001</c:v>
                </c:pt>
                <c:pt idx="557">
                  <c:v>2729.2139999999999</c:v>
                </c:pt>
                <c:pt idx="558">
                  <c:v>2732.7269999999999</c:v>
                </c:pt>
                <c:pt idx="559">
                  <c:v>2736.2370000000001</c:v>
                </c:pt>
                <c:pt idx="560">
                  <c:v>2739.7440000000001</c:v>
                </c:pt>
                <c:pt idx="561">
                  <c:v>2743.2489999999998</c:v>
                </c:pt>
                <c:pt idx="562">
                  <c:v>2746.75</c:v>
                </c:pt>
                <c:pt idx="563">
                  <c:v>2750.248</c:v>
                </c:pt>
                <c:pt idx="564">
                  <c:v>2753.7429999999999</c:v>
                </c:pt>
                <c:pt idx="565">
                  <c:v>2757.2359999999999</c:v>
                </c:pt>
                <c:pt idx="566">
                  <c:v>2760.7249999999999</c:v>
                </c:pt>
                <c:pt idx="567">
                  <c:v>2764.2109999999998</c:v>
                </c:pt>
                <c:pt idx="568">
                  <c:v>2767.6950000000002</c:v>
                </c:pt>
                <c:pt idx="569">
                  <c:v>2771.1750000000002</c:v>
                </c:pt>
                <c:pt idx="570">
                  <c:v>2774.652</c:v>
                </c:pt>
                <c:pt idx="571">
                  <c:v>2778.127</c:v>
                </c:pt>
                <c:pt idx="572">
                  <c:v>2781.598</c:v>
                </c:pt>
                <c:pt idx="573">
                  <c:v>2785.067</c:v>
                </c:pt>
                <c:pt idx="574">
                  <c:v>2788.5320000000002</c:v>
                </c:pt>
                <c:pt idx="575">
                  <c:v>2791.9949999999999</c:v>
                </c:pt>
                <c:pt idx="576">
                  <c:v>2795.4549999999999</c:v>
                </c:pt>
                <c:pt idx="577">
                  <c:v>2798.9110000000001</c:v>
                </c:pt>
                <c:pt idx="578">
                  <c:v>2802.3649999999998</c:v>
                </c:pt>
                <c:pt idx="579">
                  <c:v>2805.8159999999998</c:v>
                </c:pt>
                <c:pt idx="580">
                  <c:v>2809.2640000000001</c:v>
                </c:pt>
                <c:pt idx="581">
                  <c:v>2812.7089999999998</c:v>
                </c:pt>
                <c:pt idx="582">
                  <c:v>2816.1509999999998</c:v>
                </c:pt>
                <c:pt idx="583">
                  <c:v>2819.59</c:v>
                </c:pt>
                <c:pt idx="584">
                  <c:v>2823.0259999999998</c:v>
                </c:pt>
                <c:pt idx="585">
                  <c:v>2826.46</c:v>
                </c:pt>
                <c:pt idx="586">
                  <c:v>2829.89</c:v>
                </c:pt>
                <c:pt idx="587">
                  <c:v>2833.3180000000002</c:v>
                </c:pt>
                <c:pt idx="588">
                  <c:v>2836.7420000000002</c:v>
                </c:pt>
                <c:pt idx="589">
                  <c:v>2840.1640000000002</c:v>
                </c:pt>
                <c:pt idx="590">
                  <c:v>2843.5830000000001</c:v>
                </c:pt>
                <c:pt idx="591">
                  <c:v>2846.9989999999998</c:v>
                </c:pt>
                <c:pt idx="592">
                  <c:v>2850.4119999999998</c:v>
                </c:pt>
                <c:pt idx="593">
                  <c:v>2853.8220000000001</c:v>
                </c:pt>
                <c:pt idx="594">
                  <c:v>2857.2289999999998</c:v>
                </c:pt>
                <c:pt idx="595">
                  <c:v>2860.634</c:v>
                </c:pt>
                <c:pt idx="596">
                  <c:v>2864.0349999999999</c:v>
                </c:pt>
                <c:pt idx="597">
                  <c:v>2867.4340000000002</c:v>
                </c:pt>
                <c:pt idx="598">
                  <c:v>2870.83</c:v>
                </c:pt>
                <c:pt idx="599">
                  <c:v>2874.223</c:v>
                </c:pt>
                <c:pt idx="600">
                  <c:v>2877.6129999999998</c:v>
                </c:pt>
                <c:pt idx="601">
                  <c:v>2881</c:v>
                </c:pt>
                <c:pt idx="602">
                  <c:v>2884.3850000000002</c:v>
                </c:pt>
                <c:pt idx="603">
                  <c:v>2887.7660000000001</c:v>
                </c:pt>
                <c:pt idx="604">
                  <c:v>2891.145</c:v>
                </c:pt>
                <c:pt idx="605">
                  <c:v>2894.5210000000002</c:v>
                </c:pt>
                <c:pt idx="606">
                  <c:v>2897.8939999999998</c:v>
                </c:pt>
                <c:pt idx="607">
                  <c:v>2901.2640000000001</c:v>
                </c:pt>
                <c:pt idx="608">
                  <c:v>2904.6309999999999</c:v>
                </c:pt>
                <c:pt idx="609">
                  <c:v>2907.9960000000001</c:v>
                </c:pt>
                <c:pt idx="610">
                  <c:v>2911.3580000000002</c:v>
                </c:pt>
                <c:pt idx="611">
                  <c:v>2914.7170000000001</c:v>
                </c:pt>
                <c:pt idx="612">
                  <c:v>2918.0729999999999</c:v>
                </c:pt>
                <c:pt idx="613">
                  <c:v>2921.4259999999999</c:v>
                </c:pt>
                <c:pt idx="614">
                  <c:v>2924.777</c:v>
                </c:pt>
                <c:pt idx="615">
                  <c:v>2928.1239999999998</c:v>
                </c:pt>
                <c:pt idx="616">
                  <c:v>2931.4690000000001</c:v>
                </c:pt>
                <c:pt idx="617">
                  <c:v>2934.8110000000001</c:v>
                </c:pt>
                <c:pt idx="618">
                  <c:v>2938.15</c:v>
                </c:pt>
                <c:pt idx="619">
                  <c:v>2941.4870000000001</c:v>
                </c:pt>
                <c:pt idx="620">
                  <c:v>2944.8209999999999</c:v>
                </c:pt>
                <c:pt idx="621">
                  <c:v>2948.152</c:v>
                </c:pt>
                <c:pt idx="622">
                  <c:v>2951.48</c:v>
                </c:pt>
                <c:pt idx="623">
                  <c:v>2954.8049999999998</c:v>
                </c:pt>
                <c:pt idx="624">
                  <c:v>2958.1280000000002</c:v>
                </c:pt>
                <c:pt idx="625">
                  <c:v>2961.4470000000001</c:v>
                </c:pt>
                <c:pt idx="626">
                  <c:v>2964.7649999999999</c:v>
                </c:pt>
                <c:pt idx="627">
                  <c:v>2968.0790000000002</c:v>
                </c:pt>
                <c:pt idx="628">
                  <c:v>2971.39</c:v>
                </c:pt>
                <c:pt idx="629">
                  <c:v>2974.6990000000001</c:v>
                </c:pt>
                <c:pt idx="630">
                  <c:v>2978.0050000000001</c:v>
                </c:pt>
                <c:pt idx="631">
                  <c:v>2981.308</c:v>
                </c:pt>
                <c:pt idx="632">
                  <c:v>2984.6089999999999</c:v>
                </c:pt>
                <c:pt idx="633">
                  <c:v>2987.9070000000002</c:v>
                </c:pt>
                <c:pt idx="634">
                  <c:v>2991.2020000000002</c:v>
                </c:pt>
                <c:pt idx="635">
                  <c:v>2994.4940000000001</c:v>
                </c:pt>
                <c:pt idx="636">
                  <c:v>2997.7840000000001</c:v>
                </c:pt>
                <c:pt idx="637">
                  <c:v>3001.07</c:v>
                </c:pt>
                <c:pt idx="638">
                  <c:v>3004.355</c:v>
                </c:pt>
                <c:pt idx="639">
                  <c:v>3007.636</c:v>
                </c:pt>
                <c:pt idx="640">
                  <c:v>3010.915</c:v>
                </c:pt>
                <c:pt idx="641">
                  <c:v>3014.1909999999998</c:v>
                </c:pt>
                <c:pt idx="642">
                  <c:v>3017.4639999999999</c:v>
                </c:pt>
                <c:pt idx="643">
                  <c:v>3020.7339999999999</c:v>
                </c:pt>
                <c:pt idx="644">
                  <c:v>3024.002</c:v>
                </c:pt>
                <c:pt idx="645">
                  <c:v>3027.2669999999998</c:v>
                </c:pt>
                <c:pt idx="646">
                  <c:v>3030.53</c:v>
                </c:pt>
                <c:pt idx="647">
                  <c:v>3033.7890000000002</c:v>
                </c:pt>
                <c:pt idx="648">
                  <c:v>3037.0459999999998</c:v>
                </c:pt>
                <c:pt idx="649">
                  <c:v>3040.3009999999999</c:v>
                </c:pt>
                <c:pt idx="650">
                  <c:v>3043.5520000000001</c:v>
                </c:pt>
                <c:pt idx="651">
                  <c:v>3046.8009999999999</c:v>
                </c:pt>
                <c:pt idx="652">
                  <c:v>3050.0479999999998</c:v>
                </c:pt>
                <c:pt idx="653">
                  <c:v>3053.2910000000002</c:v>
                </c:pt>
                <c:pt idx="654">
                  <c:v>3056.5320000000002</c:v>
                </c:pt>
                <c:pt idx="655">
                  <c:v>3059.7710000000002</c:v>
                </c:pt>
                <c:pt idx="656">
                  <c:v>3063.0059999999999</c:v>
                </c:pt>
                <c:pt idx="657">
                  <c:v>3066.239</c:v>
                </c:pt>
                <c:pt idx="658">
                  <c:v>3069.4690000000001</c:v>
                </c:pt>
                <c:pt idx="659">
                  <c:v>3072.6970000000001</c:v>
                </c:pt>
                <c:pt idx="660">
                  <c:v>3075.922</c:v>
                </c:pt>
                <c:pt idx="661">
                  <c:v>3079.1439999999998</c:v>
                </c:pt>
                <c:pt idx="662">
                  <c:v>3082.364</c:v>
                </c:pt>
                <c:pt idx="663">
                  <c:v>3085.5810000000001</c:v>
                </c:pt>
                <c:pt idx="664">
                  <c:v>3088.7950000000001</c:v>
                </c:pt>
                <c:pt idx="665">
                  <c:v>3092.0070000000001</c:v>
                </c:pt>
                <c:pt idx="666">
                  <c:v>3095.2159999999999</c:v>
                </c:pt>
                <c:pt idx="667">
                  <c:v>3098.4229999999998</c:v>
                </c:pt>
                <c:pt idx="668">
                  <c:v>3101.627</c:v>
                </c:pt>
                <c:pt idx="669">
                  <c:v>3104.828</c:v>
                </c:pt>
                <c:pt idx="670">
                  <c:v>3108.0259999999998</c:v>
                </c:pt>
                <c:pt idx="671">
                  <c:v>3111.2220000000002</c:v>
                </c:pt>
                <c:pt idx="672">
                  <c:v>3114.4160000000002</c:v>
                </c:pt>
                <c:pt idx="673">
                  <c:v>3117.607</c:v>
                </c:pt>
                <c:pt idx="674">
                  <c:v>3120.7950000000001</c:v>
                </c:pt>
                <c:pt idx="675">
                  <c:v>3123.98</c:v>
                </c:pt>
                <c:pt idx="676">
                  <c:v>3127.163</c:v>
                </c:pt>
                <c:pt idx="677">
                  <c:v>3130.3440000000001</c:v>
                </c:pt>
                <c:pt idx="678">
                  <c:v>3133.5210000000002</c:v>
                </c:pt>
                <c:pt idx="679">
                  <c:v>3136.6959999999999</c:v>
                </c:pt>
                <c:pt idx="680">
                  <c:v>3139.8690000000001</c:v>
                </c:pt>
                <c:pt idx="681">
                  <c:v>3143.0390000000002</c:v>
                </c:pt>
                <c:pt idx="682">
                  <c:v>3146.2060000000001</c:v>
                </c:pt>
                <c:pt idx="683">
                  <c:v>3149.3710000000001</c:v>
                </c:pt>
                <c:pt idx="684">
                  <c:v>3152.5329999999999</c:v>
                </c:pt>
                <c:pt idx="685">
                  <c:v>3155.6930000000002</c:v>
                </c:pt>
                <c:pt idx="686">
                  <c:v>3158.85</c:v>
                </c:pt>
                <c:pt idx="687">
                  <c:v>3162.0050000000001</c:v>
                </c:pt>
                <c:pt idx="688">
                  <c:v>3165.1570000000002</c:v>
                </c:pt>
                <c:pt idx="689">
                  <c:v>3168.306</c:v>
                </c:pt>
                <c:pt idx="690">
                  <c:v>3171.453</c:v>
                </c:pt>
                <c:pt idx="691">
                  <c:v>3174.5970000000002</c:v>
                </c:pt>
                <c:pt idx="692">
                  <c:v>3177.739</c:v>
                </c:pt>
                <c:pt idx="693">
                  <c:v>3180.8780000000002</c:v>
                </c:pt>
                <c:pt idx="694">
                  <c:v>3184.0140000000001</c:v>
                </c:pt>
                <c:pt idx="695">
                  <c:v>3187.1489999999999</c:v>
                </c:pt>
                <c:pt idx="696">
                  <c:v>3190.28</c:v>
                </c:pt>
                <c:pt idx="697">
                  <c:v>3193.4090000000001</c:v>
                </c:pt>
                <c:pt idx="698">
                  <c:v>3196.5360000000001</c:v>
                </c:pt>
                <c:pt idx="699">
                  <c:v>3199.6590000000001</c:v>
                </c:pt>
                <c:pt idx="700">
                  <c:v>3202.7809999999999</c:v>
                </c:pt>
                <c:pt idx="701">
                  <c:v>3205.9</c:v>
                </c:pt>
                <c:pt idx="702">
                  <c:v>3209.0160000000001</c:v>
                </c:pt>
                <c:pt idx="703">
                  <c:v>3212.13</c:v>
                </c:pt>
                <c:pt idx="704">
                  <c:v>3215.241</c:v>
                </c:pt>
                <c:pt idx="705">
                  <c:v>3218.35</c:v>
                </c:pt>
                <c:pt idx="706">
                  <c:v>3221.4560000000001</c:v>
                </c:pt>
                <c:pt idx="707">
                  <c:v>3224.56</c:v>
                </c:pt>
                <c:pt idx="708">
                  <c:v>3227.6610000000001</c:v>
                </c:pt>
                <c:pt idx="709">
                  <c:v>3230.76</c:v>
                </c:pt>
                <c:pt idx="710">
                  <c:v>3233.8560000000002</c:v>
                </c:pt>
                <c:pt idx="711">
                  <c:v>3236.95</c:v>
                </c:pt>
                <c:pt idx="712">
                  <c:v>3240.0410000000002</c:v>
                </c:pt>
                <c:pt idx="713">
                  <c:v>3243.13</c:v>
                </c:pt>
                <c:pt idx="714">
                  <c:v>3246.2159999999999</c:v>
                </c:pt>
                <c:pt idx="715">
                  <c:v>3249.3</c:v>
                </c:pt>
                <c:pt idx="716">
                  <c:v>3252.3820000000001</c:v>
                </c:pt>
                <c:pt idx="717">
                  <c:v>3255.46</c:v>
                </c:pt>
                <c:pt idx="718">
                  <c:v>3258.5369999999998</c:v>
                </c:pt>
                <c:pt idx="719">
                  <c:v>3261.6109999999999</c:v>
                </c:pt>
                <c:pt idx="720">
                  <c:v>3264.6819999999998</c:v>
                </c:pt>
                <c:pt idx="721">
                  <c:v>3267.7510000000002</c:v>
                </c:pt>
                <c:pt idx="722">
                  <c:v>3270.8180000000002</c:v>
                </c:pt>
                <c:pt idx="723">
                  <c:v>3273.8820000000001</c:v>
                </c:pt>
                <c:pt idx="724">
                  <c:v>3276.9430000000002</c:v>
                </c:pt>
                <c:pt idx="725">
                  <c:v>3280.002</c:v>
                </c:pt>
                <c:pt idx="726">
                  <c:v>3283.0590000000002</c:v>
                </c:pt>
                <c:pt idx="727">
                  <c:v>3286.1129999999998</c:v>
                </c:pt>
                <c:pt idx="728">
                  <c:v>3289.165</c:v>
                </c:pt>
                <c:pt idx="729">
                  <c:v>3292.2139999999999</c:v>
                </c:pt>
                <c:pt idx="730">
                  <c:v>3295.261</c:v>
                </c:pt>
                <c:pt idx="731">
                  <c:v>3298.306</c:v>
                </c:pt>
                <c:pt idx="732">
                  <c:v>3301.348</c:v>
                </c:pt>
                <c:pt idx="733">
                  <c:v>3304.3870000000002</c:v>
                </c:pt>
                <c:pt idx="734">
                  <c:v>3307.4250000000002</c:v>
                </c:pt>
                <c:pt idx="735">
                  <c:v>3310.4589999999998</c:v>
                </c:pt>
                <c:pt idx="736">
                  <c:v>3313.4920000000002</c:v>
                </c:pt>
                <c:pt idx="737">
                  <c:v>3316.5210000000002</c:v>
                </c:pt>
                <c:pt idx="738">
                  <c:v>3319.549</c:v>
                </c:pt>
                <c:pt idx="739">
                  <c:v>3322.5740000000001</c:v>
                </c:pt>
                <c:pt idx="740">
                  <c:v>3325.5970000000002</c:v>
                </c:pt>
                <c:pt idx="741">
                  <c:v>3328.6170000000002</c:v>
                </c:pt>
                <c:pt idx="742">
                  <c:v>3331.6350000000002</c:v>
                </c:pt>
                <c:pt idx="743">
                  <c:v>3334.65</c:v>
                </c:pt>
                <c:pt idx="744">
                  <c:v>3337.663</c:v>
                </c:pt>
                <c:pt idx="745">
                  <c:v>3340.674</c:v>
                </c:pt>
                <c:pt idx="746">
                  <c:v>3343.6819999999998</c:v>
                </c:pt>
                <c:pt idx="747">
                  <c:v>3346.6880000000001</c:v>
                </c:pt>
                <c:pt idx="748">
                  <c:v>3349.6909999999998</c:v>
                </c:pt>
                <c:pt idx="749">
                  <c:v>3352.692</c:v>
                </c:pt>
                <c:pt idx="750">
                  <c:v>3355.6909999999998</c:v>
                </c:pt>
                <c:pt idx="751">
                  <c:v>3358.6869999999999</c:v>
                </c:pt>
                <c:pt idx="752">
                  <c:v>3361.681</c:v>
                </c:pt>
                <c:pt idx="753">
                  <c:v>3364.6729999999998</c:v>
                </c:pt>
                <c:pt idx="754">
                  <c:v>3367.6619999999998</c:v>
                </c:pt>
                <c:pt idx="755">
                  <c:v>3370.6489999999999</c:v>
                </c:pt>
                <c:pt idx="756">
                  <c:v>3373.6329999999998</c:v>
                </c:pt>
                <c:pt idx="757">
                  <c:v>3376.6149999999998</c:v>
                </c:pt>
                <c:pt idx="758">
                  <c:v>3379.5949999999998</c:v>
                </c:pt>
                <c:pt idx="759">
                  <c:v>3382.5720000000001</c:v>
                </c:pt>
                <c:pt idx="760">
                  <c:v>3385.547</c:v>
                </c:pt>
                <c:pt idx="761">
                  <c:v>3388.52</c:v>
                </c:pt>
                <c:pt idx="762">
                  <c:v>3391.49</c:v>
                </c:pt>
                <c:pt idx="763">
                  <c:v>3394.4580000000001</c:v>
                </c:pt>
                <c:pt idx="764">
                  <c:v>3397.424</c:v>
                </c:pt>
                <c:pt idx="765">
                  <c:v>3400.3870000000002</c:v>
                </c:pt>
                <c:pt idx="766">
                  <c:v>3403.348</c:v>
                </c:pt>
                <c:pt idx="767">
                  <c:v>3406.3069999999998</c:v>
                </c:pt>
                <c:pt idx="768">
                  <c:v>3409.2629999999999</c:v>
                </c:pt>
                <c:pt idx="769">
                  <c:v>3412.2170000000001</c:v>
                </c:pt>
                <c:pt idx="770">
                  <c:v>3415.1680000000001</c:v>
                </c:pt>
                <c:pt idx="771">
                  <c:v>3418.1179999999999</c:v>
                </c:pt>
                <c:pt idx="772">
                  <c:v>3421.0650000000001</c:v>
                </c:pt>
                <c:pt idx="773">
                  <c:v>3424.009</c:v>
                </c:pt>
                <c:pt idx="774">
                  <c:v>3426.951</c:v>
                </c:pt>
                <c:pt idx="775">
                  <c:v>3429.8910000000001</c:v>
                </c:pt>
                <c:pt idx="776">
                  <c:v>3432.8290000000002</c:v>
                </c:pt>
                <c:pt idx="777">
                  <c:v>3435.7640000000001</c:v>
                </c:pt>
                <c:pt idx="778">
                  <c:v>3438.6970000000001</c:v>
                </c:pt>
                <c:pt idx="779">
                  <c:v>3441.6280000000002</c:v>
                </c:pt>
                <c:pt idx="780">
                  <c:v>3444.5569999999998</c:v>
                </c:pt>
                <c:pt idx="781">
                  <c:v>3447.4830000000002</c:v>
                </c:pt>
                <c:pt idx="782">
                  <c:v>3450.4070000000002</c:v>
                </c:pt>
                <c:pt idx="783">
                  <c:v>3453.328</c:v>
                </c:pt>
                <c:pt idx="784">
                  <c:v>3456.2469999999998</c:v>
                </c:pt>
                <c:pt idx="785">
                  <c:v>3459.1640000000002</c:v>
                </c:pt>
                <c:pt idx="786">
                  <c:v>3462.0790000000002</c:v>
                </c:pt>
                <c:pt idx="787">
                  <c:v>3464.991</c:v>
                </c:pt>
                <c:pt idx="788">
                  <c:v>3467.902</c:v>
                </c:pt>
                <c:pt idx="789">
                  <c:v>3470.8090000000002</c:v>
                </c:pt>
                <c:pt idx="790">
                  <c:v>3473.7150000000001</c:v>
                </c:pt>
                <c:pt idx="791">
                  <c:v>3476.6179999999999</c:v>
                </c:pt>
                <c:pt idx="792">
                  <c:v>3479.5189999999998</c:v>
                </c:pt>
                <c:pt idx="793">
                  <c:v>3482.4180000000001</c:v>
                </c:pt>
                <c:pt idx="794">
                  <c:v>3485.3150000000001</c:v>
                </c:pt>
                <c:pt idx="795">
                  <c:v>3488.2089999999998</c:v>
                </c:pt>
                <c:pt idx="796">
                  <c:v>3491.1010000000001</c:v>
                </c:pt>
                <c:pt idx="797">
                  <c:v>3493.99</c:v>
                </c:pt>
                <c:pt idx="798">
                  <c:v>3496.8780000000002</c:v>
                </c:pt>
                <c:pt idx="799">
                  <c:v>3499.7629999999999</c:v>
                </c:pt>
                <c:pt idx="800">
                  <c:v>3502.6460000000002</c:v>
                </c:pt>
                <c:pt idx="801">
                  <c:v>3505.527</c:v>
                </c:pt>
                <c:pt idx="802">
                  <c:v>3508.4050000000002</c:v>
                </c:pt>
                <c:pt idx="803">
                  <c:v>3511.2809999999999</c:v>
                </c:pt>
                <c:pt idx="804">
                  <c:v>3514.1550000000002</c:v>
                </c:pt>
                <c:pt idx="805">
                  <c:v>3517.027</c:v>
                </c:pt>
                <c:pt idx="806">
                  <c:v>3519.8969999999999</c:v>
                </c:pt>
                <c:pt idx="807">
                  <c:v>3522.7640000000001</c:v>
                </c:pt>
                <c:pt idx="808">
                  <c:v>3525.6289999999999</c:v>
                </c:pt>
                <c:pt idx="809">
                  <c:v>3528.4920000000002</c:v>
                </c:pt>
                <c:pt idx="810">
                  <c:v>3531.3519999999999</c:v>
                </c:pt>
                <c:pt idx="811">
                  <c:v>3534.2109999999998</c:v>
                </c:pt>
                <c:pt idx="812">
                  <c:v>3537.067</c:v>
                </c:pt>
                <c:pt idx="813">
                  <c:v>3539.9209999999998</c:v>
                </c:pt>
                <c:pt idx="814">
                  <c:v>3542.7730000000001</c:v>
                </c:pt>
                <c:pt idx="815">
                  <c:v>3545.6219999999998</c:v>
                </c:pt>
                <c:pt idx="816">
                  <c:v>3548.4690000000001</c:v>
                </c:pt>
                <c:pt idx="817">
                  <c:v>3551.3150000000001</c:v>
                </c:pt>
                <c:pt idx="818">
                  <c:v>3554.1570000000002</c:v>
                </c:pt>
                <c:pt idx="819">
                  <c:v>3556.998</c:v>
                </c:pt>
                <c:pt idx="820">
                  <c:v>3559.837</c:v>
                </c:pt>
                <c:pt idx="821">
                  <c:v>3562.6729999999998</c:v>
                </c:pt>
                <c:pt idx="822">
                  <c:v>3565.5070000000001</c:v>
                </c:pt>
                <c:pt idx="823">
                  <c:v>3568.3389999999999</c:v>
                </c:pt>
                <c:pt idx="824">
                  <c:v>3571.1689999999999</c:v>
                </c:pt>
                <c:pt idx="825">
                  <c:v>3573.9960000000001</c:v>
                </c:pt>
                <c:pt idx="826">
                  <c:v>3576.8220000000001</c:v>
                </c:pt>
                <c:pt idx="827">
                  <c:v>3579.645</c:v>
                </c:pt>
                <c:pt idx="828">
                  <c:v>3582.4659999999999</c:v>
                </c:pt>
                <c:pt idx="829">
                  <c:v>3585.2849999999999</c:v>
                </c:pt>
                <c:pt idx="830">
                  <c:v>3588.1010000000001</c:v>
                </c:pt>
                <c:pt idx="831">
                  <c:v>3590.9160000000002</c:v>
                </c:pt>
                <c:pt idx="832">
                  <c:v>3593.7280000000001</c:v>
                </c:pt>
                <c:pt idx="833">
                  <c:v>3596.538</c:v>
                </c:pt>
                <c:pt idx="834">
                  <c:v>3599.346</c:v>
                </c:pt>
                <c:pt idx="835">
                  <c:v>3602.152</c:v>
                </c:pt>
                <c:pt idx="836">
                  <c:v>3604.9560000000001</c:v>
                </c:pt>
                <c:pt idx="837">
                  <c:v>3607.7570000000001</c:v>
                </c:pt>
                <c:pt idx="838">
                  <c:v>3610.556</c:v>
                </c:pt>
                <c:pt idx="839">
                  <c:v>3613.3539999999998</c:v>
                </c:pt>
                <c:pt idx="840">
                  <c:v>3616.1489999999999</c:v>
                </c:pt>
                <c:pt idx="841">
                  <c:v>3618.942</c:v>
                </c:pt>
                <c:pt idx="842">
                  <c:v>3621.732</c:v>
                </c:pt>
                <c:pt idx="843">
                  <c:v>3624.5210000000002</c:v>
                </c:pt>
                <c:pt idx="844">
                  <c:v>3627.3069999999998</c:v>
                </c:pt>
                <c:pt idx="845">
                  <c:v>3630.0920000000001</c:v>
                </c:pt>
                <c:pt idx="846">
                  <c:v>3632.8739999999998</c:v>
                </c:pt>
                <c:pt idx="847">
                  <c:v>3635.654</c:v>
                </c:pt>
                <c:pt idx="848">
                  <c:v>3638.4319999999998</c:v>
                </c:pt>
                <c:pt idx="849">
                  <c:v>3641.2080000000001</c:v>
                </c:pt>
                <c:pt idx="850">
                  <c:v>3643.982</c:v>
                </c:pt>
                <c:pt idx="851">
                  <c:v>3646.7530000000002</c:v>
                </c:pt>
                <c:pt idx="852">
                  <c:v>3649.5230000000001</c:v>
                </c:pt>
                <c:pt idx="853">
                  <c:v>3652.29</c:v>
                </c:pt>
                <c:pt idx="854">
                  <c:v>3655.0549999999998</c:v>
                </c:pt>
                <c:pt idx="855">
                  <c:v>3657.8180000000002</c:v>
                </c:pt>
                <c:pt idx="856">
                  <c:v>3660.5790000000002</c:v>
                </c:pt>
                <c:pt idx="857">
                  <c:v>3663.3380000000002</c:v>
                </c:pt>
                <c:pt idx="858">
                  <c:v>3666.0949999999998</c:v>
                </c:pt>
                <c:pt idx="859">
                  <c:v>3668.8490000000002</c:v>
                </c:pt>
                <c:pt idx="860">
                  <c:v>3671.6019999999999</c:v>
                </c:pt>
                <c:pt idx="861">
                  <c:v>3674.3519999999999</c:v>
                </c:pt>
                <c:pt idx="862">
                  <c:v>3677.1010000000001</c:v>
                </c:pt>
                <c:pt idx="863">
                  <c:v>3679.8470000000002</c:v>
                </c:pt>
                <c:pt idx="864">
                  <c:v>3682.5909999999999</c:v>
                </c:pt>
                <c:pt idx="865">
                  <c:v>3685.3330000000001</c:v>
                </c:pt>
                <c:pt idx="866">
                  <c:v>3688.0729999999999</c:v>
                </c:pt>
                <c:pt idx="867">
                  <c:v>3690.8110000000001</c:v>
                </c:pt>
                <c:pt idx="868">
                  <c:v>3693.547</c:v>
                </c:pt>
                <c:pt idx="869">
                  <c:v>3696.2809999999999</c:v>
                </c:pt>
                <c:pt idx="870">
                  <c:v>3699.0129999999999</c:v>
                </c:pt>
                <c:pt idx="871">
                  <c:v>3701.7420000000002</c:v>
                </c:pt>
                <c:pt idx="872">
                  <c:v>3704.47</c:v>
                </c:pt>
                <c:pt idx="873">
                  <c:v>3707.1950000000002</c:v>
                </c:pt>
                <c:pt idx="874">
                  <c:v>3709.9189999999999</c:v>
                </c:pt>
                <c:pt idx="875">
                  <c:v>3712.64</c:v>
                </c:pt>
                <c:pt idx="876">
                  <c:v>3715.3589999999999</c:v>
                </c:pt>
                <c:pt idx="877">
                  <c:v>3718.076</c:v>
                </c:pt>
                <c:pt idx="878">
                  <c:v>3720.7919999999999</c:v>
                </c:pt>
                <c:pt idx="879">
                  <c:v>3723.5050000000001</c:v>
                </c:pt>
                <c:pt idx="880">
                  <c:v>3726.2159999999999</c:v>
                </c:pt>
                <c:pt idx="881">
                  <c:v>3728.9250000000002</c:v>
                </c:pt>
                <c:pt idx="882">
                  <c:v>3731.6320000000001</c:v>
                </c:pt>
                <c:pt idx="883">
                  <c:v>3734.3359999999998</c:v>
                </c:pt>
                <c:pt idx="884">
                  <c:v>3737.0390000000002</c:v>
                </c:pt>
                <c:pt idx="885">
                  <c:v>3739.74</c:v>
                </c:pt>
                <c:pt idx="886">
                  <c:v>3742.4389999999999</c:v>
                </c:pt>
                <c:pt idx="887">
                  <c:v>3745.136</c:v>
                </c:pt>
                <c:pt idx="888">
                  <c:v>3747.83</c:v>
                </c:pt>
                <c:pt idx="889">
                  <c:v>3750.5230000000001</c:v>
                </c:pt>
                <c:pt idx="890">
                  <c:v>3753.2130000000002</c:v>
                </c:pt>
                <c:pt idx="891">
                  <c:v>3755.902</c:v>
                </c:pt>
                <c:pt idx="892">
                  <c:v>3758.5889999999999</c:v>
                </c:pt>
                <c:pt idx="893">
                  <c:v>3761.2730000000001</c:v>
                </c:pt>
                <c:pt idx="894">
                  <c:v>3763.9560000000001</c:v>
                </c:pt>
                <c:pt idx="895">
                  <c:v>3766.636</c:v>
                </c:pt>
                <c:pt idx="896">
                  <c:v>3769.3150000000001</c:v>
                </c:pt>
                <c:pt idx="897">
                  <c:v>3771.991</c:v>
                </c:pt>
                <c:pt idx="898">
                  <c:v>3774.665</c:v>
                </c:pt>
                <c:pt idx="899">
                  <c:v>3777.3380000000002</c:v>
                </c:pt>
                <c:pt idx="900">
                  <c:v>3780.0079999999998</c:v>
                </c:pt>
                <c:pt idx="901">
                  <c:v>3782.6770000000001</c:v>
                </c:pt>
                <c:pt idx="902">
                  <c:v>3785.3429999999998</c:v>
                </c:pt>
                <c:pt idx="903">
                  <c:v>3788.0070000000001</c:v>
                </c:pt>
                <c:pt idx="904">
                  <c:v>3790.67</c:v>
                </c:pt>
                <c:pt idx="905">
                  <c:v>3793.33</c:v>
                </c:pt>
                <c:pt idx="906">
                  <c:v>3795.989</c:v>
                </c:pt>
                <c:pt idx="907">
                  <c:v>3798.645</c:v>
                </c:pt>
                <c:pt idx="908">
                  <c:v>3801.299</c:v>
                </c:pt>
                <c:pt idx="909">
                  <c:v>3803.9520000000002</c:v>
                </c:pt>
                <c:pt idx="910">
                  <c:v>3806.6019999999999</c:v>
                </c:pt>
                <c:pt idx="911">
                  <c:v>3809.2510000000002</c:v>
                </c:pt>
                <c:pt idx="912">
                  <c:v>3811.8969999999999</c:v>
                </c:pt>
                <c:pt idx="913">
                  <c:v>3814.5419999999999</c:v>
                </c:pt>
                <c:pt idx="914">
                  <c:v>3817.1840000000002</c:v>
                </c:pt>
                <c:pt idx="915">
                  <c:v>3819.8249999999998</c:v>
                </c:pt>
                <c:pt idx="916">
                  <c:v>3822.4630000000002</c:v>
                </c:pt>
                <c:pt idx="917">
                  <c:v>3825.1</c:v>
                </c:pt>
                <c:pt idx="918">
                  <c:v>3827.7350000000001</c:v>
                </c:pt>
                <c:pt idx="919">
                  <c:v>3830.3670000000002</c:v>
                </c:pt>
                <c:pt idx="920">
                  <c:v>3832.998</c:v>
                </c:pt>
                <c:pt idx="921">
                  <c:v>3835.627</c:v>
                </c:pt>
                <c:pt idx="922">
                  <c:v>3838.2530000000002</c:v>
                </c:pt>
                <c:pt idx="923">
                  <c:v>3840.8780000000002</c:v>
                </c:pt>
                <c:pt idx="924">
                  <c:v>3843.5010000000002</c:v>
                </c:pt>
                <c:pt idx="925">
                  <c:v>3846.1219999999998</c:v>
                </c:pt>
                <c:pt idx="926">
                  <c:v>3848.741</c:v>
                </c:pt>
                <c:pt idx="927">
                  <c:v>3851.3580000000002</c:v>
                </c:pt>
                <c:pt idx="928">
                  <c:v>3853.973</c:v>
                </c:pt>
                <c:pt idx="929">
                  <c:v>3856.5859999999998</c:v>
                </c:pt>
                <c:pt idx="930">
                  <c:v>3859.1970000000001</c:v>
                </c:pt>
                <c:pt idx="931">
                  <c:v>3861.806</c:v>
                </c:pt>
                <c:pt idx="932">
                  <c:v>3864.4140000000002</c:v>
                </c:pt>
                <c:pt idx="933">
                  <c:v>3867.0189999999998</c:v>
                </c:pt>
                <c:pt idx="934">
                  <c:v>3869.6219999999998</c:v>
                </c:pt>
                <c:pt idx="935">
                  <c:v>3872.2240000000002</c:v>
                </c:pt>
                <c:pt idx="936">
                  <c:v>3874.8229999999999</c:v>
                </c:pt>
                <c:pt idx="937">
                  <c:v>3877.4209999999998</c:v>
                </c:pt>
                <c:pt idx="938">
                  <c:v>3880.0160000000001</c:v>
                </c:pt>
                <c:pt idx="939">
                  <c:v>3882.61</c:v>
                </c:pt>
                <c:pt idx="940">
                  <c:v>3885.2020000000002</c:v>
                </c:pt>
                <c:pt idx="941">
                  <c:v>3887.7919999999999</c:v>
                </c:pt>
                <c:pt idx="942">
                  <c:v>3890.38</c:v>
                </c:pt>
                <c:pt idx="943">
                  <c:v>3892.9659999999999</c:v>
                </c:pt>
                <c:pt idx="944">
                  <c:v>3895.55</c:v>
                </c:pt>
                <c:pt idx="945">
                  <c:v>3898.1320000000001</c:v>
                </c:pt>
                <c:pt idx="946">
                  <c:v>3900.7130000000002</c:v>
                </c:pt>
                <c:pt idx="947">
                  <c:v>3903.2910000000002</c:v>
                </c:pt>
                <c:pt idx="948">
                  <c:v>3905.8679999999999</c:v>
                </c:pt>
                <c:pt idx="949">
                  <c:v>3908.442</c:v>
                </c:pt>
                <c:pt idx="950">
                  <c:v>3911.0149999999999</c:v>
                </c:pt>
                <c:pt idx="951">
                  <c:v>3913.5859999999998</c:v>
                </c:pt>
                <c:pt idx="952">
                  <c:v>3916.1550000000002</c:v>
                </c:pt>
                <c:pt idx="953">
                  <c:v>3918.7220000000002</c:v>
                </c:pt>
                <c:pt idx="954">
                  <c:v>3921.2869999999998</c:v>
                </c:pt>
                <c:pt idx="955">
                  <c:v>3923.85</c:v>
                </c:pt>
                <c:pt idx="956">
                  <c:v>3926.4110000000001</c:v>
                </c:pt>
                <c:pt idx="957">
                  <c:v>3928.971</c:v>
                </c:pt>
                <c:pt idx="958">
                  <c:v>3931.5279999999998</c:v>
                </c:pt>
                <c:pt idx="959">
                  <c:v>3934.0839999999998</c:v>
                </c:pt>
                <c:pt idx="960">
                  <c:v>3936.6379999999999</c:v>
                </c:pt>
                <c:pt idx="961">
                  <c:v>3939.19</c:v>
                </c:pt>
                <c:pt idx="962">
                  <c:v>3941.74</c:v>
                </c:pt>
                <c:pt idx="963">
                  <c:v>3944.288</c:v>
                </c:pt>
                <c:pt idx="964">
                  <c:v>3946.8339999999998</c:v>
                </c:pt>
                <c:pt idx="965">
                  <c:v>3949.3780000000002</c:v>
                </c:pt>
                <c:pt idx="966">
                  <c:v>3951.9209999999998</c:v>
                </c:pt>
                <c:pt idx="967">
                  <c:v>3954.462</c:v>
                </c:pt>
                <c:pt idx="968">
                  <c:v>3957</c:v>
                </c:pt>
                <c:pt idx="969">
                  <c:v>3959.5369999999998</c:v>
                </c:pt>
                <c:pt idx="970">
                  <c:v>3962.0720000000001</c:v>
                </c:pt>
                <c:pt idx="971">
                  <c:v>3964.6060000000002</c:v>
                </c:pt>
                <c:pt idx="972">
                  <c:v>3967.1370000000002</c:v>
                </c:pt>
                <c:pt idx="973">
                  <c:v>3969.6669999999999</c:v>
                </c:pt>
                <c:pt idx="974">
                  <c:v>3972.194</c:v>
                </c:pt>
                <c:pt idx="975">
                  <c:v>3974.72</c:v>
                </c:pt>
                <c:pt idx="976">
                  <c:v>3977.2440000000001</c:v>
                </c:pt>
                <c:pt idx="977">
                  <c:v>3979.7660000000001</c:v>
                </c:pt>
                <c:pt idx="978">
                  <c:v>3982.2860000000001</c:v>
                </c:pt>
                <c:pt idx="979">
                  <c:v>3984.8049999999998</c:v>
                </c:pt>
                <c:pt idx="980">
                  <c:v>3987.3209999999999</c:v>
                </c:pt>
                <c:pt idx="981">
                  <c:v>3989.8359999999998</c:v>
                </c:pt>
                <c:pt idx="982">
                  <c:v>3992.3490000000002</c:v>
                </c:pt>
                <c:pt idx="983">
                  <c:v>3994.86</c:v>
                </c:pt>
                <c:pt idx="984">
                  <c:v>3997.3690000000001</c:v>
                </c:pt>
                <c:pt idx="985">
                  <c:v>3999.877</c:v>
                </c:pt>
                <c:pt idx="986">
                  <c:v>4002.3820000000001</c:v>
                </c:pt>
                <c:pt idx="987">
                  <c:v>4004.886</c:v>
                </c:pt>
                <c:pt idx="988">
                  <c:v>4007.3879999999999</c:v>
                </c:pt>
                <c:pt idx="989">
                  <c:v>4009.8879999999999</c:v>
                </c:pt>
                <c:pt idx="990">
                  <c:v>4012.386</c:v>
                </c:pt>
                <c:pt idx="991">
                  <c:v>4014.8829999999998</c:v>
                </c:pt>
                <c:pt idx="992">
                  <c:v>4017.377</c:v>
                </c:pt>
                <c:pt idx="993">
                  <c:v>4019.87</c:v>
                </c:pt>
                <c:pt idx="994">
                  <c:v>4022.3609999999999</c:v>
                </c:pt>
                <c:pt idx="995">
                  <c:v>4024.85</c:v>
                </c:pt>
                <c:pt idx="996">
                  <c:v>4027.3380000000002</c:v>
                </c:pt>
                <c:pt idx="997">
                  <c:v>4029.8229999999999</c:v>
                </c:pt>
                <c:pt idx="998">
                  <c:v>4032.3069999999998</c:v>
                </c:pt>
                <c:pt idx="999">
                  <c:v>4034.7890000000002</c:v>
                </c:pt>
                <c:pt idx="1000">
                  <c:v>4037.2689999999998</c:v>
                </c:pt>
                <c:pt idx="1001">
                  <c:v>4039.7469999999998</c:v>
                </c:pt>
                <c:pt idx="1002">
                  <c:v>4042.2240000000002</c:v>
                </c:pt>
                <c:pt idx="1003">
                  <c:v>4044.6990000000001</c:v>
                </c:pt>
                <c:pt idx="1004">
                  <c:v>4047.172</c:v>
                </c:pt>
                <c:pt idx="1005">
                  <c:v>4049.643</c:v>
                </c:pt>
                <c:pt idx="1006">
                  <c:v>4052.1120000000001</c:v>
                </c:pt>
                <c:pt idx="1007">
                  <c:v>4054.58</c:v>
                </c:pt>
                <c:pt idx="1008">
                  <c:v>4057.0459999999998</c:v>
                </c:pt>
                <c:pt idx="1009">
                  <c:v>4059.51</c:v>
                </c:pt>
                <c:pt idx="1010">
                  <c:v>4061.9720000000002</c:v>
                </c:pt>
                <c:pt idx="1011">
                  <c:v>4064.4319999999998</c:v>
                </c:pt>
                <c:pt idx="1012">
                  <c:v>4066.8910000000001</c:v>
                </c:pt>
                <c:pt idx="1013">
                  <c:v>4069.348</c:v>
                </c:pt>
                <c:pt idx="1014">
                  <c:v>4071.8029999999999</c:v>
                </c:pt>
                <c:pt idx="1015">
                  <c:v>4074.2559999999999</c:v>
                </c:pt>
                <c:pt idx="1016">
                  <c:v>4076.7080000000001</c:v>
                </c:pt>
                <c:pt idx="1017">
                  <c:v>4079.1579999999999</c:v>
                </c:pt>
                <c:pt idx="1018">
                  <c:v>4081.6060000000002</c:v>
                </c:pt>
                <c:pt idx="1019">
                  <c:v>4084.0520000000001</c:v>
                </c:pt>
                <c:pt idx="1020">
                  <c:v>4086.4969999999998</c:v>
                </c:pt>
                <c:pt idx="1021">
                  <c:v>4088.9389999999999</c:v>
                </c:pt>
                <c:pt idx="1022">
                  <c:v>4091.38</c:v>
                </c:pt>
                <c:pt idx="1023">
                  <c:v>4093.819</c:v>
                </c:pt>
                <c:pt idx="1024">
                  <c:v>4096.2569999999996</c:v>
                </c:pt>
                <c:pt idx="1025">
                  <c:v>4098.6930000000002</c:v>
                </c:pt>
                <c:pt idx="1026">
                  <c:v>4101.1270000000004</c:v>
                </c:pt>
                <c:pt idx="1027">
                  <c:v>4103.5590000000002</c:v>
                </c:pt>
                <c:pt idx="1028">
                  <c:v>4105.9889999999996</c:v>
                </c:pt>
                <c:pt idx="1029">
                  <c:v>4108.4179999999997</c:v>
                </c:pt>
                <c:pt idx="1030">
                  <c:v>4110.8450000000003</c:v>
                </c:pt>
                <c:pt idx="1031">
                  <c:v>4113.2700000000004</c:v>
                </c:pt>
                <c:pt idx="1032">
                  <c:v>4115.6940000000004</c:v>
                </c:pt>
                <c:pt idx="1033">
                  <c:v>4118.1149999999998</c:v>
                </c:pt>
                <c:pt idx="1034">
                  <c:v>4120.5349999999999</c:v>
                </c:pt>
                <c:pt idx="1035">
                  <c:v>4122.9539999999997</c:v>
                </c:pt>
                <c:pt idx="1036">
                  <c:v>4125.37</c:v>
                </c:pt>
                <c:pt idx="1037">
                  <c:v>4127.7849999999999</c:v>
                </c:pt>
                <c:pt idx="1038">
                  <c:v>4130.1980000000003</c:v>
                </c:pt>
                <c:pt idx="1039">
                  <c:v>4132.6090000000004</c:v>
                </c:pt>
                <c:pt idx="1040">
                  <c:v>4135.0190000000002</c:v>
                </c:pt>
                <c:pt idx="1041">
                  <c:v>4137.4269999999997</c:v>
                </c:pt>
                <c:pt idx="1042">
                  <c:v>4139.8329999999996</c:v>
                </c:pt>
                <c:pt idx="1043">
                  <c:v>4142.2370000000001</c:v>
                </c:pt>
              </c:numCache>
            </c:numRef>
          </c:xVal>
          <c:yVal>
            <c:numRef>
              <c:f>גיליון1!$G$24:$ANJ$24</c:f>
            </c:numRef>
          </c:yVal>
          <c:smooth val="1"/>
        </c:ser>
        <c:ser>
          <c:idx val="17"/>
          <c:order val="8"/>
          <c:tx>
            <c:strRef>
              <c:f>גיליון1!$C$24:$F$24</c:f>
              <c:strCache>
                <c:ptCount val="4"/>
                <c:pt idx="0">
                  <c:v>ice</c:v>
                </c:pt>
                <c:pt idx="1">
                  <c:v>100</c:v>
                </c:pt>
                <c:pt idx="2">
                  <c:v>coli</c:v>
                </c:pt>
                <c:pt idx="3">
                  <c:v>1</c:v>
                </c:pt>
              </c:strCache>
            </c:strRef>
          </c:tx>
          <c:spPr>
            <a:ln w="19050" cap="rnd">
              <a:solidFill>
                <a:schemeClr val="accent5">
                  <a:lumMod val="50000"/>
                </a:schemeClr>
              </a:solidFill>
              <a:round/>
            </a:ln>
            <a:effectLst/>
          </c:spPr>
          <c:marker>
            <c:symbol val="none"/>
          </c:marker>
          <c:xVal>
            <c:numRef>
              <c:f>גיליון1!$G$1:$ANJ$1</c:f>
              <c:numCache>
                <c:formatCode>General</c:formatCode>
                <c:ptCount val="1044"/>
                <c:pt idx="0">
                  <c:v>160.70099999999999</c:v>
                </c:pt>
                <c:pt idx="1">
                  <c:v>166.74199999999999</c:v>
                </c:pt>
                <c:pt idx="2">
                  <c:v>172.77699999999999</c:v>
                </c:pt>
                <c:pt idx="3">
                  <c:v>178.80500000000001</c:v>
                </c:pt>
                <c:pt idx="4">
                  <c:v>184.82599999999999</c:v>
                </c:pt>
                <c:pt idx="5">
                  <c:v>190.84100000000001</c:v>
                </c:pt>
                <c:pt idx="6">
                  <c:v>196.84899999999999</c:v>
                </c:pt>
                <c:pt idx="7">
                  <c:v>202.85</c:v>
                </c:pt>
                <c:pt idx="8">
                  <c:v>208.845</c:v>
                </c:pt>
                <c:pt idx="9">
                  <c:v>214.833</c:v>
                </c:pt>
                <c:pt idx="10">
                  <c:v>220.815</c:v>
                </c:pt>
                <c:pt idx="11">
                  <c:v>226.78899999999999</c:v>
                </c:pt>
                <c:pt idx="12">
                  <c:v>232.75800000000001</c:v>
                </c:pt>
                <c:pt idx="13">
                  <c:v>238.71899999999999</c:v>
                </c:pt>
                <c:pt idx="14">
                  <c:v>244.67400000000001</c:v>
                </c:pt>
                <c:pt idx="15">
                  <c:v>250.62299999999999</c:v>
                </c:pt>
                <c:pt idx="16">
                  <c:v>256.565</c:v>
                </c:pt>
                <c:pt idx="17">
                  <c:v>262.5</c:v>
                </c:pt>
                <c:pt idx="18">
                  <c:v>268.42899999999997</c:v>
                </c:pt>
                <c:pt idx="19">
                  <c:v>274.351</c:v>
                </c:pt>
                <c:pt idx="20">
                  <c:v>280.267</c:v>
                </c:pt>
                <c:pt idx="21">
                  <c:v>286.17599999999999</c:v>
                </c:pt>
                <c:pt idx="22">
                  <c:v>292.07900000000001</c:v>
                </c:pt>
                <c:pt idx="23">
                  <c:v>297.97500000000002</c:v>
                </c:pt>
                <c:pt idx="24">
                  <c:v>303.86500000000001</c:v>
                </c:pt>
                <c:pt idx="25">
                  <c:v>309.74799999999999</c:v>
                </c:pt>
                <c:pt idx="26">
                  <c:v>315.625</c:v>
                </c:pt>
                <c:pt idx="27">
                  <c:v>321.495</c:v>
                </c:pt>
                <c:pt idx="28">
                  <c:v>327.35899999999998</c:v>
                </c:pt>
                <c:pt idx="29">
                  <c:v>333.21699999999998</c:v>
                </c:pt>
                <c:pt idx="30">
                  <c:v>339.06799999999998</c:v>
                </c:pt>
                <c:pt idx="31">
                  <c:v>344.91199999999998</c:v>
                </c:pt>
                <c:pt idx="32">
                  <c:v>350.75099999999998</c:v>
                </c:pt>
                <c:pt idx="33">
                  <c:v>356.58300000000003</c:v>
                </c:pt>
                <c:pt idx="34">
                  <c:v>362.40800000000002</c:v>
                </c:pt>
                <c:pt idx="35">
                  <c:v>368.22699999999998</c:v>
                </c:pt>
                <c:pt idx="36">
                  <c:v>374.04</c:v>
                </c:pt>
                <c:pt idx="37">
                  <c:v>379.84699999999998</c:v>
                </c:pt>
                <c:pt idx="38">
                  <c:v>385.64699999999999</c:v>
                </c:pt>
                <c:pt idx="39">
                  <c:v>391.44</c:v>
                </c:pt>
                <c:pt idx="40">
                  <c:v>397.22800000000001</c:v>
                </c:pt>
                <c:pt idx="41">
                  <c:v>403.00900000000001</c:v>
                </c:pt>
                <c:pt idx="42">
                  <c:v>408.78399999999999</c:v>
                </c:pt>
                <c:pt idx="43">
                  <c:v>414.553</c:v>
                </c:pt>
                <c:pt idx="44">
                  <c:v>420.315</c:v>
                </c:pt>
                <c:pt idx="45">
                  <c:v>426.07100000000003</c:v>
                </c:pt>
                <c:pt idx="46">
                  <c:v>431.82100000000003</c:v>
                </c:pt>
                <c:pt idx="47">
                  <c:v>437.565</c:v>
                </c:pt>
                <c:pt idx="48">
                  <c:v>443.30200000000002</c:v>
                </c:pt>
                <c:pt idx="49">
                  <c:v>449.03300000000002</c:v>
                </c:pt>
                <c:pt idx="50">
                  <c:v>454.75799999999998</c:v>
                </c:pt>
                <c:pt idx="51">
                  <c:v>460.47699999999998</c:v>
                </c:pt>
                <c:pt idx="52">
                  <c:v>466.18900000000002</c:v>
                </c:pt>
                <c:pt idx="53">
                  <c:v>471.89600000000002</c:v>
                </c:pt>
                <c:pt idx="54">
                  <c:v>477.596</c:v>
                </c:pt>
                <c:pt idx="55">
                  <c:v>483.29</c:v>
                </c:pt>
                <c:pt idx="56">
                  <c:v>488.97800000000001</c:v>
                </c:pt>
                <c:pt idx="57">
                  <c:v>494.66</c:v>
                </c:pt>
                <c:pt idx="58">
                  <c:v>500.33499999999998</c:v>
                </c:pt>
                <c:pt idx="59">
                  <c:v>506.005</c:v>
                </c:pt>
                <c:pt idx="60">
                  <c:v>511.66800000000001</c:v>
                </c:pt>
                <c:pt idx="61">
                  <c:v>517.32500000000005</c:v>
                </c:pt>
                <c:pt idx="62">
                  <c:v>522.97699999999998</c:v>
                </c:pt>
                <c:pt idx="63">
                  <c:v>528.62199999999996</c:v>
                </c:pt>
                <c:pt idx="64">
                  <c:v>534.26099999999997</c:v>
                </c:pt>
                <c:pt idx="65">
                  <c:v>539.89400000000001</c:v>
                </c:pt>
                <c:pt idx="66">
                  <c:v>545.52099999999996</c:v>
                </c:pt>
                <c:pt idx="67">
                  <c:v>551.14099999999996</c:v>
                </c:pt>
                <c:pt idx="68">
                  <c:v>556.75599999999997</c:v>
                </c:pt>
                <c:pt idx="69">
                  <c:v>562.36500000000001</c:v>
                </c:pt>
                <c:pt idx="70">
                  <c:v>567.96799999999996</c:v>
                </c:pt>
                <c:pt idx="71">
                  <c:v>573.56500000000005</c:v>
                </c:pt>
                <c:pt idx="72">
                  <c:v>579.15499999999997</c:v>
                </c:pt>
                <c:pt idx="73">
                  <c:v>584.74</c:v>
                </c:pt>
                <c:pt idx="74">
                  <c:v>590.31899999999996</c:v>
                </c:pt>
                <c:pt idx="75">
                  <c:v>595.89200000000005</c:v>
                </c:pt>
                <c:pt idx="76">
                  <c:v>601.45899999999995</c:v>
                </c:pt>
                <c:pt idx="77">
                  <c:v>607.02</c:v>
                </c:pt>
                <c:pt idx="78">
                  <c:v>612.57500000000005</c:v>
                </c:pt>
                <c:pt idx="79">
                  <c:v>618.12400000000002</c:v>
                </c:pt>
                <c:pt idx="80">
                  <c:v>623.66700000000003</c:v>
                </c:pt>
                <c:pt idx="81">
                  <c:v>629.20399999999995</c:v>
                </c:pt>
                <c:pt idx="82">
                  <c:v>634.73500000000001</c:v>
                </c:pt>
                <c:pt idx="83">
                  <c:v>640.26099999999997</c:v>
                </c:pt>
                <c:pt idx="84">
                  <c:v>645.78099999999995</c:v>
                </c:pt>
                <c:pt idx="85">
                  <c:v>651.29399999999998</c:v>
                </c:pt>
                <c:pt idx="86">
                  <c:v>656.80200000000002</c:v>
                </c:pt>
                <c:pt idx="87">
                  <c:v>662.30399999999997</c:v>
                </c:pt>
                <c:pt idx="88">
                  <c:v>667.8</c:v>
                </c:pt>
                <c:pt idx="89">
                  <c:v>673.29</c:v>
                </c:pt>
                <c:pt idx="90">
                  <c:v>678.77499999999998</c:v>
                </c:pt>
                <c:pt idx="91">
                  <c:v>684.25400000000002</c:v>
                </c:pt>
                <c:pt idx="92">
                  <c:v>689.726</c:v>
                </c:pt>
                <c:pt idx="93">
                  <c:v>695.19299999999998</c:v>
                </c:pt>
                <c:pt idx="94">
                  <c:v>700.65499999999997</c:v>
                </c:pt>
                <c:pt idx="95">
                  <c:v>706.11</c:v>
                </c:pt>
                <c:pt idx="96">
                  <c:v>711.56</c:v>
                </c:pt>
                <c:pt idx="97">
                  <c:v>717.00400000000002</c:v>
                </c:pt>
                <c:pt idx="98">
                  <c:v>722.44200000000001</c:v>
                </c:pt>
                <c:pt idx="99">
                  <c:v>727.87400000000002</c:v>
                </c:pt>
                <c:pt idx="100">
                  <c:v>733.30100000000004</c:v>
                </c:pt>
                <c:pt idx="101">
                  <c:v>738.72199999999998</c:v>
                </c:pt>
                <c:pt idx="102">
                  <c:v>744.13699999999994</c:v>
                </c:pt>
                <c:pt idx="103">
                  <c:v>749.54700000000003</c:v>
                </c:pt>
                <c:pt idx="104">
                  <c:v>754.95100000000002</c:v>
                </c:pt>
                <c:pt idx="105">
                  <c:v>760.34900000000005</c:v>
                </c:pt>
                <c:pt idx="106">
                  <c:v>765.74099999999999</c:v>
                </c:pt>
                <c:pt idx="107">
                  <c:v>771.12800000000004</c:v>
                </c:pt>
                <c:pt idx="108">
                  <c:v>776.50900000000001</c:v>
                </c:pt>
                <c:pt idx="109">
                  <c:v>781.88499999999999</c:v>
                </c:pt>
                <c:pt idx="110">
                  <c:v>787.25400000000002</c:v>
                </c:pt>
                <c:pt idx="111">
                  <c:v>792.61800000000005</c:v>
                </c:pt>
                <c:pt idx="112">
                  <c:v>797.97699999999998</c:v>
                </c:pt>
                <c:pt idx="113">
                  <c:v>803.33</c:v>
                </c:pt>
                <c:pt idx="114">
                  <c:v>808.67700000000002</c:v>
                </c:pt>
                <c:pt idx="115">
                  <c:v>814.01900000000001</c:v>
                </c:pt>
                <c:pt idx="116">
                  <c:v>819.35500000000002</c:v>
                </c:pt>
                <c:pt idx="117">
                  <c:v>824.68600000000004</c:v>
                </c:pt>
                <c:pt idx="118">
                  <c:v>830.01099999999997</c:v>
                </c:pt>
                <c:pt idx="119">
                  <c:v>835.33</c:v>
                </c:pt>
                <c:pt idx="120">
                  <c:v>840.64400000000001</c:v>
                </c:pt>
                <c:pt idx="121">
                  <c:v>845.952</c:v>
                </c:pt>
                <c:pt idx="122">
                  <c:v>851.255</c:v>
                </c:pt>
                <c:pt idx="123">
                  <c:v>856.55200000000002</c:v>
                </c:pt>
                <c:pt idx="124">
                  <c:v>861.84400000000005</c:v>
                </c:pt>
                <c:pt idx="125">
                  <c:v>867.13</c:v>
                </c:pt>
                <c:pt idx="126">
                  <c:v>872.41</c:v>
                </c:pt>
                <c:pt idx="127">
                  <c:v>877.68600000000004</c:v>
                </c:pt>
                <c:pt idx="128">
                  <c:v>882.95500000000004</c:v>
                </c:pt>
                <c:pt idx="129">
                  <c:v>888.21900000000005</c:v>
                </c:pt>
                <c:pt idx="130">
                  <c:v>893.47799999999995</c:v>
                </c:pt>
                <c:pt idx="131">
                  <c:v>898.73099999999999</c:v>
                </c:pt>
                <c:pt idx="132">
                  <c:v>903.97900000000004</c:v>
                </c:pt>
                <c:pt idx="133">
                  <c:v>909.221</c:v>
                </c:pt>
                <c:pt idx="134">
                  <c:v>914.45799999999997</c:v>
                </c:pt>
                <c:pt idx="135">
                  <c:v>919.69</c:v>
                </c:pt>
                <c:pt idx="136">
                  <c:v>924.91600000000005</c:v>
                </c:pt>
                <c:pt idx="137">
                  <c:v>930.13599999999997</c:v>
                </c:pt>
                <c:pt idx="138">
                  <c:v>935.351</c:v>
                </c:pt>
                <c:pt idx="139">
                  <c:v>940.56100000000004</c:v>
                </c:pt>
                <c:pt idx="140">
                  <c:v>945.76599999999996</c:v>
                </c:pt>
                <c:pt idx="141">
                  <c:v>950.96500000000003</c:v>
                </c:pt>
                <c:pt idx="142">
                  <c:v>956.15800000000002</c:v>
                </c:pt>
                <c:pt idx="143">
                  <c:v>961.34699999999998</c:v>
                </c:pt>
                <c:pt idx="144">
                  <c:v>966.529</c:v>
                </c:pt>
                <c:pt idx="145">
                  <c:v>971.70699999999999</c:v>
                </c:pt>
                <c:pt idx="146">
                  <c:v>976.87900000000002</c:v>
                </c:pt>
                <c:pt idx="147">
                  <c:v>982.04600000000005</c:v>
                </c:pt>
                <c:pt idx="148">
                  <c:v>987.20799999999997</c:v>
                </c:pt>
                <c:pt idx="149">
                  <c:v>992.36400000000003</c:v>
                </c:pt>
                <c:pt idx="150">
                  <c:v>997.51499999999999</c:v>
                </c:pt>
                <c:pt idx="151">
                  <c:v>1002.66</c:v>
                </c:pt>
                <c:pt idx="152">
                  <c:v>1007.801</c:v>
                </c:pt>
                <c:pt idx="153">
                  <c:v>1012.936</c:v>
                </c:pt>
                <c:pt idx="154">
                  <c:v>1018.066</c:v>
                </c:pt>
                <c:pt idx="155">
                  <c:v>1023.19</c:v>
                </c:pt>
                <c:pt idx="156">
                  <c:v>1028.309</c:v>
                </c:pt>
                <c:pt idx="157">
                  <c:v>1033.423</c:v>
                </c:pt>
                <c:pt idx="158">
                  <c:v>1038.5319999999999</c:v>
                </c:pt>
                <c:pt idx="159">
                  <c:v>1043.636</c:v>
                </c:pt>
                <c:pt idx="160">
                  <c:v>1048.7339999999999</c:v>
                </c:pt>
                <c:pt idx="161">
                  <c:v>1053.827</c:v>
                </c:pt>
                <c:pt idx="162">
                  <c:v>1058.915</c:v>
                </c:pt>
                <c:pt idx="163">
                  <c:v>1063.998</c:v>
                </c:pt>
                <c:pt idx="164">
                  <c:v>1069.075</c:v>
                </c:pt>
                <c:pt idx="165">
                  <c:v>1074.1469999999999</c:v>
                </c:pt>
                <c:pt idx="166">
                  <c:v>1079.2139999999999</c:v>
                </c:pt>
                <c:pt idx="167">
                  <c:v>1084.2760000000001</c:v>
                </c:pt>
                <c:pt idx="168">
                  <c:v>1089.3330000000001</c:v>
                </c:pt>
                <c:pt idx="169">
                  <c:v>1094.385</c:v>
                </c:pt>
                <c:pt idx="170">
                  <c:v>1099.431</c:v>
                </c:pt>
                <c:pt idx="171">
                  <c:v>1104.472</c:v>
                </c:pt>
                <c:pt idx="172">
                  <c:v>1109.509</c:v>
                </c:pt>
                <c:pt idx="173">
                  <c:v>1114.54</c:v>
                </c:pt>
                <c:pt idx="174">
                  <c:v>1119.5650000000001</c:v>
                </c:pt>
                <c:pt idx="175">
                  <c:v>1124.586</c:v>
                </c:pt>
                <c:pt idx="176">
                  <c:v>1129.6020000000001</c:v>
                </c:pt>
                <c:pt idx="177">
                  <c:v>1134.6130000000001</c:v>
                </c:pt>
                <c:pt idx="178">
                  <c:v>1139.6179999999999</c:v>
                </c:pt>
                <c:pt idx="179">
                  <c:v>1144.6189999999999</c:v>
                </c:pt>
                <c:pt idx="180">
                  <c:v>1149.614</c:v>
                </c:pt>
                <c:pt idx="181">
                  <c:v>1154.604</c:v>
                </c:pt>
                <c:pt idx="182">
                  <c:v>1159.5889999999999</c:v>
                </c:pt>
                <c:pt idx="183">
                  <c:v>1164.57</c:v>
                </c:pt>
                <c:pt idx="184">
                  <c:v>1169.5450000000001</c:v>
                </c:pt>
                <c:pt idx="185">
                  <c:v>1174.5150000000001</c:v>
                </c:pt>
                <c:pt idx="186">
                  <c:v>1179.48</c:v>
                </c:pt>
                <c:pt idx="187">
                  <c:v>1184.44</c:v>
                </c:pt>
                <c:pt idx="188">
                  <c:v>1189.395</c:v>
                </c:pt>
                <c:pt idx="189">
                  <c:v>1194.345</c:v>
                </c:pt>
                <c:pt idx="190">
                  <c:v>1199.29</c:v>
                </c:pt>
                <c:pt idx="191">
                  <c:v>1204.23</c:v>
                </c:pt>
                <c:pt idx="192">
                  <c:v>1209.165</c:v>
                </c:pt>
                <c:pt idx="193">
                  <c:v>1214.095</c:v>
                </c:pt>
                <c:pt idx="194">
                  <c:v>1219.021</c:v>
                </c:pt>
                <c:pt idx="195">
                  <c:v>1223.941</c:v>
                </c:pt>
                <c:pt idx="196">
                  <c:v>1228.856</c:v>
                </c:pt>
                <c:pt idx="197">
                  <c:v>1233.7660000000001</c:v>
                </c:pt>
                <c:pt idx="198">
                  <c:v>1238.672</c:v>
                </c:pt>
                <c:pt idx="199">
                  <c:v>1243.5719999999999</c:v>
                </c:pt>
                <c:pt idx="200">
                  <c:v>1248.4670000000001</c:v>
                </c:pt>
                <c:pt idx="201">
                  <c:v>1253.3579999999999</c:v>
                </c:pt>
                <c:pt idx="202">
                  <c:v>1258.2439999999999</c:v>
                </c:pt>
                <c:pt idx="203">
                  <c:v>1263.124</c:v>
                </c:pt>
                <c:pt idx="204">
                  <c:v>1268</c:v>
                </c:pt>
                <c:pt idx="205">
                  <c:v>1272.8710000000001</c:v>
                </c:pt>
                <c:pt idx="206">
                  <c:v>1277.7370000000001</c:v>
                </c:pt>
                <c:pt idx="207">
                  <c:v>1282.5989999999999</c:v>
                </c:pt>
                <c:pt idx="208">
                  <c:v>1287.4549999999999</c:v>
                </c:pt>
                <c:pt idx="209">
                  <c:v>1292.306</c:v>
                </c:pt>
                <c:pt idx="210">
                  <c:v>1297.153</c:v>
                </c:pt>
                <c:pt idx="211">
                  <c:v>1301.9949999999999</c:v>
                </c:pt>
                <c:pt idx="212">
                  <c:v>1306.8320000000001</c:v>
                </c:pt>
                <c:pt idx="213">
                  <c:v>1311.664</c:v>
                </c:pt>
                <c:pt idx="214">
                  <c:v>1316.491</c:v>
                </c:pt>
                <c:pt idx="215">
                  <c:v>1321.3140000000001</c:v>
                </c:pt>
                <c:pt idx="216">
                  <c:v>1326.1320000000001</c:v>
                </c:pt>
                <c:pt idx="217">
                  <c:v>1330.9449999999999</c:v>
                </c:pt>
                <c:pt idx="218">
                  <c:v>1335.7529999999999</c:v>
                </c:pt>
                <c:pt idx="219">
                  <c:v>1340.556</c:v>
                </c:pt>
                <c:pt idx="220">
                  <c:v>1345.354</c:v>
                </c:pt>
                <c:pt idx="221">
                  <c:v>1350.1479999999999</c:v>
                </c:pt>
                <c:pt idx="222">
                  <c:v>1354.9369999999999</c:v>
                </c:pt>
                <c:pt idx="223">
                  <c:v>1359.722</c:v>
                </c:pt>
                <c:pt idx="224">
                  <c:v>1364.501</c:v>
                </c:pt>
                <c:pt idx="225">
                  <c:v>1369.2760000000001</c:v>
                </c:pt>
                <c:pt idx="226">
                  <c:v>1374.046</c:v>
                </c:pt>
                <c:pt idx="227">
                  <c:v>1378.8109999999999</c:v>
                </c:pt>
                <c:pt idx="228">
                  <c:v>1383.5719999999999</c:v>
                </c:pt>
                <c:pt idx="229">
                  <c:v>1388.327</c:v>
                </c:pt>
                <c:pt idx="230">
                  <c:v>1393.079</c:v>
                </c:pt>
                <c:pt idx="231">
                  <c:v>1397.825</c:v>
                </c:pt>
                <c:pt idx="232">
                  <c:v>1402.567</c:v>
                </c:pt>
                <c:pt idx="233">
                  <c:v>1407.3040000000001</c:v>
                </c:pt>
                <c:pt idx="234">
                  <c:v>1412.0360000000001</c:v>
                </c:pt>
                <c:pt idx="235">
                  <c:v>1416.7639999999999</c:v>
                </c:pt>
                <c:pt idx="236">
                  <c:v>1421.4870000000001</c:v>
                </c:pt>
                <c:pt idx="237">
                  <c:v>1426.2049999999999</c:v>
                </c:pt>
                <c:pt idx="238">
                  <c:v>1430.9190000000001</c:v>
                </c:pt>
                <c:pt idx="239">
                  <c:v>1435.6279999999999</c:v>
                </c:pt>
                <c:pt idx="240">
                  <c:v>1440.3330000000001</c:v>
                </c:pt>
                <c:pt idx="241">
                  <c:v>1445.0319999999999</c:v>
                </c:pt>
                <c:pt idx="242">
                  <c:v>1449.7270000000001</c:v>
                </c:pt>
                <c:pt idx="243">
                  <c:v>1454.4179999999999</c:v>
                </c:pt>
                <c:pt idx="244">
                  <c:v>1459.104</c:v>
                </c:pt>
                <c:pt idx="245">
                  <c:v>1463.7850000000001</c:v>
                </c:pt>
                <c:pt idx="246">
                  <c:v>1468.462</c:v>
                </c:pt>
                <c:pt idx="247">
                  <c:v>1473.134</c:v>
                </c:pt>
                <c:pt idx="248">
                  <c:v>1477.8019999999999</c:v>
                </c:pt>
                <c:pt idx="249">
                  <c:v>1482.4649999999999</c:v>
                </c:pt>
                <c:pt idx="250">
                  <c:v>1487.123</c:v>
                </c:pt>
                <c:pt idx="251">
                  <c:v>1491.777</c:v>
                </c:pt>
                <c:pt idx="252">
                  <c:v>1496.4259999999999</c:v>
                </c:pt>
                <c:pt idx="253">
                  <c:v>1501.0709999999999</c:v>
                </c:pt>
                <c:pt idx="254">
                  <c:v>1505.711</c:v>
                </c:pt>
                <c:pt idx="255">
                  <c:v>1510.347</c:v>
                </c:pt>
                <c:pt idx="256">
                  <c:v>1514.9780000000001</c:v>
                </c:pt>
                <c:pt idx="257">
                  <c:v>1519.604</c:v>
                </c:pt>
                <c:pt idx="258">
                  <c:v>1524.2260000000001</c:v>
                </c:pt>
                <c:pt idx="259">
                  <c:v>1528.8440000000001</c:v>
                </c:pt>
                <c:pt idx="260">
                  <c:v>1533.4570000000001</c:v>
                </c:pt>
                <c:pt idx="261">
                  <c:v>1538.0650000000001</c:v>
                </c:pt>
                <c:pt idx="262">
                  <c:v>1542.6690000000001</c:v>
                </c:pt>
                <c:pt idx="263">
                  <c:v>1547.269</c:v>
                </c:pt>
                <c:pt idx="264">
                  <c:v>1551.864</c:v>
                </c:pt>
                <c:pt idx="265">
                  <c:v>1556.454</c:v>
                </c:pt>
                <c:pt idx="266">
                  <c:v>1561.0409999999999</c:v>
                </c:pt>
                <c:pt idx="267">
                  <c:v>1565.6220000000001</c:v>
                </c:pt>
                <c:pt idx="268">
                  <c:v>1570.1990000000001</c:v>
                </c:pt>
                <c:pt idx="269">
                  <c:v>1574.7719999999999</c:v>
                </c:pt>
                <c:pt idx="270">
                  <c:v>1579.34</c:v>
                </c:pt>
                <c:pt idx="271">
                  <c:v>1583.904</c:v>
                </c:pt>
                <c:pt idx="272">
                  <c:v>1588.4639999999999</c:v>
                </c:pt>
                <c:pt idx="273">
                  <c:v>1593.019</c:v>
                </c:pt>
                <c:pt idx="274">
                  <c:v>1597.569</c:v>
                </c:pt>
                <c:pt idx="275">
                  <c:v>1602.115</c:v>
                </c:pt>
                <c:pt idx="276">
                  <c:v>1606.6569999999999</c:v>
                </c:pt>
                <c:pt idx="277">
                  <c:v>1611.1949999999999</c:v>
                </c:pt>
                <c:pt idx="278">
                  <c:v>1615.7280000000001</c:v>
                </c:pt>
                <c:pt idx="279">
                  <c:v>1620.2560000000001</c:v>
                </c:pt>
                <c:pt idx="280">
                  <c:v>1624.78</c:v>
                </c:pt>
                <c:pt idx="281">
                  <c:v>1629.3</c:v>
                </c:pt>
                <c:pt idx="282">
                  <c:v>1633.816</c:v>
                </c:pt>
                <c:pt idx="283">
                  <c:v>1638.327</c:v>
                </c:pt>
                <c:pt idx="284">
                  <c:v>1642.8340000000001</c:v>
                </c:pt>
                <c:pt idx="285">
                  <c:v>1647.336</c:v>
                </c:pt>
                <c:pt idx="286">
                  <c:v>1651.8340000000001</c:v>
                </c:pt>
                <c:pt idx="287">
                  <c:v>1656.328</c:v>
                </c:pt>
                <c:pt idx="288">
                  <c:v>1660.817</c:v>
                </c:pt>
                <c:pt idx="289">
                  <c:v>1665.3019999999999</c:v>
                </c:pt>
                <c:pt idx="290">
                  <c:v>1669.7829999999999</c:v>
                </c:pt>
                <c:pt idx="291">
                  <c:v>1674.259</c:v>
                </c:pt>
                <c:pt idx="292">
                  <c:v>1678.732</c:v>
                </c:pt>
                <c:pt idx="293">
                  <c:v>1683.1990000000001</c:v>
                </c:pt>
                <c:pt idx="294">
                  <c:v>1687.663</c:v>
                </c:pt>
                <c:pt idx="295">
                  <c:v>1692.1220000000001</c:v>
                </c:pt>
                <c:pt idx="296">
                  <c:v>1696.577</c:v>
                </c:pt>
                <c:pt idx="297">
                  <c:v>1701.028</c:v>
                </c:pt>
                <c:pt idx="298">
                  <c:v>1705.4739999999999</c:v>
                </c:pt>
                <c:pt idx="299">
                  <c:v>1709.9169999999999</c:v>
                </c:pt>
                <c:pt idx="300">
                  <c:v>1714.355</c:v>
                </c:pt>
                <c:pt idx="301">
                  <c:v>1718.788</c:v>
                </c:pt>
                <c:pt idx="302">
                  <c:v>1723.2180000000001</c:v>
                </c:pt>
                <c:pt idx="303">
                  <c:v>1727.643</c:v>
                </c:pt>
                <c:pt idx="304">
                  <c:v>1732.0640000000001</c:v>
                </c:pt>
                <c:pt idx="305">
                  <c:v>1736.481</c:v>
                </c:pt>
                <c:pt idx="306">
                  <c:v>1740.893</c:v>
                </c:pt>
                <c:pt idx="307">
                  <c:v>1745.3009999999999</c:v>
                </c:pt>
                <c:pt idx="308">
                  <c:v>1749.7049999999999</c:v>
                </c:pt>
                <c:pt idx="309">
                  <c:v>1754.105</c:v>
                </c:pt>
                <c:pt idx="310">
                  <c:v>1758.501</c:v>
                </c:pt>
                <c:pt idx="311">
                  <c:v>1762.893</c:v>
                </c:pt>
                <c:pt idx="312">
                  <c:v>1767.28</c:v>
                </c:pt>
                <c:pt idx="313">
                  <c:v>1771.663</c:v>
                </c:pt>
                <c:pt idx="314">
                  <c:v>1776.0419999999999</c:v>
                </c:pt>
                <c:pt idx="315">
                  <c:v>1780.4169999999999</c:v>
                </c:pt>
                <c:pt idx="316">
                  <c:v>1784.787</c:v>
                </c:pt>
                <c:pt idx="317">
                  <c:v>1789.154</c:v>
                </c:pt>
                <c:pt idx="318">
                  <c:v>1793.5160000000001</c:v>
                </c:pt>
                <c:pt idx="319">
                  <c:v>1797.874</c:v>
                </c:pt>
                <c:pt idx="320">
                  <c:v>1802.2280000000001</c:v>
                </c:pt>
                <c:pt idx="321">
                  <c:v>1806.578</c:v>
                </c:pt>
                <c:pt idx="322">
                  <c:v>1810.924</c:v>
                </c:pt>
                <c:pt idx="323">
                  <c:v>1815.2660000000001</c:v>
                </c:pt>
                <c:pt idx="324">
                  <c:v>1819.6030000000001</c:v>
                </c:pt>
                <c:pt idx="325">
                  <c:v>1823.9369999999999</c:v>
                </c:pt>
                <c:pt idx="326">
                  <c:v>1828.2660000000001</c:v>
                </c:pt>
                <c:pt idx="327">
                  <c:v>1832.5909999999999</c:v>
                </c:pt>
                <c:pt idx="328">
                  <c:v>1836.913</c:v>
                </c:pt>
                <c:pt idx="329">
                  <c:v>1841.23</c:v>
                </c:pt>
                <c:pt idx="330">
                  <c:v>1845.5429999999999</c:v>
                </c:pt>
                <c:pt idx="331">
                  <c:v>1849.8520000000001</c:v>
                </c:pt>
                <c:pt idx="332">
                  <c:v>1854.1559999999999</c:v>
                </c:pt>
                <c:pt idx="333">
                  <c:v>1858.4570000000001</c:v>
                </c:pt>
                <c:pt idx="334">
                  <c:v>1862.7539999999999</c:v>
                </c:pt>
                <c:pt idx="335">
                  <c:v>1867.047</c:v>
                </c:pt>
                <c:pt idx="336">
                  <c:v>1871.335</c:v>
                </c:pt>
                <c:pt idx="337">
                  <c:v>1875.62</c:v>
                </c:pt>
                <c:pt idx="338">
                  <c:v>1879.9</c:v>
                </c:pt>
                <c:pt idx="339">
                  <c:v>1884.1769999999999</c:v>
                </c:pt>
                <c:pt idx="340">
                  <c:v>1888.4490000000001</c:v>
                </c:pt>
                <c:pt idx="341">
                  <c:v>1892.7180000000001</c:v>
                </c:pt>
                <c:pt idx="342">
                  <c:v>1896.982</c:v>
                </c:pt>
                <c:pt idx="343">
                  <c:v>1901.2429999999999</c:v>
                </c:pt>
                <c:pt idx="344">
                  <c:v>1905.499</c:v>
                </c:pt>
                <c:pt idx="345">
                  <c:v>1909.752</c:v>
                </c:pt>
                <c:pt idx="346">
                  <c:v>1914</c:v>
                </c:pt>
                <c:pt idx="347">
                  <c:v>1918.2449999999999</c:v>
                </c:pt>
                <c:pt idx="348">
                  <c:v>1922.4849999999999</c:v>
                </c:pt>
                <c:pt idx="349">
                  <c:v>1926.722</c:v>
                </c:pt>
                <c:pt idx="350">
                  <c:v>1930.954</c:v>
                </c:pt>
                <c:pt idx="351">
                  <c:v>1935.183</c:v>
                </c:pt>
                <c:pt idx="352">
                  <c:v>1939.4079999999999</c:v>
                </c:pt>
                <c:pt idx="353">
                  <c:v>1943.6279999999999</c:v>
                </c:pt>
                <c:pt idx="354">
                  <c:v>1947.845</c:v>
                </c:pt>
                <c:pt idx="355">
                  <c:v>1952.058</c:v>
                </c:pt>
                <c:pt idx="356">
                  <c:v>1956.2670000000001</c:v>
                </c:pt>
                <c:pt idx="357">
                  <c:v>1960.472</c:v>
                </c:pt>
                <c:pt idx="358">
                  <c:v>1964.673</c:v>
                </c:pt>
                <c:pt idx="359">
                  <c:v>1968.87</c:v>
                </c:pt>
                <c:pt idx="360">
                  <c:v>1973.0630000000001</c:v>
                </c:pt>
                <c:pt idx="361">
                  <c:v>1977.252</c:v>
                </c:pt>
                <c:pt idx="362">
                  <c:v>1981.4380000000001</c:v>
                </c:pt>
                <c:pt idx="363">
                  <c:v>1985.6189999999999</c:v>
                </c:pt>
                <c:pt idx="364">
                  <c:v>1989.797</c:v>
                </c:pt>
                <c:pt idx="365">
                  <c:v>1993.971</c:v>
                </c:pt>
                <c:pt idx="366">
                  <c:v>1998.14</c:v>
                </c:pt>
                <c:pt idx="367">
                  <c:v>2002.306</c:v>
                </c:pt>
                <c:pt idx="368">
                  <c:v>2006.4690000000001</c:v>
                </c:pt>
                <c:pt idx="369">
                  <c:v>2010.627</c:v>
                </c:pt>
                <c:pt idx="370">
                  <c:v>2014.7809999999999</c:v>
                </c:pt>
                <c:pt idx="371">
                  <c:v>2018.932</c:v>
                </c:pt>
                <c:pt idx="372">
                  <c:v>2023.078</c:v>
                </c:pt>
                <c:pt idx="373">
                  <c:v>2027.221</c:v>
                </c:pt>
                <c:pt idx="374">
                  <c:v>2031.36</c:v>
                </c:pt>
                <c:pt idx="375">
                  <c:v>2035.4949999999999</c:v>
                </c:pt>
                <c:pt idx="376">
                  <c:v>2039.627</c:v>
                </c:pt>
                <c:pt idx="377">
                  <c:v>2043.7539999999999</c:v>
                </c:pt>
                <c:pt idx="378">
                  <c:v>2047.8779999999999</c:v>
                </c:pt>
                <c:pt idx="379">
                  <c:v>2051.998</c:v>
                </c:pt>
                <c:pt idx="380">
                  <c:v>2056.114</c:v>
                </c:pt>
                <c:pt idx="381">
                  <c:v>2060.2260000000001</c:v>
                </c:pt>
                <c:pt idx="382">
                  <c:v>2064.3339999999998</c:v>
                </c:pt>
                <c:pt idx="383">
                  <c:v>2068.4389999999999</c:v>
                </c:pt>
                <c:pt idx="384">
                  <c:v>2072.54</c:v>
                </c:pt>
                <c:pt idx="385">
                  <c:v>2076.6370000000002</c:v>
                </c:pt>
                <c:pt idx="386">
                  <c:v>2080.73</c:v>
                </c:pt>
                <c:pt idx="387">
                  <c:v>2084.8200000000002</c:v>
                </c:pt>
                <c:pt idx="388">
                  <c:v>2088.9059999999999</c:v>
                </c:pt>
                <c:pt idx="389">
                  <c:v>2092.9879999999998</c:v>
                </c:pt>
                <c:pt idx="390">
                  <c:v>2097.0659999999998</c:v>
                </c:pt>
                <c:pt idx="391">
                  <c:v>2101.14</c:v>
                </c:pt>
                <c:pt idx="392">
                  <c:v>2105.2109999999998</c:v>
                </c:pt>
                <c:pt idx="393">
                  <c:v>2109.2779999999998</c:v>
                </c:pt>
                <c:pt idx="394">
                  <c:v>2113.3420000000001</c:v>
                </c:pt>
                <c:pt idx="395">
                  <c:v>2117.4009999999998</c:v>
                </c:pt>
                <c:pt idx="396">
                  <c:v>2121.4569999999999</c:v>
                </c:pt>
                <c:pt idx="397">
                  <c:v>2125.509</c:v>
                </c:pt>
                <c:pt idx="398">
                  <c:v>2129.558</c:v>
                </c:pt>
                <c:pt idx="399">
                  <c:v>2133.6019999999999</c:v>
                </c:pt>
                <c:pt idx="400">
                  <c:v>2137.643</c:v>
                </c:pt>
                <c:pt idx="401">
                  <c:v>2141.681</c:v>
                </c:pt>
                <c:pt idx="402">
                  <c:v>2145.7139999999999</c:v>
                </c:pt>
                <c:pt idx="403">
                  <c:v>2149.7440000000001</c:v>
                </c:pt>
                <c:pt idx="404">
                  <c:v>2153.77</c:v>
                </c:pt>
                <c:pt idx="405">
                  <c:v>2157.7930000000001</c:v>
                </c:pt>
                <c:pt idx="406">
                  <c:v>2161.8119999999999</c:v>
                </c:pt>
                <c:pt idx="407">
                  <c:v>2165.8270000000002</c:v>
                </c:pt>
                <c:pt idx="408">
                  <c:v>2169.8380000000002</c:v>
                </c:pt>
                <c:pt idx="409">
                  <c:v>2173.846</c:v>
                </c:pt>
                <c:pt idx="410">
                  <c:v>2177.8510000000001</c:v>
                </c:pt>
                <c:pt idx="411">
                  <c:v>2181.8510000000001</c:v>
                </c:pt>
                <c:pt idx="412">
                  <c:v>2185.848</c:v>
                </c:pt>
                <c:pt idx="413">
                  <c:v>2189.8409999999999</c:v>
                </c:pt>
                <c:pt idx="414">
                  <c:v>2193.8310000000001</c:v>
                </c:pt>
                <c:pt idx="415">
                  <c:v>2197.817</c:v>
                </c:pt>
                <c:pt idx="416">
                  <c:v>2201.799</c:v>
                </c:pt>
                <c:pt idx="417">
                  <c:v>2205.7779999999998</c:v>
                </c:pt>
                <c:pt idx="418">
                  <c:v>2209.7530000000002</c:v>
                </c:pt>
                <c:pt idx="419">
                  <c:v>2213.7249999999999</c:v>
                </c:pt>
                <c:pt idx="420">
                  <c:v>2217.6930000000002</c:v>
                </c:pt>
                <c:pt idx="421">
                  <c:v>2221.6570000000002</c:v>
                </c:pt>
                <c:pt idx="422">
                  <c:v>2225.6179999999999</c:v>
                </c:pt>
                <c:pt idx="423">
                  <c:v>2229.5749999999998</c:v>
                </c:pt>
                <c:pt idx="424">
                  <c:v>2233.529</c:v>
                </c:pt>
                <c:pt idx="425">
                  <c:v>2237.4789999999998</c:v>
                </c:pt>
                <c:pt idx="426">
                  <c:v>2241.4250000000002</c:v>
                </c:pt>
                <c:pt idx="427">
                  <c:v>2245.3679999999999</c:v>
                </c:pt>
                <c:pt idx="428">
                  <c:v>2249.3069999999998</c:v>
                </c:pt>
                <c:pt idx="429">
                  <c:v>2253.2429999999999</c:v>
                </c:pt>
                <c:pt idx="430">
                  <c:v>2257.1750000000002</c:v>
                </c:pt>
                <c:pt idx="431">
                  <c:v>2261.1039999999998</c:v>
                </c:pt>
                <c:pt idx="432">
                  <c:v>2265.029</c:v>
                </c:pt>
                <c:pt idx="433">
                  <c:v>2268.9499999999998</c:v>
                </c:pt>
                <c:pt idx="434">
                  <c:v>2272.8679999999999</c:v>
                </c:pt>
                <c:pt idx="435">
                  <c:v>2276.7829999999999</c:v>
                </c:pt>
                <c:pt idx="436">
                  <c:v>2280.694</c:v>
                </c:pt>
                <c:pt idx="437">
                  <c:v>2284.6010000000001</c:v>
                </c:pt>
                <c:pt idx="438">
                  <c:v>2288.5050000000001</c:v>
                </c:pt>
                <c:pt idx="439">
                  <c:v>2292.4050000000002</c:v>
                </c:pt>
                <c:pt idx="440">
                  <c:v>2296.3020000000001</c:v>
                </c:pt>
                <c:pt idx="441">
                  <c:v>2300.1950000000002</c:v>
                </c:pt>
                <c:pt idx="442">
                  <c:v>2304.085</c:v>
                </c:pt>
                <c:pt idx="443">
                  <c:v>2307.971</c:v>
                </c:pt>
                <c:pt idx="444">
                  <c:v>2311.8539999999998</c:v>
                </c:pt>
                <c:pt idx="445">
                  <c:v>2315.7339999999999</c:v>
                </c:pt>
                <c:pt idx="446">
                  <c:v>2319.6089999999999</c:v>
                </c:pt>
                <c:pt idx="447">
                  <c:v>2323.482</c:v>
                </c:pt>
                <c:pt idx="448">
                  <c:v>2327.3510000000001</c:v>
                </c:pt>
                <c:pt idx="449">
                  <c:v>2331.2159999999999</c:v>
                </c:pt>
                <c:pt idx="450">
                  <c:v>2335.078</c:v>
                </c:pt>
                <c:pt idx="451">
                  <c:v>2338.9369999999999</c:v>
                </c:pt>
                <c:pt idx="452">
                  <c:v>2342.7919999999999</c:v>
                </c:pt>
                <c:pt idx="453">
                  <c:v>2346.643</c:v>
                </c:pt>
                <c:pt idx="454">
                  <c:v>2350.4920000000002</c:v>
                </c:pt>
                <c:pt idx="455">
                  <c:v>2354.3359999999998</c:v>
                </c:pt>
                <c:pt idx="456">
                  <c:v>2358.1779999999999</c:v>
                </c:pt>
                <c:pt idx="457">
                  <c:v>2362.0149999999999</c:v>
                </c:pt>
                <c:pt idx="458">
                  <c:v>2365.85</c:v>
                </c:pt>
                <c:pt idx="459">
                  <c:v>2369.681</c:v>
                </c:pt>
                <c:pt idx="460">
                  <c:v>2373.5079999999998</c:v>
                </c:pt>
                <c:pt idx="461">
                  <c:v>2377.3330000000001</c:v>
                </c:pt>
                <c:pt idx="462">
                  <c:v>2381.1529999999998</c:v>
                </c:pt>
                <c:pt idx="463">
                  <c:v>2384.971</c:v>
                </c:pt>
                <c:pt idx="464">
                  <c:v>2388.7849999999999</c:v>
                </c:pt>
                <c:pt idx="465">
                  <c:v>2392.5949999999998</c:v>
                </c:pt>
                <c:pt idx="466">
                  <c:v>2396.402</c:v>
                </c:pt>
                <c:pt idx="467">
                  <c:v>2400.2060000000001</c:v>
                </c:pt>
                <c:pt idx="468">
                  <c:v>2404.0070000000001</c:v>
                </c:pt>
                <c:pt idx="469">
                  <c:v>2407.8040000000001</c:v>
                </c:pt>
                <c:pt idx="470">
                  <c:v>2411.5970000000002</c:v>
                </c:pt>
                <c:pt idx="471">
                  <c:v>2415.3879999999999</c:v>
                </c:pt>
                <c:pt idx="472">
                  <c:v>2419.174</c:v>
                </c:pt>
                <c:pt idx="473">
                  <c:v>2422.9580000000001</c:v>
                </c:pt>
                <c:pt idx="474">
                  <c:v>2426.7379999999998</c:v>
                </c:pt>
                <c:pt idx="475">
                  <c:v>2430.5149999999999</c:v>
                </c:pt>
                <c:pt idx="476">
                  <c:v>2434.2890000000002</c:v>
                </c:pt>
                <c:pt idx="477">
                  <c:v>2438.0590000000002</c:v>
                </c:pt>
                <c:pt idx="478">
                  <c:v>2441.8249999999998</c:v>
                </c:pt>
                <c:pt idx="479">
                  <c:v>2445.5889999999999</c:v>
                </c:pt>
                <c:pt idx="480">
                  <c:v>2449.3490000000002</c:v>
                </c:pt>
                <c:pt idx="481">
                  <c:v>2453.1060000000002</c:v>
                </c:pt>
                <c:pt idx="482">
                  <c:v>2456.8589999999999</c:v>
                </c:pt>
                <c:pt idx="483">
                  <c:v>2460.61</c:v>
                </c:pt>
                <c:pt idx="484">
                  <c:v>2464.3560000000002</c:v>
                </c:pt>
                <c:pt idx="485">
                  <c:v>2468.1</c:v>
                </c:pt>
                <c:pt idx="486">
                  <c:v>2471.84</c:v>
                </c:pt>
                <c:pt idx="487">
                  <c:v>2475.5770000000002</c:v>
                </c:pt>
                <c:pt idx="488">
                  <c:v>2479.3110000000001</c:v>
                </c:pt>
                <c:pt idx="489">
                  <c:v>2483.0410000000002</c:v>
                </c:pt>
                <c:pt idx="490">
                  <c:v>2486.768</c:v>
                </c:pt>
                <c:pt idx="491">
                  <c:v>2490.4920000000002</c:v>
                </c:pt>
                <c:pt idx="492">
                  <c:v>2494.2130000000002</c:v>
                </c:pt>
                <c:pt idx="493">
                  <c:v>2497.9299999999998</c:v>
                </c:pt>
                <c:pt idx="494">
                  <c:v>2501.6439999999998</c:v>
                </c:pt>
                <c:pt idx="495">
                  <c:v>2505.355</c:v>
                </c:pt>
                <c:pt idx="496">
                  <c:v>2509.0619999999999</c:v>
                </c:pt>
                <c:pt idx="497">
                  <c:v>2512.7660000000001</c:v>
                </c:pt>
                <c:pt idx="498">
                  <c:v>2516.4670000000001</c:v>
                </c:pt>
                <c:pt idx="499">
                  <c:v>2520.165</c:v>
                </c:pt>
                <c:pt idx="500">
                  <c:v>2523.8589999999999</c:v>
                </c:pt>
                <c:pt idx="501">
                  <c:v>2527.5509999999999</c:v>
                </c:pt>
                <c:pt idx="502">
                  <c:v>2531.239</c:v>
                </c:pt>
                <c:pt idx="503">
                  <c:v>2534.9229999999998</c:v>
                </c:pt>
                <c:pt idx="504">
                  <c:v>2538.605</c:v>
                </c:pt>
                <c:pt idx="505">
                  <c:v>2542.2829999999999</c:v>
                </c:pt>
                <c:pt idx="506">
                  <c:v>2545.9580000000001</c:v>
                </c:pt>
                <c:pt idx="507">
                  <c:v>2549.63</c:v>
                </c:pt>
                <c:pt idx="508">
                  <c:v>2553.299</c:v>
                </c:pt>
                <c:pt idx="509">
                  <c:v>2556.9639999999999</c:v>
                </c:pt>
                <c:pt idx="510">
                  <c:v>2560.6260000000002</c:v>
                </c:pt>
                <c:pt idx="511">
                  <c:v>2564.2849999999999</c:v>
                </c:pt>
                <c:pt idx="512">
                  <c:v>2567.9409999999998</c:v>
                </c:pt>
                <c:pt idx="513">
                  <c:v>2571.5940000000001</c:v>
                </c:pt>
                <c:pt idx="514">
                  <c:v>2575.2429999999999</c:v>
                </c:pt>
                <c:pt idx="515">
                  <c:v>2578.89</c:v>
                </c:pt>
                <c:pt idx="516">
                  <c:v>2582.5329999999999</c:v>
                </c:pt>
                <c:pt idx="517">
                  <c:v>2586.1729999999998</c:v>
                </c:pt>
                <c:pt idx="518">
                  <c:v>2589.8090000000002</c:v>
                </c:pt>
                <c:pt idx="519">
                  <c:v>2593.4430000000002</c:v>
                </c:pt>
                <c:pt idx="520">
                  <c:v>2597.0729999999999</c:v>
                </c:pt>
                <c:pt idx="521">
                  <c:v>2600.701</c:v>
                </c:pt>
                <c:pt idx="522">
                  <c:v>2604.3249999999998</c:v>
                </c:pt>
                <c:pt idx="523">
                  <c:v>2607.9459999999999</c:v>
                </c:pt>
                <c:pt idx="524">
                  <c:v>2611.5639999999999</c:v>
                </c:pt>
                <c:pt idx="525">
                  <c:v>2615.1779999999999</c:v>
                </c:pt>
                <c:pt idx="526">
                  <c:v>2618.79</c:v>
                </c:pt>
                <c:pt idx="527">
                  <c:v>2622.3980000000001</c:v>
                </c:pt>
                <c:pt idx="528">
                  <c:v>2626.0039999999999</c:v>
                </c:pt>
                <c:pt idx="529">
                  <c:v>2629.6060000000002</c:v>
                </c:pt>
                <c:pt idx="530">
                  <c:v>2633.2049999999999</c:v>
                </c:pt>
                <c:pt idx="531">
                  <c:v>2636.8009999999999</c:v>
                </c:pt>
                <c:pt idx="532">
                  <c:v>2640.3939999999998</c:v>
                </c:pt>
                <c:pt idx="533">
                  <c:v>2643.9830000000002</c:v>
                </c:pt>
                <c:pt idx="534">
                  <c:v>2647.57</c:v>
                </c:pt>
                <c:pt idx="535">
                  <c:v>2651.1529999999998</c:v>
                </c:pt>
                <c:pt idx="536">
                  <c:v>2654.7339999999999</c:v>
                </c:pt>
                <c:pt idx="537">
                  <c:v>2658.3110000000001</c:v>
                </c:pt>
                <c:pt idx="538">
                  <c:v>2661.8850000000002</c:v>
                </c:pt>
                <c:pt idx="539">
                  <c:v>2665.4560000000001</c:v>
                </c:pt>
                <c:pt idx="540">
                  <c:v>2669.0250000000001</c:v>
                </c:pt>
                <c:pt idx="541">
                  <c:v>2672.5889999999999</c:v>
                </c:pt>
                <c:pt idx="542">
                  <c:v>2676.1509999999998</c:v>
                </c:pt>
                <c:pt idx="543">
                  <c:v>2679.71</c:v>
                </c:pt>
                <c:pt idx="544">
                  <c:v>2683.2660000000001</c:v>
                </c:pt>
                <c:pt idx="545">
                  <c:v>2686.819</c:v>
                </c:pt>
                <c:pt idx="546">
                  <c:v>2690.3679999999999</c:v>
                </c:pt>
                <c:pt idx="547">
                  <c:v>2693.915</c:v>
                </c:pt>
                <c:pt idx="548">
                  <c:v>2697.4580000000001</c:v>
                </c:pt>
                <c:pt idx="549">
                  <c:v>2700.9989999999998</c:v>
                </c:pt>
                <c:pt idx="550">
                  <c:v>2704.5360000000001</c:v>
                </c:pt>
                <c:pt idx="551">
                  <c:v>2708.0709999999999</c:v>
                </c:pt>
                <c:pt idx="552">
                  <c:v>2711.6019999999999</c:v>
                </c:pt>
                <c:pt idx="553">
                  <c:v>2715.13</c:v>
                </c:pt>
                <c:pt idx="554">
                  <c:v>2718.6559999999999</c:v>
                </c:pt>
                <c:pt idx="555">
                  <c:v>2722.1779999999999</c:v>
                </c:pt>
                <c:pt idx="556">
                  <c:v>2725.6970000000001</c:v>
                </c:pt>
                <c:pt idx="557">
                  <c:v>2729.2139999999999</c:v>
                </c:pt>
                <c:pt idx="558">
                  <c:v>2732.7269999999999</c:v>
                </c:pt>
                <c:pt idx="559">
                  <c:v>2736.2370000000001</c:v>
                </c:pt>
                <c:pt idx="560">
                  <c:v>2739.7440000000001</c:v>
                </c:pt>
                <c:pt idx="561">
                  <c:v>2743.2489999999998</c:v>
                </c:pt>
                <c:pt idx="562">
                  <c:v>2746.75</c:v>
                </c:pt>
                <c:pt idx="563">
                  <c:v>2750.248</c:v>
                </c:pt>
                <c:pt idx="564">
                  <c:v>2753.7429999999999</c:v>
                </c:pt>
                <c:pt idx="565">
                  <c:v>2757.2359999999999</c:v>
                </c:pt>
                <c:pt idx="566">
                  <c:v>2760.7249999999999</c:v>
                </c:pt>
                <c:pt idx="567">
                  <c:v>2764.2109999999998</c:v>
                </c:pt>
                <c:pt idx="568">
                  <c:v>2767.6950000000002</c:v>
                </c:pt>
                <c:pt idx="569">
                  <c:v>2771.1750000000002</c:v>
                </c:pt>
                <c:pt idx="570">
                  <c:v>2774.652</c:v>
                </c:pt>
                <c:pt idx="571">
                  <c:v>2778.127</c:v>
                </c:pt>
                <c:pt idx="572">
                  <c:v>2781.598</c:v>
                </c:pt>
                <c:pt idx="573">
                  <c:v>2785.067</c:v>
                </c:pt>
                <c:pt idx="574">
                  <c:v>2788.5320000000002</c:v>
                </c:pt>
                <c:pt idx="575">
                  <c:v>2791.9949999999999</c:v>
                </c:pt>
                <c:pt idx="576">
                  <c:v>2795.4549999999999</c:v>
                </c:pt>
                <c:pt idx="577">
                  <c:v>2798.9110000000001</c:v>
                </c:pt>
                <c:pt idx="578">
                  <c:v>2802.3649999999998</c:v>
                </c:pt>
                <c:pt idx="579">
                  <c:v>2805.8159999999998</c:v>
                </c:pt>
                <c:pt idx="580">
                  <c:v>2809.2640000000001</c:v>
                </c:pt>
                <c:pt idx="581">
                  <c:v>2812.7089999999998</c:v>
                </c:pt>
                <c:pt idx="582">
                  <c:v>2816.1509999999998</c:v>
                </c:pt>
                <c:pt idx="583">
                  <c:v>2819.59</c:v>
                </c:pt>
                <c:pt idx="584">
                  <c:v>2823.0259999999998</c:v>
                </c:pt>
                <c:pt idx="585">
                  <c:v>2826.46</c:v>
                </c:pt>
                <c:pt idx="586">
                  <c:v>2829.89</c:v>
                </c:pt>
                <c:pt idx="587">
                  <c:v>2833.3180000000002</c:v>
                </c:pt>
                <c:pt idx="588">
                  <c:v>2836.7420000000002</c:v>
                </c:pt>
                <c:pt idx="589">
                  <c:v>2840.1640000000002</c:v>
                </c:pt>
                <c:pt idx="590">
                  <c:v>2843.5830000000001</c:v>
                </c:pt>
                <c:pt idx="591">
                  <c:v>2846.9989999999998</c:v>
                </c:pt>
                <c:pt idx="592">
                  <c:v>2850.4119999999998</c:v>
                </c:pt>
                <c:pt idx="593">
                  <c:v>2853.8220000000001</c:v>
                </c:pt>
                <c:pt idx="594">
                  <c:v>2857.2289999999998</c:v>
                </c:pt>
                <c:pt idx="595">
                  <c:v>2860.634</c:v>
                </c:pt>
                <c:pt idx="596">
                  <c:v>2864.0349999999999</c:v>
                </c:pt>
                <c:pt idx="597">
                  <c:v>2867.4340000000002</c:v>
                </c:pt>
                <c:pt idx="598">
                  <c:v>2870.83</c:v>
                </c:pt>
                <c:pt idx="599">
                  <c:v>2874.223</c:v>
                </c:pt>
                <c:pt idx="600">
                  <c:v>2877.6129999999998</c:v>
                </c:pt>
                <c:pt idx="601">
                  <c:v>2881</c:v>
                </c:pt>
                <c:pt idx="602">
                  <c:v>2884.3850000000002</c:v>
                </c:pt>
                <c:pt idx="603">
                  <c:v>2887.7660000000001</c:v>
                </c:pt>
                <c:pt idx="604">
                  <c:v>2891.145</c:v>
                </c:pt>
                <c:pt idx="605">
                  <c:v>2894.5210000000002</c:v>
                </c:pt>
                <c:pt idx="606">
                  <c:v>2897.8939999999998</c:v>
                </c:pt>
                <c:pt idx="607">
                  <c:v>2901.2640000000001</c:v>
                </c:pt>
                <c:pt idx="608">
                  <c:v>2904.6309999999999</c:v>
                </c:pt>
                <c:pt idx="609">
                  <c:v>2907.9960000000001</c:v>
                </c:pt>
                <c:pt idx="610">
                  <c:v>2911.3580000000002</c:v>
                </c:pt>
                <c:pt idx="611">
                  <c:v>2914.7170000000001</c:v>
                </c:pt>
                <c:pt idx="612">
                  <c:v>2918.0729999999999</c:v>
                </c:pt>
                <c:pt idx="613">
                  <c:v>2921.4259999999999</c:v>
                </c:pt>
                <c:pt idx="614">
                  <c:v>2924.777</c:v>
                </c:pt>
                <c:pt idx="615">
                  <c:v>2928.1239999999998</c:v>
                </c:pt>
                <c:pt idx="616">
                  <c:v>2931.4690000000001</c:v>
                </c:pt>
                <c:pt idx="617">
                  <c:v>2934.8110000000001</c:v>
                </c:pt>
                <c:pt idx="618">
                  <c:v>2938.15</c:v>
                </c:pt>
                <c:pt idx="619">
                  <c:v>2941.4870000000001</c:v>
                </c:pt>
                <c:pt idx="620">
                  <c:v>2944.8209999999999</c:v>
                </c:pt>
                <c:pt idx="621">
                  <c:v>2948.152</c:v>
                </c:pt>
                <c:pt idx="622">
                  <c:v>2951.48</c:v>
                </c:pt>
                <c:pt idx="623">
                  <c:v>2954.8049999999998</c:v>
                </c:pt>
                <c:pt idx="624">
                  <c:v>2958.1280000000002</c:v>
                </c:pt>
                <c:pt idx="625">
                  <c:v>2961.4470000000001</c:v>
                </c:pt>
                <c:pt idx="626">
                  <c:v>2964.7649999999999</c:v>
                </c:pt>
                <c:pt idx="627">
                  <c:v>2968.0790000000002</c:v>
                </c:pt>
                <c:pt idx="628">
                  <c:v>2971.39</c:v>
                </c:pt>
                <c:pt idx="629">
                  <c:v>2974.6990000000001</c:v>
                </c:pt>
                <c:pt idx="630">
                  <c:v>2978.0050000000001</c:v>
                </c:pt>
                <c:pt idx="631">
                  <c:v>2981.308</c:v>
                </c:pt>
                <c:pt idx="632">
                  <c:v>2984.6089999999999</c:v>
                </c:pt>
                <c:pt idx="633">
                  <c:v>2987.9070000000002</c:v>
                </c:pt>
                <c:pt idx="634">
                  <c:v>2991.2020000000002</c:v>
                </c:pt>
                <c:pt idx="635">
                  <c:v>2994.4940000000001</c:v>
                </c:pt>
                <c:pt idx="636">
                  <c:v>2997.7840000000001</c:v>
                </c:pt>
                <c:pt idx="637">
                  <c:v>3001.07</c:v>
                </c:pt>
                <c:pt idx="638">
                  <c:v>3004.355</c:v>
                </c:pt>
                <c:pt idx="639">
                  <c:v>3007.636</c:v>
                </c:pt>
                <c:pt idx="640">
                  <c:v>3010.915</c:v>
                </c:pt>
                <c:pt idx="641">
                  <c:v>3014.1909999999998</c:v>
                </c:pt>
                <c:pt idx="642">
                  <c:v>3017.4639999999999</c:v>
                </c:pt>
                <c:pt idx="643">
                  <c:v>3020.7339999999999</c:v>
                </c:pt>
                <c:pt idx="644">
                  <c:v>3024.002</c:v>
                </c:pt>
                <c:pt idx="645">
                  <c:v>3027.2669999999998</c:v>
                </c:pt>
                <c:pt idx="646">
                  <c:v>3030.53</c:v>
                </c:pt>
                <c:pt idx="647">
                  <c:v>3033.7890000000002</c:v>
                </c:pt>
                <c:pt idx="648">
                  <c:v>3037.0459999999998</c:v>
                </c:pt>
                <c:pt idx="649">
                  <c:v>3040.3009999999999</c:v>
                </c:pt>
                <c:pt idx="650">
                  <c:v>3043.5520000000001</c:v>
                </c:pt>
                <c:pt idx="651">
                  <c:v>3046.8009999999999</c:v>
                </c:pt>
                <c:pt idx="652">
                  <c:v>3050.0479999999998</c:v>
                </c:pt>
                <c:pt idx="653">
                  <c:v>3053.2910000000002</c:v>
                </c:pt>
                <c:pt idx="654">
                  <c:v>3056.5320000000002</c:v>
                </c:pt>
                <c:pt idx="655">
                  <c:v>3059.7710000000002</c:v>
                </c:pt>
                <c:pt idx="656">
                  <c:v>3063.0059999999999</c:v>
                </c:pt>
                <c:pt idx="657">
                  <c:v>3066.239</c:v>
                </c:pt>
                <c:pt idx="658">
                  <c:v>3069.4690000000001</c:v>
                </c:pt>
                <c:pt idx="659">
                  <c:v>3072.6970000000001</c:v>
                </c:pt>
                <c:pt idx="660">
                  <c:v>3075.922</c:v>
                </c:pt>
                <c:pt idx="661">
                  <c:v>3079.1439999999998</c:v>
                </c:pt>
                <c:pt idx="662">
                  <c:v>3082.364</c:v>
                </c:pt>
                <c:pt idx="663">
                  <c:v>3085.5810000000001</c:v>
                </c:pt>
                <c:pt idx="664">
                  <c:v>3088.7950000000001</c:v>
                </c:pt>
                <c:pt idx="665">
                  <c:v>3092.0070000000001</c:v>
                </c:pt>
                <c:pt idx="666">
                  <c:v>3095.2159999999999</c:v>
                </c:pt>
                <c:pt idx="667">
                  <c:v>3098.4229999999998</c:v>
                </c:pt>
                <c:pt idx="668">
                  <c:v>3101.627</c:v>
                </c:pt>
                <c:pt idx="669">
                  <c:v>3104.828</c:v>
                </c:pt>
                <c:pt idx="670">
                  <c:v>3108.0259999999998</c:v>
                </c:pt>
                <c:pt idx="671">
                  <c:v>3111.2220000000002</c:v>
                </c:pt>
                <c:pt idx="672">
                  <c:v>3114.4160000000002</c:v>
                </c:pt>
                <c:pt idx="673">
                  <c:v>3117.607</c:v>
                </c:pt>
                <c:pt idx="674">
                  <c:v>3120.7950000000001</c:v>
                </c:pt>
                <c:pt idx="675">
                  <c:v>3123.98</c:v>
                </c:pt>
                <c:pt idx="676">
                  <c:v>3127.163</c:v>
                </c:pt>
                <c:pt idx="677">
                  <c:v>3130.3440000000001</c:v>
                </c:pt>
                <c:pt idx="678">
                  <c:v>3133.5210000000002</c:v>
                </c:pt>
                <c:pt idx="679">
                  <c:v>3136.6959999999999</c:v>
                </c:pt>
                <c:pt idx="680">
                  <c:v>3139.8690000000001</c:v>
                </c:pt>
                <c:pt idx="681">
                  <c:v>3143.0390000000002</c:v>
                </c:pt>
                <c:pt idx="682">
                  <c:v>3146.2060000000001</c:v>
                </c:pt>
                <c:pt idx="683">
                  <c:v>3149.3710000000001</c:v>
                </c:pt>
                <c:pt idx="684">
                  <c:v>3152.5329999999999</c:v>
                </c:pt>
                <c:pt idx="685">
                  <c:v>3155.6930000000002</c:v>
                </c:pt>
                <c:pt idx="686">
                  <c:v>3158.85</c:v>
                </c:pt>
                <c:pt idx="687">
                  <c:v>3162.0050000000001</c:v>
                </c:pt>
                <c:pt idx="688">
                  <c:v>3165.1570000000002</c:v>
                </c:pt>
                <c:pt idx="689">
                  <c:v>3168.306</c:v>
                </c:pt>
                <c:pt idx="690">
                  <c:v>3171.453</c:v>
                </c:pt>
                <c:pt idx="691">
                  <c:v>3174.5970000000002</c:v>
                </c:pt>
                <c:pt idx="692">
                  <c:v>3177.739</c:v>
                </c:pt>
                <c:pt idx="693">
                  <c:v>3180.8780000000002</c:v>
                </c:pt>
                <c:pt idx="694">
                  <c:v>3184.0140000000001</c:v>
                </c:pt>
                <c:pt idx="695">
                  <c:v>3187.1489999999999</c:v>
                </c:pt>
                <c:pt idx="696">
                  <c:v>3190.28</c:v>
                </c:pt>
                <c:pt idx="697">
                  <c:v>3193.4090000000001</c:v>
                </c:pt>
                <c:pt idx="698">
                  <c:v>3196.5360000000001</c:v>
                </c:pt>
                <c:pt idx="699">
                  <c:v>3199.6590000000001</c:v>
                </c:pt>
                <c:pt idx="700">
                  <c:v>3202.7809999999999</c:v>
                </c:pt>
                <c:pt idx="701">
                  <c:v>3205.9</c:v>
                </c:pt>
                <c:pt idx="702">
                  <c:v>3209.0160000000001</c:v>
                </c:pt>
                <c:pt idx="703">
                  <c:v>3212.13</c:v>
                </c:pt>
                <c:pt idx="704">
                  <c:v>3215.241</c:v>
                </c:pt>
                <c:pt idx="705">
                  <c:v>3218.35</c:v>
                </c:pt>
                <c:pt idx="706">
                  <c:v>3221.4560000000001</c:v>
                </c:pt>
                <c:pt idx="707">
                  <c:v>3224.56</c:v>
                </c:pt>
                <c:pt idx="708">
                  <c:v>3227.6610000000001</c:v>
                </c:pt>
                <c:pt idx="709">
                  <c:v>3230.76</c:v>
                </c:pt>
                <c:pt idx="710">
                  <c:v>3233.8560000000002</c:v>
                </c:pt>
                <c:pt idx="711">
                  <c:v>3236.95</c:v>
                </c:pt>
                <c:pt idx="712">
                  <c:v>3240.0410000000002</c:v>
                </c:pt>
                <c:pt idx="713">
                  <c:v>3243.13</c:v>
                </c:pt>
                <c:pt idx="714">
                  <c:v>3246.2159999999999</c:v>
                </c:pt>
                <c:pt idx="715">
                  <c:v>3249.3</c:v>
                </c:pt>
                <c:pt idx="716">
                  <c:v>3252.3820000000001</c:v>
                </c:pt>
                <c:pt idx="717">
                  <c:v>3255.46</c:v>
                </c:pt>
                <c:pt idx="718">
                  <c:v>3258.5369999999998</c:v>
                </c:pt>
                <c:pt idx="719">
                  <c:v>3261.6109999999999</c:v>
                </c:pt>
                <c:pt idx="720">
                  <c:v>3264.6819999999998</c:v>
                </c:pt>
                <c:pt idx="721">
                  <c:v>3267.7510000000002</c:v>
                </c:pt>
                <c:pt idx="722">
                  <c:v>3270.8180000000002</c:v>
                </c:pt>
                <c:pt idx="723">
                  <c:v>3273.8820000000001</c:v>
                </c:pt>
                <c:pt idx="724">
                  <c:v>3276.9430000000002</c:v>
                </c:pt>
                <c:pt idx="725">
                  <c:v>3280.002</c:v>
                </c:pt>
                <c:pt idx="726">
                  <c:v>3283.0590000000002</c:v>
                </c:pt>
                <c:pt idx="727">
                  <c:v>3286.1129999999998</c:v>
                </c:pt>
                <c:pt idx="728">
                  <c:v>3289.165</c:v>
                </c:pt>
                <c:pt idx="729">
                  <c:v>3292.2139999999999</c:v>
                </c:pt>
                <c:pt idx="730">
                  <c:v>3295.261</c:v>
                </c:pt>
                <c:pt idx="731">
                  <c:v>3298.306</c:v>
                </c:pt>
                <c:pt idx="732">
                  <c:v>3301.348</c:v>
                </c:pt>
                <c:pt idx="733">
                  <c:v>3304.3870000000002</c:v>
                </c:pt>
                <c:pt idx="734">
                  <c:v>3307.4250000000002</c:v>
                </c:pt>
                <c:pt idx="735">
                  <c:v>3310.4589999999998</c:v>
                </c:pt>
                <c:pt idx="736">
                  <c:v>3313.4920000000002</c:v>
                </c:pt>
                <c:pt idx="737">
                  <c:v>3316.5210000000002</c:v>
                </c:pt>
                <c:pt idx="738">
                  <c:v>3319.549</c:v>
                </c:pt>
                <c:pt idx="739">
                  <c:v>3322.5740000000001</c:v>
                </c:pt>
                <c:pt idx="740">
                  <c:v>3325.5970000000002</c:v>
                </c:pt>
                <c:pt idx="741">
                  <c:v>3328.6170000000002</c:v>
                </c:pt>
                <c:pt idx="742">
                  <c:v>3331.6350000000002</c:v>
                </c:pt>
                <c:pt idx="743">
                  <c:v>3334.65</c:v>
                </c:pt>
                <c:pt idx="744">
                  <c:v>3337.663</c:v>
                </c:pt>
                <c:pt idx="745">
                  <c:v>3340.674</c:v>
                </c:pt>
                <c:pt idx="746">
                  <c:v>3343.6819999999998</c:v>
                </c:pt>
                <c:pt idx="747">
                  <c:v>3346.6880000000001</c:v>
                </c:pt>
                <c:pt idx="748">
                  <c:v>3349.6909999999998</c:v>
                </c:pt>
                <c:pt idx="749">
                  <c:v>3352.692</c:v>
                </c:pt>
                <c:pt idx="750">
                  <c:v>3355.6909999999998</c:v>
                </c:pt>
                <c:pt idx="751">
                  <c:v>3358.6869999999999</c:v>
                </c:pt>
                <c:pt idx="752">
                  <c:v>3361.681</c:v>
                </c:pt>
                <c:pt idx="753">
                  <c:v>3364.6729999999998</c:v>
                </c:pt>
                <c:pt idx="754">
                  <c:v>3367.6619999999998</c:v>
                </c:pt>
                <c:pt idx="755">
                  <c:v>3370.6489999999999</c:v>
                </c:pt>
                <c:pt idx="756">
                  <c:v>3373.6329999999998</c:v>
                </c:pt>
                <c:pt idx="757">
                  <c:v>3376.6149999999998</c:v>
                </c:pt>
                <c:pt idx="758">
                  <c:v>3379.5949999999998</c:v>
                </c:pt>
                <c:pt idx="759">
                  <c:v>3382.5720000000001</c:v>
                </c:pt>
                <c:pt idx="760">
                  <c:v>3385.547</c:v>
                </c:pt>
                <c:pt idx="761">
                  <c:v>3388.52</c:v>
                </c:pt>
                <c:pt idx="762">
                  <c:v>3391.49</c:v>
                </c:pt>
                <c:pt idx="763">
                  <c:v>3394.4580000000001</c:v>
                </c:pt>
                <c:pt idx="764">
                  <c:v>3397.424</c:v>
                </c:pt>
                <c:pt idx="765">
                  <c:v>3400.3870000000002</c:v>
                </c:pt>
                <c:pt idx="766">
                  <c:v>3403.348</c:v>
                </c:pt>
                <c:pt idx="767">
                  <c:v>3406.3069999999998</c:v>
                </c:pt>
                <c:pt idx="768">
                  <c:v>3409.2629999999999</c:v>
                </c:pt>
                <c:pt idx="769">
                  <c:v>3412.2170000000001</c:v>
                </c:pt>
                <c:pt idx="770">
                  <c:v>3415.1680000000001</c:v>
                </c:pt>
                <c:pt idx="771">
                  <c:v>3418.1179999999999</c:v>
                </c:pt>
                <c:pt idx="772">
                  <c:v>3421.0650000000001</c:v>
                </c:pt>
                <c:pt idx="773">
                  <c:v>3424.009</c:v>
                </c:pt>
                <c:pt idx="774">
                  <c:v>3426.951</c:v>
                </c:pt>
                <c:pt idx="775">
                  <c:v>3429.8910000000001</c:v>
                </c:pt>
                <c:pt idx="776">
                  <c:v>3432.8290000000002</c:v>
                </c:pt>
                <c:pt idx="777">
                  <c:v>3435.7640000000001</c:v>
                </c:pt>
                <c:pt idx="778">
                  <c:v>3438.6970000000001</c:v>
                </c:pt>
                <c:pt idx="779">
                  <c:v>3441.6280000000002</c:v>
                </c:pt>
                <c:pt idx="780">
                  <c:v>3444.5569999999998</c:v>
                </c:pt>
                <c:pt idx="781">
                  <c:v>3447.4830000000002</c:v>
                </c:pt>
                <c:pt idx="782">
                  <c:v>3450.4070000000002</c:v>
                </c:pt>
                <c:pt idx="783">
                  <c:v>3453.328</c:v>
                </c:pt>
                <c:pt idx="784">
                  <c:v>3456.2469999999998</c:v>
                </c:pt>
                <c:pt idx="785">
                  <c:v>3459.1640000000002</c:v>
                </c:pt>
                <c:pt idx="786">
                  <c:v>3462.0790000000002</c:v>
                </c:pt>
                <c:pt idx="787">
                  <c:v>3464.991</c:v>
                </c:pt>
                <c:pt idx="788">
                  <c:v>3467.902</c:v>
                </c:pt>
                <c:pt idx="789">
                  <c:v>3470.8090000000002</c:v>
                </c:pt>
                <c:pt idx="790">
                  <c:v>3473.7150000000001</c:v>
                </c:pt>
                <c:pt idx="791">
                  <c:v>3476.6179999999999</c:v>
                </c:pt>
                <c:pt idx="792">
                  <c:v>3479.5189999999998</c:v>
                </c:pt>
                <c:pt idx="793">
                  <c:v>3482.4180000000001</c:v>
                </c:pt>
                <c:pt idx="794">
                  <c:v>3485.3150000000001</c:v>
                </c:pt>
                <c:pt idx="795">
                  <c:v>3488.2089999999998</c:v>
                </c:pt>
                <c:pt idx="796">
                  <c:v>3491.1010000000001</c:v>
                </c:pt>
                <c:pt idx="797">
                  <c:v>3493.99</c:v>
                </c:pt>
                <c:pt idx="798">
                  <c:v>3496.8780000000002</c:v>
                </c:pt>
                <c:pt idx="799">
                  <c:v>3499.7629999999999</c:v>
                </c:pt>
                <c:pt idx="800">
                  <c:v>3502.6460000000002</c:v>
                </c:pt>
                <c:pt idx="801">
                  <c:v>3505.527</c:v>
                </c:pt>
                <c:pt idx="802">
                  <c:v>3508.4050000000002</c:v>
                </c:pt>
                <c:pt idx="803">
                  <c:v>3511.2809999999999</c:v>
                </c:pt>
                <c:pt idx="804">
                  <c:v>3514.1550000000002</c:v>
                </c:pt>
                <c:pt idx="805">
                  <c:v>3517.027</c:v>
                </c:pt>
                <c:pt idx="806">
                  <c:v>3519.8969999999999</c:v>
                </c:pt>
                <c:pt idx="807">
                  <c:v>3522.7640000000001</c:v>
                </c:pt>
                <c:pt idx="808">
                  <c:v>3525.6289999999999</c:v>
                </c:pt>
                <c:pt idx="809">
                  <c:v>3528.4920000000002</c:v>
                </c:pt>
                <c:pt idx="810">
                  <c:v>3531.3519999999999</c:v>
                </c:pt>
                <c:pt idx="811">
                  <c:v>3534.2109999999998</c:v>
                </c:pt>
                <c:pt idx="812">
                  <c:v>3537.067</c:v>
                </c:pt>
                <c:pt idx="813">
                  <c:v>3539.9209999999998</c:v>
                </c:pt>
                <c:pt idx="814">
                  <c:v>3542.7730000000001</c:v>
                </c:pt>
                <c:pt idx="815">
                  <c:v>3545.6219999999998</c:v>
                </c:pt>
                <c:pt idx="816">
                  <c:v>3548.4690000000001</c:v>
                </c:pt>
                <c:pt idx="817">
                  <c:v>3551.3150000000001</c:v>
                </c:pt>
                <c:pt idx="818">
                  <c:v>3554.1570000000002</c:v>
                </c:pt>
                <c:pt idx="819">
                  <c:v>3556.998</c:v>
                </c:pt>
                <c:pt idx="820">
                  <c:v>3559.837</c:v>
                </c:pt>
                <c:pt idx="821">
                  <c:v>3562.6729999999998</c:v>
                </c:pt>
                <c:pt idx="822">
                  <c:v>3565.5070000000001</c:v>
                </c:pt>
                <c:pt idx="823">
                  <c:v>3568.3389999999999</c:v>
                </c:pt>
                <c:pt idx="824">
                  <c:v>3571.1689999999999</c:v>
                </c:pt>
                <c:pt idx="825">
                  <c:v>3573.9960000000001</c:v>
                </c:pt>
                <c:pt idx="826">
                  <c:v>3576.8220000000001</c:v>
                </c:pt>
                <c:pt idx="827">
                  <c:v>3579.645</c:v>
                </c:pt>
                <c:pt idx="828">
                  <c:v>3582.4659999999999</c:v>
                </c:pt>
                <c:pt idx="829">
                  <c:v>3585.2849999999999</c:v>
                </c:pt>
                <c:pt idx="830">
                  <c:v>3588.1010000000001</c:v>
                </c:pt>
                <c:pt idx="831">
                  <c:v>3590.9160000000002</c:v>
                </c:pt>
                <c:pt idx="832">
                  <c:v>3593.7280000000001</c:v>
                </c:pt>
                <c:pt idx="833">
                  <c:v>3596.538</c:v>
                </c:pt>
                <c:pt idx="834">
                  <c:v>3599.346</c:v>
                </c:pt>
                <c:pt idx="835">
                  <c:v>3602.152</c:v>
                </c:pt>
                <c:pt idx="836">
                  <c:v>3604.9560000000001</c:v>
                </c:pt>
                <c:pt idx="837">
                  <c:v>3607.7570000000001</c:v>
                </c:pt>
                <c:pt idx="838">
                  <c:v>3610.556</c:v>
                </c:pt>
                <c:pt idx="839">
                  <c:v>3613.3539999999998</c:v>
                </c:pt>
                <c:pt idx="840">
                  <c:v>3616.1489999999999</c:v>
                </c:pt>
                <c:pt idx="841">
                  <c:v>3618.942</c:v>
                </c:pt>
                <c:pt idx="842">
                  <c:v>3621.732</c:v>
                </c:pt>
                <c:pt idx="843">
                  <c:v>3624.5210000000002</c:v>
                </c:pt>
                <c:pt idx="844">
                  <c:v>3627.3069999999998</c:v>
                </c:pt>
                <c:pt idx="845">
                  <c:v>3630.0920000000001</c:v>
                </c:pt>
                <c:pt idx="846">
                  <c:v>3632.8739999999998</c:v>
                </c:pt>
                <c:pt idx="847">
                  <c:v>3635.654</c:v>
                </c:pt>
                <c:pt idx="848">
                  <c:v>3638.4319999999998</c:v>
                </c:pt>
                <c:pt idx="849">
                  <c:v>3641.2080000000001</c:v>
                </c:pt>
                <c:pt idx="850">
                  <c:v>3643.982</c:v>
                </c:pt>
                <c:pt idx="851">
                  <c:v>3646.7530000000002</c:v>
                </c:pt>
                <c:pt idx="852">
                  <c:v>3649.5230000000001</c:v>
                </c:pt>
                <c:pt idx="853">
                  <c:v>3652.29</c:v>
                </c:pt>
                <c:pt idx="854">
                  <c:v>3655.0549999999998</c:v>
                </c:pt>
                <c:pt idx="855">
                  <c:v>3657.8180000000002</c:v>
                </c:pt>
                <c:pt idx="856">
                  <c:v>3660.5790000000002</c:v>
                </c:pt>
                <c:pt idx="857">
                  <c:v>3663.3380000000002</c:v>
                </c:pt>
                <c:pt idx="858">
                  <c:v>3666.0949999999998</c:v>
                </c:pt>
                <c:pt idx="859">
                  <c:v>3668.8490000000002</c:v>
                </c:pt>
                <c:pt idx="860">
                  <c:v>3671.6019999999999</c:v>
                </c:pt>
                <c:pt idx="861">
                  <c:v>3674.3519999999999</c:v>
                </c:pt>
                <c:pt idx="862">
                  <c:v>3677.1010000000001</c:v>
                </c:pt>
                <c:pt idx="863">
                  <c:v>3679.8470000000002</c:v>
                </c:pt>
                <c:pt idx="864">
                  <c:v>3682.5909999999999</c:v>
                </c:pt>
                <c:pt idx="865">
                  <c:v>3685.3330000000001</c:v>
                </c:pt>
                <c:pt idx="866">
                  <c:v>3688.0729999999999</c:v>
                </c:pt>
                <c:pt idx="867">
                  <c:v>3690.8110000000001</c:v>
                </c:pt>
                <c:pt idx="868">
                  <c:v>3693.547</c:v>
                </c:pt>
                <c:pt idx="869">
                  <c:v>3696.2809999999999</c:v>
                </c:pt>
                <c:pt idx="870">
                  <c:v>3699.0129999999999</c:v>
                </c:pt>
                <c:pt idx="871">
                  <c:v>3701.7420000000002</c:v>
                </c:pt>
                <c:pt idx="872">
                  <c:v>3704.47</c:v>
                </c:pt>
                <c:pt idx="873">
                  <c:v>3707.1950000000002</c:v>
                </c:pt>
                <c:pt idx="874">
                  <c:v>3709.9189999999999</c:v>
                </c:pt>
                <c:pt idx="875">
                  <c:v>3712.64</c:v>
                </c:pt>
                <c:pt idx="876">
                  <c:v>3715.3589999999999</c:v>
                </c:pt>
                <c:pt idx="877">
                  <c:v>3718.076</c:v>
                </c:pt>
                <c:pt idx="878">
                  <c:v>3720.7919999999999</c:v>
                </c:pt>
                <c:pt idx="879">
                  <c:v>3723.5050000000001</c:v>
                </c:pt>
                <c:pt idx="880">
                  <c:v>3726.2159999999999</c:v>
                </c:pt>
                <c:pt idx="881">
                  <c:v>3728.9250000000002</c:v>
                </c:pt>
                <c:pt idx="882">
                  <c:v>3731.6320000000001</c:v>
                </c:pt>
                <c:pt idx="883">
                  <c:v>3734.3359999999998</c:v>
                </c:pt>
                <c:pt idx="884">
                  <c:v>3737.0390000000002</c:v>
                </c:pt>
                <c:pt idx="885">
                  <c:v>3739.74</c:v>
                </c:pt>
                <c:pt idx="886">
                  <c:v>3742.4389999999999</c:v>
                </c:pt>
                <c:pt idx="887">
                  <c:v>3745.136</c:v>
                </c:pt>
                <c:pt idx="888">
                  <c:v>3747.83</c:v>
                </c:pt>
                <c:pt idx="889">
                  <c:v>3750.5230000000001</c:v>
                </c:pt>
                <c:pt idx="890">
                  <c:v>3753.2130000000002</c:v>
                </c:pt>
                <c:pt idx="891">
                  <c:v>3755.902</c:v>
                </c:pt>
                <c:pt idx="892">
                  <c:v>3758.5889999999999</c:v>
                </c:pt>
                <c:pt idx="893">
                  <c:v>3761.2730000000001</c:v>
                </c:pt>
                <c:pt idx="894">
                  <c:v>3763.9560000000001</c:v>
                </c:pt>
                <c:pt idx="895">
                  <c:v>3766.636</c:v>
                </c:pt>
                <c:pt idx="896">
                  <c:v>3769.3150000000001</c:v>
                </c:pt>
                <c:pt idx="897">
                  <c:v>3771.991</c:v>
                </c:pt>
                <c:pt idx="898">
                  <c:v>3774.665</c:v>
                </c:pt>
                <c:pt idx="899">
                  <c:v>3777.3380000000002</c:v>
                </c:pt>
                <c:pt idx="900">
                  <c:v>3780.0079999999998</c:v>
                </c:pt>
                <c:pt idx="901">
                  <c:v>3782.6770000000001</c:v>
                </c:pt>
                <c:pt idx="902">
                  <c:v>3785.3429999999998</c:v>
                </c:pt>
                <c:pt idx="903">
                  <c:v>3788.0070000000001</c:v>
                </c:pt>
                <c:pt idx="904">
                  <c:v>3790.67</c:v>
                </c:pt>
                <c:pt idx="905">
                  <c:v>3793.33</c:v>
                </c:pt>
                <c:pt idx="906">
                  <c:v>3795.989</c:v>
                </c:pt>
                <c:pt idx="907">
                  <c:v>3798.645</c:v>
                </c:pt>
                <c:pt idx="908">
                  <c:v>3801.299</c:v>
                </c:pt>
                <c:pt idx="909">
                  <c:v>3803.9520000000002</c:v>
                </c:pt>
                <c:pt idx="910">
                  <c:v>3806.6019999999999</c:v>
                </c:pt>
                <c:pt idx="911">
                  <c:v>3809.2510000000002</c:v>
                </c:pt>
                <c:pt idx="912">
                  <c:v>3811.8969999999999</c:v>
                </c:pt>
                <c:pt idx="913">
                  <c:v>3814.5419999999999</c:v>
                </c:pt>
                <c:pt idx="914">
                  <c:v>3817.1840000000002</c:v>
                </c:pt>
                <c:pt idx="915">
                  <c:v>3819.8249999999998</c:v>
                </c:pt>
                <c:pt idx="916">
                  <c:v>3822.4630000000002</c:v>
                </c:pt>
                <c:pt idx="917">
                  <c:v>3825.1</c:v>
                </c:pt>
                <c:pt idx="918">
                  <c:v>3827.7350000000001</c:v>
                </c:pt>
                <c:pt idx="919">
                  <c:v>3830.3670000000002</c:v>
                </c:pt>
                <c:pt idx="920">
                  <c:v>3832.998</c:v>
                </c:pt>
                <c:pt idx="921">
                  <c:v>3835.627</c:v>
                </c:pt>
                <c:pt idx="922">
                  <c:v>3838.2530000000002</c:v>
                </c:pt>
                <c:pt idx="923">
                  <c:v>3840.8780000000002</c:v>
                </c:pt>
                <c:pt idx="924">
                  <c:v>3843.5010000000002</c:v>
                </c:pt>
                <c:pt idx="925">
                  <c:v>3846.1219999999998</c:v>
                </c:pt>
                <c:pt idx="926">
                  <c:v>3848.741</c:v>
                </c:pt>
                <c:pt idx="927">
                  <c:v>3851.3580000000002</c:v>
                </c:pt>
                <c:pt idx="928">
                  <c:v>3853.973</c:v>
                </c:pt>
                <c:pt idx="929">
                  <c:v>3856.5859999999998</c:v>
                </c:pt>
                <c:pt idx="930">
                  <c:v>3859.1970000000001</c:v>
                </c:pt>
                <c:pt idx="931">
                  <c:v>3861.806</c:v>
                </c:pt>
                <c:pt idx="932">
                  <c:v>3864.4140000000002</c:v>
                </c:pt>
                <c:pt idx="933">
                  <c:v>3867.0189999999998</c:v>
                </c:pt>
                <c:pt idx="934">
                  <c:v>3869.6219999999998</c:v>
                </c:pt>
                <c:pt idx="935">
                  <c:v>3872.2240000000002</c:v>
                </c:pt>
                <c:pt idx="936">
                  <c:v>3874.8229999999999</c:v>
                </c:pt>
                <c:pt idx="937">
                  <c:v>3877.4209999999998</c:v>
                </c:pt>
                <c:pt idx="938">
                  <c:v>3880.0160000000001</c:v>
                </c:pt>
                <c:pt idx="939">
                  <c:v>3882.61</c:v>
                </c:pt>
                <c:pt idx="940">
                  <c:v>3885.2020000000002</c:v>
                </c:pt>
                <c:pt idx="941">
                  <c:v>3887.7919999999999</c:v>
                </c:pt>
                <c:pt idx="942">
                  <c:v>3890.38</c:v>
                </c:pt>
                <c:pt idx="943">
                  <c:v>3892.9659999999999</c:v>
                </c:pt>
                <c:pt idx="944">
                  <c:v>3895.55</c:v>
                </c:pt>
                <c:pt idx="945">
                  <c:v>3898.1320000000001</c:v>
                </c:pt>
                <c:pt idx="946">
                  <c:v>3900.7130000000002</c:v>
                </c:pt>
                <c:pt idx="947">
                  <c:v>3903.2910000000002</c:v>
                </c:pt>
                <c:pt idx="948">
                  <c:v>3905.8679999999999</c:v>
                </c:pt>
                <c:pt idx="949">
                  <c:v>3908.442</c:v>
                </c:pt>
                <c:pt idx="950">
                  <c:v>3911.0149999999999</c:v>
                </c:pt>
                <c:pt idx="951">
                  <c:v>3913.5859999999998</c:v>
                </c:pt>
                <c:pt idx="952">
                  <c:v>3916.1550000000002</c:v>
                </c:pt>
                <c:pt idx="953">
                  <c:v>3918.7220000000002</c:v>
                </c:pt>
                <c:pt idx="954">
                  <c:v>3921.2869999999998</c:v>
                </c:pt>
                <c:pt idx="955">
                  <c:v>3923.85</c:v>
                </c:pt>
                <c:pt idx="956">
                  <c:v>3926.4110000000001</c:v>
                </c:pt>
                <c:pt idx="957">
                  <c:v>3928.971</c:v>
                </c:pt>
                <c:pt idx="958">
                  <c:v>3931.5279999999998</c:v>
                </c:pt>
                <c:pt idx="959">
                  <c:v>3934.0839999999998</c:v>
                </c:pt>
                <c:pt idx="960">
                  <c:v>3936.6379999999999</c:v>
                </c:pt>
                <c:pt idx="961">
                  <c:v>3939.19</c:v>
                </c:pt>
                <c:pt idx="962">
                  <c:v>3941.74</c:v>
                </c:pt>
                <c:pt idx="963">
                  <c:v>3944.288</c:v>
                </c:pt>
                <c:pt idx="964">
                  <c:v>3946.8339999999998</c:v>
                </c:pt>
                <c:pt idx="965">
                  <c:v>3949.3780000000002</c:v>
                </c:pt>
                <c:pt idx="966">
                  <c:v>3951.9209999999998</c:v>
                </c:pt>
                <c:pt idx="967">
                  <c:v>3954.462</c:v>
                </c:pt>
                <c:pt idx="968">
                  <c:v>3957</c:v>
                </c:pt>
                <c:pt idx="969">
                  <c:v>3959.5369999999998</c:v>
                </c:pt>
                <c:pt idx="970">
                  <c:v>3962.0720000000001</c:v>
                </c:pt>
                <c:pt idx="971">
                  <c:v>3964.6060000000002</c:v>
                </c:pt>
                <c:pt idx="972">
                  <c:v>3967.1370000000002</c:v>
                </c:pt>
                <c:pt idx="973">
                  <c:v>3969.6669999999999</c:v>
                </c:pt>
                <c:pt idx="974">
                  <c:v>3972.194</c:v>
                </c:pt>
                <c:pt idx="975">
                  <c:v>3974.72</c:v>
                </c:pt>
                <c:pt idx="976">
                  <c:v>3977.2440000000001</c:v>
                </c:pt>
                <c:pt idx="977">
                  <c:v>3979.7660000000001</c:v>
                </c:pt>
                <c:pt idx="978">
                  <c:v>3982.2860000000001</c:v>
                </c:pt>
                <c:pt idx="979">
                  <c:v>3984.8049999999998</c:v>
                </c:pt>
                <c:pt idx="980">
                  <c:v>3987.3209999999999</c:v>
                </c:pt>
                <c:pt idx="981">
                  <c:v>3989.8359999999998</c:v>
                </c:pt>
                <c:pt idx="982">
                  <c:v>3992.3490000000002</c:v>
                </c:pt>
                <c:pt idx="983">
                  <c:v>3994.86</c:v>
                </c:pt>
                <c:pt idx="984">
                  <c:v>3997.3690000000001</c:v>
                </c:pt>
                <c:pt idx="985">
                  <c:v>3999.877</c:v>
                </c:pt>
                <c:pt idx="986">
                  <c:v>4002.3820000000001</c:v>
                </c:pt>
                <c:pt idx="987">
                  <c:v>4004.886</c:v>
                </c:pt>
                <c:pt idx="988">
                  <c:v>4007.3879999999999</c:v>
                </c:pt>
                <c:pt idx="989">
                  <c:v>4009.8879999999999</c:v>
                </c:pt>
                <c:pt idx="990">
                  <c:v>4012.386</c:v>
                </c:pt>
                <c:pt idx="991">
                  <c:v>4014.8829999999998</c:v>
                </c:pt>
                <c:pt idx="992">
                  <c:v>4017.377</c:v>
                </c:pt>
                <c:pt idx="993">
                  <c:v>4019.87</c:v>
                </c:pt>
                <c:pt idx="994">
                  <c:v>4022.3609999999999</c:v>
                </c:pt>
                <c:pt idx="995">
                  <c:v>4024.85</c:v>
                </c:pt>
                <c:pt idx="996">
                  <c:v>4027.3380000000002</c:v>
                </c:pt>
                <c:pt idx="997">
                  <c:v>4029.8229999999999</c:v>
                </c:pt>
                <c:pt idx="998">
                  <c:v>4032.3069999999998</c:v>
                </c:pt>
                <c:pt idx="999">
                  <c:v>4034.7890000000002</c:v>
                </c:pt>
                <c:pt idx="1000">
                  <c:v>4037.2689999999998</c:v>
                </c:pt>
                <c:pt idx="1001">
                  <c:v>4039.7469999999998</c:v>
                </c:pt>
                <c:pt idx="1002">
                  <c:v>4042.2240000000002</c:v>
                </c:pt>
                <c:pt idx="1003">
                  <c:v>4044.6990000000001</c:v>
                </c:pt>
                <c:pt idx="1004">
                  <c:v>4047.172</c:v>
                </c:pt>
                <c:pt idx="1005">
                  <c:v>4049.643</c:v>
                </c:pt>
                <c:pt idx="1006">
                  <c:v>4052.1120000000001</c:v>
                </c:pt>
                <c:pt idx="1007">
                  <c:v>4054.58</c:v>
                </c:pt>
                <c:pt idx="1008">
                  <c:v>4057.0459999999998</c:v>
                </c:pt>
                <c:pt idx="1009">
                  <c:v>4059.51</c:v>
                </c:pt>
                <c:pt idx="1010">
                  <c:v>4061.9720000000002</c:v>
                </c:pt>
                <c:pt idx="1011">
                  <c:v>4064.4319999999998</c:v>
                </c:pt>
                <c:pt idx="1012">
                  <c:v>4066.8910000000001</c:v>
                </c:pt>
                <c:pt idx="1013">
                  <c:v>4069.348</c:v>
                </c:pt>
                <c:pt idx="1014">
                  <c:v>4071.8029999999999</c:v>
                </c:pt>
                <c:pt idx="1015">
                  <c:v>4074.2559999999999</c:v>
                </c:pt>
                <c:pt idx="1016">
                  <c:v>4076.7080000000001</c:v>
                </c:pt>
                <c:pt idx="1017">
                  <c:v>4079.1579999999999</c:v>
                </c:pt>
                <c:pt idx="1018">
                  <c:v>4081.6060000000002</c:v>
                </c:pt>
                <c:pt idx="1019">
                  <c:v>4084.0520000000001</c:v>
                </c:pt>
                <c:pt idx="1020">
                  <c:v>4086.4969999999998</c:v>
                </c:pt>
                <c:pt idx="1021">
                  <c:v>4088.9389999999999</c:v>
                </c:pt>
                <c:pt idx="1022">
                  <c:v>4091.38</c:v>
                </c:pt>
                <c:pt idx="1023">
                  <c:v>4093.819</c:v>
                </c:pt>
                <c:pt idx="1024">
                  <c:v>4096.2569999999996</c:v>
                </c:pt>
                <c:pt idx="1025">
                  <c:v>4098.6930000000002</c:v>
                </c:pt>
                <c:pt idx="1026">
                  <c:v>4101.1270000000004</c:v>
                </c:pt>
                <c:pt idx="1027">
                  <c:v>4103.5590000000002</c:v>
                </c:pt>
                <c:pt idx="1028">
                  <c:v>4105.9889999999996</c:v>
                </c:pt>
                <c:pt idx="1029">
                  <c:v>4108.4179999999997</c:v>
                </c:pt>
                <c:pt idx="1030">
                  <c:v>4110.8450000000003</c:v>
                </c:pt>
                <c:pt idx="1031">
                  <c:v>4113.2700000000004</c:v>
                </c:pt>
                <c:pt idx="1032">
                  <c:v>4115.6940000000004</c:v>
                </c:pt>
                <c:pt idx="1033">
                  <c:v>4118.1149999999998</c:v>
                </c:pt>
                <c:pt idx="1034">
                  <c:v>4120.5349999999999</c:v>
                </c:pt>
                <c:pt idx="1035">
                  <c:v>4122.9539999999997</c:v>
                </c:pt>
                <c:pt idx="1036">
                  <c:v>4125.37</c:v>
                </c:pt>
                <c:pt idx="1037">
                  <c:v>4127.7849999999999</c:v>
                </c:pt>
                <c:pt idx="1038">
                  <c:v>4130.1980000000003</c:v>
                </c:pt>
                <c:pt idx="1039">
                  <c:v>4132.6090000000004</c:v>
                </c:pt>
                <c:pt idx="1040">
                  <c:v>4135.0190000000002</c:v>
                </c:pt>
                <c:pt idx="1041">
                  <c:v>4137.4269999999997</c:v>
                </c:pt>
                <c:pt idx="1042">
                  <c:v>4139.8329999999996</c:v>
                </c:pt>
                <c:pt idx="1043">
                  <c:v>4142.2370000000001</c:v>
                </c:pt>
              </c:numCache>
            </c:numRef>
          </c:xVal>
          <c:yVal>
            <c:numRef>
              <c:f>גיליון1!$G$24:$ANJ$24</c:f>
            </c:numRef>
          </c:yVal>
          <c:smooth val="1"/>
        </c:ser>
        <c:ser>
          <c:idx val="8"/>
          <c:order val="9"/>
          <c:tx>
            <c:strRef>
              <c:f>גיליון1!$C$24:$F$24</c:f>
              <c:strCache>
                <c:ptCount val="4"/>
                <c:pt idx="0">
                  <c:v>ice</c:v>
                </c:pt>
                <c:pt idx="1">
                  <c:v>100</c:v>
                </c:pt>
                <c:pt idx="2">
                  <c:v>coli</c:v>
                </c:pt>
                <c:pt idx="3">
                  <c:v>1</c:v>
                </c:pt>
              </c:strCache>
            </c:strRef>
          </c:tx>
          <c:spPr>
            <a:ln w="19050" cap="rnd">
              <a:solidFill>
                <a:schemeClr val="accent5">
                  <a:lumMod val="80000"/>
                  <a:lumOff val="20000"/>
                </a:schemeClr>
              </a:solidFill>
              <a:round/>
            </a:ln>
            <a:effectLst/>
          </c:spPr>
          <c:marker>
            <c:symbol val="none"/>
          </c:marker>
          <c:xVal>
            <c:numRef>
              <c:f>גיליון1!$G$1:$ANJ$1</c:f>
              <c:numCache>
                <c:formatCode>General</c:formatCode>
                <c:ptCount val="1044"/>
                <c:pt idx="0">
                  <c:v>160.70099999999999</c:v>
                </c:pt>
                <c:pt idx="1">
                  <c:v>166.74199999999999</c:v>
                </c:pt>
                <c:pt idx="2">
                  <c:v>172.77699999999999</c:v>
                </c:pt>
                <c:pt idx="3">
                  <c:v>178.80500000000001</c:v>
                </c:pt>
                <c:pt idx="4">
                  <c:v>184.82599999999999</c:v>
                </c:pt>
                <c:pt idx="5">
                  <c:v>190.84100000000001</c:v>
                </c:pt>
                <c:pt idx="6">
                  <c:v>196.84899999999999</c:v>
                </c:pt>
                <c:pt idx="7">
                  <c:v>202.85</c:v>
                </c:pt>
                <c:pt idx="8">
                  <c:v>208.845</c:v>
                </c:pt>
                <c:pt idx="9">
                  <c:v>214.833</c:v>
                </c:pt>
                <c:pt idx="10">
                  <c:v>220.815</c:v>
                </c:pt>
                <c:pt idx="11">
                  <c:v>226.78899999999999</c:v>
                </c:pt>
                <c:pt idx="12">
                  <c:v>232.75800000000001</c:v>
                </c:pt>
                <c:pt idx="13">
                  <c:v>238.71899999999999</c:v>
                </c:pt>
                <c:pt idx="14">
                  <c:v>244.67400000000001</c:v>
                </c:pt>
                <c:pt idx="15">
                  <c:v>250.62299999999999</c:v>
                </c:pt>
                <c:pt idx="16">
                  <c:v>256.565</c:v>
                </c:pt>
                <c:pt idx="17">
                  <c:v>262.5</c:v>
                </c:pt>
                <c:pt idx="18">
                  <c:v>268.42899999999997</c:v>
                </c:pt>
                <c:pt idx="19">
                  <c:v>274.351</c:v>
                </c:pt>
                <c:pt idx="20">
                  <c:v>280.267</c:v>
                </c:pt>
                <c:pt idx="21">
                  <c:v>286.17599999999999</c:v>
                </c:pt>
                <c:pt idx="22">
                  <c:v>292.07900000000001</c:v>
                </c:pt>
                <c:pt idx="23">
                  <c:v>297.97500000000002</c:v>
                </c:pt>
                <c:pt idx="24">
                  <c:v>303.86500000000001</c:v>
                </c:pt>
                <c:pt idx="25">
                  <c:v>309.74799999999999</c:v>
                </c:pt>
                <c:pt idx="26">
                  <c:v>315.625</c:v>
                </c:pt>
                <c:pt idx="27">
                  <c:v>321.495</c:v>
                </c:pt>
                <c:pt idx="28">
                  <c:v>327.35899999999998</c:v>
                </c:pt>
                <c:pt idx="29">
                  <c:v>333.21699999999998</c:v>
                </c:pt>
                <c:pt idx="30">
                  <c:v>339.06799999999998</c:v>
                </c:pt>
                <c:pt idx="31">
                  <c:v>344.91199999999998</c:v>
                </c:pt>
                <c:pt idx="32">
                  <c:v>350.75099999999998</c:v>
                </c:pt>
                <c:pt idx="33">
                  <c:v>356.58300000000003</c:v>
                </c:pt>
                <c:pt idx="34">
                  <c:v>362.40800000000002</c:v>
                </c:pt>
                <c:pt idx="35">
                  <c:v>368.22699999999998</c:v>
                </c:pt>
                <c:pt idx="36">
                  <c:v>374.04</c:v>
                </c:pt>
                <c:pt idx="37">
                  <c:v>379.84699999999998</c:v>
                </c:pt>
                <c:pt idx="38">
                  <c:v>385.64699999999999</c:v>
                </c:pt>
                <c:pt idx="39">
                  <c:v>391.44</c:v>
                </c:pt>
                <c:pt idx="40">
                  <c:v>397.22800000000001</c:v>
                </c:pt>
                <c:pt idx="41">
                  <c:v>403.00900000000001</c:v>
                </c:pt>
                <c:pt idx="42">
                  <c:v>408.78399999999999</c:v>
                </c:pt>
                <c:pt idx="43">
                  <c:v>414.553</c:v>
                </c:pt>
                <c:pt idx="44">
                  <c:v>420.315</c:v>
                </c:pt>
                <c:pt idx="45">
                  <c:v>426.07100000000003</c:v>
                </c:pt>
                <c:pt idx="46">
                  <c:v>431.82100000000003</c:v>
                </c:pt>
                <c:pt idx="47">
                  <c:v>437.565</c:v>
                </c:pt>
                <c:pt idx="48">
                  <c:v>443.30200000000002</c:v>
                </c:pt>
                <c:pt idx="49">
                  <c:v>449.03300000000002</c:v>
                </c:pt>
                <c:pt idx="50">
                  <c:v>454.75799999999998</c:v>
                </c:pt>
                <c:pt idx="51">
                  <c:v>460.47699999999998</c:v>
                </c:pt>
                <c:pt idx="52">
                  <c:v>466.18900000000002</c:v>
                </c:pt>
                <c:pt idx="53">
                  <c:v>471.89600000000002</c:v>
                </c:pt>
                <c:pt idx="54">
                  <c:v>477.596</c:v>
                </c:pt>
                <c:pt idx="55">
                  <c:v>483.29</c:v>
                </c:pt>
                <c:pt idx="56">
                  <c:v>488.97800000000001</c:v>
                </c:pt>
                <c:pt idx="57">
                  <c:v>494.66</c:v>
                </c:pt>
                <c:pt idx="58">
                  <c:v>500.33499999999998</c:v>
                </c:pt>
                <c:pt idx="59">
                  <c:v>506.005</c:v>
                </c:pt>
                <c:pt idx="60">
                  <c:v>511.66800000000001</c:v>
                </c:pt>
                <c:pt idx="61">
                  <c:v>517.32500000000005</c:v>
                </c:pt>
                <c:pt idx="62">
                  <c:v>522.97699999999998</c:v>
                </c:pt>
                <c:pt idx="63">
                  <c:v>528.62199999999996</c:v>
                </c:pt>
                <c:pt idx="64">
                  <c:v>534.26099999999997</c:v>
                </c:pt>
                <c:pt idx="65">
                  <c:v>539.89400000000001</c:v>
                </c:pt>
                <c:pt idx="66">
                  <c:v>545.52099999999996</c:v>
                </c:pt>
                <c:pt idx="67">
                  <c:v>551.14099999999996</c:v>
                </c:pt>
                <c:pt idx="68">
                  <c:v>556.75599999999997</c:v>
                </c:pt>
                <c:pt idx="69">
                  <c:v>562.36500000000001</c:v>
                </c:pt>
                <c:pt idx="70">
                  <c:v>567.96799999999996</c:v>
                </c:pt>
                <c:pt idx="71">
                  <c:v>573.56500000000005</c:v>
                </c:pt>
                <c:pt idx="72">
                  <c:v>579.15499999999997</c:v>
                </c:pt>
                <c:pt idx="73">
                  <c:v>584.74</c:v>
                </c:pt>
                <c:pt idx="74">
                  <c:v>590.31899999999996</c:v>
                </c:pt>
                <c:pt idx="75">
                  <c:v>595.89200000000005</c:v>
                </c:pt>
                <c:pt idx="76">
                  <c:v>601.45899999999995</c:v>
                </c:pt>
                <c:pt idx="77">
                  <c:v>607.02</c:v>
                </c:pt>
                <c:pt idx="78">
                  <c:v>612.57500000000005</c:v>
                </c:pt>
                <c:pt idx="79">
                  <c:v>618.12400000000002</c:v>
                </c:pt>
                <c:pt idx="80">
                  <c:v>623.66700000000003</c:v>
                </c:pt>
                <c:pt idx="81">
                  <c:v>629.20399999999995</c:v>
                </c:pt>
                <c:pt idx="82">
                  <c:v>634.73500000000001</c:v>
                </c:pt>
                <c:pt idx="83">
                  <c:v>640.26099999999997</c:v>
                </c:pt>
                <c:pt idx="84">
                  <c:v>645.78099999999995</c:v>
                </c:pt>
                <c:pt idx="85">
                  <c:v>651.29399999999998</c:v>
                </c:pt>
                <c:pt idx="86">
                  <c:v>656.80200000000002</c:v>
                </c:pt>
                <c:pt idx="87">
                  <c:v>662.30399999999997</c:v>
                </c:pt>
                <c:pt idx="88">
                  <c:v>667.8</c:v>
                </c:pt>
                <c:pt idx="89">
                  <c:v>673.29</c:v>
                </c:pt>
                <c:pt idx="90">
                  <c:v>678.77499999999998</c:v>
                </c:pt>
                <c:pt idx="91">
                  <c:v>684.25400000000002</c:v>
                </c:pt>
                <c:pt idx="92">
                  <c:v>689.726</c:v>
                </c:pt>
                <c:pt idx="93">
                  <c:v>695.19299999999998</c:v>
                </c:pt>
                <c:pt idx="94">
                  <c:v>700.65499999999997</c:v>
                </c:pt>
                <c:pt idx="95">
                  <c:v>706.11</c:v>
                </c:pt>
                <c:pt idx="96">
                  <c:v>711.56</c:v>
                </c:pt>
                <c:pt idx="97">
                  <c:v>717.00400000000002</c:v>
                </c:pt>
                <c:pt idx="98">
                  <c:v>722.44200000000001</c:v>
                </c:pt>
                <c:pt idx="99">
                  <c:v>727.87400000000002</c:v>
                </c:pt>
                <c:pt idx="100">
                  <c:v>733.30100000000004</c:v>
                </c:pt>
                <c:pt idx="101">
                  <c:v>738.72199999999998</c:v>
                </c:pt>
                <c:pt idx="102">
                  <c:v>744.13699999999994</c:v>
                </c:pt>
                <c:pt idx="103">
                  <c:v>749.54700000000003</c:v>
                </c:pt>
                <c:pt idx="104">
                  <c:v>754.95100000000002</c:v>
                </c:pt>
                <c:pt idx="105">
                  <c:v>760.34900000000005</c:v>
                </c:pt>
                <c:pt idx="106">
                  <c:v>765.74099999999999</c:v>
                </c:pt>
                <c:pt idx="107">
                  <c:v>771.12800000000004</c:v>
                </c:pt>
                <c:pt idx="108">
                  <c:v>776.50900000000001</c:v>
                </c:pt>
                <c:pt idx="109">
                  <c:v>781.88499999999999</c:v>
                </c:pt>
                <c:pt idx="110">
                  <c:v>787.25400000000002</c:v>
                </c:pt>
                <c:pt idx="111">
                  <c:v>792.61800000000005</c:v>
                </c:pt>
                <c:pt idx="112">
                  <c:v>797.97699999999998</c:v>
                </c:pt>
                <c:pt idx="113">
                  <c:v>803.33</c:v>
                </c:pt>
                <c:pt idx="114">
                  <c:v>808.67700000000002</c:v>
                </c:pt>
                <c:pt idx="115">
                  <c:v>814.01900000000001</c:v>
                </c:pt>
                <c:pt idx="116">
                  <c:v>819.35500000000002</c:v>
                </c:pt>
                <c:pt idx="117">
                  <c:v>824.68600000000004</c:v>
                </c:pt>
                <c:pt idx="118">
                  <c:v>830.01099999999997</c:v>
                </c:pt>
                <c:pt idx="119">
                  <c:v>835.33</c:v>
                </c:pt>
                <c:pt idx="120">
                  <c:v>840.64400000000001</c:v>
                </c:pt>
                <c:pt idx="121">
                  <c:v>845.952</c:v>
                </c:pt>
                <c:pt idx="122">
                  <c:v>851.255</c:v>
                </c:pt>
                <c:pt idx="123">
                  <c:v>856.55200000000002</c:v>
                </c:pt>
                <c:pt idx="124">
                  <c:v>861.84400000000005</c:v>
                </c:pt>
                <c:pt idx="125">
                  <c:v>867.13</c:v>
                </c:pt>
                <c:pt idx="126">
                  <c:v>872.41</c:v>
                </c:pt>
                <c:pt idx="127">
                  <c:v>877.68600000000004</c:v>
                </c:pt>
                <c:pt idx="128">
                  <c:v>882.95500000000004</c:v>
                </c:pt>
                <c:pt idx="129">
                  <c:v>888.21900000000005</c:v>
                </c:pt>
                <c:pt idx="130">
                  <c:v>893.47799999999995</c:v>
                </c:pt>
                <c:pt idx="131">
                  <c:v>898.73099999999999</c:v>
                </c:pt>
                <c:pt idx="132">
                  <c:v>903.97900000000004</c:v>
                </c:pt>
                <c:pt idx="133">
                  <c:v>909.221</c:v>
                </c:pt>
                <c:pt idx="134">
                  <c:v>914.45799999999997</c:v>
                </c:pt>
                <c:pt idx="135">
                  <c:v>919.69</c:v>
                </c:pt>
                <c:pt idx="136">
                  <c:v>924.91600000000005</c:v>
                </c:pt>
                <c:pt idx="137">
                  <c:v>930.13599999999997</c:v>
                </c:pt>
                <c:pt idx="138">
                  <c:v>935.351</c:v>
                </c:pt>
                <c:pt idx="139">
                  <c:v>940.56100000000004</c:v>
                </c:pt>
                <c:pt idx="140">
                  <c:v>945.76599999999996</c:v>
                </c:pt>
                <c:pt idx="141">
                  <c:v>950.96500000000003</c:v>
                </c:pt>
                <c:pt idx="142">
                  <c:v>956.15800000000002</c:v>
                </c:pt>
                <c:pt idx="143">
                  <c:v>961.34699999999998</c:v>
                </c:pt>
                <c:pt idx="144">
                  <c:v>966.529</c:v>
                </c:pt>
                <c:pt idx="145">
                  <c:v>971.70699999999999</c:v>
                </c:pt>
                <c:pt idx="146">
                  <c:v>976.87900000000002</c:v>
                </c:pt>
                <c:pt idx="147">
                  <c:v>982.04600000000005</c:v>
                </c:pt>
                <c:pt idx="148">
                  <c:v>987.20799999999997</c:v>
                </c:pt>
                <c:pt idx="149">
                  <c:v>992.36400000000003</c:v>
                </c:pt>
                <c:pt idx="150">
                  <c:v>997.51499999999999</c:v>
                </c:pt>
                <c:pt idx="151">
                  <c:v>1002.66</c:v>
                </c:pt>
                <c:pt idx="152">
                  <c:v>1007.801</c:v>
                </c:pt>
                <c:pt idx="153">
                  <c:v>1012.936</c:v>
                </c:pt>
                <c:pt idx="154">
                  <c:v>1018.066</c:v>
                </c:pt>
                <c:pt idx="155">
                  <c:v>1023.19</c:v>
                </c:pt>
                <c:pt idx="156">
                  <c:v>1028.309</c:v>
                </c:pt>
                <c:pt idx="157">
                  <c:v>1033.423</c:v>
                </c:pt>
                <c:pt idx="158">
                  <c:v>1038.5319999999999</c:v>
                </c:pt>
                <c:pt idx="159">
                  <c:v>1043.636</c:v>
                </c:pt>
                <c:pt idx="160">
                  <c:v>1048.7339999999999</c:v>
                </c:pt>
                <c:pt idx="161">
                  <c:v>1053.827</c:v>
                </c:pt>
                <c:pt idx="162">
                  <c:v>1058.915</c:v>
                </c:pt>
                <c:pt idx="163">
                  <c:v>1063.998</c:v>
                </c:pt>
                <c:pt idx="164">
                  <c:v>1069.075</c:v>
                </c:pt>
                <c:pt idx="165">
                  <c:v>1074.1469999999999</c:v>
                </c:pt>
                <c:pt idx="166">
                  <c:v>1079.2139999999999</c:v>
                </c:pt>
                <c:pt idx="167">
                  <c:v>1084.2760000000001</c:v>
                </c:pt>
                <c:pt idx="168">
                  <c:v>1089.3330000000001</c:v>
                </c:pt>
                <c:pt idx="169">
                  <c:v>1094.385</c:v>
                </c:pt>
                <c:pt idx="170">
                  <c:v>1099.431</c:v>
                </c:pt>
                <c:pt idx="171">
                  <c:v>1104.472</c:v>
                </c:pt>
                <c:pt idx="172">
                  <c:v>1109.509</c:v>
                </c:pt>
                <c:pt idx="173">
                  <c:v>1114.54</c:v>
                </c:pt>
                <c:pt idx="174">
                  <c:v>1119.5650000000001</c:v>
                </c:pt>
                <c:pt idx="175">
                  <c:v>1124.586</c:v>
                </c:pt>
                <c:pt idx="176">
                  <c:v>1129.6020000000001</c:v>
                </c:pt>
                <c:pt idx="177">
                  <c:v>1134.6130000000001</c:v>
                </c:pt>
                <c:pt idx="178">
                  <c:v>1139.6179999999999</c:v>
                </c:pt>
                <c:pt idx="179">
                  <c:v>1144.6189999999999</c:v>
                </c:pt>
                <c:pt idx="180">
                  <c:v>1149.614</c:v>
                </c:pt>
                <c:pt idx="181">
                  <c:v>1154.604</c:v>
                </c:pt>
                <c:pt idx="182">
                  <c:v>1159.5889999999999</c:v>
                </c:pt>
                <c:pt idx="183">
                  <c:v>1164.57</c:v>
                </c:pt>
                <c:pt idx="184">
                  <c:v>1169.5450000000001</c:v>
                </c:pt>
                <c:pt idx="185">
                  <c:v>1174.5150000000001</c:v>
                </c:pt>
                <c:pt idx="186">
                  <c:v>1179.48</c:v>
                </c:pt>
                <c:pt idx="187">
                  <c:v>1184.44</c:v>
                </c:pt>
                <c:pt idx="188">
                  <c:v>1189.395</c:v>
                </c:pt>
                <c:pt idx="189">
                  <c:v>1194.345</c:v>
                </c:pt>
                <c:pt idx="190">
                  <c:v>1199.29</c:v>
                </c:pt>
                <c:pt idx="191">
                  <c:v>1204.23</c:v>
                </c:pt>
                <c:pt idx="192">
                  <c:v>1209.165</c:v>
                </c:pt>
                <c:pt idx="193">
                  <c:v>1214.095</c:v>
                </c:pt>
                <c:pt idx="194">
                  <c:v>1219.021</c:v>
                </c:pt>
                <c:pt idx="195">
                  <c:v>1223.941</c:v>
                </c:pt>
                <c:pt idx="196">
                  <c:v>1228.856</c:v>
                </c:pt>
                <c:pt idx="197">
                  <c:v>1233.7660000000001</c:v>
                </c:pt>
                <c:pt idx="198">
                  <c:v>1238.672</c:v>
                </c:pt>
                <c:pt idx="199">
                  <c:v>1243.5719999999999</c:v>
                </c:pt>
                <c:pt idx="200">
                  <c:v>1248.4670000000001</c:v>
                </c:pt>
                <c:pt idx="201">
                  <c:v>1253.3579999999999</c:v>
                </c:pt>
                <c:pt idx="202">
                  <c:v>1258.2439999999999</c:v>
                </c:pt>
                <c:pt idx="203">
                  <c:v>1263.124</c:v>
                </c:pt>
                <c:pt idx="204">
                  <c:v>1268</c:v>
                </c:pt>
                <c:pt idx="205">
                  <c:v>1272.8710000000001</c:v>
                </c:pt>
                <c:pt idx="206">
                  <c:v>1277.7370000000001</c:v>
                </c:pt>
                <c:pt idx="207">
                  <c:v>1282.5989999999999</c:v>
                </c:pt>
                <c:pt idx="208">
                  <c:v>1287.4549999999999</c:v>
                </c:pt>
                <c:pt idx="209">
                  <c:v>1292.306</c:v>
                </c:pt>
                <c:pt idx="210">
                  <c:v>1297.153</c:v>
                </c:pt>
                <c:pt idx="211">
                  <c:v>1301.9949999999999</c:v>
                </c:pt>
                <c:pt idx="212">
                  <c:v>1306.8320000000001</c:v>
                </c:pt>
                <c:pt idx="213">
                  <c:v>1311.664</c:v>
                </c:pt>
                <c:pt idx="214">
                  <c:v>1316.491</c:v>
                </c:pt>
                <c:pt idx="215">
                  <c:v>1321.3140000000001</c:v>
                </c:pt>
                <c:pt idx="216">
                  <c:v>1326.1320000000001</c:v>
                </c:pt>
                <c:pt idx="217">
                  <c:v>1330.9449999999999</c:v>
                </c:pt>
                <c:pt idx="218">
                  <c:v>1335.7529999999999</c:v>
                </c:pt>
                <c:pt idx="219">
                  <c:v>1340.556</c:v>
                </c:pt>
                <c:pt idx="220">
                  <c:v>1345.354</c:v>
                </c:pt>
                <c:pt idx="221">
                  <c:v>1350.1479999999999</c:v>
                </c:pt>
                <c:pt idx="222">
                  <c:v>1354.9369999999999</c:v>
                </c:pt>
                <c:pt idx="223">
                  <c:v>1359.722</c:v>
                </c:pt>
                <c:pt idx="224">
                  <c:v>1364.501</c:v>
                </c:pt>
                <c:pt idx="225">
                  <c:v>1369.2760000000001</c:v>
                </c:pt>
                <c:pt idx="226">
                  <c:v>1374.046</c:v>
                </c:pt>
                <c:pt idx="227">
                  <c:v>1378.8109999999999</c:v>
                </c:pt>
                <c:pt idx="228">
                  <c:v>1383.5719999999999</c:v>
                </c:pt>
                <c:pt idx="229">
                  <c:v>1388.327</c:v>
                </c:pt>
                <c:pt idx="230">
                  <c:v>1393.079</c:v>
                </c:pt>
                <c:pt idx="231">
                  <c:v>1397.825</c:v>
                </c:pt>
                <c:pt idx="232">
                  <c:v>1402.567</c:v>
                </c:pt>
                <c:pt idx="233">
                  <c:v>1407.3040000000001</c:v>
                </c:pt>
                <c:pt idx="234">
                  <c:v>1412.0360000000001</c:v>
                </c:pt>
                <c:pt idx="235">
                  <c:v>1416.7639999999999</c:v>
                </c:pt>
                <c:pt idx="236">
                  <c:v>1421.4870000000001</c:v>
                </c:pt>
                <c:pt idx="237">
                  <c:v>1426.2049999999999</c:v>
                </c:pt>
                <c:pt idx="238">
                  <c:v>1430.9190000000001</c:v>
                </c:pt>
                <c:pt idx="239">
                  <c:v>1435.6279999999999</c:v>
                </c:pt>
                <c:pt idx="240">
                  <c:v>1440.3330000000001</c:v>
                </c:pt>
                <c:pt idx="241">
                  <c:v>1445.0319999999999</c:v>
                </c:pt>
                <c:pt idx="242">
                  <c:v>1449.7270000000001</c:v>
                </c:pt>
                <c:pt idx="243">
                  <c:v>1454.4179999999999</c:v>
                </c:pt>
                <c:pt idx="244">
                  <c:v>1459.104</c:v>
                </c:pt>
                <c:pt idx="245">
                  <c:v>1463.7850000000001</c:v>
                </c:pt>
                <c:pt idx="246">
                  <c:v>1468.462</c:v>
                </c:pt>
                <c:pt idx="247">
                  <c:v>1473.134</c:v>
                </c:pt>
                <c:pt idx="248">
                  <c:v>1477.8019999999999</c:v>
                </c:pt>
                <c:pt idx="249">
                  <c:v>1482.4649999999999</c:v>
                </c:pt>
                <c:pt idx="250">
                  <c:v>1487.123</c:v>
                </c:pt>
                <c:pt idx="251">
                  <c:v>1491.777</c:v>
                </c:pt>
                <c:pt idx="252">
                  <c:v>1496.4259999999999</c:v>
                </c:pt>
                <c:pt idx="253">
                  <c:v>1501.0709999999999</c:v>
                </c:pt>
                <c:pt idx="254">
                  <c:v>1505.711</c:v>
                </c:pt>
                <c:pt idx="255">
                  <c:v>1510.347</c:v>
                </c:pt>
                <c:pt idx="256">
                  <c:v>1514.9780000000001</c:v>
                </c:pt>
                <c:pt idx="257">
                  <c:v>1519.604</c:v>
                </c:pt>
                <c:pt idx="258">
                  <c:v>1524.2260000000001</c:v>
                </c:pt>
                <c:pt idx="259">
                  <c:v>1528.8440000000001</c:v>
                </c:pt>
                <c:pt idx="260">
                  <c:v>1533.4570000000001</c:v>
                </c:pt>
                <c:pt idx="261">
                  <c:v>1538.0650000000001</c:v>
                </c:pt>
                <c:pt idx="262">
                  <c:v>1542.6690000000001</c:v>
                </c:pt>
                <c:pt idx="263">
                  <c:v>1547.269</c:v>
                </c:pt>
                <c:pt idx="264">
                  <c:v>1551.864</c:v>
                </c:pt>
                <c:pt idx="265">
                  <c:v>1556.454</c:v>
                </c:pt>
                <c:pt idx="266">
                  <c:v>1561.0409999999999</c:v>
                </c:pt>
                <c:pt idx="267">
                  <c:v>1565.6220000000001</c:v>
                </c:pt>
                <c:pt idx="268">
                  <c:v>1570.1990000000001</c:v>
                </c:pt>
                <c:pt idx="269">
                  <c:v>1574.7719999999999</c:v>
                </c:pt>
                <c:pt idx="270">
                  <c:v>1579.34</c:v>
                </c:pt>
                <c:pt idx="271">
                  <c:v>1583.904</c:v>
                </c:pt>
                <c:pt idx="272">
                  <c:v>1588.4639999999999</c:v>
                </c:pt>
                <c:pt idx="273">
                  <c:v>1593.019</c:v>
                </c:pt>
                <c:pt idx="274">
                  <c:v>1597.569</c:v>
                </c:pt>
                <c:pt idx="275">
                  <c:v>1602.115</c:v>
                </c:pt>
                <c:pt idx="276">
                  <c:v>1606.6569999999999</c:v>
                </c:pt>
                <c:pt idx="277">
                  <c:v>1611.1949999999999</c:v>
                </c:pt>
                <c:pt idx="278">
                  <c:v>1615.7280000000001</c:v>
                </c:pt>
                <c:pt idx="279">
                  <c:v>1620.2560000000001</c:v>
                </c:pt>
                <c:pt idx="280">
                  <c:v>1624.78</c:v>
                </c:pt>
                <c:pt idx="281">
                  <c:v>1629.3</c:v>
                </c:pt>
                <c:pt idx="282">
                  <c:v>1633.816</c:v>
                </c:pt>
                <c:pt idx="283">
                  <c:v>1638.327</c:v>
                </c:pt>
                <c:pt idx="284">
                  <c:v>1642.8340000000001</c:v>
                </c:pt>
                <c:pt idx="285">
                  <c:v>1647.336</c:v>
                </c:pt>
                <c:pt idx="286">
                  <c:v>1651.8340000000001</c:v>
                </c:pt>
                <c:pt idx="287">
                  <c:v>1656.328</c:v>
                </c:pt>
                <c:pt idx="288">
                  <c:v>1660.817</c:v>
                </c:pt>
                <c:pt idx="289">
                  <c:v>1665.3019999999999</c:v>
                </c:pt>
                <c:pt idx="290">
                  <c:v>1669.7829999999999</c:v>
                </c:pt>
                <c:pt idx="291">
                  <c:v>1674.259</c:v>
                </c:pt>
                <c:pt idx="292">
                  <c:v>1678.732</c:v>
                </c:pt>
                <c:pt idx="293">
                  <c:v>1683.1990000000001</c:v>
                </c:pt>
                <c:pt idx="294">
                  <c:v>1687.663</c:v>
                </c:pt>
                <c:pt idx="295">
                  <c:v>1692.1220000000001</c:v>
                </c:pt>
                <c:pt idx="296">
                  <c:v>1696.577</c:v>
                </c:pt>
                <c:pt idx="297">
                  <c:v>1701.028</c:v>
                </c:pt>
                <c:pt idx="298">
                  <c:v>1705.4739999999999</c:v>
                </c:pt>
                <c:pt idx="299">
                  <c:v>1709.9169999999999</c:v>
                </c:pt>
                <c:pt idx="300">
                  <c:v>1714.355</c:v>
                </c:pt>
                <c:pt idx="301">
                  <c:v>1718.788</c:v>
                </c:pt>
                <c:pt idx="302">
                  <c:v>1723.2180000000001</c:v>
                </c:pt>
                <c:pt idx="303">
                  <c:v>1727.643</c:v>
                </c:pt>
                <c:pt idx="304">
                  <c:v>1732.0640000000001</c:v>
                </c:pt>
                <c:pt idx="305">
                  <c:v>1736.481</c:v>
                </c:pt>
                <c:pt idx="306">
                  <c:v>1740.893</c:v>
                </c:pt>
                <c:pt idx="307">
                  <c:v>1745.3009999999999</c:v>
                </c:pt>
                <c:pt idx="308">
                  <c:v>1749.7049999999999</c:v>
                </c:pt>
                <c:pt idx="309">
                  <c:v>1754.105</c:v>
                </c:pt>
                <c:pt idx="310">
                  <c:v>1758.501</c:v>
                </c:pt>
                <c:pt idx="311">
                  <c:v>1762.893</c:v>
                </c:pt>
                <c:pt idx="312">
                  <c:v>1767.28</c:v>
                </c:pt>
                <c:pt idx="313">
                  <c:v>1771.663</c:v>
                </c:pt>
                <c:pt idx="314">
                  <c:v>1776.0419999999999</c:v>
                </c:pt>
                <c:pt idx="315">
                  <c:v>1780.4169999999999</c:v>
                </c:pt>
                <c:pt idx="316">
                  <c:v>1784.787</c:v>
                </c:pt>
                <c:pt idx="317">
                  <c:v>1789.154</c:v>
                </c:pt>
                <c:pt idx="318">
                  <c:v>1793.5160000000001</c:v>
                </c:pt>
                <c:pt idx="319">
                  <c:v>1797.874</c:v>
                </c:pt>
                <c:pt idx="320">
                  <c:v>1802.2280000000001</c:v>
                </c:pt>
                <c:pt idx="321">
                  <c:v>1806.578</c:v>
                </c:pt>
                <c:pt idx="322">
                  <c:v>1810.924</c:v>
                </c:pt>
                <c:pt idx="323">
                  <c:v>1815.2660000000001</c:v>
                </c:pt>
                <c:pt idx="324">
                  <c:v>1819.6030000000001</c:v>
                </c:pt>
                <c:pt idx="325">
                  <c:v>1823.9369999999999</c:v>
                </c:pt>
                <c:pt idx="326">
                  <c:v>1828.2660000000001</c:v>
                </c:pt>
                <c:pt idx="327">
                  <c:v>1832.5909999999999</c:v>
                </c:pt>
                <c:pt idx="328">
                  <c:v>1836.913</c:v>
                </c:pt>
                <c:pt idx="329">
                  <c:v>1841.23</c:v>
                </c:pt>
                <c:pt idx="330">
                  <c:v>1845.5429999999999</c:v>
                </c:pt>
                <c:pt idx="331">
                  <c:v>1849.8520000000001</c:v>
                </c:pt>
                <c:pt idx="332">
                  <c:v>1854.1559999999999</c:v>
                </c:pt>
                <c:pt idx="333">
                  <c:v>1858.4570000000001</c:v>
                </c:pt>
                <c:pt idx="334">
                  <c:v>1862.7539999999999</c:v>
                </c:pt>
                <c:pt idx="335">
                  <c:v>1867.047</c:v>
                </c:pt>
                <c:pt idx="336">
                  <c:v>1871.335</c:v>
                </c:pt>
                <c:pt idx="337">
                  <c:v>1875.62</c:v>
                </c:pt>
                <c:pt idx="338">
                  <c:v>1879.9</c:v>
                </c:pt>
                <c:pt idx="339">
                  <c:v>1884.1769999999999</c:v>
                </c:pt>
                <c:pt idx="340">
                  <c:v>1888.4490000000001</c:v>
                </c:pt>
                <c:pt idx="341">
                  <c:v>1892.7180000000001</c:v>
                </c:pt>
                <c:pt idx="342">
                  <c:v>1896.982</c:v>
                </c:pt>
                <c:pt idx="343">
                  <c:v>1901.2429999999999</c:v>
                </c:pt>
                <c:pt idx="344">
                  <c:v>1905.499</c:v>
                </c:pt>
                <c:pt idx="345">
                  <c:v>1909.752</c:v>
                </c:pt>
                <c:pt idx="346">
                  <c:v>1914</c:v>
                </c:pt>
                <c:pt idx="347">
                  <c:v>1918.2449999999999</c:v>
                </c:pt>
                <c:pt idx="348">
                  <c:v>1922.4849999999999</c:v>
                </c:pt>
                <c:pt idx="349">
                  <c:v>1926.722</c:v>
                </c:pt>
                <c:pt idx="350">
                  <c:v>1930.954</c:v>
                </c:pt>
                <c:pt idx="351">
                  <c:v>1935.183</c:v>
                </c:pt>
                <c:pt idx="352">
                  <c:v>1939.4079999999999</c:v>
                </c:pt>
                <c:pt idx="353">
                  <c:v>1943.6279999999999</c:v>
                </c:pt>
                <c:pt idx="354">
                  <c:v>1947.845</c:v>
                </c:pt>
                <c:pt idx="355">
                  <c:v>1952.058</c:v>
                </c:pt>
                <c:pt idx="356">
                  <c:v>1956.2670000000001</c:v>
                </c:pt>
                <c:pt idx="357">
                  <c:v>1960.472</c:v>
                </c:pt>
                <c:pt idx="358">
                  <c:v>1964.673</c:v>
                </c:pt>
                <c:pt idx="359">
                  <c:v>1968.87</c:v>
                </c:pt>
                <c:pt idx="360">
                  <c:v>1973.0630000000001</c:v>
                </c:pt>
                <c:pt idx="361">
                  <c:v>1977.252</c:v>
                </c:pt>
                <c:pt idx="362">
                  <c:v>1981.4380000000001</c:v>
                </c:pt>
                <c:pt idx="363">
                  <c:v>1985.6189999999999</c:v>
                </c:pt>
                <c:pt idx="364">
                  <c:v>1989.797</c:v>
                </c:pt>
                <c:pt idx="365">
                  <c:v>1993.971</c:v>
                </c:pt>
                <c:pt idx="366">
                  <c:v>1998.14</c:v>
                </c:pt>
                <c:pt idx="367">
                  <c:v>2002.306</c:v>
                </c:pt>
                <c:pt idx="368">
                  <c:v>2006.4690000000001</c:v>
                </c:pt>
                <c:pt idx="369">
                  <c:v>2010.627</c:v>
                </c:pt>
                <c:pt idx="370">
                  <c:v>2014.7809999999999</c:v>
                </c:pt>
                <c:pt idx="371">
                  <c:v>2018.932</c:v>
                </c:pt>
                <c:pt idx="372">
                  <c:v>2023.078</c:v>
                </c:pt>
                <c:pt idx="373">
                  <c:v>2027.221</c:v>
                </c:pt>
                <c:pt idx="374">
                  <c:v>2031.36</c:v>
                </c:pt>
                <c:pt idx="375">
                  <c:v>2035.4949999999999</c:v>
                </c:pt>
                <c:pt idx="376">
                  <c:v>2039.627</c:v>
                </c:pt>
                <c:pt idx="377">
                  <c:v>2043.7539999999999</c:v>
                </c:pt>
                <c:pt idx="378">
                  <c:v>2047.8779999999999</c:v>
                </c:pt>
                <c:pt idx="379">
                  <c:v>2051.998</c:v>
                </c:pt>
                <c:pt idx="380">
                  <c:v>2056.114</c:v>
                </c:pt>
                <c:pt idx="381">
                  <c:v>2060.2260000000001</c:v>
                </c:pt>
                <c:pt idx="382">
                  <c:v>2064.3339999999998</c:v>
                </c:pt>
                <c:pt idx="383">
                  <c:v>2068.4389999999999</c:v>
                </c:pt>
                <c:pt idx="384">
                  <c:v>2072.54</c:v>
                </c:pt>
                <c:pt idx="385">
                  <c:v>2076.6370000000002</c:v>
                </c:pt>
                <c:pt idx="386">
                  <c:v>2080.73</c:v>
                </c:pt>
                <c:pt idx="387">
                  <c:v>2084.8200000000002</c:v>
                </c:pt>
                <c:pt idx="388">
                  <c:v>2088.9059999999999</c:v>
                </c:pt>
                <c:pt idx="389">
                  <c:v>2092.9879999999998</c:v>
                </c:pt>
                <c:pt idx="390">
                  <c:v>2097.0659999999998</c:v>
                </c:pt>
                <c:pt idx="391">
                  <c:v>2101.14</c:v>
                </c:pt>
                <c:pt idx="392">
                  <c:v>2105.2109999999998</c:v>
                </c:pt>
                <c:pt idx="393">
                  <c:v>2109.2779999999998</c:v>
                </c:pt>
                <c:pt idx="394">
                  <c:v>2113.3420000000001</c:v>
                </c:pt>
                <c:pt idx="395">
                  <c:v>2117.4009999999998</c:v>
                </c:pt>
                <c:pt idx="396">
                  <c:v>2121.4569999999999</c:v>
                </c:pt>
                <c:pt idx="397">
                  <c:v>2125.509</c:v>
                </c:pt>
                <c:pt idx="398">
                  <c:v>2129.558</c:v>
                </c:pt>
                <c:pt idx="399">
                  <c:v>2133.6019999999999</c:v>
                </c:pt>
                <c:pt idx="400">
                  <c:v>2137.643</c:v>
                </c:pt>
                <c:pt idx="401">
                  <c:v>2141.681</c:v>
                </c:pt>
                <c:pt idx="402">
                  <c:v>2145.7139999999999</c:v>
                </c:pt>
                <c:pt idx="403">
                  <c:v>2149.7440000000001</c:v>
                </c:pt>
                <c:pt idx="404">
                  <c:v>2153.77</c:v>
                </c:pt>
                <c:pt idx="405">
                  <c:v>2157.7930000000001</c:v>
                </c:pt>
                <c:pt idx="406">
                  <c:v>2161.8119999999999</c:v>
                </c:pt>
                <c:pt idx="407">
                  <c:v>2165.8270000000002</c:v>
                </c:pt>
                <c:pt idx="408">
                  <c:v>2169.8380000000002</c:v>
                </c:pt>
                <c:pt idx="409">
                  <c:v>2173.846</c:v>
                </c:pt>
                <c:pt idx="410">
                  <c:v>2177.8510000000001</c:v>
                </c:pt>
                <c:pt idx="411">
                  <c:v>2181.8510000000001</c:v>
                </c:pt>
                <c:pt idx="412">
                  <c:v>2185.848</c:v>
                </c:pt>
                <c:pt idx="413">
                  <c:v>2189.8409999999999</c:v>
                </c:pt>
                <c:pt idx="414">
                  <c:v>2193.8310000000001</c:v>
                </c:pt>
                <c:pt idx="415">
                  <c:v>2197.817</c:v>
                </c:pt>
                <c:pt idx="416">
                  <c:v>2201.799</c:v>
                </c:pt>
                <c:pt idx="417">
                  <c:v>2205.7779999999998</c:v>
                </c:pt>
                <c:pt idx="418">
                  <c:v>2209.7530000000002</c:v>
                </c:pt>
                <c:pt idx="419">
                  <c:v>2213.7249999999999</c:v>
                </c:pt>
                <c:pt idx="420">
                  <c:v>2217.6930000000002</c:v>
                </c:pt>
                <c:pt idx="421">
                  <c:v>2221.6570000000002</c:v>
                </c:pt>
                <c:pt idx="422">
                  <c:v>2225.6179999999999</c:v>
                </c:pt>
                <c:pt idx="423">
                  <c:v>2229.5749999999998</c:v>
                </c:pt>
                <c:pt idx="424">
                  <c:v>2233.529</c:v>
                </c:pt>
                <c:pt idx="425">
                  <c:v>2237.4789999999998</c:v>
                </c:pt>
                <c:pt idx="426">
                  <c:v>2241.4250000000002</c:v>
                </c:pt>
                <c:pt idx="427">
                  <c:v>2245.3679999999999</c:v>
                </c:pt>
                <c:pt idx="428">
                  <c:v>2249.3069999999998</c:v>
                </c:pt>
                <c:pt idx="429">
                  <c:v>2253.2429999999999</c:v>
                </c:pt>
                <c:pt idx="430">
                  <c:v>2257.1750000000002</c:v>
                </c:pt>
                <c:pt idx="431">
                  <c:v>2261.1039999999998</c:v>
                </c:pt>
                <c:pt idx="432">
                  <c:v>2265.029</c:v>
                </c:pt>
                <c:pt idx="433">
                  <c:v>2268.9499999999998</c:v>
                </c:pt>
                <c:pt idx="434">
                  <c:v>2272.8679999999999</c:v>
                </c:pt>
                <c:pt idx="435">
                  <c:v>2276.7829999999999</c:v>
                </c:pt>
                <c:pt idx="436">
                  <c:v>2280.694</c:v>
                </c:pt>
                <c:pt idx="437">
                  <c:v>2284.6010000000001</c:v>
                </c:pt>
                <c:pt idx="438">
                  <c:v>2288.5050000000001</c:v>
                </c:pt>
                <c:pt idx="439">
                  <c:v>2292.4050000000002</c:v>
                </c:pt>
                <c:pt idx="440">
                  <c:v>2296.3020000000001</c:v>
                </c:pt>
                <c:pt idx="441">
                  <c:v>2300.1950000000002</c:v>
                </c:pt>
                <c:pt idx="442">
                  <c:v>2304.085</c:v>
                </c:pt>
                <c:pt idx="443">
                  <c:v>2307.971</c:v>
                </c:pt>
                <c:pt idx="444">
                  <c:v>2311.8539999999998</c:v>
                </c:pt>
                <c:pt idx="445">
                  <c:v>2315.7339999999999</c:v>
                </c:pt>
                <c:pt idx="446">
                  <c:v>2319.6089999999999</c:v>
                </c:pt>
                <c:pt idx="447">
                  <c:v>2323.482</c:v>
                </c:pt>
                <c:pt idx="448">
                  <c:v>2327.3510000000001</c:v>
                </c:pt>
                <c:pt idx="449">
                  <c:v>2331.2159999999999</c:v>
                </c:pt>
                <c:pt idx="450">
                  <c:v>2335.078</c:v>
                </c:pt>
                <c:pt idx="451">
                  <c:v>2338.9369999999999</c:v>
                </c:pt>
                <c:pt idx="452">
                  <c:v>2342.7919999999999</c:v>
                </c:pt>
                <c:pt idx="453">
                  <c:v>2346.643</c:v>
                </c:pt>
                <c:pt idx="454">
                  <c:v>2350.4920000000002</c:v>
                </c:pt>
                <c:pt idx="455">
                  <c:v>2354.3359999999998</c:v>
                </c:pt>
                <c:pt idx="456">
                  <c:v>2358.1779999999999</c:v>
                </c:pt>
                <c:pt idx="457">
                  <c:v>2362.0149999999999</c:v>
                </c:pt>
                <c:pt idx="458">
                  <c:v>2365.85</c:v>
                </c:pt>
                <c:pt idx="459">
                  <c:v>2369.681</c:v>
                </c:pt>
                <c:pt idx="460">
                  <c:v>2373.5079999999998</c:v>
                </c:pt>
                <c:pt idx="461">
                  <c:v>2377.3330000000001</c:v>
                </c:pt>
                <c:pt idx="462">
                  <c:v>2381.1529999999998</c:v>
                </c:pt>
                <c:pt idx="463">
                  <c:v>2384.971</c:v>
                </c:pt>
                <c:pt idx="464">
                  <c:v>2388.7849999999999</c:v>
                </c:pt>
                <c:pt idx="465">
                  <c:v>2392.5949999999998</c:v>
                </c:pt>
                <c:pt idx="466">
                  <c:v>2396.402</c:v>
                </c:pt>
                <c:pt idx="467">
                  <c:v>2400.2060000000001</c:v>
                </c:pt>
                <c:pt idx="468">
                  <c:v>2404.0070000000001</c:v>
                </c:pt>
                <c:pt idx="469">
                  <c:v>2407.8040000000001</c:v>
                </c:pt>
                <c:pt idx="470">
                  <c:v>2411.5970000000002</c:v>
                </c:pt>
                <c:pt idx="471">
                  <c:v>2415.3879999999999</c:v>
                </c:pt>
                <c:pt idx="472">
                  <c:v>2419.174</c:v>
                </c:pt>
                <c:pt idx="473">
                  <c:v>2422.9580000000001</c:v>
                </c:pt>
                <c:pt idx="474">
                  <c:v>2426.7379999999998</c:v>
                </c:pt>
                <c:pt idx="475">
                  <c:v>2430.5149999999999</c:v>
                </c:pt>
                <c:pt idx="476">
                  <c:v>2434.2890000000002</c:v>
                </c:pt>
                <c:pt idx="477">
                  <c:v>2438.0590000000002</c:v>
                </c:pt>
                <c:pt idx="478">
                  <c:v>2441.8249999999998</c:v>
                </c:pt>
                <c:pt idx="479">
                  <c:v>2445.5889999999999</c:v>
                </c:pt>
                <c:pt idx="480">
                  <c:v>2449.3490000000002</c:v>
                </c:pt>
                <c:pt idx="481">
                  <c:v>2453.1060000000002</c:v>
                </c:pt>
                <c:pt idx="482">
                  <c:v>2456.8589999999999</c:v>
                </c:pt>
                <c:pt idx="483">
                  <c:v>2460.61</c:v>
                </c:pt>
                <c:pt idx="484">
                  <c:v>2464.3560000000002</c:v>
                </c:pt>
                <c:pt idx="485">
                  <c:v>2468.1</c:v>
                </c:pt>
                <c:pt idx="486">
                  <c:v>2471.84</c:v>
                </c:pt>
                <c:pt idx="487">
                  <c:v>2475.5770000000002</c:v>
                </c:pt>
                <c:pt idx="488">
                  <c:v>2479.3110000000001</c:v>
                </c:pt>
                <c:pt idx="489">
                  <c:v>2483.0410000000002</c:v>
                </c:pt>
                <c:pt idx="490">
                  <c:v>2486.768</c:v>
                </c:pt>
                <c:pt idx="491">
                  <c:v>2490.4920000000002</c:v>
                </c:pt>
                <c:pt idx="492">
                  <c:v>2494.2130000000002</c:v>
                </c:pt>
                <c:pt idx="493">
                  <c:v>2497.9299999999998</c:v>
                </c:pt>
                <c:pt idx="494">
                  <c:v>2501.6439999999998</c:v>
                </c:pt>
                <c:pt idx="495">
                  <c:v>2505.355</c:v>
                </c:pt>
                <c:pt idx="496">
                  <c:v>2509.0619999999999</c:v>
                </c:pt>
                <c:pt idx="497">
                  <c:v>2512.7660000000001</c:v>
                </c:pt>
                <c:pt idx="498">
                  <c:v>2516.4670000000001</c:v>
                </c:pt>
                <c:pt idx="499">
                  <c:v>2520.165</c:v>
                </c:pt>
                <c:pt idx="500">
                  <c:v>2523.8589999999999</c:v>
                </c:pt>
                <c:pt idx="501">
                  <c:v>2527.5509999999999</c:v>
                </c:pt>
                <c:pt idx="502">
                  <c:v>2531.239</c:v>
                </c:pt>
                <c:pt idx="503">
                  <c:v>2534.9229999999998</c:v>
                </c:pt>
                <c:pt idx="504">
                  <c:v>2538.605</c:v>
                </c:pt>
                <c:pt idx="505">
                  <c:v>2542.2829999999999</c:v>
                </c:pt>
                <c:pt idx="506">
                  <c:v>2545.9580000000001</c:v>
                </c:pt>
                <c:pt idx="507">
                  <c:v>2549.63</c:v>
                </c:pt>
                <c:pt idx="508">
                  <c:v>2553.299</c:v>
                </c:pt>
                <c:pt idx="509">
                  <c:v>2556.9639999999999</c:v>
                </c:pt>
                <c:pt idx="510">
                  <c:v>2560.6260000000002</c:v>
                </c:pt>
                <c:pt idx="511">
                  <c:v>2564.2849999999999</c:v>
                </c:pt>
                <c:pt idx="512">
                  <c:v>2567.9409999999998</c:v>
                </c:pt>
                <c:pt idx="513">
                  <c:v>2571.5940000000001</c:v>
                </c:pt>
                <c:pt idx="514">
                  <c:v>2575.2429999999999</c:v>
                </c:pt>
                <c:pt idx="515">
                  <c:v>2578.89</c:v>
                </c:pt>
                <c:pt idx="516">
                  <c:v>2582.5329999999999</c:v>
                </c:pt>
                <c:pt idx="517">
                  <c:v>2586.1729999999998</c:v>
                </c:pt>
                <c:pt idx="518">
                  <c:v>2589.8090000000002</c:v>
                </c:pt>
                <c:pt idx="519">
                  <c:v>2593.4430000000002</c:v>
                </c:pt>
                <c:pt idx="520">
                  <c:v>2597.0729999999999</c:v>
                </c:pt>
                <c:pt idx="521">
                  <c:v>2600.701</c:v>
                </c:pt>
                <c:pt idx="522">
                  <c:v>2604.3249999999998</c:v>
                </c:pt>
                <c:pt idx="523">
                  <c:v>2607.9459999999999</c:v>
                </c:pt>
                <c:pt idx="524">
                  <c:v>2611.5639999999999</c:v>
                </c:pt>
                <c:pt idx="525">
                  <c:v>2615.1779999999999</c:v>
                </c:pt>
                <c:pt idx="526">
                  <c:v>2618.79</c:v>
                </c:pt>
                <c:pt idx="527">
                  <c:v>2622.3980000000001</c:v>
                </c:pt>
                <c:pt idx="528">
                  <c:v>2626.0039999999999</c:v>
                </c:pt>
                <c:pt idx="529">
                  <c:v>2629.6060000000002</c:v>
                </c:pt>
                <c:pt idx="530">
                  <c:v>2633.2049999999999</c:v>
                </c:pt>
                <c:pt idx="531">
                  <c:v>2636.8009999999999</c:v>
                </c:pt>
                <c:pt idx="532">
                  <c:v>2640.3939999999998</c:v>
                </c:pt>
                <c:pt idx="533">
                  <c:v>2643.9830000000002</c:v>
                </c:pt>
                <c:pt idx="534">
                  <c:v>2647.57</c:v>
                </c:pt>
                <c:pt idx="535">
                  <c:v>2651.1529999999998</c:v>
                </c:pt>
                <c:pt idx="536">
                  <c:v>2654.7339999999999</c:v>
                </c:pt>
                <c:pt idx="537">
                  <c:v>2658.3110000000001</c:v>
                </c:pt>
                <c:pt idx="538">
                  <c:v>2661.8850000000002</c:v>
                </c:pt>
                <c:pt idx="539">
                  <c:v>2665.4560000000001</c:v>
                </c:pt>
                <c:pt idx="540">
                  <c:v>2669.0250000000001</c:v>
                </c:pt>
                <c:pt idx="541">
                  <c:v>2672.5889999999999</c:v>
                </c:pt>
                <c:pt idx="542">
                  <c:v>2676.1509999999998</c:v>
                </c:pt>
                <c:pt idx="543">
                  <c:v>2679.71</c:v>
                </c:pt>
                <c:pt idx="544">
                  <c:v>2683.2660000000001</c:v>
                </c:pt>
                <c:pt idx="545">
                  <c:v>2686.819</c:v>
                </c:pt>
                <c:pt idx="546">
                  <c:v>2690.3679999999999</c:v>
                </c:pt>
                <c:pt idx="547">
                  <c:v>2693.915</c:v>
                </c:pt>
                <c:pt idx="548">
                  <c:v>2697.4580000000001</c:v>
                </c:pt>
                <c:pt idx="549">
                  <c:v>2700.9989999999998</c:v>
                </c:pt>
                <c:pt idx="550">
                  <c:v>2704.5360000000001</c:v>
                </c:pt>
                <c:pt idx="551">
                  <c:v>2708.0709999999999</c:v>
                </c:pt>
                <c:pt idx="552">
                  <c:v>2711.6019999999999</c:v>
                </c:pt>
                <c:pt idx="553">
                  <c:v>2715.13</c:v>
                </c:pt>
                <c:pt idx="554">
                  <c:v>2718.6559999999999</c:v>
                </c:pt>
                <c:pt idx="555">
                  <c:v>2722.1779999999999</c:v>
                </c:pt>
                <c:pt idx="556">
                  <c:v>2725.6970000000001</c:v>
                </c:pt>
                <c:pt idx="557">
                  <c:v>2729.2139999999999</c:v>
                </c:pt>
                <c:pt idx="558">
                  <c:v>2732.7269999999999</c:v>
                </c:pt>
                <c:pt idx="559">
                  <c:v>2736.2370000000001</c:v>
                </c:pt>
                <c:pt idx="560">
                  <c:v>2739.7440000000001</c:v>
                </c:pt>
                <c:pt idx="561">
                  <c:v>2743.2489999999998</c:v>
                </c:pt>
                <c:pt idx="562">
                  <c:v>2746.75</c:v>
                </c:pt>
                <c:pt idx="563">
                  <c:v>2750.248</c:v>
                </c:pt>
                <c:pt idx="564">
                  <c:v>2753.7429999999999</c:v>
                </c:pt>
                <c:pt idx="565">
                  <c:v>2757.2359999999999</c:v>
                </c:pt>
                <c:pt idx="566">
                  <c:v>2760.7249999999999</c:v>
                </c:pt>
                <c:pt idx="567">
                  <c:v>2764.2109999999998</c:v>
                </c:pt>
                <c:pt idx="568">
                  <c:v>2767.6950000000002</c:v>
                </c:pt>
                <c:pt idx="569">
                  <c:v>2771.1750000000002</c:v>
                </c:pt>
                <c:pt idx="570">
                  <c:v>2774.652</c:v>
                </c:pt>
                <c:pt idx="571">
                  <c:v>2778.127</c:v>
                </c:pt>
                <c:pt idx="572">
                  <c:v>2781.598</c:v>
                </c:pt>
                <c:pt idx="573">
                  <c:v>2785.067</c:v>
                </c:pt>
                <c:pt idx="574">
                  <c:v>2788.5320000000002</c:v>
                </c:pt>
                <c:pt idx="575">
                  <c:v>2791.9949999999999</c:v>
                </c:pt>
                <c:pt idx="576">
                  <c:v>2795.4549999999999</c:v>
                </c:pt>
                <c:pt idx="577">
                  <c:v>2798.9110000000001</c:v>
                </c:pt>
                <c:pt idx="578">
                  <c:v>2802.3649999999998</c:v>
                </c:pt>
                <c:pt idx="579">
                  <c:v>2805.8159999999998</c:v>
                </c:pt>
                <c:pt idx="580">
                  <c:v>2809.2640000000001</c:v>
                </c:pt>
                <c:pt idx="581">
                  <c:v>2812.7089999999998</c:v>
                </c:pt>
                <c:pt idx="582">
                  <c:v>2816.1509999999998</c:v>
                </c:pt>
                <c:pt idx="583">
                  <c:v>2819.59</c:v>
                </c:pt>
                <c:pt idx="584">
                  <c:v>2823.0259999999998</c:v>
                </c:pt>
                <c:pt idx="585">
                  <c:v>2826.46</c:v>
                </c:pt>
                <c:pt idx="586">
                  <c:v>2829.89</c:v>
                </c:pt>
                <c:pt idx="587">
                  <c:v>2833.3180000000002</c:v>
                </c:pt>
                <c:pt idx="588">
                  <c:v>2836.7420000000002</c:v>
                </c:pt>
                <c:pt idx="589">
                  <c:v>2840.1640000000002</c:v>
                </c:pt>
                <c:pt idx="590">
                  <c:v>2843.5830000000001</c:v>
                </c:pt>
                <c:pt idx="591">
                  <c:v>2846.9989999999998</c:v>
                </c:pt>
                <c:pt idx="592">
                  <c:v>2850.4119999999998</c:v>
                </c:pt>
                <c:pt idx="593">
                  <c:v>2853.8220000000001</c:v>
                </c:pt>
                <c:pt idx="594">
                  <c:v>2857.2289999999998</c:v>
                </c:pt>
                <c:pt idx="595">
                  <c:v>2860.634</c:v>
                </c:pt>
                <c:pt idx="596">
                  <c:v>2864.0349999999999</c:v>
                </c:pt>
                <c:pt idx="597">
                  <c:v>2867.4340000000002</c:v>
                </c:pt>
                <c:pt idx="598">
                  <c:v>2870.83</c:v>
                </c:pt>
                <c:pt idx="599">
                  <c:v>2874.223</c:v>
                </c:pt>
                <c:pt idx="600">
                  <c:v>2877.6129999999998</c:v>
                </c:pt>
                <c:pt idx="601">
                  <c:v>2881</c:v>
                </c:pt>
                <c:pt idx="602">
                  <c:v>2884.3850000000002</c:v>
                </c:pt>
                <c:pt idx="603">
                  <c:v>2887.7660000000001</c:v>
                </c:pt>
                <c:pt idx="604">
                  <c:v>2891.145</c:v>
                </c:pt>
                <c:pt idx="605">
                  <c:v>2894.5210000000002</c:v>
                </c:pt>
                <c:pt idx="606">
                  <c:v>2897.8939999999998</c:v>
                </c:pt>
                <c:pt idx="607">
                  <c:v>2901.2640000000001</c:v>
                </c:pt>
                <c:pt idx="608">
                  <c:v>2904.6309999999999</c:v>
                </c:pt>
                <c:pt idx="609">
                  <c:v>2907.9960000000001</c:v>
                </c:pt>
                <c:pt idx="610">
                  <c:v>2911.3580000000002</c:v>
                </c:pt>
                <c:pt idx="611">
                  <c:v>2914.7170000000001</c:v>
                </c:pt>
                <c:pt idx="612">
                  <c:v>2918.0729999999999</c:v>
                </c:pt>
                <c:pt idx="613">
                  <c:v>2921.4259999999999</c:v>
                </c:pt>
                <c:pt idx="614">
                  <c:v>2924.777</c:v>
                </c:pt>
                <c:pt idx="615">
                  <c:v>2928.1239999999998</c:v>
                </c:pt>
                <c:pt idx="616">
                  <c:v>2931.4690000000001</c:v>
                </c:pt>
                <c:pt idx="617">
                  <c:v>2934.8110000000001</c:v>
                </c:pt>
                <c:pt idx="618">
                  <c:v>2938.15</c:v>
                </c:pt>
                <c:pt idx="619">
                  <c:v>2941.4870000000001</c:v>
                </c:pt>
                <c:pt idx="620">
                  <c:v>2944.8209999999999</c:v>
                </c:pt>
                <c:pt idx="621">
                  <c:v>2948.152</c:v>
                </c:pt>
                <c:pt idx="622">
                  <c:v>2951.48</c:v>
                </c:pt>
                <c:pt idx="623">
                  <c:v>2954.8049999999998</c:v>
                </c:pt>
                <c:pt idx="624">
                  <c:v>2958.1280000000002</c:v>
                </c:pt>
                <c:pt idx="625">
                  <c:v>2961.4470000000001</c:v>
                </c:pt>
                <c:pt idx="626">
                  <c:v>2964.7649999999999</c:v>
                </c:pt>
                <c:pt idx="627">
                  <c:v>2968.0790000000002</c:v>
                </c:pt>
                <c:pt idx="628">
                  <c:v>2971.39</c:v>
                </c:pt>
                <c:pt idx="629">
                  <c:v>2974.6990000000001</c:v>
                </c:pt>
                <c:pt idx="630">
                  <c:v>2978.0050000000001</c:v>
                </c:pt>
                <c:pt idx="631">
                  <c:v>2981.308</c:v>
                </c:pt>
                <c:pt idx="632">
                  <c:v>2984.6089999999999</c:v>
                </c:pt>
                <c:pt idx="633">
                  <c:v>2987.9070000000002</c:v>
                </c:pt>
                <c:pt idx="634">
                  <c:v>2991.2020000000002</c:v>
                </c:pt>
                <c:pt idx="635">
                  <c:v>2994.4940000000001</c:v>
                </c:pt>
                <c:pt idx="636">
                  <c:v>2997.7840000000001</c:v>
                </c:pt>
                <c:pt idx="637">
                  <c:v>3001.07</c:v>
                </c:pt>
                <c:pt idx="638">
                  <c:v>3004.355</c:v>
                </c:pt>
                <c:pt idx="639">
                  <c:v>3007.636</c:v>
                </c:pt>
                <c:pt idx="640">
                  <c:v>3010.915</c:v>
                </c:pt>
                <c:pt idx="641">
                  <c:v>3014.1909999999998</c:v>
                </c:pt>
                <c:pt idx="642">
                  <c:v>3017.4639999999999</c:v>
                </c:pt>
                <c:pt idx="643">
                  <c:v>3020.7339999999999</c:v>
                </c:pt>
                <c:pt idx="644">
                  <c:v>3024.002</c:v>
                </c:pt>
                <c:pt idx="645">
                  <c:v>3027.2669999999998</c:v>
                </c:pt>
                <c:pt idx="646">
                  <c:v>3030.53</c:v>
                </c:pt>
                <c:pt idx="647">
                  <c:v>3033.7890000000002</c:v>
                </c:pt>
                <c:pt idx="648">
                  <c:v>3037.0459999999998</c:v>
                </c:pt>
                <c:pt idx="649">
                  <c:v>3040.3009999999999</c:v>
                </c:pt>
                <c:pt idx="650">
                  <c:v>3043.5520000000001</c:v>
                </c:pt>
                <c:pt idx="651">
                  <c:v>3046.8009999999999</c:v>
                </c:pt>
                <c:pt idx="652">
                  <c:v>3050.0479999999998</c:v>
                </c:pt>
                <c:pt idx="653">
                  <c:v>3053.2910000000002</c:v>
                </c:pt>
                <c:pt idx="654">
                  <c:v>3056.5320000000002</c:v>
                </c:pt>
                <c:pt idx="655">
                  <c:v>3059.7710000000002</c:v>
                </c:pt>
                <c:pt idx="656">
                  <c:v>3063.0059999999999</c:v>
                </c:pt>
                <c:pt idx="657">
                  <c:v>3066.239</c:v>
                </c:pt>
                <c:pt idx="658">
                  <c:v>3069.4690000000001</c:v>
                </c:pt>
                <c:pt idx="659">
                  <c:v>3072.6970000000001</c:v>
                </c:pt>
                <c:pt idx="660">
                  <c:v>3075.922</c:v>
                </c:pt>
                <c:pt idx="661">
                  <c:v>3079.1439999999998</c:v>
                </c:pt>
                <c:pt idx="662">
                  <c:v>3082.364</c:v>
                </c:pt>
                <c:pt idx="663">
                  <c:v>3085.5810000000001</c:v>
                </c:pt>
                <c:pt idx="664">
                  <c:v>3088.7950000000001</c:v>
                </c:pt>
                <c:pt idx="665">
                  <c:v>3092.0070000000001</c:v>
                </c:pt>
                <c:pt idx="666">
                  <c:v>3095.2159999999999</c:v>
                </c:pt>
                <c:pt idx="667">
                  <c:v>3098.4229999999998</c:v>
                </c:pt>
                <c:pt idx="668">
                  <c:v>3101.627</c:v>
                </c:pt>
                <c:pt idx="669">
                  <c:v>3104.828</c:v>
                </c:pt>
                <c:pt idx="670">
                  <c:v>3108.0259999999998</c:v>
                </c:pt>
                <c:pt idx="671">
                  <c:v>3111.2220000000002</c:v>
                </c:pt>
                <c:pt idx="672">
                  <c:v>3114.4160000000002</c:v>
                </c:pt>
                <c:pt idx="673">
                  <c:v>3117.607</c:v>
                </c:pt>
                <c:pt idx="674">
                  <c:v>3120.7950000000001</c:v>
                </c:pt>
                <c:pt idx="675">
                  <c:v>3123.98</c:v>
                </c:pt>
                <c:pt idx="676">
                  <c:v>3127.163</c:v>
                </c:pt>
                <c:pt idx="677">
                  <c:v>3130.3440000000001</c:v>
                </c:pt>
                <c:pt idx="678">
                  <c:v>3133.5210000000002</c:v>
                </c:pt>
                <c:pt idx="679">
                  <c:v>3136.6959999999999</c:v>
                </c:pt>
                <c:pt idx="680">
                  <c:v>3139.8690000000001</c:v>
                </c:pt>
                <c:pt idx="681">
                  <c:v>3143.0390000000002</c:v>
                </c:pt>
                <c:pt idx="682">
                  <c:v>3146.2060000000001</c:v>
                </c:pt>
                <c:pt idx="683">
                  <c:v>3149.3710000000001</c:v>
                </c:pt>
                <c:pt idx="684">
                  <c:v>3152.5329999999999</c:v>
                </c:pt>
                <c:pt idx="685">
                  <c:v>3155.6930000000002</c:v>
                </c:pt>
                <c:pt idx="686">
                  <c:v>3158.85</c:v>
                </c:pt>
                <c:pt idx="687">
                  <c:v>3162.0050000000001</c:v>
                </c:pt>
                <c:pt idx="688">
                  <c:v>3165.1570000000002</c:v>
                </c:pt>
                <c:pt idx="689">
                  <c:v>3168.306</c:v>
                </c:pt>
                <c:pt idx="690">
                  <c:v>3171.453</c:v>
                </c:pt>
                <c:pt idx="691">
                  <c:v>3174.5970000000002</c:v>
                </c:pt>
                <c:pt idx="692">
                  <c:v>3177.739</c:v>
                </c:pt>
                <c:pt idx="693">
                  <c:v>3180.8780000000002</c:v>
                </c:pt>
                <c:pt idx="694">
                  <c:v>3184.0140000000001</c:v>
                </c:pt>
                <c:pt idx="695">
                  <c:v>3187.1489999999999</c:v>
                </c:pt>
                <c:pt idx="696">
                  <c:v>3190.28</c:v>
                </c:pt>
                <c:pt idx="697">
                  <c:v>3193.4090000000001</c:v>
                </c:pt>
                <c:pt idx="698">
                  <c:v>3196.5360000000001</c:v>
                </c:pt>
                <c:pt idx="699">
                  <c:v>3199.6590000000001</c:v>
                </c:pt>
                <c:pt idx="700">
                  <c:v>3202.7809999999999</c:v>
                </c:pt>
                <c:pt idx="701">
                  <c:v>3205.9</c:v>
                </c:pt>
                <c:pt idx="702">
                  <c:v>3209.0160000000001</c:v>
                </c:pt>
                <c:pt idx="703">
                  <c:v>3212.13</c:v>
                </c:pt>
                <c:pt idx="704">
                  <c:v>3215.241</c:v>
                </c:pt>
                <c:pt idx="705">
                  <c:v>3218.35</c:v>
                </c:pt>
                <c:pt idx="706">
                  <c:v>3221.4560000000001</c:v>
                </c:pt>
                <c:pt idx="707">
                  <c:v>3224.56</c:v>
                </c:pt>
                <c:pt idx="708">
                  <c:v>3227.6610000000001</c:v>
                </c:pt>
                <c:pt idx="709">
                  <c:v>3230.76</c:v>
                </c:pt>
                <c:pt idx="710">
                  <c:v>3233.8560000000002</c:v>
                </c:pt>
                <c:pt idx="711">
                  <c:v>3236.95</c:v>
                </c:pt>
                <c:pt idx="712">
                  <c:v>3240.0410000000002</c:v>
                </c:pt>
                <c:pt idx="713">
                  <c:v>3243.13</c:v>
                </c:pt>
                <c:pt idx="714">
                  <c:v>3246.2159999999999</c:v>
                </c:pt>
                <c:pt idx="715">
                  <c:v>3249.3</c:v>
                </c:pt>
                <c:pt idx="716">
                  <c:v>3252.3820000000001</c:v>
                </c:pt>
                <c:pt idx="717">
                  <c:v>3255.46</c:v>
                </c:pt>
                <c:pt idx="718">
                  <c:v>3258.5369999999998</c:v>
                </c:pt>
                <c:pt idx="719">
                  <c:v>3261.6109999999999</c:v>
                </c:pt>
                <c:pt idx="720">
                  <c:v>3264.6819999999998</c:v>
                </c:pt>
                <c:pt idx="721">
                  <c:v>3267.7510000000002</c:v>
                </c:pt>
                <c:pt idx="722">
                  <c:v>3270.8180000000002</c:v>
                </c:pt>
                <c:pt idx="723">
                  <c:v>3273.8820000000001</c:v>
                </c:pt>
                <c:pt idx="724">
                  <c:v>3276.9430000000002</c:v>
                </c:pt>
                <c:pt idx="725">
                  <c:v>3280.002</c:v>
                </c:pt>
                <c:pt idx="726">
                  <c:v>3283.0590000000002</c:v>
                </c:pt>
                <c:pt idx="727">
                  <c:v>3286.1129999999998</c:v>
                </c:pt>
                <c:pt idx="728">
                  <c:v>3289.165</c:v>
                </c:pt>
                <c:pt idx="729">
                  <c:v>3292.2139999999999</c:v>
                </c:pt>
                <c:pt idx="730">
                  <c:v>3295.261</c:v>
                </c:pt>
                <c:pt idx="731">
                  <c:v>3298.306</c:v>
                </c:pt>
                <c:pt idx="732">
                  <c:v>3301.348</c:v>
                </c:pt>
                <c:pt idx="733">
                  <c:v>3304.3870000000002</c:v>
                </c:pt>
                <c:pt idx="734">
                  <c:v>3307.4250000000002</c:v>
                </c:pt>
                <c:pt idx="735">
                  <c:v>3310.4589999999998</c:v>
                </c:pt>
                <c:pt idx="736">
                  <c:v>3313.4920000000002</c:v>
                </c:pt>
                <c:pt idx="737">
                  <c:v>3316.5210000000002</c:v>
                </c:pt>
                <c:pt idx="738">
                  <c:v>3319.549</c:v>
                </c:pt>
                <c:pt idx="739">
                  <c:v>3322.5740000000001</c:v>
                </c:pt>
                <c:pt idx="740">
                  <c:v>3325.5970000000002</c:v>
                </c:pt>
                <c:pt idx="741">
                  <c:v>3328.6170000000002</c:v>
                </c:pt>
                <c:pt idx="742">
                  <c:v>3331.6350000000002</c:v>
                </c:pt>
                <c:pt idx="743">
                  <c:v>3334.65</c:v>
                </c:pt>
                <c:pt idx="744">
                  <c:v>3337.663</c:v>
                </c:pt>
                <c:pt idx="745">
                  <c:v>3340.674</c:v>
                </c:pt>
                <c:pt idx="746">
                  <c:v>3343.6819999999998</c:v>
                </c:pt>
                <c:pt idx="747">
                  <c:v>3346.6880000000001</c:v>
                </c:pt>
                <c:pt idx="748">
                  <c:v>3349.6909999999998</c:v>
                </c:pt>
                <c:pt idx="749">
                  <c:v>3352.692</c:v>
                </c:pt>
                <c:pt idx="750">
                  <c:v>3355.6909999999998</c:v>
                </c:pt>
                <c:pt idx="751">
                  <c:v>3358.6869999999999</c:v>
                </c:pt>
                <c:pt idx="752">
                  <c:v>3361.681</c:v>
                </c:pt>
                <c:pt idx="753">
                  <c:v>3364.6729999999998</c:v>
                </c:pt>
                <c:pt idx="754">
                  <c:v>3367.6619999999998</c:v>
                </c:pt>
                <c:pt idx="755">
                  <c:v>3370.6489999999999</c:v>
                </c:pt>
                <c:pt idx="756">
                  <c:v>3373.6329999999998</c:v>
                </c:pt>
                <c:pt idx="757">
                  <c:v>3376.6149999999998</c:v>
                </c:pt>
                <c:pt idx="758">
                  <c:v>3379.5949999999998</c:v>
                </c:pt>
                <c:pt idx="759">
                  <c:v>3382.5720000000001</c:v>
                </c:pt>
                <c:pt idx="760">
                  <c:v>3385.547</c:v>
                </c:pt>
                <c:pt idx="761">
                  <c:v>3388.52</c:v>
                </c:pt>
                <c:pt idx="762">
                  <c:v>3391.49</c:v>
                </c:pt>
                <c:pt idx="763">
                  <c:v>3394.4580000000001</c:v>
                </c:pt>
                <c:pt idx="764">
                  <c:v>3397.424</c:v>
                </c:pt>
                <c:pt idx="765">
                  <c:v>3400.3870000000002</c:v>
                </c:pt>
                <c:pt idx="766">
                  <c:v>3403.348</c:v>
                </c:pt>
                <c:pt idx="767">
                  <c:v>3406.3069999999998</c:v>
                </c:pt>
                <c:pt idx="768">
                  <c:v>3409.2629999999999</c:v>
                </c:pt>
                <c:pt idx="769">
                  <c:v>3412.2170000000001</c:v>
                </c:pt>
                <c:pt idx="770">
                  <c:v>3415.1680000000001</c:v>
                </c:pt>
                <c:pt idx="771">
                  <c:v>3418.1179999999999</c:v>
                </c:pt>
                <c:pt idx="772">
                  <c:v>3421.0650000000001</c:v>
                </c:pt>
                <c:pt idx="773">
                  <c:v>3424.009</c:v>
                </c:pt>
                <c:pt idx="774">
                  <c:v>3426.951</c:v>
                </c:pt>
                <c:pt idx="775">
                  <c:v>3429.8910000000001</c:v>
                </c:pt>
                <c:pt idx="776">
                  <c:v>3432.8290000000002</c:v>
                </c:pt>
                <c:pt idx="777">
                  <c:v>3435.7640000000001</c:v>
                </c:pt>
                <c:pt idx="778">
                  <c:v>3438.6970000000001</c:v>
                </c:pt>
                <c:pt idx="779">
                  <c:v>3441.6280000000002</c:v>
                </c:pt>
                <c:pt idx="780">
                  <c:v>3444.5569999999998</c:v>
                </c:pt>
                <c:pt idx="781">
                  <c:v>3447.4830000000002</c:v>
                </c:pt>
                <c:pt idx="782">
                  <c:v>3450.4070000000002</c:v>
                </c:pt>
                <c:pt idx="783">
                  <c:v>3453.328</c:v>
                </c:pt>
                <c:pt idx="784">
                  <c:v>3456.2469999999998</c:v>
                </c:pt>
                <c:pt idx="785">
                  <c:v>3459.1640000000002</c:v>
                </c:pt>
                <c:pt idx="786">
                  <c:v>3462.0790000000002</c:v>
                </c:pt>
                <c:pt idx="787">
                  <c:v>3464.991</c:v>
                </c:pt>
                <c:pt idx="788">
                  <c:v>3467.902</c:v>
                </c:pt>
                <c:pt idx="789">
                  <c:v>3470.8090000000002</c:v>
                </c:pt>
                <c:pt idx="790">
                  <c:v>3473.7150000000001</c:v>
                </c:pt>
                <c:pt idx="791">
                  <c:v>3476.6179999999999</c:v>
                </c:pt>
                <c:pt idx="792">
                  <c:v>3479.5189999999998</c:v>
                </c:pt>
                <c:pt idx="793">
                  <c:v>3482.4180000000001</c:v>
                </c:pt>
                <c:pt idx="794">
                  <c:v>3485.3150000000001</c:v>
                </c:pt>
                <c:pt idx="795">
                  <c:v>3488.2089999999998</c:v>
                </c:pt>
                <c:pt idx="796">
                  <c:v>3491.1010000000001</c:v>
                </c:pt>
                <c:pt idx="797">
                  <c:v>3493.99</c:v>
                </c:pt>
                <c:pt idx="798">
                  <c:v>3496.8780000000002</c:v>
                </c:pt>
                <c:pt idx="799">
                  <c:v>3499.7629999999999</c:v>
                </c:pt>
                <c:pt idx="800">
                  <c:v>3502.6460000000002</c:v>
                </c:pt>
                <c:pt idx="801">
                  <c:v>3505.527</c:v>
                </c:pt>
                <c:pt idx="802">
                  <c:v>3508.4050000000002</c:v>
                </c:pt>
                <c:pt idx="803">
                  <c:v>3511.2809999999999</c:v>
                </c:pt>
                <c:pt idx="804">
                  <c:v>3514.1550000000002</c:v>
                </c:pt>
                <c:pt idx="805">
                  <c:v>3517.027</c:v>
                </c:pt>
                <c:pt idx="806">
                  <c:v>3519.8969999999999</c:v>
                </c:pt>
                <c:pt idx="807">
                  <c:v>3522.7640000000001</c:v>
                </c:pt>
                <c:pt idx="808">
                  <c:v>3525.6289999999999</c:v>
                </c:pt>
                <c:pt idx="809">
                  <c:v>3528.4920000000002</c:v>
                </c:pt>
                <c:pt idx="810">
                  <c:v>3531.3519999999999</c:v>
                </c:pt>
                <c:pt idx="811">
                  <c:v>3534.2109999999998</c:v>
                </c:pt>
                <c:pt idx="812">
                  <c:v>3537.067</c:v>
                </c:pt>
                <c:pt idx="813">
                  <c:v>3539.9209999999998</c:v>
                </c:pt>
                <c:pt idx="814">
                  <c:v>3542.7730000000001</c:v>
                </c:pt>
                <c:pt idx="815">
                  <c:v>3545.6219999999998</c:v>
                </c:pt>
                <c:pt idx="816">
                  <c:v>3548.4690000000001</c:v>
                </c:pt>
                <c:pt idx="817">
                  <c:v>3551.3150000000001</c:v>
                </c:pt>
                <c:pt idx="818">
                  <c:v>3554.1570000000002</c:v>
                </c:pt>
                <c:pt idx="819">
                  <c:v>3556.998</c:v>
                </c:pt>
                <c:pt idx="820">
                  <c:v>3559.837</c:v>
                </c:pt>
                <c:pt idx="821">
                  <c:v>3562.6729999999998</c:v>
                </c:pt>
                <c:pt idx="822">
                  <c:v>3565.5070000000001</c:v>
                </c:pt>
                <c:pt idx="823">
                  <c:v>3568.3389999999999</c:v>
                </c:pt>
                <c:pt idx="824">
                  <c:v>3571.1689999999999</c:v>
                </c:pt>
                <c:pt idx="825">
                  <c:v>3573.9960000000001</c:v>
                </c:pt>
                <c:pt idx="826">
                  <c:v>3576.8220000000001</c:v>
                </c:pt>
                <c:pt idx="827">
                  <c:v>3579.645</c:v>
                </c:pt>
                <c:pt idx="828">
                  <c:v>3582.4659999999999</c:v>
                </c:pt>
                <c:pt idx="829">
                  <c:v>3585.2849999999999</c:v>
                </c:pt>
                <c:pt idx="830">
                  <c:v>3588.1010000000001</c:v>
                </c:pt>
                <c:pt idx="831">
                  <c:v>3590.9160000000002</c:v>
                </c:pt>
                <c:pt idx="832">
                  <c:v>3593.7280000000001</c:v>
                </c:pt>
                <c:pt idx="833">
                  <c:v>3596.538</c:v>
                </c:pt>
                <c:pt idx="834">
                  <c:v>3599.346</c:v>
                </c:pt>
                <c:pt idx="835">
                  <c:v>3602.152</c:v>
                </c:pt>
                <c:pt idx="836">
                  <c:v>3604.9560000000001</c:v>
                </c:pt>
                <c:pt idx="837">
                  <c:v>3607.7570000000001</c:v>
                </c:pt>
                <c:pt idx="838">
                  <c:v>3610.556</c:v>
                </c:pt>
                <c:pt idx="839">
                  <c:v>3613.3539999999998</c:v>
                </c:pt>
                <c:pt idx="840">
                  <c:v>3616.1489999999999</c:v>
                </c:pt>
                <c:pt idx="841">
                  <c:v>3618.942</c:v>
                </c:pt>
                <c:pt idx="842">
                  <c:v>3621.732</c:v>
                </c:pt>
                <c:pt idx="843">
                  <c:v>3624.5210000000002</c:v>
                </c:pt>
                <c:pt idx="844">
                  <c:v>3627.3069999999998</c:v>
                </c:pt>
                <c:pt idx="845">
                  <c:v>3630.0920000000001</c:v>
                </c:pt>
                <c:pt idx="846">
                  <c:v>3632.8739999999998</c:v>
                </c:pt>
                <c:pt idx="847">
                  <c:v>3635.654</c:v>
                </c:pt>
                <c:pt idx="848">
                  <c:v>3638.4319999999998</c:v>
                </c:pt>
                <c:pt idx="849">
                  <c:v>3641.2080000000001</c:v>
                </c:pt>
                <c:pt idx="850">
                  <c:v>3643.982</c:v>
                </c:pt>
                <c:pt idx="851">
                  <c:v>3646.7530000000002</c:v>
                </c:pt>
                <c:pt idx="852">
                  <c:v>3649.5230000000001</c:v>
                </c:pt>
                <c:pt idx="853">
                  <c:v>3652.29</c:v>
                </c:pt>
                <c:pt idx="854">
                  <c:v>3655.0549999999998</c:v>
                </c:pt>
                <c:pt idx="855">
                  <c:v>3657.8180000000002</c:v>
                </c:pt>
                <c:pt idx="856">
                  <c:v>3660.5790000000002</c:v>
                </c:pt>
                <c:pt idx="857">
                  <c:v>3663.3380000000002</c:v>
                </c:pt>
                <c:pt idx="858">
                  <c:v>3666.0949999999998</c:v>
                </c:pt>
                <c:pt idx="859">
                  <c:v>3668.8490000000002</c:v>
                </c:pt>
                <c:pt idx="860">
                  <c:v>3671.6019999999999</c:v>
                </c:pt>
                <c:pt idx="861">
                  <c:v>3674.3519999999999</c:v>
                </c:pt>
                <c:pt idx="862">
                  <c:v>3677.1010000000001</c:v>
                </c:pt>
                <c:pt idx="863">
                  <c:v>3679.8470000000002</c:v>
                </c:pt>
                <c:pt idx="864">
                  <c:v>3682.5909999999999</c:v>
                </c:pt>
                <c:pt idx="865">
                  <c:v>3685.3330000000001</c:v>
                </c:pt>
                <c:pt idx="866">
                  <c:v>3688.0729999999999</c:v>
                </c:pt>
                <c:pt idx="867">
                  <c:v>3690.8110000000001</c:v>
                </c:pt>
                <c:pt idx="868">
                  <c:v>3693.547</c:v>
                </c:pt>
                <c:pt idx="869">
                  <c:v>3696.2809999999999</c:v>
                </c:pt>
                <c:pt idx="870">
                  <c:v>3699.0129999999999</c:v>
                </c:pt>
                <c:pt idx="871">
                  <c:v>3701.7420000000002</c:v>
                </c:pt>
                <c:pt idx="872">
                  <c:v>3704.47</c:v>
                </c:pt>
                <c:pt idx="873">
                  <c:v>3707.1950000000002</c:v>
                </c:pt>
                <c:pt idx="874">
                  <c:v>3709.9189999999999</c:v>
                </c:pt>
                <c:pt idx="875">
                  <c:v>3712.64</c:v>
                </c:pt>
                <c:pt idx="876">
                  <c:v>3715.3589999999999</c:v>
                </c:pt>
                <c:pt idx="877">
                  <c:v>3718.076</c:v>
                </c:pt>
                <c:pt idx="878">
                  <c:v>3720.7919999999999</c:v>
                </c:pt>
                <c:pt idx="879">
                  <c:v>3723.5050000000001</c:v>
                </c:pt>
                <c:pt idx="880">
                  <c:v>3726.2159999999999</c:v>
                </c:pt>
                <c:pt idx="881">
                  <c:v>3728.9250000000002</c:v>
                </c:pt>
                <c:pt idx="882">
                  <c:v>3731.6320000000001</c:v>
                </c:pt>
                <c:pt idx="883">
                  <c:v>3734.3359999999998</c:v>
                </c:pt>
                <c:pt idx="884">
                  <c:v>3737.0390000000002</c:v>
                </c:pt>
                <c:pt idx="885">
                  <c:v>3739.74</c:v>
                </c:pt>
                <c:pt idx="886">
                  <c:v>3742.4389999999999</c:v>
                </c:pt>
                <c:pt idx="887">
                  <c:v>3745.136</c:v>
                </c:pt>
                <c:pt idx="888">
                  <c:v>3747.83</c:v>
                </c:pt>
                <c:pt idx="889">
                  <c:v>3750.5230000000001</c:v>
                </c:pt>
                <c:pt idx="890">
                  <c:v>3753.2130000000002</c:v>
                </c:pt>
                <c:pt idx="891">
                  <c:v>3755.902</c:v>
                </c:pt>
                <c:pt idx="892">
                  <c:v>3758.5889999999999</c:v>
                </c:pt>
                <c:pt idx="893">
                  <c:v>3761.2730000000001</c:v>
                </c:pt>
                <c:pt idx="894">
                  <c:v>3763.9560000000001</c:v>
                </c:pt>
                <c:pt idx="895">
                  <c:v>3766.636</c:v>
                </c:pt>
                <c:pt idx="896">
                  <c:v>3769.3150000000001</c:v>
                </c:pt>
                <c:pt idx="897">
                  <c:v>3771.991</c:v>
                </c:pt>
                <c:pt idx="898">
                  <c:v>3774.665</c:v>
                </c:pt>
                <c:pt idx="899">
                  <c:v>3777.3380000000002</c:v>
                </c:pt>
                <c:pt idx="900">
                  <c:v>3780.0079999999998</c:v>
                </c:pt>
                <c:pt idx="901">
                  <c:v>3782.6770000000001</c:v>
                </c:pt>
                <c:pt idx="902">
                  <c:v>3785.3429999999998</c:v>
                </c:pt>
                <c:pt idx="903">
                  <c:v>3788.0070000000001</c:v>
                </c:pt>
                <c:pt idx="904">
                  <c:v>3790.67</c:v>
                </c:pt>
                <c:pt idx="905">
                  <c:v>3793.33</c:v>
                </c:pt>
                <c:pt idx="906">
                  <c:v>3795.989</c:v>
                </c:pt>
                <c:pt idx="907">
                  <c:v>3798.645</c:v>
                </c:pt>
                <c:pt idx="908">
                  <c:v>3801.299</c:v>
                </c:pt>
                <c:pt idx="909">
                  <c:v>3803.9520000000002</c:v>
                </c:pt>
                <c:pt idx="910">
                  <c:v>3806.6019999999999</c:v>
                </c:pt>
                <c:pt idx="911">
                  <c:v>3809.2510000000002</c:v>
                </c:pt>
                <c:pt idx="912">
                  <c:v>3811.8969999999999</c:v>
                </c:pt>
                <c:pt idx="913">
                  <c:v>3814.5419999999999</c:v>
                </c:pt>
                <c:pt idx="914">
                  <c:v>3817.1840000000002</c:v>
                </c:pt>
                <c:pt idx="915">
                  <c:v>3819.8249999999998</c:v>
                </c:pt>
                <c:pt idx="916">
                  <c:v>3822.4630000000002</c:v>
                </c:pt>
                <c:pt idx="917">
                  <c:v>3825.1</c:v>
                </c:pt>
                <c:pt idx="918">
                  <c:v>3827.7350000000001</c:v>
                </c:pt>
                <c:pt idx="919">
                  <c:v>3830.3670000000002</c:v>
                </c:pt>
                <c:pt idx="920">
                  <c:v>3832.998</c:v>
                </c:pt>
                <c:pt idx="921">
                  <c:v>3835.627</c:v>
                </c:pt>
                <c:pt idx="922">
                  <c:v>3838.2530000000002</c:v>
                </c:pt>
                <c:pt idx="923">
                  <c:v>3840.8780000000002</c:v>
                </c:pt>
                <c:pt idx="924">
                  <c:v>3843.5010000000002</c:v>
                </c:pt>
                <c:pt idx="925">
                  <c:v>3846.1219999999998</c:v>
                </c:pt>
                <c:pt idx="926">
                  <c:v>3848.741</c:v>
                </c:pt>
                <c:pt idx="927">
                  <c:v>3851.3580000000002</c:v>
                </c:pt>
                <c:pt idx="928">
                  <c:v>3853.973</c:v>
                </c:pt>
                <c:pt idx="929">
                  <c:v>3856.5859999999998</c:v>
                </c:pt>
                <c:pt idx="930">
                  <c:v>3859.1970000000001</c:v>
                </c:pt>
                <c:pt idx="931">
                  <c:v>3861.806</c:v>
                </c:pt>
                <c:pt idx="932">
                  <c:v>3864.4140000000002</c:v>
                </c:pt>
                <c:pt idx="933">
                  <c:v>3867.0189999999998</c:v>
                </c:pt>
                <c:pt idx="934">
                  <c:v>3869.6219999999998</c:v>
                </c:pt>
                <c:pt idx="935">
                  <c:v>3872.2240000000002</c:v>
                </c:pt>
                <c:pt idx="936">
                  <c:v>3874.8229999999999</c:v>
                </c:pt>
                <c:pt idx="937">
                  <c:v>3877.4209999999998</c:v>
                </c:pt>
                <c:pt idx="938">
                  <c:v>3880.0160000000001</c:v>
                </c:pt>
                <c:pt idx="939">
                  <c:v>3882.61</c:v>
                </c:pt>
                <c:pt idx="940">
                  <c:v>3885.2020000000002</c:v>
                </c:pt>
                <c:pt idx="941">
                  <c:v>3887.7919999999999</c:v>
                </c:pt>
                <c:pt idx="942">
                  <c:v>3890.38</c:v>
                </c:pt>
                <c:pt idx="943">
                  <c:v>3892.9659999999999</c:v>
                </c:pt>
                <c:pt idx="944">
                  <c:v>3895.55</c:v>
                </c:pt>
                <c:pt idx="945">
                  <c:v>3898.1320000000001</c:v>
                </c:pt>
                <c:pt idx="946">
                  <c:v>3900.7130000000002</c:v>
                </c:pt>
                <c:pt idx="947">
                  <c:v>3903.2910000000002</c:v>
                </c:pt>
                <c:pt idx="948">
                  <c:v>3905.8679999999999</c:v>
                </c:pt>
                <c:pt idx="949">
                  <c:v>3908.442</c:v>
                </c:pt>
                <c:pt idx="950">
                  <c:v>3911.0149999999999</c:v>
                </c:pt>
                <c:pt idx="951">
                  <c:v>3913.5859999999998</c:v>
                </c:pt>
                <c:pt idx="952">
                  <c:v>3916.1550000000002</c:v>
                </c:pt>
                <c:pt idx="953">
                  <c:v>3918.7220000000002</c:v>
                </c:pt>
                <c:pt idx="954">
                  <c:v>3921.2869999999998</c:v>
                </c:pt>
                <c:pt idx="955">
                  <c:v>3923.85</c:v>
                </c:pt>
                <c:pt idx="956">
                  <c:v>3926.4110000000001</c:v>
                </c:pt>
                <c:pt idx="957">
                  <c:v>3928.971</c:v>
                </c:pt>
                <c:pt idx="958">
                  <c:v>3931.5279999999998</c:v>
                </c:pt>
                <c:pt idx="959">
                  <c:v>3934.0839999999998</c:v>
                </c:pt>
                <c:pt idx="960">
                  <c:v>3936.6379999999999</c:v>
                </c:pt>
                <c:pt idx="961">
                  <c:v>3939.19</c:v>
                </c:pt>
                <c:pt idx="962">
                  <c:v>3941.74</c:v>
                </c:pt>
                <c:pt idx="963">
                  <c:v>3944.288</c:v>
                </c:pt>
                <c:pt idx="964">
                  <c:v>3946.8339999999998</c:v>
                </c:pt>
                <c:pt idx="965">
                  <c:v>3949.3780000000002</c:v>
                </c:pt>
                <c:pt idx="966">
                  <c:v>3951.9209999999998</c:v>
                </c:pt>
                <c:pt idx="967">
                  <c:v>3954.462</c:v>
                </c:pt>
                <c:pt idx="968">
                  <c:v>3957</c:v>
                </c:pt>
                <c:pt idx="969">
                  <c:v>3959.5369999999998</c:v>
                </c:pt>
                <c:pt idx="970">
                  <c:v>3962.0720000000001</c:v>
                </c:pt>
                <c:pt idx="971">
                  <c:v>3964.6060000000002</c:v>
                </c:pt>
                <c:pt idx="972">
                  <c:v>3967.1370000000002</c:v>
                </c:pt>
                <c:pt idx="973">
                  <c:v>3969.6669999999999</c:v>
                </c:pt>
                <c:pt idx="974">
                  <c:v>3972.194</c:v>
                </c:pt>
                <c:pt idx="975">
                  <c:v>3974.72</c:v>
                </c:pt>
                <c:pt idx="976">
                  <c:v>3977.2440000000001</c:v>
                </c:pt>
                <c:pt idx="977">
                  <c:v>3979.7660000000001</c:v>
                </c:pt>
                <c:pt idx="978">
                  <c:v>3982.2860000000001</c:v>
                </c:pt>
                <c:pt idx="979">
                  <c:v>3984.8049999999998</c:v>
                </c:pt>
                <c:pt idx="980">
                  <c:v>3987.3209999999999</c:v>
                </c:pt>
                <c:pt idx="981">
                  <c:v>3989.8359999999998</c:v>
                </c:pt>
                <c:pt idx="982">
                  <c:v>3992.3490000000002</c:v>
                </c:pt>
                <c:pt idx="983">
                  <c:v>3994.86</c:v>
                </c:pt>
                <c:pt idx="984">
                  <c:v>3997.3690000000001</c:v>
                </c:pt>
                <c:pt idx="985">
                  <c:v>3999.877</c:v>
                </c:pt>
                <c:pt idx="986">
                  <c:v>4002.3820000000001</c:v>
                </c:pt>
                <c:pt idx="987">
                  <c:v>4004.886</c:v>
                </c:pt>
                <c:pt idx="988">
                  <c:v>4007.3879999999999</c:v>
                </c:pt>
                <c:pt idx="989">
                  <c:v>4009.8879999999999</c:v>
                </c:pt>
                <c:pt idx="990">
                  <c:v>4012.386</c:v>
                </c:pt>
                <c:pt idx="991">
                  <c:v>4014.8829999999998</c:v>
                </c:pt>
                <c:pt idx="992">
                  <c:v>4017.377</c:v>
                </c:pt>
                <c:pt idx="993">
                  <c:v>4019.87</c:v>
                </c:pt>
                <c:pt idx="994">
                  <c:v>4022.3609999999999</c:v>
                </c:pt>
                <c:pt idx="995">
                  <c:v>4024.85</c:v>
                </c:pt>
                <c:pt idx="996">
                  <c:v>4027.3380000000002</c:v>
                </c:pt>
                <c:pt idx="997">
                  <c:v>4029.8229999999999</c:v>
                </c:pt>
                <c:pt idx="998">
                  <c:v>4032.3069999999998</c:v>
                </c:pt>
                <c:pt idx="999">
                  <c:v>4034.7890000000002</c:v>
                </c:pt>
                <c:pt idx="1000">
                  <c:v>4037.2689999999998</c:v>
                </c:pt>
                <c:pt idx="1001">
                  <c:v>4039.7469999999998</c:v>
                </c:pt>
                <c:pt idx="1002">
                  <c:v>4042.2240000000002</c:v>
                </c:pt>
                <c:pt idx="1003">
                  <c:v>4044.6990000000001</c:v>
                </c:pt>
                <c:pt idx="1004">
                  <c:v>4047.172</c:v>
                </c:pt>
                <c:pt idx="1005">
                  <c:v>4049.643</c:v>
                </c:pt>
                <c:pt idx="1006">
                  <c:v>4052.1120000000001</c:v>
                </c:pt>
                <c:pt idx="1007">
                  <c:v>4054.58</c:v>
                </c:pt>
                <c:pt idx="1008">
                  <c:v>4057.0459999999998</c:v>
                </c:pt>
                <c:pt idx="1009">
                  <c:v>4059.51</c:v>
                </c:pt>
                <c:pt idx="1010">
                  <c:v>4061.9720000000002</c:v>
                </c:pt>
                <c:pt idx="1011">
                  <c:v>4064.4319999999998</c:v>
                </c:pt>
                <c:pt idx="1012">
                  <c:v>4066.8910000000001</c:v>
                </c:pt>
                <c:pt idx="1013">
                  <c:v>4069.348</c:v>
                </c:pt>
                <c:pt idx="1014">
                  <c:v>4071.8029999999999</c:v>
                </c:pt>
                <c:pt idx="1015">
                  <c:v>4074.2559999999999</c:v>
                </c:pt>
                <c:pt idx="1016">
                  <c:v>4076.7080000000001</c:v>
                </c:pt>
                <c:pt idx="1017">
                  <c:v>4079.1579999999999</c:v>
                </c:pt>
                <c:pt idx="1018">
                  <c:v>4081.6060000000002</c:v>
                </c:pt>
                <c:pt idx="1019">
                  <c:v>4084.0520000000001</c:v>
                </c:pt>
                <c:pt idx="1020">
                  <c:v>4086.4969999999998</c:v>
                </c:pt>
                <c:pt idx="1021">
                  <c:v>4088.9389999999999</c:v>
                </c:pt>
                <c:pt idx="1022">
                  <c:v>4091.38</c:v>
                </c:pt>
                <c:pt idx="1023">
                  <c:v>4093.819</c:v>
                </c:pt>
                <c:pt idx="1024">
                  <c:v>4096.2569999999996</c:v>
                </c:pt>
                <c:pt idx="1025">
                  <c:v>4098.6930000000002</c:v>
                </c:pt>
                <c:pt idx="1026">
                  <c:v>4101.1270000000004</c:v>
                </c:pt>
                <c:pt idx="1027">
                  <c:v>4103.5590000000002</c:v>
                </c:pt>
                <c:pt idx="1028">
                  <c:v>4105.9889999999996</c:v>
                </c:pt>
                <c:pt idx="1029">
                  <c:v>4108.4179999999997</c:v>
                </c:pt>
                <c:pt idx="1030">
                  <c:v>4110.8450000000003</c:v>
                </c:pt>
                <c:pt idx="1031">
                  <c:v>4113.2700000000004</c:v>
                </c:pt>
                <c:pt idx="1032">
                  <c:v>4115.6940000000004</c:v>
                </c:pt>
                <c:pt idx="1033">
                  <c:v>4118.1149999999998</c:v>
                </c:pt>
                <c:pt idx="1034">
                  <c:v>4120.5349999999999</c:v>
                </c:pt>
                <c:pt idx="1035">
                  <c:v>4122.9539999999997</c:v>
                </c:pt>
                <c:pt idx="1036">
                  <c:v>4125.37</c:v>
                </c:pt>
                <c:pt idx="1037">
                  <c:v>4127.7849999999999</c:v>
                </c:pt>
                <c:pt idx="1038">
                  <c:v>4130.1980000000003</c:v>
                </c:pt>
                <c:pt idx="1039">
                  <c:v>4132.6090000000004</c:v>
                </c:pt>
                <c:pt idx="1040">
                  <c:v>4135.0190000000002</c:v>
                </c:pt>
                <c:pt idx="1041">
                  <c:v>4137.4269999999997</c:v>
                </c:pt>
                <c:pt idx="1042">
                  <c:v>4139.8329999999996</c:v>
                </c:pt>
                <c:pt idx="1043">
                  <c:v>4142.2370000000001</c:v>
                </c:pt>
              </c:numCache>
            </c:numRef>
          </c:xVal>
          <c:yVal>
            <c:numRef>
              <c:f>גיליון1!$G$24:$ANJ$24</c:f>
            </c:numRef>
          </c:yVal>
          <c:smooth val="1"/>
        </c:ser>
        <c:ser>
          <c:idx val="10"/>
          <c:order val="10"/>
          <c:tx>
            <c:strRef>
              <c:f>גיליון1!$C$24:$F$24</c:f>
              <c:strCache>
                <c:ptCount val="4"/>
                <c:pt idx="0">
                  <c:v>ice</c:v>
                </c:pt>
                <c:pt idx="1">
                  <c:v>100</c:v>
                </c:pt>
                <c:pt idx="2">
                  <c:v>coli</c:v>
                </c:pt>
                <c:pt idx="3">
                  <c:v>1</c:v>
                </c:pt>
              </c:strCache>
            </c:strRef>
          </c:tx>
          <c:spPr>
            <a:ln w="19050" cap="rnd">
              <a:solidFill>
                <a:schemeClr val="accent3">
                  <a:lumMod val="80000"/>
                </a:schemeClr>
              </a:solidFill>
              <a:round/>
            </a:ln>
            <a:effectLst/>
          </c:spPr>
          <c:marker>
            <c:symbol val="none"/>
          </c:marker>
          <c:xVal>
            <c:numRef>
              <c:f>גיליון1!$G$1:$ANJ$1</c:f>
              <c:numCache>
                <c:formatCode>General</c:formatCode>
                <c:ptCount val="1044"/>
                <c:pt idx="0">
                  <c:v>160.70099999999999</c:v>
                </c:pt>
                <c:pt idx="1">
                  <c:v>166.74199999999999</c:v>
                </c:pt>
                <c:pt idx="2">
                  <c:v>172.77699999999999</c:v>
                </c:pt>
                <c:pt idx="3">
                  <c:v>178.80500000000001</c:v>
                </c:pt>
                <c:pt idx="4">
                  <c:v>184.82599999999999</c:v>
                </c:pt>
                <c:pt idx="5">
                  <c:v>190.84100000000001</c:v>
                </c:pt>
                <c:pt idx="6">
                  <c:v>196.84899999999999</c:v>
                </c:pt>
                <c:pt idx="7">
                  <c:v>202.85</c:v>
                </c:pt>
                <c:pt idx="8">
                  <c:v>208.845</c:v>
                </c:pt>
                <c:pt idx="9">
                  <c:v>214.833</c:v>
                </c:pt>
                <c:pt idx="10">
                  <c:v>220.815</c:v>
                </c:pt>
                <c:pt idx="11">
                  <c:v>226.78899999999999</c:v>
                </c:pt>
                <c:pt idx="12">
                  <c:v>232.75800000000001</c:v>
                </c:pt>
                <c:pt idx="13">
                  <c:v>238.71899999999999</c:v>
                </c:pt>
                <c:pt idx="14">
                  <c:v>244.67400000000001</c:v>
                </c:pt>
                <c:pt idx="15">
                  <c:v>250.62299999999999</c:v>
                </c:pt>
                <c:pt idx="16">
                  <c:v>256.565</c:v>
                </c:pt>
                <c:pt idx="17">
                  <c:v>262.5</c:v>
                </c:pt>
                <c:pt idx="18">
                  <c:v>268.42899999999997</c:v>
                </c:pt>
                <c:pt idx="19">
                  <c:v>274.351</c:v>
                </c:pt>
                <c:pt idx="20">
                  <c:v>280.267</c:v>
                </c:pt>
                <c:pt idx="21">
                  <c:v>286.17599999999999</c:v>
                </c:pt>
                <c:pt idx="22">
                  <c:v>292.07900000000001</c:v>
                </c:pt>
                <c:pt idx="23">
                  <c:v>297.97500000000002</c:v>
                </c:pt>
                <c:pt idx="24">
                  <c:v>303.86500000000001</c:v>
                </c:pt>
                <c:pt idx="25">
                  <c:v>309.74799999999999</c:v>
                </c:pt>
                <c:pt idx="26">
                  <c:v>315.625</c:v>
                </c:pt>
                <c:pt idx="27">
                  <c:v>321.495</c:v>
                </c:pt>
                <c:pt idx="28">
                  <c:v>327.35899999999998</c:v>
                </c:pt>
                <c:pt idx="29">
                  <c:v>333.21699999999998</c:v>
                </c:pt>
                <c:pt idx="30">
                  <c:v>339.06799999999998</c:v>
                </c:pt>
                <c:pt idx="31">
                  <c:v>344.91199999999998</c:v>
                </c:pt>
                <c:pt idx="32">
                  <c:v>350.75099999999998</c:v>
                </c:pt>
                <c:pt idx="33">
                  <c:v>356.58300000000003</c:v>
                </c:pt>
                <c:pt idx="34">
                  <c:v>362.40800000000002</c:v>
                </c:pt>
                <c:pt idx="35">
                  <c:v>368.22699999999998</c:v>
                </c:pt>
                <c:pt idx="36">
                  <c:v>374.04</c:v>
                </c:pt>
                <c:pt idx="37">
                  <c:v>379.84699999999998</c:v>
                </c:pt>
                <c:pt idx="38">
                  <c:v>385.64699999999999</c:v>
                </c:pt>
                <c:pt idx="39">
                  <c:v>391.44</c:v>
                </c:pt>
                <c:pt idx="40">
                  <c:v>397.22800000000001</c:v>
                </c:pt>
                <c:pt idx="41">
                  <c:v>403.00900000000001</c:v>
                </c:pt>
                <c:pt idx="42">
                  <c:v>408.78399999999999</c:v>
                </c:pt>
                <c:pt idx="43">
                  <c:v>414.553</c:v>
                </c:pt>
                <c:pt idx="44">
                  <c:v>420.315</c:v>
                </c:pt>
                <c:pt idx="45">
                  <c:v>426.07100000000003</c:v>
                </c:pt>
                <c:pt idx="46">
                  <c:v>431.82100000000003</c:v>
                </c:pt>
                <c:pt idx="47">
                  <c:v>437.565</c:v>
                </c:pt>
                <c:pt idx="48">
                  <c:v>443.30200000000002</c:v>
                </c:pt>
                <c:pt idx="49">
                  <c:v>449.03300000000002</c:v>
                </c:pt>
                <c:pt idx="50">
                  <c:v>454.75799999999998</c:v>
                </c:pt>
                <c:pt idx="51">
                  <c:v>460.47699999999998</c:v>
                </c:pt>
                <c:pt idx="52">
                  <c:v>466.18900000000002</c:v>
                </c:pt>
                <c:pt idx="53">
                  <c:v>471.89600000000002</c:v>
                </c:pt>
                <c:pt idx="54">
                  <c:v>477.596</c:v>
                </c:pt>
                <c:pt idx="55">
                  <c:v>483.29</c:v>
                </c:pt>
                <c:pt idx="56">
                  <c:v>488.97800000000001</c:v>
                </c:pt>
                <c:pt idx="57">
                  <c:v>494.66</c:v>
                </c:pt>
                <c:pt idx="58">
                  <c:v>500.33499999999998</c:v>
                </c:pt>
                <c:pt idx="59">
                  <c:v>506.005</c:v>
                </c:pt>
                <c:pt idx="60">
                  <c:v>511.66800000000001</c:v>
                </c:pt>
                <c:pt idx="61">
                  <c:v>517.32500000000005</c:v>
                </c:pt>
                <c:pt idx="62">
                  <c:v>522.97699999999998</c:v>
                </c:pt>
                <c:pt idx="63">
                  <c:v>528.62199999999996</c:v>
                </c:pt>
                <c:pt idx="64">
                  <c:v>534.26099999999997</c:v>
                </c:pt>
                <c:pt idx="65">
                  <c:v>539.89400000000001</c:v>
                </c:pt>
                <c:pt idx="66">
                  <c:v>545.52099999999996</c:v>
                </c:pt>
                <c:pt idx="67">
                  <c:v>551.14099999999996</c:v>
                </c:pt>
                <c:pt idx="68">
                  <c:v>556.75599999999997</c:v>
                </c:pt>
                <c:pt idx="69">
                  <c:v>562.36500000000001</c:v>
                </c:pt>
                <c:pt idx="70">
                  <c:v>567.96799999999996</c:v>
                </c:pt>
                <c:pt idx="71">
                  <c:v>573.56500000000005</c:v>
                </c:pt>
                <c:pt idx="72">
                  <c:v>579.15499999999997</c:v>
                </c:pt>
                <c:pt idx="73">
                  <c:v>584.74</c:v>
                </c:pt>
                <c:pt idx="74">
                  <c:v>590.31899999999996</c:v>
                </c:pt>
                <c:pt idx="75">
                  <c:v>595.89200000000005</c:v>
                </c:pt>
                <c:pt idx="76">
                  <c:v>601.45899999999995</c:v>
                </c:pt>
                <c:pt idx="77">
                  <c:v>607.02</c:v>
                </c:pt>
                <c:pt idx="78">
                  <c:v>612.57500000000005</c:v>
                </c:pt>
                <c:pt idx="79">
                  <c:v>618.12400000000002</c:v>
                </c:pt>
                <c:pt idx="80">
                  <c:v>623.66700000000003</c:v>
                </c:pt>
                <c:pt idx="81">
                  <c:v>629.20399999999995</c:v>
                </c:pt>
                <c:pt idx="82">
                  <c:v>634.73500000000001</c:v>
                </c:pt>
                <c:pt idx="83">
                  <c:v>640.26099999999997</c:v>
                </c:pt>
                <c:pt idx="84">
                  <c:v>645.78099999999995</c:v>
                </c:pt>
                <c:pt idx="85">
                  <c:v>651.29399999999998</c:v>
                </c:pt>
                <c:pt idx="86">
                  <c:v>656.80200000000002</c:v>
                </c:pt>
                <c:pt idx="87">
                  <c:v>662.30399999999997</c:v>
                </c:pt>
                <c:pt idx="88">
                  <c:v>667.8</c:v>
                </c:pt>
                <c:pt idx="89">
                  <c:v>673.29</c:v>
                </c:pt>
                <c:pt idx="90">
                  <c:v>678.77499999999998</c:v>
                </c:pt>
                <c:pt idx="91">
                  <c:v>684.25400000000002</c:v>
                </c:pt>
                <c:pt idx="92">
                  <c:v>689.726</c:v>
                </c:pt>
                <c:pt idx="93">
                  <c:v>695.19299999999998</c:v>
                </c:pt>
                <c:pt idx="94">
                  <c:v>700.65499999999997</c:v>
                </c:pt>
                <c:pt idx="95">
                  <c:v>706.11</c:v>
                </c:pt>
                <c:pt idx="96">
                  <c:v>711.56</c:v>
                </c:pt>
                <c:pt idx="97">
                  <c:v>717.00400000000002</c:v>
                </c:pt>
                <c:pt idx="98">
                  <c:v>722.44200000000001</c:v>
                </c:pt>
                <c:pt idx="99">
                  <c:v>727.87400000000002</c:v>
                </c:pt>
                <c:pt idx="100">
                  <c:v>733.30100000000004</c:v>
                </c:pt>
                <c:pt idx="101">
                  <c:v>738.72199999999998</c:v>
                </c:pt>
                <c:pt idx="102">
                  <c:v>744.13699999999994</c:v>
                </c:pt>
                <c:pt idx="103">
                  <c:v>749.54700000000003</c:v>
                </c:pt>
                <c:pt idx="104">
                  <c:v>754.95100000000002</c:v>
                </c:pt>
                <c:pt idx="105">
                  <c:v>760.34900000000005</c:v>
                </c:pt>
                <c:pt idx="106">
                  <c:v>765.74099999999999</c:v>
                </c:pt>
                <c:pt idx="107">
                  <c:v>771.12800000000004</c:v>
                </c:pt>
                <c:pt idx="108">
                  <c:v>776.50900000000001</c:v>
                </c:pt>
                <c:pt idx="109">
                  <c:v>781.88499999999999</c:v>
                </c:pt>
                <c:pt idx="110">
                  <c:v>787.25400000000002</c:v>
                </c:pt>
                <c:pt idx="111">
                  <c:v>792.61800000000005</c:v>
                </c:pt>
                <c:pt idx="112">
                  <c:v>797.97699999999998</c:v>
                </c:pt>
                <c:pt idx="113">
                  <c:v>803.33</c:v>
                </c:pt>
                <c:pt idx="114">
                  <c:v>808.67700000000002</c:v>
                </c:pt>
                <c:pt idx="115">
                  <c:v>814.01900000000001</c:v>
                </c:pt>
                <c:pt idx="116">
                  <c:v>819.35500000000002</c:v>
                </c:pt>
                <c:pt idx="117">
                  <c:v>824.68600000000004</c:v>
                </c:pt>
                <c:pt idx="118">
                  <c:v>830.01099999999997</c:v>
                </c:pt>
                <c:pt idx="119">
                  <c:v>835.33</c:v>
                </c:pt>
                <c:pt idx="120">
                  <c:v>840.64400000000001</c:v>
                </c:pt>
                <c:pt idx="121">
                  <c:v>845.952</c:v>
                </c:pt>
                <c:pt idx="122">
                  <c:v>851.255</c:v>
                </c:pt>
                <c:pt idx="123">
                  <c:v>856.55200000000002</c:v>
                </c:pt>
                <c:pt idx="124">
                  <c:v>861.84400000000005</c:v>
                </c:pt>
                <c:pt idx="125">
                  <c:v>867.13</c:v>
                </c:pt>
                <c:pt idx="126">
                  <c:v>872.41</c:v>
                </c:pt>
                <c:pt idx="127">
                  <c:v>877.68600000000004</c:v>
                </c:pt>
                <c:pt idx="128">
                  <c:v>882.95500000000004</c:v>
                </c:pt>
                <c:pt idx="129">
                  <c:v>888.21900000000005</c:v>
                </c:pt>
                <c:pt idx="130">
                  <c:v>893.47799999999995</c:v>
                </c:pt>
                <c:pt idx="131">
                  <c:v>898.73099999999999</c:v>
                </c:pt>
                <c:pt idx="132">
                  <c:v>903.97900000000004</c:v>
                </c:pt>
                <c:pt idx="133">
                  <c:v>909.221</c:v>
                </c:pt>
                <c:pt idx="134">
                  <c:v>914.45799999999997</c:v>
                </c:pt>
                <c:pt idx="135">
                  <c:v>919.69</c:v>
                </c:pt>
                <c:pt idx="136">
                  <c:v>924.91600000000005</c:v>
                </c:pt>
                <c:pt idx="137">
                  <c:v>930.13599999999997</c:v>
                </c:pt>
                <c:pt idx="138">
                  <c:v>935.351</c:v>
                </c:pt>
                <c:pt idx="139">
                  <c:v>940.56100000000004</c:v>
                </c:pt>
                <c:pt idx="140">
                  <c:v>945.76599999999996</c:v>
                </c:pt>
                <c:pt idx="141">
                  <c:v>950.96500000000003</c:v>
                </c:pt>
                <c:pt idx="142">
                  <c:v>956.15800000000002</c:v>
                </c:pt>
                <c:pt idx="143">
                  <c:v>961.34699999999998</c:v>
                </c:pt>
                <c:pt idx="144">
                  <c:v>966.529</c:v>
                </c:pt>
                <c:pt idx="145">
                  <c:v>971.70699999999999</c:v>
                </c:pt>
                <c:pt idx="146">
                  <c:v>976.87900000000002</c:v>
                </c:pt>
                <c:pt idx="147">
                  <c:v>982.04600000000005</c:v>
                </c:pt>
                <c:pt idx="148">
                  <c:v>987.20799999999997</c:v>
                </c:pt>
                <c:pt idx="149">
                  <c:v>992.36400000000003</c:v>
                </c:pt>
                <c:pt idx="150">
                  <c:v>997.51499999999999</c:v>
                </c:pt>
                <c:pt idx="151">
                  <c:v>1002.66</c:v>
                </c:pt>
                <c:pt idx="152">
                  <c:v>1007.801</c:v>
                </c:pt>
                <c:pt idx="153">
                  <c:v>1012.936</c:v>
                </c:pt>
                <c:pt idx="154">
                  <c:v>1018.066</c:v>
                </c:pt>
                <c:pt idx="155">
                  <c:v>1023.19</c:v>
                </c:pt>
                <c:pt idx="156">
                  <c:v>1028.309</c:v>
                </c:pt>
                <c:pt idx="157">
                  <c:v>1033.423</c:v>
                </c:pt>
                <c:pt idx="158">
                  <c:v>1038.5319999999999</c:v>
                </c:pt>
                <c:pt idx="159">
                  <c:v>1043.636</c:v>
                </c:pt>
                <c:pt idx="160">
                  <c:v>1048.7339999999999</c:v>
                </c:pt>
                <c:pt idx="161">
                  <c:v>1053.827</c:v>
                </c:pt>
                <c:pt idx="162">
                  <c:v>1058.915</c:v>
                </c:pt>
                <c:pt idx="163">
                  <c:v>1063.998</c:v>
                </c:pt>
                <c:pt idx="164">
                  <c:v>1069.075</c:v>
                </c:pt>
                <c:pt idx="165">
                  <c:v>1074.1469999999999</c:v>
                </c:pt>
                <c:pt idx="166">
                  <c:v>1079.2139999999999</c:v>
                </c:pt>
                <c:pt idx="167">
                  <c:v>1084.2760000000001</c:v>
                </c:pt>
                <c:pt idx="168">
                  <c:v>1089.3330000000001</c:v>
                </c:pt>
                <c:pt idx="169">
                  <c:v>1094.385</c:v>
                </c:pt>
                <c:pt idx="170">
                  <c:v>1099.431</c:v>
                </c:pt>
                <c:pt idx="171">
                  <c:v>1104.472</c:v>
                </c:pt>
                <c:pt idx="172">
                  <c:v>1109.509</c:v>
                </c:pt>
                <c:pt idx="173">
                  <c:v>1114.54</c:v>
                </c:pt>
                <c:pt idx="174">
                  <c:v>1119.5650000000001</c:v>
                </c:pt>
                <c:pt idx="175">
                  <c:v>1124.586</c:v>
                </c:pt>
                <c:pt idx="176">
                  <c:v>1129.6020000000001</c:v>
                </c:pt>
                <c:pt idx="177">
                  <c:v>1134.6130000000001</c:v>
                </c:pt>
                <c:pt idx="178">
                  <c:v>1139.6179999999999</c:v>
                </c:pt>
                <c:pt idx="179">
                  <c:v>1144.6189999999999</c:v>
                </c:pt>
                <c:pt idx="180">
                  <c:v>1149.614</c:v>
                </c:pt>
                <c:pt idx="181">
                  <c:v>1154.604</c:v>
                </c:pt>
                <c:pt idx="182">
                  <c:v>1159.5889999999999</c:v>
                </c:pt>
                <c:pt idx="183">
                  <c:v>1164.57</c:v>
                </c:pt>
                <c:pt idx="184">
                  <c:v>1169.5450000000001</c:v>
                </c:pt>
                <c:pt idx="185">
                  <c:v>1174.5150000000001</c:v>
                </c:pt>
                <c:pt idx="186">
                  <c:v>1179.48</c:v>
                </c:pt>
                <c:pt idx="187">
                  <c:v>1184.44</c:v>
                </c:pt>
                <c:pt idx="188">
                  <c:v>1189.395</c:v>
                </c:pt>
                <c:pt idx="189">
                  <c:v>1194.345</c:v>
                </c:pt>
                <c:pt idx="190">
                  <c:v>1199.29</c:v>
                </c:pt>
                <c:pt idx="191">
                  <c:v>1204.23</c:v>
                </c:pt>
                <c:pt idx="192">
                  <c:v>1209.165</c:v>
                </c:pt>
                <c:pt idx="193">
                  <c:v>1214.095</c:v>
                </c:pt>
                <c:pt idx="194">
                  <c:v>1219.021</c:v>
                </c:pt>
                <c:pt idx="195">
                  <c:v>1223.941</c:v>
                </c:pt>
                <c:pt idx="196">
                  <c:v>1228.856</c:v>
                </c:pt>
                <c:pt idx="197">
                  <c:v>1233.7660000000001</c:v>
                </c:pt>
                <c:pt idx="198">
                  <c:v>1238.672</c:v>
                </c:pt>
                <c:pt idx="199">
                  <c:v>1243.5719999999999</c:v>
                </c:pt>
                <c:pt idx="200">
                  <c:v>1248.4670000000001</c:v>
                </c:pt>
                <c:pt idx="201">
                  <c:v>1253.3579999999999</c:v>
                </c:pt>
                <c:pt idx="202">
                  <c:v>1258.2439999999999</c:v>
                </c:pt>
                <c:pt idx="203">
                  <c:v>1263.124</c:v>
                </c:pt>
                <c:pt idx="204">
                  <c:v>1268</c:v>
                </c:pt>
                <c:pt idx="205">
                  <c:v>1272.8710000000001</c:v>
                </c:pt>
                <c:pt idx="206">
                  <c:v>1277.7370000000001</c:v>
                </c:pt>
                <c:pt idx="207">
                  <c:v>1282.5989999999999</c:v>
                </c:pt>
                <c:pt idx="208">
                  <c:v>1287.4549999999999</c:v>
                </c:pt>
                <c:pt idx="209">
                  <c:v>1292.306</c:v>
                </c:pt>
                <c:pt idx="210">
                  <c:v>1297.153</c:v>
                </c:pt>
                <c:pt idx="211">
                  <c:v>1301.9949999999999</c:v>
                </c:pt>
                <c:pt idx="212">
                  <c:v>1306.8320000000001</c:v>
                </c:pt>
                <c:pt idx="213">
                  <c:v>1311.664</c:v>
                </c:pt>
                <c:pt idx="214">
                  <c:v>1316.491</c:v>
                </c:pt>
                <c:pt idx="215">
                  <c:v>1321.3140000000001</c:v>
                </c:pt>
                <c:pt idx="216">
                  <c:v>1326.1320000000001</c:v>
                </c:pt>
                <c:pt idx="217">
                  <c:v>1330.9449999999999</c:v>
                </c:pt>
                <c:pt idx="218">
                  <c:v>1335.7529999999999</c:v>
                </c:pt>
                <c:pt idx="219">
                  <c:v>1340.556</c:v>
                </c:pt>
                <c:pt idx="220">
                  <c:v>1345.354</c:v>
                </c:pt>
                <c:pt idx="221">
                  <c:v>1350.1479999999999</c:v>
                </c:pt>
                <c:pt idx="222">
                  <c:v>1354.9369999999999</c:v>
                </c:pt>
                <c:pt idx="223">
                  <c:v>1359.722</c:v>
                </c:pt>
                <c:pt idx="224">
                  <c:v>1364.501</c:v>
                </c:pt>
                <c:pt idx="225">
                  <c:v>1369.2760000000001</c:v>
                </c:pt>
                <c:pt idx="226">
                  <c:v>1374.046</c:v>
                </c:pt>
                <c:pt idx="227">
                  <c:v>1378.8109999999999</c:v>
                </c:pt>
                <c:pt idx="228">
                  <c:v>1383.5719999999999</c:v>
                </c:pt>
                <c:pt idx="229">
                  <c:v>1388.327</c:v>
                </c:pt>
                <c:pt idx="230">
                  <c:v>1393.079</c:v>
                </c:pt>
                <c:pt idx="231">
                  <c:v>1397.825</c:v>
                </c:pt>
                <c:pt idx="232">
                  <c:v>1402.567</c:v>
                </c:pt>
                <c:pt idx="233">
                  <c:v>1407.3040000000001</c:v>
                </c:pt>
                <c:pt idx="234">
                  <c:v>1412.0360000000001</c:v>
                </c:pt>
                <c:pt idx="235">
                  <c:v>1416.7639999999999</c:v>
                </c:pt>
                <c:pt idx="236">
                  <c:v>1421.4870000000001</c:v>
                </c:pt>
                <c:pt idx="237">
                  <c:v>1426.2049999999999</c:v>
                </c:pt>
                <c:pt idx="238">
                  <c:v>1430.9190000000001</c:v>
                </c:pt>
                <c:pt idx="239">
                  <c:v>1435.6279999999999</c:v>
                </c:pt>
                <c:pt idx="240">
                  <c:v>1440.3330000000001</c:v>
                </c:pt>
                <c:pt idx="241">
                  <c:v>1445.0319999999999</c:v>
                </c:pt>
                <c:pt idx="242">
                  <c:v>1449.7270000000001</c:v>
                </c:pt>
                <c:pt idx="243">
                  <c:v>1454.4179999999999</c:v>
                </c:pt>
                <c:pt idx="244">
                  <c:v>1459.104</c:v>
                </c:pt>
                <c:pt idx="245">
                  <c:v>1463.7850000000001</c:v>
                </c:pt>
                <c:pt idx="246">
                  <c:v>1468.462</c:v>
                </c:pt>
                <c:pt idx="247">
                  <c:v>1473.134</c:v>
                </c:pt>
                <c:pt idx="248">
                  <c:v>1477.8019999999999</c:v>
                </c:pt>
                <c:pt idx="249">
                  <c:v>1482.4649999999999</c:v>
                </c:pt>
                <c:pt idx="250">
                  <c:v>1487.123</c:v>
                </c:pt>
                <c:pt idx="251">
                  <c:v>1491.777</c:v>
                </c:pt>
                <c:pt idx="252">
                  <c:v>1496.4259999999999</c:v>
                </c:pt>
                <c:pt idx="253">
                  <c:v>1501.0709999999999</c:v>
                </c:pt>
                <c:pt idx="254">
                  <c:v>1505.711</c:v>
                </c:pt>
                <c:pt idx="255">
                  <c:v>1510.347</c:v>
                </c:pt>
                <c:pt idx="256">
                  <c:v>1514.9780000000001</c:v>
                </c:pt>
                <c:pt idx="257">
                  <c:v>1519.604</c:v>
                </c:pt>
                <c:pt idx="258">
                  <c:v>1524.2260000000001</c:v>
                </c:pt>
                <c:pt idx="259">
                  <c:v>1528.8440000000001</c:v>
                </c:pt>
                <c:pt idx="260">
                  <c:v>1533.4570000000001</c:v>
                </c:pt>
                <c:pt idx="261">
                  <c:v>1538.0650000000001</c:v>
                </c:pt>
                <c:pt idx="262">
                  <c:v>1542.6690000000001</c:v>
                </c:pt>
                <c:pt idx="263">
                  <c:v>1547.269</c:v>
                </c:pt>
                <c:pt idx="264">
                  <c:v>1551.864</c:v>
                </c:pt>
                <c:pt idx="265">
                  <c:v>1556.454</c:v>
                </c:pt>
                <c:pt idx="266">
                  <c:v>1561.0409999999999</c:v>
                </c:pt>
                <c:pt idx="267">
                  <c:v>1565.6220000000001</c:v>
                </c:pt>
                <c:pt idx="268">
                  <c:v>1570.1990000000001</c:v>
                </c:pt>
                <c:pt idx="269">
                  <c:v>1574.7719999999999</c:v>
                </c:pt>
                <c:pt idx="270">
                  <c:v>1579.34</c:v>
                </c:pt>
                <c:pt idx="271">
                  <c:v>1583.904</c:v>
                </c:pt>
                <c:pt idx="272">
                  <c:v>1588.4639999999999</c:v>
                </c:pt>
                <c:pt idx="273">
                  <c:v>1593.019</c:v>
                </c:pt>
                <c:pt idx="274">
                  <c:v>1597.569</c:v>
                </c:pt>
                <c:pt idx="275">
                  <c:v>1602.115</c:v>
                </c:pt>
                <c:pt idx="276">
                  <c:v>1606.6569999999999</c:v>
                </c:pt>
                <c:pt idx="277">
                  <c:v>1611.1949999999999</c:v>
                </c:pt>
                <c:pt idx="278">
                  <c:v>1615.7280000000001</c:v>
                </c:pt>
                <c:pt idx="279">
                  <c:v>1620.2560000000001</c:v>
                </c:pt>
                <c:pt idx="280">
                  <c:v>1624.78</c:v>
                </c:pt>
                <c:pt idx="281">
                  <c:v>1629.3</c:v>
                </c:pt>
                <c:pt idx="282">
                  <c:v>1633.816</c:v>
                </c:pt>
                <c:pt idx="283">
                  <c:v>1638.327</c:v>
                </c:pt>
                <c:pt idx="284">
                  <c:v>1642.8340000000001</c:v>
                </c:pt>
                <c:pt idx="285">
                  <c:v>1647.336</c:v>
                </c:pt>
                <c:pt idx="286">
                  <c:v>1651.8340000000001</c:v>
                </c:pt>
                <c:pt idx="287">
                  <c:v>1656.328</c:v>
                </c:pt>
                <c:pt idx="288">
                  <c:v>1660.817</c:v>
                </c:pt>
                <c:pt idx="289">
                  <c:v>1665.3019999999999</c:v>
                </c:pt>
                <c:pt idx="290">
                  <c:v>1669.7829999999999</c:v>
                </c:pt>
                <c:pt idx="291">
                  <c:v>1674.259</c:v>
                </c:pt>
                <c:pt idx="292">
                  <c:v>1678.732</c:v>
                </c:pt>
                <c:pt idx="293">
                  <c:v>1683.1990000000001</c:v>
                </c:pt>
                <c:pt idx="294">
                  <c:v>1687.663</c:v>
                </c:pt>
                <c:pt idx="295">
                  <c:v>1692.1220000000001</c:v>
                </c:pt>
                <c:pt idx="296">
                  <c:v>1696.577</c:v>
                </c:pt>
                <c:pt idx="297">
                  <c:v>1701.028</c:v>
                </c:pt>
                <c:pt idx="298">
                  <c:v>1705.4739999999999</c:v>
                </c:pt>
                <c:pt idx="299">
                  <c:v>1709.9169999999999</c:v>
                </c:pt>
                <c:pt idx="300">
                  <c:v>1714.355</c:v>
                </c:pt>
                <c:pt idx="301">
                  <c:v>1718.788</c:v>
                </c:pt>
                <c:pt idx="302">
                  <c:v>1723.2180000000001</c:v>
                </c:pt>
                <c:pt idx="303">
                  <c:v>1727.643</c:v>
                </c:pt>
                <c:pt idx="304">
                  <c:v>1732.0640000000001</c:v>
                </c:pt>
                <c:pt idx="305">
                  <c:v>1736.481</c:v>
                </c:pt>
                <c:pt idx="306">
                  <c:v>1740.893</c:v>
                </c:pt>
                <c:pt idx="307">
                  <c:v>1745.3009999999999</c:v>
                </c:pt>
                <c:pt idx="308">
                  <c:v>1749.7049999999999</c:v>
                </c:pt>
                <c:pt idx="309">
                  <c:v>1754.105</c:v>
                </c:pt>
                <c:pt idx="310">
                  <c:v>1758.501</c:v>
                </c:pt>
                <c:pt idx="311">
                  <c:v>1762.893</c:v>
                </c:pt>
                <c:pt idx="312">
                  <c:v>1767.28</c:v>
                </c:pt>
                <c:pt idx="313">
                  <c:v>1771.663</c:v>
                </c:pt>
                <c:pt idx="314">
                  <c:v>1776.0419999999999</c:v>
                </c:pt>
                <c:pt idx="315">
                  <c:v>1780.4169999999999</c:v>
                </c:pt>
                <c:pt idx="316">
                  <c:v>1784.787</c:v>
                </c:pt>
                <c:pt idx="317">
                  <c:v>1789.154</c:v>
                </c:pt>
                <c:pt idx="318">
                  <c:v>1793.5160000000001</c:v>
                </c:pt>
                <c:pt idx="319">
                  <c:v>1797.874</c:v>
                </c:pt>
                <c:pt idx="320">
                  <c:v>1802.2280000000001</c:v>
                </c:pt>
                <c:pt idx="321">
                  <c:v>1806.578</c:v>
                </c:pt>
                <c:pt idx="322">
                  <c:v>1810.924</c:v>
                </c:pt>
                <c:pt idx="323">
                  <c:v>1815.2660000000001</c:v>
                </c:pt>
                <c:pt idx="324">
                  <c:v>1819.6030000000001</c:v>
                </c:pt>
                <c:pt idx="325">
                  <c:v>1823.9369999999999</c:v>
                </c:pt>
                <c:pt idx="326">
                  <c:v>1828.2660000000001</c:v>
                </c:pt>
                <c:pt idx="327">
                  <c:v>1832.5909999999999</c:v>
                </c:pt>
                <c:pt idx="328">
                  <c:v>1836.913</c:v>
                </c:pt>
                <c:pt idx="329">
                  <c:v>1841.23</c:v>
                </c:pt>
                <c:pt idx="330">
                  <c:v>1845.5429999999999</c:v>
                </c:pt>
                <c:pt idx="331">
                  <c:v>1849.8520000000001</c:v>
                </c:pt>
                <c:pt idx="332">
                  <c:v>1854.1559999999999</c:v>
                </c:pt>
                <c:pt idx="333">
                  <c:v>1858.4570000000001</c:v>
                </c:pt>
                <c:pt idx="334">
                  <c:v>1862.7539999999999</c:v>
                </c:pt>
                <c:pt idx="335">
                  <c:v>1867.047</c:v>
                </c:pt>
                <c:pt idx="336">
                  <c:v>1871.335</c:v>
                </c:pt>
                <c:pt idx="337">
                  <c:v>1875.62</c:v>
                </c:pt>
                <c:pt idx="338">
                  <c:v>1879.9</c:v>
                </c:pt>
                <c:pt idx="339">
                  <c:v>1884.1769999999999</c:v>
                </c:pt>
                <c:pt idx="340">
                  <c:v>1888.4490000000001</c:v>
                </c:pt>
                <c:pt idx="341">
                  <c:v>1892.7180000000001</c:v>
                </c:pt>
                <c:pt idx="342">
                  <c:v>1896.982</c:v>
                </c:pt>
                <c:pt idx="343">
                  <c:v>1901.2429999999999</c:v>
                </c:pt>
                <c:pt idx="344">
                  <c:v>1905.499</c:v>
                </c:pt>
                <c:pt idx="345">
                  <c:v>1909.752</c:v>
                </c:pt>
                <c:pt idx="346">
                  <c:v>1914</c:v>
                </c:pt>
                <c:pt idx="347">
                  <c:v>1918.2449999999999</c:v>
                </c:pt>
                <c:pt idx="348">
                  <c:v>1922.4849999999999</c:v>
                </c:pt>
                <c:pt idx="349">
                  <c:v>1926.722</c:v>
                </c:pt>
                <c:pt idx="350">
                  <c:v>1930.954</c:v>
                </c:pt>
                <c:pt idx="351">
                  <c:v>1935.183</c:v>
                </c:pt>
                <c:pt idx="352">
                  <c:v>1939.4079999999999</c:v>
                </c:pt>
                <c:pt idx="353">
                  <c:v>1943.6279999999999</c:v>
                </c:pt>
                <c:pt idx="354">
                  <c:v>1947.845</c:v>
                </c:pt>
                <c:pt idx="355">
                  <c:v>1952.058</c:v>
                </c:pt>
                <c:pt idx="356">
                  <c:v>1956.2670000000001</c:v>
                </c:pt>
                <c:pt idx="357">
                  <c:v>1960.472</c:v>
                </c:pt>
                <c:pt idx="358">
                  <c:v>1964.673</c:v>
                </c:pt>
                <c:pt idx="359">
                  <c:v>1968.87</c:v>
                </c:pt>
                <c:pt idx="360">
                  <c:v>1973.0630000000001</c:v>
                </c:pt>
                <c:pt idx="361">
                  <c:v>1977.252</c:v>
                </c:pt>
                <c:pt idx="362">
                  <c:v>1981.4380000000001</c:v>
                </c:pt>
                <c:pt idx="363">
                  <c:v>1985.6189999999999</c:v>
                </c:pt>
                <c:pt idx="364">
                  <c:v>1989.797</c:v>
                </c:pt>
                <c:pt idx="365">
                  <c:v>1993.971</c:v>
                </c:pt>
                <c:pt idx="366">
                  <c:v>1998.14</c:v>
                </c:pt>
                <c:pt idx="367">
                  <c:v>2002.306</c:v>
                </c:pt>
                <c:pt idx="368">
                  <c:v>2006.4690000000001</c:v>
                </c:pt>
                <c:pt idx="369">
                  <c:v>2010.627</c:v>
                </c:pt>
                <c:pt idx="370">
                  <c:v>2014.7809999999999</c:v>
                </c:pt>
                <c:pt idx="371">
                  <c:v>2018.932</c:v>
                </c:pt>
                <c:pt idx="372">
                  <c:v>2023.078</c:v>
                </c:pt>
                <c:pt idx="373">
                  <c:v>2027.221</c:v>
                </c:pt>
                <c:pt idx="374">
                  <c:v>2031.36</c:v>
                </c:pt>
                <c:pt idx="375">
                  <c:v>2035.4949999999999</c:v>
                </c:pt>
                <c:pt idx="376">
                  <c:v>2039.627</c:v>
                </c:pt>
                <c:pt idx="377">
                  <c:v>2043.7539999999999</c:v>
                </c:pt>
                <c:pt idx="378">
                  <c:v>2047.8779999999999</c:v>
                </c:pt>
                <c:pt idx="379">
                  <c:v>2051.998</c:v>
                </c:pt>
                <c:pt idx="380">
                  <c:v>2056.114</c:v>
                </c:pt>
                <c:pt idx="381">
                  <c:v>2060.2260000000001</c:v>
                </c:pt>
                <c:pt idx="382">
                  <c:v>2064.3339999999998</c:v>
                </c:pt>
                <c:pt idx="383">
                  <c:v>2068.4389999999999</c:v>
                </c:pt>
                <c:pt idx="384">
                  <c:v>2072.54</c:v>
                </c:pt>
                <c:pt idx="385">
                  <c:v>2076.6370000000002</c:v>
                </c:pt>
                <c:pt idx="386">
                  <c:v>2080.73</c:v>
                </c:pt>
                <c:pt idx="387">
                  <c:v>2084.8200000000002</c:v>
                </c:pt>
                <c:pt idx="388">
                  <c:v>2088.9059999999999</c:v>
                </c:pt>
                <c:pt idx="389">
                  <c:v>2092.9879999999998</c:v>
                </c:pt>
                <c:pt idx="390">
                  <c:v>2097.0659999999998</c:v>
                </c:pt>
                <c:pt idx="391">
                  <c:v>2101.14</c:v>
                </c:pt>
                <c:pt idx="392">
                  <c:v>2105.2109999999998</c:v>
                </c:pt>
                <c:pt idx="393">
                  <c:v>2109.2779999999998</c:v>
                </c:pt>
                <c:pt idx="394">
                  <c:v>2113.3420000000001</c:v>
                </c:pt>
                <c:pt idx="395">
                  <c:v>2117.4009999999998</c:v>
                </c:pt>
                <c:pt idx="396">
                  <c:v>2121.4569999999999</c:v>
                </c:pt>
                <c:pt idx="397">
                  <c:v>2125.509</c:v>
                </c:pt>
                <c:pt idx="398">
                  <c:v>2129.558</c:v>
                </c:pt>
                <c:pt idx="399">
                  <c:v>2133.6019999999999</c:v>
                </c:pt>
                <c:pt idx="400">
                  <c:v>2137.643</c:v>
                </c:pt>
                <c:pt idx="401">
                  <c:v>2141.681</c:v>
                </c:pt>
                <c:pt idx="402">
                  <c:v>2145.7139999999999</c:v>
                </c:pt>
                <c:pt idx="403">
                  <c:v>2149.7440000000001</c:v>
                </c:pt>
                <c:pt idx="404">
                  <c:v>2153.77</c:v>
                </c:pt>
                <c:pt idx="405">
                  <c:v>2157.7930000000001</c:v>
                </c:pt>
                <c:pt idx="406">
                  <c:v>2161.8119999999999</c:v>
                </c:pt>
                <c:pt idx="407">
                  <c:v>2165.8270000000002</c:v>
                </c:pt>
                <c:pt idx="408">
                  <c:v>2169.8380000000002</c:v>
                </c:pt>
                <c:pt idx="409">
                  <c:v>2173.846</c:v>
                </c:pt>
                <c:pt idx="410">
                  <c:v>2177.8510000000001</c:v>
                </c:pt>
                <c:pt idx="411">
                  <c:v>2181.8510000000001</c:v>
                </c:pt>
                <c:pt idx="412">
                  <c:v>2185.848</c:v>
                </c:pt>
                <c:pt idx="413">
                  <c:v>2189.8409999999999</c:v>
                </c:pt>
                <c:pt idx="414">
                  <c:v>2193.8310000000001</c:v>
                </c:pt>
                <c:pt idx="415">
                  <c:v>2197.817</c:v>
                </c:pt>
                <c:pt idx="416">
                  <c:v>2201.799</c:v>
                </c:pt>
                <c:pt idx="417">
                  <c:v>2205.7779999999998</c:v>
                </c:pt>
                <c:pt idx="418">
                  <c:v>2209.7530000000002</c:v>
                </c:pt>
                <c:pt idx="419">
                  <c:v>2213.7249999999999</c:v>
                </c:pt>
                <c:pt idx="420">
                  <c:v>2217.6930000000002</c:v>
                </c:pt>
                <c:pt idx="421">
                  <c:v>2221.6570000000002</c:v>
                </c:pt>
                <c:pt idx="422">
                  <c:v>2225.6179999999999</c:v>
                </c:pt>
                <c:pt idx="423">
                  <c:v>2229.5749999999998</c:v>
                </c:pt>
                <c:pt idx="424">
                  <c:v>2233.529</c:v>
                </c:pt>
                <c:pt idx="425">
                  <c:v>2237.4789999999998</c:v>
                </c:pt>
                <c:pt idx="426">
                  <c:v>2241.4250000000002</c:v>
                </c:pt>
                <c:pt idx="427">
                  <c:v>2245.3679999999999</c:v>
                </c:pt>
                <c:pt idx="428">
                  <c:v>2249.3069999999998</c:v>
                </c:pt>
                <c:pt idx="429">
                  <c:v>2253.2429999999999</c:v>
                </c:pt>
                <c:pt idx="430">
                  <c:v>2257.1750000000002</c:v>
                </c:pt>
                <c:pt idx="431">
                  <c:v>2261.1039999999998</c:v>
                </c:pt>
                <c:pt idx="432">
                  <c:v>2265.029</c:v>
                </c:pt>
                <c:pt idx="433">
                  <c:v>2268.9499999999998</c:v>
                </c:pt>
                <c:pt idx="434">
                  <c:v>2272.8679999999999</c:v>
                </c:pt>
                <c:pt idx="435">
                  <c:v>2276.7829999999999</c:v>
                </c:pt>
                <c:pt idx="436">
                  <c:v>2280.694</c:v>
                </c:pt>
                <c:pt idx="437">
                  <c:v>2284.6010000000001</c:v>
                </c:pt>
                <c:pt idx="438">
                  <c:v>2288.5050000000001</c:v>
                </c:pt>
                <c:pt idx="439">
                  <c:v>2292.4050000000002</c:v>
                </c:pt>
                <c:pt idx="440">
                  <c:v>2296.3020000000001</c:v>
                </c:pt>
                <c:pt idx="441">
                  <c:v>2300.1950000000002</c:v>
                </c:pt>
                <c:pt idx="442">
                  <c:v>2304.085</c:v>
                </c:pt>
                <c:pt idx="443">
                  <c:v>2307.971</c:v>
                </c:pt>
                <c:pt idx="444">
                  <c:v>2311.8539999999998</c:v>
                </c:pt>
                <c:pt idx="445">
                  <c:v>2315.7339999999999</c:v>
                </c:pt>
                <c:pt idx="446">
                  <c:v>2319.6089999999999</c:v>
                </c:pt>
                <c:pt idx="447">
                  <c:v>2323.482</c:v>
                </c:pt>
                <c:pt idx="448">
                  <c:v>2327.3510000000001</c:v>
                </c:pt>
                <c:pt idx="449">
                  <c:v>2331.2159999999999</c:v>
                </c:pt>
                <c:pt idx="450">
                  <c:v>2335.078</c:v>
                </c:pt>
                <c:pt idx="451">
                  <c:v>2338.9369999999999</c:v>
                </c:pt>
                <c:pt idx="452">
                  <c:v>2342.7919999999999</c:v>
                </c:pt>
                <c:pt idx="453">
                  <c:v>2346.643</c:v>
                </c:pt>
                <c:pt idx="454">
                  <c:v>2350.4920000000002</c:v>
                </c:pt>
                <c:pt idx="455">
                  <c:v>2354.3359999999998</c:v>
                </c:pt>
                <c:pt idx="456">
                  <c:v>2358.1779999999999</c:v>
                </c:pt>
                <c:pt idx="457">
                  <c:v>2362.0149999999999</c:v>
                </c:pt>
                <c:pt idx="458">
                  <c:v>2365.85</c:v>
                </c:pt>
                <c:pt idx="459">
                  <c:v>2369.681</c:v>
                </c:pt>
                <c:pt idx="460">
                  <c:v>2373.5079999999998</c:v>
                </c:pt>
                <c:pt idx="461">
                  <c:v>2377.3330000000001</c:v>
                </c:pt>
                <c:pt idx="462">
                  <c:v>2381.1529999999998</c:v>
                </c:pt>
                <c:pt idx="463">
                  <c:v>2384.971</c:v>
                </c:pt>
                <c:pt idx="464">
                  <c:v>2388.7849999999999</c:v>
                </c:pt>
                <c:pt idx="465">
                  <c:v>2392.5949999999998</c:v>
                </c:pt>
                <c:pt idx="466">
                  <c:v>2396.402</c:v>
                </c:pt>
                <c:pt idx="467">
                  <c:v>2400.2060000000001</c:v>
                </c:pt>
                <c:pt idx="468">
                  <c:v>2404.0070000000001</c:v>
                </c:pt>
                <c:pt idx="469">
                  <c:v>2407.8040000000001</c:v>
                </c:pt>
                <c:pt idx="470">
                  <c:v>2411.5970000000002</c:v>
                </c:pt>
                <c:pt idx="471">
                  <c:v>2415.3879999999999</c:v>
                </c:pt>
                <c:pt idx="472">
                  <c:v>2419.174</c:v>
                </c:pt>
                <c:pt idx="473">
                  <c:v>2422.9580000000001</c:v>
                </c:pt>
                <c:pt idx="474">
                  <c:v>2426.7379999999998</c:v>
                </c:pt>
                <c:pt idx="475">
                  <c:v>2430.5149999999999</c:v>
                </c:pt>
                <c:pt idx="476">
                  <c:v>2434.2890000000002</c:v>
                </c:pt>
                <c:pt idx="477">
                  <c:v>2438.0590000000002</c:v>
                </c:pt>
                <c:pt idx="478">
                  <c:v>2441.8249999999998</c:v>
                </c:pt>
                <c:pt idx="479">
                  <c:v>2445.5889999999999</c:v>
                </c:pt>
                <c:pt idx="480">
                  <c:v>2449.3490000000002</c:v>
                </c:pt>
                <c:pt idx="481">
                  <c:v>2453.1060000000002</c:v>
                </c:pt>
                <c:pt idx="482">
                  <c:v>2456.8589999999999</c:v>
                </c:pt>
                <c:pt idx="483">
                  <c:v>2460.61</c:v>
                </c:pt>
                <c:pt idx="484">
                  <c:v>2464.3560000000002</c:v>
                </c:pt>
                <c:pt idx="485">
                  <c:v>2468.1</c:v>
                </c:pt>
                <c:pt idx="486">
                  <c:v>2471.84</c:v>
                </c:pt>
                <c:pt idx="487">
                  <c:v>2475.5770000000002</c:v>
                </c:pt>
                <c:pt idx="488">
                  <c:v>2479.3110000000001</c:v>
                </c:pt>
                <c:pt idx="489">
                  <c:v>2483.0410000000002</c:v>
                </c:pt>
                <c:pt idx="490">
                  <c:v>2486.768</c:v>
                </c:pt>
                <c:pt idx="491">
                  <c:v>2490.4920000000002</c:v>
                </c:pt>
                <c:pt idx="492">
                  <c:v>2494.2130000000002</c:v>
                </c:pt>
                <c:pt idx="493">
                  <c:v>2497.9299999999998</c:v>
                </c:pt>
                <c:pt idx="494">
                  <c:v>2501.6439999999998</c:v>
                </c:pt>
                <c:pt idx="495">
                  <c:v>2505.355</c:v>
                </c:pt>
                <c:pt idx="496">
                  <c:v>2509.0619999999999</c:v>
                </c:pt>
                <c:pt idx="497">
                  <c:v>2512.7660000000001</c:v>
                </c:pt>
                <c:pt idx="498">
                  <c:v>2516.4670000000001</c:v>
                </c:pt>
                <c:pt idx="499">
                  <c:v>2520.165</c:v>
                </c:pt>
                <c:pt idx="500">
                  <c:v>2523.8589999999999</c:v>
                </c:pt>
                <c:pt idx="501">
                  <c:v>2527.5509999999999</c:v>
                </c:pt>
                <c:pt idx="502">
                  <c:v>2531.239</c:v>
                </c:pt>
                <c:pt idx="503">
                  <c:v>2534.9229999999998</c:v>
                </c:pt>
                <c:pt idx="504">
                  <c:v>2538.605</c:v>
                </c:pt>
                <c:pt idx="505">
                  <c:v>2542.2829999999999</c:v>
                </c:pt>
                <c:pt idx="506">
                  <c:v>2545.9580000000001</c:v>
                </c:pt>
                <c:pt idx="507">
                  <c:v>2549.63</c:v>
                </c:pt>
                <c:pt idx="508">
                  <c:v>2553.299</c:v>
                </c:pt>
                <c:pt idx="509">
                  <c:v>2556.9639999999999</c:v>
                </c:pt>
                <c:pt idx="510">
                  <c:v>2560.6260000000002</c:v>
                </c:pt>
                <c:pt idx="511">
                  <c:v>2564.2849999999999</c:v>
                </c:pt>
                <c:pt idx="512">
                  <c:v>2567.9409999999998</c:v>
                </c:pt>
                <c:pt idx="513">
                  <c:v>2571.5940000000001</c:v>
                </c:pt>
                <c:pt idx="514">
                  <c:v>2575.2429999999999</c:v>
                </c:pt>
                <c:pt idx="515">
                  <c:v>2578.89</c:v>
                </c:pt>
                <c:pt idx="516">
                  <c:v>2582.5329999999999</c:v>
                </c:pt>
                <c:pt idx="517">
                  <c:v>2586.1729999999998</c:v>
                </c:pt>
                <c:pt idx="518">
                  <c:v>2589.8090000000002</c:v>
                </c:pt>
                <c:pt idx="519">
                  <c:v>2593.4430000000002</c:v>
                </c:pt>
                <c:pt idx="520">
                  <c:v>2597.0729999999999</c:v>
                </c:pt>
                <c:pt idx="521">
                  <c:v>2600.701</c:v>
                </c:pt>
                <c:pt idx="522">
                  <c:v>2604.3249999999998</c:v>
                </c:pt>
                <c:pt idx="523">
                  <c:v>2607.9459999999999</c:v>
                </c:pt>
                <c:pt idx="524">
                  <c:v>2611.5639999999999</c:v>
                </c:pt>
                <c:pt idx="525">
                  <c:v>2615.1779999999999</c:v>
                </c:pt>
                <c:pt idx="526">
                  <c:v>2618.79</c:v>
                </c:pt>
                <c:pt idx="527">
                  <c:v>2622.3980000000001</c:v>
                </c:pt>
                <c:pt idx="528">
                  <c:v>2626.0039999999999</c:v>
                </c:pt>
                <c:pt idx="529">
                  <c:v>2629.6060000000002</c:v>
                </c:pt>
                <c:pt idx="530">
                  <c:v>2633.2049999999999</c:v>
                </c:pt>
                <c:pt idx="531">
                  <c:v>2636.8009999999999</c:v>
                </c:pt>
                <c:pt idx="532">
                  <c:v>2640.3939999999998</c:v>
                </c:pt>
                <c:pt idx="533">
                  <c:v>2643.9830000000002</c:v>
                </c:pt>
                <c:pt idx="534">
                  <c:v>2647.57</c:v>
                </c:pt>
                <c:pt idx="535">
                  <c:v>2651.1529999999998</c:v>
                </c:pt>
                <c:pt idx="536">
                  <c:v>2654.7339999999999</c:v>
                </c:pt>
                <c:pt idx="537">
                  <c:v>2658.3110000000001</c:v>
                </c:pt>
                <c:pt idx="538">
                  <c:v>2661.8850000000002</c:v>
                </c:pt>
                <c:pt idx="539">
                  <c:v>2665.4560000000001</c:v>
                </c:pt>
                <c:pt idx="540">
                  <c:v>2669.0250000000001</c:v>
                </c:pt>
                <c:pt idx="541">
                  <c:v>2672.5889999999999</c:v>
                </c:pt>
                <c:pt idx="542">
                  <c:v>2676.1509999999998</c:v>
                </c:pt>
                <c:pt idx="543">
                  <c:v>2679.71</c:v>
                </c:pt>
                <c:pt idx="544">
                  <c:v>2683.2660000000001</c:v>
                </c:pt>
                <c:pt idx="545">
                  <c:v>2686.819</c:v>
                </c:pt>
                <c:pt idx="546">
                  <c:v>2690.3679999999999</c:v>
                </c:pt>
                <c:pt idx="547">
                  <c:v>2693.915</c:v>
                </c:pt>
                <c:pt idx="548">
                  <c:v>2697.4580000000001</c:v>
                </c:pt>
                <c:pt idx="549">
                  <c:v>2700.9989999999998</c:v>
                </c:pt>
                <c:pt idx="550">
                  <c:v>2704.5360000000001</c:v>
                </c:pt>
                <c:pt idx="551">
                  <c:v>2708.0709999999999</c:v>
                </c:pt>
                <c:pt idx="552">
                  <c:v>2711.6019999999999</c:v>
                </c:pt>
                <c:pt idx="553">
                  <c:v>2715.13</c:v>
                </c:pt>
                <c:pt idx="554">
                  <c:v>2718.6559999999999</c:v>
                </c:pt>
                <c:pt idx="555">
                  <c:v>2722.1779999999999</c:v>
                </c:pt>
                <c:pt idx="556">
                  <c:v>2725.6970000000001</c:v>
                </c:pt>
                <c:pt idx="557">
                  <c:v>2729.2139999999999</c:v>
                </c:pt>
                <c:pt idx="558">
                  <c:v>2732.7269999999999</c:v>
                </c:pt>
                <c:pt idx="559">
                  <c:v>2736.2370000000001</c:v>
                </c:pt>
                <c:pt idx="560">
                  <c:v>2739.7440000000001</c:v>
                </c:pt>
                <c:pt idx="561">
                  <c:v>2743.2489999999998</c:v>
                </c:pt>
                <c:pt idx="562">
                  <c:v>2746.75</c:v>
                </c:pt>
                <c:pt idx="563">
                  <c:v>2750.248</c:v>
                </c:pt>
                <c:pt idx="564">
                  <c:v>2753.7429999999999</c:v>
                </c:pt>
                <c:pt idx="565">
                  <c:v>2757.2359999999999</c:v>
                </c:pt>
                <c:pt idx="566">
                  <c:v>2760.7249999999999</c:v>
                </c:pt>
                <c:pt idx="567">
                  <c:v>2764.2109999999998</c:v>
                </c:pt>
                <c:pt idx="568">
                  <c:v>2767.6950000000002</c:v>
                </c:pt>
                <c:pt idx="569">
                  <c:v>2771.1750000000002</c:v>
                </c:pt>
                <c:pt idx="570">
                  <c:v>2774.652</c:v>
                </c:pt>
                <c:pt idx="571">
                  <c:v>2778.127</c:v>
                </c:pt>
                <c:pt idx="572">
                  <c:v>2781.598</c:v>
                </c:pt>
                <c:pt idx="573">
                  <c:v>2785.067</c:v>
                </c:pt>
                <c:pt idx="574">
                  <c:v>2788.5320000000002</c:v>
                </c:pt>
                <c:pt idx="575">
                  <c:v>2791.9949999999999</c:v>
                </c:pt>
                <c:pt idx="576">
                  <c:v>2795.4549999999999</c:v>
                </c:pt>
                <c:pt idx="577">
                  <c:v>2798.9110000000001</c:v>
                </c:pt>
                <c:pt idx="578">
                  <c:v>2802.3649999999998</c:v>
                </c:pt>
                <c:pt idx="579">
                  <c:v>2805.8159999999998</c:v>
                </c:pt>
                <c:pt idx="580">
                  <c:v>2809.2640000000001</c:v>
                </c:pt>
                <c:pt idx="581">
                  <c:v>2812.7089999999998</c:v>
                </c:pt>
                <c:pt idx="582">
                  <c:v>2816.1509999999998</c:v>
                </c:pt>
                <c:pt idx="583">
                  <c:v>2819.59</c:v>
                </c:pt>
                <c:pt idx="584">
                  <c:v>2823.0259999999998</c:v>
                </c:pt>
                <c:pt idx="585">
                  <c:v>2826.46</c:v>
                </c:pt>
                <c:pt idx="586">
                  <c:v>2829.89</c:v>
                </c:pt>
                <c:pt idx="587">
                  <c:v>2833.3180000000002</c:v>
                </c:pt>
                <c:pt idx="588">
                  <c:v>2836.7420000000002</c:v>
                </c:pt>
                <c:pt idx="589">
                  <c:v>2840.1640000000002</c:v>
                </c:pt>
                <c:pt idx="590">
                  <c:v>2843.5830000000001</c:v>
                </c:pt>
                <c:pt idx="591">
                  <c:v>2846.9989999999998</c:v>
                </c:pt>
                <c:pt idx="592">
                  <c:v>2850.4119999999998</c:v>
                </c:pt>
                <c:pt idx="593">
                  <c:v>2853.8220000000001</c:v>
                </c:pt>
                <c:pt idx="594">
                  <c:v>2857.2289999999998</c:v>
                </c:pt>
                <c:pt idx="595">
                  <c:v>2860.634</c:v>
                </c:pt>
                <c:pt idx="596">
                  <c:v>2864.0349999999999</c:v>
                </c:pt>
                <c:pt idx="597">
                  <c:v>2867.4340000000002</c:v>
                </c:pt>
                <c:pt idx="598">
                  <c:v>2870.83</c:v>
                </c:pt>
                <c:pt idx="599">
                  <c:v>2874.223</c:v>
                </c:pt>
                <c:pt idx="600">
                  <c:v>2877.6129999999998</c:v>
                </c:pt>
                <c:pt idx="601">
                  <c:v>2881</c:v>
                </c:pt>
                <c:pt idx="602">
                  <c:v>2884.3850000000002</c:v>
                </c:pt>
                <c:pt idx="603">
                  <c:v>2887.7660000000001</c:v>
                </c:pt>
                <c:pt idx="604">
                  <c:v>2891.145</c:v>
                </c:pt>
                <c:pt idx="605">
                  <c:v>2894.5210000000002</c:v>
                </c:pt>
                <c:pt idx="606">
                  <c:v>2897.8939999999998</c:v>
                </c:pt>
                <c:pt idx="607">
                  <c:v>2901.2640000000001</c:v>
                </c:pt>
                <c:pt idx="608">
                  <c:v>2904.6309999999999</c:v>
                </c:pt>
                <c:pt idx="609">
                  <c:v>2907.9960000000001</c:v>
                </c:pt>
                <c:pt idx="610">
                  <c:v>2911.3580000000002</c:v>
                </c:pt>
                <c:pt idx="611">
                  <c:v>2914.7170000000001</c:v>
                </c:pt>
                <c:pt idx="612">
                  <c:v>2918.0729999999999</c:v>
                </c:pt>
                <c:pt idx="613">
                  <c:v>2921.4259999999999</c:v>
                </c:pt>
                <c:pt idx="614">
                  <c:v>2924.777</c:v>
                </c:pt>
                <c:pt idx="615">
                  <c:v>2928.1239999999998</c:v>
                </c:pt>
                <c:pt idx="616">
                  <c:v>2931.4690000000001</c:v>
                </c:pt>
                <c:pt idx="617">
                  <c:v>2934.8110000000001</c:v>
                </c:pt>
                <c:pt idx="618">
                  <c:v>2938.15</c:v>
                </c:pt>
                <c:pt idx="619">
                  <c:v>2941.4870000000001</c:v>
                </c:pt>
                <c:pt idx="620">
                  <c:v>2944.8209999999999</c:v>
                </c:pt>
                <c:pt idx="621">
                  <c:v>2948.152</c:v>
                </c:pt>
                <c:pt idx="622">
                  <c:v>2951.48</c:v>
                </c:pt>
                <c:pt idx="623">
                  <c:v>2954.8049999999998</c:v>
                </c:pt>
                <c:pt idx="624">
                  <c:v>2958.1280000000002</c:v>
                </c:pt>
                <c:pt idx="625">
                  <c:v>2961.4470000000001</c:v>
                </c:pt>
                <c:pt idx="626">
                  <c:v>2964.7649999999999</c:v>
                </c:pt>
                <c:pt idx="627">
                  <c:v>2968.0790000000002</c:v>
                </c:pt>
                <c:pt idx="628">
                  <c:v>2971.39</c:v>
                </c:pt>
                <c:pt idx="629">
                  <c:v>2974.6990000000001</c:v>
                </c:pt>
                <c:pt idx="630">
                  <c:v>2978.0050000000001</c:v>
                </c:pt>
                <c:pt idx="631">
                  <c:v>2981.308</c:v>
                </c:pt>
                <c:pt idx="632">
                  <c:v>2984.6089999999999</c:v>
                </c:pt>
                <c:pt idx="633">
                  <c:v>2987.9070000000002</c:v>
                </c:pt>
                <c:pt idx="634">
                  <c:v>2991.2020000000002</c:v>
                </c:pt>
                <c:pt idx="635">
                  <c:v>2994.4940000000001</c:v>
                </c:pt>
                <c:pt idx="636">
                  <c:v>2997.7840000000001</c:v>
                </c:pt>
                <c:pt idx="637">
                  <c:v>3001.07</c:v>
                </c:pt>
                <c:pt idx="638">
                  <c:v>3004.355</c:v>
                </c:pt>
                <c:pt idx="639">
                  <c:v>3007.636</c:v>
                </c:pt>
                <c:pt idx="640">
                  <c:v>3010.915</c:v>
                </c:pt>
                <c:pt idx="641">
                  <c:v>3014.1909999999998</c:v>
                </c:pt>
                <c:pt idx="642">
                  <c:v>3017.4639999999999</c:v>
                </c:pt>
                <c:pt idx="643">
                  <c:v>3020.7339999999999</c:v>
                </c:pt>
                <c:pt idx="644">
                  <c:v>3024.002</c:v>
                </c:pt>
                <c:pt idx="645">
                  <c:v>3027.2669999999998</c:v>
                </c:pt>
                <c:pt idx="646">
                  <c:v>3030.53</c:v>
                </c:pt>
                <c:pt idx="647">
                  <c:v>3033.7890000000002</c:v>
                </c:pt>
                <c:pt idx="648">
                  <c:v>3037.0459999999998</c:v>
                </c:pt>
                <c:pt idx="649">
                  <c:v>3040.3009999999999</c:v>
                </c:pt>
                <c:pt idx="650">
                  <c:v>3043.5520000000001</c:v>
                </c:pt>
                <c:pt idx="651">
                  <c:v>3046.8009999999999</c:v>
                </c:pt>
                <c:pt idx="652">
                  <c:v>3050.0479999999998</c:v>
                </c:pt>
                <c:pt idx="653">
                  <c:v>3053.2910000000002</c:v>
                </c:pt>
                <c:pt idx="654">
                  <c:v>3056.5320000000002</c:v>
                </c:pt>
                <c:pt idx="655">
                  <c:v>3059.7710000000002</c:v>
                </c:pt>
                <c:pt idx="656">
                  <c:v>3063.0059999999999</c:v>
                </c:pt>
                <c:pt idx="657">
                  <c:v>3066.239</c:v>
                </c:pt>
                <c:pt idx="658">
                  <c:v>3069.4690000000001</c:v>
                </c:pt>
                <c:pt idx="659">
                  <c:v>3072.6970000000001</c:v>
                </c:pt>
                <c:pt idx="660">
                  <c:v>3075.922</c:v>
                </c:pt>
                <c:pt idx="661">
                  <c:v>3079.1439999999998</c:v>
                </c:pt>
                <c:pt idx="662">
                  <c:v>3082.364</c:v>
                </c:pt>
                <c:pt idx="663">
                  <c:v>3085.5810000000001</c:v>
                </c:pt>
                <c:pt idx="664">
                  <c:v>3088.7950000000001</c:v>
                </c:pt>
                <c:pt idx="665">
                  <c:v>3092.0070000000001</c:v>
                </c:pt>
                <c:pt idx="666">
                  <c:v>3095.2159999999999</c:v>
                </c:pt>
                <c:pt idx="667">
                  <c:v>3098.4229999999998</c:v>
                </c:pt>
                <c:pt idx="668">
                  <c:v>3101.627</c:v>
                </c:pt>
                <c:pt idx="669">
                  <c:v>3104.828</c:v>
                </c:pt>
                <c:pt idx="670">
                  <c:v>3108.0259999999998</c:v>
                </c:pt>
                <c:pt idx="671">
                  <c:v>3111.2220000000002</c:v>
                </c:pt>
                <c:pt idx="672">
                  <c:v>3114.4160000000002</c:v>
                </c:pt>
                <c:pt idx="673">
                  <c:v>3117.607</c:v>
                </c:pt>
                <c:pt idx="674">
                  <c:v>3120.7950000000001</c:v>
                </c:pt>
                <c:pt idx="675">
                  <c:v>3123.98</c:v>
                </c:pt>
                <c:pt idx="676">
                  <c:v>3127.163</c:v>
                </c:pt>
                <c:pt idx="677">
                  <c:v>3130.3440000000001</c:v>
                </c:pt>
                <c:pt idx="678">
                  <c:v>3133.5210000000002</c:v>
                </c:pt>
                <c:pt idx="679">
                  <c:v>3136.6959999999999</c:v>
                </c:pt>
                <c:pt idx="680">
                  <c:v>3139.8690000000001</c:v>
                </c:pt>
                <c:pt idx="681">
                  <c:v>3143.0390000000002</c:v>
                </c:pt>
                <c:pt idx="682">
                  <c:v>3146.2060000000001</c:v>
                </c:pt>
                <c:pt idx="683">
                  <c:v>3149.3710000000001</c:v>
                </c:pt>
                <c:pt idx="684">
                  <c:v>3152.5329999999999</c:v>
                </c:pt>
                <c:pt idx="685">
                  <c:v>3155.6930000000002</c:v>
                </c:pt>
                <c:pt idx="686">
                  <c:v>3158.85</c:v>
                </c:pt>
                <c:pt idx="687">
                  <c:v>3162.0050000000001</c:v>
                </c:pt>
                <c:pt idx="688">
                  <c:v>3165.1570000000002</c:v>
                </c:pt>
                <c:pt idx="689">
                  <c:v>3168.306</c:v>
                </c:pt>
                <c:pt idx="690">
                  <c:v>3171.453</c:v>
                </c:pt>
                <c:pt idx="691">
                  <c:v>3174.5970000000002</c:v>
                </c:pt>
                <c:pt idx="692">
                  <c:v>3177.739</c:v>
                </c:pt>
                <c:pt idx="693">
                  <c:v>3180.8780000000002</c:v>
                </c:pt>
                <c:pt idx="694">
                  <c:v>3184.0140000000001</c:v>
                </c:pt>
                <c:pt idx="695">
                  <c:v>3187.1489999999999</c:v>
                </c:pt>
                <c:pt idx="696">
                  <c:v>3190.28</c:v>
                </c:pt>
                <c:pt idx="697">
                  <c:v>3193.4090000000001</c:v>
                </c:pt>
                <c:pt idx="698">
                  <c:v>3196.5360000000001</c:v>
                </c:pt>
                <c:pt idx="699">
                  <c:v>3199.6590000000001</c:v>
                </c:pt>
                <c:pt idx="700">
                  <c:v>3202.7809999999999</c:v>
                </c:pt>
                <c:pt idx="701">
                  <c:v>3205.9</c:v>
                </c:pt>
                <c:pt idx="702">
                  <c:v>3209.0160000000001</c:v>
                </c:pt>
                <c:pt idx="703">
                  <c:v>3212.13</c:v>
                </c:pt>
                <c:pt idx="704">
                  <c:v>3215.241</c:v>
                </c:pt>
                <c:pt idx="705">
                  <c:v>3218.35</c:v>
                </c:pt>
                <c:pt idx="706">
                  <c:v>3221.4560000000001</c:v>
                </c:pt>
                <c:pt idx="707">
                  <c:v>3224.56</c:v>
                </c:pt>
                <c:pt idx="708">
                  <c:v>3227.6610000000001</c:v>
                </c:pt>
                <c:pt idx="709">
                  <c:v>3230.76</c:v>
                </c:pt>
                <c:pt idx="710">
                  <c:v>3233.8560000000002</c:v>
                </c:pt>
                <c:pt idx="711">
                  <c:v>3236.95</c:v>
                </c:pt>
                <c:pt idx="712">
                  <c:v>3240.0410000000002</c:v>
                </c:pt>
                <c:pt idx="713">
                  <c:v>3243.13</c:v>
                </c:pt>
                <c:pt idx="714">
                  <c:v>3246.2159999999999</c:v>
                </c:pt>
                <c:pt idx="715">
                  <c:v>3249.3</c:v>
                </c:pt>
                <c:pt idx="716">
                  <c:v>3252.3820000000001</c:v>
                </c:pt>
                <c:pt idx="717">
                  <c:v>3255.46</c:v>
                </c:pt>
                <c:pt idx="718">
                  <c:v>3258.5369999999998</c:v>
                </c:pt>
                <c:pt idx="719">
                  <c:v>3261.6109999999999</c:v>
                </c:pt>
                <c:pt idx="720">
                  <c:v>3264.6819999999998</c:v>
                </c:pt>
                <c:pt idx="721">
                  <c:v>3267.7510000000002</c:v>
                </c:pt>
                <c:pt idx="722">
                  <c:v>3270.8180000000002</c:v>
                </c:pt>
                <c:pt idx="723">
                  <c:v>3273.8820000000001</c:v>
                </c:pt>
                <c:pt idx="724">
                  <c:v>3276.9430000000002</c:v>
                </c:pt>
                <c:pt idx="725">
                  <c:v>3280.002</c:v>
                </c:pt>
                <c:pt idx="726">
                  <c:v>3283.0590000000002</c:v>
                </c:pt>
                <c:pt idx="727">
                  <c:v>3286.1129999999998</c:v>
                </c:pt>
                <c:pt idx="728">
                  <c:v>3289.165</c:v>
                </c:pt>
                <c:pt idx="729">
                  <c:v>3292.2139999999999</c:v>
                </c:pt>
                <c:pt idx="730">
                  <c:v>3295.261</c:v>
                </c:pt>
                <c:pt idx="731">
                  <c:v>3298.306</c:v>
                </c:pt>
                <c:pt idx="732">
                  <c:v>3301.348</c:v>
                </c:pt>
                <c:pt idx="733">
                  <c:v>3304.3870000000002</c:v>
                </c:pt>
                <c:pt idx="734">
                  <c:v>3307.4250000000002</c:v>
                </c:pt>
                <c:pt idx="735">
                  <c:v>3310.4589999999998</c:v>
                </c:pt>
                <c:pt idx="736">
                  <c:v>3313.4920000000002</c:v>
                </c:pt>
                <c:pt idx="737">
                  <c:v>3316.5210000000002</c:v>
                </c:pt>
                <c:pt idx="738">
                  <c:v>3319.549</c:v>
                </c:pt>
                <c:pt idx="739">
                  <c:v>3322.5740000000001</c:v>
                </c:pt>
                <c:pt idx="740">
                  <c:v>3325.5970000000002</c:v>
                </c:pt>
                <c:pt idx="741">
                  <c:v>3328.6170000000002</c:v>
                </c:pt>
                <c:pt idx="742">
                  <c:v>3331.6350000000002</c:v>
                </c:pt>
                <c:pt idx="743">
                  <c:v>3334.65</c:v>
                </c:pt>
                <c:pt idx="744">
                  <c:v>3337.663</c:v>
                </c:pt>
                <c:pt idx="745">
                  <c:v>3340.674</c:v>
                </c:pt>
                <c:pt idx="746">
                  <c:v>3343.6819999999998</c:v>
                </c:pt>
                <c:pt idx="747">
                  <c:v>3346.6880000000001</c:v>
                </c:pt>
                <c:pt idx="748">
                  <c:v>3349.6909999999998</c:v>
                </c:pt>
                <c:pt idx="749">
                  <c:v>3352.692</c:v>
                </c:pt>
                <c:pt idx="750">
                  <c:v>3355.6909999999998</c:v>
                </c:pt>
                <c:pt idx="751">
                  <c:v>3358.6869999999999</c:v>
                </c:pt>
                <c:pt idx="752">
                  <c:v>3361.681</c:v>
                </c:pt>
                <c:pt idx="753">
                  <c:v>3364.6729999999998</c:v>
                </c:pt>
                <c:pt idx="754">
                  <c:v>3367.6619999999998</c:v>
                </c:pt>
                <c:pt idx="755">
                  <c:v>3370.6489999999999</c:v>
                </c:pt>
                <c:pt idx="756">
                  <c:v>3373.6329999999998</c:v>
                </c:pt>
                <c:pt idx="757">
                  <c:v>3376.6149999999998</c:v>
                </c:pt>
                <c:pt idx="758">
                  <c:v>3379.5949999999998</c:v>
                </c:pt>
                <c:pt idx="759">
                  <c:v>3382.5720000000001</c:v>
                </c:pt>
                <c:pt idx="760">
                  <c:v>3385.547</c:v>
                </c:pt>
                <c:pt idx="761">
                  <c:v>3388.52</c:v>
                </c:pt>
                <c:pt idx="762">
                  <c:v>3391.49</c:v>
                </c:pt>
                <c:pt idx="763">
                  <c:v>3394.4580000000001</c:v>
                </c:pt>
                <c:pt idx="764">
                  <c:v>3397.424</c:v>
                </c:pt>
                <c:pt idx="765">
                  <c:v>3400.3870000000002</c:v>
                </c:pt>
                <c:pt idx="766">
                  <c:v>3403.348</c:v>
                </c:pt>
                <c:pt idx="767">
                  <c:v>3406.3069999999998</c:v>
                </c:pt>
                <c:pt idx="768">
                  <c:v>3409.2629999999999</c:v>
                </c:pt>
                <c:pt idx="769">
                  <c:v>3412.2170000000001</c:v>
                </c:pt>
                <c:pt idx="770">
                  <c:v>3415.1680000000001</c:v>
                </c:pt>
                <c:pt idx="771">
                  <c:v>3418.1179999999999</c:v>
                </c:pt>
                <c:pt idx="772">
                  <c:v>3421.0650000000001</c:v>
                </c:pt>
                <c:pt idx="773">
                  <c:v>3424.009</c:v>
                </c:pt>
                <c:pt idx="774">
                  <c:v>3426.951</c:v>
                </c:pt>
                <c:pt idx="775">
                  <c:v>3429.8910000000001</c:v>
                </c:pt>
                <c:pt idx="776">
                  <c:v>3432.8290000000002</c:v>
                </c:pt>
                <c:pt idx="777">
                  <c:v>3435.7640000000001</c:v>
                </c:pt>
                <c:pt idx="778">
                  <c:v>3438.6970000000001</c:v>
                </c:pt>
                <c:pt idx="779">
                  <c:v>3441.6280000000002</c:v>
                </c:pt>
                <c:pt idx="780">
                  <c:v>3444.5569999999998</c:v>
                </c:pt>
                <c:pt idx="781">
                  <c:v>3447.4830000000002</c:v>
                </c:pt>
                <c:pt idx="782">
                  <c:v>3450.4070000000002</c:v>
                </c:pt>
                <c:pt idx="783">
                  <c:v>3453.328</c:v>
                </c:pt>
                <c:pt idx="784">
                  <c:v>3456.2469999999998</c:v>
                </c:pt>
                <c:pt idx="785">
                  <c:v>3459.1640000000002</c:v>
                </c:pt>
                <c:pt idx="786">
                  <c:v>3462.0790000000002</c:v>
                </c:pt>
                <c:pt idx="787">
                  <c:v>3464.991</c:v>
                </c:pt>
                <c:pt idx="788">
                  <c:v>3467.902</c:v>
                </c:pt>
                <c:pt idx="789">
                  <c:v>3470.8090000000002</c:v>
                </c:pt>
                <c:pt idx="790">
                  <c:v>3473.7150000000001</c:v>
                </c:pt>
                <c:pt idx="791">
                  <c:v>3476.6179999999999</c:v>
                </c:pt>
                <c:pt idx="792">
                  <c:v>3479.5189999999998</c:v>
                </c:pt>
                <c:pt idx="793">
                  <c:v>3482.4180000000001</c:v>
                </c:pt>
                <c:pt idx="794">
                  <c:v>3485.3150000000001</c:v>
                </c:pt>
                <c:pt idx="795">
                  <c:v>3488.2089999999998</c:v>
                </c:pt>
                <c:pt idx="796">
                  <c:v>3491.1010000000001</c:v>
                </c:pt>
                <c:pt idx="797">
                  <c:v>3493.99</c:v>
                </c:pt>
                <c:pt idx="798">
                  <c:v>3496.8780000000002</c:v>
                </c:pt>
                <c:pt idx="799">
                  <c:v>3499.7629999999999</c:v>
                </c:pt>
                <c:pt idx="800">
                  <c:v>3502.6460000000002</c:v>
                </c:pt>
                <c:pt idx="801">
                  <c:v>3505.527</c:v>
                </c:pt>
                <c:pt idx="802">
                  <c:v>3508.4050000000002</c:v>
                </c:pt>
                <c:pt idx="803">
                  <c:v>3511.2809999999999</c:v>
                </c:pt>
                <c:pt idx="804">
                  <c:v>3514.1550000000002</c:v>
                </c:pt>
                <c:pt idx="805">
                  <c:v>3517.027</c:v>
                </c:pt>
                <c:pt idx="806">
                  <c:v>3519.8969999999999</c:v>
                </c:pt>
                <c:pt idx="807">
                  <c:v>3522.7640000000001</c:v>
                </c:pt>
                <c:pt idx="808">
                  <c:v>3525.6289999999999</c:v>
                </c:pt>
                <c:pt idx="809">
                  <c:v>3528.4920000000002</c:v>
                </c:pt>
                <c:pt idx="810">
                  <c:v>3531.3519999999999</c:v>
                </c:pt>
                <c:pt idx="811">
                  <c:v>3534.2109999999998</c:v>
                </c:pt>
                <c:pt idx="812">
                  <c:v>3537.067</c:v>
                </c:pt>
                <c:pt idx="813">
                  <c:v>3539.9209999999998</c:v>
                </c:pt>
                <c:pt idx="814">
                  <c:v>3542.7730000000001</c:v>
                </c:pt>
                <c:pt idx="815">
                  <c:v>3545.6219999999998</c:v>
                </c:pt>
                <c:pt idx="816">
                  <c:v>3548.4690000000001</c:v>
                </c:pt>
                <c:pt idx="817">
                  <c:v>3551.3150000000001</c:v>
                </c:pt>
                <c:pt idx="818">
                  <c:v>3554.1570000000002</c:v>
                </c:pt>
                <c:pt idx="819">
                  <c:v>3556.998</c:v>
                </c:pt>
                <c:pt idx="820">
                  <c:v>3559.837</c:v>
                </c:pt>
                <c:pt idx="821">
                  <c:v>3562.6729999999998</c:v>
                </c:pt>
                <c:pt idx="822">
                  <c:v>3565.5070000000001</c:v>
                </c:pt>
                <c:pt idx="823">
                  <c:v>3568.3389999999999</c:v>
                </c:pt>
                <c:pt idx="824">
                  <c:v>3571.1689999999999</c:v>
                </c:pt>
                <c:pt idx="825">
                  <c:v>3573.9960000000001</c:v>
                </c:pt>
                <c:pt idx="826">
                  <c:v>3576.8220000000001</c:v>
                </c:pt>
                <c:pt idx="827">
                  <c:v>3579.645</c:v>
                </c:pt>
                <c:pt idx="828">
                  <c:v>3582.4659999999999</c:v>
                </c:pt>
                <c:pt idx="829">
                  <c:v>3585.2849999999999</c:v>
                </c:pt>
                <c:pt idx="830">
                  <c:v>3588.1010000000001</c:v>
                </c:pt>
                <c:pt idx="831">
                  <c:v>3590.9160000000002</c:v>
                </c:pt>
                <c:pt idx="832">
                  <c:v>3593.7280000000001</c:v>
                </c:pt>
                <c:pt idx="833">
                  <c:v>3596.538</c:v>
                </c:pt>
                <c:pt idx="834">
                  <c:v>3599.346</c:v>
                </c:pt>
                <c:pt idx="835">
                  <c:v>3602.152</c:v>
                </c:pt>
                <c:pt idx="836">
                  <c:v>3604.9560000000001</c:v>
                </c:pt>
                <c:pt idx="837">
                  <c:v>3607.7570000000001</c:v>
                </c:pt>
                <c:pt idx="838">
                  <c:v>3610.556</c:v>
                </c:pt>
                <c:pt idx="839">
                  <c:v>3613.3539999999998</c:v>
                </c:pt>
                <c:pt idx="840">
                  <c:v>3616.1489999999999</c:v>
                </c:pt>
                <c:pt idx="841">
                  <c:v>3618.942</c:v>
                </c:pt>
                <c:pt idx="842">
                  <c:v>3621.732</c:v>
                </c:pt>
                <c:pt idx="843">
                  <c:v>3624.5210000000002</c:v>
                </c:pt>
                <c:pt idx="844">
                  <c:v>3627.3069999999998</c:v>
                </c:pt>
                <c:pt idx="845">
                  <c:v>3630.0920000000001</c:v>
                </c:pt>
                <c:pt idx="846">
                  <c:v>3632.8739999999998</c:v>
                </c:pt>
                <c:pt idx="847">
                  <c:v>3635.654</c:v>
                </c:pt>
                <c:pt idx="848">
                  <c:v>3638.4319999999998</c:v>
                </c:pt>
                <c:pt idx="849">
                  <c:v>3641.2080000000001</c:v>
                </c:pt>
                <c:pt idx="850">
                  <c:v>3643.982</c:v>
                </c:pt>
                <c:pt idx="851">
                  <c:v>3646.7530000000002</c:v>
                </c:pt>
                <c:pt idx="852">
                  <c:v>3649.5230000000001</c:v>
                </c:pt>
                <c:pt idx="853">
                  <c:v>3652.29</c:v>
                </c:pt>
                <c:pt idx="854">
                  <c:v>3655.0549999999998</c:v>
                </c:pt>
                <c:pt idx="855">
                  <c:v>3657.8180000000002</c:v>
                </c:pt>
                <c:pt idx="856">
                  <c:v>3660.5790000000002</c:v>
                </c:pt>
                <c:pt idx="857">
                  <c:v>3663.3380000000002</c:v>
                </c:pt>
                <c:pt idx="858">
                  <c:v>3666.0949999999998</c:v>
                </c:pt>
                <c:pt idx="859">
                  <c:v>3668.8490000000002</c:v>
                </c:pt>
                <c:pt idx="860">
                  <c:v>3671.6019999999999</c:v>
                </c:pt>
                <c:pt idx="861">
                  <c:v>3674.3519999999999</c:v>
                </c:pt>
                <c:pt idx="862">
                  <c:v>3677.1010000000001</c:v>
                </c:pt>
                <c:pt idx="863">
                  <c:v>3679.8470000000002</c:v>
                </c:pt>
                <c:pt idx="864">
                  <c:v>3682.5909999999999</c:v>
                </c:pt>
                <c:pt idx="865">
                  <c:v>3685.3330000000001</c:v>
                </c:pt>
                <c:pt idx="866">
                  <c:v>3688.0729999999999</c:v>
                </c:pt>
                <c:pt idx="867">
                  <c:v>3690.8110000000001</c:v>
                </c:pt>
                <c:pt idx="868">
                  <c:v>3693.547</c:v>
                </c:pt>
                <c:pt idx="869">
                  <c:v>3696.2809999999999</c:v>
                </c:pt>
                <c:pt idx="870">
                  <c:v>3699.0129999999999</c:v>
                </c:pt>
                <c:pt idx="871">
                  <c:v>3701.7420000000002</c:v>
                </c:pt>
                <c:pt idx="872">
                  <c:v>3704.47</c:v>
                </c:pt>
                <c:pt idx="873">
                  <c:v>3707.1950000000002</c:v>
                </c:pt>
                <c:pt idx="874">
                  <c:v>3709.9189999999999</c:v>
                </c:pt>
                <c:pt idx="875">
                  <c:v>3712.64</c:v>
                </c:pt>
                <c:pt idx="876">
                  <c:v>3715.3589999999999</c:v>
                </c:pt>
                <c:pt idx="877">
                  <c:v>3718.076</c:v>
                </c:pt>
                <c:pt idx="878">
                  <c:v>3720.7919999999999</c:v>
                </c:pt>
                <c:pt idx="879">
                  <c:v>3723.5050000000001</c:v>
                </c:pt>
                <c:pt idx="880">
                  <c:v>3726.2159999999999</c:v>
                </c:pt>
                <c:pt idx="881">
                  <c:v>3728.9250000000002</c:v>
                </c:pt>
                <c:pt idx="882">
                  <c:v>3731.6320000000001</c:v>
                </c:pt>
                <c:pt idx="883">
                  <c:v>3734.3359999999998</c:v>
                </c:pt>
                <c:pt idx="884">
                  <c:v>3737.0390000000002</c:v>
                </c:pt>
                <c:pt idx="885">
                  <c:v>3739.74</c:v>
                </c:pt>
                <c:pt idx="886">
                  <c:v>3742.4389999999999</c:v>
                </c:pt>
                <c:pt idx="887">
                  <c:v>3745.136</c:v>
                </c:pt>
                <c:pt idx="888">
                  <c:v>3747.83</c:v>
                </c:pt>
                <c:pt idx="889">
                  <c:v>3750.5230000000001</c:v>
                </c:pt>
                <c:pt idx="890">
                  <c:v>3753.2130000000002</c:v>
                </c:pt>
                <c:pt idx="891">
                  <c:v>3755.902</c:v>
                </c:pt>
                <c:pt idx="892">
                  <c:v>3758.5889999999999</c:v>
                </c:pt>
                <c:pt idx="893">
                  <c:v>3761.2730000000001</c:v>
                </c:pt>
                <c:pt idx="894">
                  <c:v>3763.9560000000001</c:v>
                </c:pt>
                <c:pt idx="895">
                  <c:v>3766.636</c:v>
                </c:pt>
                <c:pt idx="896">
                  <c:v>3769.3150000000001</c:v>
                </c:pt>
                <c:pt idx="897">
                  <c:v>3771.991</c:v>
                </c:pt>
                <c:pt idx="898">
                  <c:v>3774.665</c:v>
                </c:pt>
                <c:pt idx="899">
                  <c:v>3777.3380000000002</c:v>
                </c:pt>
                <c:pt idx="900">
                  <c:v>3780.0079999999998</c:v>
                </c:pt>
                <c:pt idx="901">
                  <c:v>3782.6770000000001</c:v>
                </c:pt>
                <c:pt idx="902">
                  <c:v>3785.3429999999998</c:v>
                </c:pt>
                <c:pt idx="903">
                  <c:v>3788.0070000000001</c:v>
                </c:pt>
                <c:pt idx="904">
                  <c:v>3790.67</c:v>
                </c:pt>
                <c:pt idx="905">
                  <c:v>3793.33</c:v>
                </c:pt>
                <c:pt idx="906">
                  <c:v>3795.989</c:v>
                </c:pt>
                <c:pt idx="907">
                  <c:v>3798.645</c:v>
                </c:pt>
                <c:pt idx="908">
                  <c:v>3801.299</c:v>
                </c:pt>
                <c:pt idx="909">
                  <c:v>3803.9520000000002</c:v>
                </c:pt>
                <c:pt idx="910">
                  <c:v>3806.6019999999999</c:v>
                </c:pt>
                <c:pt idx="911">
                  <c:v>3809.2510000000002</c:v>
                </c:pt>
                <c:pt idx="912">
                  <c:v>3811.8969999999999</c:v>
                </c:pt>
                <c:pt idx="913">
                  <c:v>3814.5419999999999</c:v>
                </c:pt>
                <c:pt idx="914">
                  <c:v>3817.1840000000002</c:v>
                </c:pt>
                <c:pt idx="915">
                  <c:v>3819.8249999999998</c:v>
                </c:pt>
                <c:pt idx="916">
                  <c:v>3822.4630000000002</c:v>
                </c:pt>
                <c:pt idx="917">
                  <c:v>3825.1</c:v>
                </c:pt>
                <c:pt idx="918">
                  <c:v>3827.7350000000001</c:v>
                </c:pt>
                <c:pt idx="919">
                  <c:v>3830.3670000000002</c:v>
                </c:pt>
                <c:pt idx="920">
                  <c:v>3832.998</c:v>
                </c:pt>
                <c:pt idx="921">
                  <c:v>3835.627</c:v>
                </c:pt>
                <c:pt idx="922">
                  <c:v>3838.2530000000002</c:v>
                </c:pt>
                <c:pt idx="923">
                  <c:v>3840.8780000000002</c:v>
                </c:pt>
                <c:pt idx="924">
                  <c:v>3843.5010000000002</c:v>
                </c:pt>
                <c:pt idx="925">
                  <c:v>3846.1219999999998</c:v>
                </c:pt>
                <c:pt idx="926">
                  <c:v>3848.741</c:v>
                </c:pt>
                <c:pt idx="927">
                  <c:v>3851.3580000000002</c:v>
                </c:pt>
                <c:pt idx="928">
                  <c:v>3853.973</c:v>
                </c:pt>
                <c:pt idx="929">
                  <c:v>3856.5859999999998</c:v>
                </c:pt>
                <c:pt idx="930">
                  <c:v>3859.1970000000001</c:v>
                </c:pt>
                <c:pt idx="931">
                  <c:v>3861.806</c:v>
                </c:pt>
                <c:pt idx="932">
                  <c:v>3864.4140000000002</c:v>
                </c:pt>
                <c:pt idx="933">
                  <c:v>3867.0189999999998</c:v>
                </c:pt>
                <c:pt idx="934">
                  <c:v>3869.6219999999998</c:v>
                </c:pt>
                <c:pt idx="935">
                  <c:v>3872.2240000000002</c:v>
                </c:pt>
                <c:pt idx="936">
                  <c:v>3874.8229999999999</c:v>
                </c:pt>
                <c:pt idx="937">
                  <c:v>3877.4209999999998</c:v>
                </c:pt>
                <c:pt idx="938">
                  <c:v>3880.0160000000001</c:v>
                </c:pt>
                <c:pt idx="939">
                  <c:v>3882.61</c:v>
                </c:pt>
                <c:pt idx="940">
                  <c:v>3885.2020000000002</c:v>
                </c:pt>
                <c:pt idx="941">
                  <c:v>3887.7919999999999</c:v>
                </c:pt>
                <c:pt idx="942">
                  <c:v>3890.38</c:v>
                </c:pt>
                <c:pt idx="943">
                  <c:v>3892.9659999999999</c:v>
                </c:pt>
                <c:pt idx="944">
                  <c:v>3895.55</c:v>
                </c:pt>
                <c:pt idx="945">
                  <c:v>3898.1320000000001</c:v>
                </c:pt>
                <c:pt idx="946">
                  <c:v>3900.7130000000002</c:v>
                </c:pt>
                <c:pt idx="947">
                  <c:v>3903.2910000000002</c:v>
                </c:pt>
                <c:pt idx="948">
                  <c:v>3905.8679999999999</c:v>
                </c:pt>
                <c:pt idx="949">
                  <c:v>3908.442</c:v>
                </c:pt>
                <c:pt idx="950">
                  <c:v>3911.0149999999999</c:v>
                </c:pt>
                <c:pt idx="951">
                  <c:v>3913.5859999999998</c:v>
                </c:pt>
                <c:pt idx="952">
                  <c:v>3916.1550000000002</c:v>
                </c:pt>
                <c:pt idx="953">
                  <c:v>3918.7220000000002</c:v>
                </c:pt>
                <c:pt idx="954">
                  <c:v>3921.2869999999998</c:v>
                </c:pt>
                <c:pt idx="955">
                  <c:v>3923.85</c:v>
                </c:pt>
                <c:pt idx="956">
                  <c:v>3926.4110000000001</c:v>
                </c:pt>
                <c:pt idx="957">
                  <c:v>3928.971</c:v>
                </c:pt>
                <c:pt idx="958">
                  <c:v>3931.5279999999998</c:v>
                </c:pt>
                <c:pt idx="959">
                  <c:v>3934.0839999999998</c:v>
                </c:pt>
                <c:pt idx="960">
                  <c:v>3936.6379999999999</c:v>
                </c:pt>
                <c:pt idx="961">
                  <c:v>3939.19</c:v>
                </c:pt>
                <c:pt idx="962">
                  <c:v>3941.74</c:v>
                </c:pt>
                <c:pt idx="963">
                  <c:v>3944.288</c:v>
                </c:pt>
                <c:pt idx="964">
                  <c:v>3946.8339999999998</c:v>
                </c:pt>
                <c:pt idx="965">
                  <c:v>3949.3780000000002</c:v>
                </c:pt>
                <c:pt idx="966">
                  <c:v>3951.9209999999998</c:v>
                </c:pt>
                <c:pt idx="967">
                  <c:v>3954.462</c:v>
                </c:pt>
                <c:pt idx="968">
                  <c:v>3957</c:v>
                </c:pt>
                <c:pt idx="969">
                  <c:v>3959.5369999999998</c:v>
                </c:pt>
                <c:pt idx="970">
                  <c:v>3962.0720000000001</c:v>
                </c:pt>
                <c:pt idx="971">
                  <c:v>3964.6060000000002</c:v>
                </c:pt>
                <c:pt idx="972">
                  <c:v>3967.1370000000002</c:v>
                </c:pt>
                <c:pt idx="973">
                  <c:v>3969.6669999999999</c:v>
                </c:pt>
                <c:pt idx="974">
                  <c:v>3972.194</c:v>
                </c:pt>
                <c:pt idx="975">
                  <c:v>3974.72</c:v>
                </c:pt>
                <c:pt idx="976">
                  <c:v>3977.2440000000001</c:v>
                </c:pt>
                <c:pt idx="977">
                  <c:v>3979.7660000000001</c:v>
                </c:pt>
                <c:pt idx="978">
                  <c:v>3982.2860000000001</c:v>
                </c:pt>
                <c:pt idx="979">
                  <c:v>3984.8049999999998</c:v>
                </c:pt>
                <c:pt idx="980">
                  <c:v>3987.3209999999999</c:v>
                </c:pt>
                <c:pt idx="981">
                  <c:v>3989.8359999999998</c:v>
                </c:pt>
                <c:pt idx="982">
                  <c:v>3992.3490000000002</c:v>
                </c:pt>
                <c:pt idx="983">
                  <c:v>3994.86</c:v>
                </c:pt>
                <c:pt idx="984">
                  <c:v>3997.3690000000001</c:v>
                </c:pt>
                <c:pt idx="985">
                  <c:v>3999.877</c:v>
                </c:pt>
                <c:pt idx="986">
                  <c:v>4002.3820000000001</c:v>
                </c:pt>
                <c:pt idx="987">
                  <c:v>4004.886</c:v>
                </c:pt>
                <c:pt idx="988">
                  <c:v>4007.3879999999999</c:v>
                </c:pt>
                <c:pt idx="989">
                  <c:v>4009.8879999999999</c:v>
                </c:pt>
                <c:pt idx="990">
                  <c:v>4012.386</c:v>
                </c:pt>
                <c:pt idx="991">
                  <c:v>4014.8829999999998</c:v>
                </c:pt>
                <c:pt idx="992">
                  <c:v>4017.377</c:v>
                </c:pt>
                <c:pt idx="993">
                  <c:v>4019.87</c:v>
                </c:pt>
                <c:pt idx="994">
                  <c:v>4022.3609999999999</c:v>
                </c:pt>
                <c:pt idx="995">
                  <c:v>4024.85</c:v>
                </c:pt>
                <c:pt idx="996">
                  <c:v>4027.3380000000002</c:v>
                </c:pt>
                <c:pt idx="997">
                  <c:v>4029.8229999999999</c:v>
                </c:pt>
                <c:pt idx="998">
                  <c:v>4032.3069999999998</c:v>
                </c:pt>
                <c:pt idx="999">
                  <c:v>4034.7890000000002</c:v>
                </c:pt>
                <c:pt idx="1000">
                  <c:v>4037.2689999999998</c:v>
                </c:pt>
                <c:pt idx="1001">
                  <c:v>4039.7469999999998</c:v>
                </c:pt>
                <c:pt idx="1002">
                  <c:v>4042.2240000000002</c:v>
                </c:pt>
                <c:pt idx="1003">
                  <c:v>4044.6990000000001</c:v>
                </c:pt>
                <c:pt idx="1004">
                  <c:v>4047.172</c:v>
                </c:pt>
                <c:pt idx="1005">
                  <c:v>4049.643</c:v>
                </c:pt>
                <c:pt idx="1006">
                  <c:v>4052.1120000000001</c:v>
                </c:pt>
                <c:pt idx="1007">
                  <c:v>4054.58</c:v>
                </c:pt>
                <c:pt idx="1008">
                  <c:v>4057.0459999999998</c:v>
                </c:pt>
                <c:pt idx="1009">
                  <c:v>4059.51</c:v>
                </c:pt>
                <c:pt idx="1010">
                  <c:v>4061.9720000000002</c:v>
                </c:pt>
                <c:pt idx="1011">
                  <c:v>4064.4319999999998</c:v>
                </c:pt>
                <c:pt idx="1012">
                  <c:v>4066.8910000000001</c:v>
                </c:pt>
                <c:pt idx="1013">
                  <c:v>4069.348</c:v>
                </c:pt>
                <c:pt idx="1014">
                  <c:v>4071.8029999999999</c:v>
                </c:pt>
                <c:pt idx="1015">
                  <c:v>4074.2559999999999</c:v>
                </c:pt>
                <c:pt idx="1016">
                  <c:v>4076.7080000000001</c:v>
                </c:pt>
                <c:pt idx="1017">
                  <c:v>4079.1579999999999</c:v>
                </c:pt>
                <c:pt idx="1018">
                  <c:v>4081.6060000000002</c:v>
                </c:pt>
                <c:pt idx="1019">
                  <c:v>4084.0520000000001</c:v>
                </c:pt>
                <c:pt idx="1020">
                  <c:v>4086.4969999999998</c:v>
                </c:pt>
                <c:pt idx="1021">
                  <c:v>4088.9389999999999</c:v>
                </c:pt>
                <c:pt idx="1022">
                  <c:v>4091.38</c:v>
                </c:pt>
                <c:pt idx="1023">
                  <c:v>4093.819</c:v>
                </c:pt>
                <c:pt idx="1024">
                  <c:v>4096.2569999999996</c:v>
                </c:pt>
                <c:pt idx="1025">
                  <c:v>4098.6930000000002</c:v>
                </c:pt>
                <c:pt idx="1026">
                  <c:v>4101.1270000000004</c:v>
                </c:pt>
                <c:pt idx="1027">
                  <c:v>4103.5590000000002</c:v>
                </c:pt>
                <c:pt idx="1028">
                  <c:v>4105.9889999999996</c:v>
                </c:pt>
                <c:pt idx="1029">
                  <c:v>4108.4179999999997</c:v>
                </c:pt>
                <c:pt idx="1030">
                  <c:v>4110.8450000000003</c:v>
                </c:pt>
                <c:pt idx="1031">
                  <c:v>4113.2700000000004</c:v>
                </c:pt>
                <c:pt idx="1032">
                  <c:v>4115.6940000000004</c:v>
                </c:pt>
                <c:pt idx="1033">
                  <c:v>4118.1149999999998</c:v>
                </c:pt>
                <c:pt idx="1034">
                  <c:v>4120.5349999999999</c:v>
                </c:pt>
                <c:pt idx="1035">
                  <c:v>4122.9539999999997</c:v>
                </c:pt>
                <c:pt idx="1036">
                  <c:v>4125.37</c:v>
                </c:pt>
                <c:pt idx="1037">
                  <c:v>4127.7849999999999</c:v>
                </c:pt>
                <c:pt idx="1038">
                  <c:v>4130.1980000000003</c:v>
                </c:pt>
                <c:pt idx="1039">
                  <c:v>4132.6090000000004</c:v>
                </c:pt>
                <c:pt idx="1040">
                  <c:v>4135.0190000000002</c:v>
                </c:pt>
                <c:pt idx="1041">
                  <c:v>4137.4269999999997</c:v>
                </c:pt>
                <c:pt idx="1042">
                  <c:v>4139.8329999999996</c:v>
                </c:pt>
                <c:pt idx="1043">
                  <c:v>4142.2370000000001</c:v>
                </c:pt>
              </c:numCache>
            </c:numRef>
          </c:xVal>
          <c:yVal>
            <c:numRef>
              <c:f>גיליון1!$G$24:$ANJ$24</c:f>
            </c:numRef>
          </c:yVal>
          <c:smooth val="1"/>
        </c:ser>
        <c:ser>
          <c:idx val="11"/>
          <c:order val="11"/>
          <c:tx>
            <c:strRef>
              <c:f>גיליון1!$C$7:$F$7</c:f>
              <c:strCache>
                <c:ptCount val="4"/>
                <c:pt idx="0">
                  <c:v>boil</c:v>
                </c:pt>
                <c:pt idx="1">
                  <c:v>60</c:v>
                </c:pt>
                <c:pt idx="2">
                  <c:v>water</c:v>
                </c:pt>
                <c:pt idx="3">
                  <c:v>1</c:v>
                </c:pt>
              </c:strCache>
            </c:strRef>
          </c:tx>
          <c:spPr>
            <a:ln w="19050" cap="rnd">
              <a:solidFill>
                <a:schemeClr val="accent1">
                  <a:lumMod val="60000"/>
                  <a:lumOff val="40000"/>
                </a:schemeClr>
              </a:solidFill>
              <a:round/>
            </a:ln>
            <a:effectLst/>
          </c:spPr>
          <c:marker>
            <c:symbol val="none"/>
          </c:marker>
          <c:xVal>
            <c:numRef>
              <c:f>גיליון1!$G$1:$ANJ$1</c:f>
              <c:numCache>
                <c:formatCode>General</c:formatCode>
                <c:ptCount val="1044"/>
                <c:pt idx="0">
                  <c:v>160.70099999999999</c:v>
                </c:pt>
                <c:pt idx="1">
                  <c:v>166.74199999999999</c:v>
                </c:pt>
                <c:pt idx="2">
                  <c:v>172.77699999999999</c:v>
                </c:pt>
                <c:pt idx="3">
                  <c:v>178.80500000000001</c:v>
                </c:pt>
                <c:pt idx="4">
                  <c:v>184.82599999999999</c:v>
                </c:pt>
                <c:pt idx="5">
                  <c:v>190.84100000000001</c:v>
                </c:pt>
                <c:pt idx="6">
                  <c:v>196.84899999999999</c:v>
                </c:pt>
                <c:pt idx="7">
                  <c:v>202.85</c:v>
                </c:pt>
                <c:pt idx="8">
                  <c:v>208.845</c:v>
                </c:pt>
                <c:pt idx="9">
                  <c:v>214.833</c:v>
                </c:pt>
                <c:pt idx="10">
                  <c:v>220.815</c:v>
                </c:pt>
                <c:pt idx="11">
                  <c:v>226.78899999999999</c:v>
                </c:pt>
                <c:pt idx="12">
                  <c:v>232.75800000000001</c:v>
                </c:pt>
                <c:pt idx="13">
                  <c:v>238.71899999999999</c:v>
                </c:pt>
                <c:pt idx="14">
                  <c:v>244.67400000000001</c:v>
                </c:pt>
                <c:pt idx="15">
                  <c:v>250.62299999999999</c:v>
                </c:pt>
                <c:pt idx="16">
                  <c:v>256.565</c:v>
                </c:pt>
                <c:pt idx="17">
                  <c:v>262.5</c:v>
                </c:pt>
                <c:pt idx="18">
                  <c:v>268.42899999999997</c:v>
                </c:pt>
                <c:pt idx="19">
                  <c:v>274.351</c:v>
                </c:pt>
                <c:pt idx="20">
                  <c:v>280.267</c:v>
                </c:pt>
                <c:pt idx="21">
                  <c:v>286.17599999999999</c:v>
                </c:pt>
                <c:pt idx="22">
                  <c:v>292.07900000000001</c:v>
                </c:pt>
                <c:pt idx="23">
                  <c:v>297.97500000000002</c:v>
                </c:pt>
                <c:pt idx="24">
                  <c:v>303.86500000000001</c:v>
                </c:pt>
                <c:pt idx="25">
                  <c:v>309.74799999999999</c:v>
                </c:pt>
                <c:pt idx="26">
                  <c:v>315.625</c:v>
                </c:pt>
                <c:pt idx="27">
                  <c:v>321.495</c:v>
                </c:pt>
                <c:pt idx="28">
                  <c:v>327.35899999999998</c:v>
                </c:pt>
                <c:pt idx="29">
                  <c:v>333.21699999999998</c:v>
                </c:pt>
                <c:pt idx="30">
                  <c:v>339.06799999999998</c:v>
                </c:pt>
                <c:pt idx="31">
                  <c:v>344.91199999999998</c:v>
                </c:pt>
                <c:pt idx="32">
                  <c:v>350.75099999999998</c:v>
                </c:pt>
                <c:pt idx="33">
                  <c:v>356.58300000000003</c:v>
                </c:pt>
                <c:pt idx="34">
                  <c:v>362.40800000000002</c:v>
                </c:pt>
                <c:pt idx="35">
                  <c:v>368.22699999999998</c:v>
                </c:pt>
                <c:pt idx="36">
                  <c:v>374.04</c:v>
                </c:pt>
                <c:pt idx="37">
                  <c:v>379.84699999999998</c:v>
                </c:pt>
                <c:pt idx="38">
                  <c:v>385.64699999999999</c:v>
                </c:pt>
                <c:pt idx="39">
                  <c:v>391.44</c:v>
                </c:pt>
                <c:pt idx="40">
                  <c:v>397.22800000000001</c:v>
                </c:pt>
                <c:pt idx="41">
                  <c:v>403.00900000000001</c:v>
                </c:pt>
                <c:pt idx="42">
                  <c:v>408.78399999999999</c:v>
                </c:pt>
                <c:pt idx="43">
                  <c:v>414.553</c:v>
                </c:pt>
                <c:pt idx="44">
                  <c:v>420.315</c:v>
                </c:pt>
                <c:pt idx="45">
                  <c:v>426.07100000000003</c:v>
                </c:pt>
                <c:pt idx="46">
                  <c:v>431.82100000000003</c:v>
                </c:pt>
                <c:pt idx="47">
                  <c:v>437.565</c:v>
                </c:pt>
                <c:pt idx="48">
                  <c:v>443.30200000000002</c:v>
                </c:pt>
                <c:pt idx="49">
                  <c:v>449.03300000000002</c:v>
                </c:pt>
                <c:pt idx="50">
                  <c:v>454.75799999999998</c:v>
                </c:pt>
                <c:pt idx="51">
                  <c:v>460.47699999999998</c:v>
                </c:pt>
                <c:pt idx="52">
                  <c:v>466.18900000000002</c:v>
                </c:pt>
                <c:pt idx="53">
                  <c:v>471.89600000000002</c:v>
                </c:pt>
                <c:pt idx="54">
                  <c:v>477.596</c:v>
                </c:pt>
                <c:pt idx="55">
                  <c:v>483.29</c:v>
                </c:pt>
                <c:pt idx="56">
                  <c:v>488.97800000000001</c:v>
                </c:pt>
                <c:pt idx="57">
                  <c:v>494.66</c:v>
                </c:pt>
                <c:pt idx="58">
                  <c:v>500.33499999999998</c:v>
                </c:pt>
                <c:pt idx="59">
                  <c:v>506.005</c:v>
                </c:pt>
                <c:pt idx="60">
                  <c:v>511.66800000000001</c:v>
                </c:pt>
                <c:pt idx="61">
                  <c:v>517.32500000000005</c:v>
                </c:pt>
                <c:pt idx="62">
                  <c:v>522.97699999999998</c:v>
                </c:pt>
                <c:pt idx="63">
                  <c:v>528.62199999999996</c:v>
                </c:pt>
                <c:pt idx="64">
                  <c:v>534.26099999999997</c:v>
                </c:pt>
                <c:pt idx="65">
                  <c:v>539.89400000000001</c:v>
                </c:pt>
                <c:pt idx="66">
                  <c:v>545.52099999999996</c:v>
                </c:pt>
                <c:pt idx="67">
                  <c:v>551.14099999999996</c:v>
                </c:pt>
                <c:pt idx="68">
                  <c:v>556.75599999999997</c:v>
                </c:pt>
                <c:pt idx="69">
                  <c:v>562.36500000000001</c:v>
                </c:pt>
                <c:pt idx="70">
                  <c:v>567.96799999999996</c:v>
                </c:pt>
                <c:pt idx="71">
                  <c:v>573.56500000000005</c:v>
                </c:pt>
                <c:pt idx="72">
                  <c:v>579.15499999999997</c:v>
                </c:pt>
                <c:pt idx="73">
                  <c:v>584.74</c:v>
                </c:pt>
                <c:pt idx="74">
                  <c:v>590.31899999999996</c:v>
                </c:pt>
                <c:pt idx="75">
                  <c:v>595.89200000000005</c:v>
                </c:pt>
                <c:pt idx="76">
                  <c:v>601.45899999999995</c:v>
                </c:pt>
                <c:pt idx="77">
                  <c:v>607.02</c:v>
                </c:pt>
                <c:pt idx="78">
                  <c:v>612.57500000000005</c:v>
                </c:pt>
                <c:pt idx="79">
                  <c:v>618.12400000000002</c:v>
                </c:pt>
                <c:pt idx="80">
                  <c:v>623.66700000000003</c:v>
                </c:pt>
                <c:pt idx="81">
                  <c:v>629.20399999999995</c:v>
                </c:pt>
                <c:pt idx="82">
                  <c:v>634.73500000000001</c:v>
                </c:pt>
                <c:pt idx="83">
                  <c:v>640.26099999999997</c:v>
                </c:pt>
                <c:pt idx="84">
                  <c:v>645.78099999999995</c:v>
                </c:pt>
                <c:pt idx="85">
                  <c:v>651.29399999999998</c:v>
                </c:pt>
                <c:pt idx="86">
                  <c:v>656.80200000000002</c:v>
                </c:pt>
                <c:pt idx="87">
                  <c:v>662.30399999999997</c:v>
                </c:pt>
                <c:pt idx="88">
                  <c:v>667.8</c:v>
                </c:pt>
                <c:pt idx="89">
                  <c:v>673.29</c:v>
                </c:pt>
                <c:pt idx="90">
                  <c:v>678.77499999999998</c:v>
                </c:pt>
                <c:pt idx="91">
                  <c:v>684.25400000000002</c:v>
                </c:pt>
                <c:pt idx="92">
                  <c:v>689.726</c:v>
                </c:pt>
                <c:pt idx="93">
                  <c:v>695.19299999999998</c:v>
                </c:pt>
                <c:pt idx="94">
                  <c:v>700.65499999999997</c:v>
                </c:pt>
                <c:pt idx="95">
                  <c:v>706.11</c:v>
                </c:pt>
                <c:pt idx="96">
                  <c:v>711.56</c:v>
                </c:pt>
                <c:pt idx="97">
                  <c:v>717.00400000000002</c:v>
                </c:pt>
                <c:pt idx="98">
                  <c:v>722.44200000000001</c:v>
                </c:pt>
                <c:pt idx="99">
                  <c:v>727.87400000000002</c:v>
                </c:pt>
                <c:pt idx="100">
                  <c:v>733.30100000000004</c:v>
                </c:pt>
                <c:pt idx="101">
                  <c:v>738.72199999999998</c:v>
                </c:pt>
                <c:pt idx="102">
                  <c:v>744.13699999999994</c:v>
                </c:pt>
                <c:pt idx="103">
                  <c:v>749.54700000000003</c:v>
                </c:pt>
                <c:pt idx="104">
                  <c:v>754.95100000000002</c:v>
                </c:pt>
                <c:pt idx="105">
                  <c:v>760.34900000000005</c:v>
                </c:pt>
                <c:pt idx="106">
                  <c:v>765.74099999999999</c:v>
                </c:pt>
                <c:pt idx="107">
                  <c:v>771.12800000000004</c:v>
                </c:pt>
                <c:pt idx="108">
                  <c:v>776.50900000000001</c:v>
                </c:pt>
                <c:pt idx="109">
                  <c:v>781.88499999999999</c:v>
                </c:pt>
                <c:pt idx="110">
                  <c:v>787.25400000000002</c:v>
                </c:pt>
                <c:pt idx="111">
                  <c:v>792.61800000000005</c:v>
                </c:pt>
                <c:pt idx="112">
                  <c:v>797.97699999999998</c:v>
                </c:pt>
                <c:pt idx="113">
                  <c:v>803.33</c:v>
                </c:pt>
                <c:pt idx="114">
                  <c:v>808.67700000000002</c:v>
                </c:pt>
                <c:pt idx="115">
                  <c:v>814.01900000000001</c:v>
                </c:pt>
                <c:pt idx="116">
                  <c:v>819.35500000000002</c:v>
                </c:pt>
                <c:pt idx="117">
                  <c:v>824.68600000000004</c:v>
                </c:pt>
                <c:pt idx="118">
                  <c:v>830.01099999999997</c:v>
                </c:pt>
                <c:pt idx="119">
                  <c:v>835.33</c:v>
                </c:pt>
                <c:pt idx="120">
                  <c:v>840.64400000000001</c:v>
                </c:pt>
                <c:pt idx="121">
                  <c:v>845.952</c:v>
                </c:pt>
                <c:pt idx="122">
                  <c:v>851.255</c:v>
                </c:pt>
                <c:pt idx="123">
                  <c:v>856.55200000000002</c:v>
                </c:pt>
                <c:pt idx="124">
                  <c:v>861.84400000000005</c:v>
                </c:pt>
                <c:pt idx="125">
                  <c:v>867.13</c:v>
                </c:pt>
                <c:pt idx="126">
                  <c:v>872.41</c:v>
                </c:pt>
                <c:pt idx="127">
                  <c:v>877.68600000000004</c:v>
                </c:pt>
                <c:pt idx="128">
                  <c:v>882.95500000000004</c:v>
                </c:pt>
                <c:pt idx="129">
                  <c:v>888.21900000000005</c:v>
                </c:pt>
                <c:pt idx="130">
                  <c:v>893.47799999999995</c:v>
                </c:pt>
                <c:pt idx="131">
                  <c:v>898.73099999999999</c:v>
                </c:pt>
                <c:pt idx="132">
                  <c:v>903.97900000000004</c:v>
                </c:pt>
                <c:pt idx="133">
                  <c:v>909.221</c:v>
                </c:pt>
                <c:pt idx="134">
                  <c:v>914.45799999999997</c:v>
                </c:pt>
                <c:pt idx="135">
                  <c:v>919.69</c:v>
                </c:pt>
                <c:pt idx="136">
                  <c:v>924.91600000000005</c:v>
                </c:pt>
                <c:pt idx="137">
                  <c:v>930.13599999999997</c:v>
                </c:pt>
                <c:pt idx="138">
                  <c:v>935.351</c:v>
                </c:pt>
                <c:pt idx="139">
                  <c:v>940.56100000000004</c:v>
                </c:pt>
                <c:pt idx="140">
                  <c:v>945.76599999999996</c:v>
                </c:pt>
                <c:pt idx="141">
                  <c:v>950.96500000000003</c:v>
                </c:pt>
                <c:pt idx="142">
                  <c:v>956.15800000000002</c:v>
                </c:pt>
                <c:pt idx="143">
                  <c:v>961.34699999999998</c:v>
                </c:pt>
                <c:pt idx="144">
                  <c:v>966.529</c:v>
                </c:pt>
                <c:pt idx="145">
                  <c:v>971.70699999999999</c:v>
                </c:pt>
                <c:pt idx="146">
                  <c:v>976.87900000000002</c:v>
                </c:pt>
                <c:pt idx="147">
                  <c:v>982.04600000000005</c:v>
                </c:pt>
                <c:pt idx="148">
                  <c:v>987.20799999999997</c:v>
                </c:pt>
                <c:pt idx="149">
                  <c:v>992.36400000000003</c:v>
                </c:pt>
                <c:pt idx="150">
                  <c:v>997.51499999999999</c:v>
                </c:pt>
                <c:pt idx="151">
                  <c:v>1002.66</c:v>
                </c:pt>
                <c:pt idx="152">
                  <c:v>1007.801</c:v>
                </c:pt>
                <c:pt idx="153">
                  <c:v>1012.936</c:v>
                </c:pt>
                <c:pt idx="154">
                  <c:v>1018.066</c:v>
                </c:pt>
                <c:pt idx="155">
                  <c:v>1023.19</c:v>
                </c:pt>
                <c:pt idx="156">
                  <c:v>1028.309</c:v>
                </c:pt>
                <c:pt idx="157">
                  <c:v>1033.423</c:v>
                </c:pt>
                <c:pt idx="158">
                  <c:v>1038.5319999999999</c:v>
                </c:pt>
                <c:pt idx="159">
                  <c:v>1043.636</c:v>
                </c:pt>
                <c:pt idx="160">
                  <c:v>1048.7339999999999</c:v>
                </c:pt>
                <c:pt idx="161">
                  <c:v>1053.827</c:v>
                </c:pt>
                <c:pt idx="162">
                  <c:v>1058.915</c:v>
                </c:pt>
                <c:pt idx="163">
                  <c:v>1063.998</c:v>
                </c:pt>
                <c:pt idx="164">
                  <c:v>1069.075</c:v>
                </c:pt>
                <c:pt idx="165">
                  <c:v>1074.1469999999999</c:v>
                </c:pt>
                <c:pt idx="166">
                  <c:v>1079.2139999999999</c:v>
                </c:pt>
                <c:pt idx="167">
                  <c:v>1084.2760000000001</c:v>
                </c:pt>
                <c:pt idx="168">
                  <c:v>1089.3330000000001</c:v>
                </c:pt>
                <c:pt idx="169">
                  <c:v>1094.385</c:v>
                </c:pt>
                <c:pt idx="170">
                  <c:v>1099.431</c:v>
                </c:pt>
                <c:pt idx="171">
                  <c:v>1104.472</c:v>
                </c:pt>
                <c:pt idx="172">
                  <c:v>1109.509</c:v>
                </c:pt>
                <c:pt idx="173">
                  <c:v>1114.54</c:v>
                </c:pt>
                <c:pt idx="174">
                  <c:v>1119.5650000000001</c:v>
                </c:pt>
                <c:pt idx="175">
                  <c:v>1124.586</c:v>
                </c:pt>
                <c:pt idx="176">
                  <c:v>1129.6020000000001</c:v>
                </c:pt>
                <c:pt idx="177">
                  <c:v>1134.6130000000001</c:v>
                </c:pt>
                <c:pt idx="178">
                  <c:v>1139.6179999999999</c:v>
                </c:pt>
                <c:pt idx="179">
                  <c:v>1144.6189999999999</c:v>
                </c:pt>
                <c:pt idx="180">
                  <c:v>1149.614</c:v>
                </c:pt>
                <c:pt idx="181">
                  <c:v>1154.604</c:v>
                </c:pt>
                <c:pt idx="182">
                  <c:v>1159.5889999999999</c:v>
                </c:pt>
                <c:pt idx="183">
                  <c:v>1164.57</c:v>
                </c:pt>
                <c:pt idx="184">
                  <c:v>1169.5450000000001</c:v>
                </c:pt>
                <c:pt idx="185">
                  <c:v>1174.5150000000001</c:v>
                </c:pt>
                <c:pt idx="186">
                  <c:v>1179.48</c:v>
                </c:pt>
                <c:pt idx="187">
                  <c:v>1184.44</c:v>
                </c:pt>
                <c:pt idx="188">
                  <c:v>1189.395</c:v>
                </c:pt>
                <c:pt idx="189">
                  <c:v>1194.345</c:v>
                </c:pt>
                <c:pt idx="190">
                  <c:v>1199.29</c:v>
                </c:pt>
                <c:pt idx="191">
                  <c:v>1204.23</c:v>
                </c:pt>
                <c:pt idx="192">
                  <c:v>1209.165</c:v>
                </c:pt>
                <c:pt idx="193">
                  <c:v>1214.095</c:v>
                </c:pt>
                <c:pt idx="194">
                  <c:v>1219.021</c:v>
                </c:pt>
                <c:pt idx="195">
                  <c:v>1223.941</c:v>
                </c:pt>
                <c:pt idx="196">
                  <c:v>1228.856</c:v>
                </c:pt>
                <c:pt idx="197">
                  <c:v>1233.7660000000001</c:v>
                </c:pt>
                <c:pt idx="198">
                  <c:v>1238.672</c:v>
                </c:pt>
                <c:pt idx="199">
                  <c:v>1243.5719999999999</c:v>
                </c:pt>
                <c:pt idx="200">
                  <c:v>1248.4670000000001</c:v>
                </c:pt>
                <c:pt idx="201">
                  <c:v>1253.3579999999999</c:v>
                </c:pt>
                <c:pt idx="202">
                  <c:v>1258.2439999999999</c:v>
                </c:pt>
                <c:pt idx="203">
                  <c:v>1263.124</c:v>
                </c:pt>
                <c:pt idx="204">
                  <c:v>1268</c:v>
                </c:pt>
                <c:pt idx="205">
                  <c:v>1272.8710000000001</c:v>
                </c:pt>
                <c:pt idx="206">
                  <c:v>1277.7370000000001</c:v>
                </c:pt>
                <c:pt idx="207">
                  <c:v>1282.5989999999999</c:v>
                </c:pt>
                <c:pt idx="208">
                  <c:v>1287.4549999999999</c:v>
                </c:pt>
                <c:pt idx="209">
                  <c:v>1292.306</c:v>
                </c:pt>
                <c:pt idx="210">
                  <c:v>1297.153</c:v>
                </c:pt>
                <c:pt idx="211">
                  <c:v>1301.9949999999999</c:v>
                </c:pt>
                <c:pt idx="212">
                  <c:v>1306.8320000000001</c:v>
                </c:pt>
                <c:pt idx="213">
                  <c:v>1311.664</c:v>
                </c:pt>
                <c:pt idx="214">
                  <c:v>1316.491</c:v>
                </c:pt>
                <c:pt idx="215">
                  <c:v>1321.3140000000001</c:v>
                </c:pt>
                <c:pt idx="216">
                  <c:v>1326.1320000000001</c:v>
                </c:pt>
                <c:pt idx="217">
                  <c:v>1330.9449999999999</c:v>
                </c:pt>
                <c:pt idx="218">
                  <c:v>1335.7529999999999</c:v>
                </c:pt>
                <c:pt idx="219">
                  <c:v>1340.556</c:v>
                </c:pt>
                <c:pt idx="220">
                  <c:v>1345.354</c:v>
                </c:pt>
                <c:pt idx="221">
                  <c:v>1350.1479999999999</c:v>
                </c:pt>
                <c:pt idx="222">
                  <c:v>1354.9369999999999</c:v>
                </c:pt>
                <c:pt idx="223">
                  <c:v>1359.722</c:v>
                </c:pt>
                <c:pt idx="224">
                  <c:v>1364.501</c:v>
                </c:pt>
                <c:pt idx="225">
                  <c:v>1369.2760000000001</c:v>
                </c:pt>
                <c:pt idx="226">
                  <c:v>1374.046</c:v>
                </c:pt>
                <c:pt idx="227">
                  <c:v>1378.8109999999999</c:v>
                </c:pt>
                <c:pt idx="228">
                  <c:v>1383.5719999999999</c:v>
                </c:pt>
                <c:pt idx="229">
                  <c:v>1388.327</c:v>
                </c:pt>
                <c:pt idx="230">
                  <c:v>1393.079</c:v>
                </c:pt>
                <c:pt idx="231">
                  <c:v>1397.825</c:v>
                </c:pt>
                <c:pt idx="232">
                  <c:v>1402.567</c:v>
                </c:pt>
                <c:pt idx="233">
                  <c:v>1407.3040000000001</c:v>
                </c:pt>
                <c:pt idx="234">
                  <c:v>1412.0360000000001</c:v>
                </c:pt>
                <c:pt idx="235">
                  <c:v>1416.7639999999999</c:v>
                </c:pt>
                <c:pt idx="236">
                  <c:v>1421.4870000000001</c:v>
                </c:pt>
                <c:pt idx="237">
                  <c:v>1426.2049999999999</c:v>
                </c:pt>
                <c:pt idx="238">
                  <c:v>1430.9190000000001</c:v>
                </c:pt>
                <c:pt idx="239">
                  <c:v>1435.6279999999999</c:v>
                </c:pt>
                <c:pt idx="240">
                  <c:v>1440.3330000000001</c:v>
                </c:pt>
                <c:pt idx="241">
                  <c:v>1445.0319999999999</c:v>
                </c:pt>
                <c:pt idx="242">
                  <c:v>1449.7270000000001</c:v>
                </c:pt>
                <c:pt idx="243">
                  <c:v>1454.4179999999999</c:v>
                </c:pt>
                <c:pt idx="244">
                  <c:v>1459.104</c:v>
                </c:pt>
                <c:pt idx="245">
                  <c:v>1463.7850000000001</c:v>
                </c:pt>
                <c:pt idx="246">
                  <c:v>1468.462</c:v>
                </c:pt>
                <c:pt idx="247">
                  <c:v>1473.134</c:v>
                </c:pt>
                <c:pt idx="248">
                  <c:v>1477.8019999999999</c:v>
                </c:pt>
                <c:pt idx="249">
                  <c:v>1482.4649999999999</c:v>
                </c:pt>
                <c:pt idx="250">
                  <c:v>1487.123</c:v>
                </c:pt>
                <c:pt idx="251">
                  <c:v>1491.777</c:v>
                </c:pt>
                <c:pt idx="252">
                  <c:v>1496.4259999999999</c:v>
                </c:pt>
                <c:pt idx="253">
                  <c:v>1501.0709999999999</c:v>
                </c:pt>
                <c:pt idx="254">
                  <c:v>1505.711</c:v>
                </c:pt>
                <c:pt idx="255">
                  <c:v>1510.347</c:v>
                </c:pt>
                <c:pt idx="256">
                  <c:v>1514.9780000000001</c:v>
                </c:pt>
                <c:pt idx="257">
                  <c:v>1519.604</c:v>
                </c:pt>
                <c:pt idx="258">
                  <c:v>1524.2260000000001</c:v>
                </c:pt>
                <c:pt idx="259">
                  <c:v>1528.8440000000001</c:v>
                </c:pt>
                <c:pt idx="260">
                  <c:v>1533.4570000000001</c:v>
                </c:pt>
                <c:pt idx="261">
                  <c:v>1538.0650000000001</c:v>
                </c:pt>
                <c:pt idx="262">
                  <c:v>1542.6690000000001</c:v>
                </c:pt>
                <c:pt idx="263">
                  <c:v>1547.269</c:v>
                </c:pt>
                <c:pt idx="264">
                  <c:v>1551.864</c:v>
                </c:pt>
                <c:pt idx="265">
                  <c:v>1556.454</c:v>
                </c:pt>
                <c:pt idx="266">
                  <c:v>1561.0409999999999</c:v>
                </c:pt>
                <c:pt idx="267">
                  <c:v>1565.6220000000001</c:v>
                </c:pt>
                <c:pt idx="268">
                  <c:v>1570.1990000000001</c:v>
                </c:pt>
                <c:pt idx="269">
                  <c:v>1574.7719999999999</c:v>
                </c:pt>
                <c:pt idx="270">
                  <c:v>1579.34</c:v>
                </c:pt>
                <c:pt idx="271">
                  <c:v>1583.904</c:v>
                </c:pt>
                <c:pt idx="272">
                  <c:v>1588.4639999999999</c:v>
                </c:pt>
                <c:pt idx="273">
                  <c:v>1593.019</c:v>
                </c:pt>
                <c:pt idx="274">
                  <c:v>1597.569</c:v>
                </c:pt>
                <c:pt idx="275">
                  <c:v>1602.115</c:v>
                </c:pt>
                <c:pt idx="276">
                  <c:v>1606.6569999999999</c:v>
                </c:pt>
                <c:pt idx="277">
                  <c:v>1611.1949999999999</c:v>
                </c:pt>
                <c:pt idx="278">
                  <c:v>1615.7280000000001</c:v>
                </c:pt>
                <c:pt idx="279">
                  <c:v>1620.2560000000001</c:v>
                </c:pt>
                <c:pt idx="280">
                  <c:v>1624.78</c:v>
                </c:pt>
                <c:pt idx="281">
                  <c:v>1629.3</c:v>
                </c:pt>
                <c:pt idx="282">
                  <c:v>1633.816</c:v>
                </c:pt>
                <c:pt idx="283">
                  <c:v>1638.327</c:v>
                </c:pt>
                <c:pt idx="284">
                  <c:v>1642.8340000000001</c:v>
                </c:pt>
                <c:pt idx="285">
                  <c:v>1647.336</c:v>
                </c:pt>
                <c:pt idx="286">
                  <c:v>1651.8340000000001</c:v>
                </c:pt>
                <c:pt idx="287">
                  <c:v>1656.328</c:v>
                </c:pt>
                <c:pt idx="288">
                  <c:v>1660.817</c:v>
                </c:pt>
                <c:pt idx="289">
                  <c:v>1665.3019999999999</c:v>
                </c:pt>
                <c:pt idx="290">
                  <c:v>1669.7829999999999</c:v>
                </c:pt>
                <c:pt idx="291">
                  <c:v>1674.259</c:v>
                </c:pt>
                <c:pt idx="292">
                  <c:v>1678.732</c:v>
                </c:pt>
                <c:pt idx="293">
                  <c:v>1683.1990000000001</c:v>
                </c:pt>
                <c:pt idx="294">
                  <c:v>1687.663</c:v>
                </c:pt>
                <c:pt idx="295">
                  <c:v>1692.1220000000001</c:v>
                </c:pt>
                <c:pt idx="296">
                  <c:v>1696.577</c:v>
                </c:pt>
                <c:pt idx="297">
                  <c:v>1701.028</c:v>
                </c:pt>
                <c:pt idx="298">
                  <c:v>1705.4739999999999</c:v>
                </c:pt>
                <c:pt idx="299">
                  <c:v>1709.9169999999999</c:v>
                </c:pt>
                <c:pt idx="300">
                  <c:v>1714.355</c:v>
                </c:pt>
                <c:pt idx="301">
                  <c:v>1718.788</c:v>
                </c:pt>
                <c:pt idx="302">
                  <c:v>1723.2180000000001</c:v>
                </c:pt>
                <c:pt idx="303">
                  <c:v>1727.643</c:v>
                </c:pt>
                <c:pt idx="304">
                  <c:v>1732.0640000000001</c:v>
                </c:pt>
                <c:pt idx="305">
                  <c:v>1736.481</c:v>
                </c:pt>
                <c:pt idx="306">
                  <c:v>1740.893</c:v>
                </c:pt>
                <c:pt idx="307">
                  <c:v>1745.3009999999999</c:v>
                </c:pt>
                <c:pt idx="308">
                  <c:v>1749.7049999999999</c:v>
                </c:pt>
                <c:pt idx="309">
                  <c:v>1754.105</c:v>
                </c:pt>
                <c:pt idx="310">
                  <c:v>1758.501</c:v>
                </c:pt>
                <c:pt idx="311">
                  <c:v>1762.893</c:v>
                </c:pt>
                <c:pt idx="312">
                  <c:v>1767.28</c:v>
                </c:pt>
                <c:pt idx="313">
                  <c:v>1771.663</c:v>
                </c:pt>
                <c:pt idx="314">
                  <c:v>1776.0419999999999</c:v>
                </c:pt>
                <c:pt idx="315">
                  <c:v>1780.4169999999999</c:v>
                </c:pt>
                <c:pt idx="316">
                  <c:v>1784.787</c:v>
                </c:pt>
                <c:pt idx="317">
                  <c:v>1789.154</c:v>
                </c:pt>
                <c:pt idx="318">
                  <c:v>1793.5160000000001</c:v>
                </c:pt>
                <c:pt idx="319">
                  <c:v>1797.874</c:v>
                </c:pt>
                <c:pt idx="320">
                  <c:v>1802.2280000000001</c:v>
                </c:pt>
                <c:pt idx="321">
                  <c:v>1806.578</c:v>
                </c:pt>
                <c:pt idx="322">
                  <c:v>1810.924</c:v>
                </c:pt>
                <c:pt idx="323">
                  <c:v>1815.2660000000001</c:v>
                </c:pt>
                <c:pt idx="324">
                  <c:v>1819.6030000000001</c:v>
                </c:pt>
                <c:pt idx="325">
                  <c:v>1823.9369999999999</c:v>
                </c:pt>
                <c:pt idx="326">
                  <c:v>1828.2660000000001</c:v>
                </c:pt>
                <c:pt idx="327">
                  <c:v>1832.5909999999999</c:v>
                </c:pt>
                <c:pt idx="328">
                  <c:v>1836.913</c:v>
                </c:pt>
                <c:pt idx="329">
                  <c:v>1841.23</c:v>
                </c:pt>
                <c:pt idx="330">
                  <c:v>1845.5429999999999</c:v>
                </c:pt>
                <c:pt idx="331">
                  <c:v>1849.8520000000001</c:v>
                </c:pt>
                <c:pt idx="332">
                  <c:v>1854.1559999999999</c:v>
                </c:pt>
                <c:pt idx="333">
                  <c:v>1858.4570000000001</c:v>
                </c:pt>
                <c:pt idx="334">
                  <c:v>1862.7539999999999</c:v>
                </c:pt>
                <c:pt idx="335">
                  <c:v>1867.047</c:v>
                </c:pt>
                <c:pt idx="336">
                  <c:v>1871.335</c:v>
                </c:pt>
                <c:pt idx="337">
                  <c:v>1875.62</c:v>
                </c:pt>
                <c:pt idx="338">
                  <c:v>1879.9</c:v>
                </c:pt>
                <c:pt idx="339">
                  <c:v>1884.1769999999999</c:v>
                </c:pt>
                <c:pt idx="340">
                  <c:v>1888.4490000000001</c:v>
                </c:pt>
                <c:pt idx="341">
                  <c:v>1892.7180000000001</c:v>
                </c:pt>
                <c:pt idx="342">
                  <c:v>1896.982</c:v>
                </c:pt>
                <c:pt idx="343">
                  <c:v>1901.2429999999999</c:v>
                </c:pt>
                <c:pt idx="344">
                  <c:v>1905.499</c:v>
                </c:pt>
                <c:pt idx="345">
                  <c:v>1909.752</c:v>
                </c:pt>
                <c:pt idx="346">
                  <c:v>1914</c:v>
                </c:pt>
                <c:pt idx="347">
                  <c:v>1918.2449999999999</c:v>
                </c:pt>
                <c:pt idx="348">
                  <c:v>1922.4849999999999</c:v>
                </c:pt>
                <c:pt idx="349">
                  <c:v>1926.722</c:v>
                </c:pt>
                <c:pt idx="350">
                  <c:v>1930.954</c:v>
                </c:pt>
                <c:pt idx="351">
                  <c:v>1935.183</c:v>
                </c:pt>
                <c:pt idx="352">
                  <c:v>1939.4079999999999</c:v>
                </c:pt>
                <c:pt idx="353">
                  <c:v>1943.6279999999999</c:v>
                </c:pt>
                <c:pt idx="354">
                  <c:v>1947.845</c:v>
                </c:pt>
                <c:pt idx="355">
                  <c:v>1952.058</c:v>
                </c:pt>
                <c:pt idx="356">
                  <c:v>1956.2670000000001</c:v>
                </c:pt>
                <c:pt idx="357">
                  <c:v>1960.472</c:v>
                </c:pt>
                <c:pt idx="358">
                  <c:v>1964.673</c:v>
                </c:pt>
                <c:pt idx="359">
                  <c:v>1968.87</c:v>
                </c:pt>
                <c:pt idx="360">
                  <c:v>1973.0630000000001</c:v>
                </c:pt>
                <c:pt idx="361">
                  <c:v>1977.252</c:v>
                </c:pt>
                <c:pt idx="362">
                  <c:v>1981.4380000000001</c:v>
                </c:pt>
                <c:pt idx="363">
                  <c:v>1985.6189999999999</c:v>
                </c:pt>
                <c:pt idx="364">
                  <c:v>1989.797</c:v>
                </c:pt>
                <c:pt idx="365">
                  <c:v>1993.971</c:v>
                </c:pt>
                <c:pt idx="366">
                  <c:v>1998.14</c:v>
                </c:pt>
                <c:pt idx="367">
                  <c:v>2002.306</c:v>
                </c:pt>
                <c:pt idx="368">
                  <c:v>2006.4690000000001</c:v>
                </c:pt>
                <c:pt idx="369">
                  <c:v>2010.627</c:v>
                </c:pt>
                <c:pt idx="370">
                  <c:v>2014.7809999999999</c:v>
                </c:pt>
                <c:pt idx="371">
                  <c:v>2018.932</c:v>
                </c:pt>
                <c:pt idx="372">
                  <c:v>2023.078</c:v>
                </c:pt>
                <c:pt idx="373">
                  <c:v>2027.221</c:v>
                </c:pt>
                <c:pt idx="374">
                  <c:v>2031.36</c:v>
                </c:pt>
                <c:pt idx="375">
                  <c:v>2035.4949999999999</c:v>
                </c:pt>
                <c:pt idx="376">
                  <c:v>2039.627</c:v>
                </c:pt>
                <c:pt idx="377">
                  <c:v>2043.7539999999999</c:v>
                </c:pt>
                <c:pt idx="378">
                  <c:v>2047.8779999999999</c:v>
                </c:pt>
                <c:pt idx="379">
                  <c:v>2051.998</c:v>
                </c:pt>
                <c:pt idx="380">
                  <c:v>2056.114</c:v>
                </c:pt>
                <c:pt idx="381">
                  <c:v>2060.2260000000001</c:v>
                </c:pt>
                <c:pt idx="382">
                  <c:v>2064.3339999999998</c:v>
                </c:pt>
                <c:pt idx="383">
                  <c:v>2068.4389999999999</c:v>
                </c:pt>
                <c:pt idx="384">
                  <c:v>2072.54</c:v>
                </c:pt>
                <c:pt idx="385">
                  <c:v>2076.6370000000002</c:v>
                </c:pt>
                <c:pt idx="386">
                  <c:v>2080.73</c:v>
                </c:pt>
                <c:pt idx="387">
                  <c:v>2084.8200000000002</c:v>
                </c:pt>
                <c:pt idx="388">
                  <c:v>2088.9059999999999</c:v>
                </c:pt>
                <c:pt idx="389">
                  <c:v>2092.9879999999998</c:v>
                </c:pt>
                <c:pt idx="390">
                  <c:v>2097.0659999999998</c:v>
                </c:pt>
                <c:pt idx="391">
                  <c:v>2101.14</c:v>
                </c:pt>
                <c:pt idx="392">
                  <c:v>2105.2109999999998</c:v>
                </c:pt>
                <c:pt idx="393">
                  <c:v>2109.2779999999998</c:v>
                </c:pt>
                <c:pt idx="394">
                  <c:v>2113.3420000000001</c:v>
                </c:pt>
                <c:pt idx="395">
                  <c:v>2117.4009999999998</c:v>
                </c:pt>
                <c:pt idx="396">
                  <c:v>2121.4569999999999</c:v>
                </c:pt>
                <c:pt idx="397">
                  <c:v>2125.509</c:v>
                </c:pt>
                <c:pt idx="398">
                  <c:v>2129.558</c:v>
                </c:pt>
                <c:pt idx="399">
                  <c:v>2133.6019999999999</c:v>
                </c:pt>
                <c:pt idx="400">
                  <c:v>2137.643</c:v>
                </c:pt>
                <c:pt idx="401">
                  <c:v>2141.681</c:v>
                </c:pt>
                <c:pt idx="402">
                  <c:v>2145.7139999999999</c:v>
                </c:pt>
                <c:pt idx="403">
                  <c:v>2149.7440000000001</c:v>
                </c:pt>
                <c:pt idx="404">
                  <c:v>2153.77</c:v>
                </c:pt>
                <c:pt idx="405">
                  <c:v>2157.7930000000001</c:v>
                </c:pt>
                <c:pt idx="406">
                  <c:v>2161.8119999999999</c:v>
                </c:pt>
                <c:pt idx="407">
                  <c:v>2165.8270000000002</c:v>
                </c:pt>
                <c:pt idx="408">
                  <c:v>2169.8380000000002</c:v>
                </c:pt>
                <c:pt idx="409">
                  <c:v>2173.846</c:v>
                </c:pt>
                <c:pt idx="410">
                  <c:v>2177.8510000000001</c:v>
                </c:pt>
                <c:pt idx="411">
                  <c:v>2181.8510000000001</c:v>
                </c:pt>
                <c:pt idx="412">
                  <c:v>2185.848</c:v>
                </c:pt>
                <c:pt idx="413">
                  <c:v>2189.8409999999999</c:v>
                </c:pt>
                <c:pt idx="414">
                  <c:v>2193.8310000000001</c:v>
                </c:pt>
                <c:pt idx="415">
                  <c:v>2197.817</c:v>
                </c:pt>
                <c:pt idx="416">
                  <c:v>2201.799</c:v>
                </c:pt>
                <c:pt idx="417">
                  <c:v>2205.7779999999998</c:v>
                </c:pt>
                <c:pt idx="418">
                  <c:v>2209.7530000000002</c:v>
                </c:pt>
                <c:pt idx="419">
                  <c:v>2213.7249999999999</c:v>
                </c:pt>
                <c:pt idx="420">
                  <c:v>2217.6930000000002</c:v>
                </c:pt>
                <c:pt idx="421">
                  <c:v>2221.6570000000002</c:v>
                </c:pt>
                <c:pt idx="422">
                  <c:v>2225.6179999999999</c:v>
                </c:pt>
                <c:pt idx="423">
                  <c:v>2229.5749999999998</c:v>
                </c:pt>
                <c:pt idx="424">
                  <c:v>2233.529</c:v>
                </c:pt>
                <c:pt idx="425">
                  <c:v>2237.4789999999998</c:v>
                </c:pt>
                <c:pt idx="426">
                  <c:v>2241.4250000000002</c:v>
                </c:pt>
                <c:pt idx="427">
                  <c:v>2245.3679999999999</c:v>
                </c:pt>
                <c:pt idx="428">
                  <c:v>2249.3069999999998</c:v>
                </c:pt>
                <c:pt idx="429">
                  <c:v>2253.2429999999999</c:v>
                </c:pt>
                <c:pt idx="430">
                  <c:v>2257.1750000000002</c:v>
                </c:pt>
                <c:pt idx="431">
                  <c:v>2261.1039999999998</c:v>
                </c:pt>
                <c:pt idx="432">
                  <c:v>2265.029</c:v>
                </c:pt>
                <c:pt idx="433">
                  <c:v>2268.9499999999998</c:v>
                </c:pt>
                <c:pt idx="434">
                  <c:v>2272.8679999999999</c:v>
                </c:pt>
                <c:pt idx="435">
                  <c:v>2276.7829999999999</c:v>
                </c:pt>
                <c:pt idx="436">
                  <c:v>2280.694</c:v>
                </c:pt>
                <c:pt idx="437">
                  <c:v>2284.6010000000001</c:v>
                </c:pt>
                <c:pt idx="438">
                  <c:v>2288.5050000000001</c:v>
                </c:pt>
                <c:pt idx="439">
                  <c:v>2292.4050000000002</c:v>
                </c:pt>
                <c:pt idx="440">
                  <c:v>2296.3020000000001</c:v>
                </c:pt>
                <c:pt idx="441">
                  <c:v>2300.1950000000002</c:v>
                </c:pt>
                <c:pt idx="442">
                  <c:v>2304.085</c:v>
                </c:pt>
                <c:pt idx="443">
                  <c:v>2307.971</c:v>
                </c:pt>
                <c:pt idx="444">
                  <c:v>2311.8539999999998</c:v>
                </c:pt>
                <c:pt idx="445">
                  <c:v>2315.7339999999999</c:v>
                </c:pt>
                <c:pt idx="446">
                  <c:v>2319.6089999999999</c:v>
                </c:pt>
                <c:pt idx="447">
                  <c:v>2323.482</c:v>
                </c:pt>
                <c:pt idx="448">
                  <c:v>2327.3510000000001</c:v>
                </c:pt>
                <c:pt idx="449">
                  <c:v>2331.2159999999999</c:v>
                </c:pt>
                <c:pt idx="450">
                  <c:v>2335.078</c:v>
                </c:pt>
                <c:pt idx="451">
                  <c:v>2338.9369999999999</c:v>
                </c:pt>
                <c:pt idx="452">
                  <c:v>2342.7919999999999</c:v>
                </c:pt>
                <c:pt idx="453">
                  <c:v>2346.643</c:v>
                </c:pt>
                <c:pt idx="454">
                  <c:v>2350.4920000000002</c:v>
                </c:pt>
                <c:pt idx="455">
                  <c:v>2354.3359999999998</c:v>
                </c:pt>
                <c:pt idx="456">
                  <c:v>2358.1779999999999</c:v>
                </c:pt>
                <c:pt idx="457">
                  <c:v>2362.0149999999999</c:v>
                </c:pt>
                <c:pt idx="458">
                  <c:v>2365.85</c:v>
                </c:pt>
                <c:pt idx="459">
                  <c:v>2369.681</c:v>
                </c:pt>
                <c:pt idx="460">
                  <c:v>2373.5079999999998</c:v>
                </c:pt>
                <c:pt idx="461">
                  <c:v>2377.3330000000001</c:v>
                </c:pt>
                <c:pt idx="462">
                  <c:v>2381.1529999999998</c:v>
                </c:pt>
                <c:pt idx="463">
                  <c:v>2384.971</c:v>
                </c:pt>
                <c:pt idx="464">
                  <c:v>2388.7849999999999</c:v>
                </c:pt>
                <c:pt idx="465">
                  <c:v>2392.5949999999998</c:v>
                </c:pt>
                <c:pt idx="466">
                  <c:v>2396.402</c:v>
                </c:pt>
                <c:pt idx="467">
                  <c:v>2400.2060000000001</c:v>
                </c:pt>
                <c:pt idx="468">
                  <c:v>2404.0070000000001</c:v>
                </c:pt>
                <c:pt idx="469">
                  <c:v>2407.8040000000001</c:v>
                </c:pt>
                <c:pt idx="470">
                  <c:v>2411.5970000000002</c:v>
                </c:pt>
                <c:pt idx="471">
                  <c:v>2415.3879999999999</c:v>
                </c:pt>
                <c:pt idx="472">
                  <c:v>2419.174</c:v>
                </c:pt>
                <c:pt idx="473">
                  <c:v>2422.9580000000001</c:v>
                </c:pt>
                <c:pt idx="474">
                  <c:v>2426.7379999999998</c:v>
                </c:pt>
                <c:pt idx="475">
                  <c:v>2430.5149999999999</c:v>
                </c:pt>
                <c:pt idx="476">
                  <c:v>2434.2890000000002</c:v>
                </c:pt>
                <c:pt idx="477">
                  <c:v>2438.0590000000002</c:v>
                </c:pt>
                <c:pt idx="478">
                  <c:v>2441.8249999999998</c:v>
                </c:pt>
                <c:pt idx="479">
                  <c:v>2445.5889999999999</c:v>
                </c:pt>
                <c:pt idx="480">
                  <c:v>2449.3490000000002</c:v>
                </c:pt>
                <c:pt idx="481">
                  <c:v>2453.1060000000002</c:v>
                </c:pt>
                <c:pt idx="482">
                  <c:v>2456.8589999999999</c:v>
                </c:pt>
                <c:pt idx="483">
                  <c:v>2460.61</c:v>
                </c:pt>
                <c:pt idx="484">
                  <c:v>2464.3560000000002</c:v>
                </c:pt>
                <c:pt idx="485">
                  <c:v>2468.1</c:v>
                </c:pt>
                <c:pt idx="486">
                  <c:v>2471.84</c:v>
                </c:pt>
                <c:pt idx="487">
                  <c:v>2475.5770000000002</c:v>
                </c:pt>
                <c:pt idx="488">
                  <c:v>2479.3110000000001</c:v>
                </c:pt>
                <c:pt idx="489">
                  <c:v>2483.0410000000002</c:v>
                </c:pt>
                <c:pt idx="490">
                  <c:v>2486.768</c:v>
                </c:pt>
                <c:pt idx="491">
                  <c:v>2490.4920000000002</c:v>
                </c:pt>
                <c:pt idx="492">
                  <c:v>2494.2130000000002</c:v>
                </c:pt>
                <c:pt idx="493">
                  <c:v>2497.9299999999998</c:v>
                </c:pt>
                <c:pt idx="494">
                  <c:v>2501.6439999999998</c:v>
                </c:pt>
                <c:pt idx="495">
                  <c:v>2505.355</c:v>
                </c:pt>
                <c:pt idx="496">
                  <c:v>2509.0619999999999</c:v>
                </c:pt>
                <c:pt idx="497">
                  <c:v>2512.7660000000001</c:v>
                </c:pt>
                <c:pt idx="498">
                  <c:v>2516.4670000000001</c:v>
                </c:pt>
                <c:pt idx="499">
                  <c:v>2520.165</c:v>
                </c:pt>
                <c:pt idx="500">
                  <c:v>2523.8589999999999</c:v>
                </c:pt>
                <c:pt idx="501">
                  <c:v>2527.5509999999999</c:v>
                </c:pt>
                <c:pt idx="502">
                  <c:v>2531.239</c:v>
                </c:pt>
                <c:pt idx="503">
                  <c:v>2534.9229999999998</c:v>
                </c:pt>
                <c:pt idx="504">
                  <c:v>2538.605</c:v>
                </c:pt>
                <c:pt idx="505">
                  <c:v>2542.2829999999999</c:v>
                </c:pt>
                <c:pt idx="506">
                  <c:v>2545.9580000000001</c:v>
                </c:pt>
                <c:pt idx="507">
                  <c:v>2549.63</c:v>
                </c:pt>
                <c:pt idx="508">
                  <c:v>2553.299</c:v>
                </c:pt>
                <c:pt idx="509">
                  <c:v>2556.9639999999999</c:v>
                </c:pt>
                <c:pt idx="510">
                  <c:v>2560.6260000000002</c:v>
                </c:pt>
                <c:pt idx="511">
                  <c:v>2564.2849999999999</c:v>
                </c:pt>
                <c:pt idx="512">
                  <c:v>2567.9409999999998</c:v>
                </c:pt>
                <c:pt idx="513">
                  <c:v>2571.5940000000001</c:v>
                </c:pt>
                <c:pt idx="514">
                  <c:v>2575.2429999999999</c:v>
                </c:pt>
                <c:pt idx="515">
                  <c:v>2578.89</c:v>
                </c:pt>
                <c:pt idx="516">
                  <c:v>2582.5329999999999</c:v>
                </c:pt>
                <c:pt idx="517">
                  <c:v>2586.1729999999998</c:v>
                </c:pt>
                <c:pt idx="518">
                  <c:v>2589.8090000000002</c:v>
                </c:pt>
                <c:pt idx="519">
                  <c:v>2593.4430000000002</c:v>
                </c:pt>
                <c:pt idx="520">
                  <c:v>2597.0729999999999</c:v>
                </c:pt>
                <c:pt idx="521">
                  <c:v>2600.701</c:v>
                </c:pt>
                <c:pt idx="522">
                  <c:v>2604.3249999999998</c:v>
                </c:pt>
                <c:pt idx="523">
                  <c:v>2607.9459999999999</c:v>
                </c:pt>
                <c:pt idx="524">
                  <c:v>2611.5639999999999</c:v>
                </c:pt>
                <c:pt idx="525">
                  <c:v>2615.1779999999999</c:v>
                </c:pt>
                <c:pt idx="526">
                  <c:v>2618.79</c:v>
                </c:pt>
                <c:pt idx="527">
                  <c:v>2622.3980000000001</c:v>
                </c:pt>
                <c:pt idx="528">
                  <c:v>2626.0039999999999</c:v>
                </c:pt>
                <c:pt idx="529">
                  <c:v>2629.6060000000002</c:v>
                </c:pt>
                <c:pt idx="530">
                  <c:v>2633.2049999999999</c:v>
                </c:pt>
                <c:pt idx="531">
                  <c:v>2636.8009999999999</c:v>
                </c:pt>
                <c:pt idx="532">
                  <c:v>2640.3939999999998</c:v>
                </c:pt>
                <c:pt idx="533">
                  <c:v>2643.9830000000002</c:v>
                </c:pt>
                <c:pt idx="534">
                  <c:v>2647.57</c:v>
                </c:pt>
                <c:pt idx="535">
                  <c:v>2651.1529999999998</c:v>
                </c:pt>
                <c:pt idx="536">
                  <c:v>2654.7339999999999</c:v>
                </c:pt>
                <c:pt idx="537">
                  <c:v>2658.3110000000001</c:v>
                </c:pt>
                <c:pt idx="538">
                  <c:v>2661.8850000000002</c:v>
                </c:pt>
                <c:pt idx="539">
                  <c:v>2665.4560000000001</c:v>
                </c:pt>
                <c:pt idx="540">
                  <c:v>2669.0250000000001</c:v>
                </c:pt>
                <c:pt idx="541">
                  <c:v>2672.5889999999999</c:v>
                </c:pt>
                <c:pt idx="542">
                  <c:v>2676.1509999999998</c:v>
                </c:pt>
                <c:pt idx="543">
                  <c:v>2679.71</c:v>
                </c:pt>
                <c:pt idx="544">
                  <c:v>2683.2660000000001</c:v>
                </c:pt>
                <c:pt idx="545">
                  <c:v>2686.819</c:v>
                </c:pt>
                <c:pt idx="546">
                  <c:v>2690.3679999999999</c:v>
                </c:pt>
                <c:pt idx="547">
                  <c:v>2693.915</c:v>
                </c:pt>
                <c:pt idx="548">
                  <c:v>2697.4580000000001</c:v>
                </c:pt>
                <c:pt idx="549">
                  <c:v>2700.9989999999998</c:v>
                </c:pt>
                <c:pt idx="550">
                  <c:v>2704.5360000000001</c:v>
                </c:pt>
                <c:pt idx="551">
                  <c:v>2708.0709999999999</c:v>
                </c:pt>
                <c:pt idx="552">
                  <c:v>2711.6019999999999</c:v>
                </c:pt>
                <c:pt idx="553">
                  <c:v>2715.13</c:v>
                </c:pt>
                <c:pt idx="554">
                  <c:v>2718.6559999999999</c:v>
                </c:pt>
                <c:pt idx="555">
                  <c:v>2722.1779999999999</c:v>
                </c:pt>
                <c:pt idx="556">
                  <c:v>2725.6970000000001</c:v>
                </c:pt>
                <c:pt idx="557">
                  <c:v>2729.2139999999999</c:v>
                </c:pt>
                <c:pt idx="558">
                  <c:v>2732.7269999999999</c:v>
                </c:pt>
                <c:pt idx="559">
                  <c:v>2736.2370000000001</c:v>
                </c:pt>
                <c:pt idx="560">
                  <c:v>2739.7440000000001</c:v>
                </c:pt>
                <c:pt idx="561">
                  <c:v>2743.2489999999998</c:v>
                </c:pt>
                <c:pt idx="562">
                  <c:v>2746.75</c:v>
                </c:pt>
                <c:pt idx="563">
                  <c:v>2750.248</c:v>
                </c:pt>
                <c:pt idx="564">
                  <c:v>2753.7429999999999</c:v>
                </c:pt>
                <c:pt idx="565">
                  <c:v>2757.2359999999999</c:v>
                </c:pt>
                <c:pt idx="566">
                  <c:v>2760.7249999999999</c:v>
                </c:pt>
                <c:pt idx="567">
                  <c:v>2764.2109999999998</c:v>
                </c:pt>
                <c:pt idx="568">
                  <c:v>2767.6950000000002</c:v>
                </c:pt>
                <c:pt idx="569">
                  <c:v>2771.1750000000002</c:v>
                </c:pt>
                <c:pt idx="570">
                  <c:v>2774.652</c:v>
                </c:pt>
                <c:pt idx="571">
                  <c:v>2778.127</c:v>
                </c:pt>
                <c:pt idx="572">
                  <c:v>2781.598</c:v>
                </c:pt>
                <c:pt idx="573">
                  <c:v>2785.067</c:v>
                </c:pt>
                <c:pt idx="574">
                  <c:v>2788.5320000000002</c:v>
                </c:pt>
                <c:pt idx="575">
                  <c:v>2791.9949999999999</c:v>
                </c:pt>
                <c:pt idx="576">
                  <c:v>2795.4549999999999</c:v>
                </c:pt>
                <c:pt idx="577">
                  <c:v>2798.9110000000001</c:v>
                </c:pt>
                <c:pt idx="578">
                  <c:v>2802.3649999999998</c:v>
                </c:pt>
                <c:pt idx="579">
                  <c:v>2805.8159999999998</c:v>
                </c:pt>
                <c:pt idx="580">
                  <c:v>2809.2640000000001</c:v>
                </c:pt>
                <c:pt idx="581">
                  <c:v>2812.7089999999998</c:v>
                </c:pt>
                <c:pt idx="582">
                  <c:v>2816.1509999999998</c:v>
                </c:pt>
                <c:pt idx="583">
                  <c:v>2819.59</c:v>
                </c:pt>
                <c:pt idx="584">
                  <c:v>2823.0259999999998</c:v>
                </c:pt>
                <c:pt idx="585">
                  <c:v>2826.46</c:v>
                </c:pt>
                <c:pt idx="586">
                  <c:v>2829.89</c:v>
                </c:pt>
                <c:pt idx="587">
                  <c:v>2833.3180000000002</c:v>
                </c:pt>
                <c:pt idx="588">
                  <c:v>2836.7420000000002</c:v>
                </c:pt>
                <c:pt idx="589">
                  <c:v>2840.1640000000002</c:v>
                </c:pt>
                <c:pt idx="590">
                  <c:v>2843.5830000000001</c:v>
                </c:pt>
                <c:pt idx="591">
                  <c:v>2846.9989999999998</c:v>
                </c:pt>
                <c:pt idx="592">
                  <c:v>2850.4119999999998</c:v>
                </c:pt>
                <c:pt idx="593">
                  <c:v>2853.8220000000001</c:v>
                </c:pt>
                <c:pt idx="594">
                  <c:v>2857.2289999999998</c:v>
                </c:pt>
                <c:pt idx="595">
                  <c:v>2860.634</c:v>
                </c:pt>
                <c:pt idx="596">
                  <c:v>2864.0349999999999</c:v>
                </c:pt>
                <c:pt idx="597">
                  <c:v>2867.4340000000002</c:v>
                </c:pt>
                <c:pt idx="598">
                  <c:v>2870.83</c:v>
                </c:pt>
                <c:pt idx="599">
                  <c:v>2874.223</c:v>
                </c:pt>
                <c:pt idx="600">
                  <c:v>2877.6129999999998</c:v>
                </c:pt>
                <c:pt idx="601">
                  <c:v>2881</c:v>
                </c:pt>
                <c:pt idx="602">
                  <c:v>2884.3850000000002</c:v>
                </c:pt>
                <c:pt idx="603">
                  <c:v>2887.7660000000001</c:v>
                </c:pt>
                <c:pt idx="604">
                  <c:v>2891.145</c:v>
                </c:pt>
                <c:pt idx="605">
                  <c:v>2894.5210000000002</c:v>
                </c:pt>
                <c:pt idx="606">
                  <c:v>2897.8939999999998</c:v>
                </c:pt>
                <c:pt idx="607">
                  <c:v>2901.2640000000001</c:v>
                </c:pt>
                <c:pt idx="608">
                  <c:v>2904.6309999999999</c:v>
                </c:pt>
                <c:pt idx="609">
                  <c:v>2907.9960000000001</c:v>
                </c:pt>
                <c:pt idx="610">
                  <c:v>2911.3580000000002</c:v>
                </c:pt>
                <c:pt idx="611">
                  <c:v>2914.7170000000001</c:v>
                </c:pt>
                <c:pt idx="612">
                  <c:v>2918.0729999999999</c:v>
                </c:pt>
                <c:pt idx="613">
                  <c:v>2921.4259999999999</c:v>
                </c:pt>
                <c:pt idx="614">
                  <c:v>2924.777</c:v>
                </c:pt>
                <c:pt idx="615">
                  <c:v>2928.1239999999998</c:v>
                </c:pt>
                <c:pt idx="616">
                  <c:v>2931.4690000000001</c:v>
                </c:pt>
                <c:pt idx="617">
                  <c:v>2934.8110000000001</c:v>
                </c:pt>
                <c:pt idx="618">
                  <c:v>2938.15</c:v>
                </c:pt>
                <c:pt idx="619">
                  <c:v>2941.4870000000001</c:v>
                </c:pt>
                <c:pt idx="620">
                  <c:v>2944.8209999999999</c:v>
                </c:pt>
                <c:pt idx="621">
                  <c:v>2948.152</c:v>
                </c:pt>
                <c:pt idx="622">
                  <c:v>2951.48</c:v>
                </c:pt>
                <c:pt idx="623">
                  <c:v>2954.8049999999998</c:v>
                </c:pt>
                <c:pt idx="624">
                  <c:v>2958.1280000000002</c:v>
                </c:pt>
                <c:pt idx="625">
                  <c:v>2961.4470000000001</c:v>
                </c:pt>
                <c:pt idx="626">
                  <c:v>2964.7649999999999</c:v>
                </c:pt>
                <c:pt idx="627">
                  <c:v>2968.0790000000002</c:v>
                </c:pt>
                <c:pt idx="628">
                  <c:v>2971.39</c:v>
                </c:pt>
                <c:pt idx="629">
                  <c:v>2974.6990000000001</c:v>
                </c:pt>
                <c:pt idx="630">
                  <c:v>2978.0050000000001</c:v>
                </c:pt>
                <c:pt idx="631">
                  <c:v>2981.308</c:v>
                </c:pt>
                <c:pt idx="632">
                  <c:v>2984.6089999999999</c:v>
                </c:pt>
                <c:pt idx="633">
                  <c:v>2987.9070000000002</c:v>
                </c:pt>
                <c:pt idx="634">
                  <c:v>2991.2020000000002</c:v>
                </c:pt>
                <c:pt idx="635">
                  <c:v>2994.4940000000001</c:v>
                </c:pt>
                <c:pt idx="636">
                  <c:v>2997.7840000000001</c:v>
                </c:pt>
                <c:pt idx="637">
                  <c:v>3001.07</c:v>
                </c:pt>
                <c:pt idx="638">
                  <c:v>3004.355</c:v>
                </c:pt>
                <c:pt idx="639">
                  <c:v>3007.636</c:v>
                </c:pt>
                <c:pt idx="640">
                  <c:v>3010.915</c:v>
                </c:pt>
                <c:pt idx="641">
                  <c:v>3014.1909999999998</c:v>
                </c:pt>
                <c:pt idx="642">
                  <c:v>3017.4639999999999</c:v>
                </c:pt>
                <c:pt idx="643">
                  <c:v>3020.7339999999999</c:v>
                </c:pt>
                <c:pt idx="644">
                  <c:v>3024.002</c:v>
                </c:pt>
                <c:pt idx="645">
                  <c:v>3027.2669999999998</c:v>
                </c:pt>
                <c:pt idx="646">
                  <c:v>3030.53</c:v>
                </c:pt>
                <c:pt idx="647">
                  <c:v>3033.7890000000002</c:v>
                </c:pt>
                <c:pt idx="648">
                  <c:v>3037.0459999999998</c:v>
                </c:pt>
                <c:pt idx="649">
                  <c:v>3040.3009999999999</c:v>
                </c:pt>
                <c:pt idx="650">
                  <c:v>3043.5520000000001</c:v>
                </c:pt>
                <c:pt idx="651">
                  <c:v>3046.8009999999999</c:v>
                </c:pt>
                <c:pt idx="652">
                  <c:v>3050.0479999999998</c:v>
                </c:pt>
                <c:pt idx="653">
                  <c:v>3053.2910000000002</c:v>
                </c:pt>
                <c:pt idx="654">
                  <c:v>3056.5320000000002</c:v>
                </c:pt>
                <c:pt idx="655">
                  <c:v>3059.7710000000002</c:v>
                </c:pt>
                <c:pt idx="656">
                  <c:v>3063.0059999999999</c:v>
                </c:pt>
                <c:pt idx="657">
                  <c:v>3066.239</c:v>
                </c:pt>
                <c:pt idx="658">
                  <c:v>3069.4690000000001</c:v>
                </c:pt>
                <c:pt idx="659">
                  <c:v>3072.6970000000001</c:v>
                </c:pt>
                <c:pt idx="660">
                  <c:v>3075.922</c:v>
                </c:pt>
                <c:pt idx="661">
                  <c:v>3079.1439999999998</c:v>
                </c:pt>
                <c:pt idx="662">
                  <c:v>3082.364</c:v>
                </c:pt>
                <c:pt idx="663">
                  <c:v>3085.5810000000001</c:v>
                </c:pt>
                <c:pt idx="664">
                  <c:v>3088.7950000000001</c:v>
                </c:pt>
                <c:pt idx="665">
                  <c:v>3092.0070000000001</c:v>
                </c:pt>
                <c:pt idx="666">
                  <c:v>3095.2159999999999</c:v>
                </c:pt>
                <c:pt idx="667">
                  <c:v>3098.4229999999998</c:v>
                </c:pt>
                <c:pt idx="668">
                  <c:v>3101.627</c:v>
                </c:pt>
                <c:pt idx="669">
                  <c:v>3104.828</c:v>
                </c:pt>
                <c:pt idx="670">
                  <c:v>3108.0259999999998</c:v>
                </c:pt>
                <c:pt idx="671">
                  <c:v>3111.2220000000002</c:v>
                </c:pt>
                <c:pt idx="672">
                  <c:v>3114.4160000000002</c:v>
                </c:pt>
                <c:pt idx="673">
                  <c:v>3117.607</c:v>
                </c:pt>
                <c:pt idx="674">
                  <c:v>3120.7950000000001</c:v>
                </c:pt>
                <c:pt idx="675">
                  <c:v>3123.98</c:v>
                </c:pt>
                <c:pt idx="676">
                  <c:v>3127.163</c:v>
                </c:pt>
                <c:pt idx="677">
                  <c:v>3130.3440000000001</c:v>
                </c:pt>
                <c:pt idx="678">
                  <c:v>3133.5210000000002</c:v>
                </c:pt>
                <c:pt idx="679">
                  <c:v>3136.6959999999999</c:v>
                </c:pt>
                <c:pt idx="680">
                  <c:v>3139.8690000000001</c:v>
                </c:pt>
                <c:pt idx="681">
                  <c:v>3143.0390000000002</c:v>
                </c:pt>
                <c:pt idx="682">
                  <c:v>3146.2060000000001</c:v>
                </c:pt>
                <c:pt idx="683">
                  <c:v>3149.3710000000001</c:v>
                </c:pt>
                <c:pt idx="684">
                  <c:v>3152.5329999999999</c:v>
                </c:pt>
                <c:pt idx="685">
                  <c:v>3155.6930000000002</c:v>
                </c:pt>
                <c:pt idx="686">
                  <c:v>3158.85</c:v>
                </c:pt>
                <c:pt idx="687">
                  <c:v>3162.0050000000001</c:v>
                </c:pt>
                <c:pt idx="688">
                  <c:v>3165.1570000000002</c:v>
                </c:pt>
                <c:pt idx="689">
                  <c:v>3168.306</c:v>
                </c:pt>
                <c:pt idx="690">
                  <c:v>3171.453</c:v>
                </c:pt>
                <c:pt idx="691">
                  <c:v>3174.5970000000002</c:v>
                </c:pt>
                <c:pt idx="692">
                  <c:v>3177.739</c:v>
                </c:pt>
                <c:pt idx="693">
                  <c:v>3180.8780000000002</c:v>
                </c:pt>
                <c:pt idx="694">
                  <c:v>3184.0140000000001</c:v>
                </c:pt>
                <c:pt idx="695">
                  <c:v>3187.1489999999999</c:v>
                </c:pt>
                <c:pt idx="696">
                  <c:v>3190.28</c:v>
                </c:pt>
                <c:pt idx="697">
                  <c:v>3193.4090000000001</c:v>
                </c:pt>
                <c:pt idx="698">
                  <c:v>3196.5360000000001</c:v>
                </c:pt>
                <c:pt idx="699">
                  <c:v>3199.6590000000001</c:v>
                </c:pt>
                <c:pt idx="700">
                  <c:v>3202.7809999999999</c:v>
                </c:pt>
                <c:pt idx="701">
                  <c:v>3205.9</c:v>
                </c:pt>
                <c:pt idx="702">
                  <c:v>3209.0160000000001</c:v>
                </c:pt>
                <c:pt idx="703">
                  <c:v>3212.13</c:v>
                </c:pt>
                <c:pt idx="704">
                  <c:v>3215.241</c:v>
                </c:pt>
                <c:pt idx="705">
                  <c:v>3218.35</c:v>
                </c:pt>
                <c:pt idx="706">
                  <c:v>3221.4560000000001</c:v>
                </c:pt>
                <c:pt idx="707">
                  <c:v>3224.56</c:v>
                </c:pt>
                <c:pt idx="708">
                  <c:v>3227.6610000000001</c:v>
                </c:pt>
                <c:pt idx="709">
                  <c:v>3230.76</c:v>
                </c:pt>
                <c:pt idx="710">
                  <c:v>3233.8560000000002</c:v>
                </c:pt>
                <c:pt idx="711">
                  <c:v>3236.95</c:v>
                </c:pt>
                <c:pt idx="712">
                  <c:v>3240.0410000000002</c:v>
                </c:pt>
                <c:pt idx="713">
                  <c:v>3243.13</c:v>
                </c:pt>
                <c:pt idx="714">
                  <c:v>3246.2159999999999</c:v>
                </c:pt>
                <c:pt idx="715">
                  <c:v>3249.3</c:v>
                </c:pt>
                <c:pt idx="716">
                  <c:v>3252.3820000000001</c:v>
                </c:pt>
                <c:pt idx="717">
                  <c:v>3255.46</c:v>
                </c:pt>
                <c:pt idx="718">
                  <c:v>3258.5369999999998</c:v>
                </c:pt>
                <c:pt idx="719">
                  <c:v>3261.6109999999999</c:v>
                </c:pt>
                <c:pt idx="720">
                  <c:v>3264.6819999999998</c:v>
                </c:pt>
                <c:pt idx="721">
                  <c:v>3267.7510000000002</c:v>
                </c:pt>
                <c:pt idx="722">
                  <c:v>3270.8180000000002</c:v>
                </c:pt>
                <c:pt idx="723">
                  <c:v>3273.8820000000001</c:v>
                </c:pt>
                <c:pt idx="724">
                  <c:v>3276.9430000000002</c:v>
                </c:pt>
                <c:pt idx="725">
                  <c:v>3280.002</c:v>
                </c:pt>
                <c:pt idx="726">
                  <c:v>3283.0590000000002</c:v>
                </c:pt>
                <c:pt idx="727">
                  <c:v>3286.1129999999998</c:v>
                </c:pt>
                <c:pt idx="728">
                  <c:v>3289.165</c:v>
                </c:pt>
                <c:pt idx="729">
                  <c:v>3292.2139999999999</c:v>
                </c:pt>
                <c:pt idx="730">
                  <c:v>3295.261</c:v>
                </c:pt>
                <c:pt idx="731">
                  <c:v>3298.306</c:v>
                </c:pt>
                <c:pt idx="732">
                  <c:v>3301.348</c:v>
                </c:pt>
                <c:pt idx="733">
                  <c:v>3304.3870000000002</c:v>
                </c:pt>
                <c:pt idx="734">
                  <c:v>3307.4250000000002</c:v>
                </c:pt>
                <c:pt idx="735">
                  <c:v>3310.4589999999998</c:v>
                </c:pt>
                <c:pt idx="736">
                  <c:v>3313.4920000000002</c:v>
                </c:pt>
                <c:pt idx="737">
                  <c:v>3316.5210000000002</c:v>
                </c:pt>
                <c:pt idx="738">
                  <c:v>3319.549</c:v>
                </c:pt>
                <c:pt idx="739">
                  <c:v>3322.5740000000001</c:v>
                </c:pt>
                <c:pt idx="740">
                  <c:v>3325.5970000000002</c:v>
                </c:pt>
                <c:pt idx="741">
                  <c:v>3328.6170000000002</c:v>
                </c:pt>
                <c:pt idx="742">
                  <c:v>3331.6350000000002</c:v>
                </c:pt>
                <c:pt idx="743">
                  <c:v>3334.65</c:v>
                </c:pt>
                <c:pt idx="744">
                  <c:v>3337.663</c:v>
                </c:pt>
                <c:pt idx="745">
                  <c:v>3340.674</c:v>
                </c:pt>
                <c:pt idx="746">
                  <c:v>3343.6819999999998</c:v>
                </c:pt>
                <c:pt idx="747">
                  <c:v>3346.6880000000001</c:v>
                </c:pt>
                <c:pt idx="748">
                  <c:v>3349.6909999999998</c:v>
                </c:pt>
                <c:pt idx="749">
                  <c:v>3352.692</c:v>
                </c:pt>
                <c:pt idx="750">
                  <c:v>3355.6909999999998</c:v>
                </c:pt>
                <c:pt idx="751">
                  <c:v>3358.6869999999999</c:v>
                </c:pt>
                <c:pt idx="752">
                  <c:v>3361.681</c:v>
                </c:pt>
                <c:pt idx="753">
                  <c:v>3364.6729999999998</c:v>
                </c:pt>
                <c:pt idx="754">
                  <c:v>3367.6619999999998</c:v>
                </c:pt>
                <c:pt idx="755">
                  <c:v>3370.6489999999999</c:v>
                </c:pt>
                <c:pt idx="756">
                  <c:v>3373.6329999999998</c:v>
                </c:pt>
                <c:pt idx="757">
                  <c:v>3376.6149999999998</c:v>
                </c:pt>
                <c:pt idx="758">
                  <c:v>3379.5949999999998</c:v>
                </c:pt>
                <c:pt idx="759">
                  <c:v>3382.5720000000001</c:v>
                </c:pt>
                <c:pt idx="760">
                  <c:v>3385.547</c:v>
                </c:pt>
                <c:pt idx="761">
                  <c:v>3388.52</c:v>
                </c:pt>
                <c:pt idx="762">
                  <c:v>3391.49</c:v>
                </c:pt>
                <c:pt idx="763">
                  <c:v>3394.4580000000001</c:v>
                </c:pt>
                <c:pt idx="764">
                  <c:v>3397.424</c:v>
                </c:pt>
                <c:pt idx="765">
                  <c:v>3400.3870000000002</c:v>
                </c:pt>
                <c:pt idx="766">
                  <c:v>3403.348</c:v>
                </c:pt>
                <c:pt idx="767">
                  <c:v>3406.3069999999998</c:v>
                </c:pt>
                <c:pt idx="768">
                  <c:v>3409.2629999999999</c:v>
                </c:pt>
                <c:pt idx="769">
                  <c:v>3412.2170000000001</c:v>
                </c:pt>
                <c:pt idx="770">
                  <c:v>3415.1680000000001</c:v>
                </c:pt>
                <c:pt idx="771">
                  <c:v>3418.1179999999999</c:v>
                </c:pt>
                <c:pt idx="772">
                  <c:v>3421.0650000000001</c:v>
                </c:pt>
                <c:pt idx="773">
                  <c:v>3424.009</c:v>
                </c:pt>
                <c:pt idx="774">
                  <c:v>3426.951</c:v>
                </c:pt>
                <c:pt idx="775">
                  <c:v>3429.8910000000001</c:v>
                </c:pt>
                <c:pt idx="776">
                  <c:v>3432.8290000000002</c:v>
                </c:pt>
                <c:pt idx="777">
                  <c:v>3435.7640000000001</c:v>
                </c:pt>
                <c:pt idx="778">
                  <c:v>3438.6970000000001</c:v>
                </c:pt>
                <c:pt idx="779">
                  <c:v>3441.6280000000002</c:v>
                </c:pt>
                <c:pt idx="780">
                  <c:v>3444.5569999999998</c:v>
                </c:pt>
                <c:pt idx="781">
                  <c:v>3447.4830000000002</c:v>
                </c:pt>
                <c:pt idx="782">
                  <c:v>3450.4070000000002</c:v>
                </c:pt>
                <c:pt idx="783">
                  <c:v>3453.328</c:v>
                </c:pt>
                <c:pt idx="784">
                  <c:v>3456.2469999999998</c:v>
                </c:pt>
                <c:pt idx="785">
                  <c:v>3459.1640000000002</c:v>
                </c:pt>
                <c:pt idx="786">
                  <c:v>3462.0790000000002</c:v>
                </c:pt>
                <c:pt idx="787">
                  <c:v>3464.991</c:v>
                </c:pt>
                <c:pt idx="788">
                  <c:v>3467.902</c:v>
                </c:pt>
                <c:pt idx="789">
                  <c:v>3470.8090000000002</c:v>
                </c:pt>
                <c:pt idx="790">
                  <c:v>3473.7150000000001</c:v>
                </c:pt>
                <c:pt idx="791">
                  <c:v>3476.6179999999999</c:v>
                </c:pt>
                <c:pt idx="792">
                  <c:v>3479.5189999999998</c:v>
                </c:pt>
                <c:pt idx="793">
                  <c:v>3482.4180000000001</c:v>
                </c:pt>
                <c:pt idx="794">
                  <c:v>3485.3150000000001</c:v>
                </c:pt>
                <c:pt idx="795">
                  <c:v>3488.2089999999998</c:v>
                </c:pt>
                <c:pt idx="796">
                  <c:v>3491.1010000000001</c:v>
                </c:pt>
                <c:pt idx="797">
                  <c:v>3493.99</c:v>
                </c:pt>
                <c:pt idx="798">
                  <c:v>3496.8780000000002</c:v>
                </c:pt>
                <c:pt idx="799">
                  <c:v>3499.7629999999999</c:v>
                </c:pt>
                <c:pt idx="800">
                  <c:v>3502.6460000000002</c:v>
                </c:pt>
                <c:pt idx="801">
                  <c:v>3505.527</c:v>
                </c:pt>
                <c:pt idx="802">
                  <c:v>3508.4050000000002</c:v>
                </c:pt>
                <c:pt idx="803">
                  <c:v>3511.2809999999999</c:v>
                </c:pt>
                <c:pt idx="804">
                  <c:v>3514.1550000000002</c:v>
                </c:pt>
                <c:pt idx="805">
                  <c:v>3517.027</c:v>
                </c:pt>
                <c:pt idx="806">
                  <c:v>3519.8969999999999</c:v>
                </c:pt>
                <c:pt idx="807">
                  <c:v>3522.7640000000001</c:v>
                </c:pt>
                <c:pt idx="808">
                  <c:v>3525.6289999999999</c:v>
                </c:pt>
                <c:pt idx="809">
                  <c:v>3528.4920000000002</c:v>
                </c:pt>
                <c:pt idx="810">
                  <c:v>3531.3519999999999</c:v>
                </c:pt>
                <c:pt idx="811">
                  <c:v>3534.2109999999998</c:v>
                </c:pt>
                <c:pt idx="812">
                  <c:v>3537.067</c:v>
                </c:pt>
                <c:pt idx="813">
                  <c:v>3539.9209999999998</c:v>
                </c:pt>
                <c:pt idx="814">
                  <c:v>3542.7730000000001</c:v>
                </c:pt>
                <c:pt idx="815">
                  <c:v>3545.6219999999998</c:v>
                </c:pt>
                <c:pt idx="816">
                  <c:v>3548.4690000000001</c:v>
                </c:pt>
                <c:pt idx="817">
                  <c:v>3551.3150000000001</c:v>
                </c:pt>
                <c:pt idx="818">
                  <c:v>3554.1570000000002</c:v>
                </c:pt>
                <c:pt idx="819">
                  <c:v>3556.998</c:v>
                </c:pt>
                <c:pt idx="820">
                  <c:v>3559.837</c:v>
                </c:pt>
                <c:pt idx="821">
                  <c:v>3562.6729999999998</c:v>
                </c:pt>
                <c:pt idx="822">
                  <c:v>3565.5070000000001</c:v>
                </c:pt>
                <c:pt idx="823">
                  <c:v>3568.3389999999999</c:v>
                </c:pt>
                <c:pt idx="824">
                  <c:v>3571.1689999999999</c:v>
                </c:pt>
                <c:pt idx="825">
                  <c:v>3573.9960000000001</c:v>
                </c:pt>
                <c:pt idx="826">
                  <c:v>3576.8220000000001</c:v>
                </c:pt>
                <c:pt idx="827">
                  <c:v>3579.645</c:v>
                </c:pt>
                <c:pt idx="828">
                  <c:v>3582.4659999999999</c:v>
                </c:pt>
                <c:pt idx="829">
                  <c:v>3585.2849999999999</c:v>
                </c:pt>
                <c:pt idx="830">
                  <c:v>3588.1010000000001</c:v>
                </c:pt>
                <c:pt idx="831">
                  <c:v>3590.9160000000002</c:v>
                </c:pt>
                <c:pt idx="832">
                  <c:v>3593.7280000000001</c:v>
                </c:pt>
                <c:pt idx="833">
                  <c:v>3596.538</c:v>
                </c:pt>
                <c:pt idx="834">
                  <c:v>3599.346</c:v>
                </c:pt>
                <c:pt idx="835">
                  <c:v>3602.152</c:v>
                </c:pt>
                <c:pt idx="836">
                  <c:v>3604.9560000000001</c:v>
                </c:pt>
                <c:pt idx="837">
                  <c:v>3607.7570000000001</c:v>
                </c:pt>
                <c:pt idx="838">
                  <c:v>3610.556</c:v>
                </c:pt>
                <c:pt idx="839">
                  <c:v>3613.3539999999998</c:v>
                </c:pt>
                <c:pt idx="840">
                  <c:v>3616.1489999999999</c:v>
                </c:pt>
                <c:pt idx="841">
                  <c:v>3618.942</c:v>
                </c:pt>
                <c:pt idx="842">
                  <c:v>3621.732</c:v>
                </c:pt>
                <c:pt idx="843">
                  <c:v>3624.5210000000002</c:v>
                </c:pt>
                <c:pt idx="844">
                  <c:v>3627.3069999999998</c:v>
                </c:pt>
                <c:pt idx="845">
                  <c:v>3630.0920000000001</c:v>
                </c:pt>
                <c:pt idx="846">
                  <c:v>3632.8739999999998</c:v>
                </c:pt>
                <c:pt idx="847">
                  <c:v>3635.654</c:v>
                </c:pt>
                <c:pt idx="848">
                  <c:v>3638.4319999999998</c:v>
                </c:pt>
                <c:pt idx="849">
                  <c:v>3641.2080000000001</c:v>
                </c:pt>
                <c:pt idx="850">
                  <c:v>3643.982</c:v>
                </c:pt>
                <c:pt idx="851">
                  <c:v>3646.7530000000002</c:v>
                </c:pt>
                <c:pt idx="852">
                  <c:v>3649.5230000000001</c:v>
                </c:pt>
                <c:pt idx="853">
                  <c:v>3652.29</c:v>
                </c:pt>
                <c:pt idx="854">
                  <c:v>3655.0549999999998</c:v>
                </c:pt>
                <c:pt idx="855">
                  <c:v>3657.8180000000002</c:v>
                </c:pt>
                <c:pt idx="856">
                  <c:v>3660.5790000000002</c:v>
                </c:pt>
                <c:pt idx="857">
                  <c:v>3663.3380000000002</c:v>
                </c:pt>
                <c:pt idx="858">
                  <c:v>3666.0949999999998</c:v>
                </c:pt>
                <c:pt idx="859">
                  <c:v>3668.8490000000002</c:v>
                </c:pt>
                <c:pt idx="860">
                  <c:v>3671.6019999999999</c:v>
                </c:pt>
                <c:pt idx="861">
                  <c:v>3674.3519999999999</c:v>
                </c:pt>
                <c:pt idx="862">
                  <c:v>3677.1010000000001</c:v>
                </c:pt>
                <c:pt idx="863">
                  <c:v>3679.8470000000002</c:v>
                </c:pt>
                <c:pt idx="864">
                  <c:v>3682.5909999999999</c:v>
                </c:pt>
                <c:pt idx="865">
                  <c:v>3685.3330000000001</c:v>
                </c:pt>
                <c:pt idx="866">
                  <c:v>3688.0729999999999</c:v>
                </c:pt>
                <c:pt idx="867">
                  <c:v>3690.8110000000001</c:v>
                </c:pt>
                <c:pt idx="868">
                  <c:v>3693.547</c:v>
                </c:pt>
                <c:pt idx="869">
                  <c:v>3696.2809999999999</c:v>
                </c:pt>
                <c:pt idx="870">
                  <c:v>3699.0129999999999</c:v>
                </c:pt>
                <c:pt idx="871">
                  <c:v>3701.7420000000002</c:v>
                </c:pt>
                <c:pt idx="872">
                  <c:v>3704.47</c:v>
                </c:pt>
                <c:pt idx="873">
                  <c:v>3707.1950000000002</c:v>
                </c:pt>
                <c:pt idx="874">
                  <c:v>3709.9189999999999</c:v>
                </c:pt>
                <c:pt idx="875">
                  <c:v>3712.64</c:v>
                </c:pt>
                <c:pt idx="876">
                  <c:v>3715.3589999999999</c:v>
                </c:pt>
                <c:pt idx="877">
                  <c:v>3718.076</c:v>
                </c:pt>
                <c:pt idx="878">
                  <c:v>3720.7919999999999</c:v>
                </c:pt>
                <c:pt idx="879">
                  <c:v>3723.5050000000001</c:v>
                </c:pt>
                <c:pt idx="880">
                  <c:v>3726.2159999999999</c:v>
                </c:pt>
                <c:pt idx="881">
                  <c:v>3728.9250000000002</c:v>
                </c:pt>
                <c:pt idx="882">
                  <c:v>3731.6320000000001</c:v>
                </c:pt>
                <c:pt idx="883">
                  <c:v>3734.3359999999998</c:v>
                </c:pt>
                <c:pt idx="884">
                  <c:v>3737.0390000000002</c:v>
                </c:pt>
                <c:pt idx="885">
                  <c:v>3739.74</c:v>
                </c:pt>
                <c:pt idx="886">
                  <c:v>3742.4389999999999</c:v>
                </c:pt>
                <c:pt idx="887">
                  <c:v>3745.136</c:v>
                </c:pt>
                <c:pt idx="888">
                  <c:v>3747.83</c:v>
                </c:pt>
                <c:pt idx="889">
                  <c:v>3750.5230000000001</c:v>
                </c:pt>
                <c:pt idx="890">
                  <c:v>3753.2130000000002</c:v>
                </c:pt>
                <c:pt idx="891">
                  <c:v>3755.902</c:v>
                </c:pt>
                <c:pt idx="892">
                  <c:v>3758.5889999999999</c:v>
                </c:pt>
                <c:pt idx="893">
                  <c:v>3761.2730000000001</c:v>
                </c:pt>
                <c:pt idx="894">
                  <c:v>3763.9560000000001</c:v>
                </c:pt>
                <c:pt idx="895">
                  <c:v>3766.636</c:v>
                </c:pt>
                <c:pt idx="896">
                  <c:v>3769.3150000000001</c:v>
                </c:pt>
                <c:pt idx="897">
                  <c:v>3771.991</c:v>
                </c:pt>
                <c:pt idx="898">
                  <c:v>3774.665</c:v>
                </c:pt>
                <c:pt idx="899">
                  <c:v>3777.3380000000002</c:v>
                </c:pt>
                <c:pt idx="900">
                  <c:v>3780.0079999999998</c:v>
                </c:pt>
                <c:pt idx="901">
                  <c:v>3782.6770000000001</c:v>
                </c:pt>
                <c:pt idx="902">
                  <c:v>3785.3429999999998</c:v>
                </c:pt>
                <c:pt idx="903">
                  <c:v>3788.0070000000001</c:v>
                </c:pt>
                <c:pt idx="904">
                  <c:v>3790.67</c:v>
                </c:pt>
                <c:pt idx="905">
                  <c:v>3793.33</c:v>
                </c:pt>
                <c:pt idx="906">
                  <c:v>3795.989</c:v>
                </c:pt>
                <c:pt idx="907">
                  <c:v>3798.645</c:v>
                </c:pt>
                <c:pt idx="908">
                  <c:v>3801.299</c:v>
                </c:pt>
                <c:pt idx="909">
                  <c:v>3803.9520000000002</c:v>
                </c:pt>
                <c:pt idx="910">
                  <c:v>3806.6019999999999</c:v>
                </c:pt>
                <c:pt idx="911">
                  <c:v>3809.2510000000002</c:v>
                </c:pt>
                <c:pt idx="912">
                  <c:v>3811.8969999999999</c:v>
                </c:pt>
                <c:pt idx="913">
                  <c:v>3814.5419999999999</c:v>
                </c:pt>
                <c:pt idx="914">
                  <c:v>3817.1840000000002</c:v>
                </c:pt>
                <c:pt idx="915">
                  <c:v>3819.8249999999998</c:v>
                </c:pt>
                <c:pt idx="916">
                  <c:v>3822.4630000000002</c:v>
                </c:pt>
                <c:pt idx="917">
                  <c:v>3825.1</c:v>
                </c:pt>
                <c:pt idx="918">
                  <c:v>3827.7350000000001</c:v>
                </c:pt>
                <c:pt idx="919">
                  <c:v>3830.3670000000002</c:v>
                </c:pt>
                <c:pt idx="920">
                  <c:v>3832.998</c:v>
                </c:pt>
                <c:pt idx="921">
                  <c:v>3835.627</c:v>
                </c:pt>
                <c:pt idx="922">
                  <c:v>3838.2530000000002</c:v>
                </c:pt>
                <c:pt idx="923">
                  <c:v>3840.8780000000002</c:v>
                </c:pt>
                <c:pt idx="924">
                  <c:v>3843.5010000000002</c:v>
                </c:pt>
                <c:pt idx="925">
                  <c:v>3846.1219999999998</c:v>
                </c:pt>
                <c:pt idx="926">
                  <c:v>3848.741</c:v>
                </c:pt>
                <c:pt idx="927">
                  <c:v>3851.3580000000002</c:v>
                </c:pt>
                <c:pt idx="928">
                  <c:v>3853.973</c:v>
                </c:pt>
                <c:pt idx="929">
                  <c:v>3856.5859999999998</c:v>
                </c:pt>
                <c:pt idx="930">
                  <c:v>3859.1970000000001</c:v>
                </c:pt>
                <c:pt idx="931">
                  <c:v>3861.806</c:v>
                </c:pt>
                <c:pt idx="932">
                  <c:v>3864.4140000000002</c:v>
                </c:pt>
                <c:pt idx="933">
                  <c:v>3867.0189999999998</c:v>
                </c:pt>
                <c:pt idx="934">
                  <c:v>3869.6219999999998</c:v>
                </c:pt>
                <c:pt idx="935">
                  <c:v>3872.2240000000002</c:v>
                </c:pt>
                <c:pt idx="936">
                  <c:v>3874.8229999999999</c:v>
                </c:pt>
                <c:pt idx="937">
                  <c:v>3877.4209999999998</c:v>
                </c:pt>
                <c:pt idx="938">
                  <c:v>3880.0160000000001</c:v>
                </c:pt>
                <c:pt idx="939">
                  <c:v>3882.61</c:v>
                </c:pt>
                <c:pt idx="940">
                  <c:v>3885.2020000000002</c:v>
                </c:pt>
                <c:pt idx="941">
                  <c:v>3887.7919999999999</c:v>
                </c:pt>
                <c:pt idx="942">
                  <c:v>3890.38</c:v>
                </c:pt>
                <c:pt idx="943">
                  <c:v>3892.9659999999999</c:v>
                </c:pt>
                <c:pt idx="944">
                  <c:v>3895.55</c:v>
                </c:pt>
                <c:pt idx="945">
                  <c:v>3898.1320000000001</c:v>
                </c:pt>
                <c:pt idx="946">
                  <c:v>3900.7130000000002</c:v>
                </c:pt>
                <c:pt idx="947">
                  <c:v>3903.2910000000002</c:v>
                </c:pt>
                <c:pt idx="948">
                  <c:v>3905.8679999999999</c:v>
                </c:pt>
                <c:pt idx="949">
                  <c:v>3908.442</c:v>
                </c:pt>
                <c:pt idx="950">
                  <c:v>3911.0149999999999</c:v>
                </c:pt>
                <c:pt idx="951">
                  <c:v>3913.5859999999998</c:v>
                </c:pt>
                <c:pt idx="952">
                  <c:v>3916.1550000000002</c:v>
                </c:pt>
                <c:pt idx="953">
                  <c:v>3918.7220000000002</c:v>
                </c:pt>
                <c:pt idx="954">
                  <c:v>3921.2869999999998</c:v>
                </c:pt>
                <c:pt idx="955">
                  <c:v>3923.85</c:v>
                </c:pt>
                <c:pt idx="956">
                  <c:v>3926.4110000000001</c:v>
                </c:pt>
                <c:pt idx="957">
                  <c:v>3928.971</c:v>
                </c:pt>
                <c:pt idx="958">
                  <c:v>3931.5279999999998</c:v>
                </c:pt>
                <c:pt idx="959">
                  <c:v>3934.0839999999998</c:v>
                </c:pt>
                <c:pt idx="960">
                  <c:v>3936.6379999999999</c:v>
                </c:pt>
                <c:pt idx="961">
                  <c:v>3939.19</c:v>
                </c:pt>
                <c:pt idx="962">
                  <c:v>3941.74</c:v>
                </c:pt>
                <c:pt idx="963">
                  <c:v>3944.288</c:v>
                </c:pt>
                <c:pt idx="964">
                  <c:v>3946.8339999999998</c:v>
                </c:pt>
                <c:pt idx="965">
                  <c:v>3949.3780000000002</c:v>
                </c:pt>
                <c:pt idx="966">
                  <c:v>3951.9209999999998</c:v>
                </c:pt>
                <c:pt idx="967">
                  <c:v>3954.462</c:v>
                </c:pt>
                <c:pt idx="968">
                  <c:v>3957</c:v>
                </c:pt>
                <c:pt idx="969">
                  <c:v>3959.5369999999998</c:v>
                </c:pt>
                <c:pt idx="970">
                  <c:v>3962.0720000000001</c:v>
                </c:pt>
                <c:pt idx="971">
                  <c:v>3964.6060000000002</c:v>
                </c:pt>
                <c:pt idx="972">
                  <c:v>3967.1370000000002</c:v>
                </c:pt>
                <c:pt idx="973">
                  <c:v>3969.6669999999999</c:v>
                </c:pt>
                <c:pt idx="974">
                  <c:v>3972.194</c:v>
                </c:pt>
                <c:pt idx="975">
                  <c:v>3974.72</c:v>
                </c:pt>
                <c:pt idx="976">
                  <c:v>3977.2440000000001</c:v>
                </c:pt>
                <c:pt idx="977">
                  <c:v>3979.7660000000001</c:v>
                </c:pt>
                <c:pt idx="978">
                  <c:v>3982.2860000000001</c:v>
                </c:pt>
                <c:pt idx="979">
                  <c:v>3984.8049999999998</c:v>
                </c:pt>
                <c:pt idx="980">
                  <c:v>3987.3209999999999</c:v>
                </c:pt>
                <c:pt idx="981">
                  <c:v>3989.8359999999998</c:v>
                </c:pt>
                <c:pt idx="982">
                  <c:v>3992.3490000000002</c:v>
                </c:pt>
                <c:pt idx="983">
                  <c:v>3994.86</c:v>
                </c:pt>
                <c:pt idx="984">
                  <c:v>3997.3690000000001</c:v>
                </c:pt>
                <c:pt idx="985">
                  <c:v>3999.877</c:v>
                </c:pt>
                <c:pt idx="986">
                  <c:v>4002.3820000000001</c:v>
                </c:pt>
                <c:pt idx="987">
                  <c:v>4004.886</c:v>
                </c:pt>
                <c:pt idx="988">
                  <c:v>4007.3879999999999</c:v>
                </c:pt>
                <c:pt idx="989">
                  <c:v>4009.8879999999999</c:v>
                </c:pt>
                <c:pt idx="990">
                  <c:v>4012.386</c:v>
                </c:pt>
                <c:pt idx="991">
                  <c:v>4014.8829999999998</c:v>
                </c:pt>
                <c:pt idx="992">
                  <c:v>4017.377</c:v>
                </c:pt>
                <c:pt idx="993">
                  <c:v>4019.87</c:v>
                </c:pt>
                <c:pt idx="994">
                  <c:v>4022.3609999999999</c:v>
                </c:pt>
                <c:pt idx="995">
                  <c:v>4024.85</c:v>
                </c:pt>
                <c:pt idx="996">
                  <c:v>4027.3380000000002</c:v>
                </c:pt>
                <c:pt idx="997">
                  <c:v>4029.8229999999999</c:v>
                </c:pt>
                <c:pt idx="998">
                  <c:v>4032.3069999999998</c:v>
                </c:pt>
                <c:pt idx="999">
                  <c:v>4034.7890000000002</c:v>
                </c:pt>
                <c:pt idx="1000">
                  <c:v>4037.2689999999998</c:v>
                </c:pt>
                <c:pt idx="1001">
                  <c:v>4039.7469999999998</c:v>
                </c:pt>
                <c:pt idx="1002">
                  <c:v>4042.2240000000002</c:v>
                </c:pt>
                <c:pt idx="1003">
                  <c:v>4044.6990000000001</c:v>
                </c:pt>
                <c:pt idx="1004">
                  <c:v>4047.172</c:v>
                </c:pt>
                <c:pt idx="1005">
                  <c:v>4049.643</c:v>
                </c:pt>
                <c:pt idx="1006">
                  <c:v>4052.1120000000001</c:v>
                </c:pt>
                <c:pt idx="1007">
                  <c:v>4054.58</c:v>
                </c:pt>
                <c:pt idx="1008">
                  <c:v>4057.0459999999998</c:v>
                </c:pt>
                <c:pt idx="1009">
                  <c:v>4059.51</c:v>
                </c:pt>
                <c:pt idx="1010">
                  <c:v>4061.9720000000002</c:v>
                </c:pt>
                <c:pt idx="1011">
                  <c:v>4064.4319999999998</c:v>
                </c:pt>
                <c:pt idx="1012">
                  <c:v>4066.8910000000001</c:v>
                </c:pt>
                <c:pt idx="1013">
                  <c:v>4069.348</c:v>
                </c:pt>
                <c:pt idx="1014">
                  <c:v>4071.8029999999999</c:v>
                </c:pt>
                <c:pt idx="1015">
                  <c:v>4074.2559999999999</c:v>
                </c:pt>
                <c:pt idx="1016">
                  <c:v>4076.7080000000001</c:v>
                </c:pt>
                <c:pt idx="1017">
                  <c:v>4079.1579999999999</c:v>
                </c:pt>
                <c:pt idx="1018">
                  <c:v>4081.6060000000002</c:v>
                </c:pt>
                <c:pt idx="1019">
                  <c:v>4084.0520000000001</c:v>
                </c:pt>
                <c:pt idx="1020">
                  <c:v>4086.4969999999998</c:v>
                </c:pt>
                <c:pt idx="1021">
                  <c:v>4088.9389999999999</c:v>
                </c:pt>
                <c:pt idx="1022">
                  <c:v>4091.38</c:v>
                </c:pt>
                <c:pt idx="1023">
                  <c:v>4093.819</c:v>
                </c:pt>
                <c:pt idx="1024">
                  <c:v>4096.2569999999996</c:v>
                </c:pt>
                <c:pt idx="1025">
                  <c:v>4098.6930000000002</c:v>
                </c:pt>
                <c:pt idx="1026">
                  <c:v>4101.1270000000004</c:v>
                </c:pt>
                <c:pt idx="1027">
                  <c:v>4103.5590000000002</c:v>
                </c:pt>
                <c:pt idx="1028">
                  <c:v>4105.9889999999996</c:v>
                </c:pt>
                <c:pt idx="1029">
                  <c:v>4108.4179999999997</c:v>
                </c:pt>
                <c:pt idx="1030">
                  <c:v>4110.8450000000003</c:v>
                </c:pt>
                <c:pt idx="1031">
                  <c:v>4113.2700000000004</c:v>
                </c:pt>
                <c:pt idx="1032">
                  <c:v>4115.6940000000004</c:v>
                </c:pt>
                <c:pt idx="1033">
                  <c:v>4118.1149999999998</c:v>
                </c:pt>
                <c:pt idx="1034">
                  <c:v>4120.5349999999999</c:v>
                </c:pt>
                <c:pt idx="1035">
                  <c:v>4122.9539999999997</c:v>
                </c:pt>
                <c:pt idx="1036">
                  <c:v>4125.37</c:v>
                </c:pt>
                <c:pt idx="1037">
                  <c:v>4127.7849999999999</c:v>
                </c:pt>
                <c:pt idx="1038">
                  <c:v>4130.1980000000003</c:v>
                </c:pt>
                <c:pt idx="1039">
                  <c:v>4132.6090000000004</c:v>
                </c:pt>
                <c:pt idx="1040">
                  <c:v>4135.0190000000002</c:v>
                </c:pt>
                <c:pt idx="1041">
                  <c:v>4137.4269999999997</c:v>
                </c:pt>
                <c:pt idx="1042">
                  <c:v>4139.8329999999996</c:v>
                </c:pt>
                <c:pt idx="1043">
                  <c:v>4142.2370000000001</c:v>
                </c:pt>
              </c:numCache>
            </c:numRef>
          </c:xVal>
          <c:yVal>
            <c:numRef>
              <c:f>גיליון1!$G$7:$ANJ$7</c:f>
              <c:numCache>
                <c:formatCode>General</c:formatCode>
                <c:ptCount val="1044"/>
                <c:pt idx="0">
                  <c:v>-284.12</c:v>
                </c:pt>
                <c:pt idx="1">
                  <c:v>66.209999999999994</c:v>
                </c:pt>
                <c:pt idx="2">
                  <c:v>1074.8800000000001</c:v>
                </c:pt>
                <c:pt idx="3">
                  <c:v>4272.54</c:v>
                </c:pt>
                <c:pt idx="4">
                  <c:v>12249.88</c:v>
                </c:pt>
                <c:pt idx="5">
                  <c:v>26061.54</c:v>
                </c:pt>
                <c:pt idx="6">
                  <c:v>41766.54</c:v>
                </c:pt>
                <c:pt idx="7">
                  <c:v>51840.54</c:v>
                </c:pt>
                <c:pt idx="8">
                  <c:v>54397.88</c:v>
                </c:pt>
                <c:pt idx="9">
                  <c:v>52924.54</c:v>
                </c:pt>
                <c:pt idx="10">
                  <c:v>51337.54</c:v>
                </c:pt>
                <c:pt idx="11">
                  <c:v>50333.21</c:v>
                </c:pt>
                <c:pt idx="12">
                  <c:v>49492.54</c:v>
                </c:pt>
                <c:pt idx="13">
                  <c:v>48464.88</c:v>
                </c:pt>
                <c:pt idx="14">
                  <c:v>47155.54</c:v>
                </c:pt>
                <c:pt idx="15">
                  <c:v>45641.21</c:v>
                </c:pt>
                <c:pt idx="16">
                  <c:v>44001.21</c:v>
                </c:pt>
                <c:pt idx="17">
                  <c:v>42497.21</c:v>
                </c:pt>
                <c:pt idx="18">
                  <c:v>41118.54</c:v>
                </c:pt>
                <c:pt idx="19">
                  <c:v>40003.879999999997</c:v>
                </c:pt>
                <c:pt idx="20">
                  <c:v>38850.21</c:v>
                </c:pt>
                <c:pt idx="21">
                  <c:v>37878.54</c:v>
                </c:pt>
                <c:pt idx="22">
                  <c:v>36952.21</c:v>
                </c:pt>
                <c:pt idx="23">
                  <c:v>36068.879999999997</c:v>
                </c:pt>
                <c:pt idx="24">
                  <c:v>35137.21</c:v>
                </c:pt>
                <c:pt idx="25">
                  <c:v>34287.879999999997</c:v>
                </c:pt>
                <c:pt idx="26">
                  <c:v>33608.21</c:v>
                </c:pt>
                <c:pt idx="27">
                  <c:v>32880.54</c:v>
                </c:pt>
                <c:pt idx="28">
                  <c:v>32417.54</c:v>
                </c:pt>
                <c:pt idx="29">
                  <c:v>31974.54</c:v>
                </c:pt>
                <c:pt idx="30">
                  <c:v>31650.87</c:v>
                </c:pt>
                <c:pt idx="31">
                  <c:v>31378.54</c:v>
                </c:pt>
                <c:pt idx="32">
                  <c:v>31143.54</c:v>
                </c:pt>
                <c:pt idx="33">
                  <c:v>30928.21</c:v>
                </c:pt>
                <c:pt idx="34">
                  <c:v>30765.54</c:v>
                </c:pt>
                <c:pt idx="35">
                  <c:v>30672.880000000001</c:v>
                </c:pt>
                <c:pt idx="36">
                  <c:v>30590.880000000001</c:v>
                </c:pt>
                <c:pt idx="37">
                  <c:v>30642.87</c:v>
                </c:pt>
                <c:pt idx="38">
                  <c:v>30657.88</c:v>
                </c:pt>
                <c:pt idx="39">
                  <c:v>30789.88</c:v>
                </c:pt>
                <c:pt idx="40">
                  <c:v>30826.880000000001</c:v>
                </c:pt>
                <c:pt idx="41">
                  <c:v>30833.87</c:v>
                </c:pt>
                <c:pt idx="42">
                  <c:v>30888.880000000001</c:v>
                </c:pt>
                <c:pt idx="43">
                  <c:v>30950.21</c:v>
                </c:pt>
                <c:pt idx="44">
                  <c:v>31046.21</c:v>
                </c:pt>
                <c:pt idx="45">
                  <c:v>31096.21</c:v>
                </c:pt>
                <c:pt idx="46">
                  <c:v>31011.54</c:v>
                </c:pt>
                <c:pt idx="47">
                  <c:v>31006.21</c:v>
                </c:pt>
                <c:pt idx="48">
                  <c:v>30954.87</c:v>
                </c:pt>
                <c:pt idx="49">
                  <c:v>30887.88</c:v>
                </c:pt>
                <c:pt idx="50">
                  <c:v>30801.87</c:v>
                </c:pt>
                <c:pt idx="51">
                  <c:v>30642.54</c:v>
                </c:pt>
                <c:pt idx="52">
                  <c:v>30417.88</c:v>
                </c:pt>
                <c:pt idx="53">
                  <c:v>30356.21</c:v>
                </c:pt>
                <c:pt idx="54">
                  <c:v>30119.87</c:v>
                </c:pt>
                <c:pt idx="55">
                  <c:v>30027.54</c:v>
                </c:pt>
                <c:pt idx="56">
                  <c:v>29897.21</c:v>
                </c:pt>
                <c:pt idx="57">
                  <c:v>29811.21</c:v>
                </c:pt>
                <c:pt idx="58">
                  <c:v>29525.54</c:v>
                </c:pt>
                <c:pt idx="59">
                  <c:v>29100.21</c:v>
                </c:pt>
                <c:pt idx="60">
                  <c:v>28682.21</c:v>
                </c:pt>
                <c:pt idx="61">
                  <c:v>28279.21</c:v>
                </c:pt>
                <c:pt idx="62">
                  <c:v>27926.880000000001</c:v>
                </c:pt>
                <c:pt idx="63">
                  <c:v>27687.54</c:v>
                </c:pt>
                <c:pt idx="64">
                  <c:v>27467.21</c:v>
                </c:pt>
                <c:pt idx="65">
                  <c:v>27322.21</c:v>
                </c:pt>
                <c:pt idx="66">
                  <c:v>27148.54</c:v>
                </c:pt>
                <c:pt idx="67">
                  <c:v>27105.54</c:v>
                </c:pt>
                <c:pt idx="68">
                  <c:v>27045.54</c:v>
                </c:pt>
                <c:pt idx="69">
                  <c:v>26885.88</c:v>
                </c:pt>
                <c:pt idx="70">
                  <c:v>26821.88</c:v>
                </c:pt>
                <c:pt idx="71">
                  <c:v>26683.54</c:v>
                </c:pt>
                <c:pt idx="72">
                  <c:v>26584.880000000001</c:v>
                </c:pt>
                <c:pt idx="73">
                  <c:v>26458.21</c:v>
                </c:pt>
                <c:pt idx="74">
                  <c:v>26349.21</c:v>
                </c:pt>
                <c:pt idx="75">
                  <c:v>26210.880000000001</c:v>
                </c:pt>
                <c:pt idx="76">
                  <c:v>26043.88</c:v>
                </c:pt>
                <c:pt idx="77">
                  <c:v>25927.88</c:v>
                </c:pt>
                <c:pt idx="78">
                  <c:v>25736.880000000001</c:v>
                </c:pt>
                <c:pt idx="79">
                  <c:v>25461.54</c:v>
                </c:pt>
                <c:pt idx="80">
                  <c:v>25387.21</c:v>
                </c:pt>
                <c:pt idx="81">
                  <c:v>25178.21</c:v>
                </c:pt>
                <c:pt idx="82">
                  <c:v>24987.21</c:v>
                </c:pt>
                <c:pt idx="83">
                  <c:v>24865.54</c:v>
                </c:pt>
                <c:pt idx="84">
                  <c:v>24791.54</c:v>
                </c:pt>
                <c:pt idx="85">
                  <c:v>24753.54</c:v>
                </c:pt>
                <c:pt idx="86">
                  <c:v>24691.54</c:v>
                </c:pt>
                <c:pt idx="87">
                  <c:v>24576.21</c:v>
                </c:pt>
                <c:pt idx="88">
                  <c:v>24516.54</c:v>
                </c:pt>
                <c:pt idx="89">
                  <c:v>24577.21</c:v>
                </c:pt>
                <c:pt idx="90">
                  <c:v>24471.21</c:v>
                </c:pt>
                <c:pt idx="91">
                  <c:v>24423.21</c:v>
                </c:pt>
                <c:pt idx="92">
                  <c:v>24360.880000000001</c:v>
                </c:pt>
                <c:pt idx="93">
                  <c:v>24292.21</c:v>
                </c:pt>
                <c:pt idx="94">
                  <c:v>24193.88</c:v>
                </c:pt>
                <c:pt idx="95">
                  <c:v>24135.21</c:v>
                </c:pt>
                <c:pt idx="96">
                  <c:v>23977.54</c:v>
                </c:pt>
                <c:pt idx="97">
                  <c:v>23864.54</c:v>
                </c:pt>
                <c:pt idx="98">
                  <c:v>23793.21</c:v>
                </c:pt>
                <c:pt idx="99">
                  <c:v>23692.54</c:v>
                </c:pt>
                <c:pt idx="100">
                  <c:v>23676.54</c:v>
                </c:pt>
                <c:pt idx="101">
                  <c:v>23593.54</c:v>
                </c:pt>
                <c:pt idx="102">
                  <c:v>23542.54</c:v>
                </c:pt>
                <c:pt idx="103">
                  <c:v>23546.54</c:v>
                </c:pt>
                <c:pt idx="104">
                  <c:v>23518.54</c:v>
                </c:pt>
                <c:pt idx="105">
                  <c:v>23574.54</c:v>
                </c:pt>
                <c:pt idx="106">
                  <c:v>23543.21</c:v>
                </c:pt>
                <c:pt idx="107">
                  <c:v>23585.21</c:v>
                </c:pt>
                <c:pt idx="108">
                  <c:v>23650.880000000001</c:v>
                </c:pt>
                <c:pt idx="109">
                  <c:v>23662.54</c:v>
                </c:pt>
                <c:pt idx="110">
                  <c:v>23619.88</c:v>
                </c:pt>
                <c:pt idx="111">
                  <c:v>23599.21</c:v>
                </c:pt>
                <c:pt idx="112">
                  <c:v>23502.21</c:v>
                </c:pt>
                <c:pt idx="113">
                  <c:v>23407.88</c:v>
                </c:pt>
                <c:pt idx="114">
                  <c:v>23260.54</c:v>
                </c:pt>
                <c:pt idx="115">
                  <c:v>23121.21</c:v>
                </c:pt>
                <c:pt idx="116">
                  <c:v>23004.54</c:v>
                </c:pt>
                <c:pt idx="117">
                  <c:v>22848.54</c:v>
                </c:pt>
                <c:pt idx="118">
                  <c:v>22752.880000000001</c:v>
                </c:pt>
                <c:pt idx="119">
                  <c:v>22767.54</c:v>
                </c:pt>
                <c:pt idx="120">
                  <c:v>22737.88</c:v>
                </c:pt>
                <c:pt idx="121">
                  <c:v>22828.880000000001</c:v>
                </c:pt>
                <c:pt idx="122">
                  <c:v>22804.880000000001</c:v>
                </c:pt>
                <c:pt idx="123">
                  <c:v>22838.21</c:v>
                </c:pt>
                <c:pt idx="124">
                  <c:v>22914.54</c:v>
                </c:pt>
                <c:pt idx="125">
                  <c:v>23043.54</c:v>
                </c:pt>
                <c:pt idx="126">
                  <c:v>23251.88</c:v>
                </c:pt>
                <c:pt idx="127">
                  <c:v>23690.54</c:v>
                </c:pt>
                <c:pt idx="128">
                  <c:v>23957.88</c:v>
                </c:pt>
                <c:pt idx="129">
                  <c:v>23631.21</c:v>
                </c:pt>
                <c:pt idx="130">
                  <c:v>22936.880000000001</c:v>
                </c:pt>
                <c:pt idx="131">
                  <c:v>22100.54</c:v>
                </c:pt>
                <c:pt idx="132">
                  <c:v>21669.54</c:v>
                </c:pt>
                <c:pt idx="133">
                  <c:v>21468.54</c:v>
                </c:pt>
                <c:pt idx="134">
                  <c:v>21338.54</c:v>
                </c:pt>
                <c:pt idx="135">
                  <c:v>21285.88</c:v>
                </c:pt>
                <c:pt idx="136">
                  <c:v>21351.21</c:v>
                </c:pt>
                <c:pt idx="137">
                  <c:v>21354.880000000001</c:v>
                </c:pt>
                <c:pt idx="138">
                  <c:v>21441.88</c:v>
                </c:pt>
                <c:pt idx="139">
                  <c:v>21411.88</c:v>
                </c:pt>
                <c:pt idx="140">
                  <c:v>21423.88</c:v>
                </c:pt>
                <c:pt idx="141">
                  <c:v>21366.54</c:v>
                </c:pt>
                <c:pt idx="142">
                  <c:v>21279.88</c:v>
                </c:pt>
                <c:pt idx="143">
                  <c:v>21049.21</c:v>
                </c:pt>
                <c:pt idx="144">
                  <c:v>20807.88</c:v>
                </c:pt>
                <c:pt idx="145">
                  <c:v>20548.54</c:v>
                </c:pt>
                <c:pt idx="146">
                  <c:v>20340.21</c:v>
                </c:pt>
                <c:pt idx="147">
                  <c:v>20193.54</c:v>
                </c:pt>
                <c:pt idx="148">
                  <c:v>20195.54</c:v>
                </c:pt>
                <c:pt idx="149">
                  <c:v>20229.88</c:v>
                </c:pt>
                <c:pt idx="150">
                  <c:v>20381.21</c:v>
                </c:pt>
                <c:pt idx="151">
                  <c:v>20540.54</c:v>
                </c:pt>
                <c:pt idx="152">
                  <c:v>20786.21</c:v>
                </c:pt>
                <c:pt idx="153">
                  <c:v>21042.54</c:v>
                </c:pt>
                <c:pt idx="154">
                  <c:v>21317.54</c:v>
                </c:pt>
                <c:pt idx="155">
                  <c:v>21445.88</c:v>
                </c:pt>
                <c:pt idx="156">
                  <c:v>21519.21</c:v>
                </c:pt>
                <c:pt idx="157">
                  <c:v>21548.54</c:v>
                </c:pt>
                <c:pt idx="158">
                  <c:v>21515.21</c:v>
                </c:pt>
                <c:pt idx="159">
                  <c:v>21529.21</c:v>
                </c:pt>
                <c:pt idx="160">
                  <c:v>21481.88</c:v>
                </c:pt>
                <c:pt idx="161">
                  <c:v>21319.88</c:v>
                </c:pt>
                <c:pt idx="162">
                  <c:v>21084.54</c:v>
                </c:pt>
                <c:pt idx="163">
                  <c:v>20821.88</c:v>
                </c:pt>
                <c:pt idx="164">
                  <c:v>20769.88</c:v>
                </c:pt>
                <c:pt idx="165">
                  <c:v>20808.88</c:v>
                </c:pt>
                <c:pt idx="166">
                  <c:v>21100.21</c:v>
                </c:pt>
                <c:pt idx="167">
                  <c:v>21275.54</c:v>
                </c:pt>
                <c:pt idx="168">
                  <c:v>21540.21</c:v>
                </c:pt>
                <c:pt idx="169">
                  <c:v>21670.880000000001</c:v>
                </c:pt>
                <c:pt idx="170">
                  <c:v>21791.54</c:v>
                </c:pt>
                <c:pt idx="171">
                  <c:v>21663.54</c:v>
                </c:pt>
                <c:pt idx="172">
                  <c:v>21543.54</c:v>
                </c:pt>
                <c:pt idx="173">
                  <c:v>21248.880000000001</c:v>
                </c:pt>
                <c:pt idx="174">
                  <c:v>20976.21</c:v>
                </c:pt>
                <c:pt idx="175">
                  <c:v>20793.88</c:v>
                </c:pt>
                <c:pt idx="176">
                  <c:v>20645.54</c:v>
                </c:pt>
                <c:pt idx="177">
                  <c:v>20489.21</c:v>
                </c:pt>
                <c:pt idx="178">
                  <c:v>20494.54</c:v>
                </c:pt>
                <c:pt idx="179">
                  <c:v>20453.21</c:v>
                </c:pt>
                <c:pt idx="180">
                  <c:v>20515.21</c:v>
                </c:pt>
                <c:pt idx="181">
                  <c:v>20688.54</c:v>
                </c:pt>
                <c:pt idx="182">
                  <c:v>20768.88</c:v>
                </c:pt>
                <c:pt idx="183">
                  <c:v>20774.21</c:v>
                </c:pt>
                <c:pt idx="184">
                  <c:v>20851.54</c:v>
                </c:pt>
                <c:pt idx="185">
                  <c:v>20915.88</c:v>
                </c:pt>
                <c:pt idx="186">
                  <c:v>20845.88</c:v>
                </c:pt>
                <c:pt idx="187">
                  <c:v>20759.88</c:v>
                </c:pt>
                <c:pt idx="188">
                  <c:v>20650.21</c:v>
                </c:pt>
                <c:pt idx="189">
                  <c:v>20585.54</c:v>
                </c:pt>
                <c:pt idx="190">
                  <c:v>20496.54</c:v>
                </c:pt>
                <c:pt idx="191">
                  <c:v>20552.21</c:v>
                </c:pt>
                <c:pt idx="192">
                  <c:v>20660.88</c:v>
                </c:pt>
                <c:pt idx="193">
                  <c:v>20759.54</c:v>
                </c:pt>
                <c:pt idx="194">
                  <c:v>20961.21</c:v>
                </c:pt>
                <c:pt idx="195">
                  <c:v>21186.880000000001</c:v>
                </c:pt>
                <c:pt idx="196">
                  <c:v>21278.21</c:v>
                </c:pt>
                <c:pt idx="197">
                  <c:v>21373.88</c:v>
                </c:pt>
                <c:pt idx="198">
                  <c:v>21367.88</c:v>
                </c:pt>
                <c:pt idx="199">
                  <c:v>21398.880000000001</c:v>
                </c:pt>
                <c:pt idx="200">
                  <c:v>21270.21</c:v>
                </c:pt>
                <c:pt idx="201">
                  <c:v>21057.21</c:v>
                </c:pt>
                <c:pt idx="202">
                  <c:v>20841.88</c:v>
                </c:pt>
                <c:pt idx="203">
                  <c:v>20584.88</c:v>
                </c:pt>
                <c:pt idx="204">
                  <c:v>20363.88</c:v>
                </c:pt>
                <c:pt idx="205">
                  <c:v>20281.54</c:v>
                </c:pt>
                <c:pt idx="206">
                  <c:v>20187.21</c:v>
                </c:pt>
                <c:pt idx="207">
                  <c:v>20217.21</c:v>
                </c:pt>
                <c:pt idx="208">
                  <c:v>20250.21</c:v>
                </c:pt>
                <c:pt idx="209">
                  <c:v>20303.88</c:v>
                </c:pt>
                <c:pt idx="210">
                  <c:v>20471.21</c:v>
                </c:pt>
                <c:pt idx="211">
                  <c:v>20574.21</c:v>
                </c:pt>
                <c:pt idx="212">
                  <c:v>20664.88</c:v>
                </c:pt>
                <c:pt idx="213">
                  <c:v>20758.88</c:v>
                </c:pt>
                <c:pt idx="214">
                  <c:v>20811.21</c:v>
                </c:pt>
                <c:pt idx="215">
                  <c:v>20690.21</c:v>
                </c:pt>
                <c:pt idx="216">
                  <c:v>20538.54</c:v>
                </c:pt>
                <c:pt idx="217">
                  <c:v>20383.54</c:v>
                </c:pt>
                <c:pt idx="218">
                  <c:v>20094.88</c:v>
                </c:pt>
                <c:pt idx="219">
                  <c:v>19827.88</c:v>
                </c:pt>
                <c:pt idx="220">
                  <c:v>19625.54</c:v>
                </c:pt>
                <c:pt idx="221">
                  <c:v>19454.21</c:v>
                </c:pt>
                <c:pt idx="222">
                  <c:v>19451.21</c:v>
                </c:pt>
                <c:pt idx="223">
                  <c:v>19472.54</c:v>
                </c:pt>
                <c:pt idx="224">
                  <c:v>19498.54</c:v>
                </c:pt>
                <c:pt idx="225">
                  <c:v>19567.88</c:v>
                </c:pt>
                <c:pt idx="226">
                  <c:v>19586.54</c:v>
                </c:pt>
                <c:pt idx="227">
                  <c:v>19695.21</c:v>
                </c:pt>
                <c:pt idx="228">
                  <c:v>19680.21</c:v>
                </c:pt>
                <c:pt idx="229">
                  <c:v>19588.54</c:v>
                </c:pt>
                <c:pt idx="230">
                  <c:v>19468.21</c:v>
                </c:pt>
                <c:pt idx="231">
                  <c:v>19323.21</c:v>
                </c:pt>
                <c:pt idx="232">
                  <c:v>19080.54</c:v>
                </c:pt>
                <c:pt idx="233">
                  <c:v>18932.88</c:v>
                </c:pt>
                <c:pt idx="234">
                  <c:v>18838.21</c:v>
                </c:pt>
                <c:pt idx="235">
                  <c:v>18777.54</c:v>
                </c:pt>
                <c:pt idx="236">
                  <c:v>18809.21</c:v>
                </c:pt>
                <c:pt idx="237">
                  <c:v>18921.21</c:v>
                </c:pt>
                <c:pt idx="238">
                  <c:v>19064.21</c:v>
                </c:pt>
                <c:pt idx="239">
                  <c:v>19316.54</c:v>
                </c:pt>
                <c:pt idx="240">
                  <c:v>19551.21</c:v>
                </c:pt>
                <c:pt idx="241">
                  <c:v>19739.21</c:v>
                </c:pt>
                <c:pt idx="242">
                  <c:v>20024.88</c:v>
                </c:pt>
                <c:pt idx="243">
                  <c:v>20246.21</c:v>
                </c:pt>
                <c:pt idx="244">
                  <c:v>20367.21</c:v>
                </c:pt>
                <c:pt idx="245">
                  <c:v>20247.54</c:v>
                </c:pt>
                <c:pt idx="246">
                  <c:v>19883.54</c:v>
                </c:pt>
                <c:pt idx="247">
                  <c:v>19571.54</c:v>
                </c:pt>
                <c:pt idx="248">
                  <c:v>19355.88</c:v>
                </c:pt>
                <c:pt idx="249">
                  <c:v>19373.88</c:v>
                </c:pt>
                <c:pt idx="250">
                  <c:v>19298.88</c:v>
                </c:pt>
                <c:pt idx="251">
                  <c:v>19400.88</c:v>
                </c:pt>
                <c:pt idx="252">
                  <c:v>19453.21</c:v>
                </c:pt>
                <c:pt idx="253">
                  <c:v>19452.88</c:v>
                </c:pt>
                <c:pt idx="254">
                  <c:v>19618.88</c:v>
                </c:pt>
                <c:pt idx="255">
                  <c:v>19836.21</c:v>
                </c:pt>
                <c:pt idx="256">
                  <c:v>20025.21</c:v>
                </c:pt>
                <c:pt idx="257">
                  <c:v>20181.54</c:v>
                </c:pt>
                <c:pt idx="258">
                  <c:v>20291.54</c:v>
                </c:pt>
                <c:pt idx="259">
                  <c:v>20285.54</c:v>
                </c:pt>
                <c:pt idx="260">
                  <c:v>20237.21</c:v>
                </c:pt>
                <c:pt idx="261">
                  <c:v>20209.88</c:v>
                </c:pt>
                <c:pt idx="262">
                  <c:v>20134.54</c:v>
                </c:pt>
                <c:pt idx="263">
                  <c:v>19953.54</c:v>
                </c:pt>
                <c:pt idx="264">
                  <c:v>19942.54</c:v>
                </c:pt>
                <c:pt idx="265">
                  <c:v>20013.21</c:v>
                </c:pt>
                <c:pt idx="266">
                  <c:v>20047.54</c:v>
                </c:pt>
                <c:pt idx="267">
                  <c:v>20134.88</c:v>
                </c:pt>
                <c:pt idx="268">
                  <c:v>20267.21</c:v>
                </c:pt>
                <c:pt idx="269">
                  <c:v>20439.21</c:v>
                </c:pt>
                <c:pt idx="270">
                  <c:v>20613.54</c:v>
                </c:pt>
                <c:pt idx="271">
                  <c:v>20850.54</c:v>
                </c:pt>
                <c:pt idx="272">
                  <c:v>21084.880000000001</c:v>
                </c:pt>
                <c:pt idx="273">
                  <c:v>21187.88</c:v>
                </c:pt>
                <c:pt idx="274">
                  <c:v>21270.54</c:v>
                </c:pt>
                <c:pt idx="275">
                  <c:v>21333.88</c:v>
                </c:pt>
                <c:pt idx="276">
                  <c:v>21312.54</c:v>
                </c:pt>
                <c:pt idx="277">
                  <c:v>21295.54</c:v>
                </c:pt>
                <c:pt idx="278">
                  <c:v>21316.880000000001</c:v>
                </c:pt>
                <c:pt idx="279">
                  <c:v>21439.21</c:v>
                </c:pt>
                <c:pt idx="280">
                  <c:v>21624.880000000001</c:v>
                </c:pt>
                <c:pt idx="281">
                  <c:v>21848.21</c:v>
                </c:pt>
                <c:pt idx="282">
                  <c:v>22057.21</c:v>
                </c:pt>
                <c:pt idx="283">
                  <c:v>22320.880000000001</c:v>
                </c:pt>
                <c:pt idx="284">
                  <c:v>22511.54</c:v>
                </c:pt>
                <c:pt idx="285">
                  <c:v>22753.54</c:v>
                </c:pt>
                <c:pt idx="286">
                  <c:v>22861.54</c:v>
                </c:pt>
                <c:pt idx="287">
                  <c:v>22931.21</c:v>
                </c:pt>
                <c:pt idx="288">
                  <c:v>22880.54</c:v>
                </c:pt>
                <c:pt idx="289">
                  <c:v>22717.54</c:v>
                </c:pt>
                <c:pt idx="290">
                  <c:v>22394.21</c:v>
                </c:pt>
                <c:pt idx="291">
                  <c:v>22019.21</c:v>
                </c:pt>
                <c:pt idx="292">
                  <c:v>21575.54</c:v>
                </c:pt>
                <c:pt idx="293">
                  <c:v>21118.54</c:v>
                </c:pt>
                <c:pt idx="294">
                  <c:v>20591.88</c:v>
                </c:pt>
                <c:pt idx="295">
                  <c:v>20076.54</c:v>
                </c:pt>
                <c:pt idx="296">
                  <c:v>19584.54</c:v>
                </c:pt>
                <c:pt idx="297">
                  <c:v>19205.21</c:v>
                </c:pt>
                <c:pt idx="298">
                  <c:v>18848.88</c:v>
                </c:pt>
                <c:pt idx="299">
                  <c:v>18582.21</c:v>
                </c:pt>
                <c:pt idx="300">
                  <c:v>18346.88</c:v>
                </c:pt>
                <c:pt idx="301">
                  <c:v>18192.88</c:v>
                </c:pt>
                <c:pt idx="302">
                  <c:v>18047.21</c:v>
                </c:pt>
                <c:pt idx="303">
                  <c:v>17840.21</c:v>
                </c:pt>
                <c:pt idx="304">
                  <c:v>17542.21</c:v>
                </c:pt>
                <c:pt idx="305">
                  <c:v>17309.54</c:v>
                </c:pt>
                <c:pt idx="306">
                  <c:v>16939.54</c:v>
                </c:pt>
                <c:pt idx="307">
                  <c:v>16632.88</c:v>
                </c:pt>
                <c:pt idx="308">
                  <c:v>16433.54</c:v>
                </c:pt>
                <c:pt idx="309">
                  <c:v>16060.54</c:v>
                </c:pt>
                <c:pt idx="310">
                  <c:v>15807.54</c:v>
                </c:pt>
                <c:pt idx="311">
                  <c:v>15628.21</c:v>
                </c:pt>
                <c:pt idx="312">
                  <c:v>15546.87</c:v>
                </c:pt>
                <c:pt idx="313">
                  <c:v>15447.54</c:v>
                </c:pt>
                <c:pt idx="314">
                  <c:v>15424.21</c:v>
                </c:pt>
                <c:pt idx="315">
                  <c:v>15517.21</c:v>
                </c:pt>
                <c:pt idx="316">
                  <c:v>15571.88</c:v>
                </c:pt>
                <c:pt idx="317">
                  <c:v>15699.87</c:v>
                </c:pt>
                <c:pt idx="318">
                  <c:v>15803.88</c:v>
                </c:pt>
                <c:pt idx="319">
                  <c:v>15890.87</c:v>
                </c:pt>
                <c:pt idx="320">
                  <c:v>15956.54</c:v>
                </c:pt>
                <c:pt idx="321">
                  <c:v>15884.54</c:v>
                </c:pt>
                <c:pt idx="322">
                  <c:v>15742.54</c:v>
                </c:pt>
                <c:pt idx="323">
                  <c:v>15784.54</c:v>
                </c:pt>
                <c:pt idx="324">
                  <c:v>15338.54</c:v>
                </c:pt>
                <c:pt idx="325">
                  <c:v>15203.88</c:v>
                </c:pt>
                <c:pt idx="326">
                  <c:v>15016.21</c:v>
                </c:pt>
                <c:pt idx="327">
                  <c:v>14922.54</c:v>
                </c:pt>
                <c:pt idx="328">
                  <c:v>14797.54</c:v>
                </c:pt>
                <c:pt idx="329">
                  <c:v>14743.87</c:v>
                </c:pt>
                <c:pt idx="330">
                  <c:v>14747.88</c:v>
                </c:pt>
                <c:pt idx="331">
                  <c:v>14714.87</c:v>
                </c:pt>
                <c:pt idx="332">
                  <c:v>14734.54</c:v>
                </c:pt>
                <c:pt idx="333">
                  <c:v>14794.21</c:v>
                </c:pt>
                <c:pt idx="334">
                  <c:v>14884.54</c:v>
                </c:pt>
                <c:pt idx="335">
                  <c:v>14880.88</c:v>
                </c:pt>
                <c:pt idx="336">
                  <c:v>14933.88</c:v>
                </c:pt>
                <c:pt idx="337">
                  <c:v>15022.54</c:v>
                </c:pt>
                <c:pt idx="338">
                  <c:v>15057.54</c:v>
                </c:pt>
                <c:pt idx="339">
                  <c:v>15226.21</c:v>
                </c:pt>
                <c:pt idx="340">
                  <c:v>15021.88</c:v>
                </c:pt>
                <c:pt idx="341">
                  <c:v>14940.88</c:v>
                </c:pt>
                <c:pt idx="342">
                  <c:v>14913.21</c:v>
                </c:pt>
                <c:pt idx="343">
                  <c:v>14881.88</c:v>
                </c:pt>
                <c:pt idx="344">
                  <c:v>14854.21</c:v>
                </c:pt>
                <c:pt idx="345">
                  <c:v>14844.88</c:v>
                </c:pt>
                <c:pt idx="346">
                  <c:v>14878.87</c:v>
                </c:pt>
                <c:pt idx="347">
                  <c:v>14883.21</c:v>
                </c:pt>
                <c:pt idx="348">
                  <c:v>14922.88</c:v>
                </c:pt>
                <c:pt idx="349">
                  <c:v>14977.21</c:v>
                </c:pt>
                <c:pt idx="350">
                  <c:v>15033.54</c:v>
                </c:pt>
                <c:pt idx="351">
                  <c:v>15094.21</c:v>
                </c:pt>
                <c:pt idx="352">
                  <c:v>15177.21</c:v>
                </c:pt>
                <c:pt idx="353">
                  <c:v>15230.54</c:v>
                </c:pt>
                <c:pt idx="354">
                  <c:v>15195.21</c:v>
                </c:pt>
                <c:pt idx="355">
                  <c:v>15179.54</c:v>
                </c:pt>
                <c:pt idx="356">
                  <c:v>15143.54</c:v>
                </c:pt>
                <c:pt idx="357">
                  <c:v>15001.21</c:v>
                </c:pt>
                <c:pt idx="358">
                  <c:v>14860.54</c:v>
                </c:pt>
                <c:pt idx="359">
                  <c:v>14688.87</c:v>
                </c:pt>
                <c:pt idx="360">
                  <c:v>14534.54</c:v>
                </c:pt>
                <c:pt idx="361">
                  <c:v>14458.54</c:v>
                </c:pt>
                <c:pt idx="362">
                  <c:v>14389.87</c:v>
                </c:pt>
                <c:pt idx="363">
                  <c:v>14320.54</c:v>
                </c:pt>
                <c:pt idx="364">
                  <c:v>14313.87</c:v>
                </c:pt>
                <c:pt idx="365">
                  <c:v>14275.21</c:v>
                </c:pt>
                <c:pt idx="366">
                  <c:v>14265.21</c:v>
                </c:pt>
                <c:pt idx="367">
                  <c:v>14326.21</c:v>
                </c:pt>
                <c:pt idx="368">
                  <c:v>14344.21</c:v>
                </c:pt>
                <c:pt idx="369">
                  <c:v>14373.21</c:v>
                </c:pt>
                <c:pt idx="370">
                  <c:v>14375.21</c:v>
                </c:pt>
                <c:pt idx="371">
                  <c:v>14367.21</c:v>
                </c:pt>
                <c:pt idx="372">
                  <c:v>14264.88</c:v>
                </c:pt>
                <c:pt idx="373">
                  <c:v>14237.21</c:v>
                </c:pt>
                <c:pt idx="374">
                  <c:v>14106.21</c:v>
                </c:pt>
                <c:pt idx="375">
                  <c:v>13907.88</c:v>
                </c:pt>
                <c:pt idx="376">
                  <c:v>13852.88</c:v>
                </c:pt>
                <c:pt idx="377">
                  <c:v>13761.88</c:v>
                </c:pt>
                <c:pt idx="378">
                  <c:v>13728.21</c:v>
                </c:pt>
                <c:pt idx="379">
                  <c:v>13723.54</c:v>
                </c:pt>
                <c:pt idx="380">
                  <c:v>13740.54</c:v>
                </c:pt>
                <c:pt idx="381">
                  <c:v>13730.21</c:v>
                </c:pt>
                <c:pt idx="382">
                  <c:v>13773.88</c:v>
                </c:pt>
                <c:pt idx="383">
                  <c:v>13853.21</c:v>
                </c:pt>
                <c:pt idx="384">
                  <c:v>13901.88</c:v>
                </c:pt>
                <c:pt idx="385">
                  <c:v>14062.21</c:v>
                </c:pt>
                <c:pt idx="386">
                  <c:v>14044.21</c:v>
                </c:pt>
                <c:pt idx="387">
                  <c:v>14096.54</c:v>
                </c:pt>
                <c:pt idx="388">
                  <c:v>14136.54</c:v>
                </c:pt>
                <c:pt idx="389">
                  <c:v>14077.88</c:v>
                </c:pt>
                <c:pt idx="390">
                  <c:v>13989.88</c:v>
                </c:pt>
                <c:pt idx="391">
                  <c:v>13903.54</c:v>
                </c:pt>
                <c:pt idx="392">
                  <c:v>13828.87</c:v>
                </c:pt>
                <c:pt idx="393">
                  <c:v>13760.54</c:v>
                </c:pt>
                <c:pt idx="394">
                  <c:v>13682.54</c:v>
                </c:pt>
                <c:pt idx="395">
                  <c:v>13688.54</c:v>
                </c:pt>
                <c:pt idx="396">
                  <c:v>13607.87</c:v>
                </c:pt>
                <c:pt idx="397">
                  <c:v>13578.54</c:v>
                </c:pt>
                <c:pt idx="398">
                  <c:v>13510.54</c:v>
                </c:pt>
                <c:pt idx="399">
                  <c:v>13449.87</c:v>
                </c:pt>
                <c:pt idx="400">
                  <c:v>13430.21</c:v>
                </c:pt>
                <c:pt idx="401">
                  <c:v>13415.21</c:v>
                </c:pt>
                <c:pt idx="402">
                  <c:v>13373.88</c:v>
                </c:pt>
                <c:pt idx="403">
                  <c:v>13321.54</c:v>
                </c:pt>
                <c:pt idx="404">
                  <c:v>13236.54</c:v>
                </c:pt>
                <c:pt idx="405">
                  <c:v>13128.21</c:v>
                </c:pt>
                <c:pt idx="406">
                  <c:v>13037.88</c:v>
                </c:pt>
                <c:pt idx="407">
                  <c:v>12900.54</c:v>
                </c:pt>
                <c:pt idx="408">
                  <c:v>12705.21</c:v>
                </c:pt>
                <c:pt idx="409">
                  <c:v>12561.88</c:v>
                </c:pt>
                <c:pt idx="410">
                  <c:v>12395.88</c:v>
                </c:pt>
                <c:pt idx="411">
                  <c:v>12242.88</c:v>
                </c:pt>
                <c:pt idx="412">
                  <c:v>12177.54</c:v>
                </c:pt>
                <c:pt idx="413">
                  <c:v>12097.88</c:v>
                </c:pt>
                <c:pt idx="414">
                  <c:v>12008.88</c:v>
                </c:pt>
                <c:pt idx="415">
                  <c:v>11929.54</c:v>
                </c:pt>
                <c:pt idx="416">
                  <c:v>11879.54</c:v>
                </c:pt>
                <c:pt idx="417">
                  <c:v>11891.54</c:v>
                </c:pt>
                <c:pt idx="418">
                  <c:v>11875.88</c:v>
                </c:pt>
                <c:pt idx="419">
                  <c:v>11899.21</c:v>
                </c:pt>
                <c:pt idx="420">
                  <c:v>11864.54</c:v>
                </c:pt>
                <c:pt idx="421">
                  <c:v>11935.54</c:v>
                </c:pt>
                <c:pt idx="422">
                  <c:v>11855.54</c:v>
                </c:pt>
                <c:pt idx="423">
                  <c:v>11858.88</c:v>
                </c:pt>
                <c:pt idx="424">
                  <c:v>11792.21</c:v>
                </c:pt>
                <c:pt idx="425">
                  <c:v>11764.21</c:v>
                </c:pt>
                <c:pt idx="426">
                  <c:v>11650.88</c:v>
                </c:pt>
                <c:pt idx="427">
                  <c:v>11544.21</c:v>
                </c:pt>
                <c:pt idx="428">
                  <c:v>11414.88</c:v>
                </c:pt>
                <c:pt idx="429">
                  <c:v>11252.88</c:v>
                </c:pt>
                <c:pt idx="430">
                  <c:v>11128.54</c:v>
                </c:pt>
                <c:pt idx="431">
                  <c:v>11065.21</c:v>
                </c:pt>
                <c:pt idx="432">
                  <c:v>10918.54</c:v>
                </c:pt>
                <c:pt idx="433">
                  <c:v>10820.88</c:v>
                </c:pt>
                <c:pt idx="434">
                  <c:v>10727.54</c:v>
                </c:pt>
                <c:pt idx="435">
                  <c:v>10643.54</c:v>
                </c:pt>
                <c:pt idx="436">
                  <c:v>10543.88</c:v>
                </c:pt>
                <c:pt idx="437">
                  <c:v>10440.209999999999</c:v>
                </c:pt>
                <c:pt idx="438">
                  <c:v>10369.540000000001</c:v>
                </c:pt>
                <c:pt idx="439">
                  <c:v>10266.540000000001</c:v>
                </c:pt>
                <c:pt idx="440">
                  <c:v>10191.209999999999</c:v>
                </c:pt>
                <c:pt idx="441">
                  <c:v>10070.209999999999</c:v>
                </c:pt>
                <c:pt idx="442">
                  <c:v>9970.5400000000009</c:v>
                </c:pt>
                <c:pt idx="443">
                  <c:v>9829.8799999999992</c:v>
                </c:pt>
                <c:pt idx="444">
                  <c:v>9740.8799999999992</c:v>
                </c:pt>
                <c:pt idx="445">
                  <c:v>9548.8799999999992</c:v>
                </c:pt>
                <c:pt idx="446">
                  <c:v>9406.5400000000009</c:v>
                </c:pt>
                <c:pt idx="447">
                  <c:v>9307.8799999999992</c:v>
                </c:pt>
                <c:pt idx="448">
                  <c:v>9217.8799999999992</c:v>
                </c:pt>
                <c:pt idx="449">
                  <c:v>9133.5400000000009</c:v>
                </c:pt>
                <c:pt idx="450">
                  <c:v>9082.8799999999992</c:v>
                </c:pt>
                <c:pt idx="451">
                  <c:v>9051.8799999999992</c:v>
                </c:pt>
                <c:pt idx="452">
                  <c:v>8977.8799999999992</c:v>
                </c:pt>
                <c:pt idx="453">
                  <c:v>8999.2099999999991</c:v>
                </c:pt>
                <c:pt idx="454">
                  <c:v>8938.5400000000009</c:v>
                </c:pt>
                <c:pt idx="455">
                  <c:v>8947.8799999999992</c:v>
                </c:pt>
                <c:pt idx="456">
                  <c:v>8993.2099999999991</c:v>
                </c:pt>
                <c:pt idx="457">
                  <c:v>9022.8799999999992</c:v>
                </c:pt>
                <c:pt idx="458">
                  <c:v>9003.5400000000009</c:v>
                </c:pt>
                <c:pt idx="459">
                  <c:v>9069.8799999999992</c:v>
                </c:pt>
                <c:pt idx="460">
                  <c:v>9035.8799999999992</c:v>
                </c:pt>
                <c:pt idx="461">
                  <c:v>9033.8799999999992</c:v>
                </c:pt>
                <c:pt idx="462">
                  <c:v>9039.8799999999992</c:v>
                </c:pt>
                <c:pt idx="463">
                  <c:v>9000.5400000000009</c:v>
                </c:pt>
                <c:pt idx="464">
                  <c:v>8940.8799999999992</c:v>
                </c:pt>
                <c:pt idx="465">
                  <c:v>8893.5400000000009</c:v>
                </c:pt>
                <c:pt idx="466">
                  <c:v>8840.8799999999992</c:v>
                </c:pt>
                <c:pt idx="467">
                  <c:v>8813.5400000000009</c:v>
                </c:pt>
                <c:pt idx="468">
                  <c:v>8725.8799999999992</c:v>
                </c:pt>
                <c:pt idx="469">
                  <c:v>8698.2099999999991</c:v>
                </c:pt>
                <c:pt idx="470">
                  <c:v>8702.8799999999992</c:v>
                </c:pt>
                <c:pt idx="471">
                  <c:v>8690.2099999999991</c:v>
                </c:pt>
                <c:pt idx="472">
                  <c:v>8670.5400000000009</c:v>
                </c:pt>
                <c:pt idx="473">
                  <c:v>8673.8799999999992</c:v>
                </c:pt>
                <c:pt idx="474">
                  <c:v>8595.2099999999991</c:v>
                </c:pt>
                <c:pt idx="475">
                  <c:v>8566.2099999999991</c:v>
                </c:pt>
                <c:pt idx="476">
                  <c:v>8548.5400000000009</c:v>
                </c:pt>
                <c:pt idx="477">
                  <c:v>8553.2099999999991</c:v>
                </c:pt>
                <c:pt idx="478">
                  <c:v>8481.5400000000009</c:v>
                </c:pt>
                <c:pt idx="479">
                  <c:v>8415.2099999999991</c:v>
                </c:pt>
                <c:pt idx="480">
                  <c:v>8417.8799999999992</c:v>
                </c:pt>
                <c:pt idx="481">
                  <c:v>8330.5400000000009</c:v>
                </c:pt>
                <c:pt idx="482">
                  <c:v>8252.8799999999992</c:v>
                </c:pt>
                <c:pt idx="483">
                  <c:v>8211.8799999999992</c:v>
                </c:pt>
                <c:pt idx="484">
                  <c:v>8156.88</c:v>
                </c:pt>
                <c:pt idx="485">
                  <c:v>8119.88</c:v>
                </c:pt>
                <c:pt idx="486">
                  <c:v>8064.21</c:v>
                </c:pt>
                <c:pt idx="487">
                  <c:v>8038.54</c:v>
                </c:pt>
                <c:pt idx="488">
                  <c:v>8046.21</c:v>
                </c:pt>
                <c:pt idx="489">
                  <c:v>8024.21</c:v>
                </c:pt>
                <c:pt idx="490">
                  <c:v>8000.21</c:v>
                </c:pt>
                <c:pt idx="491">
                  <c:v>8017.21</c:v>
                </c:pt>
                <c:pt idx="492">
                  <c:v>8049.88</c:v>
                </c:pt>
                <c:pt idx="493">
                  <c:v>8071.88</c:v>
                </c:pt>
                <c:pt idx="494">
                  <c:v>8084.88</c:v>
                </c:pt>
                <c:pt idx="495">
                  <c:v>8063.21</c:v>
                </c:pt>
                <c:pt idx="496">
                  <c:v>8042.54</c:v>
                </c:pt>
                <c:pt idx="497">
                  <c:v>8019.54</c:v>
                </c:pt>
                <c:pt idx="498">
                  <c:v>7985.54</c:v>
                </c:pt>
                <c:pt idx="499">
                  <c:v>7994.21</c:v>
                </c:pt>
                <c:pt idx="500">
                  <c:v>7941.88</c:v>
                </c:pt>
                <c:pt idx="501">
                  <c:v>7830.21</c:v>
                </c:pt>
                <c:pt idx="502">
                  <c:v>7820.21</c:v>
                </c:pt>
                <c:pt idx="503">
                  <c:v>7766.88</c:v>
                </c:pt>
                <c:pt idx="504">
                  <c:v>7705.54</c:v>
                </c:pt>
                <c:pt idx="505">
                  <c:v>7678.88</c:v>
                </c:pt>
                <c:pt idx="506">
                  <c:v>7654.88</c:v>
                </c:pt>
                <c:pt idx="507">
                  <c:v>7614.21</c:v>
                </c:pt>
                <c:pt idx="508">
                  <c:v>7606.88</c:v>
                </c:pt>
                <c:pt idx="509">
                  <c:v>7572.21</c:v>
                </c:pt>
                <c:pt idx="510">
                  <c:v>7520.88</c:v>
                </c:pt>
                <c:pt idx="511">
                  <c:v>7502.21</c:v>
                </c:pt>
                <c:pt idx="512">
                  <c:v>7487.54</c:v>
                </c:pt>
                <c:pt idx="513">
                  <c:v>7442.21</c:v>
                </c:pt>
                <c:pt idx="514">
                  <c:v>7349.21</c:v>
                </c:pt>
                <c:pt idx="515">
                  <c:v>7364.88</c:v>
                </c:pt>
                <c:pt idx="516">
                  <c:v>7322.54</c:v>
                </c:pt>
                <c:pt idx="517">
                  <c:v>7276.88</c:v>
                </c:pt>
                <c:pt idx="518">
                  <c:v>7179.88</c:v>
                </c:pt>
                <c:pt idx="519">
                  <c:v>7254.21</c:v>
                </c:pt>
                <c:pt idx="520">
                  <c:v>7115.21</c:v>
                </c:pt>
                <c:pt idx="521">
                  <c:v>7086.54</c:v>
                </c:pt>
                <c:pt idx="522">
                  <c:v>7059.54</c:v>
                </c:pt>
                <c:pt idx="523">
                  <c:v>7084.54</c:v>
                </c:pt>
                <c:pt idx="524">
                  <c:v>7036.88</c:v>
                </c:pt>
                <c:pt idx="525">
                  <c:v>7018.21</c:v>
                </c:pt>
                <c:pt idx="526">
                  <c:v>7017.21</c:v>
                </c:pt>
                <c:pt idx="527">
                  <c:v>6988.88</c:v>
                </c:pt>
                <c:pt idx="528">
                  <c:v>6926.88</c:v>
                </c:pt>
                <c:pt idx="529">
                  <c:v>6867.88</c:v>
                </c:pt>
                <c:pt idx="530">
                  <c:v>6827.21</c:v>
                </c:pt>
                <c:pt idx="531">
                  <c:v>6728.21</c:v>
                </c:pt>
                <c:pt idx="532">
                  <c:v>6681.88</c:v>
                </c:pt>
                <c:pt idx="533">
                  <c:v>6591.88</c:v>
                </c:pt>
                <c:pt idx="534">
                  <c:v>6580.21</c:v>
                </c:pt>
                <c:pt idx="535">
                  <c:v>6492.21</c:v>
                </c:pt>
                <c:pt idx="536">
                  <c:v>6414.21</c:v>
                </c:pt>
                <c:pt idx="537">
                  <c:v>6391.54</c:v>
                </c:pt>
                <c:pt idx="538">
                  <c:v>6309.21</c:v>
                </c:pt>
                <c:pt idx="539">
                  <c:v>6243.54</c:v>
                </c:pt>
                <c:pt idx="540">
                  <c:v>6216.21</c:v>
                </c:pt>
                <c:pt idx="541">
                  <c:v>6222.88</c:v>
                </c:pt>
                <c:pt idx="542">
                  <c:v>6119.21</c:v>
                </c:pt>
                <c:pt idx="543">
                  <c:v>6072.21</c:v>
                </c:pt>
                <c:pt idx="544">
                  <c:v>6076.54</c:v>
                </c:pt>
                <c:pt idx="545">
                  <c:v>5999.88</c:v>
                </c:pt>
                <c:pt idx="546">
                  <c:v>5935.88</c:v>
                </c:pt>
                <c:pt idx="547">
                  <c:v>5863.54</c:v>
                </c:pt>
                <c:pt idx="548">
                  <c:v>5808.54</c:v>
                </c:pt>
                <c:pt idx="549">
                  <c:v>5739.54</c:v>
                </c:pt>
                <c:pt idx="550">
                  <c:v>5683.21</c:v>
                </c:pt>
                <c:pt idx="551">
                  <c:v>5651.21</c:v>
                </c:pt>
                <c:pt idx="552">
                  <c:v>5598.21</c:v>
                </c:pt>
                <c:pt idx="553">
                  <c:v>5597.88</c:v>
                </c:pt>
                <c:pt idx="554">
                  <c:v>5602.21</c:v>
                </c:pt>
                <c:pt idx="555">
                  <c:v>5570.21</c:v>
                </c:pt>
                <c:pt idx="556">
                  <c:v>5583.21</c:v>
                </c:pt>
                <c:pt idx="557">
                  <c:v>5554.21</c:v>
                </c:pt>
                <c:pt idx="558">
                  <c:v>5596.21</c:v>
                </c:pt>
                <c:pt idx="559">
                  <c:v>5646.54</c:v>
                </c:pt>
                <c:pt idx="560">
                  <c:v>5644.54</c:v>
                </c:pt>
                <c:pt idx="561">
                  <c:v>5682.88</c:v>
                </c:pt>
                <c:pt idx="562">
                  <c:v>5631.88</c:v>
                </c:pt>
                <c:pt idx="563">
                  <c:v>5644.21</c:v>
                </c:pt>
                <c:pt idx="564">
                  <c:v>5647.54</c:v>
                </c:pt>
                <c:pt idx="565">
                  <c:v>5609.54</c:v>
                </c:pt>
                <c:pt idx="566">
                  <c:v>5572.21</c:v>
                </c:pt>
                <c:pt idx="567">
                  <c:v>5611.21</c:v>
                </c:pt>
                <c:pt idx="568">
                  <c:v>5517.54</c:v>
                </c:pt>
                <c:pt idx="569">
                  <c:v>5452.88</c:v>
                </c:pt>
                <c:pt idx="570">
                  <c:v>5409.54</c:v>
                </c:pt>
                <c:pt idx="571">
                  <c:v>5404.21</c:v>
                </c:pt>
                <c:pt idx="572">
                  <c:v>5353.21</c:v>
                </c:pt>
                <c:pt idx="573">
                  <c:v>5331.88</c:v>
                </c:pt>
                <c:pt idx="574">
                  <c:v>5339.88</c:v>
                </c:pt>
                <c:pt idx="575">
                  <c:v>5304.54</c:v>
                </c:pt>
                <c:pt idx="576">
                  <c:v>5313.54</c:v>
                </c:pt>
                <c:pt idx="577">
                  <c:v>5309.21</c:v>
                </c:pt>
                <c:pt idx="578">
                  <c:v>5329.54</c:v>
                </c:pt>
                <c:pt idx="579">
                  <c:v>5309.88</c:v>
                </c:pt>
                <c:pt idx="580">
                  <c:v>5257.88</c:v>
                </c:pt>
                <c:pt idx="581">
                  <c:v>5286.21</c:v>
                </c:pt>
                <c:pt idx="582">
                  <c:v>5264.21</c:v>
                </c:pt>
                <c:pt idx="583">
                  <c:v>5270.54</c:v>
                </c:pt>
                <c:pt idx="584">
                  <c:v>5230.88</c:v>
                </c:pt>
                <c:pt idx="585">
                  <c:v>5224.54</c:v>
                </c:pt>
                <c:pt idx="586">
                  <c:v>5198.54</c:v>
                </c:pt>
                <c:pt idx="587">
                  <c:v>5247.54</c:v>
                </c:pt>
                <c:pt idx="588">
                  <c:v>5195.21</c:v>
                </c:pt>
                <c:pt idx="589">
                  <c:v>5219.88</c:v>
                </c:pt>
                <c:pt idx="590">
                  <c:v>5250.21</c:v>
                </c:pt>
                <c:pt idx="591">
                  <c:v>5244.21</c:v>
                </c:pt>
                <c:pt idx="592">
                  <c:v>5283.54</c:v>
                </c:pt>
                <c:pt idx="593">
                  <c:v>5304.21</c:v>
                </c:pt>
                <c:pt idx="594">
                  <c:v>5267.21</c:v>
                </c:pt>
                <c:pt idx="595">
                  <c:v>5334.54</c:v>
                </c:pt>
                <c:pt idx="596">
                  <c:v>5423.21</c:v>
                </c:pt>
                <c:pt idx="597">
                  <c:v>5399.88</c:v>
                </c:pt>
                <c:pt idx="598">
                  <c:v>5473.54</c:v>
                </c:pt>
                <c:pt idx="599">
                  <c:v>5519.54</c:v>
                </c:pt>
                <c:pt idx="600">
                  <c:v>5532.88</c:v>
                </c:pt>
                <c:pt idx="601">
                  <c:v>5607.88</c:v>
                </c:pt>
                <c:pt idx="602">
                  <c:v>5638.88</c:v>
                </c:pt>
                <c:pt idx="603">
                  <c:v>5601.54</c:v>
                </c:pt>
                <c:pt idx="604">
                  <c:v>5630.54</c:v>
                </c:pt>
                <c:pt idx="605">
                  <c:v>5553.21</c:v>
                </c:pt>
                <c:pt idx="606">
                  <c:v>5549.21</c:v>
                </c:pt>
                <c:pt idx="607">
                  <c:v>5486.54</c:v>
                </c:pt>
                <c:pt idx="608">
                  <c:v>5465.54</c:v>
                </c:pt>
                <c:pt idx="609">
                  <c:v>5455.54</c:v>
                </c:pt>
                <c:pt idx="610">
                  <c:v>5443.54</c:v>
                </c:pt>
                <c:pt idx="611">
                  <c:v>5436.88</c:v>
                </c:pt>
                <c:pt idx="612">
                  <c:v>5488.21</c:v>
                </c:pt>
                <c:pt idx="613">
                  <c:v>5520.21</c:v>
                </c:pt>
                <c:pt idx="614">
                  <c:v>5573.54</c:v>
                </c:pt>
                <c:pt idx="615">
                  <c:v>5626.54</c:v>
                </c:pt>
                <c:pt idx="616">
                  <c:v>5711.88</c:v>
                </c:pt>
                <c:pt idx="617">
                  <c:v>5902.54</c:v>
                </c:pt>
                <c:pt idx="618">
                  <c:v>5940.54</c:v>
                </c:pt>
                <c:pt idx="619">
                  <c:v>5970.88</c:v>
                </c:pt>
                <c:pt idx="620">
                  <c:v>5900.21</c:v>
                </c:pt>
                <c:pt idx="621">
                  <c:v>5931.88</c:v>
                </c:pt>
                <c:pt idx="622">
                  <c:v>5849.54</c:v>
                </c:pt>
                <c:pt idx="623">
                  <c:v>5824.54</c:v>
                </c:pt>
                <c:pt idx="624">
                  <c:v>5743.54</c:v>
                </c:pt>
                <c:pt idx="625">
                  <c:v>5766.54</c:v>
                </c:pt>
                <c:pt idx="626">
                  <c:v>5763.88</c:v>
                </c:pt>
                <c:pt idx="627">
                  <c:v>5838.54</c:v>
                </c:pt>
                <c:pt idx="628">
                  <c:v>5826.21</c:v>
                </c:pt>
                <c:pt idx="629">
                  <c:v>5942.88</c:v>
                </c:pt>
                <c:pt idx="630">
                  <c:v>5997.21</c:v>
                </c:pt>
                <c:pt idx="631">
                  <c:v>6079.88</c:v>
                </c:pt>
                <c:pt idx="632">
                  <c:v>6210.54</c:v>
                </c:pt>
                <c:pt idx="633">
                  <c:v>6245.54</c:v>
                </c:pt>
                <c:pt idx="634">
                  <c:v>6336.21</c:v>
                </c:pt>
                <c:pt idx="635">
                  <c:v>6455.21</c:v>
                </c:pt>
                <c:pt idx="636">
                  <c:v>6487.88</c:v>
                </c:pt>
                <c:pt idx="637">
                  <c:v>6558.21</c:v>
                </c:pt>
                <c:pt idx="638">
                  <c:v>6621.88</c:v>
                </c:pt>
                <c:pt idx="639">
                  <c:v>6723.54</c:v>
                </c:pt>
                <c:pt idx="640">
                  <c:v>6746.88</c:v>
                </c:pt>
                <c:pt idx="641">
                  <c:v>6803.54</c:v>
                </c:pt>
                <c:pt idx="642">
                  <c:v>6827.54</c:v>
                </c:pt>
                <c:pt idx="643">
                  <c:v>6829.21</c:v>
                </c:pt>
                <c:pt idx="644">
                  <c:v>6866.54</c:v>
                </c:pt>
                <c:pt idx="645">
                  <c:v>6922.54</c:v>
                </c:pt>
                <c:pt idx="646">
                  <c:v>6959.54</c:v>
                </c:pt>
                <c:pt idx="647">
                  <c:v>7017.88</c:v>
                </c:pt>
                <c:pt idx="648">
                  <c:v>7136.54</c:v>
                </c:pt>
                <c:pt idx="649">
                  <c:v>7194.88</c:v>
                </c:pt>
                <c:pt idx="650">
                  <c:v>7289.88</c:v>
                </c:pt>
                <c:pt idx="651">
                  <c:v>7383.88</c:v>
                </c:pt>
                <c:pt idx="652">
                  <c:v>7506.88</c:v>
                </c:pt>
                <c:pt idx="653">
                  <c:v>7642.88</c:v>
                </c:pt>
                <c:pt idx="654">
                  <c:v>7811.88</c:v>
                </c:pt>
                <c:pt idx="655">
                  <c:v>8019.21</c:v>
                </c:pt>
                <c:pt idx="656">
                  <c:v>8181.21</c:v>
                </c:pt>
                <c:pt idx="657">
                  <c:v>8354.5400000000009</c:v>
                </c:pt>
                <c:pt idx="658">
                  <c:v>8545.2099999999991</c:v>
                </c:pt>
                <c:pt idx="659">
                  <c:v>8760.2099999999991</c:v>
                </c:pt>
                <c:pt idx="660">
                  <c:v>8967.2099999999991</c:v>
                </c:pt>
                <c:pt idx="661">
                  <c:v>9080.2099999999991</c:v>
                </c:pt>
                <c:pt idx="662">
                  <c:v>9197.8799999999992</c:v>
                </c:pt>
                <c:pt idx="663">
                  <c:v>9414.2099999999991</c:v>
                </c:pt>
                <c:pt idx="664">
                  <c:v>9528.8799999999992</c:v>
                </c:pt>
                <c:pt idx="665">
                  <c:v>9701.2099999999991</c:v>
                </c:pt>
                <c:pt idx="666">
                  <c:v>9885.8799999999992</c:v>
                </c:pt>
                <c:pt idx="667">
                  <c:v>10059.540000000001</c:v>
                </c:pt>
                <c:pt idx="668">
                  <c:v>10283.209999999999</c:v>
                </c:pt>
                <c:pt idx="669">
                  <c:v>10434.209999999999</c:v>
                </c:pt>
                <c:pt idx="670">
                  <c:v>10618.21</c:v>
                </c:pt>
                <c:pt idx="671">
                  <c:v>10824.88</c:v>
                </c:pt>
                <c:pt idx="672">
                  <c:v>10971.88</c:v>
                </c:pt>
                <c:pt idx="673">
                  <c:v>11159.54</c:v>
                </c:pt>
                <c:pt idx="674">
                  <c:v>11421.54</c:v>
                </c:pt>
                <c:pt idx="675">
                  <c:v>11633.21</c:v>
                </c:pt>
                <c:pt idx="676">
                  <c:v>11910.88</c:v>
                </c:pt>
                <c:pt idx="677">
                  <c:v>12103.54</c:v>
                </c:pt>
                <c:pt idx="678">
                  <c:v>12341.88</c:v>
                </c:pt>
                <c:pt idx="679">
                  <c:v>12552.54</c:v>
                </c:pt>
                <c:pt idx="680">
                  <c:v>12757.87</c:v>
                </c:pt>
                <c:pt idx="681">
                  <c:v>12971.87</c:v>
                </c:pt>
                <c:pt idx="682">
                  <c:v>13083.88</c:v>
                </c:pt>
                <c:pt idx="683">
                  <c:v>13214.54</c:v>
                </c:pt>
                <c:pt idx="684">
                  <c:v>13316.21</c:v>
                </c:pt>
                <c:pt idx="685">
                  <c:v>13414.88</c:v>
                </c:pt>
                <c:pt idx="686">
                  <c:v>13478.54</c:v>
                </c:pt>
                <c:pt idx="687">
                  <c:v>13541.54</c:v>
                </c:pt>
                <c:pt idx="688">
                  <c:v>13543.54</c:v>
                </c:pt>
                <c:pt idx="689">
                  <c:v>13585.88</c:v>
                </c:pt>
                <c:pt idx="690">
                  <c:v>13595.54</c:v>
                </c:pt>
                <c:pt idx="691">
                  <c:v>13658.54</c:v>
                </c:pt>
                <c:pt idx="692">
                  <c:v>13725.54</c:v>
                </c:pt>
                <c:pt idx="693">
                  <c:v>13704.54</c:v>
                </c:pt>
                <c:pt idx="694">
                  <c:v>13681.21</c:v>
                </c:pt>
                <c:pt idx="695">
                  <c:v>13699.54</c:v>
                </c:pt>
                <c:pt idx="696">
                  <c:v>13701.88</c:v>
                </c:pt>
                <c:pt idx="697">
                  <c:v>13774.87</c:v>
                </c:pt>
                <c:pt idx="698">
                  <c:v>13819.54</c:v>
                </c:pt>
                <c:pt idx="699">
                  <c:v>13856.88</c:v>
                </c:pt>
                <c:pt idx="700">
                  <c:v>13897.54</c:v>
                </c:pt>
                <c:pt idx="701">
                  <c:v>13928.54</c:v>
                </c:pt>
                <c:pt idx="702">
                  <c:v>13886.21</c:v>
                </c:pt>
                <c:pt idx="703">
                  <c:v>13850.54</c:v>
                </c:pt>
                <c:pt idx="704">
                  <c:v>13803.21</c:v>
                </c:pt>
                <c:pt idx="705">
                  <c:v>13681.54</c:v>
                </c:pt>
                <c:pt idx="706">
                  <c:v>13594.21</c:v>
                </c:pt>
                <c:pt idx="707">
                  <c:v>13545.21</c:v>
                </c:pt>
                <c:pt idx="708">
                  <c:v>13378.88</c:v>
                </c:pt>
                <c:pt idx="709">
                  <c:v>13236.21</c:v>
                </c:pt>
                <c:pt idx="710">
                  <c:v>13147.54</c:v>
                </c:pt>
                <c:pt idx="711">
                  <c:v>13014.21</c:v>
                </c:pt>
                <c:pt idx="712">
                  <c:v>12942.54</c:v>
                </c:pt>
                <c:pt idx="713">
                  <c:v>12770.88</c:v>
                </c:pt>
                <c:pt idx="714">
                  <c:v>12715.54</c:v>
                </c:pt>
                <c:pt idx="715">
                  <c:v>12653.88</c:v>
                </c:pt>
                <c:pt idx="716">
                  <c:v>12576.54</c:v>
                </c:pt>
                <c:pt idx="717">
                  <c:v>12515.54</c:v>
                </c:pt>
                <c:pt idx="718">
                  <c:v>12676.88</c:v>
                </c:pt>
                <c:pt idx="719">
                  <c:v>12443.54</c:v>
                </c:pt>
                <c:pt idx="720">
                  <c:v>12362.21</c:v>
                </c:pt>
                <c:pt idx="721">
                  <c:v>12340.21</c:v>
                </c:pt>
                <c:pt idx="722">
                  <c:v>12325.88</c:v>
                </c:pt>
                <c:pt idx="723">
                  <c:v>12223.88</c:v>
                </c:pt>
                <c:pt idx="724">
                  <c:v>12147.54</c:v>
                </c:pt>
                <c:pt idx="725">
                  <c:v>12047.88</c:v>
                </c:pt>
                <c:pt idx="726">
                  <c:v>11943.88</c:v>
                </c:pt>
                <c:pt idx="727">
                  <c:v>11782.54</c:v>
                </c:pt>
                <c:pt idx="728">
                  <c:v>11621.21</c:v>
                </c:pt>
                <c:pt idx="729">
                  <c:v>11457.54</c:v>
                </c:pt>
                <c:pt idx="730">
                  <c:v>11255.54</c:v>
                </c:pt>
                <c:pt idx="731">
                  <c:v>11130.21</c:v>
                </c:pt>
                <c:pt idx="732">
                  <c:v>10958.88</c:v>
                </c:pt>
                <c:pt idx="733">
                  <c:v>10768.21</c:v>
                </c:pt>
                <c:pt idx="734">
                  <c:v>10569.21</c:v>
                </c:pt>
                <c:pt idx="735">
                  <c:v>10476.540000000001</c:v>
                </c:pt>
                <c:pt idx="736">
                  <c:v>10289.879999999999</c:v>
                </c:pt>
                <c:pt idx="737">
                  <c:v>10204.879999999999</c:v>
                </c:pt>
                <c:pt idx="738">
                  <c:v>10097.209999999999</c:v>
                </c:pt>
                <c:pt idx="739">
                  <c:v>9951.8799999999992</c:v>
                </c:pt>
                <c:pt idx="740">
                  <c:v>9908.2099999999991</c:v>
                </c:pt>
                <c:pt idx="741">
                  <c:v>9813.2099999999991</c:v>
                </c:pt>
                <c:pt idx="742">
                  <c:v>9772.8799999999992</c:v>
                </c:pt>
                <c:pt idx="743">
                  <c:v>9729.2099999999991</c:v>
                </c:pt>
                <c:pt idx="744">
                  <c:v>9637.5400000000009</c:v>
                </c:pt>
                <c:pt idx="745">
                  <c:v>9610.5400000000009</c:v>
                </c:pt>
                <c:pt idx="746">
                  <c:v>9575.5400000000009</c:v>
                </c:pt>
                <c:pt idx="747">
                  <c:v>9527.2099999999991</c:v>
                </c:pt>
                <c:pt idx="748">
                  <c:v>9501.8799999999992</c:v>
                </c:pt>
                <c:pt idx="749">
                  <c:v>9450.2099999999991</c:v>
                </c:pt>
                <c:pt idx="750">
                  <c:v>9350.5400000000009</c:v>
                </c:pt>
                <c:pt idx="751">
                  <c:v>9310.8799999999992</c:v>
                </c:pt>
                <c:pt idx="752">
                  <c:v>9159.8799999999992</c:v>
                </c:pt>
                <c:pt idx="753">
                  <c:v>9078.2099999999991</c:v>
                </c:pt>
                <c:pt idx="754">
                  <c:v>8934.2099999999991</c:v>
                </c:pt>
                <c:pt idx="755">
                  <c:v>8808.2099999999991</c:v>
                </c:pt>
                <c:pt idx="756">
                  <c:v>8739.2099999999991</c:v>
                </c:pt>
                <c:pt idx="757">
                  <c:v>8602.8799999999992</c:v>
                </c:pt>
                <c:pt idx="758">
                  <c:v>8543.8799999999992</c:v>
                </c:pt>
                <c:pt idx="759">
                  <c:v>8381.8799999999992</c:v>
                </c:pt>
                <c:pt idx="760">
                  <c:v>8296.5400000000009</c:v>
                </c:pt>
                <c:pt idx="761">
                  <c:v>8172.88</c:v>
                </c:pt>
                <c:pt idx="762">
                  <c:v>8081.21</c:v>
                </c:pt>
                <c:pt idx="763">
                  <c:v>7943.54</c:v>
                </c:pt>
                <c:pt idx="764">
                  <c:v>7844.88</c:v>
                </c:pt>
                <c:pt idx="765">
                  <c:v>7778.54</c:v>
                </c:pt>
                <c:pt idx="766">
                  <c:v>7701.54</c:v>
                </c:pt>
                <c:pt idx="767">
                  <c:v>7586.54</c:v>
                </c:pt>
                <c:pt idx="768">
                  <c:v>7556.88</c:v>
                </c:pt>
                <c:pt idx="769">
                  <c:v>7422.21</c:v>
                </c:pt>
                <c:pt idx="770">
                  <c:v>7349.88</c:v>
                </c:pt>
                <c:pt idx="771">
                  <c:v>7290.54</c:v>
                </c:pt>
                <c:pt idx="772">
                  <c:v>7233.21</c:v>
                </c:pt>
                <c:pt idx="773">
                  <c:v>7113.21</c:v>
                </c:pt>
                <c:pt idx="774">
                  <c:v>7040.54</c:v>
                </c:pt>
                <c:pt idx="775">
                  <c:v>6935.54</c:v>
                </c:pt>
                <c:pt idx="776">
                  <c:v>6825.21</c:v>
                </c:pt>
                <c:pt idx="777">
                  <c:v>6668.54</c:v>
                </c:pt>
                <c:pt idx="778">
                  <c:v>6563.88</c:v>
                </c:pt>
                <c:pt idx="779">
                  <c:v>6381.88</c:v>
                </c:pt>
                <c:pt idx="780">
                  <c:v>6242.88</c:v>
                </c:pt>
                <c:pt idx="781">
                  <c:v>6086.21</c:v>
                </c:pt>
                <c:pt idx="782">
                  <c:v>5908.54</c:v>
                </c:pt>
                <c:pt idx="783">
                  <c:v>5781.21</c:v>
                </c:pt>
                <c:pt idx="784">
                  <c:v>5603.54</c:v>
                </c:pt>
                <c:pt idx="785">
                  <c:v>5482.88</c:v>
                </c:pt>
                <c:pt idx="786">
                  <c:v>5281.88</c:v>
                </c:pt>
                <c:pt idx="787">
                  <c:v>5124.21</c:v>
                </c:pt>
                <c:pt idx="788">
                  <c:v>5005.88</c:v>
                </c:pt>
                <c:pt idx="789">
                  <c:v>4826.54</c:v>
                </c:pt>
                <c:pt idx="790">
                  <c:v>4693.54</c:v>
                </c:pt>
                <c:pt idx="791">
                  <c:v>4560.88</c:v>
                </c:pt>
                <c:pt idx="792">
                  <c:v>4452.54</c:v>
                </c:pt>
                <c:pt idx="793">
                  <c:v>4348.88</c:v>
                </c:pt>
                <c:pt idx="794">
                  <c:v>4234.54</c:v>
                </c:pt>
                <c:pt idx="795">
                  <c:v>4113.88</c:v>
                </c:pt>
                <c:pt idx="796">
                  <c:v>3984.21</c:v>
                </c:pt>
                <c:pt idx="797">
                  <c:v>3886.88</c:v>
                </c:pt>
                <c:pt idx="798">
                  <c:v>3767.87</c:v>
                </c:pt>
                <c:pt idx="799">
                  <c:v>3657.21</c:v>
                </c:pt>
                <c:pt idx="800">
                  <c:v>3544.54</c:v>
                </c:pt>
                <c:pt idx="801">
                  <c:v>3466.54</c:v>
                </c:pt>
                <c:pt idx="802">
                  <c:v>3330.21</c:v>
                </c:pt>
                <c:pt idx="803">
                  <c:v>3207.21</c:v>
                </c:pt>
                <c:pt idx="804">
                  <c:v>3052.87</c:v>
                </c:pt>
                <c:pt idx="805">
                  <c:v>2917.54</c:v>
                </c:pt>
                <c:pt idx="806">
                  <c:v>2827.88</c:v>
                </c:pt>
                <c:pt idx="807">
                  <c:v>2655.21</c:v>
                </c:pt>
                <c:pt idx="808">
                  <c:v>2542.54</c:v>
                </c:pt>
                <c:pt idx="809">
                  <c:v>2418.21</c:v>
                </c:pt>
                <c:pt idx="810">
                  <c:v>2263.54</c:v>
                </c:pt>
                <c:pt idx="811">
                  <c:v>2138.88</c:v>
                </c:pt>
                <c:pt idx="812">
                  <c:v>2057.54</c:v>
                </c:pt>
                <c:pt idx="813">
                  <c:v>1955.54</c:v>
                </c:pt>
                <c:pt idx="814">
                  <c:v>1833.88</c:v>
                </c:pt>
                <c:pt idx="815">
                  <c:v>1730.54</c:v>
                </c:pt>
                <c:pt idx="816">
                  <c:v>1677.54</c:v>
                </c:pt>
                <c:pt idx="817">
                  <c:v>1564.88</c:v>
                </c:pt>
                <c:pt idx="818">
                  <c:v>1480.21</c:v>
                </c:pt>
                <c:pt idx="819">
                  <c:v>1367.88</c:v>
                </c:pt>
                <c:pt idx="820">
                  <c:v>1286.54</c:v>
                </c:pt>
                <c:pt idx="821">
                  <c:v>1207.54</c:v>
                </c:pt>
                <c:pt idx="822">
                  <c:v>1171.8699999999999</c:v>
                </c:pt>
                <c:pt idx="823">
                  <c:v>1103.21</c:v>
                </c:pt>
                <c:pt idx="824">
                  <c:v>1058.21</c:v>
                </c:pt>
                <c:pt idx="825">
                  <c:v>969.21</c:v>
                </c:pt>
                <c:pt idx="826">
                  <c:v>914.54</c:v>
                </c:pt>
                <c:pt idx="827">
                  <c:v>850.88</c:v>
                </c:pt>
                <c:pt idx="828">
                  <c:v>783.21</c:v>
                </c:pt>
                <c:pt idx="829">
                  <c:v>679.21</c:v>
                </c:pt>
                <c:pt idx="830">
                  <c:v>637.21</c:v>
                </c:pt>
                <c:pt idx="831">
                  <c:v>595.21</c:v>
                </c:pt>
                <c:pt idx="832">
                  <c:v>528.88</c:v>
                </c:pt>
                <c:pt idx="833">
                  <c:v>460.87</c:v>
                </c:pt>
                <c:pt idx="834">
                  <c:v>377.88</c:v>
                </c:pt>
                <c:pt idx="835">
                  <c:v>371.88</c:v>
                </c:pt>
                <c:pt idx="836">
                  <c:v>296.54000000000002</c:v>
                </c:pt>
                <c:pt idx="837">
                  <c:v>248.21</c:v>
                </c:pt>
                <c:pt idx="838">
                  <c:v>220.21</c:v>
                </c:pt>
                <c:pt idx="839">
                  <c:v>151.21</c:v>
                </c:pt>
                <c:pt idx="840">
                  <c:v>106.88</c:v>
                </c:pt>
                <c:pt idx="841">
                  <c:v>53.54</c:v>
                </c:pt>
                <c:pt idx="842">
                  <c:v>8.2100000000000009</c:v>
                </c:pt>
                <c:pt idx="843">
                  <c:v>44.88</c:v>
                </c:pt>
                <c:pt idx="844">
                  <c:v>-23.79</c:v>
                </c:pt>
                <c:pt idx="845">
                  <c:v>-72.459999999999994</c:v>
                </c:pt>
                <c:pt idx="846">
                  <c:v>-96.46</c:v>
                </c:pt>
                <c:pt idx="847">
                  <c:v>-101.79</c:v>
                </c:pt>
                <c:pt idx="848">
                  <c:v>-118.12</c:v>
                </c:pt>
                <c:pt idx="849">
                  <c:v>-171.46</c:v>
                </c:pt>
                <c:pt idx="850">
                  <c:v>-215.79</c:v>
                </c:pt>
                <c:pt idx="851">
                  <c:v>-249.46</c:v>
                </c:pt>
                <c:pt idx="852">
                  <c:v>-214.79</c:v>
                </c:pt>
                <c:pt idx="853">
                  <c:v>-295.79000000000002</c:v>
                </c:pt>
                <c:pt idx="854">
                  <c:v>-336.46</c:v>
                </c:pt>
                <c:pt idx="855">
                  <c:v>-346.79</c:v>
                </c:pt>
                <c:pt idx="856">
                  <c:v>-397.12</c:v>
                </c:pt>
                <c:pt idx="857">
                  <c:v>-386.12</c:v>
                </c:pt>
                <c:pt idx="858">
                  <c:v>-433.46</c:v>
                </c:pt>
                <c:pt idx="859">
                  <c:v>-420.79</c:v>
                </c:pt>
                <c:pt idx="860">
                  <c:v>-511.79</c:v>
                </c:pt>
                <c:pt idx="861">
                  <c:v>-470.12</c:v>
                </c:pt>
                <c:pt idx="862">
                  <c:v>-553.12</c:v>
                </c:pt>
                <c:pt idx="863">
                  <c:v>-593.79</c:v>
                </c:pt>
                <c:pt idx="864">
                  <c:v>-585.79</c:v>
                </c:pt>
                <c:pt idx="865">
                  <c:v>-575.12</c:v>
                </c:pt>
                <c:pt idx="866">
                  <c:v>-631.12</c:v>
                </c:pt>
                <c:pt idx="867">
                  <c:v>-627.12</c:v>
                </c:pt>
                <c:pt idx="868">
                  <c:v>-621.79</c:v>
                </c:pt>
                <c:pt idx="869">
                  <c:v>-674.12</c:v>
                </c:pt>
                <c:pt idx="870">
                  <c:v>-689.12</c:v>
                </c:pt>
                <c:pt idx="871">
                  <c:v>-698.46</c:v>
                </c:pt>
                <c:pt idx="872">
                  <c:v>-703.79</c:v>
                </c:pt>
                <c:pt idx="873">
                  <c:v>-741.46</c:v>
                </c:pt>
                <c:pt idx="874">
                  <c:v>-741.12</c:v>
                </c:pt>
                <c:pt idx="875">
                  <c:v>-739.46</c:v>
                </c:pt>
                <c:pt idx="876">
                  <c:v>-748.12</c:v>
                </c:pt>
                <c:pt idx="877">
                  <c:v>-808.46</c:v>
                </c:pt>
                <c:pt idx="878">
                  <c:v>-796.46</c:v>
                </c:pt>
                <c:pt idx="879">
                  <c:v>-801.79</c:v>
                </c:pt>
                <c:pt idx="880">
                  <c:v>-828.12</c:v>
                </c:pt>
                <c:pt idx="881">
                  <c:v>-802.79</c:v>
                </c:pt>
                <c:pt idx="882">
                  <c:v>-827.79</c:v>
                </c:pt>
                <c:pt idx="883">
                  <c:v>-819.46</c:v>
                </c:pt>
                <c:pt idx="884">
                  <c:v>-848.79</c:v>
                </c:pt>
                <c:pt idx="885">
                  <c:v>-855.46</c:v>
                </c:pt>
                <c:pt idx="886">
                  <c:v>-769.12</c:v>
                </c:pt>
                <c:pt idx="887">
                  <c:v>-869.46</c:v>
                </c:pt>
                <c:pt idx="888">
                  <c:v>-893.12</c:v>
                </c:pt>
                <c:pt idx="889">
                  <c:v>-900.12</c:v>
                </c:pt>
                <c:pt idx="890">
                  <c:v>-744.46</c:v>
                </c:pt>
                <c:pt idx="891">
                  <c:v>-897.46</c:v>
                </c:pt>
                <c:pt idx="892">
                  <c:v>-861.79</c:v>
                </c:pt>
                <c:pt idx="893">
                  <c:v>-898.79</c:v>
                </c:pt>
                <c:pt idx="894">
                  <c:v>-922.12</c:v>
                </c:pt>
                <c:pt idx="895">
                  <c:v>-892.46</c:v>
                </c:pt>
                <c:pt idx="896">
                  <c:v>-943.46</c:v>
                </c:pt>
                <c:pt idx="897">
                  <c:v>-918.79</c:v>
                </c:pt>
                <c:pt idx="898">
                  <c:v>-926.12</c:v>
                </c:pt>
                <c:pt idx="899">
                  <c:v>-951.79</c:v>
                </c:pt>
                <c:pt idx="900">
                  <c:v>-932.79</c:v>
                </c:pt>
                <c:pt idx="901">
                  <c:v>-929.79</c:v>
                </c:pt>
                <c:pt idx="902">
                  <c:v>-928.46</c:v>
                </c:pt>
                <c:pt idx="903">
                  <c:v>-934.46</c:v>
                </c:pt>
                <c:pt idx="904">
                  <c:v>-957.46</c:v>
                </c:pt>
                <c:pt idx="905">
                  <c:v>-961.46</c:v>
                </c:pt>
                <c:pt idx="906">
                  <c:v>-962.79</c:v>
                </c:pt>
                <c:pt idx="907">
                  <c:v>-992.46</c:v>
                </c:pt>
                <c:pt idx="908">
                  <c:v>-952.79</c:v>
                </c:pt>
                <c:pt idx="909">
                  <c:v>-967.46</c:v>
                </c:pt>
                <c:pt idx="910">
                  <c:v>-996.46</c:v>
                </c:pt>
                <c:pt idx="911">
                  <c:v>-995.79</c:v>
                </c:pt>
                <c:pt idx="912">
                  <c:v>-990.79</c:v>
                </c:pt>
                <c:pt idx="913">
                  <c:v>-990.12</c:v>
                </c:pt>
                <c:pt idx="914">
                  <c:v>-995.46</c:v>
                </c:pt>
                <c:pt idx="915">
                  <c:v>-1016.46</c:v>
                </c:pt>
                <c:pt idx="916">
                  <c:v>-1010.46</c:v>
                </c:pt>
                <c:pt idx="917">
                  <c:v>-1016.12</c:v>
                </c:pt>
                <c:pt idx="918">
                  <c:v>-1015.46</c:v>
                </c:pt>
                <c:pt idx="919">
                  <c:v>-1011.79</c:v>
                </c:pt>
                <c:pt idx="920">
                  <c:v>-1039.46</c:v>
                </c:pt>
                <c:pt idx="921">
                  <c:v>-1034.1199999999999</c:v>
                </c:pt>
                <c:pt idx="922">
                  <c:v>-1053.46</c:v>
                </c:pt>
                <c:pt idx="923">
                  <c:v>-1017.12</c:v>
                </c:pt>
                <c:pt idx="924">
                  <c:v>-1054.1199999999999</c:v>
                </c:pt>
                <c:pt idx="925">
                  <c:v>-1040.1199999999999</c:v>
                </c:pt>
                <c:pt idx="926">
                  <c:v>-1048.79</c:v>
                </c:pt>
                <c:pt idx="927">
                  <c:v>-1053.46</c:v>
                </c:pt>
                <c:pt idx="928">
                  <c:v>-1003.46</c:v>
                </c:pt>
                <c:pt idx="929">
                  <c:v>-1051.79</c:v>
                </c:pt>
                <c:pt idx="930">
                  <c:v>-1050.1199999999999</c:v>
                </c:pt>
                <c:pt idx="931">
                  <c:v>-1060.46</c:v>
                </c:pt>
                <c:pt idx="932">
                  <c:v>-1042.46</c:v>
                </c:pt>
                <c:pt idx="933">
                  <c:v>-1032.46</c:v>
                </c:pt>
                <c:pt idx="934">
                  <c:v>-1054.79</c:v>
                </c:pt>
                <c:pt idx="935">
                  <c:v>-1049.1199999999999</c:v>
                </c:pt>
                <c:pt idx="936">
                  <c:v>-1035.1199999999999</c:v>
                </c:pt>
                <c:pt idx="937">
                  <c:v>-1031.1199999999999</c:v>
                </c:pt>
                <c:pt idx="938">
                  <c:v>-1010.12</c:v>
                </c:pt>
                <c:pt idx="939">
                  <c:v>-997.12</c:v>
                </c:pt>
                <c:pt idx="940">
                  <c:v>-972.12</c:v>
                </c:pt>
                <c:pt idx="941">
                  <c:v>-1003.46</c:v>
                </c:pt>
                <c:pt idx="942">
                  <c:v>-1041.1199999999999</c:v>
                </c:pt>
                <c:pt idx="943">
                  <c:v>-1048.46</c:v>
                </c:pt>
                <c:pt idx="944">
                  <c:v>-1029.46</c:v>
                </c:pt>
                <c:pt idx="945">
                  <c:v>-1078.79</c:v>
                </c:pt>
                <c:pt idx="946">
                  <c:v>-1081.46</c:v>
                </c:pt>
                <c:pt idx="947">
                  <c:v>-1075.46</c:v>
                </c:pt>
                <c:pt idx="948">
                  <c:v>-1061.1199999999999</c:v>
                </c:pt>
                <c:pt idx="949">
                  <c:v>-1098.46</c:v>
                </c:pt>
                <c:pt idx="950">
                  <c:v>-1102.46</c:v>
                </c:pt>
                <c:pt idx="951">
                  <c:v>-1090.46</c:v>
                </c:pt>
                <c:pt idx="952">
                  <c:v>-1102.79</c:v>
                </c:pt>
                <c:pt idx="953">
                  <c:v>-1100.79</c:v>
                </c:pt>
                <c:pt idx="954">
                  <c:v>-1105.1199999999999</c:v>
                </c:pt>
                <c:pt idx="955">
                  <c:v>-1078.79</c:v>
                </c:pt>
                <c:pt idx="956">
                  <c:v>-1105.46</c:v>
                </c:pt>
                <c:pt idx="957">
                  <c:v>-1108.46</c:v>
                </c:pt>
                <c:pt idx="958">
                  <c:v>-1108.1199999999999</c:v>
                </c:pt>
                <c:pt idx="959">
                  <c:v>-1103.46</c:v>
                </c:pt>
                <c:pt idx="960">
                  <c:v>-1107.1199999999999</c:v>
                </c:pt>
                <c:pt idx="961">
                  <c:v>-1102.46</c:v>
                </c:pt>
                <c:pt idx="962">
                  <c:v>-1122.1199999999999</c:v>
                </c:pt>
                <c:pt idx="963">
                  <c:v>-1118.79</c:v>
                </c:pt>
                <c:pt idx="964">
                  <c:v>-1098.1199999999999</c:v>
                </c:pt>
                <c:pt idx="965">
                  <c:v>-1132.1199999999999</c:v>
                </c:pt>
                <c:pt idx="966">
                  <c:v>-1087.1199999999999</c:v>
                </c:pt>
                <c:pt idx="967">
                  <c:v>-1091.79</c:v>
                </c:pt>
                <c:pt idx="968">
                  <c:v>-1123.79</c:v>
                </c:pt>
                <c:pt idx="969">
                  <c:v>-1105.79</c:v>
                </c:pt>
                <c:pt idx="970">
                  <c:v>-1078.46</c:v>
                </c:pt>
                <c:pt idx="971">
                  <c:v>-1071.1199999999999</c:v>
                </c:pt>
                <c:pt idx="972">
                  <c:v>-1117.79</c:v>
                </c:pt>
                <c:pt idx="973">
                  <c:v>-1107.46</c:v>
                </c:pt>
                <c:pt idx="974">
                  <c:v>-1112.46</c:v>
                </c:pt>
                <c:pt idx="975">
                  <c:v>-1095.79</c:v>
                </c:pt>
                <c:pt idx="976">
                  <c:v>-1036.1199999999999</c:v>
                </c:pt>
                <c:pt idx="977">
                  <c:v>-1063.46</c:v>
                </c:pt>
                <c:pt idx="978">
                  <c:v>-1073.1199999999999</c:v>
                </c:pt>
                <c:pt idx="979">
                  <c:v>-1103.1199999999999</c:v>
                </c:pt>
                <c:pt idx="980">
                  <c:v>-1099.1199999999999</c:v>
                </c:pt>
                <c:pt idx="981">
                  <c:v>-1086.1199999999999</c:v>
                </c:pt>
                <c:pt idx="982">
                  <c:v>-1068.79</c:v>
                </c:pt>
                <c:pt idx="983">
                  <c:v>-1095.1199999999999</c:v>
                </c:pt>
                <c:pt idx="984">
                  <c:v>-1079.79</c:v>
                </c:pt>
                <c:pt idx="985">
                  <c:v>-1092.46</c:v>
                </c:pt>
                <c:pt idx="986">
                  <c:v>-1086.46</c:v>
                </c:pt>
                <c:pt idx="987">
                  <c:v>-1094.1199999999999</c:v>
                </c:pt>
                <c:pt idx="988">
                  <c:v>-1078.79</c:v>
                </c:pt>
                <c:pt idx="989">
                  <c:v>-1104.1199999999999</c:v>
                </c:pt>
                <c:pt idx="990">
                  <c:v>-1107.46</c:v>
                </c:pt>
                <c:pt idx="991">
                  <c:v>-1105.79</c:v>
                </c:pt>
                <c:pt idx="992">
                  <c:v>-1092.79</c:v>
                </c:pt>
                <c:pt idx="993">
                  <c:v>-1089.46</c:v>
                </c:pt>
                <c:pt idx="994">
                  <c:v>-1088.1199999999999</c:v>
                </c:pt>
                <c:pt idx="995">
                  <c:v>-1097.46</c:v>
                </c:pt>
                <c:pt idx="996">
                  <c:v>-1098.1199999999999</c:v>
                </c:pt>
                <c:pt idx="997">
                  <c:v>-1104.46</c:v>
                </c:pt>
                <c:pt idx="998">
                  <c:v>-1109.79</c:v>
                </c:pt>
                <c:pt idx="999">
                  <c:v>-1114.46</c:v>
                </c:pt>
                <c:pt idx="1000">
                  <c:v>-1103.46</c:v>
                </c:pt>
                <c:pt idx="1001">
                  <c:v>-1065.1199999999999</c:v>
                </c:pt>
                <c:pt idx="1002">
                  <c:v>-1108.79</c:v>
                </c:pt>
                <c:pt idx="1003">
                  <c:v>-1075.46</c:v>
                </c:pt>
                <c:pt idx="1004">
                  <c:v>-1097.1199999999999</c:v>
                </c:pt>
                <c:pt idx="1005">
                  <c:v>-1132.46</c:v>
                </c:pt>
                <c:pt idx="1006">
                  <c:v>-1071.46</c:v>
                </c:pt>
                <c:pt idx="1007">
                  <c:v>-1117.79</c:v>
                </c:pt>
                <c:pt idx="1008">
                  <c:v>-1101.46</c:v>
                </c:pt>
                <c:pt idx="1009">
                  <c:v>-1103.46</c:v>
                </c:pt>
                <c:pt idx="1010">
                  <c:v>-1100.46</c:v>
                </c:pt>
                <c:pt idx="1011">
                  <c:v>-1053.46</c:v>
                </c:pt>
                <c:pt idx="1012">
                  <c:v>-1131.1199999999999</c:v>
                </c:pt>
                <c:pt idx="1013">
                  <c:v>-1113.1199999999999</c:v>
                </c:pt>
                <c:pt idx="1014">
                  <c:v>-1122.1199999999999</c:v>
                </c:pt>
                <c:pt idx="1015">
                  <c:v>-1111.79</c:v>
                </c:pt>
                <c:pt idx="1016">
                  <c:v>-1115.1199999999999</c:v>
                </c:pt>
                <c:pt idx="1017">
                  <c:v>-1093.1199999999999</c:v>
                </c:pt>
                <c:pt idx="1018">
                  <c:v>-1145.46</c:v>
                </c:pt>
                <c:pt idx="1019">
                  <c:v>-1097.46</c:v>
                </c:pt>
                <c:pt idx="1020">
                  <c:v>-1138.46</c:v>
                </c:pt>
                <c:pt idx="1021">
                  <c:v>-1108.1199999999999</c:v>
                </c:pt>
                <c:pt idx="1022">
                  <c:v>-1100.46</c:v>
                </c:pt>
                <c:pt idx="1023">
                  <c:v>-1120.1199999999999</c:v>
                </c:pt>
                <c:pt idx="1024">
                  <c:v>-1260.1199999999999</c:v>
                </c:pt>
                <c:pt idx="1025">
                  <c:v>-1268.46</c:v>
                </c:pt>
                <c:pt idx="1026">
                  <c:v>-1288.79</c:v>
                </c:pt>
                <c:pt idx="1027">
                  <c:v>-1265.79</c:v>
                </c:pt>
                <c:pt idx="1028">
                  <c:v>-721.46</c:v>
                </c:pt>
                <c:pt idx="1029">
                  <c:v>-703.46</c:v>
                </c:pt>
                <c:pt idx="1030">
                  <c:v>-644.46</c:v>
                </c:pt>
                <c:pt idx="1031">
                  <c:v>-615.46</c:v>
                </c:pt>
                <c:pt idx="1032">
                  <c:v>-526.46</c:v>
                </c:pt>
                <c:pt idx="1033">
                  <c:v>-411.79</c:v>
                </c:pt>
                <c:pt idx="1034">
                  <c:v>-1143.46</c:v>
                </c:pt>
                <c:pt idx="1035">
                  <c:v>-1121.46</c:v>
                </c:pt>
                <c:pt idx="1036">
                  <c:v>-1151.79</c:v>
                </c:pt>
                <c:pt idx="1037">
                  <c:v>-1135.79</c:v>
                </c:pt>
                <c:pt idx="1038">
                  <c:v>-1133.79</c:v>
                </c:pt>
                <c:pt idx="1039">
                  <c:v>-1126.1199999999999</c:v>
                </c:pt>
                <c:pt idx="1040">
                  <c:v>-1287.79</c:v>
                </c:pt>
                <c:pt idx="1041">
                  <c:v>-1280.1199999999999</c:v>
                </c:pt>
                <c:pt idx="1042">
                  <c:v>-1283.1199999999999</c:v>
                </c:pt>
                <c:pt idx="1043">
                  <c:v>-1278.46</c:v>
                </c:pt>
              </c:numCache>
            </c:numRef>
          </c:yVal>
          <c:smooth val="1"/>
        </c:ser>
        <c:ser>
          <c:idx val="12"/>
          <c:order val="12"/>
          <c:tx>
            <c:strRef>
              <c:f>גיליון1!$C$24:$F$24</c:f>
              <c:strCache>
                <c:ptCount val="4"/>
                <c:pt idx="0">
                  <c:v>ice</c:v>
                </c:pt>
                <c:pt idx="1">
                  <c:v>100</c:v>
                </c:pt>
                <c:pt idx="2">
                  <c:v>coli</c:v>
                </c:pt>
                <c:pt idx="3">
                  <c:v>1</c:v>
                </c:pt>
              </c:strCache>
            </c:strRef>
          </c:tx>
          <c:spPr>
            <a:ln w="19050" cap="rnd">
              <a:solidFill>
                <a:schemeClr val="accent1">
                  <a:lumMod val="60000"/>
                  <a:lumOff val="40000"/>
                </a:schemeClr>
              </a:solidFill>
              <a:round/>
            </a:ln>
            <a:effectLst/>
          </c:spPr>
          <c:marker>
            <c:symbol val="none"/>
          </c:marker>
          <c:xVal>
            <c:numRef>
              <c:f>גיליון1!$G$1:$ANJ$1</c:f>
              <c:numCache>
                <c:formatCode>General</c:formatCode>
                <c:ptCount val="1044"/>
                <c:pt idx="0">
                  <c:v>160.70099999999999</c:v>
                </c:pt>
                <c:pt idx="1">
                  <c:v>166.74199999999999</c:v>
                </c:pt>
                <c:pt idx="2">
                  <c:v>172.77699999999999</c:v>
                </c:pt>
                <c:pt idx="3">
                  <c:v>178.80500000000001</c:v>
                </c:pt>
                <c:pt idx="4">
                  <c:v>184.82599999999999</c:v>
                </c:pt>
                <c:pt idx="5">
                  <c:v>190.84100000000001</c:v>
                </c:pt>
                <c:pt idx="6">
                  <c:v>196.84899999999999</c:v>
                </c:pt>
                <c:pt idx="7">
                  <c:v>202.85</c:v>
                </c:pt>
                <c:pt idx="8">
                  <c:v>208.845</c:v>
                </c:pt>
                <c:pt idx="9">
                  <c:v>214.833</c:v>
                </c:pt>
                <c:pt idx="10">
                  <c:v>220.815</c:v>
                </c:pt>
                <c:pt idx="11">
                  <c:v>226.78899999999999</c:v>
                </c:pt>
                <c:pt idx="12">
                  <c:v>232.75800000000001</c:v>
                </c:pt>
                <c:pt idx="13">
                  <c:v>238.71899999999999</c:v>
                </c:pt>
                <c:pt idx="14">
                  <c:v>244.67400000000001</c:v>
                </c:pt>
                <c:pt idx="15">
                  <c:v>250.62299999999999</c:v>
                </c:pt>
                <c:pt idx="16">
                  <c:v>256.565</c:v>
                </c:pt>
                <c:pt idx="17">
                  <c:v>262.5</c:v>
                </c:pt>
                <c:pt idx="18">
                  <c:v>268.42899999999997</c:v>
                </c:pt>
                <c:pt idx="19">
                  <c:v>274.351</c:v>
                </c:pt>
                <c:pt idx="20">
                  <c:v>280.267</c:v>
                </c:pt>
                <c:pt idx="21">
                  <c:v>286.17599999999999</c:v>
                </c:pt>
                <c:pt idx="22">
                  <c:v>292.07900000000001</c:v>
                </c:pt>
                <c:pt idx="23">
                  <c:v>297.97500000000002</c:v>
                </c:pt>
                <c:pt idx="24">
                  <c:v>303.86500000000001</c:v>
                </c:pt>
                <c:pt idx="25">
                  <c:v>309.74799999999999</c:v>
                </c:pt>
                <c:pt idx="26">
                  <c:v>315.625</c:v>
                </c:pt>
                <c:pt idx="27">
                  <c:v>321.495</c:v>
                </c:pt>
                <c:pt idx="28">
                  <c:v>327.35899999999998</c:v>
                </c:pt>
                <c:pt idx="29">
                  <c:v>333.21699999999998</c:v>
                </c:pt>
                <c:pt idx="30">
                  <c:v>339.06799999999998</c:v>
                </c:pt>
                <c:pt idx="31">
                  <c:v>344.91199999999998</c:v>
                </c:pt>
                <c:pt idx="32">
                  <c:v>350.75099999999998</c:v>
                </c:pt>
                <c:pt idx="33">
                  <c:v>356.58300000000003</c:v>
                </c:pt>
                <c:pt idx="34">
                  <c:v>362.40800000000002</c:v>
                </c:pt>
                <c:pt idx="35">
                  <c:v>368.22699999999998</c:v>
                </c:pt>
                <c:pt idx="36">
                  <c:v>374.04</c:v>
                </c:pt>
                <c:pt idx="37">
                  <c:v>379.84699999999998</c:v>
                </c:pt>
                <c:pt idx="38">
                  <c:v>385.64699999999999</c:v>
                </c:pt>
                <c:pt idx="39">
                  <c:v>391.44</c:v>
                </c:pt>
                <c:pt idx="40">
                  <c:v>397.22800000000001</c:v>
                </c:pt>
                <c:pt idx="41">
                  <c:v>403.00900000000001</c:v>
                </c:pt>
                <c:pt idx="42">
                  <c:v>408.78399999999999</c:v>
                </c:pt>
                <c:pt idx="43">
                  <c:v>414.553</c:v>
                </c:pt>
                <c:pt idx="44">
                  <c:v>420.315</c:v>
                </c:pt>
                <c:pt idx="45">
                  <c:v>426.07100000000003</c:v>
                </c:pt>
                <c:pt idx="46">
                  <c:v>431.82100000000003</c:v>
                </c:pt>
                <c:pt idx="47">
                  <c:v>437.565</c:v>
                </c:pt>
                <c:pt idx="48">
                  <c:v>443.30200000000002</c:v>
                </c:pt>
                <c:pt idx="49">
                  <c:v>449.03300000000002</c:v>
                </c:pt>
                <c:pt idx="50">
                  <c:v>454.75799999999998</c:v>
                </c:pt>
                <c:pt idx="51">
                  <c:v>460.47699999999998</c:v>
                </c:pt>
                <c:pt idx="52">
                  <c:v>466.18900000000002</c:v>
                </c:pt>
                <c:pt idx="53">
                  <c:v>471.89600000000002</c:v>
                </c:pt>
                <c:pt idx="54">
                  <c:v>477.596</c:v>
                </c:pt>
                <c:pt idx="55">
                  <c:v>483.29</c:v>
                </c:pt>
                <c:pt idx="56">
                  <c:v>488.97800000000001</c:v>
                </c:pt>
                <c:pt idx="57">
                  <c:v>494.66</c:v>
                </c:pt>
                <c:pt idx="58">
                  <c:v>500.33499999999998</c:v>
                </c:pt>
                <c:pt idx="59">
                  <c:v>506.005</c:v>
                </c:pt>
                <c:pt idx="60">
                  <c:v>511.66800000000001</c:v>
                </c:pt>
                <c:pt idx="61">
                  <c:v>517.32500000000005</c:v>
                </c:pt>
                <c:pt idx="62">
                  <c:v>522.97699999999998</c:v>
                </c:pt>
                <c:pt idx="63">
                  <c:v>528.62199999999996</c:v>
                </c:pt>
                <c:pt idx="64">
                  <c:v>534.26099999999997</c:v>
                </c:pt>
                <c:pt idx="65">
                  <c:v>539.89400000000001</c:v>
                </c:pt>
                <c:pt idx="66">
                  <c:v>545.52099999999996</c:v>
                </c:pt>
                <c:pt idx="67">
                  <c:v>551.14099999999996</c:v>
                </c:pt>
                <c:pt idx="68">
                  <c:v>556.75599999999997</c:v>
                </c:pt>
                <c:pt idx="69">
                  <c:v>562.36500000000001</c:v>
                </c:pt>
                <c:pt idx="70">
                  <c:v>567.96799999999996</c:v>
                </c:pt>
                <c:pt idx="71">
                  <c:v>573.56500000000005</c:v>
                </c:pt>
                <c:pt idx="72">
                  <c:v>579.15499999999997</c:v>
                </c:pt>
                <c:pt idx="73">
                  <c:v>584.74</c:v>
                </c:pt>
                <c:pt idx="74">
                  <c:v>590.31899999999996</c:v>
                </c:pt>
                <c:pt idx="75">
                  <c:v>595.89200000000005</c:v>
                </c:pt>
                <c:pt idx="76">
                  <c:v>601.45899999999995</c:v>
                </c:pt>
                <c:pt idx="77">
                  <c:v>607.02</c:v>
                </c:pt>
                <c:pt idx="78">
                  <c:v>612.57500000000005</c:v>
                </c:pt>
                <c:pt idx="79">
                  <c:v>618.12400000000002</c:v>
                </c:pt>
                <c:pt idx="80">
                  <c:v>623.66700000000003</c:v>
                </c:pt>
                <c:pt idx="81">
                  <c:v>629.20399999999995</c:v>
                </c:pt>
                <c:pt idx="82">
                  <c:v>634.73500000000001</c:v>
                </c:pt>
                <c:pt idx="83">
                  <c:v>640.26099999999997</c:v>
                </c:pt>
                <c:pt idx="84">
                  <c:v>645.78099999999995</c:v>
                </c:pt>
                <c:pt idx="85">
                  <c:v>651.29399999999998</c:v>
                </c:pt>
                <c:pt idx="86">
                  <c:v>656.80200000000002</c:v>
                </c:pt>
                <c:pt idx="87">
                  <c:v>662.30399999999997</c:v>
                </c:pt>
                <c:pt idx="88">
                  <c:v>667.8</c:v>
                </c:pt>
                <c:pt idx="89">
                  <c:v>673.29</c:v>
                </c:pt>
                <c:pt idx="90">
                  <c:v>678.77499999999998</c:v>
                </c:pt>
                <c:pt idx="91">
                  <c:v>684.25400000000002</c:v>
                </c:pt>
                <c:pt idx="92">
                  <c:v>689.726</c:v>
                </c:pt>
                <c:pt idx="93">
                  <c:v>695.19299999999998</c:v>
                </c:pt>
                <c:pt idx="94">
                  <c:v>700.65499999999997</c:v>
                </c:pt>
                <c:pt idx="95">
                  <c:v>706.11</c:v>
                </c:pt>
                <c:pt idx="96">
                  <c:v>711.56</c:v>
                </c:pt>
                <c:pt idx="97">
                  <c:v>717.00400000000002</c:v>
                </c:pt>
                <c:pt idx="98">
                  <c:v>722.44200000000001</c:v>
                </c:pt>
                <c:pt idx="99">
                  <c:v>727.87400000000002</c:v>
                </c:pt>
                <c:pt idx="100">
                  <c:v>733.30100000000004</c:v>
                </c:pt>
                <c:pt idx="101">
                  <c:v>738.72199999999998</c:v>
                </c:pt>
                <c:pt idx="102">
                  <c:v>744.13699999999994</c:v>
                </c:pt>
                <c:pt idx="103">
                  <c:v>749.54700000000003</c:v>
                </c:pt>
                <c:pt idx="104">
                  <c:v>754.95100000000002</c:v>
                </c:pt>
                <c:pt idx="105">
                  <c:v>760.34900000000005</c:v>
                </c:pt>
                <c:pt idx="106">
                  <c:v>765.74099999999999</c:v>
                </c:pt>
                <c:pt idx="107">
                  <c:v>771.12800000000004</c:v>
                </c:pt>
                <c:pt idx="108">
                  <c:v>776.50900000000001</c:v>
                </c:pt>
                <c:pt idx="109">
                  <c:v>781.88499999999999</c:v>
                </c:pt>
                <c:pt idx="110">
                  <c:v>787.25400000000002</c:v>
                </c:pt>
                <c:pt idx="111">
                  <c:v>792.61800000000005</c:v>
                </c:pt>
                <c:pt idx="112">
                  <c:v>797.97699999999998</c:v>
                </c:pt>
                <c:pt idx="113">
                  <c:v>803.33</c:v>
                </c:pt>
                <c:pt idx="114">
                  <c:v>808.67700000000002</c:v>
                </c:pt>
                <c:pt idx="115">
                  <c:v>814.01900000000001</c:v>
                </c:pt>
                <c:pt idx="116">
                  <c:v>819.35500000000002</c:v>
                </c:pt>
                <c:pt idx="117">
                  <c:v>824.68600000000004</c:v>
                </c:pt>
                <c:pt idx="118">
                  <c:v>830.01099999999997</c:v>
                </c:pt>
                <c:pt idx="119">
                  <c:v>835.33</c:v>
                </c:pt>
                <c:pt idx="120">
                  <c:v>840.64400000000001</c:v>
                </c:pt>
                <c:pt idx="121">
                  <c:v>845.952</c:v>
                </c:pt>
                <c:pt idx="122">
                  <c:v>851.255</c:v>
                </c:pt>
                <c:pt idx="123">
                  <c:v>856.55200000000002</c:v>
                </c:pt>
                <c:pt idx="124">
                  <c:v>861.84400000000005</c:v>
                </c:pt>
                <c:pt idx="125">
                  <c:v>867.13</c:v>
                </c:pt>
                <c:pt idx="126">
                  <c:v>872.41</c:v>
                </c:pt>
                <c:pt idx="127">
                  <c:v>877.68600000000004</c:v>
                </c:pt>
                <c:pt idx="128">
                  <c:v>882.95500000000004</c:v>
                </c:pt>
                <c:pt idx="129">
                  <c:v>888.21900000000005</c:v>
                </c:pt>
                <c:pt idx="130">
                  <c:v>893.47799999999995</c:v>
                </c:pt>
                <c:pt idx="131">
                  <c:v>898.73099999999999</c:v>
                </c:pt>
                <c:pt idx="132">
                  <c:v>903.97900000000004</c:v>
                </c:pt>
                <c:pt idx="133">
                  <c:v>909.221</c:v>
                </c:pt>
                <c:pt idx="134">
                  <c:v>914.45799999999997</c:v>
                </c:pt>
                <c:pt idx="135">
                  <c:v>919.69</c:v>
                </c:pt>
                <c:pt idx="136">
                  <c:v>924.91600000000005</c:v>
                </c:pt>
                <c:pt idx="137">
                  <c:v>930.13599999999997</c:v>
                </c:pt>
                <c:pt idx="138">
                  <c:v>935.351</c:v>
                </c:pt>
                <c:pt idx="139">
                  <c:v>940.56100000000004</c:v>
                </c:pt>
                <c:pt idx="140">
                  <c:v>945.76599999999996</c:v>
                </c:pt>
                <c:pt idx="141">
                  <c:v>950.96500000000003</c:v>
                </c:pt>
                <c:pt idx="142">
                  <c:v>956.15800000000002</c:v>
                </c:pt>
                <c:pt idx="143">
                  <c:v>961.34699999999998</c:v>
                </c:pt>
                <c:pt idx="144">
                  <c:v>966.529</c:v>
                </c:pt>
                <c:pt idx="145">
                  <c:v>971.70699999999999</c:v>
                </c:pt>
                <c:pt idx="146">
                  <c:v>976.87900000000002</c:v>
                </c:pt>
                <c:pt idx="147">
                  <c:v>982.04600000000005</c:v>
                </c:pt>
                <c:pt idx="148">
                  <c:v>987.20799999999997</c:v>
                </c:pt>
                <c:pt idx="149">
                  <c:v>992.36400000000003</c:v>
                </c:pt>
                <c:pt idx="150">
                  <c:v>997.51499999999999</c:v>
                </c:pt>
                <c:pt idx="151">
                  <c:v>1002.66</c:v>
                </c:pt>
                <c:pt idx="152">
                  <c:v>1007.801</c:v>
                </c:pt>
                <c:pt idx="153">
                  <c:v>1012.936</c:v>
                </c:pt>
                <c:pt idx="154">
                  <c:v>1018.066</c:v>
                </c:pt>
                <c:pt idx="155">
                  <c:v>1023.19</c:v>
                </c:pt>
                <c:pt idx="156">
                  <c:v>1028.309</c:v>
                </c:pt>
                <c:pt idx="157">
                  <c:v>1033.423</c:v>
                </c:pt>
                <c:pt idx="158">
                  <c:v>1038.5319999999999</c:v>
                </c:pt>
                <c:pt idx="159">
                  <c:v>1043.636</c:v>
                </c:pt>
                <c:pt idx="160">
                  <c:v>1048.7339999999999</c:v>
                </c:pt>
                <c:pt idx="161">
                  <c:v>1053.827</c:v>
                </c:pt>
                <c:pt idx="162">
                  <c:v>1058.915</c:v>
                </c:pt>
                <c:pt idx="163">
                  <c:v>1063.998</c:v>
                </c:pt>
                <c:pt idx="164">
                  <c:v>1069.075</c:v>
                </c:pt>
                <c:pt idx="165">
                  <c:v>1074.1469999999999</c:v>
                </c:pt>
                <c:pt idx="166">
                  <c:v>1079.2139999999999</c:v>
                </c:pt>
                <c:pt idx="167">
                  <c:v>1084.2760000000001</c:v>
                </c:pt>
                <c:pt idx="168">
                  <c:v>1089.3330000000001</c:v>
                </c:pt>
                <c:pt idx="169">
                  <c:v>1094.385</c:v>
                </c:pt>
                <c:pt idx="170">
                  <c:v>1099.431</c:v>
                </c:pt>
                <c:pt idx="171">
                  <c:v>1104.472</c:v>
                </c:pt>
                <c:pt idx="172">
                  <c:v>1109.509</c:v>
                </c:pt>
                <c:pt idx="173">
                  <c:v>1114.54</c:v>
                </c:pt>
                <c:pt idx="174">
                  <c:v>1119.5650000000001</c:v>
                </c:pt>
                <c:pt idx="175">
                  <c:v>1124.586</c:v>
                </c:pt>
                <c:pt idx="176">
                  <c:v>1129.6020000000001</c:v>
                </c:pt>
                <c:pt idx="177">
                  <c:v>1134.6130000000001</c:v>
                </c:pt>
                <c:pt idx="178">
                  <c:v>1139.6179999999999</c:v>
                </c:pt>
                <c:pt idx="179">
                  <c:v>1144.6189999999999</c:v>
                </c:pt>
                <c:pt idx="180">
                  <c:v>1149.614</c:v>
                </c:pt>
                <c:pt idx="181">
                  <c:v>1154.604</c:v>
                </c:pt>
                <c:pt idx="182">
                  <c:v>1159.5889999999999</c:v>
                </c:pt>
                <c:pt idx="183">
                  <c:v>1164.57</c:v>
                </c:pt>
                <c:pt idx="184">
                  <c:v>1169.5450000000001</c:v>
                </c:pt>
                <c:pt idx="185">
                  <c:v>1174.5150000000001</c:v>
                </c:pt>
                <c:pt idx="186">
                  <c:v>1179.48</c:v>
                </c:pt>
                <c:pt idx="187">
                  <c:v>1184.44</c:v>
                </c:pt>
                <c:pt idx="188">
                  <c:v>1189.395</c:v>
                </c:pt>
                <c:pt idx="189">
                  <c:v>1194.345</c:v>
                </c:pt>
                <c:pt idx="190">
                  <c:v>1199.29</c:v>
                </c:pt>
                <c:pt idx="191">
                  <c:v>1204.23</c:v>
                </c:pt>
                <c:pt idx="192">
                  <c:v>1209.165</c:v>
                </c:pt>
                <c:pt idx="193">
                  <c:v>1214.095</c:v>
                </c:pt>
                <c:pt idx="194">
                  <c:v>1219.021</c:v>
                </c:pt>
                <c:pt idx="195">
                  <c:v>1223.941</c:v>
                </c:pt>
                <c:pt idx="196">
                  <c:v>1228.856</c:v>
                </c:pt>
                <c:pt idx="197">
                  <c:v>1233.7660000000001</c:v>
                </c:pt>
                <c:pt idx="198">
                  <c:v>1238.672</c:v>
                </c:pt>
                <c:pt idx="199">
                  <c:v>1243.5719999999999</c:v>
                </c:pt>
                <c:pt idx="200">
                  <c:v>1248.4670000000001</c:v>
                </c:pt>
                <c:pt idx="201">
                  <c:v>1253.3579999999999</c:v>
                </c:pt>
                <c:pt idx="202">
                  <c:v>1258.2439999999999</c:v>
                </c:pt>
                <c:pt idx="203">
                  <c:v>1263.124</c:v>
                </c:pt>
                <c:pt idx="204">
                  <c:v>1268</c:v>
                </c:pt>
                <c:pt idx="205">
                  <c:v>1272.8710000000001</c:v>
                </c:pt>
                <c:pt idx="206">
                  <c:v>1277.7370000000001</c:v>
                </c:pt>
                <c:pt idx="207">
                  <c:v>1282.5989999999999</c:v>
                </c:pt>
                <c:pt idx="208">
                  <c:v>1287.4549999999999</c:v>
                </c:pt>
                <c:pt idx="209">
                  <c:v>1292.306</c:v>
                </c:pt>
                <c:pt idx="210">
                  <c:v>1297.153</c:v>
                </c:pt>
                <c:pt idx="211">
                  <c:v>1301.9949999999999</c:v>
                </c:pt>
                <c:pt idx="212">
                  <c:v>1306.8320000000001</c:v>
                </c:pt>
                <c:pt idx="213">
                  <c:v>1311.664</c:v>
                </c:pt>
                <c:pt idx="214">
                  <c:v>1316.491</c:v>
                </c:pt>
                <c:pt idx="215">
                  <c:v>1321.3140000000001</c:v>
                </c:pt>
                <c:pt idx="216">
                  <c:v>1326.1320000000001</c:v>
                </c:pt>
                <c:pt idx="217">
                  <c:v>1330.9449999999999</c:v>
                </c:pt>
                <c:pt idx="218">
                  <c:v>1335.7529999999999</c:v>
                </c:pt>
                <c:pt idx="219">
                  <c:v>1340.556</c:v>
                </c:pt>
                <c:pt idx="220">
                  <c:v>1345.354</c:v>
                </c:pt>
                <c:pt idx="221">
                  <c:v>1350.1479999999999</c:v>
                </c:pt>
                <c:pt idx="222">
                  <c:v>1354.9369999999999</c:v>
                </c:pt>
                <c:pt idx="223">
                  <c:v>1359.722</c:v>
                </c:pt>
                <c:pt idx="224">
                  <c:v>1364.501</c:v>
                </c:pt>
                <c:pt idx="225">
                  <c:v>1369.2760000000001</c:v>
                </c:pt>
                <c:pt idx="226">
                  <c:v>1374.046</c:v>
                </c:pt>
                <c:pt idx="227">
                  <c:v>1378.8109999999999</c:v>
                </c:pt>
                <c:pt idx="228">
                  <c:v>1383.5719999999999</c:v>
                </c:pt>
                <c:pt idx="229">
                  <c:v>1388.327</c:v>
                </c:pt>
                <c:pt idx="230">
                  <c:v>1393.079</c:v>
                </c:pt>
                <c:pt idx="231">
                  <c:v>1397.825</c:v>
                </c:pt>
                <c:pt idx="232">
                  <c:v>1402.567</c:v>
                </c:pt>
                <c:pt idx="233">
                  <c:v>1407.3040000000001</c:v>
                </c:pt>
                <c:pt idx="234">
                  <c:v>1412.0360000000001</c:v>
                </c:pt>
                <c:pt idx="235">
                  <c:v>1416.7639999999999</c:v>
                </c:pt>
                <c:pt idx="236">
                  <c:v>1421.4870000000001</c:v>
                </c:pt>
                <c:pt idx="237">
                  <c:v>1426.2049999999999</c:v>
                </c:pt>
                <c:pt idx="238">
                  <c:v>1430.9190000000001</c:v>
                </c:pt>
                <c:pt idx="239">
                  <c:v>1435.6279999999999</c:v>
                </c:pt>
                <c:pt idx="240">
                  <c:v>1440.3330000000001</c:v>
                </c:pt>
                <c:pt idx="241">
                  <c:v>1445.0319999999999</c:v>
                </c:pt>
                <c:pt idx="242">
                  <c:v>1449.7270000000001</c:v>
                </c:pt>
                <c:pt idx="243">
                  <c:v>1454.4179999999999</c:v>
                </c:pt>
                <c:pt idx="244">
                  <c:v>1459.104</c:v>
                </c:pt>
                <c:pt idx="245">
                  <c:v>1463.7850000000001</c:v>
                </c:pt>
                <c:pt idx="246">
                  <c:v>1468.462</c:v>
                </c:pt>
                <c:pt idx="247">
                  <c:v>1473.134</c:v>
                </c:pt>
                <c:pt idx="248">
                  <c:v>1477.8019999999999</c:v>
                </c:pt>
                <c:pt idx="249">
                  <c:v>1482.4649999999999</c:v>
                </c:pt>
                <c:pt idx="250">
                  <c:v>1487.123</c:v>
                </c:pt>
                <c:pt idx="251">
                  <c:v>1491.777</c:v>
                </c:pt>
                <c:pt idx="252">
                  <c:v>1496.4259999999999</c:v>
                </c:pt>
                <c:pt idx="253">
                  <c:v>1501.0709999999999</c:v>
                </c:pt>
                <c:pt idx="254">
                  <c:v>1505.711</c:v>
                </c:pt>
                <c:pt idx="255">
                  <c:v>1510.347</c:v>
                </c:pt>
                <c:pt idx="256">
                  <c:v>1514.9780000000001</c:v>
                </c:pt>
                <c:pt idx="257">
                  <c:v>1519.604</c:v>
                </c:pt>
                <c:pt idx="258">
                  <c:v>1524.2260000000001</c:v>
                </c:pt>
                <c:pt idx="259">
                  <c:v>1528.8440000000001</c:v>
                </c:pt>
                <c:pt idx="260">
                  <c:v>1533.4570000000001</c:v>
                </c:pt>
                <c:pt idx="261">
                  <c:v>1538.0650000000001</c:v>
                </c:pt>
                <c:pt idx="262">
                  <c:v>1542.6690000000001</c:v>
                </c:pt>
                <c:pt idx="263">
                  <c:v>1547.269</c:v>
                </c:pt>
                <c:pt idx="264">
                  <c:v>1551.864</c:v>
                </c:pt>
                <c:pt idx="265">
                  <c:v>1556.454</c:v>
                </c:pt>
                <c:pt idx="266">
                  <c:v>1561.0409999999999</c:v>
                </c:pt>
                <c:pt idx="267">
                  <c:v>1565.6220000000001</c:v>
                </c:pt>
                <c:pt idx="268">
                  <c:v>1570.1990000000001</c:v>
                </c:pt>
                <c:pt idx="269">
                  <c:v>1574.7719999999999</c:v>
                </c:pt>
                <c:pt idx="270">
                  <c:v>1579.34</c:v>
                </c:pt>
                <c:pt idx="271">
                  <c:v>1583.904</c:v>
                </c:pt>
                <c:pt idx="272">
                  <c:v>1588.4639999999999</c:v>
                </c:pt>
                <c:pt idx="273">
                  <c:v>1593.019</c:v>
                </c:pt>
                <c:pt idx="274">
                  <c:v>1597.569</c:v>
                </c:pt>
                <c:pt idx="275">
                  <c:v>1602.115</c:v>
                </c:pt>
                <c:pt idx="276">
                  <c:v>1606.6569999999999</c:v>
                </c:pt>
                <c:pt idx="277">
                  <c:v>1611.1949999999999</c:v>
                </c:pt>
                <c:pt idx="278">
                  <c:v>1615.7280000000001</c:v>
                </c:pt>
                <c:pt idx="279">
                  <c:v>1620.2560000000001</c:v>
                </c:pt>
                <c:pt idx="280">
                  <c:v>1624.78</c:v>
                </c:pt>
                <c:pt idx="281">
                  <c:v>1629.3</c:v>
                </c:pt>
                <c:pt idx="282">
                  <c:v>1633.816</c:v>
                </c:pt>
                <c:pt idx="283">
                  <c:v>1638.327</c:v>
                </c:pt>
                <c:pt idx="284">
                  <c:v>1642.8340000000001</c:v>
                </c:pt>
                <c:pt idx="285">
                  <c:v>1647.336</c:v>
                </c:pt>
                <c:pt idx="286">
                  <c:v>1651.8340000000001</c:v>
                </c:pt>
                <c:pt idx="287">
                  <c:v>1656.328</c:v>
                </c:pt>
                <c:pt idx="288">
                  <c:v>1660.817</c:v>
                </c:pt>
                <c:pt idx="289">
                  <c:v>1665.3019999999999</c:v>
                </c:pt>
                <c:pt idx="290">
                  <c:v>1669.7829999999999</c:v>
                </c:pt>
                <c:pt idx="291">
                  <c:v>1674.259</c:v>
                </c:pt>
                <c:pt idx="292">
                  <c:v>1678.732</c:v>
                </c:pt>
                <c:pt idx="293">
                  <c:v>1683.1990000000001</c:v>
                </c:pt>
                <c:pt idx="294">
                  <c:v>1687.663</c:v>
                </c:pt>
                <c:pt idx="295">
                  <c:v>1692.1220000000001</c:v>
                </c:pt>
                <c:pt idx="296">
                  <c:v>1696.577</c:v>
                </c:pt>
                <c:pt idx="297">
                  <c:v>1701.028</c:v>
                </c:pt>
                <c:pt idx="298">
                  <c:v>1705.4739999999999</c:v>
                </c:pt>
                <c:pt idx="299">
                  <c:v>1709.9169999999999</c:v>
                </c:pt>
                <c:pt idx="300">
                  <c:v>1714.355</c:v>
                </c:pt>
                <c:pt idx="301">
                  <c:v>1718.788</c:v>
                </c:pt>
                <c:pt idx="302">
                  <c:v>1723.2180000000001</c:v>
                </c:pt>
                <c:pt idx="303">
                  <c:v>1727.643</c:v>
                </c:pt>
                <c:pt idx="304">
                  <c:v>1732.0640000000001</c:v>
                </c:pt>
                <c:pt idx="305">
                  <c:v>1736.481</c:v>
                </c:pt>
                <c:pt idx="306">
                  <c:v>1740.893</c:v>
                </c:pt>
                <c:pt idx="307">
                  <c:v>1745.3009999999999</c:v>
                </c:pt>
                <c:pt idx="308">
                  <c:v>1749.7049999999999</c:v>
                </c:pt>
                <c:pt idx="309">
                  <c:v>1754.105</c:v>
                </c:pt>
                <c:pt idx="310">
                  <c:v>1758.501</c:v>
                </c:pt>
                <c:pt idx="311">
                  <c:v>1762.893</c:v>
                </c:pt>
                <c:pt idx="312">
                  <c:v>1767.28</c:v>
                </c:pt>
                <c:pt idx="313">
                  <c:v>1771.663</c:v>
                </c:pt>
                <c:pt idx="314">
                  <c:v>1776.0419999999999</c:v>
                </c:pt>
                <c:pt idx="315">
                  <c:v>1780.4169999999999</c:v>
                </c:pt>
                <c:pt idx="316">
                  <c:v>1784.787</c:v>
                </c:pt>
                <c:pt idx="317">
                  <c:v>1789.154</c:v>
                </c:pt>
                <c:pt idx="318">
                  <c:v>1793.5160000000001</c:v>
                </c:pt>
                <c:pt idx="319">
                  <c:v>1797.874</c:v>
                </c:pt>
                <c:pt idx="320">
                  <c:v>1802.2280000000001</c:v>
                </c:pt>
                <c:pt idx="321">
                  <c:v>1806.578</c:v>
                </c:pt>
                <c:pt idx="322">
                  <c:v>1810.924</c:v>
                </c:pt>
                <c:pt idx="323">
                  <c:v>1815.2660000000001</c:v>
                </c:pt>
                <c:pt idx="324">
                  <c:v>1819.6030000000001</c:v>
                </c:pt>
                <c:pt idx="325">
                  <c:v>1823.9369999999999</c:v>
                </c:pt>
                <c:pt idx="326">
                  <c:v>1828.2660000000001</c:v>
                </c:pt>
                <c:pt idx="327">
                  <c:v>1832.5909999999999</c:v>
                </c:pt>
                <c:pt idx="328">
                  <c:v>1836.913</c:v>
                </c:pt>
                <c:pt idx="329">
                  <c:v>1841.23</c:v>
                </c:pt>
                <c:pt idx="330">
                  <c:v>1845.5429999999999</c:v>
                </c:pt>
                <c:pt idx="331">
                  <c:v>1849.8520000000001</c:v>
                </c:pt>
                <c:pt idx="332">
                  <c:v>1854.1559999999999</c:v>
                </c:pt>
                <c:pt idx="333">
                  <c:v>1858.4570000000001</c:v>
                </c:pt>
                <c:pt idx="334">
                  <c:v>1862.7539999999999</c:v>
                </c:pt>
                <c:pt idx="335">
                  <c:v>1867.047</c:v>
                </c:pt>
                <c:pt idx="336">
                  <c:v>1871.335</c:v>
                </c:pt>
                <c:pt idx="337">
                  <c:v>1875.62</c:v>
                </c:pt>
                <c:pt idx="338">
                  <c:v>1879.9</c:v>
                </c:pt>
                <c:pt idx="339">
                  <c:v>1884.1769999999999</c:v>
                </c:pt>
                <c:pt idx="340">
                  <c:v>1888.4490000000001</c:v>
                </c:pt>
                <c:pt idx="341">
                  <c:v>1892.7180000000001</c:v>
                </c:pt>
                <c:pt idx="342">
                  <c:v>1896.982</c:v>
                </c:pt>
                <c:pt idx="343">
                  <c:v>1901.2429999999999</c:v>
                </c:pt>
                <c:pt idx="344">
                  <c:v>1905.499</c:v>
                </c:pt>
                <c:pt idx="345">
                  <c:v>1909.752</c:v>
                </c:pt>
                <c:pt idx="346">
                  <c:v>1914</c:v>
                </c:pt>
                <c:pt idx="347">
                  <c:v>1918.2449999999999</c:v>
                </c:pt>
                <c:pt idx="348">
                  <c:v>1922.4849999999999</c:v>
                </c:pt>
                <c:pt idx="349">
                  <c:v>1926.722</c:v>
                </c:pt>
                <c:pt idx="350">
                  <c:v>1930.954</c:v>
                </c:pt>
                <c:pt idx="351">
                  <c:v>1935.183</c:v>
                </c:pt>
                <c:pt idx="352">
                  <c:v>1939.4079999999999</c:v>
                </c:pt>
                <c:pt idx="353">
                  <c:v>1943.6279999999999</c:v>
                </c:pt>
                <c:pt idx="354">
                  <c:v>1947.845</c:v>
                </c:pt>
                <c:pt idx="355">
                  <c:v>1952.058</c:v>
                </c:pt>
                <c:pt idx="356">
                  <c:v>1956.2670000000001</c:v>
                </c:pt>
                <c:pt idx="357">
                  <c:v>1960.472</c:v>
                </c:pt>
                <c:pt idx="358">
                  <c:v>1964.673</c:v>
                </c:pt>
                <c:pt idx="359">
                  <c:v>1968.87</c:v>
                </c:pt>
                <c:pt idx="360">
                  <c:v>1973.0630000000001</c:v>
                </c:pt>
                <c:pt idx="361">
                  <c:v>1977.252</c:v>
                </c:pt>
                <c:pt idx="362">
                  <c:v>1981.4380000000001</c:v>
                </c:pt>
                <c:pt idx="363">
                  <c:v>1985.6189999999999</c:v>
                </c:pt>
                <c:pt idx="364">
                  <c:v>1989.797</c:v>
                </c:pt>
                <c:pt idx="365">
                  <c:v>1993.971</c:v>
                </c:pt>
                <c:pt idx="366">
                  <c:v>1998.14</c:v>
                </c:pt>
                <c:pt idx="367">
                  <c:v>2002.306</c:v>
                </c:pt>
                <c:pt idx="368">
                  <c:v>2006.4690000000001</c:v>
                </c:pt>
                <c:pt idx="369">
                  <c:v>2010.627</c:v>
                </c:pt>
                <c:pt idx="370">
                  <c:v>2014.7809999999999</c:v>
                </c:pt>
                <c:pt idx="371">
                  <c:v>2018.932</c:v>
                </c:pt>
                <c:pt idx="372">
                  <c:v>2023.078</c:v>
                </c:pt>
                <c:pt idx="373">
                  <c:v>2027.221</c:v>
                </c:pt>
                <c:pt idx="374">
                  <c:v>2031.36</c:v>
                </c:pt>
                <c:pt idx="375">
                  <c:v>2035.4949999999999</c:v>
                </c:pt>
                <c:pt idx="376">
                  <c:v>2039.627</c:v>
                </c:pt>
                <c:pt idx="377">
                  <c:v>2043.7539999999999</c:v>
                </c:pt>
                <c:pt idx="378">
                  <c:v>2047.8779999999999</c:v>
                </c:pt>
                <c:pt idx="379">
                  <c:v>2051.998</c:v>
                </c:pt>
                <c:pt idx="380">
                  <c:v>2056.114</c:v>
                </c:pt>
                <c:pt idx="381">
                  <c:v>2060.2260000000001</c:v>
                </c:pt>
                <c:pt idx="382">
                  <c:v>2064.3339999999998</c:v>
                </c:pt>
                <c:pt idx="383">
                  <c:v>2068.4389999999999</c:v>
                </c:pt>
                <c:pt idx="384">
                  <c:v>2072.54</c:v>
                </c:pt>
                <c:pt idx="385">
                  <c:v>2076.6370000000002</c:v>
                </c:pt>
                <c:pt idx="386">
                  <c:v>2080.73</c:v>
                </c:pt>
                <c:pt idx="387">
                  <c:v>2084.8200000000002</c:v>
                </c:pt>
                <c:pt idx="388">
                  <c:v>2088.9059999999999</c:v>
                </c:pt>
                <c:pt idx="389">
                  <c:v>2092.9879999999998</c:v>
                </c:pt>
                <c:pt idx="390">
                  <c:v>2097.0659999999998</c:v>
                </c:pt>
                <c:pt idx="391">
                  <c:v>2101.14</c:v>
                </c:pt>
                <c:pt idx="392">
                  <c:v>2105.2109999999998</c:v>
                </c:pt>
                <c:pt idx="393">
                  <c:v>2109.2779999999998</c:v>
                </c:pt>
                <c:pt idx="394">
                  <c:v>2113.3420000000001</c:v>
                </c:pt>
                <c:pt idx="395">
                  <c:v>2117.4009999999998</c:v>
                </c:pt>
                <c:pt idx="396">
                  <c:v>2121.4569999999999</c:v>
                </c:pt>
                <c:pt idx="397">
                  <c:v>2125.509</c:v>
                </c:pt>
                <c:pt idx="398">
                  <c:v>2129.558</c:v>
                </c:pt>
                <c:pt idx="399">
                  <c:v>2133.6019999999999</c:v>
                </c:pt>
                <c:pt idx="400">
                  <c:v>2137.643</c:v>
                </c:pt>
                <c:pt idx="401">
                  <c:v>2141.681</c:v>
                </c:pt>
                <c:pt idx="402">
                  <c:v>2145.7139999999999</c:v>
                </c:pt>
                <c:pt idx="403">
                  <c:v>2149.7440000000001</c:v>
                </c:pt>
                <c:pt idx="404">
                  <c:v>2153.77</c:v>
                </c:pt>
                <c:pt idx="405">
                  <c:v>2157.7930000000001</c:v>
                </c:pt>
                <c:pt idx="406">
                  <c:v>2161.8119999999999</c:v>
                </c:pt>
                <c:pt idx="407">
                  <c:v>2165.8270000000002</c:v>
                </c:pt>
                <c:pt idx="408">
                  <c:v>2169.8380000000002</c:v>
                </c:pt>
                <c:pt idx="409">
                  <c:v>2173.846</c:v>
                </c:pt>
                <c:pt idx="410">
                  <c:v>2177.8510000000001</c:v>
                </c:pt>
                <c:pt idx="411">
                  <c:v>2181.8510000000001</c:v>
                </c:pt>
                <c:pt idx="412">
                  <c:v>2185.848</c:v>
                </c:pt>
                <c:pt idx="413">
                  <c:v>2189.8409999999999</c:v>
                </c:pt>
                <c:pt idx="414">
                  <c:v>2193.8310000000001</c:v>
                </c:pt>
                <c:pt idx="415">
                  <c:v>2197.817</c:v>
                </c:pt>
                <c:pt idx="416">
                  <c:v>2201.799</c:v>
                </c:pt>
                <c:pt idx="417">
                  <c:v>2205.7779999999998</c:v>
                </c:pt>
                <c:pt idx="418">
                  <c:v>2209.7530000000002</c:v>
                </c:pt>
                <c:pt idx="419">
                  <c:v>2213.7249999999999</c:v>
                </c:pt>
                <c:pt idx="420">
                  <c:v>2217.6930000000002</c:v>
                </c:pt>
                <c:pt idx="421">
                  <c:v>2221.6570000000002</c:v>
                </c:pt>
                <c:pt idx="422">
                  <c:v>2225.6179999999999</c:v>
                </c:pt>
                <c:pt idx="423">
                  <c:v>2229.5749999999998</c:v>
                </c:pt>
                <c:pt idx="424">
                  <c:v>2233.529</c:v>
                </c:pt>
                <c:pt idx="425">
                  <c:v>2237.4789999999998</c:v>
                </c:pt>
                <c:pt idx="426">
                  <c:v>2241.4250000000002</c:v>
                </c:pt>
                <c:pt idx="427">
                  <c:v>2245.3679999999999</c:v>
                </c:pt>
                <c:pt idx="428">
                  <c:v>2249.3069999999998</c:v>
                </c:pt>
                <c:pt idx="429">
                  <c:v>2253.2429999999999</c:v>
                </c:pt>
                <c:pt idx="430">
                  <c:v>2257.1750000000002</c:v>
                </c:pt>
                <c:pt idx="431">
                  <c:v>2261.1039999999998</c:v>
                </c:pt>
                <c:pt idx="432">
                  <c:v>2265.029</c:v>
                </c:pt>
                <c:pt idx="433">
                  <c:v>2268.9499999999998</c:v>
                </c:pt>
                <c:pt idx="434">
                  <c:v>2272.8679999999999</c:v>
                </c:pt>
                <c:pt idx="435">
                  <c:v>2276.7829999999999</c:v>
                </c:pt>
                <c:pt idx="436">
                  <c:v>2280.694</c:v>
                </c:pt>
                <c:pt idx="437">
                  <c:v>2284.6010000000001</c:v>
                </c:pt>
                <c:pt idx="438">
                  <c:v>2288.5050000000001</c:v>
                </c:pt>
                <c:pt idx="439">
                  <c:v>2292.4050000000002</c:v>
                </c:pt>
                <c:pt idx="440">
                  <c:v>2296.3020000000001</c:v>
                </c:pt>
                <c:pt idx="441">
                  <c:v>2300.1950000000002</c:v>
                </c:pt>
                <c:pt idx="442">
                  <c:v>2304.085</c:v>
                </c:pt>
                <c:pt idx="443">
                  <c:v>2307.971</c:v>
                </c:pt>
                <c:pt idx="444">
                  <c:v>2311.8539999999998</c:v>
                </c:pt>
                <c:pt idx="445">
                  <c:v>2315.7339999999999</c:v>
                </c:pt>
                <c:pt idx="446">
                  <c:v>2319.6089999999999</c:v>
                </c:pt>
                <c:pt idx="447">
                  <c:v>2323.482</c:v>
                </c:pt>
                <c:pt idx="448">
                  <c:v>2327.3510000000001</c:v>
                </c:pt>
                <c:pt idx="449">
                  <c:v>2331.2159999999999</c:v>
                </c:pt>
                <c:pt idx="450">
                  <c:v>2335.078</c:v>
                </c:pt>
                <c:pt idx="451">
                  <c:v>2338.9369999999999</c:v>
                </c:pt>
                <c:pt idx="452">
                  <c:v>2342.7919999999999</c:v>
                </c:pt>
                <c:pt idx="453">
                  <c:v>2346.643</c:v>
                </c:pt>
                <c:pt idx="454">
                  <c:v>2350.4920000000002</c:v>
                </c:pt>
                <c:pt idx="455">
                  <c:v>2354.3359999999998</c:v>
                </c:pt>
                <c:pt idx="456">
                  <c:v>2358.1779999999999</c:v>
                </c:pt>
                <c:pt idx="457">
                  <c:v>2362.0149999999999</c:v>
                </c:pt>
                <c:pt idx="458">
                  <c:v>2365.85</c:v>
                </c:pt>
                <c:pt idx="459">
                  <c:v>2369.681</c:v>
                </c:pt>
                <c:pt idx="460">
                  <c:v>2373.5079999999998</c:v>
                </c:pt>
                <c:pt idx="461">
                  <c:v>2377.3330000000001</c:v>
                </c:pt>
                <c:pt idx="462">
                  <c:v>2381.1529999999998</c:v>
                </c:pt>
                <c:pt idx="463">
                  <c:v>2384.971</c:v>
                </c:pt>
                <c:pt idx="464">
                  <c:v>2388.7849999999999</c:v>
                </c:pt>
                <c:pt idx="465">
                  <c:v>2392.5949999999998</c:v>
                </c:pt>
                <c:pt idx="466">
                  <c:v>2396.402</c:v>
                </c:pt>
                <c:pt idx="467">
                  <c:v>2400.2060000000001</c:v>
                </c:pt>
                <c:pt idx="468">
                  <c:v>2404.0070000000001</c:v>
                </c:pt>
                <c:pt idx="469">
                  <c:v>2407.8040000000001</c:v>
                </c:pt>
                <c:pt idx="470">
                  <c:v>2411.5970000000002</c:v>
                </c:pt>
                <c:pt idx="471">
                  <c:v>2415.3879999999999</c:v>
                </c:pt>
                <c:pt idx="472">
                  <c:v>2419.174</c:v>
                </c:pt>
                <c:pt idx="473">
                  <c:v>2422.9580000000001</c:v>
                </c:pt>
                <c:pt idx="474">
                  <c:v>2426.7379999999998</c:v>
                </c:pt>
                <c:pt idx="475">
                  <c:v>2430.5149999999999</c:v>
                </c:pt>
                <c:pt idx="476">
                  <c:v>2434.2890000000002</c:v>
                </c:pt>
                <c:pt idx="477">
                  <c:v>2438.0590000000002</c:v>
                </c:pt>
                <c:pt idx="478">
                  <c:v>2441.8249999999998</c:v>
                </c:pt>
                <c:pt idx="479">
                  <c:v>2445.5889999999999</c:v>
                </c:pt>
                <c:pt idx="480">
                  <c:v>2449.3490000000002</c:v>
                </c:pt>
                <c:pt idx="481">
                  <c:v>2453.1060000000002</c:v>
                </c:pt>
                <c:pt idx="482">
                  <c:v>2456.8589999999999</c:v>
                </c:pt>
                <c:pt idx="483">
                  <c:v>2460.61</c:v>
                </c:pt>
                <c:pt idx="484">
                  <c:v>2464.3560000000002</c:v>
                </c:pt>
                <c:pt idx="485">
                  <c:v>2468.1</c:v>
                </c:pt>
                <c:pt idx="486">
                  <c:v>2471.84</c:v>
                </c:pt>
                <c:pt idx="487">
                  <c:v>2475.5770000000002</c:v>
                </c:pt>
                <c:pt idx="488">
                  <c:v>2479.3110000000001</c:v>
                </c:pt>
                <c:pt idx="489">
                  <c:v>2483.0410000000002</c:v>
                </c:pt>
                <c:pt idx="490">
                  <c:v>2486.768</c:v>
                </c:pt>
                <c:pt idx="491">
                  <c:v>2490.4920000000002</c:v>
                </c:pt>
                <c:pt idx="492">
                  <c:v>2494.2130000000002</c:v>
                </c:pt>
                <c:pt idx="493">
                  <c:v>2497.9299999999998</c:v>
                </c:pt>
                <c:pt idx="494">
                  <c:v>2501.6439999999998</c:v>
                </c:pt>
                <c:pt idx="495">
                  <c:v>2505.355</c:v>
                </c:pt>
                <c:pt idx="496">
                  <c:v>2509.0619999999999</c:v>
                </c:pt>
                <c:pt idx="497">
                  <c:v>2512.7660000000001</c:v>
                </c:pt>
                <c:pt idx="498">
                  <c:v>2516.4670000000001</c:v>
                </c:pt>
                <c:pt idx="499">
                  <c:v>2520.165</c:v>
                </c:pt>
                <c:pt idx="500">
                  <c:v>2523.8589999999999</c:v>
                </c:pt>
                <c:pt idx="501">
                  <c:v>2527.5509999999999</c:v>
                </c:pt>
                <c:pt idx="502">
                  <c:v>2531.239</c:v>
                </c:pt>
                <c:pt idx="503">
                  <c:v>2534.9229999999998</c:v>
                </c:pt>
                <c:pt idx="504">
                  <c:v>2538.605</c:v>
                </c:pt>
                <c:pt idx="505">
                  <c:v>2542.2829999999999</c:v>
                </c:pt>
                <c:pt idx="506">
                  <c:v>2545.9580000000001</c:v>
                </c:pt>
                <c:pt idx="507">
                  <c:v>2549.63</c:v>
                </c:pt>
                <c:pt idx="508">
                  <c:v>2553.299</c:v>
                </c:pt>
                <c:pt idx="509">
                  <c:v>2556.9639999999999</c:v>
                </c:pt>
                <c:pt idx="510">
                  <c:v>2560.6260000000002</c:v>
                </c:pt>
                <c:pt idx="511">
                  <c:v>2564.2849999999999</c:v>
                </c:pt>
                <c:pt idx="512">
                  <c:v>2567.9409999999998</c:v>
                </c:pt>
                <c:pt idx="513">
                  <c:v>2571.5940000000001</c:v>
                </c:pt>
                <c:pt idx="514">
                  <c:v>2575.2429999999999</c:v>
                </c:pt>
                <c:pt idx="515">
                  <c:v>2578.89</c:v>
                </c:pt>
                <c:pt idx="516">
                  <c:v>2582.5329999999999</c:v>
                </c:pt>
                <c:pt idx="517">
                  <c:v>2586.1729999999998</c:v>
                </c:pt>
                <c:pt idx="518">
                  <c:v>2589.8090000000002</c:v>
                </c:pt>
                <c:pt idx="519">
                  <c:v>2593.4430000000002</c:v>
                </c:pt>
                <c:pt idx="520">
                  <c:v>2597.0729999999999</c:v>
                </c:pt>
                <c:pt idx="521">
                  <c:v>2600.701</c:v>
                </c:pt>
                <c:pt idx="522">
                  <c:v>2604.3249999999998</c:v>
                </c:pt>
                <c:pt idx="523">
                  <c:v>2607.9459999999999</c:v>
                </c:pt>
                <c:pt idx="524">
                  <c:v>2611.5639999999999</c:v>
                </c:pt>
                <c:pt idx="525">
                  <c:v>2615.1779999999999</c:v>
                </c:pt>
                <c:pt idx="526">
                  <c:v>2618.79</c:v>
                </c:pt>
                <c:pt idx="527">
                  <c:v>2622.3980000000001</c:v>
                </c:pt>
                <c:pt idx="528">
                  <c:v>2626.0039999999999</c:v>
                </c:pt>
                <c:pt idx="529">
                  <c:v>2629.6060000000002</c:v>
                </c:pt>
                <c:pt idx="530">
                  <c:v>2633.2049999999999</c:v>
                </c:pt>
                <c:pt idx="531">
                  <c:v>2636.8009999999999</c:v>
                </c:pt>
                <c:pt idx="532">
                  <c:v>2640.3939999999998</c:v>
                </c:pt>
                <c:pt idx="533">
                  <c:v>2643.9830000000002</c:v>
                </c:pt>
                <c:pt idx="534">
                  <c:v>2647.57</c:v>
                </c:pt>
                <c:pt idx="535">
                  <c:v>2651.1529999999998</c:v>
                </c:pt>
                <c:pt idx="536">
                  <c:v>2654.7339999999999</c:v>
                </c:pt>
                <c:pt idx="537">
                  <c:v>2658.3110000000001</c:v>
                </c:pt>
                <c:pt idx="538">
                  <c:v>2661.8850000000002</c:v>
                </c:pt>
                <c:pt idx="539">
                  <c:v>2665.4560000000001</c:v>
                </c:pt>
                <c:pt idx="540">
                  <c:v>2669.0250000000001</c:v>
                </c:pt>
                <c:pt idx="541">
                  <c:v>2672.5889999999999</c:v>
                </c:pt>
                <c:pt idx="542">
                  <c:v>2676.1509999999998</c:v>
                </c:pt>
                <c:pt idx="543">
                  <c:v>2679.71</c:v>
                </c:pt>
                <c:pt idx="544">
                  <c:v>2683.2660000000001</c:v>
                </c:pt>
                <c:pt idx="545">
                  <c:v>2686.819</c:v>
                </c:pt>
                <c:pt idx="546">
                  <c:v>2690.3679999999999</c:v>
                </c:pt>
                <c:pt idx="547">
                  <c:v>2693.915</c:v>
                </c:pt>
                <c:pt idx="548">
                  <c:v>2697.4580000000001</c:v>
                </c:pt>
                <c:pt idx="549">
                  <c:v>2700.9989999999998</c:v>
                </c:pt>
                <c:pt idx="550">
                  <c:v>2704.5360000000001</c:v>
                </c:pt>
                <c:pt idx="551">
                  <c:v>2708.0709999999999</c:v>
                </c:pt>
                <c:pt idx="552">
                  <c:v>2711.6019999999999</c:v>
                </c:pt>
                <c:pt idx="553">
                  <c:v>2715.13</c:v>
                </c:pt>
                <c:pt idx="554">
                  <c:v>2718.6559999999999</c:v>
                </c:pt>
                <c:pt idx="555">
                  <c:v>2722.1779999999999</c:v>
                </c:pt>
                <c:pt idx="556">
                  <c:v>2725.6970000000001</c:v>
                </c:pt>
                <c:pt idx="557">
                  <c:v>2729.2139999999999</c:v>
                </c:pt>
                <c:pt idx="558">
                  <c:v>2732.7269999999999</c:v>
                </c:pt>
                <c:pt idx="559">
                  <c:v>2736.2370000000001</c:v>
                </c:pt>
                <c:pt idx="560">
                  <c:v>2739.7440000000001</c:v>
                </c:pt>
                <c:pt idx="561">
                  <c:v>2743.2489999999998</c:v>
                </c:pt>
                <c:pt idx="562">
                  <c:v>2746.75</c:v>
                </c:pt>
                <c:pt idx="563">
                  <c:v>2750.248</c:v>
                </c:pt>
                <c:pt idx="564">
                  <c:v>2753.7429999999999</c:v>
                </c:pt>
                <c:pt idx="565">
                  <c:v>2757.2359999999999</c:v>
                </c:pt>
                <c:pt idx="566">
                  <c:v>2760.7249999999999</c:v>
                </c:pt>
                <c:pt idx="567">
                  <c:v>2764.2109999999998</c:v>
                </c:pt>
                <c:pt idx="568">
                  <c:v>2767.6950000000002</c:v>
                </c:pt>
                <c:pt idx="569">
                  <c:v>2771.1750000000002</c:v>
                </c:pt>
                <c:pt idx="570">
                  <c:v>2774.652</c:v>
                </c:pt>
                <c:pt idx="571">
                  <c:v>2778.127</c:v>
                </c:pt>
                <c:pt idx="572">
                  <c:v>2781.598</c:v>
                </c:pt>
                <c:pt idx="573">
                  <c:v>2785.067</c:v>
                </c:pt>
                <c:pt idx="574">
                  <c:v>2788.5320000000002</c:v>
                </c:pt>
                <c:pt idx="575">
                  <c:v>2791.9949999999999</c:v>
                </c:pt>
                <c:pt idx="576">
                  <c:v>2795.4549999999999</c:v>
                </c:pt>
                <c:pt idx="577">
                  <c:v>2798.9110000000001</c:v>
                </c:pt>
                <c:pt idx="578">
                  <c:v>2802.3649999999998</c:v>
                </c:pt>
                <c:pt idx="579">
                  <c:v>2805.8159999999998</c:v>
                </c:pt>
                <c:pt idx="580">
                  <c:v>2809.2640000000001</c:v>
                </c:pt>
                <c:pt idx="581">
                  <c:v>2812.7089999999998</c:v>
                </c:pt>
                <c:pt idx="582">
                  <c:v>2816.1509999999998</c:v>
                </c:pt>
                <c:pt idx="583">
                  <c:v>2819.59</c:v>
                </c:pt>
                <c:pt idx="584">
                  <c:v>2823.0259999999998</c:v>
                </c:pt>
                <c:pt idx="585">
                  <c:v>2826.46</c:v>
                </c:pt>
                <c:pt idx="586">
                  <c:v>2829.89</c:v>
                </c:pt>
                <c:pt idx="587">
                  <c:v>2833.3180000000002</c:v>
                </c:pt>
                <c:pt idx="588">
                  <c:v>2836.7420000000002</c:v>
                </c:pt>
                <c:pt idx="589">
                  <c:v>2840.1640000000002</c:v>
                </c:pt>
                <c:pt idx="590">
                  <c:v>2843.5830000000001</c:v>
                </c:pt>
                <c:pt idx="591">
                  <c:v>2846.9989999999998</c:v>
                </c:pt>
                <c:pt idx="592">
                  <c:v>2850.4119999999998</c:v>
                </c:pt>
                <c:pt idx="593">
                  <c:v>2853.8220000000001</c:v>
                </c:pt>
                <c:pt idx="594">
                  <c:v>2857.2289999999998</c:v>
                </c:pt>
                <c:pt idx="595">
                  <c:v>2860.634</c:v>
                </c:pt>
                <c:pt idx="596">
                  <c:v>2864.0349999999999</c:v>
                </c:pt>
                <c:pt idx="597">
                  <c:v>2867.4340000000002</c:v>
                </c:pt>
                <c:pt idx="598">
                  <c:v>2870.83</c:v>
                </c:pt>
                <c:pt idx="599">
                  <c:v>2874.223</c:v>
                </c:pt>
                <c:pt idx="600">
                  <c:v>2877.6129999999998</c:v>
                </c:pt>
                <c:pt idx="601">
                  <c:v>2881</c:v>
                </c:pt>
                <c:pt idx="602">
                  <c:v>2884.3850000000002</c:v>
                </c:pt>
                <c:pt idx="603">
                  <c:v>2887.7660000000001</c:v>
                </c:pt>
                <c:pt idx="604">
                  <c:v>2891.145</c:v>
                </c:pt>
                <c:pt idx="605">
                  <c:v>2894.5210000000002</c:v>
                </c:pt>
                <c:pt idx="606">
                  <c:v>2897.8939999999998</c:v>
                </c:pt>
                <c:pt idx="607">
                  <c:v>2901.2640000000001</c:v>
                </c:pt>
                <c:pt idx="608">
                  <c:v>2904.6309999999999</c:v>
                </c:pt>
                <c:pt idx="609">
                  <c:v>2907.9960000000001</c:v>
                </c:pt>
                <c:pt idx="610">
                  <c:v>2911.3580000000002</c:v>
                </c:pt>
                <c:pt idx="611">
                  <c:v>2914.7170000000001</c:v>
                </c:pt>
                <c:pt idx="612">
                  <c:v>2918.0729999999999</c:v>
                </c:pt>
                <c:pt idx="613">
                  <c:v>2921.4259999999999</c:v>
                </c:pt>
                <c:pt idx="614">
                  <c:v>2924.777</c:v>
                </c:pt>
                <c:pt idx="615">
                  <c:v>2928.1239999999998</c:v>
                </c:pt>
                <c:pt idx="616">
                  <c:v>2931.4690000000001</c:v>
                </c:pt>
                <c:pt idx="617">
                  <c:v>2934.8110000000001</c:v>
                </c:pt>
                <c:pt idx="618">
                  <c:v>2938.15</c:v>
                </c:pt>
                <c:pt idx="619">
                  <c:v>2941.4870000000001</c:v>
                </c:pt>
                <c:pt idx="620">
                  <c:v>2944.8209999999999</c:v>
                </c:pt>
                <c:pt idx="621">
                  <c:v>2948.152</c:v>
                </c:pt>
                <c:pt idx="622">
                  <c:v>2951.48</c:v>
                </c:pt>
                <c:pt idx="623">
                  <c:v>2954.8049999999998</c:v>
                </c:pt>
                <c:pt idx="624">
                  <c:v>2958.1280000000002</c:v>
                </c:pt>
                <c:pt idx="625">
                  <c:v>2961.4470000000001</c:v>
                </c:pt>
                <c:pt idx="626">
                  <c:v>2964.7649999999999</c:v>
                </c:pt>
                <c:pt idx="627">
                  <c:v>2968.0790000000002</c:v>
                </c:pt>
                <c:pt idx="628">
                  <c:v>2971.39</c:v>
                </c:pt>
                <c:pt idx="629">
                  <c:v>2974.6990000000001</c:v>
                </c:pt>
                <c:pt idx="630">
                  <c:v>2978.0050000000001</c:v>
                </c:pt>
                <c:pt idx="631">
                  <c:v>2981.308</c:v>
                </c:pt>
                <c:pt idx="632">
                  <c:v>2984.6089999999999</c:v>
                </c:pt>
                <c:pt idx="633">
                  <c:v>2987.9070000000002</c:v>
                </c:pt>
                <c:pt idx="634">
                  <c:v>2991.2020000000002</c:v>
                </c:pt>
                <c:pt idx="635">
                  <c:v>2994.4940000000001</c:v>
                </c:pt>
                <c:pt idx="636">
                  <c:v>2997.7840000000001</c:v>
                </c:pt>
                <c:pt idx="637">
                  <c:v>3001.07</c:v>
                </c:pt>
                <c:pt idx="638">
                  <c:v>3004.355</c:v>
                </c:pt>
                <c:pt idx="639">
                  <c:v>3007.636</c:v>
                </c:pt>
                <c:pt idx="640">
                  <c:v>3010.915</c:v>
                </c:pt>
                <c:pt idx="641">
                  <c:v>3014.1909999999998</c:v>
                </c:pt>
                <c:pt idx="642">
                  <c:v>3017.4639999999999</c:v>
                </c:pt>
                <c:pt idx="643">
                  <c:v>3020.7339999999999</c:v>
                </c:pt>
                <c:pt idx="644">
                  <c:v>3024.002</c:v>
                </c:pt>
                <c:pt idx="645">
                  <c:v>3027.2669999999998</c:v>
                </c:pt>
                <c:pt idx="646">
                  <c:v>3030.53</c:v>
                </c:pt>
                <c:pt idx="647">
                  <c:v>3033.7890000000002</c:v>
                </c:pt>
                <c:pt idx="648">
                  <c:v>3037.0459999999998</c:v>
                </c:pt>
                <c:pt idx="649">
                  <c:v>3040.3009999999999</c:v>
                </c:pt>
                <c:pt idx="650">
                  <c:v>3043.5520000000001</c:v>
                </c:pt>
                <c:pt idx="651">
                  <c:v>3046.8009999999999</c:v>
                </c:pt>
                <c:pt idx="652">
                  <c:v>3050.0479999999998</c:v>
                </c:pt>
                <c:pt idx="653">
                  <c:v>3053.2910000000002</c:v>
                </c:pt>
                <c:pt idx="654">
                  <c:v>3056.5320000000002</c:v>
                </c:pt>
                <c:pt idx="655">
                  <c:v>3059.7710000000002</c:v>
                </c:pt>
                <c:pt idx="656">
                  <c:v>3063.0059999999999</c:v>
                </c:pt>
                <c:pt idx="657">
                  <c:v>3066.239</c:v>
                </c:pt>
                <c:pt idx="658">
                  <c:v>3069.4690000000001</c:v>
                </c:pt>
                <c:pt idx="659">
                  <c:v>3072.6970000000001</c:v>
                </c:pt>
                <c:pt idx="660">
                  <c:v>3075.922</c:v>
                </c:pt>
                <c:pt idx="661">
                  <c:v>3079.1439999999998</c:v>
                </c:pt>
                <c:pt idx="662">
                  <c:v>3082.364</c:v>
                </c:pt>
                <c:pt idx="663">
                  <c:v>3085.5810000000001</c:v>
                </c:pt>
                <c:pt idx="664">
                  <c:v>3088.7950000000001</c:v>
                </c:pt>
                <c:pt idx="665">
                  <c:v>3092.0070000000001</c:v>
                </c:pt>
                <c:pt idx="666">
                  <c:v>3095.2159999999999</c:v>
                </c:pt>
                <c:pt idx="667">
                  <c:v>3098.4229999999998</c:v>
                </c:pt>
                <c:pt idx="668">
                  <c:v>3101.627</c:v>
                </c:pt>
                <c:pt idx="669">
                  <c:v>3104.828</c:v>
                </c:pt>
                <c:pt idx="670">
                  <c:v>3108.0259999999998</c:v>
                </c:pt>
                <c:pt idx="671">
                  <c:v>3111.2220000000002</c:v>
                </c:pt>
                <c:pt idx="672">
                  <c:v>3114.4160000000002</c:v>
                </c:pt>
                <c:pt idx="673">
                  <c:v>3117.607</c:v>
                </c:pt>
                <c:pt idx="674">
                  <c:v>3120.7950000000001</c:v>
                </c:pt>
                <c:pt idx="675">
                  <c:v>3123.98</c:v>
                </c:pt>
                <c:pt idx="676">
                  <c:v>3127.163</c:v>
                </c:pt>
                <c:pt idx="677">
                  <c:v>3130.3440000000001</c:v>
                </c:pt>
                <c:pt idx="678">
                  <c:v>3133.5210000000002</c:v>
                </c:pt>
                <c:pt idx="679">
                  <c:v>3136.6959999999999</c:v>
                </c:pt>
                <c:pt idx="680">
                  <c:v>3139.8690000000001</c:v>
                </c:pt>
                <c:pt idx="681">
                  <c:v>3143.0390000000002</c:v>
                </c:pt>
                <c:pt idx="682">
                  <c:v>3146.2060000000001</c:v>
                </c:pt>
                <c:pt idx="683">
                  <c:v>3149.3710000000001</c:v>
                </c:pt>
                <c:pt idx="684">
                  <c:v>3152.5329999999999</c:v>
                </c:pt>
                <c:pt idx="685">
                  <c:v>3155.6930000000002</c:v>
                </c:pt>
                <c:pt idx="686">
                  <c:v>3158.85</c:v>
                </c:pt>
                <c:pt idx="687">
                  <c:v>3162.0050000000001</c:v>
                </c:pt>
                <c:pt idx="688">
                  <c:v>3165.1570000000002</c:v>
                </c:pt>
                <c:pt idx="689">
                  <c:v>3168.306</c:v>
                </c:pt>
                <c:pt idx="690">
                  <c:v>3171.453</c:v>
                </c:pt>
                <c:pt idx="691">
                  <c:v>3174.5970000000002</c:v>
                </c:pt>
                <c:pt idx="692">
                  <c:v>3177.739</c:v>
                </c:pt>
                <c:pt idx="693">
                  <c:v>3180.8780000000002</c:v>
                </c:pt>
                <c:pt idx="694">
                  <c:v>3184.0140000000001</c:v>
                </c:pt>
                <c:pt idx="695">
                  <c:v>3187.1489999999999</c:v>
                </c:pt>
                <c:pt idx="696">
                  <c:v>3190.28</c:v>
                </c:pt>
                <c:pt idx="697">
                  <c:v>3193.4090000000001</c:v>
                </c:pt>
                <c:pt idx="698">
                  <c:v>3196.5360000000001</c:v>
                </c:pt>
                <c:pt idx="699">
                  <c:v>3199.6590000000001</c:v>
                </c:pt>
                <c:pt idx="700">
                  <c:v>3202.7809999999999</c:v>
                </c:pt>
                <c:pt idx="701">
                  <c:v>3205.9</c:v>
                </c:pt>
                <c:pt idx="702">
                  <c:v>3209.0160000000001</c:v>
                </c:pt>
                <c:pt idx="703">
                  <c:v>3212.13</c:v>
                </c:pt>
                <c:pt idx="704">
                  <c:v>3215.241</c:v>
                </c:pt>
                <c:pt idx="705">
                  <c:v>3218.35</c:v>
                </c:pt>
                <c:pt idx="706">
                  <c:v>3221.4560000000001</c:v>
                </c:pt>
                <c:pt idx="707">
                  <c:v>3224.56</c:v>
                </c:pt>
                <c:pt idx="708">
                  <c:v>3227.6610000000001</c:v>
                </c:pt>
                <c:pt idx="709">
                  <c:v>3230.76</c:v>
                </c:pt>
                <c:pt idx="710">
                  <c:v>3233.8560000000002</c:v>
                </c:pt>
                <c:pt idx="711">
                  <c:v>3236.95</c:v>
                </c:pt>
                <c:pt idx="712">
                  <c:v>3240.0410000000002</c:v>
                </c:pt>
                <c:pt idx="713">
                  <c:v>3243.13</c:v>
                </c:pt>
                <c:pt idx="714">
                  <c:v>3246.2159999999999</c:v>
                </c:pt>
                <c:pt idx="715">
                  <c:v>3249.3</c:v>
                </c:pt>
                <c:pt idx="716">
                  <c:v>3252.3820000000001</c:v>
                </c:pt>
                <c:pt idx="717">
                  <c:v>3255.46</c:v>
                </c:pt>
                <c:pt idx="718">
                  <c:v>3258.5369999999998</c:v>
                </c:pt>
                <c:pt idx="719">
                  <c:v>3261.6109999999999</c:v>
                </c:pt>
                <c:pt idx="720">
                  <c:v>3264.6819999999998</c:v>
                </c:pt>
                <c:pt idx="721">
                  <c:v>3267.7510000000002</c:v>
                </c:pt>
                <c:pt idx="722">
                  <c:v>3270.8180000000002</c:v>
                </c:pt>
                <c:pt idx="723">
                  <c:v>3273.8820000000001</c:v>
                </c:pt>
                <c:pt idx="724">
                  <c:v>3276.9430000000002</c:v>
                </c:pt>
                <c:pt idx="725">
                  <c:v>3280.002</c:v>
                </c:pt>
                <c:pt idx="726">
                  <c:v>3283.0590000000002</c:v>
                </c:pt>
                <c:pt idx="727">
                  <c:v>3286.1129999999998</c:v>
                </c:pt>
                <c:pt idx="728">
                  <c:v>3289.165</c:v>
                </c:pt>
                <c:pt idx="729">
                  <c:v>3292.2139999999999</c:v>
                </c:pt>
                <c:pt idx="730">
                  <c:v>3295.261</c:v>
                </c:pt>
                <c:pt idx="731">
                  <c:v>3298.306</c:v>
                </c:pt>
                <c:pt idx="732">
                  <c:v>3301.348</c:v>
                </c:pt>
                <c:pt idx="733">
                  <c:v>3304.3870000000002</c:v>
                </c:pt>
                <c:pt idx="734">
                  <c:v>3307.4250000000002</c:v>
                </c:pt>
                <c:pt idx="735">
                  <c:v>3310.4589999999998</c:v>
                </c:pt>
                <c:pt idx="736">
                  <c:v>3313.4920000000002</c:v>
                </c:pt>
                <c:pt idx="737">
                  <c:v>3316.5210000000002</c:v>
                </c:pt>
                <c:pt idx="738">
                  <c:v>3319.549</c:v>
                </c:pt>
                <c:pt idx="739">
                  <c:v>3322.5740000000001</c:v>
                </c:pt>
                <c:pt idx="740">
                  <c:v>3325.5970000000002</c:v>
                </c:pt>
                <c:pt idx="741">
                  <c:v>3328.6170000000002</c:v>
                </c:pt>
                <c:pt idx="742">
                  <c:v>3331.6350000000002</c:v>
                </c:pt>
                <c:pt idx="743">
                  <c:v>3334.65</c:v>
                </c:pt>
                <c:pt idx="744">
                  <c:v>3337.663</c:v>
                </c:pt>
                <c:pt idx="745">
                  <c:v>3340.674</c:v>
                </c:pt>
                <c:pt idx="746">
                  <c:v>3343.6819999999998</c:v>
                </c:pt>
                <c:pt idx="747">
                  <c:v>3346.6880000000001</c:v>
                </c:pt>
                <c:pt idx="748">
                  <c:v>3349.6909999999998</c:v>
                </c:pt>
                <c:pt idx="749">
                  <c:v>3352.692</c:v>
                </c:pt>
                <c:pt idx="750">
                  <c:v>3355.6909999999998</c:v>
                </c:pt>
                <c:pt idx="751">
                  <c:v>3358.6869999999999</c:v>
                </c:pt>
                <c:pt idx="752">
                  <c:v>3361.681</c:v>
                </c:pt>
                <c:pt idx="753">
                  <c:v>3364.6729999999998</c:v>
                </c:pt>
                <c:pt idx="754">
                  <c:v>3367.6619999999998</c:v>
                </c:pt>
                <c:pt idx="755">
                  <c:v>3370.6489999999999</c:v>
                </c:pt>
                <c:pt idx="756">
                  <c:v>3373.6329999999998</c:v>
                </c:pt>
                <c:pt idx="757">
                  <c:v>3376.6149999999998</c:v>
                </c:pt>
                <c:pt idx="758">
                  <c:v>3379.5949999999998</c:v>
                </c:pt>
                <c:pt idx="759">
                  <c:v>3382.5720000000001</c:v>
                </c:pt>
                <c:pt idx="760">
                  <c:v>3385.547</c:v>
                </c:pt>
                <c:pt idx="761">
                  <c:v>3388.52</c:v>
                </c:pt>
                <c:pt idx="762">
                  <c:v>3391.49</c:v>
                </c:pt>
                <c:pt idx="763">
                  <c:v>3394.4580000000001</c:v>
                </c:pt>
                <c:pt idx="764">
                  <c:v>3397.424</c:v>
                </c:pt>
                <c:pt idx="765">
                  <c:v>3400.3870000000002</c:v>
                </c:pt>
                <c:pt idx="766">
                  <c:v>3403.348</c:v>
                </c:pt>
                <c:pt idx="767">
                  <c:v>3406.3069999999998</c:v>
                </c:pt>
                <c:pt idx="768">
                  <c:v>3409.2629999999999</c:v>
                </c:pt>
                <c:pt idx="769">
                  <c:v>3412.2170000000001</c:v>
                </c:pt>
                <c:pt idx="770">
                  <c:v>3415.1680000000001</c:v>
                </c:pt>
                <c:pt idx="771">
                  <c:v>3418.1179999999999</c:v>
                </c:pt>
                <c:pt idx="772">
                  <c:v>3421.0650000000001</c:v>
                </c:pt>
                <c:pt idx="773">
                  <c:v>3424.009</c:v>
                </c:pt>
                <c:pt idx="774">
                  <c:v>3426.951</c:v>
                </c:pt>
                <c:pt idx="775">
                  <c:v>3429.8910000000001</c:v>
                </c:pt>
                <c:pt idx="776">
                  <c:v>3432.8290000000002</c:v>
                </c:pt>
                <c:pt idx="777">
                  <c:v>3435.7640000000001</c:v>
                </c:pt>
                <c:pt idx="778">
                  <c:v>3438.6970000000001</c:v>
                </c:pt>
                <c:pt idx="779">
                  <c:v>3441.6280000000002</c:v>
                </c:pt>
                <c:pt idx="780">
                  <c:v>3444.5569999999998</c:v>
                </c:pt>
                <c:pt idx="781">
                  <c:v>3447.4830000000002</c:v>
                </c:pt>
                <c:pt idx="782">
                  <c:v>3450.4070000000002</c:v>
                </c:pt>
                <c:pt idx="783">
                  <c:v>3453.328</c:v>
                </c:pt>
                <c:pt idx="784">
                  <c:v>3456.2469999999998</c:v>
                </c:pt>
                <c:pt idx="785">
                  <c:v>3459.1640000000002</c:v>
                </c:pt>
                <c:pt idx="786">
                  <c:v>3462.0790000000002</c:v>
                </c:pt>
                <c:pt idx="787">
                  <c:v>3464.991</c:v>
                </c:pt>
                <c:pt idx="788">
                  <c:v>3467.902</c:v>
                </c:pt>
                <c:pt idx="789">
                  <c:v>3470.8090000000002</c:v>
                </c:pt>
                <c:pt idx="790">
                  <c:v>3473.7150000000001</c:v>
                </c:pt>
                <c:pt idx="791">
                  <c:v>3476.6179999999999</c:v>
                </c:pt>
                <c:pt idx="792">
                  <c:v>3479.5189999999998</c:v>
                </c:pt>
                <c:pt idx="793">
                  <c:v>3482.4180000000001</c:v>
                </c:pt>
                <c:pt idx="794">
                  <c:v>3485.3150000000001</c:v>
                </c:pt>
                <c:pt idx="795">
                  <c:v>3488.2089999999998</c:v>
                </c:pt>
                <c:pt idx="796">
                  <c:v>3491.1010000000001</c:v>
                </c:pt>
                <c:pt idx="797">
                  <c:v>3493.99</c:v>
                </c:pt>
                <c:pt idx="798">
                  <c:v>3496.8780000000002</c:v>
                </c:pt>
                <c:pt idx="799">
                  <c:v>3499.7629999999999</c:v>
                </c:pt>
                <c:pt idx="800">
                  <c:v>3502.6460000000002</c:v>
                </c:pt>
                <c:pt idx="801">
                  <c:v>3505.527</c:v>
                </c:pt>
                <c:pt idx="802">
                  <c:v>3508.4050000000002</c:v>
                </c:pt>
                <c:pt idx="803">
                  <c:v>3511.2809999999999</c:v>
                </c:pt>
                <c:pt idx="804">
                  <c:v>3514.1550000000002</c:v>
                </c:pt>
                <c:pt idx="805">
                  <c:v>3517.027</c:v>
                </c:pt>
                <c:pt idx="806">
                  <c:v>3519.8969999999999</c:v>
                </c:pt>
                <c:pt idx="807">
                  <c:v>3522.7640000000001</c:v>
                </c:pt>
                <c:pt idx="808">
                  <c:v>3525.6289999999999</c:v>
                </c:pt>
                <c:pt idx="809">
                  <c:v>3528.4920000000002</c:v>
                </c:pt>
                <c:pt idx="810">
                  <c:v>3531.3519999999999</c:v>
                </c:pt>
                <c:pt idx="811">
                  <c:v>3534.2109999999998</c:v>
                </c:pt>
                <c:pt idx="812">
                  <c:v>3537.067</c:v>
                </c:pt>
                <c:pt idx="813">
                  <c:v>3539.9209999999998</c:v>
                </c:pt>
                <c:pt idx="814">
                  <c:v>3542.7730000000001</c:v>
                </c:pt>
                <c:pt idx="815">
                  <c:v>3545.6219999999998</c:v>
                </c:pt>
                <c:pt idx="816">
                  <c:v>3548.4690000000001</c:v>
                </c:pt>
                <c:pt idx="817">
                  <c:v>3551.3150000000001</c:v>
                </c:pt>
                <c:pt idx="818">
                  <c:v>3554.1570000000002</c:v>
                </c:pt>
                <c:pt idx="819">
                  <c:v>3556.998</c:v>
                </c:pt>
                <c:pt idx="820">
                  <c:v>3559.837</c:v>
                </c:pt>
                <c:pt idx="821">
                  <c:v>3562.6729999999998</c:v>
                </c:pt>
                <c:pt idx="822">
                  <c:v>3565.5070000000001</c:v>
                </c:pt>
                <c:pt idx="823">
                  <c:v>3568.3389999999999</c:v>
                </c:pt>
                <c:pt idx="824">
                  <c:v>3571.1689999999999</c:v>
                </c:pt>
                <c:pt idx="825">
                  <c:v>3573.9960000000001</c:v>
                </c:pt>
                <c:pt idx="826">
                  <c:v>3576.8220000000001</c:v>
                </c:pt>
                <c:pt idx="827">
                  <c:v>3579.645</c:v>
                </c:pt>
                <c:pt idx="828">
                  <c:v>3582.4659999999999</c:v>
                </c:pt>
                <c:pt idx="829">
                  <c:v>3585.2849999999999</c:v>
                </c:pt>
                <c:pt idx="830">
                  <c:v>3588.1010000000001</c:v>
                </c:pt>
                <c:pt idx="831">
                  <c:v>3590.9160000000002</c:v>
                </c:pt>
                <c:pt idx="832">
                  <c:v>3593.7280000000001</c:v>
                </c:pt>
                <c:pt idx="833">
                  <c:v>3596.538</c:v>
                </c:pt>
                <c:pt idx="834">
                  <c:v>3599.346</c:v>
                </c:pt>
                <c:pt idx="835">
                  <c:v>3602.152</c:v>
                </c:pt>
                <c:pt idx="836">
                  <c:v>3604.9560000000001</c:v>
                </c:pt>
                <c:pt idx="837">
                  <c:v>3607.7570000000001</c:v>
                </c:pt>
                <c:pt idx="838">
                  <c:v>3610.556</c:v>
                </c:pt>
                <c:pt idx="839">
                  <c:v>3613.3539999999998</c:v>
                </c:pt>
                <c:pt idx="840">
                  <c:v>3616.1489999999999</c:v>
                </c:pt>
                <c:pt idx="841">
                  <c:v>3618.942</c:v>
                </c:pt>
                <c:pt idx="842">
                  <c:v>3621.732</c:v>
                </c:pt>
                <c:pt idx="843">
                  <c:v>3624.5210000000002</c:v>
                </c:pt>
                <c:pt idx="844">
                  <c:v>3627.3069999999998</c:v>
                </c:pt>
                <c:pt idx="845">
                  <c:v>3630.0920000000001</c:v>
                </c:pt>
                <c:pt idx="846">
                  <c:v>3632.8739999999998</c:v>
                </c:pt>
                <c:pt idx="847">
                  <c:v>3635.654</c:v>
                </c:pt>
                <c:pt idx="848">
                  <c:v>3638.4319999999998</c:v>
                </c:pt>
                <c:pt idx="849">
                  <c:v>3641.2080000000001</c:v>
                </c:pt>
                <c:pt idx="850">
                  <c:v>3643.982</c:v>
                </c:pt>
                <c:pt idx="851">
                  <c:v>3646.7530000000002</c:v>
                </c:pt>
                <c:pt idx="852">
                  <c:v>3649.5230000000001</c:v>
                </c:pt>
                <c:pt idx="853">
                  <c:v>3652.29</c:v>
                </c:pt>
                <c:pt idx="854">
                  <c:v>3655.0549999999998</c:v>
                </c:pt>
                <c:pt idx="855">
                  <c:v>3657.8180000000002</c:v>
                </c:pt>
                <c:pt idx="856">
                  <c:v>3660.5790000000002</c:v>
                </c:pt>
                <c:pt idx="857">
                  <c:v>3663.3380000000002</c:v>
                </c:pt>
                <c:pt idx="858">
                  <c:v>3666.0949999999998</c:v>
                </c:pt>
                <c:pt idx="859">
                  <c:v>3668.8490000000002</c:v>
                </c:pt>
                <c:pt idx="860">
                  <c:v>3671.6019999999999</c:v>
                </c:pt>
                <c:pt idx="861">
                  <c:v>3674.3519999999999</c:v>
                </c:pt>
                <c:pt idx="862">
                  <c:v>3677.1010000000001</c:v>
                </c:pt>
                <c:pt idx="863">
                  <c:v>3679.8470000000002</c:v>
                </c:pt>
                <c:pt idx="864">
                  <c:v>3682.5909999999999</c:v>
                </c:pt>
                <c:pt idx="865">
                  <c:v>3685.3330000000001</c:v>
                </c:pt>
                <c:pt idx="866">
                  <c:v>3688.0729999999999</c:v>
                </c:pt>
                <c:pt idx="867">
                  <c:v>3690.8110000000001</c:v>
                </c:pt>
                <c:pt idx="868">
                  <c:v>3693.547</c:v>
                </c:pt>
                <c:pt idx="869">
                  <c:v>3696.2809999999999</c:v>
                </c:pt>
                <c:pt idx="870">
                  <c:v>3699.0129999999999</c:v>
                </c:pt>
                <c:pt idx="871">
                  <c:v>3701.7420000000002</c:v>
                </c:pt>
                <c:pt idx="872">
                  <c:v>3704.47</c:v>
                </c:pt>
                <c:pt idx="873">
                  <c:v>3707.1950000000002</c:v>
                </c:pt>
                <c:pt idx="874">
                  <c:v>3709.9189999999999</c:v>
                </c:pt>
                <c:pt idx="875">
                  <c:v>3712.64</c:v>
                </c:pt>
                <c:pt idx="876">
                  <c:v>3715.3589999999999</c:v>
                </c:pt>
                <c:pt idx="877">
                  <c:v>3718.076</c:v>
                </c:pt>
                <c:pt idx="878">
                  <c:v>3720.7919999999999</c:v>
                </c:pt>
                <c:pt idx="879">
                  <c:v>3723.5050000000001</c:v>
                </c:pt>
                <c:pt idx="880">
                  <c:v>3726.2159999999999</c:v>
                </c:pt>
                <c:pt idx="881">
                  <c:v>3728.9250000000002</c:v>
                </c:pt>
                <c:pt idx="882">
                  <c:v>3731.6320000000001</c:v>
                </c:pt>
                <c:pt idx="883">
                  <c:v>3734.3359999999998</c:v>
                </c:pt>
                <c:pt idx="884">
                  <c:v>3737.0390000000002</c:v>
                </c:pt>
                <c:pt idx="885">
                  <c:v>3739.74</c:v>
                </c:pt>
                <c:pt idx="886">
                  <c:v>3742.4389999999999</c:v>
                </c:pt>
                <c:pt idx="887">
                  <c:v>3745.136</c:v>
                </c:pt>
                <c:pt idx="888">
                  <c:v>3747.83</c:v>
                </c:pt>
                <c:pt idx="889">
                  <c:v>3750.5230000000001</c:v>
                </c:pt>
                <c:pt idx="890">
                  <c:v>3753.2130000000002</c:v>
                </c:pt>
                <c:pt idx="891">
                  <c:v>3755.902</c:v>
                </c:pt>
                <c:pt idx="892">
                  <c:v>3758.5889999999999</c:v>
                </c:pt>
                <c:pt idx="893">
                  <c:v>3761.2730000000001</c:v>
                </c:pt>
                <c:pt idx="894">
                  <c:v>3763.9560000000001</c:v>
                </c:pt>
                <c:pt idx="895">
                  <c:v>3766.636</c:v>
                </c:pt>
                <c:pt idx="896">
                  <c:v>3769.3150000000001</c:v>
                </c:pt>
                <c:pt idx="897">
                  <c:v>3771.991</c:v>
                </c:pt>
                <c:pt idx="898">
                  <c:v>3774.665</c:v>
                </c:pt>
                <c:pt idx="899">
                  <c:v>3777.3380000000002</c:v>
                </c:pt>
                <c:pt idx="900">
                  <c:v>3780.0079999999998</c:v>
                </c:pt>
                <c:pt idx="901">
                  <c:v>3782.6770000000001</c:v>
                </c:pt>
                <c:pt idx="902">
                  <c:v>3785.3429999999998</c:v>
                </c:pt>
                <c:pt idx="903">
                  <c:v>3788.0070000000001</c:v>
                </c:pt>
                <c:pt idx="904">
                  <c:v>3790.67</c:v>
                </c:pt>
                <c:pt idx="905">
                  <c:v>3793.33</c:v>
                </c:pt>
                <c:pt idx="906">
                  <c:v>3795.989</c:v>
                </c:pt>
                <c:pt idx="907">
                  <c:v>3798.645</c:v>
                </c:pt>
                <c:pt idx="908">
                  <c:v>3801.299</c:v>
                </c:pt>
                <c:pt idx="909">
                  <c:v>3803.9520000000002</c:v>
                </c:pt>
                <c:pt idx="910">
                  <c:v>3806.6019999999999</c:v>
                </c:pt>
                <c:pt idx="911">
                  <c:v>3809.2510000000002</c:v>
                </c:pt>
                <c:pt idx="912">
                  <c:v>3811.8969999999999</c:v>
                </c:pt>
                <c:pt idx="913">
                  <c:v>3814.5419999999999</c:v>
                </c:pt>
                <c:pt idx="914">
                  <c:v>3817.1840000000002</c:v>
                </c:pt>
                <c:pt idx="915">
                  <c:v>3819.8249999999998</c:v>
                </c:pt>
                <c:pt idx="916">
                  <c:v>3822.4630000000002</c:v>
                </c:pt>
                <c:pt idx="917">
                  <c:v>3825.1</c:v>
                </c:pt>
                <c:pt idx="918">
                  <c:v>3827.7350000000001</c:v>
                </c:pt>
                <c:pt idx="919">
                  <c:v>3830.3670000000002</c:v>
                </c:pt>
                <c:pt idx="920">
                  <c:v>3832.998</c:v>
                </c:pt>
                <c:pt idx="921">
                  <c:v>3835.627</c:v>
                </c:pt>
                <c:pt idx="922">
                  <c:v>3838.2530000000002</c:v>
                </c:pt>
                <c:pt idx="923">
                  <c:v>3840.8780000000002</c:v>
                </c:pt>
                <c:pt idx="924">
                  <c:v>3843.5010000000002</c:v>
                </c:pt>
                <c:pt idx="925">
                  <c:v>3846.1219999999998</c:v>
                </c:pt>
                <c:pt idx="926">
                  <c:v>3848.741</c:v>
                </c:pt>
                <c:pt idx="927">
                  <c:v>3851.3580000000002</c:v>
                </c:pt>
                <c:pt idx="928">
                  <c:v>3853.973</c:v>
                </c:pt>
                <c:pt idx="929">
                  <c:v>3856.5859999999998</c:v>
                </c:pt>
                <c:pt idx="930">
                  <c:v>3859.1970000000001</c:v>
                </c:pt>
                <c:pt idx="931">
                  <c:v>3861.806</c:v>
                </c:pt>
                <c:pt idx="932">
                  <c:v>3864.4140000000002</c:v>
                </c:pt>
                <c:pt idx="933">
                  <c:v>3867.0189999999998</c:v>
                </c:pt>
                <c:pt idx="934">
                  <c:v>3869.6219999999998</c:v>
                </c:pt>
                <c:pt idx="935">
                  <c:v>3872.2240000000002</c:v>
                </c:pt>
                <c:pt idx="936">
                  <c:v>3874.8229999999999</c:v>
                </c:pt>
                <c:pt idx="937">
                  <c:v>3877.4209999999998</c:v>
                </c:pt>
                <c:pt idx="938">
                  <c:v>3880.0160000000001</c:v>
                </c:pt>
                <c:pt idx="939">
                  <c:v>3882.61</c:v>
                </c:pt>
                <c:pt idx="940">
                  <c:v>3885.2020000000002</c:v>
                </c:pt>
                <c:pt idx="941">
                  <c:v>3887.7919999999999</c:v>
                </c:pt>
                <c:pt idx="942">
                  <c:v>3890.38</c:v>
                </c:pt>
                <c:pt idx="943">
                  <c:v>3892.9659999999999</c:v>
                </c:pt>
                <c:pt idx="944">
                  <c:v>3895.55</c:v>
                </c:pt>
                <c:pt idx="945">
                  <c:v>3898.1320000000001</c:v>
                </c:pt>
                <c:pt idx="946">
                  <c:v>3900.7130000000002</c:v>
                </c:pt>
                <c:pt idx="947">
                  <c:v>3903.2910000000002</c:v>
                </c:pt>
                <c:pt idx="948">
                  <c:v>3905.8679999999999</c:v>
                </c:pt>
                <c:pt idx="949">
                  <c:v>3908.442</c:v>
                </c:pt>
                <c:pt idx="950">
                  <c:v>3911.0149999999999</c:v>
                </c:pt>
                <c:pt idx="951">
                  <c:v>3913.5859999999998</c:v>
                </c:pt>
                <c:pt idx="952">
                  <c:v>3916.1550000000002</c:v>
                </c:pt>
                <c:pt idx="953">
                  <c:v>3918.7220000000002</c:v>
                </c:pt>
                <c:pt idx="954">
                  <c:v>3921.2869999999998</c:v>
                </c:pt>
                <c:pt idx="955">
                  <c:v>3923.85</c:v>
                </c:pt>
                <c:pt idx="956">
                  <c:v>3926.4110000000001</c:v>
                </c:pt>
                <c:pt idx="957">
                  <c:v>3928.971</c:v>
                </c:pt>
                <c:pt idx="958">
                  <c:v>3931.5279999999998</c:v>
                </c:pt>
                <c:pt idx="959">
                  <c:v>3934.0839999999998</c:v>
                </c:pt>
                <c:pt idx="960">
                  <c:v>3936.6379999999999</c:v>
                </c:pt>
                <c:pt idx="961">
                  <c:v>3939.19</c:v>
                </c:pt>
                <c:pt idx="962">
                  <c:v>3941.74</c:v>
                </c:pt>
                <c:pt idx="963">
                  <c:v>3944.288</c:v>
                </c:pt>
                <c:pt idx="964">
                  <c:v>3946.8339999999998</c:v>
                </c:pt>
                <c:pt idx="965">
                  <c:v>3949.3780000000002</c:v>
                </c:pt>
                <c:pt idx="966">
                  <c:v>3951.9209999999998</c:v>
                </c:pt>
                <c:pt idx="967">
                  <c:v>3954.462</c:v>
                </c:pt>
                <c:pt idx="968">
                  <c:v>3957</c:v>
                </c:pt>
                <c:pt idx="969">
                  <c:v>3959.5369999999998</c:v>
                </c:pt>
                <c:pt idx="970">
                  <c:v>3962.0720000000001</c:v>
                </c:pt>
                <c:pt idx="971">
                  <c:v>3964.6060000000002</c:v>
                </c:pt>
                <c:pt idx="972">
                  <c:v>3967.1370000000002</c:v>
                </c:pt>
                <c:pt idx="973">
                  <c:v>3969.6669999999999</c:v>
                </c:pt>
                <c:pt idx="974">
                  <c:v>3972.194</c:v>
                </c:pt>
                <c:pt idx="975">
                  <c:v>3974.72</c:v>
                </c:pt>
                <c:pt idx="976">
                  <c:v>3977.2440000000001</c:v>
                </c:pt>
                <c:pt idx="977">
                  <c:v>3979.7660000000001</c:v>
                </c:pt>
                <c:pt idx="978">
                  <c:v>3982.2860000000001</c:v>
                </c:pt>
                <c:pt idx="979">
                  <c:v>3984.8049999999998</c:v>
                </c:pt>
                <c:pt idx="980">
                  <c:v>3987.3209999999999</c:v>
                </c:pt>
                <c:pt idx="981">
                  <c:v>3989.8359999999998</c:v>
                </c:pt>
                <c:pt idx="982">
                  <c:v>3992.3490000000002</c:v>
                </c:pt>
                <c:pt idx="983">
                  <c:v>3994.86</c:v>
                </c:pt>
                <c:pt idx="984">
                  <c:v>3997.3690000000001</c:v>
                </c:pt>
                <c:pt idx="985">
                  <c:v>3999.877</c:v>
                </c:pt>
                <c:pt idx="986">
                  <c:v>4002.3820000000001</c:v>
                </c:pt>
                <c:pt idx="987">
                  <c:v>4004.886</c:v>
                </c:pt>
                <c:pt idx="988">
                  <c:v>4007.3879999999999</c:v>
                </c:pt>
                <c:pt idx="989">
                  <c:v>4009.8879999999999</c:v>
                </c:pt>
                <c:pt idx="990">
                  <c:v>4012.386</c:v>
                </c:pt>
                <c:pt idx="991">
                  <c:v>4014.8829999999998</c:v>
                </c:pt>
                <c:pt idx="992">
                  <c:v>4017.377</c:v>
                </c:pt>
                <c:pt idx="993">
                  <c:v>4019.87</c:v>
                </c:pt>
                <c:pt idx="994">
                  <c:v>4022.3609999999999</c:v>
                </c:pt>
                <c:pt idx="995">
                  <c:v>4024.85</c:v>
                </c:pt>
                <c:pt idx="996">
                  <c:v>4027.3380000000002</c:v>
                </c:pt>
                <c:pt idx="997">
                  <c:v>4029.8229999999999</c:v>
                </c:pt>
                <c:pt idx="998">
                  <c:v>4032.3069999999998</c:v>
                </c:pt>
                <c:pt idx="999">
                  <c:v>4034.7890000000002</c:v>
                </c:pt>
                <c:pt idx="1000">
                  <c:v>4037.2689999999998</c:v>
                </c:pt>
                <c:pt idx="1001">
                  <c:v>4039.7469999999998</c:v>
                </c:pt>
                <c:pt idx="1002">
                  <c:v>4042.2240000000002</c:v>
                </c:pt>
                <c:pt idx="1003">
                  <c:v>4044.6990000000001</c:v>
                </c:pt>
                <c:pt idx="1004">
                  <c:v>4047.172</c:v>
                </c:pt>
                <c:pt idx="1005">
                  <c:v>4049.643</c:v>
                </c:pt>
                <c:pt idx="1006">
                  <c:v>4052.1120000000001</c:v>
                </c:pt>
                <c:pt idx="1007">
                  <c:v>4054.58</c:v>
                </c:pt>
                <c:pt idx="1008">
                  <c:v>4057.0459999999998</c:v>
                </c:pt>
                <c:pt idx="1009">
                  <c:v>4059.51</c:v>
                </c:pt>
                <c:pt idx="1010">
                  <c:v>4061.9720000000002</c:v>
                </c:pt>
                <c:pt idx="1011">
                  <c:v>4064.4319999999998</c:v>
                </c:pt>
                <c:pt idx="1012">
                  <c:v>4066.8910000000001</c:v>
                </c:pt>
                <c:pt idx="1013">
                  <c:v>4069.348</c:v>
                </c:pt>
                <c:pt idx="1014">
                  <c:v>4071.8029999999999</c:v>
                </c:pt>
                <c:pt idx="1015">
                  <c:v>4074.2559999999999</c:v>
                </c:pt>
                <c:pt idx="1016">
                  <c:v>4076.7080000000001</c:v>
                </c:pt>
                <c:pt idx="1017">
                  <c:v>4079.1579999999999</c:v>
                </c:pt>
                <c:pt idx="1018">
                  <c:v>4081.6060000000002</c:v>
                </c:pt>
                <c:pt idx="1019">
                  <c:v>4084.0520000000001</c:v>
                </c:pt>
                <c:pt idx="1020">
                  <c:v>4086.4969999999998</c:v>
                </c:pt>
                <c:pt idx="1021">
                  <c:v>4088.9389999999999</c:v>
                </c:pt>
                <c:pt idx="1022">
                  <c:v>4091.38</c:v>
                </c:pt>
                <c:pt idx="1023">
                  <c:v>4093.819</c:v>
                </c:pt>
                <c:pt idx="1024">
                  <c:v>4096.2569999999996</c:v>
                </c:pt>
                <c:pt idx="1025">
                  <c:v>4098.6930000000002</c:v>
                </c:pt>
                <c:pt idx="1026">
                  <c:v>4101.1270000000004</c:v>
                </c:pt>
                <c:pt idx="1027">
                  <c:v>4103.5590000000002</c:v>
                </c:pt>
                <c:pt idx="1028">
                  <c:v>4105.9889999999996</c:v>
                </c:pt>
                <c:pt idx="1029">
                  <c:v>4108.4179999999997</c:v>
                </c:pt>
                <c:pt idx="1030">
                  <c:v>4110.8450000000003</c:v>
                </c:pt>
                <c:pt idx="1031">
                  <c:v>4113.2700000000004</c:v>
                </c:pt>
                <c:pt idx="1032">
                  <c:v>4115.6940000000004</c:v>
                </c:pt>
                <c:pt idx="1033">
                  <c:v>4118.1149999999998</c:v>
                </c:pt>
                <c:pt idx="1034">
                  <c:v>4120.5349999999999</c:v>
                </c:pt>
                <c:pt idx="1035">
                  <c:v>4122.9539999999997</c:v>
                </c:pt>
                <c:pt idx="1036">
                  <c:v>4125.37</c:v>
                </c:pt>
                <c:pt idx="1037">
                  <c:v>4127.7849999999999</c:v>
                </c:pt>
                <c:pt idx="1038">
                  <c:v>4130.1980000000003</c:v>
                </c:pt>
                <c:pt idx="1039">
                  <c:v>4132.6090000000004</c:v>
                </c:pt>
                <c:pt idx="1040">
                  <c:v>4135.0190000000002</c:v>
                </c:pt>
                <c:pt idx="1041">
                  <c:v>4137.4269999999997</c:v>
                </c:pt>
                <c:pt idx="1042">
                  <c:v>4139.8329999999996</c:v>
                </c:pt>
                <c:pt idx="1043">
                  <c:v>4142.2370000000001</c:v>
                </c:pt>
              </c:numCache>
            </c:numRef>
          </c:xVal>
          <c:yVal>
            <c:numRef>
              <c:f>גיליון1!$G$24:$ANJ$24</c:f>
            </c:numRef>
          </c:yVal>
          <c:smooth val="1"/>
        </c:ser>
        <c:ser>
          <c:idx val="14"/>
          <c:order val="13"/>
          <c:tx>
            <c:strRef>
              <c:f>גיליון1!$C$24:$F$24</c:f>
              <c:strCache>
                <c:ptCount val="4"/>
                <c:pt idx="0">
                  <c:v>ice</c:v>
                </c:pt>
                <c:pt idx="1">
                  <c:v>100</c:v>
                </c:pt>
                <c:pt idx="2">
                  <c:v>coli</c:v>
                </c:pt>
                <c:pt idx="3">
                  <c:v>1</c:v>
                </c:pt>
              </c:strCache>
            </c:strRef>
          </c:tx>
          <c:spPr>
            <a:ln w="19050" cap="rnd">
              <a:solidFill>
                <a:schemeClr val="accent5">
                  <a:lumMod val="60000"/>
                  <a:lumOff val="40000"/>
                </a:schemeClr>
              </a:solidFill>
              <a:round/>
            </a:ln>
            <a:effectLst/>
          </c:spPr>
          <c:marker>
            <c:symbol val="none"/>
          </c:marker>
          <c:xVal>
            <c:numRef>
              <c:f>גיליון1!$G$1:$ANJ$1</c:f>
              <c:numCache>
                <c:formatCode>General</c:formatCode>
                <c:ptCount val="1044"/>
                <c:pt idx="0">
                  <c:v>160.70099999999999</c:v>
                </c:pt>
                <c:pt idx="1">
                  <c:v>166.74199999999999</c:v>
                </c:pt>
                <c:pt idx="2">
                  <c:v>172.77699999999999</c:v>
                </c:pt>
                <c:pt idx="3">
                  <c:v>178.80500000000001</c:v>
                </c:pt>
                <c:pt idx="4">
                  <c:v>184.82599999999999</c:v>
                </c:pt>
                <c:pt idx="5">
                  <c:v>190.84100000000001</c:v>
                </c:pt>
                <c:pt idx="6">
                  <c:v>196.84899999999999</c:v>
                </c:pt>
                <c:pt idx="7">
                  <c:v>202.85</c:v>
                </c:pt>
                <c:pt idx="8">
                  <c:v>208.845</c:v>
                </c:pt>
                <c:pt idx="9">
                  <c:v>214.833</c:v>
                </c:pt>
                <c:pt idx="10">
                  <c:v>220.815</c:v>
                </c:pt>
                <c:pt idx="11">
                  <c:v>226.78899999999999</c:v>
                </c:pt>
                <c:pt idx="12">
                  <c:v>232.75800000000001</c:v>
                </c:pt>
                <c:pt idx="13">
                  <c:v>238.71899999999999</c:v>
                </c:pt>
                <c:pt idx="14">
                  <c:v>244.67400000000001</c:v>
                </c:pt>
                <c:pt idx="15">
                  <c:v>250.62299999999999</c:v>
                </c:pt>
                <c:pt idx="16">
                  <c:v>256.565</c:v>
                </c:pt>
                <c:pt idx="17">
                  <c:v>262.5</c:v>
                </c:pt>
                <c:pt idx="18">
                  <c:v>268.42899999999997</c:v>
                </c:pt>
                <c:pt idx="19">
                  <c:v>274.351</c:v>
                </c:pt>
                <c:pt idx="20">
                  <c:v>280.267</c:v>
                </c:pt>
                <c:pt idx="21">
                  <c:v>286.17599999999999</c:v>
                </c:pt>
                <c:pt idx="22">
                  <c:v>292.07900000000001</c:v>
                </c:pt>
                <c:pt idx="23">
                  <c:v>297.97500000000002</c:v>
                </c:pt>
                <c:pt idx="24">
                  <c:v>303.86500000000001</c:v>
                </c:pt>
                <c:pt idx="25">
                  <c:v>309.74799999999999</c:v>
                </c:pt>
                <c:pt idx="26">
                  <c:v>315.625</c:v>
                </c:pt>
                <c:pt idx="27">
                  <c:v>321.495</c:v>
                </c:pt>
                <c:pt idx="28">
                  <c:v>327.35899999999998</c:v>
                </c:pt>
                <c:pt idx="29">
                  <c:v>333.21699999999998</c:v>
                </c:pt>
                <c:pt idx="30">
                  <c:v>339.06799999999998</c:v>
                </c:pt>
                <c:pt idx="31">
                  <c:v>344.91199999999998</c:v>
                </c:pt>
                <c:pt idx="32">
                  <c:v>350.75099999999998</c:v>
                </c:pt>
                <c:pt idx="33">
                  <c:v>356.58300000000003</c:v>
                </c:pt>
                <c:pt idx="34">
                  <c:v>362.40800000000002</c:v>
                </c:pt>
                <c:pt idx="35">
                  <c:v>368.22699999999998</c:v>
                </c:pt>
                <c:pt idx="36">
                  <c:v>374.04</c:v>
                </c:pt>
                <c:pt idx="37">
                  <c:v>379.84699999999998</c:v>
                </c:pt>
                <c:pt idx="38">
                  <c:v>385.64699999999999</c:v>
                </c:pt>
                <c:pt idx="39">
                  <c:v>391.44</c:v>
                </c:pt>
                <c:pt idx="40">
                  <c:v>397.22800000000001</c:v>
                </c:pt>
                <c:pt idx="41">
                  <c:v>403.00900000000001</c:v>
                </c:pt>
                <c:pt idx="42">
                  <c:v>408.78399999999999</c:v>
                </c:pt>
                <c:pt idx="43">
                  <c:v>414.553</c:v>
                </c:pt>
                <c:pt idx="44">
                  <c:v>420.315</c:v>
                </c:pt>
                <c:pt idx="45">
                  <c:v>426.07100000000003</c:v>
                </c:pt>
                <c:pt idx="46">
                  <c:v>431.82100000000003</c:v>
                </c:pt>
                <c:pt idx="47">
                  <c:v>437.565</c:v>
                </c:pt>
                <c:pt idx="48">
                  <c:v>443.30200000000002</c:v>
                </c:pt>
                <c:pt idx="49">
                  <c:v>449.03300000000002</c:v>
                </c:pt>
                <c:pt idx="50">
                  <c:v>454.75799999999998</c:v>
                </c:pt>
                <c:pt idx="51">
                  <c:v>460.47699999999998</c:v>
                </c:pt>
                <c:pt idx="52">
                  <c:v>466.18900000000002</c:v>
                </c:pt>
                <c:pt idx="53">
                  <c:v>471.89600000000002</c:v>
                </c:pt>
                <c:pt idx="54">
                  <c:v>477.596</c:v>
                </c:pt>
                <c:pt idx="55">
                  <c:v>483.29</c:v>
                </c:pt>
                <c:pt idx="56">
                  <c:v>488.97800000000001</c:v>
                </c:pt>
                <c:pt idx="57">
                  <c:v>494.66</c:v>
                </c:pt>
                <c:pt idx="58">
                  <c:v>500.33499999999998</c:v>
                </c:pt>
                <c:pt idx="59">
                  <c:v>506.005</c:v>
                </c:pt>
                <c:pt idx="60">
                  <c:v>511.66800000000001</c:v>
                </c:pt>
                <c:pt idx="61">
                  <c:v>517.32500000000005</c:v>
                </c:pt>
                <c:pt idx="62">
                  <c:v>522.97699999999998</c:v>
                </c:pt>
                <c:pt idx="63">
                  <c:v>528.62199999999996</c:v>
                </c:pt>
                <c:pt idx="64">
                  <c:v>534.26099999999997</c:v>
                </c:pt>
                <c:pt idx="65">
                  <c:v>539.89400000000001</c:v>
                </c:pt>
                <c:pt idx="66">
                  <c:v>545.52099999999996</c:v>
                </c:pt>
                <c:pt idx="67">
                  <c:v>551.14099999999996</c:v>
                </c:pt>
                <c:pt idx="68">
                  <c:v>556.75599999999997</c:v>
                </c:pt>
                <c:pt idx="69">
                  <c:v>562.36500000000001</c:v>
                </c:pt>
                <c:pt idx="70">
                  <c:v>567.96799999999996</c:v>
                </c:pt>
                <c:pt idx="71">
                  <c:v>573.56500000000005</c:v>
                </c:pt>
                <c:pt idx="72">
                  <c:v>579.15499999999997</c:v>
                </c:pt>
                <c:pt idx="73">
                  <c:v>584.74</c:v>
                </c:pt>
                <c:pt idx="74">
                  <c:v>590.31899999999996</c:v>
                </c:pt>
                <c:pt idx="75">
                  <c:v>595.89200000000005</c:v>
                </c:pt>
                <c:pt idx="76">
                  <c:v>601.45899999999995</c:v>
                </c:pt>
                <c:pt idx="77">
                  <c:v>607.02</c:v>
                </c:pt>
                <c:pt idx="78">
                  <c:v>612.57500000000005</c:v>
                </c:pt>
                <c:pt idx="79">
                  <c:v>618.12400000000002</c:v>
                </c:pt>
                <c:pt idx="80">
                  <c:v>623.66700000000003</c:v>
                </c:pt>
                <c:pt idx="81">
                  <c:v>629.20399999999995</c:v>
                </c:pt>
                <c:pt idx="82">
                  <c:v>634.73500000000001</c:v>
                </c:pt>
                <c:pt idx="83">
                  <c:v>640.26099999999997</c:v>
                </c:pt>
                <c:pt idx="84">
                  <c:v>645.78099999999995</c:v>
                </c:pt>
                <c:pt idx="85">
                  <c:v>651.29399999999998</c:v>
                </c:pt>
                <c:pt idx="86">
                  <c:v>656.80200000000002</c:v>
                </c:pt>
                <c:pt idx="87">
                  <c:v>662.30399999999997</c:v>
                </c:pt>
                <c:pt idx="88">
                  <c:v>667.8</c:v>
                </c:pt>
                <c:pt idx="89">
                  <c:v>673.29</c:v>
                </c:pt>
                <c:pt idx="90">
                  <c:v>678.77499999999998</c:v>
                </c:pt>
                <c:pt idx="91">
                  <c:v>684.25400000000002</c:v>
                </c:pt>
                <c:pt idx="92">
                  <c:v>689.726</c:v>
                </c:pt>
                <c:pt idx="93">
                  <c:v>695.19299999999998</c:v>
                </c:pt>
                <c:pt idx="94">
                  <c:v>700.65499999999997</c:v>
                </c:pt>
                <c:pt idx="95">
                  <c:v>706.11</c:v>
                </c:pt>
                <c:pt idx="96">
                  <c:v>711.56</c:v>
                </c:pt>
                <c:pt idx="97">
                  <c:v>717.00400000000002</c:v>
                </c:pt>
                <c:pt idx="98">
                  <c:v>722.44200000000001</c:v>
                </c:pt>
                <c:pt idx="99">
                  <c:v>727.87400000000002</c:v>
                </c:pt>
                <c:pt idx="100">
                  <c:v>733.30100000000004</c:v>
                </c:pt>
                <c:pt idx="101">
                  <c:v>738.72199999999998</c:v>
                </c:pt>
                <c:pt idx="102">
                  <c:v>744.13699999999994</c:v>
                </c:pt>
                <c:pt idx="103">
                  <c:v>749.54700000000003</c:v>
                </c:pt>
                <c:pt idx="104">
                  <c:v>754.95100000000002</c:v>
                </c:pt>
                <c:pt idx="105">
                  <c:v>760.34900000000005</c:v>
                </c:pt>
                <c:pt idx="106">
                  <c:v>765.74099999999999</c:v>
                </c:pt>
                <c:pt idx="107">
                  <c:v>771.12800000000004</c:v>
                </c:pt>
                <c:pt idx="108">
                  <c:v>776.50900000000001</c:v>
                </c:pt>
                <c:pt idx="109">
                  <c:v>781.88499999999999</c:v>
                </c:pt>
                <c:pt idx="110">
                  <c:v>787.25400000000002</c:v>
                </c:pt>
                <c:pt idx="111">
                  <c:v>792.61800000000005</c:v>
                </c:pt>
                <c:pt idx="112">
                  <c:v>797.97699999999998</c:v>
                </c:pt>
                <c:pt idx="113">
                  <c:v>803.33</c:v>
                </c:pt>
                <c:pt idx="114">
                  <c:v>808.67700000000002</c:v>
                </c:pt>
                <c:pt idx="115">
                  <c:v>814.01900000000001</c:v>
                </c:pt>
                <c:pt idx="116">
                  <c:v>819.35500000000002</c:v>
                </c:pt>
                <c:pt idx="117">
                  <c:v>824.68600000000004</c:v>
                </c:pt>
                <c:pt idx="118">
                  <c:v>830.01099999999997</c:v>
                </c:pt>
                <c:pt idx="119">
                  <c:v>835.33</c:v>
                </c:pt>
                <c:pt idx="120">
                  <c:v>840.64400000000001</c:v>
                </c:pt>
                <c:pt idx="121">
                  <c:v>845.952</c:v>
                </c:pt>
                <c:pt idx="122">
                  <c:v>851.255</c:v>
                </c:pt>
                <c:pt idx="123">
                  <c:v>856.55200000000002</c:v>
                </c:pt>
                <c:pt idx="124">
                  <c:v>861.84400000000005</c:v>
                </c:pt>
                <c:pt idx="125">
                  <c:v>867.13</c:v>
                </c:pt>
                <c:pt idx="126">
                  <c:v>872.41</c:v>
                </c:pt>
                <c:pt idx="127">
                  <c:v>877.68600000000004</c:v>
                </c:pt>
                <c:pt idx="128">
                  <c:v>882.95500000000004</c:v>
                </c:pt>
                <c:pt idx="129">
                  <c:v>888.21900000000005</c:v>
                </c:pt>
                <c:pt idx="130">
                  <c:v>893.47799999999995</c:v>
                </c:pt>
                <c:pt idx="131">
                  <c:v>898.73099999999999</c:v>
                </c:pt>
                <c:pt idx="132">
                  <c:v>903.97900000000004</c:v>
                </c:pt>
                <c:pt idx="133">
                  <c:v>909.221</c:v>
                </c:pt>
                <c:pt idx="134">
                  <c:v>914.45799999999997</c:v>
                </c:pt>
                <c:pt idx="135">
                  <c:v>919.69</c:v>
                </c:pt>
                <c:pt idx="136">
                  <c:v>924.91600000000005</c:v>
                </c:pt>
                <c:pt idx="137">
                  <c:v>930.13599999999997</c:v>
                </c:pt>
                <c:pt idx="138">
                  <c:v>935.351</c:v>
                </c:pt>
                <c:pt idx="139">
                  <c:v>940.56100000000004</c:v>
                </c:pt>
                <c:pt idx="140">
                  <c:v>945.76599999999996</c:v>
                </c:pt>
                <c:pt idx="141">
                  <c:v>950.96500000000003</c:v>
                </c:pt>
                <c:pt idx="142">
                  <c:v>956.15800000000002</c:v>
                </c:pt>
                <c:pt idx="143">
                  <c:v>961.34699999999998</c:v>
                </c:pt>
                <c:pt idx="144">
                  <c:v>966.529</c:v>
                </c:pt>
                <c:pt idx="145">
                  <c:v>971.70699999999999</c:v>
                </c:pt>
                <c:pt idx="146">
                  <c:v>976.87900000000002</c:v>
                </c:pt>
                <c:pt idx="147">
                  <c:v>982.04600000000005</c:v>
                </c:pt>
                <c:pt idx="148">
                  <c:v>987.20799999999997</c:v>
                </c:pt>
                <c:pt idx="149">
                  <c:v>992.36400000000003</c:v>
                </c:pt>
                <c:pt idx="150">
                  <c:v>997.51499999999999</c:v>
                </c:pt>
                <c:pt idx="151">
                  <c:v>1002.66</c:v>
                </c:pt>
                <c:pt idx="152">
                  <c:v>1007.801</c:v>
                </c:pt>
                <c:pt idx="153">
                  <c:v>1012.936</c:v>
                </c:pt>
                <c:pt idx="154">
                  <c:v>1018.066</c:v>
                </c:pt>
                <c:pt idx="155">
                  <c:v>1023.19</c:v>
                </c:pt>
                <c:pt idx="156">
                  <c:v>1028.309</c:v>
                </c:pt>
                <c:pt idx="157">
                  <c:v>1033.423</c:v>
                </c:pt>
                <c:pt idx="158">
                  <c:v>1038.5319999999999</c:v>
                </c:pt>
                <c:pt idx="159">
                  <c:v>1043.636</c:v>
                </c:pt>
                <c:pt idx="160">
                  <c:v>1048.7339999999999</c:v>
                </c:pt>
                <c:pt idx="161">
                  <c:v>1053.827</c:v>
                </c:pt>
                <c:pt idx="162">
                  <c:v>1058.915</c:v>
                </c:pt>
                <c:pt idx="163">
                  <c:v>1063.998</c:v>
                </c:pt>
                <c:pt idx="164">
                  <c:v>1069.075</c:v>
                </c:pt>
                <c:pt idx="165">
                  <c:v>1074.1469999999999</c:v>
                </c:pt>
                <c:pt idx="166">
                  <c:v>1079.2139999999999</c:v>
                </c:pt>
                <c:pt idx="167">
                  <c:v>1084.2760000000001</c:v>
                </c:pt>
                <c:pt idx="168">
                  <c:v>1089.3330000000001</c:v>
                </c:pt>
                <c:pt idx="169">
                  <c:v>1094.385</c:v>
                </c:pt>
                <c:pt idx="170">
                  <c:v>1099.431</c:v>
                </c:pt>
                <c:pt idx="171">
                  <c:v>1104.472</c:v>
                </c:pt>
                <c:pt idx="172">
                  <c:v>1109.509</c:v>
                </c:pt>
                <c:pt idx="173">
                  <c:v>1114.54</c:v>
                </c:pt>
                <c:pt idx="174">
                  <c:v>1119.5650000000001</c:v>
                </c:pt>
                <c:pt idx="175">
                  <c:v>1124.586</c:v>
                </c:pt>
                <c:pt idx="176">
                  <c:v>1129.6020000000001</c:v>
                </c:pt>
                <c:pt idx="177">
                  <c:v>1134.6130000000001</c:v>
                </c:pt>
                <c:pt idx="178">
                  <c:v>1139.6179999999999</c:v>
                </c:pt>
                <c:pt idx="179">
                  <c:v>1144.6189999999999</c:v>
                </c:pt>
                <c:pt idx="180">
                  <c:v>1149.614</c:v>
                </c:pt>
                <c:pt idx="181">
                  <c:v>1154.604</c:v>
                </c:pt>
                <c:pt idx="182">
                  <c:v>1159.5889999999999</c:v>
                </c:pt>
                <c:pt idx="183">
                  <c:v>1164.57</c:v>
                </c:pt>
                <c:pt idx="184">
                  <c:v>1169.5450000000001</c:v>
                </c:pt>
                <c:pt idx="185">
                  <c:v>1174.5150000000001</c:v>
                </c:pt>
                <c:pt idx="186">
                  <c:v>1179.48</c:v>
                </c:pt>
                <c:pt idx="187">
                  <c:v>1184.44</c:v>
                </c:pt>
                <c:pt idx="188">
                  <c:v>1189.395</c:v>
                </c:pt>
                <c:pt idx="189">
                  <c:v>1194.345</c:v>
                </c:pt>
                <c:pt idx="190">
                  <c:v>1199.29</c:v>
                </c:pt>
                <c:pt idx="191">
                  <c:v>1204.23</c:v>
                </c:pt>
                <c:pt idx="192">
                  <c:v>1209.165</c:v>
                </c:pt>
                <c:pt idx="193">
                  <c:v>1214.095</c:v>
                </c:pt>
                <c:pt idx="194">
                  <c:v>1219.021</c:v>
                </c:pt>
                <c:pt idx="195">
                  <c:v>1223.941</c:v>
                </c:pt>
                <c:pt idx="196">
                  <c:v>1228.856</c:v>
                </c:pt>
                <c:pt idx="197">
                  <c:v>1233.7660000000001</c:v>
                </c:pt>
                <c:pt idx="198">
                  <c:v>1238.672</c:v>
                </c:pt>
                <c:pt idx="199">
                  <c:v>1243.5719999999999</c:v>
                </c:pt>
                <c:pt idx="200">
                  <c:v>1248.4670000000001</c:v>
                </c:pt>
                <c:pt idx="201">
                  <c:v>1253.3579999999999</c:v>
                </c:pt>
                <c:pt idx="202">
                  <c:v>1258.2439999999999</c:v>
                </c:pt>
                <c:pt idx="203">
                  <c:v>1263.124</c:v>
                </c:pt>
                <c:pt idx="204">
                  <c:v>1268</c:v>
                </c:pt>
                <c:pt idx="205">
                  <c:v>1272.8710000000001</c:v>
                </c:pt>
                <c:pt idx="206">
                  <c:v>1277.7370000000001</c:v>
                </c:pt>
                <c:pt idx="207">
                  <c:v>1282.5989999999999</c:v>
                </c:pt>
                <c:pt idx="208">
                  <c:v>1287.4549999999999</c:v>
                </c:pt>
                <c:pt idx="209">
                  <c:v>1292.306</c:v>
                </c:pt>
                <c:pt idx="210">
                  <c:v>1297.153</c:v>
                </c:pt>
                <c:pt idx="211">
                  <c:v>1301.9949999999999</c:v>
                </c:pt>
                <c:pt idx="212">
                  <c:v>1306.8320000000001</c:v>
                </c:pt>
                <c:pt idx="213">
                  <c:v>1311.664</c:v>
                </c:pt>
                <c:pt idx="214">
                  <c:v>1316.491</c:v>
                </c:pt>
                <c:pt idx="215">
                  <c:v>1321.3140000000001</c:v>
                </c:pt>
                <c:pt idx="216">
                  <c:v>1326.1320000000001</c:v>
                </c:pt>
                <c:pt idx="217">
                  <c:v>1330.9449999999999</c:v>
                </c:pt>
                <c:pt idx="218">
                  <c:v>1335.7529999999999</c:v>
                </c:pt>
                <c:pt idx="219">
                  <c:v>1340.556</c:v>
                </c:pt>
                <c:pt idx="220">
                  <c:v>1345.354</c:v>
                </c:pt>
                <c:pt idx="221">
                  <c:v>1350.1479999999999</c:v>
                </c:pt>
                <c:pt idx="222">
                  <c:v>1354.9369999999999</c:v>
                </c:pt>
                <c:pt idx="223">
                  <c:v>1359.722</c:v>
                </c:pt>
                <c:pt idx="224">
                  <c:v>1364.501</c:v>
                </c:pt>
                <c:pt idx="225">
                  <c:v>1369.2760000000001</c:v>
                </c:pt>
                <c:pt idx="226">
                  <c:v>1374.046</c:v>
                </c:pt>
                <c:pt idx="227">
                  <c:v>1378.8109999999999</c:v>
                </c:pt>
                <c:pt idx="228">
                  <c:v>1383.5719999999999</c:v>
                </c:pt>
                <c:pt idx="229">
                  <c:v>1388.327</c:v>
                </c:pt>
                <c:pt idx="230">
                  <c:v>1393.079</c:v>
                </c:pt>
                <c:pt idx="231">
                  <c:v>1397.825</c:v>
                </c:pt>
                <c:pt idx="232">
                  <c:v>1402.567</c:v>
                </c:pt>
                <c:pt idx="233">
                  <c:v>1407.3040000000001</c:v>
                </c:pt>
                <c:pt idx="234">
                  <c:v>1412.0360000000001</c:v>
                </c:pt>
                <c:pt idx="235">
                  <c:v>1416.7639999999999</c:v>
                </c:pt>
                <c:pt idx="236">
                  <c:v>1421.4870000000001</c:v>
                </c:pt>
                <c:pt idx="237">
                  <c:v>1426.2049999999999</c:v>
                </c:pt>
                <c:pt idx="238">
                  <c:v>1430.9190000000001</c:v>
                </c:pt>
                <c:pt idx="239">
                  <c:v>1435.6279999999999</c:v>
                </c:pt>
                <c:pt idx="240">
                  <c:v>1440.3330000000001</c:v>
                </c:pt>
                <c:pt idx="241">
                  <c:v>1445.0319999999999</c:v>
                </c:pt>
                <c:pt idx="242">
                  <c:v>1449.7270000000001</c:v>
                </c:pt>
                <c:pt idx="243">
                  <c:v>1454.4179999999999</c:v>
                </c:pt>
                <c:pt idx="244">
                  <c:v>1459.104</c:v>
                </c:pt>
                <c:pt idx="245">
                  <c:v>1463.7850000000001</c:v>
                </c:pt>
                <c:pt idx="246">
                  <c:v>1468.462</c:v>
                </c:pt>
                <c:pt idx="247">
                  <c:v>1473.134</c:v>
                </c:pt>
                <c:pt idx="248">
                  <c:v>1477.8019999999999</c:v>
                </c:pt>
                <c:pt idx="249">
                  <c:v>1482.4649999999999</c:v>
                </c:pt>
                <c:pt idx="250">
                  <c:v>1487.123</c:v>
                </c:pt>
                <c:pt idx="251">
                  <c:v>1491.777</c:v>
                </c:pt>
                <c:pt idx="252">
                  <c:v>1496.4259999999999</c:v>
                </c:pt>
                <c:pt idx="253">
                  <c:v>1501.0709999999999</c:v>
                </c:pt>
                <c:pt idx="254">
                  <c:v>1505.711</c:v>
                </c:pt>
                <c:pt idx="255">
                  <c:v>1510.347</c:v>
                </c:pt>
                <c:pt idx="256">
                  <c:v>1514.9780000000001</c:v>
                </c:pt>
                <c:pt idx="257">
                  <c:v>1519.604</c:v>
                </c:pt>
                <c:pt idx="258">
                  <c:v>1524.2260000000001</c:v>
                </c:pt>
                <c:pt idx="259">
                  <c:v>1528.8440000000001</c:v>
                </c:pt>
                <c:pt idx="260">
                  <c:v>1533.4570000000001</c:v>
                </c:pt>
                <c:pt idx="261">
                  <c:v>1538.0650000000001</c:v>
                </c:pt>
                <c:pt idx="262">
                  <c:v>1542.6690000000001</c:v>
                </c:pt>
                <c:pt idx="263">
                  <c:v>1547.269</c:v>
                </c:pt>
                <c:pt idx="264">
                  <c:v>1551.864</c:v>
                </c:pt>
                <c:pt idx="265">
                  <c:v>1556.454</c:v>
                </c:pt>
                <c:pt idx="266">
                  <c:v>1561.0409999999999</c:v>
                </c:pt>
                <c:pt idx="267">
                  <c:v>1565.6220000000001</c:v>
                </c:pt>
                <c:pt idx="268">
                  <c:v>1570.1990000000001</c:v>
                </c:pt>
                <c:pt idx="269">
                  <c:v>1574.7719999999999</c:v>
                </c:pt>
                <c:pt idx="270">
                  <c:v>1579.34</c:v>
                </c:pt>
                <c:pt idx="271">
                  <c:v>1583.904</c:v>
                </c:pt>
                <c:pt idx="272">
                  <c:v>1588.4639999999999</c:v>
                </c:pt>
                <c:pt idx="273">
                  <c:v>1593.019</c:v>
                </c:pt>
                <c:pt idx="274">
                  <c:v>1597.569</c:v>
                </c:pt>
                <c:pt idx="275">
                  <c:v>1602.115</c:v>
                </c:pt>
                <c:pt idx="276">
                  <c:v>1606.6569999999999</c:v>
                </c:pt>
                <c:pt idx="277">
                  <c:v>1611.1949999999999</c:v>
                </c:pt>
                <c:pt idx="278">
                  <c:v>1615.7280000000001</c:v>
                </c:pt>
                <c:pt idx="279">
                  <c:v>1620.2560000000001</c:v>
                </c:pt>
                <c:pt idx="280">
                  <c:v>1624.78</c:v>
                </c:pt>
                <c:pt idx="281">
                  <c:v>1629.3</c:v>
                </c:pt>
                <c:pt idx="282">
                  <c:v>1633.816</c:v>
                </c:pt>
                <c:pt idx="283">
                  <c:v>1638.327</c:v>
                </c:pt>
                <c:pt idx="284">
                  <c:v>1642.8340000000001</c:v>
                </c:pt>
                <c:pt idx="285">
                  <c:v>1647.336</c:v>
                </c:pt>
                <c:pt idx="286">
                  <c:v>1651.8340000000001</c:v>
                </c:pt>
                <c:pt idx="287">
                  <c:v>1656.328</c:v>
                </c:pt>
                <c:pt idx="288">
                  <c:v>1660.817</c:v>
                </c:pt>
                <c:pt idx="289">
                  <c:v>1665.3019999999999</c:v>
                </c:pt>
                <c:pt idx="290">
                  <c:v>1669.7829999999999</c:v>
                </c:pt>
                <c:pt idx="291">
                  <c:v>1674.259</c:v>
                </c:pt>
                <c:pt idx="292">
                  <c:v>1678.732</c:v>
                </c:pt>
                <c:pt idx="293">
                  <c:v>1683.1990000000001</c:v>
                </c:pt>
                <c:pt idx="294">
                  <c:v>1687.663</c:v>
                </c:pt>
                <c:pt idx="295">
                  <c:v>1692.1220000000001</c:v>
                </c:pt>
                <c:pt idx="296">
                  <c:v>1696.577</c:v>
                </c:pt>
                <c:pt idx="297">
                  <c:v>1701.028</c:v>
                </c:pt>
                <c:pt idx="298">
                  <c:v>1705.4739999999999</c:v>
                </c:pt>
                <c:pt idx="299">
                  <c:v>1709.9169999999999</c:v>
                </c:pt>
                <c:pt idx="300">
                  <c:v>1714.355</c:v>
                </c:pt>
                <c:pt idx="301">
                  <c:v>1718.788</c:v>
                </c:pt>
                <c:pt idx="302">
                  <c:v>1723.2180000000001</c:v>
                </c:pt>
                <c:pt idx="303">
                  <c:v>1727.643</c:v>
                </c:pt>
                <c:pt idx="304">
                  <c:v>1732.0640000000001</c:v>
                </c:pt>
                <c:pt idx="305">
                  <c:v>1736.481</c:v>
                </c:pt>
                <c:pt idx="306">
                  <c:v>1740.893</c:v>
                </c:pt>
                <c:pt idx="307">
                  <c:v>1745.3009999999999</c:v>
                </c:pt>
                <c:pt idx="308">
                  <c:v>1749.7049999999999</c:v>
                </c:pt>
                <c:pt idx="309">
                  <c:v>1754.105</c:v>
                </c:pt>
                <c:pt idx="310">
                  <c:v>1758.501</c:v>
                </c:pt>
                <c:pt idx="311">
                  <c:v>1762.893</c:v>
                </c:pt>
                <c:pt idx="312">
                  <c:v>1767.28</c:v>
                </c:pt>
                <c:pt idx="313">
                  <c:v>1771.663</c:v>
                </c:pt>
                <c:pt idx="314">
                  <c:v>1776.0419999999999</c:v>
                </c:pt>
                <c:pt idx="315">
                  <c:v>1780.4169999999999</c:v>
                </c:pt>
                <c:pt idx="316">
                  <c:v>1784.787</c:v>
                </c:pt>
                <c:pt idx="317">
                  <c:v>1789.154</c:v>
                </c:pt>
                <c:pt idx="318">
                  <c:v>1793.5160000000001</c:v>
                </c:pt>
                <c:pt idx="319">
                  <c:v>1797.874</c:v>
                </c:pt>
                <c:pt idx="320">
                  <c:v>1802.2280000000001</c:v>
                </c:pt>
                <c:pt idx="321">
                  <c:v>1806.578</c:v>
                </c:pt>
                <c:pt idx="322">
                  <c:v>1810.924</c:v>
                </c:pt>
                <c:pt idx="323">
                  <c:v>1815.2660000000001</c:v>
                </c:pt>
                <c:pt idx="324">
                  <c:v>1819.6030000000001</c:v>
                </c:pt>
                <c:pt idx="325">
                  <c:v>1823.9369999999999</c:v>
                </c:pt>
                <c:pt idx="326">
                  <c:v>1828.2660000000001</c:v>
                </c:pt>
                <c:pt idx="327">
                  <c:v>1832.5909999999999</c:v>
                </c:pt>
                <c:pt idx="328">
                  <c:v>1836.913</c:v>
                </c:pt>
                <c:pt idx="329">
                  <c:v>1841.23</c:v>
                </c:pt>
                <c:pt idx="330">
                  <c:v>1845.5429999999999</c:v>
                </c:pt>
                <c:pt idx="331">
                  <c:v>1849.8520000000001</c:v>
                </c:pt>
                <c:pt idx="332">
                  <c:v>1854.1559999999999</c:v>
                </c:pt>
                <c:pt idx="333">
                  <c:v>1858.4570000000001</c:v>
                </c:pt>
                <c:pt idx="334">
                  <c:v>1862.7539999999999</c:v>
                </c:pt>
                <c:pt idx="335">
                  <c:v>1867.047</c:v>
                </c:pt>
                <c:pt idx="336">
                  <c:v>1871.335</c:v>
                </c:pt>
                <c:pt idx="337">
                  <c:v>1875.62</c:v>
                </c:pt>
                <c:pt idx="338">
                  <c:v>1879.9</c:v>
                </c:pt>
                <c:pt idx="339">
                  <c:v>1884.1769999999999</c:v>
                </c:pt>
                <c:pt idx="340">
                  <c:v>1888.4490000000001</c:v>
                </c:pt>
                <c:pt idx="341">
                  <c:v>1892.7180000000001</c:v>
                </c:pt>
                <c:pt idx="342">
                  <c:v>1896.982</c:v>
                </c:pt>
                <c:pt idx="343">
                  <c:v>1901.2429999999999</c:v>
                </c:pt>
                <c:pt idx="344">
                  <c:v>1905.499</c:v>
                </c:pt>
                <c:pt idx="345">
                  <c:v>1909.752</c:v>
                </c:pt>
                <c:pt idx="346">
                  <c:v>1914</c:v>
                </c:pt>
                <c:pt idx="347">
                  <c:v>1918.2449999999999</c:v>
                </c:pt>
                <c:pt idx="348">
                  <c:v>1922.4849999999999</c:v>
                </c:pt>
                <c:pt idx="349">
                  <c:v>1926.722</c:v>
                </c:pt>
                <c:pt idx="350">
                  <c:v>1930.954</c:v>
                </c:pt>
                <c:pt idx="351">
                  <c:v>1935.183</c:v>
                </c:pt>
                <c:pt idx="352">
                  <c:v>1939.4079999999999</c:v>
                </c:pt>
                <c:pt idx="353">
                  <c:v>1943.6279999999999</c:v>
                </c:pt>
                <c:pt idx="354">
                  <c:v>1947.845</c:v>
                </c:pt>
                <c:pt idx="355">
                  <c:v>1952.058</c:v>
                </c:pt>
                <c:pt idx="356">
                  <c:v>1956.2670000000001</c:v>
                </c:pt>
                <c:pt idx="357">
                  <c:v>1960.472</c:v>
                </c:pt>
                <c:pt idx="358">
                  <c:v>1964.673</c:v>
                </c:pt>
                <c:pt idx="359">
                  <c:v>1968.87</c:v>
                </c:pt>
                <c:pt idx="360">
                  <c:v>1973.0630000000001</c:v>
                </c:pt>
                <c:pt idx="361">
                  <c:v>1977.252</c:v>
                </c:pt>
                <c:pt idx="362">
                  <c:v>1981.4380000000001</c:v>
                </c:pt>
                <c:pt idx="363">
                  <c:v>1985.6189999999999</c:v>
                </c:pt>
                <c:pt idx="364">
                  <c:v>1989.797</c:v>
                </c:pt>
                <c:pt idx="365">
                  <c:v>1993.971</c:v>
                </c:pt>
                <c:pt idx="366">
                  <c:v>1998.14</c:v>
                </c:pt>
                <c:pt idx="367">
                  <c:v>2002.306</c:v>
                </c:pt>
                <c:pt idx="368">
                  <c:v>2006.4690000000001</c:v>
                </c:pt>
                <c:pt idx="369">
                  <c:v>2010.627</c:v>
                </c:pt>
                <c:pt idx="370">
                  <c:v>2014.7809999999999</c:v>
                </c:pt>
                <c:pt idx="371">
                  <c:v>2018.932</c:v>
                </c:pt>
                <c:pt idx="372">
                  <c:v>2023.078</c:v>
                </c:pt>
                <c:pt idx="373">
                  <c:v>2027.221</c:v>
                </c:pt>
                <c:pt idx="374">
                  <c:v>2031.36</c:v>
                </c:pt>
                <c:pt idx="375">
                  <c:v>2035.4949999999999</c:v>
                </c:pt>
                <c:pt idx="376">
                  <c:v>2039.627</c:v>
                </c:pt>
                <c:pt idx="377">
                  <c:v>2043.7539999999999</c:v>
                </c:pt>
                <c:pt idx="378">
                  <c:v>2047.8779999999999</c:v>
                </c:pt>
                <c:pt idx="379">
                  <c:v>2051.998</c:v>
                </c:pt>
                <c:pt idx="380">
                  <c:v>2056.114</c:v>
                </c:pt>
                <c:pt idx="381">
                  <c:v>2060.2260000000001</c:v>
                </c:pt>
                <c:pt idx="382">
                  <c:v>2064.3339999999998</c:v>
                </c:pt>
                <c:pt idx="383">
                  <c:v>2068.4389999999999</c:v>
                </c:pt>
                <c:pt idx="384">
                  <c:v>2072.54</c:v>
                </c:pt>
                <c:pt idx="385">
                  <c:v>2076.6370000000002</c:v>
                </c:pt>
                <c:pt idx="386">
                  <c:v>2080.73</c:v>
                </c:pt>
                <c:pt idx="387">
                  <c:v>2084.8200000000002</c:v>
                </c:pt>
                <c:pt idx="388">
                  <c:v>2088.9059999999999</c:v>
                </c:pt>
                <c:pt idx="389">
                  <c:v>2092.9879999999998</c:v>
                </c:pt>
                <c:pt idx="390">
                  <c:v>2097.0659999999998</c:v>
                </c:pt>
                <c:pt idx="391">
                  <c:v>2101.14</c:v>
                </c:pt>
                <c:pt idx="392">
                  <c:v>2105.2109999999998</c:v>
                </c:pt>
                <c:pt idx="393">
                  <c:v>2109.2779999999998</c:v>
                </c:pt>
                <c:pt idx="394">
                  <c:v>2113.3420000000001</c:v>
                </c:pt>
                <c:pt idx="395">
                  <c:v>2117.4009999999998</c:v>
                </c:pt>
                <c:pt idx="396">
                  <c:v>2121.4569999999999</c:v>
                </c:pt>
                <c:pt idx="397">
                  <c:v>2125.509</c:v>
                </c:pt>
                <c:pt idx="398">
                  <c:v>2129.558</c:v>
                </c:pt>
                <c:pt idx="399">
                  <c:v>2133.6019999999999</c:v>
                </c:pt>
                <c:pt idx="400">
                  <c:v>2137.643</c:v>
                </c:pt>
                <c:pt idx="401">
                  <c:v>2141.681</c:v>
                </c:pt>
                <c:pt idx="402">
                  <c:v>2145.7139999999999</c:v>
                </c:pt>
                <c:pt idx="403">
                  <c:v>2149.7440000000001</c:v>
                </c:pt>
                <c:pt idx="404">
                  <c:v>2153.77</c:v>
                </c:pt>
                <c:pt idx="405">
                  <c:v>2157.7930000000001</c:v>
                </c:pt>
                <c:pt idx="406">
                  <c:v>2161.8119999999999</c:v>
                </c:pt>
                <c:pt idx="407">
                  <c:v>2165.8270000000002</c:v>
                </c:pt>
                <c:pt idx="408">
                  <c:v>2169.8380000000002</c:v>
                </c:pt>
                <c:pt idx="409">
                  <c:v>2173.846</c:v>
                </c:pt>
                <c:pt idx="410">
                  <c:v>2177.8510000000001</c:v>
                </c:pt>
                <c:pt idx="411">
                  <c:v>2181.8510000000001</c:v>
                </c:pt>
                <c:pt idx="412">
                  <c:v>2185.848</c:v>
                </c:pt>
                <c:pt idx="413">
                  <c:v>2189.8409999999999</c:v>
                </c:pt>
                <c:pt idx="414">
                  <c:v>2193.8310000000001</c:v>
                </c:pt>
                <c:pt idx="415">
                  <c:v>2197.817</c:v>
                </c:pt>
                <c:pt idx="416">
                  <c:v>2201.799</c:v>
                </c:pt>
                <c:pt idx="417">
                  <c:v>2205.7779999999998</c:v>
                </c:pt>
                <c:pt idx="418">
                  <c:v>2209.7530000000002</c:v>
                </c:pt>
                <c:pt idx="419">
                  <c:v>2213.7249999999999</c:v>
                </c:pt>
                <c:pt idx="420">
                  <c:v>2217.6930000000002</c:v>
                </c:pt>
                <c:pt idx="421">
                  <c:v>2221.6570000000002</c:v>
                </c:pt>
                <c:pt idx="422">
                  <c:v>2225.6179999999999</c:v>
                </c:pt>
                <c:pt idx="423">
                  <c:v>2229.5749999999998</c:v>
                </c:pt>
                <c:pt idx="424">
                  <c:v>2233.529</c:v>
                </c:pt>
                <c:pt idx="425">
                  <c:v>2237.4789999999998</c:v>
                </c:pt>
                <c:pt idx="426">
                  <c:v>2241.4250000000002</c:v>
                </c:pt>
                <c:pt idx="427">
                  <c:v>2245.3679999999999</c:v>
                </c:pt>
                <c:pt idx="428">
                  <c:v>2249.3069999999998</c:v>
                </c:pt>
                <c:pt idx="429">
                  <c:v>2253.2429999999999</c:v>
                </c:pt>
                <c:pt idx="430">
                  <c:v>2257.1750000000002</c:v>
                </c:pt>
                <c:pt idx="431">
                  <c:v>2261.1039999999998</c:v>
                </c:pt>
                <c:pt idx="432">
                  <c:v>2265.029</c:v>
                </c:pt>
                <c:pt idx="433">
                  <c:v>2268.9499999999998</c:v>
                </c:pt>
                <c:pt idx="434">
                  <c:v>2272.8679999999999</c:v>
                </c:pt>
                <c:pt idx="435">
                  <c:v>2276.7829999999999</c:v>
                </c:pt>
                <c:pt idx="436">
                  <c:v>2280.694</c:v>
                </c:pt>
                <c:pt idx="437">
                  <c:v>2284.6010000000001</c:v>
                </c:pt>
                <c:pt idx="438">
                  <c:v>2288.5050000000001</c:v>
                </c:pt>
                <c:pt idx="439">
                  <c:v>2292.4050000000002</c:v>
                </c:pt>
                <c:pt idx="440">
                  <c:v>2296.3020000000001</c:v>
                </c:pt>
                <c:pt idx="441">
                  <c:v>2300.1950000000002</c:v>
                </c:pt>
                <c:pt idx="442">
                  <c:v>2304.085</c:v>
                </c:pt>
                <c:pt idx="443">
                  <c:v>2307.971</c:v>
                </c:pt>
                <c:pt idx="444">
                  <c:v>2311.8539999999998</c:v>
                </c:pt>
                <c:pt idx="445">
                  <c:v>2315.7339999999999</c:v>
                </c:pt>
                <c:pt idx="446">
                  <c:v>2319.6089999999999</c:v>
                </c:pt>
                <c:pt idx="447">
                  <c:v>2323.482</c:v>
                </c:pt>
                <c:pt idx="448">
                  <c:v>2327.3510000000001</c:v>
                </c:pt>
                <c:pt idx="449">
                  <c:v>2331.2159999999999</c:v>
                </c:pt>
                <c:pt idx="450">
                  <c:v>2335.078</c:v>
                </c:pt>
                <c:pt idx="451">
                  <c:v>2338.9369999999999</c:v>
                </c:pt>
                <c:pt idx="452">
                  <c:v>2342.7919999999999</c:v>
                </c:pt>
                <c:pt idx="453">
                  <c:v>2346.643</c:v>
                </c:pt>
                <c:pt idx="454">
                  <c:v>2350.4920000000002</c:v>
                </c:pt>
                <c:pt idx="455">
                  <c:v>2354.3359999999998</c:v>
                </c:pt>
                <c:pt idx="456">
                  <c:v>2358.1779999999999</c:v>
                </c:pt>
                <c:pt idx="457">
                  <c:v>2362.0149999999999</c:v>
                </c:pt>
                <c:pt idx="458">
                  <c:v>2365.85</c:v>
                </c:pt>
                <c:pt idx="459">
                  <c:v>2369.681</c:v>
                </c:pt>
                <c:pt idx="460">
                  <c:v>2373.5079999999998</c:v>
                </c:pt>
                <c:pt idx="461">
                  <c:v>2377.3330000000001</c:v>
                </c:pt>
                <c:pt idx="462">
                  <c:v>2381.1529999999998</c:v>
                </c:pt>
                <c:pt idx="463">
                  <c:v>2384.971</c:v>
                </c:pt>
                <c:pt idx="464">
                  <c:v>2388.7849999999999</c:v>
                </c:pt>
                <c:pt idx="465">
                  <c:v>2392.5949999999998</c:v>
                </c:pt>
                <c:pt idx="466">
                  <c:v>2396.402</c:v>
                </c:pt>
                <c:pt idx="467">
                  <c:v>2400.2060000000001</c:v>
                </c:pt>
                <c:pt idx="468">
                  <c:v>2404.0070000000001</c:v>
                </c:pt>
                <c:pt idx="469">
                  <c:v>2407.8040000000001</c:v>
                </c:pt>
                <c:pt idx="470">
                  <c:v>2411.5970000000002</c:v>
                </c:pt>
                <c:pt idx="471">
                  <c:v>2415.3879999999999</c:v>
                </c:pt>
                <c:pt idx="472">
                  <c:v>2419.174</c:v>
                </c:pt>
                <c:pt idx="473">
                  <c:v>2422.9580000000001</c:v>
                </c:pt>
                <c:pt idx="474">
                  <c:v>2426.7379999999998</c:v>
                </c:pt>
                <c:pt idx="475">
                  <c:v>2430.5149999999999</c:v>
                </c:pt>
                <c:pt idx="476">
                  <c:v>2434.2890000000002</c:v>
                </c:pt>
                <c:pt idx="477">
                  <c:v>2438.0590000000002</c:v>
                </c:pt>
                <c:pt idx="478">
                  <c:v>2441.8249999999998</c:v>
                </c:pt>
                <c:pt idx="479">
                  <c:v>2445.5889999999999</c:v>
                </c:pt>
                <c:pt idx="480">
                  <c:v>2449.3490000000002</c:v>
                </c:pt>
                <c:pt idx="481">
                  <c:v>2453.1060000000002</c:v>
                </c:pt>
                <c:pt idx="482">
                  <c:v>2456.8589999999999</c:v>
                </c:pt>
                <c:pt idx="483">
                  <c:v>2460.61</c:v>
                </c:pt>
                <c:pt idx="484">
                  <c:v>2464.3560000000002</c:v>
                </c:pt>
                <c:pt idx="485">
                  <c:v>2468.1</c:v>
                </c:pt>
                <c:pt idx="486">
                  <c:v>2471.84</c:v>
                </c:pt>
                <c:pt idx="487">
                  <c:v>2475.5770000000002</c:v>
                </c:pt>
                <c:pt idx="488">
                  <c:v>2479.3110000000001</c:v>
                </c:pt>
                <c:pt idx="489">
                  <c:v>2483.0410000000002</c:v>
                </c:pt>
                <c:pt idx="490">
                  <c:v>2486.768</c:v>
                </c:pt>
                <c:pt idx="491">
                  <c:v>2490.4920000000002</c:v>
                </c:pt>
                <c:pt idx="492">
                  <c:v>2494.2130000000002</c:v>
                </c:pt>
                <c:pt idx="493">
                  <c:v>2497.9299999999998</c:v>
                </c:pt>
                <c:pt idx="494">
                  <c:v>2501.6439999999998</c:v>
                </c:pt>
                <c:pt idx="495">
                  <c:v>2505.355</c:v>
                </c:pt>
                <c:pt idx="496">
                  <c:v>2509.0619999999999</c:v>
                </c:pt>
                <c:pt idx="497">
                  <c:v>2512.7660000000001</c:v>
                </c:pt>
                <c:pt idx="498">
                  <c:v>2516.4670000000001</c:v>
                </c:pt>
                <c:pt idx="499">
                  <c:v>2520.165</c:v>
                </c:pt>
                <c:pt idx="500">
                  <c:v>2523.8589999999999</c:v>
                </c:pt>
                <c:pt idx="501">
                  <c:v>2527.5509999999999</c:v>
                </c:pt>
                <c:pt idx="502">
                  <c:v>2531.239</c:v>
                </c:pt>
                <c:pt idx="503">
                  <c:v>2534.9229999999998</c:v>
                </c:pt>
                <c:pt idx="504">
                  <c:v>2538.605</c:v>
                </c:pt>
                <c:pt idx="505">
                  <c:v>2542.2829999999999</c:v>
                </c:pt>
                <c:pt idx="506">
                  <c:v>2545.9580000000001</c:v>
                </c:pt>
                <c:pt idx="507">
                  <c:v>2549.63</c:v>
                </c:pt>
                <c:pt idx="508">
                  <c:v>2553.299</c:v>
                </c:pt>
                <c:pt idx="509">
                  <c:v>2556.9639999999999</c:v>
                </c:pt>
                <c:pt idx="510">
                  <c:v>2560.6260000000002</c:v>
                </c:pt>
                <c:pt idx="511">
                  <c:v>2564.2849999999999</c:v>
                </c:pt>
                <c:pt idx="512">
                  <c:v>2567.9409999999998</c:v>
                </c:pt>
                <c:pt idx="513">
                  <c:v>2571.5940000000001</c:v>
                </c:pt>
                <c:pt idx="514">
                  <c:v>2575.2429999999999</c:v>
                </c:pt>
                <c:pt idx="515">
                  <c:v>2578.89</c:v>
                </c:pt>
                <c:pt idx="516">
                  <c:v>2582.5329999999999</c:v>
                </c:pt>
                <c:pt idx="517">
                  <c:v>2586.1729999999998</c:v>
                </c:pt>
                <c:pt idx="518">
                  <c:v>2589.8090000000002</c:v>
                </c:pt>
                <c:pt idx="519">
                  <c:v>2593.4430000000002</c:v>
                </c:pt>
                <c:pt idx="520">
                  <c:v>2597.0729999999999</c:v>
                </c:pt>
                <c:pt idx="521">
                  <c:v>2600.701</c:v>
                </c:pt>
                <c:pt idx="522">
                  <c:v>2604.3249999999998</c:v>
                </c:pt>
                <c:pt idx="523">
                  <c:v>2607.9459999999999</c:v>
                </c:pt>
                <c:pt idx="524">
                  <c:v>2611.5639999999999</c:v>
                </c:pt>
                <c:pt idx="525">
                  <c:v>2615.1779999999999</c:v>
                </c:pt>
                <c:pt idx="526">
                  <c:v>2618.79</c:v>
                </c:pt>
                <c:pt idx="527">
                  <c:v>2622.3980000000001</c:v>
                </c:pt>
                <c:pt idx="528">
                  <c:v>2626.0039999999999</c:v>
                </c:pt>
                <c:pt idx="529">
                  <c:v>2629.6060000000002</c:v>
                </c:pt>
                <c:pt idx="530">
                  <c:v>2633.2049999999999</c:v>
                </c:pt>
                <c:pt idx="531">
                  <c:v>2636.8009999999999</c:v>
                </c:pt>
                <c:pt idx="532">
                  <c:v>2640.3939999999998</c:v>
                </c:pt>
                <c:pt idx="533">
                  <c:v>2643.9830000000002</c:v>
                </c:pt>
                <c:pt idx="534">
                  <c:v>2647.57</c:v>
                </c:pt>
                <c:pt idx="535">
                  <c:v>2651.1529999999998</c:v>
                </c:pt>
                <c:pt idx="536">
                  <c:v>2654.7339999999999</c:v>
                </c:pt>
                <c:pt idx="537">
                  <c:v>2658.3110000000001</c:v>
                </c:pt>
                <c:pt idx="538">
                  <c:v>2661.8850000000002</c:v>
                </c:pt>
                <c:pt idx="539">
                  <c:v>2665.4560000000001</c:v>
                </c:pt>
                <c:pt idx="540">
                  <c:v>2669.0250000000001</c:v>
                </c:pt>
                <c:pt idx="541">
                  <c:v>2672.5889999999999</c:v>
                </c:pt>
                <c:pt idx="542">
                  <c:v>2676.1509999999998</c:v>
                </c:pt>
                <c:pt idx="543">
                  <c:v>2679.71</c:v>
                </c:pt>
                <c:pt idx="544">
                  <c:v>2683.2660000000001</c:v>
                </c:pt>
                <c:pt idx="545">
                  <c:v>2686.819</c:v>
                </c:pt>
                <c:pt idx="546">
                  <c:v>2690.3679999999999</c:v>
                </c:pt>
                <c:pt idx="547">
                  <c:v>2693.915</c:v>
                </c:pt>
                <c:pt idx="548">
                  <c:v>2697.4580000000001</c:v>
                </c:pt>
                <c:pt idx="549">
                  <c:v>2700.9989999999998</c:v>
                </c:pt>
                <c:pt idx="550">
                  <c:v>2704.5360000000001</c:v>
                </c:pt>
                <c:pt idx="551">
                  <c:v>2708.0709999999999</c:v>
                </c:pt>
                <c:pt idx="552">
                  <c:v>2711.6019999999999</c:v>
                </c:pt>
                <c:pt idx="553">
                  <c:v>2715.13</c:v>
                </c:pt>
                <c:pt idx="554">
                  <c:v>2718.6559999999999</c:v>
                </c:pt>
                <c:pt idx="555">
                  <c:v>2722.1779999999999</c:v>
                </c:pt>
                <c:pt idx="556">
                  <c:v>2725.6970000000001</c:v>
                </c:pt>
                <c:pt idx="557">
                  <c:v>2729.2139999999999</c:v>
                </c:pt>
                <c:pt idx="558">
                  <c:v>2732.7269999999999</c:v>
                </c:pt>
                <c:pt idx="559">
                  <c:v>2736.2370000000001</c:v>
                </c:pt>
                <c:pt idx="560">
                  <c:v>2739.7440000000001</c:v>
                </c:pt>
                <c:pt idx="561">
                  <c:v>2743.2489999999998</c:v>
                </c:pt>
                <c:pt idx="562">
                  <c:v>2746.75</c:v>
                </c:pt>
                <c:pt idx="563">
                  <c:v>2750.248</c:v>
                </c:pt>
                <c:pt idx="564">
                  <c:v>2753.7429999999999</c:v>
                </c:pt>
                <c:pt idx="565">
                  <c:v>2757.2359999999999</c:v>
                </c:pt>
                <c:pt idx="566">
                  <c:v>2760.7249999999999</c:v>
                </c:pt>
                <c:pt idx="567">
                  <c:v>2764.2109999999998</c:v>
                </c:pt>
                <c:pt idx="568">
                  <c:v>2767.6950000000002</c:v>
                </c:pt>
                <c:pt idx="569">
                  <c:v>2771.1750000000002</c:v>
                </c:pt>
                <c:pt idx="570">
                  <c:v>2774.652</c:v>
                </c:pt>
                <c:pt idx="571">
                  <c:v>2778.127</c:v>
                </c:pt>
                <c:pt idx="572">
                  <c:v>2781.598</c:v>
                </c:pt>
                <c:pt idx="573">
                  <c:v>2785.067</c:v>
                </c:pt>
                <c:pt idx="574">
                  <c:v>2788.5320000000002</c:v>
                </c:pt>
                <c:pt idx="575">
                  <c:v>2791.9949999999999</c:v>
                </c:pt>
                <c:pt idx="576">
                  <c:v>2795.4549999999999</c:v>
                </c:pt>
                <c:pt idx="577">
                  <c:v>2798.9110000000001</c:v>
                </c:pt>
                <c:pt idx="578">
                  <c:v>2802.3649999999998</c:v>
                </c:pt>
                <c:pt idx="579">
                  <c:v>2805.8159999999998</c:v>
                </c:pt>
                <c:pt idx="580">
                  <c:v>2809.2640000000001</c:v>
                </c:pt>
                <c:pt idx="581">
                  <c:v>2812.7089999999998</c:v>
                </c:pt>
                <c:pt idx="582">
                  <c:v>2816.1509999999998</c:v>
                </c:pt>
                <c:pt idx="583">
                  <c:v>2819.59</c:v>
                </c:pt>
                <c:pt idx="584">
                  <c:v>2823.0259999999998</c:v>
                </c:pt>
                <c:pt idx="585">
                  <c:v>2826.46</c:v>
                </c:pt>
                <c:pt idx="586">
                  <c:v>2829.89</c:v>
                </c:pt>
                <c:pt idx="587">
                  <c:v>2833.3180000000002</c:v>
                </c:pt>
                <c:pt idx="588">
                  <c:v>2836.7420000000002</c:v>
                </c:pt>
                <c:pt idx="589">
                  <c:v>2840.1640000000002</c:v>
                </c:pt>
                <c:pt idx="590">
                  <c:v>2843.5830000000001</c:v>
                </c:pt>
                <c:pt idx="591">
                  <c:v>2846.9989999999998</c:v>
                </c:pt>
                <c:pt idx="592">
                  <c:v>2850.4119999999998</c:v>
                </c:pt>
                <c:pt idx="593">
                  <c:v>2853.8220000000001</c:v>
                </c:pt>
                <c:pt idx="594">
                  <c:v>2857.2289999999998</c:v>
                </c:pt>
                <c:pt idx="595">
                  <c:v>2860.634</c:v>
                </c:pt>
                <c:pt idx="596">
                  <c:v>2864.0349999999999</c:v>
                </c:pt>
                <c:pt idx="597">
                  <c:v>2867.4340000000002</c:v>
                </c:pt>
                <c:pt idx="598">
                  <c:v>2870.83</c:v>
                </c:pt>
                <c:pt idx="599">
                  <c:v>2874.223</c:v>
                </c:pt>
                <c:pt idx="600">
                  <c:v>2877.6129999999998</c:v>
                </c:pt>
                <c:pt idx="601">
                  <c:v>2881</c:v>
                </c:pt>
                <c:pt idx="602">
                  <c:v>2884.3850000000002</c:v>
                </c:pt>
                <c:pt idx="603">
                  <c:v>2887.7660000000001</c:v>
                </c:pt>
                <c:pt idx="604">
                  <c:v>2891.145</c:v>
                </c:pt>
                <c:pt idx="605">
                  <c:v>2894.5210000000002</c:v>
                </c:pt>
                <c:pt idx="606">
                  <c:v>2897.8939999999998</c:v>
                </c:pt>
                <c:pt idx="607">
                  <c:v>2901.2640000000001</c:v>
                </c:pt>
                <c:pt idx="608">
                  <c:v>2904.6309999999999</c:v>
                </c:pt>
                <c:pt idx="609">
                  <c:v>2907.9960000000001</c:v>
                </c:pt>
                <c:pt idx="610">
                  <c:v>2911.3580000000002</c:v>
                </c:pt>
                <c:pt idx="611">
                  <c:v>2914.7170000000001</c:v>
                </c:pt>
                <c:pt idx="612">
                  <c:v>2918.0729999999999</c:v>
                </c:pt>
                <c:pt idx="613">
                  <c:v>2921.4259999999999</c:v>
                </c:pt>
                <c:pt idx="614">
                  <c:v>2924.777</c:v>
                </c:pt>
                <c:pt idx="615">
                  <c:v>2928.1239999999998</c:v>
                </c:pt>
                <c:pt idx="616">
                  <c:v>2931.4690000000001</c:v>
                </c:pt>
                <c:pt idx="617">
                  <c:v>2934.8110000000001</c:v>
                </c:pt>
                <c:pt idx="618">
                  <c:v>2938.15</c:v>
                </c:pt>
                <c:pt idx="619">
                  <c:v>2941.4870000000001</c:v>
                </c:pt>
                <c:pt idx="620">
                  <c:v>2944.8209999999999</c:v>
                </c:pt>
                <c:pt idx="621">
                  <c:v>2948.152</c:v>
                </c:pt>
                <c:pt idx="622">
                  <c:v>2951.48</c:v>
                </c:pt>
                <c:pt idx="623">
                  <c:v>2954.8049999999998</c:v>
                </c:pt>
                <c:pt idx="624">
                  <c:v>2958.1280000000002</c:v>
                </c:pt>
                <c:pt idx="625">
                  <c:v>2961.4470000000001</c:v>
                </c:pt>
                <c:pt idx="626">
                  <c:v>2964.7649999999999</c:v>
                </c:pt>
                <c:pt idx="627">
                  <c:v>2968.0790000000002</c:v>
                </c:pt>
                <c:pt idx="628">
                  <c:v>2971.39</c:v>
                </c:pt>
                <c:pt idx="629">
                  <c:v>2974.6990000000001</c:v>
                </c:pt>
                <c:pt idx="630">
                  <c:v>2978.0050000000001</c:v>
                </c:pt>
                <c:pt idx="631">
                  <c:v>2981.308</c:v>
                </c:pt>
                <c:pt idx="632">
                  <c:v>2984.6089999999999</c:v>
                </c:pt>
                <c:pt idx="633">
                  <c:v>2987.9070000000002</c:v>
                </c:pt>
                <c:pt idx="634">
                  <c:v>2991.2020000000002</c:v>
                </c:pt>
                <c:pt idx="635">
                  <c:v>2994.4940000000001</c:v>
                </c:pt>
                <c:pt idx="636">
                  <c:v>2997.7840000000001</c:v>
                </c:pt>
                <c:pt idx="637">
                  <c:v>3001.07</c:v>
                </c:pt>
                <c:pt idx="638">
                  <c:v>3004.355</c:v>
                </c:pt>
                <c:pt idx="639">
                  <c:v>3007.636</c:v>
                </c:pt>
                <c:pt idx="640">
                  <c:v>3010.915</c:v>
                </c:pt>
                <c:pt idx="641">
                  <c:v>3014.1909999999998</c:v>
                </c:pt>
                <c:pt idx="642">
                  <c:v>3017.4639999999999</c:v>
                </c:pt>
                <c:pt idx="643">
                  <c:v>3020.7339999999999</c:v>
                </c:pt>
                <c:pt idx="644">
                  <c:v>3024.002</c:v>
                </c:pt>
                <c:pt idx="645">
                  <c:v>3027.2669999999998</c:v>
                </c:pt>
                <c:pt idx="646">
                  <c:v>3030.53</c:v>
                </c:pt>
                <c:pt idx="647">
                  <c:v>3033.7890000000002</c:v>
                </c:pt>
                <c:pt idx="648">
                  <c:v>3037.0459999999998</c:v>
                </c:pt>
                <c:pt idx="649">
                  <c:v>3040.3009999999999</c:v>
                </c:pt>
                <c:pt idx="650">
                  <c:v>3043.5520000000001</c:v>
                </c:pt>
                <c:pt idx="651">
                  <c:v>3046.8009999999999</c:v>
                </c:pt>
                <c:pt idx="652">
                  <c:v>3050.0479999999998</c:v>
                </c:pt>
                <c:pt idx="653">
                  <c:v>3053.2910000000002</c:v>
                </c:pt>
                <c:pt idx="654">
                  <c:v>3056.5320000000002</c:v>
                </c:pt>
                <c:pt idx="655">
                  <c:v>3059.7710000000002</c:v>
                </c:pt>
                <c:pt idx="656">
                  <c:v>3063.0059999999999</c:v>
                </c:pt>
                <c:pt idx="657">
                  <c:v>3066.239</c:v>
                </c:pt>
                <c:pt idx="658">
                  <c:v>3069.4690000000001</c:v>
                </c:pt>
                <c:pt idx="659">
                  <c:v>3072.6970000000001</c:v>
                </c:pt>
                <c:pt idx="660">
                  <c:v>3075.922</c:v>
                </c:pt>
                <c:pt idx="661">
                  <c:v>3079.1439999999998</c:v>
                </c:pt>
                <c:pt idx="662">
                  <c:v>3082.364</c:v>
                </c:pt>
                <c:pt idx="663">
                  <c:v>3085.5810000000001</c:v>
                </c:pt>
                <c:pt idx="664">
                  <c:v>3088.7950000000001</c:v>
                </c:pt>
                <c:pt idx="665">
                  <c:v>3092.0070000000001</c:v>
                </c:pt>
                <c:pt idx="666">
                  <c:v>3095.2159999999999</c:v>
                </c:pt>
                <c:pt idx="667">
                  <c:v>3098.4229999999998</c:v>
                </c:pt>
                <c:pt idx="668">
                  <c:v>3101.627</c:v>
                </c:pt>
                <c:pt idx="669">
                  <c:v>3104.828</c:v>
                </c:pt>
                <c:pt idx="670">
                  <c:v>3108.0259999999998</c:v>
                </c:pt>
                <c:pt idx="671">
                  <c:v>3111.2220000000002</c:v>
                </c:pt>
                <c:pt idx="672">
                  <c:v>3114.4160000000002</c:v>
                </c:pt>
                <c:pt idx="673">
                  <c:v>3117.607</c:v>
                </c:pt>
                <c:pt idx="674">
                  <c:v>3120.7950000000001</c:v>
                </c:pt>
                <c:pt idx="675">
                  <c:v>3123.98</c:v>
                </c:pt>
                <c:pt idx="676">
                  <c:v>3127.163</c:v>
                </c:pt>
                <c:pt idx="677">
                  <c:v>3130.3440000000001</c:v>
                </c:pt>
                <c:pt idx="678">
                  <c:v>3133.5210000000002</c:v>
                </c:pt>
                <c:pt idx="679">
                  <c:v>3136.6959999999999</c:v>
                </c:pt>
                <c:pt idx="680">
                  <c:v>3139.8690000000001</c:v>
                </c:pt>
                <c:pt idx="681">
                  <c:v>3143.0390000000002</c:v>
                </c:pt>
                <c:pt idx="682">
                  <c:v>3146.2060000000001</c:v>
                </c:pt>
                <c:pt idx="683">
                  <c:v>3149.3710000000001</c:v>
                </c:pt>
                <c:pt idx="684">
                  <c:v>3152.5329999999999</c:v>
                </c:pt>
                <c:pt idx="685">
                  <c:v>3155.6930000000002</c:v>
                </c:pt>
                <c:pt idx="686">
                  <c:v>3158.85</c:v>
                </c:pt>
                <c:pt idx="687">
                  <c:v>3162.0050000000001</c:v>
                </c:pt>
                <c:pt idx="688">
                  <c:v>3165.1570000000002</c:v>
                </c:pt>
                <c:pt idx="689">
                  <c:v>3168.306</c:v>
                </c:pt>
                <c:pt idx="690">
                  <c:v>3171.453</c:v>
                </c:pt>
                <c:pt idx="691">
                  <c:v>3174.5970000000002</c:v>
                </c:pt>
                <c:pt idx="692">
                  <c:v>3177.739</c:v>
                </c:pt>
                <c:pt idx="693">
                  <c:v>3180.8780000000002</c:v>
                </c:pt>
                <c:pt idx="694">
                  <c:v>3184.0140000000001</c:v>
                </c:pt>
                <c:pt idx="695">
                  <c:v>3187.1489999999999</c:v>
                </c:pt>
                <c:pt idx="696">
                  <c:v>3190.28</c:v>
                </c:pt>
                <c:pt idx="697">
                  <c:v>3193.4090000000001</c:v>
                </c:pt>
                <c:pt idx="698">
                  <c:v>3196.5360000000001</c:v>
                </c:pt>
                <c:pt idx="699">
                  <c:v>3199.6590000000001</c:v>
                </c:pt>
                <c:pt idx="700">
                  <c:v>3202.7809999999999</c:v>
                </c:pt>
                <c:pt idx="701">
                  <c:v>3205.9</c:v>
                </c:pt>
                <c:pt idx="702">
                  <c:v>3209.0160000000001</c:v>
                </c:pt>
                <c:pt idx="703">
                  <c:v>3212.13</c:v>
                </c:pt>
                <c:pt idx="704">
                  <c:v>3215.241</c:v>
                </c:pt>
                <c:pt idx="705">
                  <c:v>3218.35</c:v>
                </c:pt>
                <c:pt idx="706">
                  <c:v>3221.4560000000001</c:v>
                </c:pt>
                <c:pt idx="707">
                  <c:v>3224.56</c:v>
                </c:pt>
                <c:pt idx="708">
                  <c:v>3227.6610000000001</c:v>
                </c:pt>
                <c:pt idx="709">
                  <c:v>3230.76</c:v>
                </c:pt>
                <c:pt idx="710">
                  <c:v>3233.8560000000002</c:v>
                </c:pt>
                <c:pt idx="711">
                  <c:v>3236.95</c:v>
                </c:pt>
                <c:pt idx="712">
                  <c:v>3240.0410000000002</c:v>
                </c:pt>
                <c:pt idx="713">
                  <c:v>3243.13</c:v>
                </c:pt>
                <c:pt idx="714">
                  <c:v>3246.2159999999999</c:v>
                </c:pt>
                <c:pt idx="715">
                  <c:v>3249.3</c:v>
                </c:pt>
                <c:pt idx="716">
                  <c:v>3252.3820000000001</c:v>
                </c:pt>
                <c:pt idx="717">
                  <c:v>3255.46</c:v>
                </c:pt>
                <c:pt idx="718">
                  <c:v>3258.5369999999998</c:v>
                </c:pt>
                <c:pt idx="719">
                  <c:v>3261.6109999999999</c:v>
                </c:pt>
                <c:pt idx="720">
                  <c:v>3264.6819999999998</c:v>
                </c:pt>
                <c:pt idx="721">
                  <c:v>3267.7510000000002</c:v>
                </c:pt>
                <c:pt idx="722">
                  <c:v>3270.8180000000002</c:v>
                </c:pt>
                <c:pt idx="723">
                  <c:v>3273.8820000000001</c:v>
                </c:pt>
                <c:pt idx="724">
                  <c:v>3276.9430000000002</c:v>
                </c:pt>
                <c:pt idx="725">
                  <c:v>3280.002</c:v>
                </c:pt>
                <c:pt idx="726">
                  <c:v>3283.0590000000002</c:v>
                </c:pt>
                <c:pt idx="727">
                  <c:v>3286.1129999999998</c:v>
                </c:pt>
                <c:pt idx="728">
                  <c:v>3289.165</c:v>
                </c:pt>
                <c:pt idx="729">
                  <c:v>3292.2139999999999</c:v>
                </c:pt>
                <c:pt idx="730">
                  <c:v>3295.261</c:v>
                </c:pt>
                <c:pt idx="731">
                  <c:v>3298.306</c:v>
                </c:pt>
                <c:pt idx="732">
                  <c:v>3301.348</c:v>
                </c:pt>
                <c:pt idx="733">
                  <c:v>3304.3870000000002</c:v>
                </c:pt>
                <c:pt idx="734">
                  <c:v>3307.4250000000002</c:v>
                </c:pt>
                <c:pt idx="735">
                  <c:v>3310.4589999999998</c:v>
                </c:pt>
                <c:pt idx="736">
                  <c:v>3313.4920000000002</c:v>
                </c:pt>
                <c:pt idx="737">
                  <c:v>3316.5210000000002</c:v>
                </c:pt>
                <c:pt idx="738">
                  <c:v>3319.549</c:v>
                </c:pt>
                <c:pt idx="739">
                  <c:v>3322.5740000000001</c:v>
                </c:pt>
                <c:pt idx="740">
                  <c:v>3325.5970000000002</c:v>
                </c:pt>
                <c:pt idx="741">
                  <c:v>3328.6170000000002</c:v>
                </c:pt>
                <c:pt idx="742">
                  <c:v>3331.6350000000002</c:v>
                </c:pt>
                <c:pt idx="743">
                  <c:v>3334.65</c:v>
                </c:pt>
                <c:pt idx="744">
                  <c:v>3337.663</c:v>
                </c:pt>
                <c:pt idx="745">
                  <c:v>3340.674</c:v>
                </c:pt>
                <c:pt idx="746">
                  <c:v>3343.6819999999998</c:v>
                </c:pt>
                <c:pt idx="747">
                  <c:v>3346.6880000000001</c:v>
                </c:pt>
                <c:pt idx="748">
                  <c:v>3349.6909999999998</c:v>
                </c:pt>
                <c:pt idx="749">
                  <c:v>3352.692</c:v>
                </c:pt>
                <c:pt idx="750">
                  <c:v>3355.6909999999998</c:v>
                </c:pt>
                <c:pt idx="751">
                  <c:v>3358.6869999999999</c:v>
                </c:pt>
                <c:pt idx="752">
                  <c:v>3361.681</c:v>
                </c:pt>
                <c:pt idx="753">
                  <c:v>3364.6729999999998</c:v>
                </c:pt>
                <c:pt idx="754">
                  <c:v>3367.6619999999998</c:v>
                </c:pt>
                <c:pt idx="755">
                  <c:v>3370.6489999999999</c:v>
                </c:pt>
                <c:pt idx="756">
                  <c:v>3373.6329999999998</c:v>
                </c:pt>
                <c:pt idx="757">
                  <c:v>3376.6149999999998</c:v>
                </c:pt>
                <c:pt idx="758">
                  <c:v>3379.5949999999998</c:v>
                </c:pt>
                <c:pt idx="759">
                  <c:v>3382.5720000000001</c:v>
                </c:pt>
                <c:pt idx="760">
                  <c:v>3385.547</c:v>
                </c:pt>
                <c:pt idx="761">
                  <c:v>3388.52</c:v>
                </c:pt>
                <c:pt idx="762">
                  <c:v>3391.49</c:v>
                </c:pt>
                <c:pt idx="763">
                  <c:v>3394.4580000000001</c:v>
                </c:pt>
                <c:pt idx="764">
                  <c:v>3397.424</c:v>
                </c:pt>
                <c:pt idx="765">
                  <c:v>3400.3870000000002</c:v>
                </c:pt>
                <c:pt idx="766">
                  <c:v>3403.348</c:v>
                </c:pt>
                <c:pt idx="767">
                  <c:v>3406.3069999999998</c:v>
                </c:pt>
                <c:pt idx="768">
                  <c:v>3409.2629999999999</c:v>
                </c:pt>
                <c:pt idx="769">
                  <c:v>3412.2170000000001</c:v>
                </c:pt>
                <c:pt idx="770">
                  <c:v>3415.1680000000001</c:v>
                </c:pt>
                <c:pt idx="771">
                  <c:v>3418.1179999999999</c:v>
                </c:pt>
                <c:pt idx="772">
                  <c:v>3421.0650000000001</c:v>
                </c:pt>
                <c:pt idx="773">
                  <c:v>3424.009</c:v>
                </c:pt>
                <c:pt idx="774">
                  <c:v>3426.951</c:v>
                </c:pt>
                <c:pt idx="775">
                  <c:v>3429.8910000000001</c:v>
                </c:pt>
                <c:pt idx="776">
                  <c:v>3432.8290000000002</c:v>
                </c:pt>
                <c:pt idx="777">
                  <c:v>3435.7640000000001</c:v>
                </c:pt>
                <c:pt idx="778">
                  <c:v>3438.6970000000001</c:v>
                </c:pt>
                <c:pt idx="779">
                  <c:v>3441.6280000000002</c:v>
                </c:pt>
                <c:pt idx="780">
                  <c:v>3444.5569999999998</c:v>
                </c:pt>
                <c:pt idx="781">
                  <c:v>3447.4830000000002</c:v>
                </c:pt>
                <c:pt idx="782">
                  <c:v>3450.4070000000002</c:v>
                </c:pt>
                <c:pt idx="783">
                  <c:v>3453.328</c:v>
                </c:pt>
                <c:pt idx="784">
                  <c:v>3456.2469999999998</c:v>
                </c:pt>
                <c:pt idx="785">
                  <c:v>3459.1640000000002</c:v>
                </c:pt>
                <c:pt idx="786">
                  <c:v>3462.0790000000002</c:v>
                </c:pt>
                <c:pt idx="787">
                  <c:v>3464.991</c:v>
                </c:pt>
                <c:pt idx="788">
                  <c:v>3467.902</c:v>
                </c:pt>
                <c:pt idx="789">
                  <c:v>3470.8090000000002</c:v>
                </c:pt>
                <c:pt idx="790">
                  <c:v>3473.7150000000001</c:v>
                </c:pt>
                <c:pt idx="791">
                  <c:v>3476.6179999999999</c:v>
                </c:pt>
                <c:pt idx="792">
                  <c:v>3479.5189999999998</c:v>
                </c:pt>
                <c:pt idx="793">
                  <c:v>3482.4180000000001</c:v>
                </c:pt>
                <c:pt idx="794">
                  <c:v>3485.3150000000001</c:v>
                </c:pt>
                <c:pt idx="795">
                  <c:v>3488.2089999999998</c:v>
                </c:pt>
                <c:pt idx="796">
                  <c:v>3491.1010000000001</c:v>
                </c:pt>
                <c:pt idx="797">
                  <c:v>3493.99</c:v>
                </c:pt>
                <c:pt idx="798">
                  <c:v>3496.8780000000002</c:v>
                </c:pt>
                <c:pt idx="799">
                  <c:v>3499.7629999999999</c:v>
                </c:pt>
                <c:pt idx="800">
                  <c:v>3502.6460000000002</c:v>
                </c:pt>
                <c:pt idx="801">
                  <c:v>3505.527</c:v>
                </c:pt>
                <c:pt idx="802">
                  <c:v>3508.4050000000002</c:v>
                </c:pt>
                <c:pt idx="803">
                  <c:v>3511.2809999999999</c:v>
                </c:pt>
                <c:pt idx="804">
                  <c:v>3514.1550000000002</c:v>
                </c:pt>
                <c:pt idx="805">
                  <c:v>3517.027</c:v>
                </c:pt>
                <c:pt idx="806">
                  <c:v>3519.8969999999999</c:v>
                </c:pt>
                <c:pt idx="807">
                  <c:v>3522.7640000000001</c:v>
                </c:pt>
                <c:pt idx="808">
                  <c:v>3525.6289999999999</c:v>
                </c:pt>
                <c:pt idx="809">
                  <c:v>3528.4920000000002</c:v>
                </c:pt>
                <c:pt idx="810">
                  <c:v>3531.3519999999999</c:v>
                </c:pt>
                <c:pt idx="811">
                  <c:v>3534.2109999999998</c:v>
                </c:pt>
                <c:pt idx="812">
                  <c:v>3537.067</c:v>
                </c:pt>
                <c:pt idx="813">
                  <c:v>3539.9209999999998</c:v>
                </c:pt>
                <c:pt idx="814">
                  <c:v>3542.7730000000001</c:v>
                </c:pt>
                <c:pt idx="815">
                  <c:v>3545.6219999999998</c:v>
                </c:pt>
                <c:pt idx="816">
                  <c:v>3548.4690000000001</c:v>
                </c:pt>
                <c:pt idx="817">
                  <c:v>3551.3150000000001</c:v>
                </c:pt>
                <c:pt idx="818">
                  <c:v>3554.1570000000002</c:v>
                </c:pt>
                <c:pt idx="819">
                  <c:v>3556.998</c:v>
                </c:pt>
                <c:pt idx="820">
                  <c:v>3559.837</c:v>
                </c:pt>
                <c:pt idx="821">
                  <c:v>3562.6729999999998</c:v>
                </c:pt>
                <c:pt idx="822">
                  <c:v>3565.5070000000001</c:v>
                </c:pt>
                <c:pt idx="823">
                  <c:v>3568.3389999999999</c:v>
                </c:pt>
                <c:pt idx="824">
                  <c:v>3571.1689999999999</c:v>
                </c:pt>
                <c:pt idx="825">
                  <c:v>3573.9960000000001</c:v>
                </c:pt>
                <c:pt idx="826">
                  <c:v>3576.8220000000001</c:v>
                </c:pt>
                <c:pt idx="827">
                  <c:v>3579.645</c:v>
                </c:pt>
                <c:pt idx="828">
                  <c:v>3582.4659999999999</c:v>
                </c:pt>
                <c:pt idx="829">
                  <c:v>3585.2849999999999</c:v>
                </c:pt>
                <c:pt idx="830">
                  <c:v>3588.1010000000001</c:v>
                </c:pt>
                <c:pt idx="831">
                  <c:v>3590.9160000000002</c:v>
                </c:pt>
                <c:pt idx="832">
                  <c:v>3593.7280000000001</c:v>
                </c:pt>
                <c:pt idx="833">
                  <c:v>3596.538</c:v>
                </c:pt>
                <c:pt idx="834">
                  <c:v>3599.346</c:v>
                </c:pt>
                <c:pt idx="835">
                  <c:v>3602.152</c:v>
                </c:pt>
                <c:pt idx="836">
                  <c:v>3604.9560000000001</c:v>
                </c:pt>
                <c:pt idx="837">
                  <c:v>3607.7570000000001</c:v>
                </c:pt>
                <c:pt idx="838">
                  <c:v>3610.556</c:v>
                </c:pt>
                <c:pt idx="839">
                  <c:v>3613.3539999999998</c:v>
                </c:pt>
                <c:pt idx="840">
                  <c:v>3616.1489999999999</c:v>
                </c:pt>
                <c:pt idx="841">
                  <c:v>3618.942</c:v>
                </c:pt>
                <c:pt idx="842">
                  <c:v>3621.732</c:v>
                </c:pt>
                <c:pt idx="843">
                  <c:v>3624.5210000000002</c:v>
                </c:pt>
                <c:pt idx="844">
                  <c:v>3627.3069999999998</c:v>
                </c:pt>
                <c:pt idx="845">
                  <c:v>3630.0920000000001</c:v>
                </c:pt>
                <c:pt idx="846">
                  <c:v>3632.8739999999998</c:v>
                </c:pt>
                <c:pt idx="847">
                  <c:v>3635.654</c:v>
                </c:pt>
                <c:pt idx="848">
                  <c:v>3638.4319999999998</c:v>
                </c:pt>
                <c:pt idx="849">
                  <c:v>3641.2080000000001</c:v>
                </c:pt>
                <c:pt idx="850">
                  <c:v>3643.982</c:v>
                </c:pt>
                <c:pt idx="851">
                  <c:v>3646.7530000000002</c:v>
                </c:pt>
                <c:pt idx="852">
                  <c:v>3649.5230000000001</c:v>
                </c:pt>
                <c:pt idx="853">
                  <c:v>3652.29</c:v>
                </c:pt>
                <c:pt idx="854">
                  <c:v>3655.0549999999998</c:v>
                </c:pt>
                <c:pt idx="855">
                  <c:v>3657.8180000000002</c:v>
                </c:pt>
                <c:pt idx="856">
                  <c:v>3660.5790000000002</c:v>
                </c:pt>
                <c:pt idx="857">
                  <c:v>3663.3380000000002</c:v>
                </c:pt>
                <c:pt idx="858">
                  <c:v>3666.0949999999998</c:v>
                </c:pt>
                <c:pt idx="859">
                  <c:v>3668.8490000000002</c:v>
                </c:pt>
                <c:pt idx="860">
                  <c:v>3671.6019999999999</c:v>
                </c:pt>
                <c:pt idx="861">
                  <c:v>3674.3519999999999</c:v>
                </c:pt>
                <c:pt idx="862">
                  <c:v>3677.1010000000001</c:v>
                </c:pt>
                <c:pt idx="863">
                  <c:v>3679.8470000000002</c:v>
                </c:pt>
                <c:pt idx="864">
                  <c:v>3682.5909999999999</c:v>
                </c:pt>
                <c:pt idx="865">
                  <c:v>3685.3330000000001</c:v>
                </c:pt>
                <c:pt idx="866">
                  <c:v>3688.0729999999999</c:v>
                </c:pt>
                <c:pt idx="867">
                  <c:v>3690.8110000000001</c:v>
                </c:pt>
                <c:pt idx="868">
                  <c:v>3693.547</c:v>
                </c:pt>
                <c:pt idx="869">
                  <c:v>3696.2809999999999</c:v>
                </c:pt>
                <c:pt idx="870">
                  <c:v>3699.0129999999999</c:v>
                </c:pt>
                <c:pt idx="871">
                  <c:v>3701.7420000000002</c:v>
                </c:pt>
                <c:pt idx="872">
                  <c:v>3704.47</c:v>
                </c:pt>
                <c:pt idx="873">
                  <c:v>3707.1950000000002</c:v>
                </c:pt>
                <c:pt idx="874">
                  <c:v>3709.9189999999999</c:v>
                </c:pt>
                <c:pt idx="875">
                  <c:v>3712.64</c:v>
                </c:pt>
                <c:pt idx="876">
                  <c:v>3715.3589999999999</c:v>
                </c:pt>
                <c:pt idx="877">
                  <c:v>3718.076</c:v>
                </c:pt>
                <c:pt idx="878">
                  <c:v>3720.7919999999999</c:v>
                </c:pt>
                <c:pt idx="879">
                  <c:v>3723.5050000000001</c:v>
                </c:pt>
                <c:pt idx="880">
                  <c:v>3726.2159999999999</c:v>
                </c:pt>
                <c:pt idx="881">
                  <c:v>3728.9250000000002</c:v>
                </c:pt>
                <c:pt idx="882">
                  <c:v>3731.6320000000001</c:v>
                </c:pt>
                <c:pt idx="883">
                  <c:v>3734.3359999999998</c:v>
                </c:pt>
                <c:pt idx="884">
                  <c:v>3737.0390000000002</c:v>
                </c:pt>
                <c:pt idx="885">
                  <c:v>3739.74</c:v>
                </c:pt>
                <c:pt idx="886">
                  <c:v>3742.4389999999999</c:v>
                </c:pt>
                <c:pt idx="887">
                  <c:v>3745.136</c:v>
                </c:pt>
                <c:pt idx="888">
                  <c:v>3747.83</c:v>
                </c:pt>
                <c:pt idx="889">
                  <c:v>3750.5230000000001</c:v>
                </c:pt>
                <c:pt idx="890">
                  <c:v>3753.2130000000002</c:v>
                </c:pt>
                <c:pt idx="891">
                  <c:v>3755.902</c:v>
                </c:pt>
                <c:pt idx="892">
                  <c:v>3758.5889999999999</c:v>
                </c:pt>
                <c:pt idx="893">
                  <c:v>3761.2730000000001</c:v>
                </c:pt>
                <c:pt idx="894">
                  <c:v>3763.9560000000001</c:v>
                </c:pt>
                <c:pt idx="895">
                  <c:v>3766.636</c:v>
                </c:pt>
                <c:pt idx="896">
                  <c:v>3769.3150000000001</c:v>
                </c:pt>
                <c:pt idx="897">
                  <c:v>3771.991</c:v>
                </c:pt>
                <c:pt idx="898">
                  <c:v>3774.665</c:v>
                </c:pt>
                <c:pt idx="899">
                  <c:v>3777.3380000000002</c:v>
                </c:pt>
                <c:pt idx="900">
                  <c:v>3780.0079999999998</c:v>
                </c:pt>
                <c:pt idx="901">
                  <c:v>3782.6770000000001</c:v>
                </c:pt>
                <c:pt idx="902">
                  <c:v>3785.3429999999998</c:v>
                </c:pt>
                <c:pt idx="903">
                  <c:v>3788.0070000000001</c:v>
                </c:pt>
                <c:pt idx="904">
                  <c:v>3790.67</c:v>
                </c:pt>
                <c:pt idx="905">
                  <c:v>3793.33</c:v>
                </c:pt>
                <c:pt idx="906">
                  <c:v>3795.989</c:v>
                </c:pt>
                <c:pt idx="907">
                  <c:v>3798.645</c:v>
                </c:pt>
                <c:pt idx="908">
                  <c:v>3801.299</c:v>
                </c:pt>
                <c:pt idx="909">
                  <c:v>3803.9520000000002</c:v>
                </c:pt>
                <c:pt idx="910">
                  <c:v>3806.6019999999999</c:v>
                </c:pt>
                <c:pt idx="911">
                  <c:v>3809.2510000000002</c:v>
                </c:pt>
                <c:pt idx="912">
                  <c:v>3811.8969999999999</c:v>
                </c:pt>
                <c:pt idx="913">
                  <c:v>3814.5419999999999</c:v>
                </c:pt>
                <c:pt idx="914">
                  <c:v>3817.1840000000002</c:v>
                </c:pt>
                <c:pt idx="915">
                  <c:v>3819.8249999999998</c:v>
                </c:pt>
                <c:pt idx="916">
                  <c:v>3822.4630000000002</c:v>
                </c:pt>
                <c:pt idx="917">
                  <c:v>3825.1</c:v>
                </c:pt>
                <c:pt idx="918">
                  <c:v>3827.7350000000001</c:v>
                </c:pt>
                <c:pt idx="919">
                  <c:v>3830.3670000000002</c:v>
                </c:pt>
                <c:pt idx="920">
                  <c:v>3832.998</c:v>
                </c:pt>
                <c:pt idx="921">
                  <c:v>3835.627</c:v>
                </c:pt>
                <c:pt idx="922">
                  <c:v>3838.2530000000002</c:v>
                </c:pt>
                <c:pt idx="923">
                  <c:v>3840.8780000000002</c:v>
                </c:pt>
                <c:pt idx="924">
                  <c:v>3843.5010000000002</c:v>
                </c:pt>
                <c:pt idx="925">
                  <c:v>3846.1219999999998</c:v>
                </c:pt>
                <c:pt idx="926">
                  <c:v>3848.741</c:v>
                </c:pt>
                <c:pt idx="927">
                  <c:v>3851.3580000000002</c:v>
                </c:pt>
                <c:pt idx="928">
                  <c:v>3853.973</c:v>
                </c:pt>
                <c:pt idx="929">
                  <c:v>3856.5859999999998</c:v>
                </c:pt>
                <c:pt idx="930">
                  <c:v>3859.1970000000001</c:v>
                </c:pt>
                <c:pt idx="931">
                  <c:v>3861.806</c:v>
                </c:pt>
                <c:pt idx="932">
                  <c:v>3864.4140000000002</c:v>
                </c:pt>
                <c:pt idx="933">
                  <c:v>3867.0189999999998</c:v>
                </c:pt>
                <c:pt idx="934">
                  <c:v>3869.6219999999998</c:v>
                </c:pt>
                <c:pt idx="935">
                  <c:v>3872.2240000000002</c:v>
                </c:pt>
                <c:pt idx="936">
                  <c:v>3874.8229999999999</c:v>
                </c:pt>
                <c:pt idx="937">
                  <c:v>3877.4209999999998</c:v>
                </c:pt>
                <c:pt idx="938">
                  <c:v>3880.0160000000001</c:v>
                </c:pt>
                <c:pt idx="939">
                  <c:v>3882.61</c:v>
                </c:pt>
                <c:pt idx="940">
                  <c:v>3885.2020000000002</c:v>
                </c:pt>
                <c:pt idx="941">
                  <c:v>3887.7919999999999</c:v>
                </c:pt>
                <c:pt idx="942">
                  <c:v>3890.38</c:v>
                </c:pt>
                <c:pt idx="943">
                  <c:v>3892.9659999999999</c:v>
                </c:pt>
                <c:pt idx="944">
                  <c:v>3895.55</c:v>
                </c:pt>
                <c:pt idx="945">
                  <c:v>3898.1320000000001</c:v>
                </c:pt>
                <c:pt idx="946">
                  <c:v>3900.7130000000002</c:v>
                </c:pt>
                <c:pt idx="947">
                  <c:v>3903.2910000000002</c:v>
                </c:pt>
                <c:pt idx="948">
                  <c:v>3905.8679999999999</c:v>
                </c:pt>
                <c:pt idx="949">
                  <c:v>3908.442</c:v>
                </c:pt>
                <c:pt idx="950">
                  <c:v>3911.0149999999999</c:v>
                </c:pt>
                <c:pt idx="951">
                  <c:v>3913.5859999999998</c:v>
                </c:pt>
                <c:pt idx="952">
                  <c:v>3916.1550000000002</c:v>
                </c:pt>
                <c:pt idx="953">
                  <c:v>3918.7220000000002</c:v>
                </c:pt>
                <c:pt idx="954">
                  <c:v>3921.2869999999998</c:v>
                </c:pt>
                <c:pt idx="955">
                  <c:v>3923.85</c:v>
                </c:pt>
                <c:pt idx="956">
                  <c:v>3926.4110000000001</c:v>
                </c:pt>
                <c:pt idx="957">
                  <c:v>3928.971</c:v>
                </c:pt>
                <c:pt idx="958">
                  <c:v>3931.5279999999998</c:v>
                </c:pt>
                <c:pt idx="959">
                  <c:v>3934.0839999999998</c:v>
                </c:pt>
                <c:pt idx="960">
                  <c:v>3936.6379999999999</c:v>
                </c:pt>
                <c:pt idx="961">
                  <c:v>3939.19</c:v>
                </c:pt>
                <c:pt idx="962">
                  <c:v>3941.74</c:v>
                </c:pt>
                <c:pt idx="963">
                  <c:v>3944.288</c:v>
                </c:pt>
                <c:pt idx="964">
                  <c:v>3946.8339999999998</c:v>
                </c:pt>
                <c:pt idx="965">
                  <c:v>3949.3780000000002</c:v>
                </c:pt>
                <c:pt idx="966">
                  <c:v>3951.9209999999998</c:v>
                </c:pt>
                <c:pt idx="967">
                  <c:v>3954.462</c:v>
                </c:pt>
                <c:pt idx="968">
                  <c:v>3957</c:v>
                </c:pt>
                <c:pt idx="969">
                  <c:v>3959.5369999999998</c:v>
                </c:pt>
                <c:pt idx="970">
                  <c:v>3962.0720000000001</c:v>
                </c:pt>
                <c:pt idx="971">
                  <c:v>3964.6060000000002</c:v>
                </c:pt>
                <c:pt idx="972">
                  <c:v>3967.1370000000002</c:v>
                </c:pt>
                <c:pt idx="973">
                  <c:v>3969.6669999999999</c:v>
                </c:pt>
                <c:pt idx="974">
                  <c:v>3972.194</c:v>
                </c:pt>
                <c:pt idx="975">
                  <c:v>3974.72</c:v>
                </c:pt>
                <c:pt idx="976">
                  <c:v>3977.2440000000001</c:v>
                </c:pt>
                <c:pt idx="977">
                  <c:v>3979.7660000000001</c:v>
                </c:pt>
                <c:pt idx="978">
                  <c:v>3982.2860000000001</c:v>
                </c:pt>
                <c:pt idx="979">
                  <c:v>3984.8049999999998</c:v>
                </c:pt>
                <c:pt idx="980">
                  <c:v>3987.3209999999999</c:v>
                </c:pt>
                <c:pt idx="981">
                  <c:v>3989.8359999999998</c:v>
                </c:pt>
                <c:pt idx="982">
                  <c:v>3992.3490000000002</c:v>
                </c:pt>
                <c:pt idx="983">
                  <c:v>3994.86</c:v>
                </c:pt>
                <c:pt idx="984">
                  <c:v>3997.3690000000001</c:v>
                </c:pt>
                <c:pt idx="985">
                  <c:v>3999.877</c:v>
                </c:pt>
                <c:pt idx="986">
                  <c:v>4002.3820000000001</c:v>
                </c:pt>
                <c:pt idx="987">
                  <c:v>4004.886</c:v>
                </c:pt>
                <c:pt idx="988">
                  <c:v>4007.3879999999999</c:v>
                </c:pt>
                <c:pt idx="989">
                  <c:v>4009.8879999999999</c:v>
                </c:pt>
                <c:pt idx="990">
                  <c:v>4012.386</c:v>
                </c:pt>
                <c:pt idx="991">
                  <c:v>4014.8829999999998</c:v>
                </c:pt>
                <c:pt idx="992">
                  <c:v>4017.377</c:v>
                </c:pt>
                <c:pt idx="993">
                  <c:v>4019.87</c:v>
                </c:pt>
                <c:pt idx="994">
                  <c:v>4022.3609999999999</c:v>
                </c:pt>
                <c:pt idx="995">
                  <c:v>4024.85</c:v>
                </c:pt>
                <c:pt idx="996">
                  <c:v>4027.3380000000002</c:v>
                </c:pt>
                <c:pt idx="997">
                  <c:v>4029.8229999999999</c:v>
                </c:pt>
                <c:pt idx="998">
                  <c:v>4032.3069999999998</c:v>
                </c:pt>
                <c:pt idx="999">
                  <c:v>4034.7890000000002</c:v>
                </c:pt>
                <c:pt idx="1000">
                  <c:v>4037.2689999999998</c:v>
                </c:pt>
                <c:pt idx="1001">
                  <c:v>4039.7469999999998</c:v>
                </c:pt>
                <c:pt idx="1002">
                  <c:v>4042.2240000000002</c:v>
                </c:pt>
                <c:pt idx="1003">
                  <c:v>4044.6990000000001</c:v>
                </c:pt>
                <c:pt idx="1004">
                  <c:v>4047.172</c:v>
                </c:pt>
                <c:pt idx="1005">
                  <c:v>4049.643</c:v>
                </c:pt>
                <c:pt idx="1006">
                  <c:v>4052.1120000000001</c:v>
                </c:pt>
                <c:pt idx="1007">
                  <c:v>4054.58</c:v>
                </c:pt>
                <c:pt idx="1008">
                  <c:v>4057.0459999999998</c:v>
                </c:pt>
                <c:pt idx="1009">
                  <c:v>4059.51</c:v>
                </c:pt>
                <c:pt idx="1010">
                  <c:v>4061.9720000000002</c:v>
                </c:pt>
                <c:pt idx="1011">
                  <c:v>4064.4319999999998</c:v>
                </c:pt>
                <c:pt idx="1012">
                  <c:v>4066.8910000000001</c:v>
                </c:pt>
                <c:pt idx="1013">
                  <c:v>4069.348</c:v>
                </c:pt>
                <c:pt idx="1014">
                  <c:v>4071.8029999999999</c:v>
                </c:pt>
                <c:pt idx="1015">
                  <c:v>4074.2559999999999</c:v>
                </c:pt>
                <c:pt idx="1016">
                  <c:v>4076.7080000000001</c:v>
                </c:pt>
                <c:pt idx="1017">
                  <c:v>4079.1579999999999</c:v>
                </c:pt>
                <c:pt idx="1018">
                  <c:v>4081.6060000000002</c:v>
                </c:pt>
                <c:pt idx="1019">
                  <c:v>4084.0520000000001</c:v>
                </c:pt>
                <c:pt idx="1020">
                  <c:v>4086.4969999999998</c:v>
                </c:pt>
                <c:pt idx="1021">
                  <c:v>4088.9389999999999</c:v>
                </c:pt>
                <c:pt idx="1022">
                  <c:v>4091.38</c:v>
                </c:pt>
                <c:pt idx="1023">
                  <c:v>4093.819</c:v>
                </c:pt>
                <c:pt idx="1024">
                  <c:v>4096.2569999999996</c:v>
                </c:pt>
                <c:pt idx="1025">
                  <c:v>4098.6930000000002</c:v>
                </c:pt>
                <c:pt idx="1026">
                  <c:v>4101.1270000000004</c:v>
                </c:pt>
                <c:pt idx="1027">
                  <c:v>4103.5590000000002</c:v>
                </c:pt>
                <c:pt idx="1028">
                  <c:v>4105.9889999999996</c:v>
                </c:pt>
                <c:pt idx="1029">
                  <c:v>4108.4179999999997</c:v>
                </c:pt>
                <c:pt idx="1030">
                  <c:v>4110.8450000000003</c:v>
                </c:pt>
                <c:pt idx="1031">
                  <c:v>4113.2700000000004</c:v>
                </c:pt>
                <c:pt idx="1032">
                  <c:v>4115.6940000000004</c:v>
                </c:pt>
                <c:pt idx="1033">
                  <c:v>4118.1149999999998</c:v>
                </c:pt>
                <c:pt idx="1034">
                  <c:v>4120.5349999999999</c:v>
                </c:pt>
                <c:pt idx="1035">
                  <c:v>4122.9539999999997</c:v>
                </c:pt>
                <c:pt idx="1036">
                  <c:v>4125.37</c:v>
                </c:pt>
                <c:pt idx="1037">
                  <c:v>4127.7849999999999</c:v>
                </c:pt>
                <c:pt idx="1038">
                  <c:v>4130.1980000000003</c:v>
                </c:pt>
                <c:pt idx="1039">
                  <c:v>4132.6090000000004</c:v>
                </c:pt>
                <c:pt idx="1040">
                  <c:v>4135.0190000000002</c:v>
                </c:pt>
                <c:pt idx="1041">
                  <c:v>4137.4269999999997</c:v>
                </c:pt>
                <c:pt idx="1042">
                  <c:v>4139.8329999999996</c:v>
                </c:pt>
                <c:pt idx="1043">
                  <c:v>4142.2370000000001</c:v>
                </c:pt>
              </c:numCache>
            </c:numRef>
          </c:xVal>
          <c:yVal>
            <c:numRef>
              <c:f>גיליון1!$G$24:$ANJ$24</c:f>
            </c:numRef>
          </c:yVal>
          <c:smooth val="1"/>
        </c:ser>
        <c:ser>
          <c:idx val="4"/>
          <c:order val="14"/>
          <c:tx>
            <c:strRef>
              <c:f>גיליון1!$C$24:$F$24</c:f>
              <c:strCache>
                <c:ptCount val="4"/>
                <c:pt idx="0">
                  <c:v>ice</c:v>
                </c:pt>
                <c:pt idx="1">
                  <c:v>100</c:v>
                </c:pt>
                <c:pt idx="2">
                  <c:v>coli</c:v>
                </c:pt>
                <c:pt idx="3">
                  <c:v>1</c:v>
                </c:pt>
              </c:strCache>
            </c:strRef>
          </c:tx>
          <c:spPr>
            <a:ln w="19050" cap="rnd">
              <a:solidFill>
                <a:schemeClr val="accent3">
                  <a:lumMod val="60000"/>
                </a:schemeClr>
              </a:solidFill>
              <a:round/>
            </a:ln>
            <a:effectLst/>
          </c:spPr>
          <c:marker>
            <c:symbol val="none"/>
          </c:marker>
          <c:xVal>
            <c:numRef>
              <c:f>גיליון1!$G$1:$ANJ$1</c:f>
              <c:numCache>
                <c:formatCode>General</c:formatCode>
                <c:ptCount val="1044"/>
                <c:pt idx="0">
                  <c:v>160.70099999999999</c:v>
                </c:pt>
                <c:pt idx="1">
                  <c:v>166.74199999999999</c:v>
                </c:pt>
                <c:pt idx="2">
                  <c:v>172.77699999999999</c:v>
                </c:pt>
                <c:pt idx="3">
                  <c:v>178.80500000000001</c:v>
                </c:pt>
                <c:pt idx="4">
                  <c:v>184.82599999999999</c:v>
                </c:pt>
                <c:pt idx="5">
                  <c:v>190.84100000000001</c:v>
                </c:pt>
                <c:pt idx="6">
                  <c:v>196.84899999999999</c:v>
                </c:pt>
                <c:pt idx="7">
                  <c:v>202.85</c:v>
                </c:pt>
                <c:pt idx="8">
                  <c:v>208.845</c:v>
                </c:pt>
                <c:pt idx="9">
                  <c:v>214.833</c:v>
                </c:pt>
                <c:pt idx="10">
                  <c:v>220.815</c:v>
                </c:pt>
                <c:pt idx="11">
                  <c:v>226.78899999999999</c:v>
                </c:pt>
                <c:pt idx="12">
                  <c:v>232.75800000000001</c:v>
                </c:pt>
                <c:pt idx="13">
                  <c:v>238.71899999999999</c:v>
                </c:pt>
                <c:pt idx="14">
                  <c:v>244.67400000000001</c:v>
                </c:pt>
                <c:pt idx="15">
                  <c:v>250.62299999999999</c:v>
                </c:pt>
                <c:pt idx="16">
                  <c:v>256.565</c:v>
                </c:pt>
                <c:pt idx="17">
                  <c:v>262.5</c:v>
                </c:pt>
                <c:pt idx="18">
                  <c:v>268.42899999999997</c:v>
                </c:pt>
                <c:pt idx="19">
                  <c:v>274.351</c:v>
                </c:pt>
                <c:pt idx="20">
                  <c:v>280.267</c:v>
                </c:pt>
                <c:pt idx="21">
                  <c:v>286.17599999999999</c:v>
                </c:pt>
                <c:pt idx="22">
                  <c:v>292.07900000000001</c:v>
                </c:pt>
                <c:pt idx="23">
                  <c:v>297.97500000000002</c:v>
                </c:pt>
                <c:pt idx="24">
                  <c:v>303.86500000000001</c:v>
                </c:pt>
                <c:pt idx="25">
                  <c:v>309.74799999999999</c:v>
                </c:pt>
                <c:pt idx="26">
                  <c:v>315.625</c:v>
                </c:pt>
                <c:pt idx="27">
                  <c:v>321.495</c:v>
                </c:pt>
                <c:pt idx="28">
                  <c:v>327.35899999999998</c:v>
                </c:pt>
                <c:pt idx="29">
                  <c:v>333.21699999999998</c:v>
                </c:pt>
                <c:pt idx="30">
                  <c:v>339.06799999999998</c:v>
                </c:pt>
                <c:pt idx="31">
                  <c:v>344.91199999999998</c:v>
                </c:pt>
                <c:pt idx="32">
                  <c:v>350.75099999999998</c:v>
                </c:pt>
                <c:pt idx="33">
                  <c:v>356.58300000000003</c:v>
                </c:pt>
                <c:pt idx="34">
                  <c:v>362.40800000000002</c:v>
                </c:pt>
                <c:pt idx="35">
                  <c:v>368.22699999999998</c:v>
                </c:pt>
                <c:pt idx="36">
                  <c:v>374.04</c:v>
                </c:pt>
                <c:pt idx="37">
                  <c:v>379.84699999999998</c:v>
                </c:pt>
                <c:pt idx="38">
                  <c:v>385.64699999999999</c:v>
                </c:pt>
                <c:pt idx="39">
                  <c:v>391.44</c:v>
                </c:pt>
                <c:pt idx="40">
                  <c:v>397.22800000000001</c:v>
                </c:pt>
                <c:pt idx="41">
                  <c:v>403.00900000000001</c:v>
                </c:pt>
                <c:pt idx="42">
                  <c:v>408.78399999999999</c:v>
                </c:pt>
                <c:pt idx="43">
                  <c:v>414.553</c:v>
                </c:pt>
                <c:pt idx="44">
                  <c:v>420.315</c:v>
                </c:pt>
                <c:pt idx="45">
                  <c:v>426.07100000000003</c:v>
                </c:pt>
                <c:pt idx="46">
                  <c:v>431.82100000000003</c:v>
                </c:pt>
                <c:pt idx="47">
                  <c:v>437.565</c:v>
                </c:pt>
                <c:pt idx="48">
                  <c:v>443.30200000000002</c:v>
                </c:pt>
                <c:pt idx="49">
                  <c:v>449.03300000000002</c:v>
                </c:pt>
                <c:pt idx="50">
                  <c:v>454.75799999999998</c:v>
                </c:pt>
                <c:pt idx="51">
                  <c:v>460.47699999999998</c:v>
                </c:pt>
                <c:pt idx="52">
                  <c:v>466.18900000000002</c:v>
                </c:pt>
                <c:pt idx="53">
                  <c:v>471.89600000000002</c:v>
                </c:pt>
                <c:pt idx="54">
                  <c:v>477.596</c:v>
                </c:pt>
                <c:pt idx="55">
                  <c:v>483.29</c:v>
                </c:pt>
                <c:pt idx="56">
                  <c:v>488.97800000000001</c:v>
                </c:pt>
                <c:pt idx="57">
                  <c:v>494.66</c:v>
                </c:pt>
                <c:pt idx="58">
                  <c:v>500.33499999999998</c:v>
                </c:pt>
                <c:pt idx="59">
                  <c:v>506.005</c:v>
                </c:pt>
                <c:pt idx="60">
                  <c:v>511.66800000000001</c:v>
                </c:pt>
                <c:pt idx="61">
                  <c:v>517.32500000000005</c:v>
                </c:pt>
                <c:pt idx="62">
                  <c:v>522.97699999999998</c:v>
                </c:pt>
                <c:pt idx="63">
                  <c:v>528.62199999999996</c:v>
                </c:pt>
                <c:pt idx="64">
                  <c:v>534.26099999999997</c:v>
                </c:pt>
                <c:pt idx="65">
                  <c:v>539.89400000000001</c:v>
                </c:pt>
                <c:pt idx="66">
                  <c:v>545.52099999999996</c:v>
                </c:pt>
                <c:pt idx="67">
                  <c:v>551.14099999999996</c:v>
                </c:pt>
                <c:pt idx="68">
                  <c:v>556.75599999999997</c:v>
                </c:pt>
                <c:pt idx="69">
                  <c:v>562.36500000000001</c:v>
                </c:pt>
                <c:pt idx="70">
                  <c:v>567.96799999999996</c:v>
                </c:pt>
                <c:pt idx="71">
                  <c:v>573.56500000000005</c:v>
                </c:pt>
                <c:pt idx="72">
                  <c:v>579.15499999999997</c:v>
                </c:pt>
                <c:pt idx="73">
                  <c:v>584.74</c:v>
                </c:pt>
                <c:pt idx="74">
                  <c:v>590.31899999999996</c:v>
                </c:pt>
                <c:pt idx="75">
                  <c:v>595.89200000000005</c:v>
                </c:pt>
                <c:pt idx="76">
                  <c:v>601.45899999999995</c:v>
                </c:pt>
                <c:pt idx="77">
                  <c:v>607.02</c:v>
                </c:pt>
                <c:pt idx="78">
                  <c:v>612.57500000000005</c:v>
                </c:pt>
                <c:pt idx="79">
                  <c:v>618.12400000000002</c:v>
                </c:pt>
                <c:pt idx="80">
                  <c:v>623.66700000000003</c:v>
                </c:pt>
                <c:pt idx="81">
                  <c:v>629.20399999999995</c:v>
                </c:pt>
                <c:pt idx="82">
                  <c:v>634.73500000000001</c:v>
                </c:pt>
                <c:pt idx="83">
                  <c:v>640.26099999999997</c:v>
                </c:pt>
                <c:pt idx="84">
                  <c:v>645.78099999999995</c:v>
                </c:pt>
                <c:pt idx="85">
                  <c:v>651.29399999999998</c:v>
                </c:pt>
                <c:pt idx="86">
                  <c:v>656.80200000000002</c:v>
                </c:pt>
                <c:pt idx="87">
                  <c:v>662.30399999999997</c:v>
                </c:pt>
                <c:pt idx="88">
                  <c:v>667.8</c:v>
                </c:pt>
                <c:pt idx="89">
                  <c:v>673.29</c:v>
                </c:pt>
                <c:pt idx="90">
                  <c:v>678.77499999999998</c:v>
                </c:pt>
                <c:pt idx="91">
                  <c:v>684.25400000000002</c:v>
                </c:pt>
                <c:pt idx="92">
                  <c:v>689.726</c:v>
                </c:pt>
                <c:pt idx="93">
                  <c:v>695.19299999999998</c:v>
                </c:pt>
                <c:pt idx="94">
                  <c:v>700.65499999999997</c:v>
                </c:pt>
                <c:pt idx="95">
                  <c:v>706.11</c:v>
                </c:pt>
                <c:pt idx="96">
                  <c:v>711.56</c:v>
                </c:pt>
                <c:pt idx="97">
                  <c:v>717.00400000000002</c:v>
                </c:pt>
                <c:pt idx="98">
                  <c:v>722.44200000000001</c:v>
                </c:pt>
                <c:pt idx="99">
                  <c:v>727.87400000000002</c:v>
                </c:pt>
                <c:pt idx="100">
                  <c:v>733.30100000000004</c:v>
                </c:pt>
                <c:pt idx="101">
                  <c:v>738.72199999999998</c:v>
                </c:pt>
                <c:pt idx="102">
                  <c:v>744.13699999999994</c:v>
                </c:pt>
                <c:pt idx="103">
                  <c:v>749.54700000000003</c:v>
                </c:pt>
                <c:pt idx="104">
                  <c:v>754.95100000000002</c:v>
                </c:pt>
                <c:pt idx="105">
                  <c:v>760.34900000000005</c:v>
                </c:pt>
                <c:pt idx="106">
                  <c:v>765.74099999999999</c:v>
                </c:pt>
                <c:pt idx="107">
                  <c:v>771.12800000000004</c:v>
                </c:pt>
                <c:pt idx="108">
                  <c:v>776.50900000000001</c:v>
                </c:pt>
                <c:pt idx="109">
                  <c:v>781.88499999999999</c:v>
                </c:pt>
                <c:pt idx="110">
                  <c:v>787.25400000000002</c:v>
                </c:pt>
                <c:pt idx="111">
                  <c:v>792.61800000000005</c:v>
                </c:pt>
                <c:pt idx="112">
                  <c:v>797.97699999999998</c:v>
                </c:pt>
                <c:pt idx="113">
                  <c:v>803.33</c:v>
                </c:pt>
                <c:pt idx="114">
                  <c:v>808.67700000000002</c:v>
                </c:pt>
                <c:pt idx="115">
                  <c:v>814.01900000000001</c:v>
                </c:pt>
                <c:pt idx="116">
                  <c:v>819.35500000000002</c:v>
                </c:pt>
                <c:pt idx="117">
                  <c:v>824.68600000000004</c:v>
                </c:pt>
                <c:pt idx="118">
                  <c:v>830.01099999999997</c:v>
                </c:pt>
                <c:pt idx="119">
                  <c:v>835.33</c:v>
                </c:pt>
                <c:pt idx="120">
                  <c:v>840.64400000000001</c:v>
                </c:pt>
                <c:pt idx="121">
                  <c:v>845.952</c:v>
                </c:pt>
                <c:pt idx="122">
                  <c:v>851.255</c:v>
                </c:pt>
                <c:pt idx="123">
                  <c:v>856.55200000000002</c:v>
                </c:pt>
                <c:pt idx="124">
                  <c:v>861.84400000000005</c:v>
                </c:pt>
                <c:pt idx="125">
                  <c:v>867.13</c:v>
                </c:pt>
                <c:pt idx="126">
                  <c:v>872.41</c:v>
                </c:pt>
                <c:pt idx="127">
                  <c:v>877.68600000000004</c:v>
                </c:pt>
                <c:pt idx="128">
                  <c:v>882.95500000000004</c:v>
                </c:pt>
                <c:pt idx="129">
                  <c:v>888.21900000000005</c:v>
                </c:pt>
                <c:pt idx="130">
                  <c:v>893.47799999999995</c:v>
                </c:pt>
                <c:pt idx="131">
                  <c:v>898.73099999999999</c:v>
                </c:pt>
                <c:pt idx="132">
                  <c:v>903.97900000000004</c:v>
                </c:pt>
                <c:pt idx="133">
                  <c:v>909.221</c:v>
                </c:pt>
                <c:pt idx="134">
                  <c:v>914.45799999999997</c:v>
                </c:pt>
                <c:pt idx="135">
                  <c:v>919.69</c:v>
                </c:pt>
                <c:pt idx="136">
                  <c:v>924.91600000000005</c:v>
                </c:pt>
                <c:pt idx="137">
                  <c:v>930.13599999999997</c:v>
                </c:pt>
                <c:pt idx="138">
                  <c:v>935.351</c:v>
                </c:pt>
                <c:pt idx="139">
                  <c:v>940.56100000000004</c:v>
                </c:pt>
                <c:pt idx="140">
                  <c:v>945.76599999999996</c:v>
                </c:pt>
                <c:pt idx="141">
                  <c:v>950.96500000000003</c:v>
                </c:pt>
                <c:pt idx="142">
                  <c:v>956.15800000000002</c:v>
                </c:pt>
                <c:pt idx="143">
                  <c:v>961.34699999999998</c:v>
                </c:pt>
                <c:pt idx="144">
                  <c:v>966.529</c:v>
                </c:pt>
                <c:pt idx="145">
                  <c:v>971.70699999999999</c:v>
                </c:pt>
                <c:pt idx="146">
                  <c:v>976.87900000000002</c:v>
                </c:pt>
                <c:pt idx="147">
                  <c:v>982.04600000000005</c:v>
                </c:pt>
                <c:pt idx="148">
                  <c:v>987.20799999999997</c:v>
                </c:pt>
                <c:pt idx="149">
                  <c:v>992.36400000000003</c:v>
                </c:pt>
                <c:pt idx="150">
                  <c:v>997.51499999999999</c:v>
                </c:pt>
                <c:pt idx="151">
                  <c:v>1002.66</c:v>
                </c:pt>
                <c:pt idx="152">
                  <c:v>1007.801</c:v>
                </c:pt>
                <c:pt idx="153">
                  <c:v>1012.936</c:v>
                </c:pt>
                <c:pt idx="154">
                  <c:v>1018.066</c:v>
                </c:pt>
                <c:pt idx="155">
                  <c:v>1023.19</c:v>
                </c:pt>
                <c:pt idx="156">
                  <c:v>1028.309</c:v>
                </c:pt>
                <c:pt idx="157">
                  <c:v>1033.423</c:v>
                </c:pt>
                <c:pt idx="158">
                  <c:v>1038.5319999999999</c:v>
                </c:pt>
                <c:pt idx="159">
                  <c:v>1043.636</c:v>
                </c:pt>
                <c:pt idx="160">
                  <c:v>1048.7339999999999</c:v>
                </c:pt>
                <c:pt idx="161">
                  <c:v>1053.827</c:v>
                </c:pt>
                <c:pt idx="162">
                  <c:v>1058.915</c:v>
                </c:pt>
                <c:pt idx="163">
                  <c:v>1063.998</c:v>
                </c:pt>
                <c:pt idx="164">
                  <c:v>1069.075</c:v>
                </c:pt>
                <c:pt idx="165">
                  <c:v>1074.1469999999999</c:v>
                </c:pt>
                <c:pt idx="166">
                  <c:v>1079.2139999999999</c:v>
                </c:pt>
                <c:pt idx="167">
                  <c:v>1084.2760000000001</c:v>
                </c:pt>
                <c:pt idx="168">
                  <c:v>1089.3330000000001</c:v>
                </c:pt>
                <c:pt idx="169">
                  <c:v>1094.385</c:v>
                </c:pt>
                <c:pt idx="170">
                  <c:v>1099.431</c:v>
                </c:pt>
                <c:pt idx="171">
                  <c:v>1104.472</c:v>
                </c:pt>
                <c:pt idx="172">
                  <c:v>1109.509</c:v>
                </c:pt>
                <c:pt idx="173">
                  <c:v>1114.54</c:v>
                </c:pt>
                <c:pt idx="174">
                  <c:v>1119.5650000000001</c:v>
                </c:pt>
                <c:pt idx="175">
                  <c:v>1124.586</c:v>
                </c:pt>
                <c:pt idx="176">
                  <c:v>1129.6020000000001</c:v>
                </c:pt>
                <c:pt idx="177">
                  <c:v>1134.6130000000001</c:v>
                </c:pt>
                <c:pt idx="178">
                  <c:v>1139.6179999999999</c:v>
                </c:pt>
                <c:pt idx="179">
                  <c:v>1144.6189999999999</c:v>
                </c:pt>
                <c:pt idx="180">
                  <c:v>1149.614</c:v>
                </c:pt>
                <c:pt idx="181">
                  <c:v>1154.604</c:v>
                </c:pt>
                <c:pt idx="182">
                  <c:v>1159.5889999999999</c:v>
                </c:pt>
                <c:pt idx="183">
                  <c:v>1164.57</c:v>
                </c:pt>
                <c:pt idx="184">
                  <c:v>1169.5450000000001</c:v>
                </c:pt>
                <c:pt idx="185">
                  <c:v>1174.5150000000001</c:v>
                </c:pt>
                <c:pt idx="186">
                  <c:v>1179.48</c:v>
                </c:pt>
                <c:pt idx="187">
                  <c:v>1184.44</c:v>
                </c:pt>
                <c:pt idx="188">
                  <c:v>1189.395</c:v>
                </c:pt>
                <c:pt idx="189">
                  <c:v>1194.345</c:v>
                </c:pt>
                <c:pt idx="190">
                  <c:v>1199.29</c:v>
                </c:pt>
                <c:pt idx="191">
                  <c:v>1204.23</c:v>
                </c:pt>
                <c:pt idx="192">
                  <c:v>1209.165</c:v>
                </c:pt>
                <c:pt idx="193">
                  <c:v>1214.095</c:v>
                </c:pt>
                <c:pt idx="194">
                  <c:v>1219.021</c:v>
                </c:pt>
                <c:pt idx="195">
                  <c:v>1223.941</c:v>
                </c:pt>
                <c:pt idx="196">
                  <c:v>1228.856</c:v>
                </c:pt>
                <c:pt idx="197">
                  <c:v>1233.7660000000001</c:v>
                </c:pt>
                <c:pt idx="198">
                  <c:v>1238.672</c:v>
                </c:pt>
                <c:pt idx="199">
                  <c:v>1243.5719999999999</c:v>
                </c:pt>
                <c:pt idx="200">
                  <c:v>1248.4670000000001</c:v>
                </c:pt>
                <c:pt idx="201">
                  <c:v>1253.3579999999999</c:v>
                </c:pt>
                <c:pt idx="202">
                  <c:v>1258.2439999999999</c:v>
                </c:pt>
                <c:pt idx="203">
                  <c:v>1263.124</c:v>
                </c:pt>
                <c:pt idx="204">
                  <c:v>1268</c:v>
                </c:pt>
                <c:pt idx="205">
                  <c:v>1272.8710000000001</c:v>
                </c:pt>
                <c:pt idx="206">
                  <c:v>1277.7370000000001</c:v>
                </c:pt>
                <c:pt idx="207">
                  <c:v>1282.5989999999999</c:v>
                </c:pt>
                <c:pt idx="208">
                  <c:v>1287.4549999999999</c:v>
                </c:pt>
                <c:pt idx="209">
                  <c:v>1292.306</c:v>
                </c:pt>
                <c:pt idx="210">
                  <c:v>1297.153</c:v>
                </c:pt>
                <c:pt idx="211">
                  <c:v>1301.9949999999999</c:v>
                </c:pt>
                <c:pt idx="212">
                  <c:v>1306.8320000000001</c:v>
                </c:pt>
                <c:pt idx="213">
                  <c:v>1311.664</c:v>
                </c:pt>
                <c:pt idx="214">
                  <c:v>1316.491</c:v>
                </c:pt>
                <c:pt idx="215">
                  <c:v>1321.3140000000001</c:v>
                </c:pt>
                <c:pt idx="216">
                  <c:v>1326.1320000000001</c:v>
                </c:pt>
                <c:pt idx="217">
                  <c:v>1330.9449999999999</c:v>
                </c:pt>
                <c:pt idx="218">
                  <c:v>1335.7529999999999</c:v>
                </c:pt>
                <c:pt idx="219">
                  <c:v>1340.556</c:v>
                </c:pt>
                <c:pt idx="220">
                  <c:v>1345.354</c:v>
                </c:pt>
                <c:pt idx="221">
                  <c:v>1350.1479999999999</c:v>
                </c:pt>
                <c:pt idx="222">
                  <c:v>1354.9369999999999</c:v>
                </c:pt>
                <c:pt idx="223">
                  <c:v>1359.722</c:v>
                </c:pt>
                <c:pt idx="224">
                  <c:v>1364.501</c:v>
                </c:pt>
                <c:pt idx="225">
                  <c:v>1369.2760000000001</c:v>
                </c:pt>
                <c:pt idx="226">
                  <c:v>1374.046</c:v>
                </c:pt>
                <c:pt idx="227">
                  <c:v>1378.8109999999999</c:v>
                </c:pt>
                <c:pt idx="228">
                  <c:v>1383.5719999999999</c:v>
                </c:pt>
                <c:pt idx="229">
                  <c:v>1388.327</c:v>
                </c:pt>
                <c:pt idx="230">
                  <c:v>1393.079</c:v>
                </c:pt>
                <c:pt idx="231">
                  <c:v>1397.825</c:v>
                </c:pt>
                <c:pt idx="232">
                  <c:v>1402.567</c:v>
                </c:pt>
                <c:pt idx="233">
                  <c:v>1407.3040000000001</c:v>
                </c:pt>
                <c:pt idx="234">
                  <c:v>1412.0360000000001</c:v>
                </c:pt>
                <c:pt idx="235">
                  <c:v>1416.7639999999999</c:v>
                </c:pt>
                <c:pt idx="236">
                  <c:v>1421.4870000000001</c:v>
                </c:pt>
                <c:pt idx="237">
                  <c:v>1426.2049999999999</c:v>
                </c:pt>
                <c:pt idx="238">
                  <c:v>1430.9190000000001</c:v>
                </c:pt>
                <c:pt idx="239">
                  <c:v>1435.6279999999999</c:v>
                </c:pt>
                <c:pt idx="240">
                  <c:v>1440.3330000000001</c:v>
                </c:pt>
                <c:pt idx="241">
                  <c:v>1445.0319999999999</c:v>
                </c:pt>
                <c:pt idx="242">
                  <c:v>1449.7270000000001</c:v>
                </c:pt>
                <c:pt idx="243">
                  <c:v>1454.4179999999999</c:v>
                </c:pt>
                <c:pt idx="244">
                  <c:v>1459.104</c:v>
                </c:pt>
                <c:pt idx="245">
                  <c:v>1463.7850000000001</c:v>
                </c:pt>
                <c:pt idx="246">
                  <c:v>1468.462</c:v>
                </c:pt>
                <c:pt idx="247">
                  <c:v>1473.134</c:v>
                </c:pt>
                <c:pt idx="248">
                  <c:v>1477.8019999999999</c:v>
                </c:pt>
                <c:pt idx="249">
                  <c:v>1482.4649999999999</c:v>
                </c:pt>
                <c:pt idx="250">
                  <c:v>1487.123</c:v>
                </c:pt>
                <c:pt idx="251">
                  <c:v>1491.777</c:v>
                </c:pt>
                <c:pt idx="252">
                  <c:v>1496.4259999999999</c:v>
                </c:pt>
                <c:pt idx="253">
                  <c:v>1501.0709999999999</c:v>
                </c:pt>
                <c:pt idx="254">
                  <c:v>1505.711</c:v>
                </c:pt>
                <c:pt idx="255">
                  <c:v>1510.347</c:v>
                </c:pt>
                <c:pt idx="256">
                  <c:v>1514.9780000000001</c:v>
                </c:pt>
                <c:pt idx="257">
                  <c:v>1519.604</c:v>
                </c:pt>
                <c:pt idx="258">
                  <c:v>1524.2260000000001</c:v>
                </c:pt>
                <c:pt idx="259">
                  <c:v>1528.8440000000001</c:v>
                </c:pt>
                <c:pt idx="260">
                  <c:v>1533.4570000000001</c:v>
                </c:pt>
                <c:pt idx="261">
                  <c:v>1538.0650000000001</c:v>
                </c:pt>
                <c:pt idx="262">
                  <c:v>1542.6690000000001</c:v>
                </c:pt>
                <c:pt idx="263">
                  <c:v>1547.269</c:v>
                </c:pt>
                <c:pt idx="264">
                  <c:v>1551.864</c:v>
                </c:pt>
                <c:pt idx="265">
                  <c:v>1556.454</c:v>
                </c:pt>
                <c:pt idx="266">
                  <c:v>1561.0409999999999</c:v>
                </c:pt>
                <c:pt idx="267">
                  <c:v>1565.6220000000001</c:v>
                </c:pt>
                <c:pt idx="268">
                  <c:v>1570.1990000000001</c:v>
                </c:pt>
                <c:pt idx="269">
                  <c:v>1574.7719999999999</c:v>
                </c:pt>
                <c:pt idx="270">
                  <c:v>1579.34</c:v>
                </c:pt>
                <c:pt idx="271">
                  <c:v>1583.904</c:v>
                </c:pt>
                <c:pt idx="272">
                  <c:v>1588.4639999999999</c:v>
                </c:pt>
                <c:pt idx="273">
                  <c:v>1593.019</c:v>
                </c:pt>
                <c:pt idx="274">
                  <c:v>1597.569</c:v>
                </c:pt>
                <c:pt idx="275">
                  <c:v>1602.115</c:v>
                </c:pt>
                <c:pt idx="276">
                  <c:v>1606.6569999999999</c:v>
                </c:pt>
                <c:pt idx="277">
                  <c:v>1611.1949999999999</c:v>
                </c:pt>
                <c:pt idx="278">
                  <c:v>1615.7280000000001</c:v>
                </c:pt>
                <c:pt idx="279">
                  <c:v>1620.2560000000001</c:v>
                </c:pt>
                <c:pt idx="280">
                  <c:v>1624.78</c:v>
                </c:pt>
                <c:pt idx="281">
                  <c:v>1629.3</c:v>
                </c:pt>
                <c:pt idx="282">
                  <c:v>1633.816</c:v>
                </c:pt>
                <c:pt idx="283">
                  <c:v>1638.327</c:v>
                </c:pt>
                <c:pt idx="284">
                  <c:v>1642.8340000000001</c:v>
                </c:pt>
                <c:pt idx="285">
                  <c:v>1647.336</c:v>
                </c:pt>
                <c:pt idx="286">
                  <c:v>1651.8340000000001</c:v>
                </c:pt>
                <c:pt idx="287">
                  <c:v>1656.328</c:v>
                </c:pt>
                <c:pt idx="288">
                  <c:v>1660.817</c:v>
                </c:pt>
                <c:pt idx="289">
                  <c:v>1665.3019999999999</c:v>
                </c:pt>
                <c:pt idx="290">
                  <c:v>1669.7829999999999</c:v>
                </c:pt>
                <c:pt idx="291">
                  <c:v>1674.259</c:v>
                </c:pt>
                <c:pt idx="292">
                  <c:v>1678.732</c:v>
                </c:pt>
                <c:pt idx="293">
                  <c:v>1683.1990000000001</c:v>
                </c:pt>
                <c:pt idx="294">
                  <c:v>1687.663</c:v>
                </c:pt>
                <c:pt idx="295">
                  <c:v>1692.1220000000001</c:v>
                </c:pt>
                <c:pt idx="296">
                  <c:v>1696.577</c:v>
                </c:pt>
                <c:pt idx="297">
                  <c:v>1701.028</c:v>
                </c:pt>
                <c:pt idx="298">
                  <c:v>1705.4739999999999</c:v>
                </c:pt>
                <c:pt idx="299">
                  <c:v>1709.9169999999999</c:v>
                </c:pt>
                <c:pt idx="300">
                  <c:v>1714.355</c:v>
                </c:pt>
                <c:pt idx="301">
                  <c:v>1718.788</c:v>
                </c:pt>
                <c:pt idx="302">
                  <c:v>1723.2180000000001</c:v>
                </c:pt>
                <c:pt idx="303">
                  <c:v>1727.643</c:v>
                </c:pt>
                <c:pt idx="304">
                  <c:v>1732.0640000000001</c:v>
                </c:pt>
                <c:pt idx="305">
                  <c:v>1736.481</c:v>
                </c:pt>
                <c:pt idx="306">
                  <c:v>1740.893</c:v>
                </c:pt>
                <c:pt idx="307">
                  <c:v>1745.3009999999999</c:v>
                </c:pt>
                <c:pt idx="308">
                  <c:v>1749.7049999999999</c:v>
                </c:pt>
                <c:pt idx="309">
                  <c:v>1754.105</c:v>
                </c:pt>
                <c:pt idx="310">
                  <c:v>1758.501</c:v>
                </c:pt>
                <c:pt idx="311">
                  <c:v>1762.893</c:v>
                </c:pt>
                <c:pt idx="312">
                  <c:v>1767.28</c:v>
                </c:pt>
                <c:pt idx="313">
                  <c:v>1771.663</c:v>
                </c:pt>
                <c:pt idx="314">
                  <c:v>1776.0419999999999</c:v>
                </c:pt>
                <c:pt idx="315">
                  <c:v>1780.4169999999999</c:v>
                </c:pt>
                <c:pt idx="316">
                  <c:v>1784.787</c:v>
                </c:pt>
                <c:pt idx="317">
                  <c:v>1789.154</c:v>
                </c:pt>
                <c:pt idx="318">
                  <c:v>1793.5160000000001</c:v>
                </c:pt>
                <c:pt idx="319">
                  <c:v>1797.874</c:v>
                </c:pt>
                <c:pt idx="320">
                  <c:v>1802.2280000000001</c:v>
                </c:pt>
                <c:pt idx="321">
                  <c:v>1806.578</c:v>
                </c:pt>
                <c:pt idx="322">
                  <c:v>1810.924</c:v>
                </c:pt>
                <c:pt idx="323">
                  <c:v>1815.2660000000001</c:v>
                </c:pt>
                <c:pt idx="324">
                  <c:v>1819.6030000000001</c:v>
                </c:pt>
                <c:pt idx="325">
                  <c:v>1823.9369999999999</c:v>
                </c:pt>
                <c:pt idx="326">
                  <c:v>1828.2660000000001</c:v>
                </c:pt>
                <c:pt idx="327">
                  <c:v>1832.5909999999999</c:v>
                </c:pt>
                <c:pt idx="328">
                  <c:v>1836.913</c:v>
                </c:pt>
                <c:pt idx="329">
                  <c:v>1841.23</c:v>
                </c:pt>
                <c:pt idx="330">
                  <c:v>1845.5429999999999</c:v>
                </c:pt>
                <c:pt idx="331">
                  <c:v>1849.8520000000001</c:v>
                </c:pt>
                <c:pt idx="332">
                  <c:v>1854.1559999999999</c:v>
                </c:pt>
                <c:pt idx="333">
                  <c:v>1858.4570000000001</c:v>
                </c:pt>
                <c:pt idx="334">
                  <c:v>1862.7539999999999</c:v>
                </c:pt>
                <c:pt idx="335">
                  <c:v>1867.047</c:v>
                </c:pt>
                <c:pt idx="336">
                  <c:v>1871.335</c:v>
                </c:pt>
                <c:pt idx="337">
                  <c:v>1875.62</c:v>
                </c:pt>
                <c:pt idx="338">
                  <c:v>1879.9</c:v>
                </c:pt>
                <c:pt idx="339">
                  <c:v>1884.1769999999999</c:v>
                </c:pt>
                <c:pt idx="340">
                  <c:v>1888.4490000000001</c:v>
                </c:pt>
                <c:pt idx="341">
                  <c:v>1892.7180000000001</c:v>
                </c:pt>
                <c:pt idx="342">
                  <c:v>1896.982</c:v>
                </c:pt>
                <c:pt idx="343">
                  <c:v>1901.2429999999999</c:v>
                </c:pt>
                <c:pt idx="344">
                  <c:v>1905.499</c:v>
                </c:pt>
                <c:pt idx="345">
                  <c:v>1909.752</c:v>
                </c:pt>
                <c:pt idx="346">
                  <c:v>1914</c:v>
                </c:pt>
                <c:pt idx="347">
                  <c:v>1918.2449999999999</c:v>
                </c:pt>
                <c:pt idx="348">
                  <c:v>1922.4849999999999</c:v>
                </c:pt>
                <c:pt idx="349">
                  <c:v>1926.722</c:v>
                </c:pt>
                <c:pt idx="350">
                  <c:v>1930.954</c:v>
                </c:pt>
                <c:pt idx="351">
                  <c:v>1935.183</c:v>
                </c:pt>
                <c:pt idx="352">
                  <c:v>1939.4079999999999</c:v>
                </c:pt>
                <c:pt idx="353">
                  <c:v>1943.6279999999999</c:v>
                </c:pt>
                <c:pt idx="354">
                  <c:v>1947.845</c:v>
                </c:pt>
                <c:pt idx="355">
                  <c:v>1952.058</c:v>
                </c:pt>
                <c:pt idx="356">
                  <c:v>1956.2670000000001</c:v>
                </c:pt>
                <c:pt idx="357">
                  <c:v>1960.472</c:v>
                </c:pt>
                <c:pt idx="358">
                  <c:v>1964.673</c:v>
                </c:pt>
                <c:pt idx="359">
                  <c:v>1968.87</c:v>
                </c:pt>
                <c:pt idx="360">
                  <c:v>1973.0630000000001</c:v>
                </c:pt>
                <c:pt idx="361">
                  <c:v>1977.252</c:v>
                </c:pt>
                <c:pt idx="362">
                  <c:v>1981.4380000000001</c:v>
                </c:pt>
                <c:pt idx="363">
                  <c:v>1985.6189999999999</c:v>
                </c:pt>
                <c:pt idx="364">
                  <c:v>1989.797</c:v>
                </c:pt>
                <c:pt idx="365">
                  <c:v>1993.971</c:v>
                </c:pt>
                <c:pt idx="366">
                  <c:v>1998.14</c:v>
                </c:pt>
                <c:pt idx="367">
                  <c:v>2002.306</c:v>
                </c:pt>
                <c:pt idx="368">
                  <c:v>2006.4690000000001</c:v>
                </c:pt>
                <c:pt idx="369">
                  <c:v>2010.627</c:v>
                </c:pt>
                <c:pt idx="370">
                  <c:v>2014.7809999999999</c:v>
                </c:pt>
                <c:pt idx="371">
                  <c:v>2018.932</c:v>
                </c:pt>
                <c:pt idx="372">
                  <c:v>2023.078</c:v>
                </c:pt>
                <c:pt idx="373">
                  <c:v>2027.221</c:v>
                </c:pt>
                <c:pt idx="374">
                  <c:v>2031.36</c:v>
                </c:pt>
                <c:pt idx="375">
                  <c:v>2035.4949999999999</c:v>
                </c:pt>
                <c:pt idx="376">
                  <c:v>2039.627</c:v>
                </c:pt>
                <c:pt idx="377">
                  <c:v>2043.7539999999999</c:v>
                </c:pt>
                <c:pt idx="378">
                  <c:v>2047.8779999999999</c:v>
                </c:pt>
                <c:pt idx="379">
                  <c:v>2051.998</c:v>
                </c:pt>
                <c:pt idx="380">
                  <c:v>2056.114</c:v>
                </c:pt>
                <c:pt idx="381">
                  <c:v>2060.2260000000001</c:v>
                </c:pt>
                <c:pt idx="382">
                  <c:v>2064.3339999999998</c:v>
                </c:pt>
                <c:pt idx="383">
                  <c:v>2068.4389999999999</c:v>
                </c:pt>
                <c:pt idx="384">
                  <c:v>2072.54</c:v>
                </c:pt>
                <c:pt idx="385">
                  <c:v>2076.6370000000002</c:v>
                </c:pt>
                <c:pt idx="386">
                  <c:v>2080.73</c:v>
                </c:pt>
                <c:pt idx="387">
                  <c:v>2084.8200000000002</c:v>
                </c:pt>
                <c:pt idx="388">
                  <c:v>2088.9059999999999</c:v>
                </c:pt>
                <c:pt idx="389">
                  <c:v>2092.9879999999998</c:v>
                </c:pt>
                <c:pt idx="390">
                  <c:v>2097.0659999999998</c:v>
                </c:pt>
                <c:pt idx="391">
                  <c:v>2101.14</c:v>
                </c:pt>
                <c:pt idx="392">
                  <c:v>2105.2109999999998</c:v>
                </c:pt>
                <c:pt idx="393">
                  <c:v>2109.2779999999998</c:v>
                </c:pt>
                <c:pt idx="394">
                  <c:v>2113.3420000000001</c:v>
                </c:pt>
                <c:pt idx="395">
                  <c:v>2117.4009999999998</c:v>
                </c:pt>
                <c:pt idx="396">
                  <c:v>2121.4569999999999</c:v>
                </c:pt>
                <c:pt idx="397">
                  <c:v>2125.509</c:v>
                </c:pt>
                <c:pt idx="398">
                  <c:v>2129.558</c:v>
                </c:pt>
                <c:pt idx="399">
                  <c:v>2133.6019999999999</c:v>
                </c:pt>
                <c:pt idx="400">
                  <c:v>2137.643</c:v>
                </c:pt>
                <c:pt idx="401">
                  <c:v>2141.681</c:v>
                </c:pt>
                <c:pt idx="402">
                  <c:v>2145.7139999999999</c:v>
                </c:pt>
                <c:pt idx="403">
                  <c:v>2149.7440000000001</c:v>
                </c:pt>
                <c:pt idx="404">
                  <c:v>2153.77</c:v>
                </c:pt>
                <c:pt idx="405">
                  <c:v>2157.7930000000001</c:v>
                </c:pt>
                <c:pt idx="406">
                  <c:v>2161.8119999999999</c:v>
                </c:pt>
                <c:pt idx="407">
                  <c:v>2165.8270000000002</c:v>
                </c:pt>
                <c:pt idx="408">
                  <c:v>2169.8380000000002</c:v>
                </c:pt>
                <c:pt idx="409">
                  <c:v>2173.846</c:v>
                </c:pt>
                <c:pt idx="410">
                  <c:v>2177.8510000000001</c:v>
                </c:pt>
                <c:pt idx="411">
                  <c:v>2181.8510000000001</c:v>
                </c:pt>
                <c:pt idx="412">
                  <c:v>2185.848</c:v>
                </c:pt>
                <c:pt idx="413">
                  <c:v>2189.8409999999999</c:v>
                </c:pt>
                <c:pt idx="414">
                  <c:v>2193.8310000000001</c:v>
                </c:pt>
                <c:pt idx="415">
                  <c:v>2197.817</c:v>
                </c:pt>
                <c:pt idx="416">
                  <c:v>2201.799</c:v>
                </c:pt>
                <c:pt idx="417">
                  <c:v>2205.7779999999998</c:v>
                </c:pt>
                <c:pt idx="418">
                  <c:v>2209.7530000000002</c:v>
                </c:pt>
                <c:pt idx="419">
                  <c:v>2213.7249999999999</c:v>
                </c:pt>
                <c:pt idx="420">
                  <c:v>2217.6930000000002</c:v>
                </c:pt>
                <c:pt idx="421">
                  <c:v>2221.6570000000002</c:v>
                </c:pt>
                <c:pt idx="422">
                  <c:v>2225.6179999999999</c:v>
                </c:pt>
                <c:pt idx="423">
                  <c:v>2229.5749999999998</c:v>
                </c:pt>
                <c:pt idx="424">
                  <c:v>2233.529</c:v>
                </c:pt>
                <c:pt idx="425">
                  <c:v>2237.4789999999998</c:v>
                </c:pt>
                <c:pt idx="426">
                  <c:v>2241.4250000000002</c:v>
                </c:pt>
                <c:pt idx="427">
                  <c:v>2245.3679999999999</c:v>
                </c:pt>
                <c:pt idx="428">
                  <c:v>2249.3069999999998</c:v>
                </c:pt>
                <c:pt idx="429">
                  <c:v>2253.2429999999999</c:v>
                </c:pt>
                <c:pt idx="430">
                  <c:v>2257.1750000000002</c:v>
                </c:pt>
                <c:pt idx="431">
                  <c:v>2261.1039999999998</c:v>
                </c:pt>
                <c:pt idx="432">
                  <c:v>2265.029</c:v>
                </c:pt>
                <c:pt idx="433">
                  <c:v>2268.9499999999998</c:v>
                </c:pt>
                <c:pt idx="434">
                  <c:v>2272.8679999999999</c:v>
                </c:pt>
                <c:pt idx="435">
                  <c:v>2276.7829999999999</c:v>
                </c:pt>
                <c:pt idx="436">
                  <c:v>2280.694</c:v>
                </c:pt>
                <c:pt idx="437">
                  <c:v>2284.6010000000001</c:v>
                </c:pt>
                <c:pt idx="438">
                  <c:v>2288.5050000000001</c:v>
                </c:pt>
                <c:pt idx="439">
                  <c:v>2292.4050000000002</c:v>
                </c:pt>
                <c:pt idx="440">
                  <c:v>2296.3020000000001</c:v>
                </c:pt>
                <c:pt idx="441">
                  <c:v>2300.1950000000002</c:v>
                </c:pt>
                <c:pt idx="442">
                  <c:v>2304.085</c:v>
                </c:pt>
                <c:pt idx="443">
                  <c:v>2307.971</c:v>
                </c:pt>
                <c:pt idx="444">
                  <c:v>2311.8539999999998</c:v>
                </c:pt>
                <c:pt idx="445">
                  <c:v>2315.7339999999999</c:v>
                </c:pt>
                <c:pt idx="446">
                  <c:v>2319.6089999999999</c:v>
                </c:pt>
                <c:pt idx="447">
                  <c:v>2323.482</c:v>
                </c:pt>
                <c:pt idx="448">
                  <c:v>2327.3510000000001</c:v>
                </c:pt>
                <c:pt idx="449">
                  <c:v>2331.2159999999999</c:v>
                </c:pt>
                <c:pt idx="450">
                  <c:v>2335.078</c:v>
                </c:pt>
                <c:pt idx="451">
                  <c:v>2338.9369999999999</c:v>
                </c:pt>
                <c:pt idx="452">
                  <c:v>2342.7919999999999</c:v>
                </c:pt>
                <c:pt idx="453">
                  <c:v>2346.643</c:v>
                </c:pt>
                <c:pt idx="454">
                  <c:v>2350.4920000000002</c:v>
                </c:pt>
                <c:pt idx="455">
                  <c:v>2354.3359999999998</c:v>
                </c:pt>
                <c:pt idx="456">
                  <c:v>2358.1779999999999</c:v>
                </c:pt>
                <c:pt idx="457">
                  <c:v>2362.0149999999999</c:v>
                </c:pt>
                <c:pt idx="458">
                  <c:v>2365.85</c:v>
                </c:pt>
                <c:pt idx="459">
                  <c:v>2369.681</c:v>
                </c:pt>
                <c:pt idx="460">
                  <c:v>2373.5079999999998</c:v>
                </c:pt>
                <c:pt idx="461">
                  <c:v>2377.3330000000001</c:v>
                </c:pt>
                <c:pt idx="462">
                  <c:v>2381.1529999999998</c:v>
                </c:pt>
                <c:pt idx="463">
                  <c:v>2384.971</c:v>
                </c:pt>
                <c:pt idx="464">
                  <c:v>2388.7849999999999</c:v>
                </c:pt>
                <c:pt idx="465">
                  <c:v>2392.5949999999998</c:v>
                </c:pt>
                <c:pt idx="466">
                  <c:v>2396.402</c:v>
                </c:pt>
                <c:pt idx="467">
                  <c:v>2400.2060000000001</c:v>
                </c:pt>
                <c:pt idx="468">
                  <c:v>2404.0070000000001</c:v>
                </c:pt>
                <c:pt idx="469">
                  <c:v>2407.8040000000001</c:v>
                </c:pt>
                <c:pt idx="470">
                  <c:v>2411.5970000000002</c:v>
                </c:pt>
                <c:pt idx="471">
                  <c:v>2415.3879999999999</c:v>
                </c:pt>
                <c:pt idx="472">
                  <c:v>2419.174</c:v>
                </c:pt>
                <c:pt idx="473">
                  <c:v>2422.9580000000001</c:v>
                </c:pt>
                <c:pt idx="474">
                  <c:v>2426.7379999999998</c:v>
                </c:pt>
                <c:pt idx="475">
                  <c:v>2430.5149999999999</c:v>
                </c:pt>
                <c:pt idx="476">
                  <c:v>2434.2890000000002</c:v>
                </c:pt>
                <c:pt idx="477">
                  <c:v>2438.0590000000002</c:v>
                </c:pt>
                <c:pt idx="478">
                  <c:v>2441.8249999999998</c:v>
                </c:pt>
                <c:pt idx="479">
                  <c:v>2445.5889999999999</c:v>
                </c:pt>
                <c:pt idx="480">
                  <c:v>2449.3490000000002</c:v>
                </c:pt>
                <c:pt idx="481">
                  <c:v>2453.1060000000002</c:v>
                </c:pt>
                <c:pt idx="482">
                  <c:v>2456.8589999999999</c:v>
                </c:pt>
                <c:pt idx="483">
                  <c:v>2460.61</c:v>
                </c:pt>
                <c:pt idx="484">
                  <c:v>2464.3560000000002</c:v>
                </c:pt>
                <c:pt idx="485">
                  <c:v>2468.1</c:v>
                </c:pt>
                <c:pt idx="486">
                  <c:v>2471.84</c:v>
                </c:pt>
                <c:pt idx="487">
                  <c:v>2475.5770000000002</c:v>
                </c:pt>
                <c:pt idx="488">
                  <c:v>2479.3110000000001</c:v>
                </c:pt>
                <c:pt idx="489">
                  <c:v>2483.0410000000002</c:v>
                </c:pt>
                <c:pt idx="490">
                  <c:v>2486.768</c:v>
                </c:pt>
                <c:pt idx="491">
                  <c:v>2490.4920000000002</c:v>
                </c:pt>
                <c:pt idx="492">
                  <c:v>2494.2130000000002</c:v>
                </c:pt>
                <c:pt idx="493">
                  <c:v>2497.9299999999998</c:v>
                </c:pt>
                <c:pt idx="494">
                  <c:v>2501.6439999999998</c:v>
                </c:pt>
                <c:pt idx="495">
                  <c:v>2505.355</c:v>
                </c:pt>
                <c:pt idx="496">
                  <c:v>2509.0619999999999</c:v>
                </c:pt>
                <c:pt idx="497">
                  <c:v>2512.7660000000001</c:v>
                </c:pt>
                <c:pt idx="498">
                  <c:v>2516.4670000000001</c:v>
                </c:pt>
                <c:pt idx="499">
                  <c:v>2520.165</c:v>
                </c:pt>
                <c:pt idx="500">
                  <c:v>2523.8589999999999</c:v>
                </c:pt>
                <c:pt idx="501">
                  <c:v>2527.5509999999999</c:v>
                </c:pt>
                <c:pt idx="502">
                  <c:v>2531.239</c:v>
                </c:pt>
                <c:pt idx="503">
                  <c:v>2534.9229999999998</c:v>
                </c:pt>
                <c:pt idx="504">
                  <c:v>2538.605</c:v>
                </c:pt>
                <c:pt idx="505">
                  <c:v>2542.2829999999999</c:v>
                </c:pt>
                <c:pt idx="506">
                  <c:v>2545.9580000000001</c:v>
                </c:pt>
                <c:pt idx="507">
                  <c:v>2549.63</c:v>
                </c:pt>
                <c:pt idx="508">
                  <c:v>2553.299</c:v>
                </c:pt>
                <c:pt idx="509">
                  <c:v>2556.9639999999999</c:v>
                </c:pt>
                <c:pt idx="510">
                  <c:v>2560.6260000000002</c:v>
                </c:pt>
                <c:pt idx="511">
                  <c:v>2564.2849999999999</c:v>
                </c:pt>
                <c:pt idx="512">
                  <c:v>2567.9409999999998</c:v>
                </c:pt>
                <c:pt idx="513">
                  <c:v>2571.5940000000001</c:v>
                </c:pt>
                <c:pt idx="514">
                  <c:v>2575.2429999999999</c:v>
                </c:pt>
                <c:pt idx="515">
                  <c:v>2578.89</c:v>
                </c:pt>
                <c:pt idx="516">
                  <c:v>2582.5329999999999</c:v>
                </c:pt>
                <c:pt idx="517">
                  <c:v>2586.1729999999998</c:v>
                </c:pt>
                <c:pt idx="518">
                  <c:v>2589.8090000000002</c:v>
                </c:pt>
                <c:pt idx="519">
                  <c:v>2593.4430000000002</c:v>
                </c:pt>
                <c:pt idx="520">
                  <c:v>2597.0729999999999</c:v>
                </c:pt>
                <c:pt idx="521">
                  <c:v>2600.701</c:v>
                </c:pt>
                <c:pt idx="522">
                  <c:v>2604.3249999999998</c:v>
                </c:pt>
                <c:pt idx="523">
                  <c:v>2607.9459999999999</c:v>
                </c:pt>
                <c:pt idx="524">
                  <c:v>2611.5639999999999</c:v>
                </c:pt>
                <c:pt idx="525">
                  <c:v>2615.1779999999999</c:v>
                </c:pt>
                <c:pt idx="526">
                  <c:v>2618.79</c:v>
                </c:pt>
                <c:pt idx="527">
                  <c:v>2622.3980000000001</c:v>
                </c:pt>
                <c:pt idx="528">
                  <c:v>2626.0039999999999</c:v>
                </c:pt>
                <c:pt idx="529">
                  <c:v>2629.6060000000002</c:v>
                </c:pt>
                <c:pt idx="530">
                  <c:v>2633.2049999999999</c:v>
                </c:pt>
                <c:pt idx="531">
                  <c:v>2636.8009999999999</c:v>
                </c:pt>
                <c:pt idx="532">
                  <c:v>2640.3939999999998</c:v>
                </c:pt>
                <c:pt idx="533">
                  <c:v>2643.9830000000002</c:v>
                </c:pt>
                <c:pt idx="534">
                  <c:v>2647.57</c:v>
                </c:pt>
                <c:pt idx="535">
                  <c:v>2651.1529999999998</c:v>
                </c:pt>
                <c:pt idx="536">
                  <c:v>2654.7339999999999</c:v>
                </c:pt>
                <c:pt idx="537">
                  <c:v>2658.3110000000001</c:v>
                </c:pt>
                <c:pt idx="538">
                  <c:v>2661.8850000000002</c:v>
                </c:pt>
                <c:pt idx="539">
                  <c:v>2665.4560000000001</c:v>
                </c:pt>
                <c:pt idx="540">
                  <c:v>2669.0250000000001</c:v>
                </c:pt>
                <c:pt idx="541">
                  <c:v>2672.5889999999999</c:v>
                </c:pt>
                <c:pt idx="542">
                  <c:v>2676.1509999999998</c:v>
                </c:pt>
                <c:pt idx="543">
                  <c:v>2679.71</c:v>
                </c:pt>
                <c:pt idx="544">
                  <c:v>2683.2660000000001</c:v>
                </c:pt>
                <c:pt idx="545">
                  <c:v>2686.819</c:v>
                </c:pt>
                <c:pt idx="546">
                  <c:v>2690.3679999999999</c:v>
                </c:pt>
                <c:pt idx="547">
                  <c:v>2693.915</c:v>
                </c:pt>
                <c:pt idx="548">
                  <c:v>2697.4580000000001</c:v>
                </c:pt>
                <c:pt idx="549">
                  <c:v>2700.9989999999998</c:v>
                </c:pt>
                <c:pt idx="550">
                  <c:v>2704.5360000000001</c:v>
                </c:pt>
                <c:pt idx="551">
                  <c:v>2708.0709999999999</c:v>
                </c:pt>
                <c:pt idx="552">
                  <c:v>2711.6019999999999</c:v>
                </c:pt>
                <c:pt idx="553">
                  <c:v>2715.13</c:v>
                </c:pt>
                <c:pt idx="554">
                  <c:v>2718.6559999999999</c:v>
                </c:pt>
                <c:pt idx="555">
                  <c:v>2722.1779999999999</c:v>
                </c:pt>
                <c:pt idx="556">
                  <c:v>2725.6970000000001</c:v>
                </c:pt>
                <c:pt idx="557">
                  <c:v>2729.2139999999999</c:v>
                </c:pt>
                <c:pt idx="558">
                  <c:v>2732.7269999999999</c:v>
                </c:pt>
                <c:pt idx="559">
                  <c:v>2736.2370000000001</c:v>
                </c:pt>
                <c:pt idx="560">
                  <c:v>2739.7440000000001</c:v>
                </c:pt>
                <c:pt idx="561">
                  <c:v>2743.2489999999998</c:v>
                </c:pt>
                <c:pt idx="562">
                  <c:v>2746.75</c:v>
                </c:pt>
                <c:pt idx="563">
                  <c:v>2750.248</c:v>
                </c:pt>
                <c:pt idx="564">
                  <c:v>2753.7429999999999</c:v>
                </c:pt>
                <c:pt idx="565">
                  <c:v>2757.2359999999999</c:v>
                </c:pt>
                <c:pt idx="566">
                  <c:v>2760.7249999999999</c:v>
                </c:pt>
                <c:pt idx="567">
                  <c:v>2764.2109999999998</c:v>
                </c:pt>
                <c:pt idx="568">
                  <c:v>2767.6950000000002</c:v>
                </c:pt>
                <c:pt idx="569">
                  <c:v>2771.1750000000002</c:v>
                </c:pt>
                <c:pt idx="570">
                  <c:v>2774.652</c:v>
                </c:pt>
                <c:pt idx="571">
                  <c:v>2778.127</c:v>
                </c:pt>
                <c:pt idx="572">
                  <c:v>2781.598</c:v>
                </c:pt>
                <c:pt idx="573">
                  <c:v>2785.067</c:v>
                </c:pt>
                <c:pt idx="574">
                  <c:v>2788.5320000000002</c:v>
                </c:pt>
                <c:pt idx="575">
                  <c:v>2791.9949999999999</c:v>
                </c:pt>
                <c:pt idx="576">
                  <c:v>2795.4549999999999</c:v>
                </c:pt>
                <c:pt idx="577">
                  <c:v>2798.9110000000001</c:v>
                </c:pt>
                <c:pt idx="578">
                  <c:v>2802.3649999999998</c:v>
                </c:pt>
                <c:pt idx="579">
                  <c:v>2805.8159999999998</c:v>
                </c:pt>
                <c:pt idx="580">
                  <c:v>2809.2640000000001</c:v>
                </c:pt>
                <c:pt idx="581">
                  <c:v>2812.7089999999998</c:v>
                </c:pt>
                <c:pt idx="582">
                  <c:v>2816.1509999999998</c:v>
                </c:pt>
                <c:pt idx="583">
                  <c:v>2819.59</c:v>
                </c:pt>
                <c:pt idx="584">
                  <c:v>2823.0259999999998</c:v>
                </c:pt>
                <c:pt idx="585">
                  <c:v>2826.46</c:v>
                </c:pt>
                <c:pt idx="586">
                  <c:v>2829.89</c:v>
                </c:pt>
                <c:pt idx="587">
                  <c:v>2833.3180000000002</c:v>
                </c:pt>
                <c:pt idx="588">
                  <c:v>2836.7420000000002</c:v>
                </c:pt>
                <c:pt idx="589">
                  <c:v>2840.1640000000002</c:v>
                </c:pt>
                <c:pt idx="590">
                  <c:v>2843.5830000000001</c:v>
                </c:pt>
                <c:pt idx="591">
                  <c:v>2846.9989999999998</c:v>
                </c:pt>
                <c:pt idx="592">
                  <c:v>2850.4119999999998</c:v>
                </c:pt>
                <c:pt idx="593">
                  <c:v>2853.8220000000001</c:v>
                </c:pt>
                <c:pt idx="594">
                  <c:v>2857.2289999999998</c:v>
                </c:pt>
                <c:pt idx="595">
                  <c:v>2860.634</c:v>
                </c:pt>
                <c:pt idx="596">
                  <c:v>2864.0349999999999</c:v>
                </c:pt>
                <c:pt idx="597">
                  <c:v>2867.4340000000002</c:v>
                </c:pt>
                <c:pt idx="598">
                  <c:v>2870.83</c:v>
                </c:pt>
                <c:pt idx="599">
                  <c:v>2874.223</c:v>
                </c:pt>
                <c:pt idx="600">
                  <c:v>2877.6129999999998</c:v>
                </c:pt>
                <c:pt idx="601">
                  <c:v>2881</c:v>
                </c:pt>
                <c:pt idx="602">
                  <c:v>2884.3850000000002</c:v>
                </c:pt>
                <c:pt idx="603">
                  <c:v>2887.7660000000001</c:v>
                </c:pt>
                <c:pt idx="604">
                  <c:v>2891.145</c:v>
                </c:pt>
                <c:pt idx="605">
                  <c:v>2894.5210000000002</c:v>
                </c:pt>
                <c:pt idx="606">
                  <c:v>2897.8939999999998</c:v>
                </c:pt>
                <c:pt idx="607">
                  <c:v>2901.2640000000001</c:v>
                </c:pt>
                <c:pt idx="608">
                  <c:v>2904.6309999999999</c:v>
                </c:pt>
                <c:pt idx="609">
                  <c:v>2907.9960000000001</c:v>
                </c:pt>
                <c:pt idx="610">
                  <c:v>2911.3580000000002</c:v>
                </c:pt>
                <c:pt idx="611">
                  <c:v>2914.7170000000001</c:v>
                </c:pt>
                <c:pt idx="612">
                  <c:v>2918.0729999999999</c:v>
                </c:pt>
                <c:pt idx="613">
                  <c:v>2921.4259999999999</c:v>
                </c:pt>
                <c:pt idx="614">
                  <c:v>2924.777</c:v>
                </c:pt>
                <c:pt idx="615">
                  <c:v>2928.1239999999998</c:v>
                </c:pt>
                <c:pt idx="616">
                  <c:v>2931.4690000000001</c:v>
                </c:pt>
                <c:pt idx="617">
                  <c:v>2934.8110000000001</c:v>
                </c:pt>
                <c:pt idx="618">
                  <c:v>2938.15</c:v>
                </c:pt>
                <c:pt idx="619">
                  <c:v>2941.4870000000001</c:v>
                </c:pt>
                <c:pt idx="620">
                  <c:v>2944.8209999999999</c:v>
                </c:pt>
                <c:pt idx="621">
                  <c:v>2948.152</c:v>
                </c:pt>
                <c:pt idx="622">
                  <c:v>2951.48</c:v>
                </c:pt>
                <c:pt idx="623">
                  <c:v>2954.8049999999998</c:v>
                </c:pt>
                <c:pt idx="624">
                  <c:v>2958.1280000000002</c:v>
                </c:pt>
                <c:pt idx="625">
                  <c:v>2961.4470000000001</c:v>
                </c:pt>
                <c:pt idx="626">
                  <c:v>2964.7649999999999</c:v>
                </c:pt>
                <c:pt idx="627">
                  <c:v>2968.0790000000002</c:v>
                </c:pt>
                <c:pt idx="628">
                  <c:v>2971.39</c:v>
                </c:pt>
                <c:pt idx="629">
                  <c:v>2974.6990000000001</c:v>
                </c:pt>
                <c:pt idx="630">
                  <c:v>2978.0050000000001</c:v>
                </c:pt>
                <c:pt idx="631">
                  <c:v>2981.308</c:v>
                </c:pt>
                <c:pt idx="632">
                  <c:v>2984.6089999999999</c:v>
                </c:pt>
                <c:pt idx="633">
                  <c:v>2987.9070000000002</c:v>
                </c:pt>
                <c:pt idx="634">
                  <c:v>2991.2020000000002</c:v>
                </c:pt>
                <c:pt idx="635">
                  <c:v>2994.4940000000001</c:v>
                </c:pt>
                <c:pt idx="636">
                  <c:v>2997.7840000000001</c:v>
                </c:pt>
                <c:pt idx="637">
                  <c:v>3001.07</c:v>
                </c:pt>
                <c:pt idx="638">
                  <c:v>3004.355</c:v>
                </c:pt>
                <c:pt idx="639">
                  <c:v>3007.636</c:v>
                </c:pt>
                <c:pt idx="640">
                  <c:v>3010.915</c:v>
                </c:pt>
                <c:pt idx="641">
                  <c:v>3014.1909999999998</c:v>
                </c:pt>
                <c:pt idx="642">
                  <c:v>3017.4639999999999</c:v>
                </c:pt>
                <c:pt idx="643">
                  <c:v>3020.7339999999999</c:v>
                </c:pt>
                <c:pt idx="644">
                  <c:v>3024.002</c:v>
                </c:pt>
                <c:pt idx="645">
                  <c:v>3027.2669999999998</c:v>
                </c:pt>
                <c:pt idx="646">
                  <c:v>3030.53</c:v>
                </c:pt>
                <c:pt idx="647">
                  <c:v>3033.7890000000002</c:v>
                </c:pt>
                <c:pt idx="648">
                  <c:v>3037.0459999999998</c:v>
                </c:pt>
                <c:pt idx="649">
                  <c:v>3040.3009999999999</c:v>
                </c:pt>
                <c:pt idx="650">
                  <c:v>3043.5520000000001</c:v>
                </c:pt>
                <c:pt idx="651">
                  <c:v>3046.8009999999999</c:v>
                </c:pt>
                <c:pt idx="652">
                  <c:v>3050.0479999999998</c:v>
                </c:pt>
                <c:pt idx="653">
                  <c:v>3053.2910000000002</c:v>
                </c:pt>
                <c:pt idx="654">
                  <c:v>3056.5320000000002</c:v>
                </c:pt>
                <c:pt idx="655">
                  <c:v>3059.7710000000002</c:v>
                </c:pt>
                <c:pt idx="656">
                  <c:v>3063.0059999999999</c:v>
                </c:pt>
                <c:pt idx="657">
                  <c:v>3066.239</c:v>
                </c:pt>
                <c:pt idx="658">
                  <c:v>3069.4690000000001</c:v>
                </c:pt>
                <c:pt idx="659">
                  <c:v>3072.6970000000001</c:v>
                </c:pt>
                <c:pt idx="660">
                  <c:v>3075.922</c:v>
                </c:pt>
                <c:pt idx="661">
                  <c:v>3079.1439999999998</c:v>
                </c:pt>
                <c:pt idx="662">
                  <c:v>3082.364</c:v>
                </c:pt>
                <c:pt idx="663">
                  <c:v>3085.5810000000001</c:v>
                </c:pt>
                <c:pt idx="664">
                  <c:v>3088.7950000000001</c:v>
                </c:pt>
                <c:pt idx="665">
                  <c:v>3092.0070000000001</c:v>
                </c:pt>
                <c:pt idx="666">
                  <c:v>3095.2159999999999</c:v>
                </c:pt>
                <c:pt idx="667">
                  <c:v>3098.4229999999998</c:v>
                </c:pt>
                <c:pt idx="668">
                  <c:v>3101.627</c:v>
                </c:pt>
                <c:pt idx="669">
                  <c:v>3104.828</c:v>
                </c:pt>
                <c:pt idx="670">
                  <c:v>3108.0259999999998</c:v>
                </c:pt>
                <c:pt idx="671">
                  <c:v>3111.2220000000002</c:v>
                </c:pt>
                <c:pt idx="672">
                  <c:v>3114.4160000000002</c:v>
                </c:pt>
                <c:pt idx="673">
                  <c:v>3117.607</c:v>
                </c:pt>
                <c:pt idx="674">
                  <c:v>3120.7950000000001</c:v>
                </c:pt>
                <c:pt idx="675">
                  <c:v>3123.98</c:v>
                </c:pt>
                <c:pt idx="676">
                  <c:v>3127.163</c:v>
                </c:pt>
                <c:pt idx="677">
                  <c:v>3130.3440000000001</c:v>
                </c:pt>
                <c:pt idx="678">
                  <c:v>3133.5210000000002</c:v>
                </c:pt>
                <c:pt idx="679">
                  <c:v>3136.6959999999999</c:v>
                </c:pt>
                <c:pt idx="680">
                  <c:v>3139.8690000000001</c:v>
                </c:pt>
                <c:pt idx="681">
                  <c:v>3143.0390000000002</c:v>
                </c:pt>
                <c:pt idx="682">
                  <c:v>3146.2060000000001</c:v>
                </c:pt>
                <c:pt idx="683">
                  <c:v>3149.3710000000001</c:v>
                </c:pt>
                <c:pt idx="684">
                  <c:v>3152.5329999999999</c:v>
                </c:pt>
                <c:pt idx="685">
                  <c:v>3155.6930000000002</c:v>
                </c:pt>
                <c:pt idx="686">
                  <c:v>3158.85</c:v>
                </c:pt>
                <c:pt idx="687">
                  <c:v>3162.0050000000001</c:v>
                </c:pt>
                <c:pt idx="688">
                  <c:v>3165.1570000000002</c:v>
                </c:pt>
                <c:pt idx="689">
                  <c:v>3168.306</c:v>
                </c:pt>
                <c:pt idx="690">
                  <c:v>3171.453</c:v>
                </c:pt>
                <c:pt idx="691">
                  <c:v>3174.5970000000002</c:v>
                </c:pt>
                <c:pt idx="692">
                  <c:v>3177.739</c:v>
                </c:pt>
                <c:pt idx="693">
                  <c:v>3180.8780000000002</c:v>
                </c:pt>
                <c:pt idx="694">
                  <c:v>3184.0140000000001</c:v>
                </c:pt>
                <c:pt idx="695">
                  <c:v>3187.1489999999999</c:v>
                </c:pt>
                <c:pt idx="696">
                  <c:v>3190.28</c:v>
                </c:pt>
                <c:pt idx="697">
                  <c:v>3193.4090000000001</c:v>
                </c:pt>
                <c:pt idx="698">
                  <c:v>3196.5360000000001</c:v>
                </c:pt>
                <c:pt idx="699">
                  <c:v>3199.6590000000001</c:v>
                </c:pt>
                <c:pt idx="700">
                  <c:v>3202.7809999999999</c:v>
                </c:pt>
                <c:pt idx="701">
                  <c:v>3205.9</c:v>
                </c:pt>
                <c:pt idx="702">
                  <c:v>3209.0160000000001</c:v>
                </c:pt>
                <c:pt idx="703">
                  <c:v>3212.13</c:v>
                </c:pt>
                <c:pt idx="704">
                  <c:v>3215.241</c:v>
                </c:pt>
                <c:pt idx="705">
                  <c:v>3218.35</c:v>
                </c:pt>
                <c:pt idx="706">
                  <c:v>3221.4560000000001</c:v>
                </c:pt>
                <c:pt idx="707">
                  <c:v>3224.56</c:v>
                </c:pt>
                <c:pt idx="708">
                  <c:v>3227.6610000000001</c:v>
                </c:pt>
                <c:pt idx="709">
                  <c:v>3230.76</c:v>
                </c:pt>
                <c:pt idx="710">
                  <c:v>3233.8560000000002</c:v>
                </c:pt>
                <c:pt idx="711">
                  <c:v>3236.95</c:v>
                </c:pt>
                <c:pt idx="712">
                  <c:v>3240.0410000000002</c:v>
                </c:pt>
                <c:pt idx="713">
                  <c:v>3243.13</c:v>
                </c:pt>
                <c:pt idx="714">
                  <c:v>3246.2159999999999</c:v>
                </c:pt>
                <c:pt idx="715">
                  <c:v>3249.3</c:v>
                </c:pt>
                <c:pt idx="716">
                  <c:v>3252.3820000000001</c:v>
                </c:pt>
                <c:pt idx="717">
                  <c:v>3255.46</c:v>
                </c:pt>
                <c:pt idx="718">
                  <c:v>3258.5369999999998</c:v>
                </c:pt>
                <c:pt idx="719">
                  <c:v>3261.6109999999999</c:v>
                </c:pt>
                <c:pt idx="720">
                  <c:v>3264.6819999999998</c:v>
                </c:pt>
                <c:pt idx="721">
                  <c:v>3267.7510000000002</c:v>
                </c:pt>
                <c:pt idx="722">
                  <c:v>3270.8180000000002</c:v>
                </c:pt>
                <c:pt idx="723">
                  <c:v>3273.8820000000001</c:v>
                </c:pt>
                <c:pt idx="724">
                  <c:v>3276.9430000000002</c:v>
                </c:pt>
                <c:pt idx="725">
                  <c:v>3280.002</c:v>
                </c:pt>
                <c:pt idx="726">
                  <c:v>3283.0590000000002</c:v>
                </c:pt>
                <c:pt idx="727">
                  <c:v>3286.1129999999998</c:v>
                </c:pt>
                <c:pt idx="728">
                  <c:v>3289.165</c:v>
                </c:pt>
                <c:pt idx="729">
                  <c:v>3292.2139999999999</c:v>
                </c:pt>
                <c:pt idx="730">
                  <c:v>3295.261</c:v>
                </c:pt>
                <c:pt idx="731">
                  <c:v>3298.306</c:v>
                </c:pt>
                <c:pt idx="732">
                  <c:v>3301.348</c:v>
                </c:pt>
                <c:pt idx="733">
                  <c:v>3304.3870000000002</c:v>
                </c:pt>
                <c:pt idx="734">
                  <c:v>3307.4250000000002</c:v>
                </c:pt>
                <c:pt idx="735">
                  <c:v>3310.4589999999998</c:v>
                </c:pt>
                <c:pt idx="736">
                  <c:v>3313.4920000000002</c:v>
                </c:pt>
                <c:pt idx="737">
                  <c:v>3316.5210000000002</c:v>
                </c:pt>
                <c:pt idx="738">
                  <c:v>3319.549</c:v>
                </c:pt>
                <c:pt idx="739">
                  <c:v>3322.5740000000001</c:v>
                </c:pt>
                <c:pt idx="740">
                  <c:v>3325.5970000000002</c:v>
                </c:pt>
                <c:pt idx="741">
                  <c:v>3328.6170000000002</c:v>
                </c:pt>
                <c:pt idx="742">
                  <c:v>3331.6350000000002</c:v>
                </c:pt>
                <c:pt idx="743">
                  <c:v>3334.65</c:v>
                </c:pt>
                <c:pt idx="744">
                  <c:v>3337.663</c:v>
                </c:pt>
                <c:pt idx="745">
                  <c:v>3340.674</c:v>
                </c:pt>
                <c:pt idx="746">
                  <c:v>3343.6819999999998</c:v>
                </c:pt>
                <c:pt idx="747">
                  <c:v>3346.6880000000001</c:v>
                </c:pt>
                <c:pt idx="748">
                  <c:v>3349.6909999999998</c:v>
                </c:pt>
                <c:pt idx="749">
                  <c:v>3352.692</c:v>
                </c:pt>
                <c:pt idx="750">
                  <c:v>3355.6909999999998</c:v>
                </c:pt>
                <c:pt idx="751">
                  <c:v>3358.6869999999999</c:v>
                </c:pt>
                <c:pt idx="752">
                  <c:v>3361.681</c:v>
                </c:pt>
                <c:pt idx="753">
                  <c:v>3364.6729999999998</c:v>
                </c:pt>
                <c:pt idx="754">
                  <c:v>3367.6619999999998</c:v>
                </c:pt>
                <c:pt idx="755">
                  <c:v>3370.6489999999999</c:v>
                </c:pt>
                <c:pt idx="756">
                  <c:v>3373.6329999999998</c:v>
                </c:pt>
                <c:pt idx="757">
                  <c:v>3376.6149999999998</c:v>
                </c:pt>
                <c:pt idx="758">
                  <c:v>3379.5949999999998</c:v>
                </c:pt>
                <c:pt idx="759">
                  <c:v>3382.5720000000001</c:v>
                </c:pt>
                <c:pt idx="760">
                  <c:v>3385.547</c:v>
                </c:pt>
                <c:pt idx="761">
                  <c:v>3388.52</c:v>
                </c:pt>
                <c:pt idx="762">
                  <c:v>3391.49</c:v>
                </c:pt>
                <c:pt idx="763">
                  <c:v>3394.4580000000001</c:v>
                </c:pt>
                <c:pt idx="764">
                  <c:v>3397.424</c:v>
                </c:pt>
                <c:pt idx="765">
                  <c:v>3400.3870000000002</c:v>
                </c:pt>
                <c:pt idx="766">
                  <c:v>3403.348</c:v>
                </c:pt>
                <c:pt idx="767">
                  <c:v>3406.3069999999998</c:v>
                </c:pt>
                <c:pt idx="768">
                  <c:v>3409.2629999999999</c:v>
                </c:pt>
                <c:pt idx="769">
                  <c:v>3412.2170000000001</c:v>
                </c:pt>
                <c:pt idx="770">
                  <c:v>3415.1680000000001</c:v>
                </c:pt>
                <c:pt idx="771">
                  <c:v>3418.1179999999999</c:v>
                </c:pt>
                <c:pt idx="772">
                  <c:v>3421.0650000000001</c:v>
                </c:pt>
                <c:pt idx="773">
                  <c:v>3424.009</c:v>
                </c:pt>
                <c:pt idx="774">
                  <c:v>3426.951</c:v>
                </c:pt>
                <c:pt idx="775">
                  <c:v>3429.8910000000001</c:v>
                </c:pt>
                <c:pt idx="776">
                  <c:v>3432.8290000000002</c:v>
                </c:pt>
                <c:pt idx="777">
                  <c:v>3435.7640000000001</c:v>
                </c:pt>
                <c:pt idx="778">
                  <c:v>3438.6970000000001</c:v>
                </c:pt>
                <c:pt idx="779">
                  <c:v>3441.6280000000002</c:v>
                </c:pt>
                <c:pt idx="780">
                  <c:v>3444.5569999999998</c:v>
                </c:pt>
                <c:pt idx="781">
                  <c:v>3447.4830000000002</c:v>
                </c:pt>
                <c:pt idx="782">
                  <c:v>3450.4070000000002</c:v>
                </c:pt>
                <c:pt idx="783">
                  <c:v>3453.328</c:v>
                </c:pt>
                <c:pt idx="784">
                  <c:v>3456.2469999999998</c:v>
                </c:pt>
                <c:pt idx="785">
                  <c:v>3459.1640000000002</c:v>
                </c:pt>
                <c:pt idx="786">
                  <c:v>3462.0790000000002</c:v>
                </c:pt>
                <c:pt idx="787">
                  <c:v>3464.991</c:v>
                </c:pt>
                <c:pt idx="788">
                  <c:v>3467.902</c:v>
                </c:pt>
                <c:pt idx="789">
                  <c:v>3470.8090000000002</c:v>
                </c:pt>
                <c:pt idx="790">
                  <c:v>3473.7150000000001</c:v>
                </c:pt>
                <c:pt idx="791">
                  <c:v>3476.6179999999999</c:v>
                </c:pt>
                <c:pt idx="792">
                  <c:v>3479.5189999999998</c:v>
                </c:pt>
                <c:pt idx="793">
                  <c:v>3482.4180000000001</c:v>
                </c:pt>
                <c:pt idx="794">
                  <c:v>3485.3150000000001</c:v>
                </c:pt>
                <c:pt idx="795">
                  <c:v>3488.2089999999998</c:v>
                </c:pt>
                <c:pt idx="796">
                  <c:v>3491.1010000000001</c:v>
                </c:pt>
                <c:pt idx="797">
                  <c:v>3493.99</c:v>
                </c:pt>
                <c:pt idx="798">
                  <c:v>3496.8780000000002</c:v>
                </c:pt>
                <c:pt idx="799">
                  <c:v>3499.7629999999999</c:v>
                </c:pt>
                <c:pt idx="800">
                  <c:v>3502.6460000000002</c:v>
                </c:pt>
                <c:pt idx="801">
                  <c:v>3505.527</c:v>
                </c:pt>
                <c:pt idx="802">
                  <c:v>3508.4050000000002</c:v>
                </c:pt>
                <c:pt idx="803">
                  <c:v>3511.2809999999999</c:v>
                </c:pt>
                <c:pt idx="804">
                  <c:v>3514.1550000000002</c:v>
                </c:pt>
                <c:pt idx="805">
                  <c:v>3517.027</c:v>
                </c:pt>
                <c:pt idx="806">
                  <c:v>3519.8969999999999</c:v>
                </c:pt>
                <c:pt idx="807">
                  <c:v>3522.7640000000001</c:v>
                </c:pt>
                <c:pt idx="808">
                  <c:v>3525.6289999999999</c:v>
                </c:pt>
                <c:pt idx="809">
                  <c:v>3528.4920000000002</c:v>
                </c:pt>
                <c:pt idx="810">
                  <c:v>3531.3519999999999</c:v>
                </c:pt>
                <c:pt idx="811">
                  <c:v>3534.2109999999998</c:v>
                </c:pt>
                <c:pt idx="812">
                  <c:v>3537.067</c:v>
                </c:pt>
                <c:pt idx="813">
                  <c:v>3539.9209999999998</c:v>
                </c:pt>
                <c:pt idx="814">
                  <c:v>3542.7730000000001</c:v>
                </c:pt>
                <c:pt idx="815">
                  <c:v>3545.6219999999998</c:v>
                </c:pt>
                <c:pt idx="816">
                  <c:v>3548.4690000000001</c:v>
                </c:pt>
                <c:pt idx="817">
                  <c:v>3551.3150000000001</c:v>
                </c:pt>
                <c:pt idx="818">
                  <c:v>3554.1570000000002</c:v>
                </c:pt>
                <c:pt idx="819">
                  <c:v>3556.998</c:v>
                </c:pt>
                <c:pt idx="820">
                  <c:v>3559.837</c:v>
                </c:pt>
                <c:pt idx="821">
                  <c:v>3562.6729999999998</c:v>
                </c:pt>
                <c:pt idx="822">
                  <c:v>3565.5070000000001</c:v>
                </c:pt>
                <c:pt idx="823">
                  <c:v>3568.3389999999999</c:v>
                </c:pt>
                <c:pt idx="824">
                  <c:v>3571.1689999999999</c:v>
                </c:pt>
                <c:pt idx="825">
                  <c:v>3573.9960000000001</c:v>
                </c:pt>
                <c:pt idx="826">
                  <c:v>3576.8220000000001</c:v>
                </c:pt>
                <c:pt idx="827">
                  <c:v>3579.645</c:v>
                </c:pt>
                <c:pt idx="828">
                  <c:v>3582.4659999999999</c:v>
                </c:pt>
                <c:pt idx="829">
                  <c:v>3585.2849999999999</c:v>
                </c:pt>
                <c:pt idx="830">
                  <c:v>3588.1010000000001</c:v>
                </c:pt>
                <c:pt idx="831">
                  <c:v>3590.9160000000002</c:v>
                </c:pt>
                <c:pt idx="832">
                  <c:v>3593.7280000000001</c:v>
                </c:pt>
                <c:pt idx="833">
                  <c:v>3596.538</c:v>
                </c:pt>
                <c:pt idx="834">
                  <c:v>3599.346</c:v>
                </c:pt>
                <c:pt idx="835">
                  <c:v>3602.152</c:v>
                </c:pt>
                <c:pt idx="836">
                  <c:v>3604.9560000000001</c:v>
                </c:pt>
                <c:pt idx="837">
                  <c:v>3607.7570000000001</c:v>
                </c:pt>
                <c:pt idx="838">
                  <c:v>3610.556</c:v>
                </c:pt>
                <c:pt idx="839">
                  <c:v>3613.3539999999998</c:v>
                </c:pt>
                <c:pt idx="840">
                  <c:v>3616.1489999999999</c:v>
                </c:pt>
                <c:pt idx="841">
                  <c:v>3618.942</c:v>
                </c:pt>
                <c:pt idx="842">
                  <c:v>3621.732</c:v>
                </c:pt>
                <c:pt idx="843">
                  <c:v>3624.5210000000002</c:v>
                </c:pt>
                <c:pt idx="844">
                  <c:v>3627.3069999999998</c:v>
                </c:pt>
                <c:pt idx="845">
                  <c:v>3630.0920000000001</c:v>
                </c:pt>
                <c:pt idx="846">
                  <c:v>3632.8739999999998</c:v>
                </c:pt>
                <c:pt idx="847">
                  <c:v>3635.654</c:v>
                </c:pt>
                <c:pt idx="848">
                  <c:v>3638.4319999999998</c:v>
                </c:pt>
                <c:pt idx="849">
                  <c:v>3641.2080000000001</c:v>
                </c:pt>
                <c:pt idx="850">
                  <c:v>3643.982</c:v>
                </c:pt>
                <c:pt idx="851">
                  <c:v>3646.7530000000002</c:v>
                </c:pt>
                <c:pt idx="852">
                  <c:v>3649.5230000000001</c:v>
                </c:pt>
                <c:pt idx="853">
                  <c:v>3652.29</c:v>
                </c:pt>
                <c:pt idx="854">
                  <c:v>3655.0549999999998</c:v>
                </c:pt>
                <c:pt idx="855">
                  <c:v>3657.8180000000002</c:v>
                </c:pt>
                <c:pt idx="856">
                  <c:v>3660.5790000000002</c:v>
                </c:pt>
                <c:pt idx="857">
                  <c:v>3663.3380000000002</c:v>
                </c:pt>
                <c:pt idx="858">
                  <c:v>3666.0949999999998</c:v>
                </c:pt>
                <c:pt idx="859">
                  <c:v>3668.8490000000002</c:v>
                </c:pt>
                <c:pt idx="860">
                  <c:v>3671.6019999999999</c:v>
                </c:pt>
                <c:pt idx="861">
                  <c:v>3674.3519999999999</c:v>
                </c:pt>
                <c:pt idx="862">
                  <c:v>3677.1010000000001</c:v>
                </c:pt>
                <c:pt idx="863">
                  <c:v>3679.8470000000002</c:v>
                </c:pt>
                <c:pt idx="864">
                  <c:v>3682.5909999999999</c:v>
                </c:pt>
                <c:pt idx="865">
                  <c:v>3685.3330000000001</c:v>
                </c:pt>
                <c:pt idx="866">
                  <c:v>3688.0729999999999</c:v>
                </c:pt>
                <c:pt idx="867">
                  <c:v>3690.8110000000001</c:v>
                </c:pt>
                <c:pt idx="868">
                  <c:v>3693.547</c:v>
                </c:pt>
                <c:pt idx="869">
                  <c:v>3696.2809999999999</c:v>
                </c:pt>
                <c:pt idx="870">
                  <c:v>3699.0129999999999</c:v>
                </c:pt>
                <c:pt idx="871">
                  <c:v>3701.7420000000002</c:v>
                </c:pt>
                <c:pt idx="872">
                  <c:v>3704.47</c:v>
                </c:pt>
                <c:pt idx="873">
                  <c:v>3707.1950000000002</c:v>
                </c:pt>
                <c:pt idx="874">
                  <c:v>3709.9189999999999</c:v>
                </c:pt>
                <c:pt idx="875">
                  <c:v>3712.64</c:v>
                </c:pt>
                <c:pt idx="876">
                  <c:v>3715.3589999999999</c:v>
                </c:pt>
                <c:pt idx="877">
                  <c:v>3718.076</c:v>
                </c:pt>
                <c:pt idx="878">
                  <c:v>3720.7919999999999</c:v>
                </c:pt>
                <c:pt idx="879">
                  <c:v>3723.5050000000001</c:v>
                </c:pt>
                <c:pt idx="880">
                  <c:v>3726.2159999999999</c:v>
                </c:pt>
                <c:pt idx="881">
                  <c:v>3728.9250000000002</c:v>
                </c:pt>
                <c:pt idx="882">
                  <c:v>3731.6320000000001</c:v>
                </c:pt>
                <c:pt idx="883">
                  <c:v>3734.3359999999998</c:v>
                </c:pt>
                <c:pt idx="884">
                  <c:v>3737.0390000000002</c:v>
                </c:pt>
                <c:pt idx="885">
                  <c:v>3739.74</c:v>
                </c:pt>
                <c:pt idx="886">
                  <c:v>3742.4389999999999</c:v>
                </c:pt>
                <c:pt idx="887">
                  <c:v>3745.136</c:v>
                </c:pt>
                <c:pt idx="888">
                  <c:v>3747.83</c:v>
                </c:pt>
                <c:pt idx="889">
                  <c:v>3750.5230000000001</c:v>
                </c:pt>
                <c:pt idx="890">
                  <c:v>3753.2130000000002</c:v>
                </c:pt>
                <c:pt idx="891">
                  <c:v>3755.902</c:v>
                </c:pt>
                <c:pt idx="892">
                  <c:v>3758.5889999999999</c:v>
                </c:pt>
                <c:pt idx="893">
                  <c:v>3761.2730000000001</c:v>
                </c:pt>
                <c:pt idx="894">
                  <c:v>3763.9560000000001</c:v>
                </c:pt>
                <c:pt idx="895">
                  <c:v>3766.636</c:v>
                </c:pt>
                <c:pt idx="896">
                  <c:v>3769.3150000000001</c:v>
                </c:pt>
                <c:pt idx="897">
                  <c:v>3771.991</c:v>
                </c:pt>
                <c:pt idx="898">
                  <c:v>3774.665</c:v>
                </c:pt>
                <c:pt idx="899">
                  <c:v>3777.3380000000002</c:v>
                </c:pt>
                <c:pt idx="900">
                  <c:v>3780.0079999999998</c:v>
                </c:pt>
                <c:pt idx="901">
                  <c:v>3782.6770000000001</c:v>
                </c:pt>
                <c:pt idx="902">
                  <c:v>3785.3429999999998</c:v>
                </c:pt>
                <c:pt idx="903">
                  <c:v>3788.0070000000001</c:v>
                </c:pt>
                <c:pt idx="904">
                  <c:v>3790.67</c:v>
                </c:pt>
                <c:pt idx="905">
                  <c:v>3793.33</c:v>
                </c:pt>
                <c:pt idx="906">
                  <c:v>3795.989</c:v>
                </c:pt>
                <c:pt idx="907">
                  <c:v>3798.645</c:v>
                </c:pt>
                <c:pt idx="908">
                  <c:v>3801.299</c:v>
                </c:pt>
                <c:pt idx="909">
                  <c:v>3803.9520000000002</c:v>
                </c:pt>
                <c:pt idx="910">
                  <c:v>3806.6019999999999</c:v>
                </c:pt>
                <c:pt idx="911">
                  <c:v>3809.2510000000002</c:v>
                </c:pt>
                <c:pt idx="912">
                  <c:v>3811.8969999999999</c:v>
                </c:pt>
                <c:pt idx="913">
                  <c:v>3814.5419999999999</c:v>
                </c:pt>
                <c:pt idx="914">
                  <c:v>3817.1840000000002</c:v>
                </c:pt>
                <c:pt idx="915">
                  <c:v>3819.8249999999998</c:v>
                </c:pt>
                <c:pt idx="916">
                  <c:v>3822.4630000000002</c:v>
                </c:pt>
                <c:pt idx="917">
                  <c:v>3825.1</c:v>
                </c:pt>
                <c:pt idx="918">
                  <c:v>3827.7350000000001</c:v>
                </c:pt>
                <c:pt idx="919">
                  <c:v>3830.3670000000002</c:v>
                </c:pt>
                <c:pt idx="920">
                  <c:v>3832.998</c:v>
                </c:pt>
                <c:pt idx="921">
                  <c:v>3835.627</c:v>
                </c:pt>
                <c:pt idx="922">
                  <c:v>3838.2530000000002</c:v>
                </c:pt>
                <c:pt idx="923">
                  <c:v>3840.8780000000002</c:v>
                </c:pt>
                <c:pt idx="924">
                  <c:v>3843.5010000000002</c:v>
                </c:pt>
                <c:pt idx="925">
                  <c:v>3846.1219999999998</c:v>
                </c:pt>
                <c:pt idx="926">
                  <c:v>3848.741</c:v>
                </c:pt>
                <c:pt idx="927">
                  <c:v>3851.3580000000002</c:v>
                </c:pt>
                <c:pt idx="928">
                  <c:v>3853.973</c:v>
                </c:pt>
                <c:pt idx="929">
                  <c:v>3856.5859999999998</c:v>
                </c:pt>
                <c:pt idx="930">
                  <c:v>3859.1970000000001</c:v>
                </c:pt>
                <c:pt idx="931">
                  <c:v>3861.806</c:v>
                </c:pt>
                <c:pt idx="932">
                  <c:v>3864.4140000000002</c:v>
                </c:pt>
                <c:pt idx="933">
                  <c:v>3867.0189999999998</c:v>
                </c:pt>
                <c:pt idx="934">
                  <c:v>3869.6219999999998</c:v>
                </c:pt>
                <c:pt idx="935">
                  <c:v>3872.2240000000002</c:v>
                </c:pt>
                <c:pt idx="936">
                  <c:v>3874.8229999999999</c:v>
                </c:pt>
                <c:pt idx="937">
                  <c:v>3877.4209999999998</c:v>
                </c:pt>
                <c:pt idx="938">
                  <c:v>3880.0160000000001</c:v>
                </c:pt>
                <c:pt idx="939">
                  <c:v>3882.61</c:v>
                </c:pt>
                <c:pt idx="940">
                  <c:v>3885.2020000000002</c:v>
                </c:pt>
                <c:pt idx="941">
                  <c:v>3887.7919999999999</c:v>
                </c:pt>
                <c:pt idx="942">
                  <c:v>3890.38</c:v>
                </c:pt>
                <c:pt idx="943">
                  <c:v>3892.9659999999999</c:v>
                </c:pt>
                <c:pt idx="944">
                  <c:v>3895.55</c:v>
                </c:pt>
                <c:pt idx="945">
                  <c:v>3898.1320000000001</c:v>
                </c:pt>
                <c:pt idx="946">
                  <c:v>3900.7130000000002</c:v>
                </c:pt>
                <c:pt idx="947">
                  <c:v>3903.2910000000002</c:v>
                </c:pt>
                <c:pt idx="948">
                  <c:v>3905.8679999999999</c:v>
                </c:pt>
                <c:pt idx="949">
                  <c:v>3908.442</c:v>
                </c:pt>
                <c:pt idx="950">
                  <c:v>3911.0149999999999</c:v>
                </c:pt>
                <c:pt idx="951">
                  <c:v>3913.5859999999998</c:v>
                </c:pt>
                <c:pt idx="952">
                  <c:v>3916.1550000000002</c:v>
                </c:pt>
                <c:pt idx="953">
                  <c:v>3918.7220000000002</c:v>
                </c:pt>
                <c:pt idx="954">
                  <c:v>3921.2869999999998</c:v>
                </c:pt>
                <c:pt idx="955">
                  <c:v>3923.85</c:v>
                </c:pt>
                <c:pt idx="956">
                  <c:v>3926.4110000000001</c:v>
                </c:pt>
                <c:pt idx="957">
                  <c:v>3928.971</c:v>
                </c:pt>
                <c:pt idx="958">
                  <c:v>3931.5279999999998</c:v>
                </c:pt>
                <c:pt idx="959">
                  <c:v>3934.0839999999998</c:v>
                </c:pt>
                <c:pt idx="960">
                  <c:v>3936.6379999999999</c:v>
                </c:pt>
                <c:pt idx="961">
                  <c:v>3939.19</c:v>
                </c:pt>
                <c:pt idx="962">
                  <c:v>3941.74</c:v>
                </c:pt>
                <c:pt idx="963">
                  <c:v>3944.288</c:v>
                </c:pt>
                <c:pt idx="964">
                  <c:v>3946.8339999999998</c:v>
                </c:pt>
                <c:pt idx="965">
                  <c:v>3949.3780000000002</c:v>
                </c:pt>
                <c:pt idx="966">
                  <c:v>3951.9209999999998</c:v>
                </c:pt>
                <c:pt idx="967">
                  <c:v>3954.462</c:v>
                </c:pt>
                <c:pt idx="968">
                  <c:v>3957</c:v>
                </c:pt>
                <c:pt idx="969">
                  <c:v>3959.5369999999998</c:v>
                </c:pt>
                <c:pt idx="970">
                  <c:v>3962.0720000000001</c:v>
                </c:pt>
                <c:pt idx="971">
                  <c:v>3964.6060000000002</c:v>
                </c:pt>
                <c:pt idx="972">
                  <c:v>3967.1370000000002</c:v>
                </c:pt>
                <c:pt idx="973">
                  <c:v>3969.6669999999999</c:v>
                </c:pt>
                <c:pt idx="974">
                  <c:v>3972.194</c:v>
                </c:pt>
                <c:pt idx="975">
                  <c:v>3974.72</c:v>
                </c:pt>
                <c:pt idx="976">
                  <c:v>3977.2440000000001</c:v>
                </c:pt>
                <c:pt idx="977">
                  <c:v>3979.7660000000001</c:v>
                </c:pt>
                <c:pt idx="978">
                  <c:v>3982.2860000000001</c:v>
                </c:pt>
                <c:pt idx="979">
                  <c:v>3984.8049999999998</c:v>
                </c:pt>
                <c:pt idx="980">
                  <c:v>3987.3209999999999</c:v>
                </c:pt>
                <c:pt idx="981">
                  <c:v>3989.8359999999998</c:v>
                </c:pt>
                <c:pt idx="982">
                  <c:v>3992.3490000000002</c:v>
                </c:pt>
                <c:pt idx="983">
                  <c:v>3994.86</c:v>
                </c:pt>
                <c:pt idx="984">
                  <c:v>3997.3690000000001</c:v>
                </c:pt>
                <c:pt idx="985">
                  <c:v>3999.877</c:v>
                </c:pt>
                <c:pt idx="986">
                  <c:v>4002.3820000000001</c:v>
                </c:pt>
                <c:pt idx="987">
                  <c:v>4004.886</c:v>
                </c:pt>
                <c:pt idx="988">
                  <c:v>4007.3879999999999</c:v>
                </c:pt>
                <c:pt idx="989">
                  <c:v>4009.8879999999999</c:v>
                </c:pt>
                <c:pt idx="990">
                  <c:v>4012.386</c:v>
                </c:pt>
                <c:pt idx="991">
                  <c:v>4014.8829999999998</c:v>
                </c:pt>
                <c:pt idx="992">
                  <c:v>4017.377</c:v>
                </c:pt>
                <c:pt idx="993">
                  <c:v>4019.87</c:v>
                </c:pt>
                <c:pt idx="994">
                  <c:v>4022.3609999999999</c:v>
                </c:pt>
                <c:pt idx="995">
                  <c:v>4024.85</c:v>
                </c:pt>
                <c:pt idx="996">
                  <c:v>4027.3380000000002</c:v>
                </c:pt>
                <c:pt idx="997">
                  <c:v>4029.8229999999999</c:v>
                </c:pt>
                <c:pt idx="998">
                  <c:v>4032.3069999999998</c:v>
                </c:pt>
                <c:pt idx="999">
                  <c:v>4034.7890000000002</c:v>
                </c:pt>
                <c:pt idx="1000">
                  <c:v>4037.2689999999998</c:v>
                </c:pt>
                <c:pt idx="1001">
                  <c:v>4039.7469999999998</c:v>
                </c:pt>
                <c:pt idx="1002">
                  <c:v>4042.2240000000002</c:v>
                </c:pt>
                <c:pt idx="1003">
                  <c:v>4044.6990000000001</c:v>
                </c:pt>
                <c:pt idx="1004">
                  <c:v>4047.172</c:v>
                </c:pt>
                <c:pt idx="1005">
                  <c:v>4049.643</c:v>
                </c:pt>
                <c:pt idx="1006">
                  <c:v>4052.1120000000001</c:v>
                </c:pt>
                <c:pt idx="1007">
                  <c:v>4054.58</c:v>
                </c:pt>
                <c:pt idx="1008">
                  <c:v>4057.0459999999998</c:v>
                </c:pt>
                <c:pt idx="1009">
                  <c:v>4059.51</c:v>
                </c:pt>
                <c:pt idx="1010">
                  <c:v>4061.9720000000002</c:v>
                </c:pt>
                <c:pt idx="1011">
                  <c:v>4064.4319999999998</c:v>
                </c:pt>
                <c:pt idx="1012">
                  <c:v>4066.8910000000001</c:v>
                </c:pt>
                <c:pt idx="1013">
                  <c:v>4069.348</c:v>
                </c:pt>
                <c:pt idx="1014">
                  <c:v>4071.8029999999999</c:v>
                </c:pt>
                <c:pt idx="1015">
                  <c:v>4074.2559999999999</c:v>
                </c:pt>
                <c:pt idx="1016">
                  <c:v>4076.7080000000001</c:v>
                </c:pt>
                <c:pt idx="1017">
                  <c:v>4079.1579999999999</c:v>
                </c:pt>
                <c:pt idx="1018">
                  <c:v>4081.6060000000002</c:v>
                </c:pt>
                <c:pt idx="1019">
                  <c:v>4084.0520000000001</c:v>
                </c:pt>
                <c:pt idx="1020">
                  <c:v>4086.4969999999998</c:v>
                </c:pt>
                <c:pt idx="1021">
                  <c:v>4088.9389999999999</c:v>
                </c:pt>
                <c:pt idx="1022">
                  <c:v>4091.38</c:v>
                </c:pt>
                <c:pt idx="1023">
                  <c:v>4093.819</c:v>
                </c:pt>
                <c:pt idx="1024">
                  <c:v>4096.2569999999996</c:v>
                </c:pt>
                <c:pt idx="1025">
                  <c:v>4098.6930000000002</c:v>
                </c:pt>
                <c:pt idx="1026">
                  <c:v>4101.1270000000004</c:v>
                </c:pt>
                <c:pt idx="1027">
                  <c:v>4103.5590000000002</c:v>
                </c:pt>
                <c:pt idx="1028">
                  <c:v>4105.9889999999996</c:v>
                </c:pt>
                <c:pt idx="1029">
                  <c:v>4108.4179999999997</c:v>
                </c:pt>
                <c:pt idx="1030">
                  <c:v>4110.8450000000003</c:v>
                </c:pt>
                <c:pt idx="1031">
                  <c:v>4113.2700000000004</c:v>
                </c:pt>
                <c:pt idx="1032">
                  <c:v>4115.6940000000004</c:v>
                </c:pt>
                <c:pt idx="1033">
                  <c:v>4118.1149999999998</c:v>
                </c:pt>
                <c:pt idx="1034">
                  <c:v>4120.5349999999999</c:v>
                </c:pt>
                <c:pt idx="1035">
                  <c:v>4122.9539999999997</c:v>
                </c:pt>
                <c:pt idx="1036">
                  <c:v>4125.37</c:v>
                </c:pt>
                <c:pt idx="1037">
                  <c:v>4127.7849999999999</c:v>
                </c:pt>
                <c:pt idx="1038">
                  <c:v>4130.1980000000003</c:v>
                </c:pt>
                <c:pt idx="1039">
                  <c:v>4132.6090000000004</c:v>
                </c:pt>
                <c:pt idx="1040">
                  <c:v>4135.0190000000002</c:v>
                </c:pt>
                <c:pt idx="1041">
                  <c:v>4137.4269999999997</c:v>
                </c:pt>
                <c:pt idx="1042">
                  <c:v>4139.8329999999996</c:v>
                </c:pt>
                <c:pt idx="1043">
                  <c:v>4142.2370000000001</c:v>
                </c:pt>
              </c:numCache>
            </c:numRef>
          </c:xVal>
          <c:yVal>
            <c:numRef>
              <c:f>גיליון1!$G$24:$ANJ$24</c:f>
            </c:numRef>
          </c:yVal>
          <c:smooth val="1"/>
        </c:ser>
        <c:ser>
          <c:idx val="6"/>
          <c:order val="15"/>
          <c:tx>
            <c:strRef>
              <c:f>גיליון1!$C$24:$F$24</c:f>
              <c:strCache>
                <c:ptCount val="4"/>
                <c:pt idx="0">
                  <c:v>ice</c:v>
                </c:pt>
                <c:pt idx="1">
                  <c:v>100</c:v>
                </c:pt>
                <c:pt idx="2">
                  <c:v>coli</c:v>
                </c:pt>
                <c:pt idx="3">
                  <c:v>1</c:v>
                </c:pt>
              </c:strCache>
            </c:strRef>
          </c:tx>
          <c:spPr>
            <a:ln w="19050" cap="rnd">
              <a:solidFill>
                <a:schemeClr val="accent1">
                  <a:lumMod val="80000"/>
                  <a:lumOff val="20000"/>
                </a:schemeClr>
              </a:solidFill>
              <a:round/>
            </a:ln>
            <a:effectLst/>
          </c:spPr>
          <c:marker>
            <c:symbol val="none"/>
          </c:marker>
          <c:xVal>
            <c:numRef>
              <c:f>גיליון1!$G$1:$ANJ$1</c:f>
              <c:numCache>
                <c:formatCode>General</c:formatCode>
                <c:ptCount val="1044"/>
                <c:pt idx="0">
                  <c:v>160.70099999999999</c:v>
                </c:pt>
                <c:pt idx="1">
                  <c:v>166.74199999999999</c:v>
                </c:pt>
                <c:pt idx="2">
                  <c:v>172.77699999999999</c:v>
                </c:pt>
                <c:pt idx="3">
                  <c:v>178.80500000000001</c:v>
                </c:pt>
                <c:pt idx="4">
                  <c:v>184.82599999999999</c:v>
                </c:pt>
                <c:pt idx="5">
                  <c:v>190.84100000000001</c:v>
                </c:pt>
                <c:pt idx="6">
                  <c:v>196.84899999999999</c:v>
                </c:pt>
                <c:pt idx="7">
                  <c:v>202.85</c:v>
                </c:pt>
                <c:pt idx="8">
                  <c:v>208.845</c:v>
                </c:pt>
                <c:pt idx="9">
                  <c:v>214.833</c:v>
                </c:pt>
                <c:pt idx="10">
                  <c:v>220.815</c:v>
                </c:pt>
                <c:pt idx="11">
                  <c:v>226.78899999999999</c:v>
                </c:pt>
                <c:pt idx="12">
                  <c:v>232.75800000000001</c:v>
                </c:pt>
                <c:pt idx="13">
                  <c:v>238.71899999999999</c:v>
                </c:pt>
                <c:pt idx="14">
                  <c:v>244.67400000000001</c:v>
                </c:pt>
                <c:pt idx="15">
                  <c:v>250.62299999999999</c:v>
                </c:pt>
                <c:pt idx="16">
                  <c:v>256.565</c:v>
                </c:pt>
                <c:pt idx="17">
                  <c:v>262.5</c:v>
                </c:pt>
                <c:pt idx="18">
                  <c:v>268.42899999999997</c:v>
                </c:pt>
                <c:pt idx="19">
                  <c:v>274.351</c:v>
                </c:pt>
                <c:pt idx="20">
                  <c:v>280.267</c:v>
                </c:pt>
                <c:pt idx="21">
                  <c:v>286.17599999999999</c:v>
                </c:pt>
                <c:pt idx="22">
                  <c:v>292.07900000000001</c:v>
                </c:pt>
                <c:pt idx="23">
                  <c:v>297.97500000000002</c:v>
                </c:pt>
                <c:pt idx="24">
                  <c:v>303.86500000000001</c:v>
                </c:pt>
                <c:pt idx="25">
                  <c:v>309.74799999999999</c:v>
                </c:pt>
                <c:pt idx="26">
                  <c:v>315.625</c:v>
                </c:pt>
                <c:pt idx="27">
                  <c:v>321.495</c:v>
                </c:pt>
                <c:pt idx="28">
                  <c:v>327.35899999999998</c:v>
                </c:pt>
                <c:pt idx="29">
                  <c:v>333.21699999999998</c:v>
                </c:pt>
                <c:pt idx="30">
                  <c:v>339.06799999999998</c:v>
                </c:pt>
                <c:pt idx="31">
                  <c:v>344.91199999999998</c:v>
                </c:pt>
                <c:pt idx="32">
                  <c:v>350.75099999999998</c:v>
                </c:pt>
                <c:pt idx="33">
                  <c:v>356.58300000000003</c:v>
                </c:pt>
                <c:pt idx="34">
                  <c:v>362.40800000000002</c:v>
                </c:pt>
                <c:pt idx="35">
                  <c:v>368.22699999999998</c:v>
                </c:pt>
                <c:pt idx="36">
                  <c:v>374.04</c:v>
                </c:pt>
                <c:pt idx="37">
                  <c:v>379.84699999999998</c:v>
                </c:pt>
                <c:pt idx="38">
                  <c:v>385.64699999999999</c:v>
                </c:pt>
                <c:pt idx="39">
                  <c:v>391.44</c:v>
                </c:pt>
                <c:pt idx="40">
                  <c:v>397.22800000000001</c:v>
                </c:pt>
                <c:pt idx="41">
                  <c:v>403.00900000000001</c:v>
                </c:pt>
                <c:pt idx="42">
                  <c:v>408.78399999999999</c:v>
                </c:pt>
                <c:pt idx="43">
                  <c:v>414.553</c:v>
                </c:pt>
                <c:pt idx="44">
                  <c:v>420.315</c:v>
                </c:pt>
                <c:pt idx="45">
                  <c:v>426.07100000000003</c:v>
                </c:pt>
                <c:pt idx="46">
                  <c:v>431.82100000000003</c:v>
                </c:pt>
                <c:pt idx="47">
                  <c:v>437.565</c:v>
                </c:pt>
                <c:pt idx="48">
                  <c:v>443.30200000000002</c:v>
                </c:pt>
                <c:pt idx="49">
                  <c:v>449.03300000000002</c:v>
                </c:pt>
                <c:pt idx="50">
                  <c:v>454.75799999999998</c:v>
                </c:pt>
                <c:pt idx="51">
                  <c:v>460.47699999999998</c:v>
                </c:pt>
                <c:pt idx="52">
                  <c:v>466.18900000000002</c:v>
                </c:pt>
                <c:pt idx="53">
                  <c:v>471.89600000000002</c:v>
                </c:pt>
                <c:pt idx="54">
                  <c:v>477.596</c:v>
                </c:pt>
                <c:pt idx="55">
                  <c:v>483.29</c:v>
                </c:pt>
                <c:pt idx="56">
                  <c:v>488.97800000000001</c:v>
                </c:pt>
                <c:pt idx="57">
                  <c:v>494.66</c:v>
                </c:pt>
                <c:pt idx="58">
                  <c:v>500.33499999999998</c:v>
                </c:pt>
                <c:pt idx="59">
                  <c:v>506.005</c:v>
                </c:pt>
                <c:pt idx="60">
                  <c:v>511.66800000000001</c:v>
                </c:pt>
                <c:pt idx="61">
                  <c:v>517.32500000000005</c:v>
                </c:pt>
                <c:pt idx="62">
                  <c:v>522.97699999999998</c:v>
                </c:pt>
                <c:pt idx="63">
                  <c:v>528.62199999999996</c:v>
                </c:pt>
                <c:pt idx="64">
                  <c:v>534.26099999999997</c:v>
                </c:pt>
                <c:pt idx="65">
                  <c:v>539.89400000000001</c:v>
                </c:pt>
                <c:pt idx="66">
                  <c:v>545.52099999999996</c:v>
                </c:pt>
                <c:pt idx="67">
                  <c:v>551.14099999999996</c:v>
                </c:pt>
                <c:pt idx="68">
                  <c:v>556.75599999999997</c:v>
                </c:pt>
                <c:pt idx="69">
                  <c:v>562.36500000000001</c:v>
                </c:pt>
                <c:pt idx="70">
                  <c:v>567.96799999999996</c:v>
                </c:pt>
                <c:pt idx="71">
                  <c:v>573.56500000000005</c:v>
                </c:pt>
                <c:pt idx="72">
                  <c:v>579.15499999999997</c:v>
                </c:pt>
                <c:pt idx="73">
                  <c:v>584.74</c:v>
                </c:pt>
                <c:pt idx="74">
                  <c:v>590.31899999999996</c:v>
                </c:pt>
                <c:pt idx="75">
                  <c:v>595.89200000000005</c:v>
                </c:pt>
                <c:pt idx="76">
                  <c:v>601.45899999999995</c:v>
                </c:pt>
                <c:pt idx="77">
                  <c:v>607.02</c:v>
                </c:pt>
                <c:pt idx="78">
                  <c:v>612.57500000000005</c:v>
                </c:pt>
                <c:pt idx="79">
                  <c:v>618.12400000000002</c:v>
                </c:pt>
                <c:pt idx="80">
                  <c:v>623.66700000000003</c:v>
                </c:pt>
                <c:pt idx="81">
                  <c:v>629.20399999999995</c:v>
                </c:pt>
                <c:pt idx="82">
                  <c:v>634.73500000000001</c:v>
                </c:pt>
                <c:pt idx="83">
                  <c:v>640.26099999999997</c:v>
                </c:pt>
                <c:pt idx="84">
                  <c:v>645.78099999999995</c:v>
                </c:pt>
                <c:pt idx="85">
                  <c:v>651.29399999999998</c:v>
                </c:pt>
                <c:pt idx="86">
                  <c:v>656.80200000000002</c:v>
                </c:pt>
                <c:pt idx="87">
                  <c:v>662.30399999999997</c:v>
                </c:pt>
                <c:pt idx="88">
                  <c:v>667.8</c:v>
                </c:pt>
                <c:pt idx="89">
                  <c:v>673.29</c:v>
                </c:pt>
                <c:pt idx="90">
                  <c:v>678.77499999999998</c:v>
                </c:pt>
                <c:pt idx="91">
                  <c:v>684.25400000000002</c:v>
                </c:pt>
                <c:pt idx="92">
                  <c:v>689.726</c:v>
                </c:pt>
                <c:pt idx="93">
                  <c:v>695.19299999999998</c:v>
                </c:pt>
                <c:pt idx="94">
                  <c:v>700.65499999999997</c:v>
                </c:pt>
                <c:pt idx="95">
                  <c:v>706.11</c:v>
                </c:pt>
                <c:pt idx="96">
                  <c:v>711.56</c:v>
                </c:pt>
                <c:pt idx="97">
                  <c:v>717.00400000000002</c:v>
                </c:pt>
                <c:pt idx="98">
                  <c:v>722.44200000000001</c:v>
                </c:pt>
                <c:pt idx="99">
                  <c:v>727.87400000000002</c:v>
                </c:pt>
                <c:pt idx="100">
                  <c:v>733.30100000000004</c:v>
                </c:pt>
                <c:pt idx="101">
                  <c:v>738.72199999999998</c:v>
                </c:pt>
                <c:pt idx="102">
                  <c:v>744.13699999999994</c:v>
                </c:pt>
                <c:pt idx="103">
                  <c:v>749.54700000000003</c:v>
                </c:pt>
                <c:pt idx="104">
                  <c:v>754.95100000000002</c:v>
                </c:pt>
                <c:pt idx="105">
                  <c:v>760.34900000000005</c:v>
                </c:pt>
                <c:pt idx="106">
                  <c:v>765.74099999999999</c:v>
                </c:pt>
                <c:pt idx="107">
                  <c:v>771.12800000000004</c:v>
                </c:pt>
                <c:pt idx="108">
                  <c:v>776.50900000000001</c:v>
                </c:pt>
                <c:pt idx="109">
                  <c:v>781.88499999999999</c:v>
                </c:pt>
                <c:pt idx="110">
                  <c:v>787.25400000000002</c:v>
                </c:pt>
                <c:pt idx="111">
                  <c:v>792.61800000000005</c:v>
                </c:pt>
                <c:pt idx="112">
                  <c:v>797.97699999999998</c:v>
                </c:pt>
                <c:pt idx="113">
                  <c:v>803.33</c:v>
                </c:pt>
                <c:pt idx="114">
                  <c:v>808.67700000000002</c:v>
                </c:pt>
                <c:pt idx="115">
                  <c:v>814.01900000000001</c:v>
                </c:pt>
                <c:pt idx="116">
                  <c:v>819.35500000000002</c:v>
                </c:pt>
                <c:pt idx="117">
                  <c:v>824.68600000000004</c:v>
                </c:pt>
                <c:pt idx="118">
                  <c:v>830.01099999999997</c:v>
                </c:pt>
                <c:pt idx="119">
                  <c:v>835.33</c:v>
                </c:pt>
                <c:pt idx="120">
                  <c:v>840.64400000000001</c:v>
                </c:pt>
                <c:pt idx="121">
                  <c:v>845.952</c:v>
                </c:pt>
                <c:pt idx="122">
                  <c:v>851.255</c:v>
                </c:pt>
                <c:pt idx="123">
                  <c:v>856.55200000000002</c:v>
                </c:pt>
                <c:pt idx="124">
                  <c:v>861.84400000000005</c:v>
                </c:pt>
                <c:pt idx="125">
                  <c:v>867.13</c:v>
                </c:pt>
                <c:pt idx="126">
                  <c:v>872.41</c:v>
                </c:pt>
                <c:pt idx="127">
                  <c:v>877.68600000000004</c:v>
                </c:pt>
                <c:pt idx="128">
                  <c:v>882.95500000000004</c:v>
                </c:pt>
                <c:pt idx="129">
                  <c:v>888.21900000000005</c:v>
                </c:pt>
                <c:pt idx="130">
                  <c:v>893.47799999999995</c:v>
                </c:pt>
                <c:pt idx="131">
                  <c:v>898.73099999999999</c:v>
                </c:pt>
                <c:pt idx="132">
                  <c:v>903.97900000000004</c:v>
                </c:pt>
                <c:pt idx="133">
                  <c:v>909.221</c:v>
                </c:pt>
                <c:pt idx="134">
                  <c:v>914.45799999999997</c:v>
                </c:pt>
                <c:pt idx="135">
                  <c:v>919.69</c:v>
                </c:pt>
                <c:pt idx="136">
                  <c:v>924.91600000000005</c:v>
                </c:pt>
                <c:pt idx="137">
                  <c:v>930.13599999999997</c:v>
                </c:pt>
                <c:pt idx="138">
                  <c:v>935.351</c:v>
                </c:pt>
                <c:pt idx="139">
                  <c:v>940.56100000000004</c:v>
                </c:pt>
                <c:pt idx="140">
                  <c:v>945.76599999999996</c:v>
                </c:pt>
                <c:pt idx="141">
                  <c:v>950.96500000000003</c:v>
                </c:pt>
                <c:pt idx="142">
                  <c:v>956.15800000000002</c:v>
                </c:pt>
                <c:pt idx="143">
                  <c:v>961.34699999999998</c:v>
                </c:pt>
                <c:pt idx="144">
                  <c:v>966.529</c:v>
                </c:pt>
                <c:pt idx="145">
                  <c:v>971.70699999999999</c:v>
                </c:pt>
                <c:pt idx="146">
                  <c:v>976.87900000000002</c:v>
                </c:pt>
                <c:pt idx="147">
                  <c:v>982.04600000000005</c:v>
                </c:pt>
                <c:pt idx="148">
                  <c:v>987.20799999999997</c:v>
                </c:pt>
                <c:pt idx="149">
                  <c:v>992.36400000000003</c:v>
                </c:pt>
                <c:pt idx="150">
                  <c:v>997.51499999999999</c:v>
                </c:pt>
                <c:pt idx="151">
                  <c:v>1002.66</c:v>
                </c:pt>
                <c:pt idx="152">
                  <c:v>1007.801</c:v>
                </c:pt>
                <c:pt idx="153">
                  <c:v>1012.936</c:v>
                </c:pt>
                <c:pt idx="154">
                  <c:v>1018.066</c:v>
                </c:pt>
                <c:pt idx="155">
                  <c:v>1023.19</c:v>
                </c:pt>
                <c:pt idx="156">
                  <c:v>1028.309</c:v>
                </c:pt>
                <c:pt idx="157">
                  <c:v>1033.423</c:v>
                </c:pt>
                <c:pt idx="158">
                  <c:v>1038.5319999999999</c:v>
                </c:pt>
                <c:pt idx="159">
                  <c:v>1043.636</c:v>
                </c:pt>
                <c:pt idx="160">
                  <c:v>1048.7339999999999</c:v>
                </c:pt>
                <c:pt idx="161">
                  <c:v>1053.827</c:v>
                </c:pt>
                <c:pt idx="162">
                  <c:v>1058.915</c:v>
                </c:pt>
                <c:pt idx="163">
                  <c:v>1063.998</c:v>
                </c:pt>
                <c:pt idx="164">
                  <c:v>1069.075</c:v>
                </c:pt>
                <c:pt idx="165">
                  <c:v>1074.1469999999999</c:v>
                </c:pt>
                <c:pt idx="166">
                  <c:v>1079.2139999999999</c:v>
                </c:pt>
                <c:pt idx="167">
                  <c:v>1084.2760000000001</c:v>
                </c:pt>
                <c:pt idx="168">
                  <c:v>1089.3330000000001</c:v>
                </c:pt>
                <c:pt idx="169">
                  <c:v>1094.385</c:v>
                </c:pt>
                <c:pt idx="170">
                  <c:v>1099.431</c:v>
                </c:pt>
                <c:pt idx="171">
                  <c:v>1104.472</c:v>
                </c:pt>
                <c:pt idx="172">
                  <c:v>1109.509</c:v>
                </c:pt>
                <c:pt idx="173">
                  <c:v>1114.54</c:v>
                </c:pt>
                <c:pt idx="174">
                  <c:v>1119.5650000000001</c:v>
                </c:pt>
                <c:pt idx="175">
                  <c:v>1124.586</c:v>
                </c:pt>
                <c:pt idx="176">
                  <c:v>1129.6020000000001</c:v>
                </c:pt>
                <c:pt idx="177">
                  <c:v>1134.6130000000001</c:v>
                </c:pt>
                <c:pt idx="178">
                  <c:v>1139.6179999999999</c:v>
                </c:pt>
                <c:pt idx="179">
                  <c:v>1144.6189999999999</c:v>
                </c:pt>
                <c:pt idx="180">
                  <c:v>1149.614</c:v>
                </c:pt>
                <c:pt idx="181">
                  <c:v>1154.604</c:v>
                </c:pt>
                <c:pt idx="182">
                  <c:v>1159.5889999999999</c:v>
                </c:pt>
                <c:pt idx="183">
                  <c:v>1164.57</c:v>
                </c:pt>
                <c:pt idx="184">
                  <c:v>1169.5450000000001</c:v>
                </c:pt>
                <c:pt idx="185">
                  <c:v>1174.5150000000001</c:v>
                </c:pt>
                <c:pt idx="186">
                  <c:v>1179.48</c:v>
                </c:pt>
                <c:pt idx="187">
                  <c:v>1184.44</c:v>
                </c:pt>
                <c:pt idx="188">
                  <c:v>1189.395</c:v>
                </c:pt>
                <c:pt idx="189">
                  <c:v>1194.345</c:v>
                </c:pt>
                <c:pt idx="190">
                  <c:v>1199.29</c:v>
                </c:pt>
                <c:pt idx="191">
                  <c:v>1204.23</c:v>
                </c:pt>
                <c:pt idx="192">
                  <c:v>1209.165</c:v>
                </c:pt>
                <c:pt idx="193">
                  <c:v>1214.095</c:v>
                </c:pt>
                <c:pt idx="194">
                  <c:v>1219.021</c:v>
                </c:pt>
                <c:pt idx="195">
                  <c:v>1223.941</c:v>
                </c:pt>
                <c:pt idx="196">
                  <c:v>1228.856</c:v>
                </c:pt>
                <c:pt idx="197">
                  <c:v>1233.7660000000001</c:v>
                </c:pt>
                <c:pt idx="198">
                  <c:v>1238.672</c:v>
                </c:pt>
                <c:pt idx="199">
                  <c:v>1243.5719999999999</c:v>
                </c:pt>
                <c:pt idx="200">
                  <c:v>1248.4670000000001</c:v>
                </c:pt>
                <c:pt idx="201">
                  <c:v>1253.3579999999999</c:v>
                </c:pt>
                <c:pt idx="202">
                  <c:v>1258.2439999999999</c:v>
                </c:pt>
                <c:pt idx="203">
                  <c:v>1263.124</c:v>
                </c:pt>
                <c:pt idx="204">
                  <c:v>1268</c:v>
                </c:pt>
                <c:pt idx="205">
                  <c:v>1272.8710000000001</c:v>
                </c:pt>
                <c:pt idx="206">
                  <c:v>1277.7370000000001</c:v>
                </c:pt>
                <c:pt idx="207">
                  <c:v>1282.5989999999999</c:v>
                </c:pt>
                <c:pt idx="208">
                  <c:v>1287.4549999999999</c:v>
                </c:pt>
                <c:pt idx="209">
                  <c:v>1292.306</c:v>
                </c:pt>
                <c:pt idx="210">
                  <c:v>1297.153</c:v>
                </c:pt>
                <c:pt idx="211">
                  <c:v>1301.9949999999999</c:v>
                </c:pt>
                <c:pt idx="212">
                  <c:v>1306.8320000000001</c:v>
                </c:pt>
                <c:pt idx="213">
                  <c:v>1311.664</c:v>
                </c:pt>
                <c:pt idx="214">
                  <c:v>1316.491</c:v>
                </c:pt>
                <c:pt idx="215">
                  <c:v>1321.3140000000001</c:v>
                </c:pt>
                <c:pt idx="216">
                  <c:v>1326.1320000000001</c:v>
                </c:pt>
                <c:pt idx="217">
                  <c:v>1330.9449999999999</c:v>
                </c:pt>
                <c:pt idx="218">
                  <c:v>1335.7529999999999</c:v>
                </c:pt>
                <c:pt idx="219">
                  <c:v>1340.556</c:v>
                </c:pt>
                <c:pt idx="220">
                  <c:v>1345.354</c:v>
                </c:pt>
                <c:pt idx="221">
                  <c:v>1350.1479999999999</c:v>
                </c:pt>
                <c:pt idx="222">
                  <c:v>1354.9369999999999</c:v>
                </c:pt>
                <c:pt idx="223">
                  <c:v>1359.722</c:v>
                </c:pt>
                <c:pt idx="224">
                  <c:v>1364.501</c:v>
                </c:pt>
                <c:pt idx="225">
                  <c:v>1369.2760000000001</c:v>
                </c:pt>
                <c:pt idx="226">
                  <c:v>1374.046</c:v>
                </c:pt>
                <c:pt idx="227">
                  <c:v>1378.8109999999999</c:v>
                </c:pt>
                <c:pt idx="228">
                  <c:v>1383.5719999999999</c:v>
                </c:pt>
                <c:pt idx="229">
                  <c:v>1388.327</c:v>
                </c:pt>
                <c:pt idx="230">
                  <c:v>1393.079</c:v>
                </c:pt>
                <c:pt idx="231">
                  <c:v>1397.825</c:v>
                </c:pt>
                <c:pt idx="232">
                  <c:v>1402.567</c:v>
                </c:pt>
                <c:pt idx="233">
                  <c:v>1407.3040000000001</c:v>
                </c:pt>
                <c:pt idx="234">
                  <c:v>1412.0360000000001</c:v>
                </c:pt>
                <c:pt idx="235">
                  <c:v>1416.7639999999999</c:v>
                </c:pt>
                <c:pt idx="236">
                  <c:v>1421.4870000000001</c:v>
                </c:pt>
                <c:pt idx="237">
                  <c:v>1426.2049999999999</c:v>
                </c:pt>
                <c:pt idx="238">
                  <c:v>1430.9190000000001</c:v>
                </c:pt>
                <c:pt idx="239">
                  <c:v>1435.6279999999999</c:v>
                </c:pt>
                <c:pt idx="240">
                  <c:v>1440.3330000000001</c:v>
                </c:pt>
                <c:pt idx="241">
                  <c:v>1445.0319999999999</c:v>
                </c:pt>
                <c:pt idx="242">
                  <c:v>1449.7270000000001</c:v>
                </c:pt>
                <c:pt idx="243">
                  <c:v>1454.4179999999999</c:v>
                </c:pt>
                <c:pt idx="244">
                  <c:v>1459.104</c:v>
                </c:pt>
                <c:pt idx="245">
                  <c:v>1463.7850000000001</c:v>
                </c:pt>
                <c:pt idx="246">
                  <c:v>1468.462</c:v>
                </c:pt>
                <c:pt idx="247">
                  <c:v>1473.134</c:v>
                </c:pt>
                <c:pt idx="248">
                  <c:v>1477.8019999999999</c:v>
                </c:pt>
                <c:pt idx="249">
                  <c:v>1482.4649999999999</c:v>
                </c:pt>
                <c:pt idx="250">
                  <c:v>1487.123</c:v>
                </c:pt>
                <c:pt idx="251">
                  <c:v>1491.777</c:v>
                </c:pt>
                <c:pt idx="252">
                  <c:v>1496.4259999999999</c:v>
                </c:pt>
                <c:pt idx="253">
                  <c:v>1501.0709999999999</c:v>
                </c:pt>
                <c:pt idx="254">
                  <c:v>1505.711</c:v>
                </c:pt>
                <c:pt idx="255">
                  <c:v>1510.347</c:v>
                </c:pt>
                <c:pt idx="256">
                  <c:v>1514.9780000000001</c:v>
                </c:pt>
                <c:pt idx="257">
                  <c:v>1519.604</c:v>
                </c:pt>
                <c:pt idx="258">
                  <c:v>1524.2260000000001</c:v>
                </c:pt>
                <c:pt idx="259">
                  <c:v>1528.8440000000001</c:v>
                </c:pt>
                <c:pt idx="260">
                  <c:v>1533.4570000000001</c:v>
                </c:pt>
                <c:pt idx="261">
                  <c:v>1538.0650000000001</c:v>
                </c:pt>
                <c:pt idx="262">
                  <c:v>1542.6690000000001</c:v>
                </c:pt>
                <c:pt idx="263">
                  <c:v>1547.269</c:v>
                </c:pt>
                <c:pt idx="264">
                  <c:v>1551.864</c:v>
                </c:pt>
                <c:pt idx="265">
                  <c:v>1556.454</c:v>
                </c:pt>
                <c:pt idx="266">
                  <c:v>1561.0409999999999</c:v>
                </c:pt>
                <c:pt idx="267">
                  <c:v>1565.6220000000001</c:v>
                </c:pt>
                <c:pt idx="268">
                  <c:v>1570.1990000000001</c:v>
                </c:pt>
                <c:pt idx="269">
                  <c:v>1574.7719999999999</c:v>
                </c:pt>
                <c:pt idx="270">
                  <c:v>1579.34</c:v>
                </c:pt>
                <c:pt idx="271">
                  <c:v>1583.904</c:v>
                </c:pt>
                <c:pt idx="272">
                  <c:v>1588.4639999999999</c:v>
                </c:pt>
                <c:pt idx="273">
                  <c:v>1593.019</c:v>
                </c:pt>
                <c:pt idx="274">
                  <c:v>1597.569</c:v>
                </c:pt>
                <c:pt idx="275">
                  <c:v>1602.115</c:v>
                </c:pt>
                <c:pt idx="276">
                  <c:v>1606.6569999999999</c:v>
                </c:pt>
                <c:pt idx="277">
                  <c:v>1611.1949999999999</c:v>
                </c:pt>
                <c:pt idx="278">
                  <c:v>1615.7280000000001</c:v>
                </c:pt>
                <c:pt idx="279">
                  <c:v>1620.2560000000001</c:v>
                </c:pt>
                <c:pt idx="280">
                  <c:v>1624.78</c:v>
                </c:pt>
                <c:pt idx="281">
                  <c:v>1629.3</c:v>
                </c:pt>
                <c:pt idx="282">
                  <c:v>1633.816</c:v>
                </c:pt>
                <c:pt idx="283">
                  <c:v>1638.327</c:v>
                </c:pt>
                <c:pt idx="284">
                  <c:v>1642.8340000000001</c:v>
                </c:pt>
                <c:pt idx="285">
                  <c:v>1647.336</c:v>
                </c:pt>
                <c:pt idx="286">
                  <c:v>1651.8340000000001</c:v>
                </c:pt>
                <c:pt idx="287">
                  <c:v>1656.328</c:v>
                </c:pt>
                <c:pt idx="288">
                  <c:v>1660.817</c:v>
                </c:pt>
                <c:pt idx="289">
                  <c:v>1665.3019999999999</c:v>
                </c:pt>
                <c:pt idx="290">
                  <c:v>1669.7829999999999</c:v>
                </c:pt>
                <c:pt idx="291">
                  <c:v>1674.259</c:v>
                </c:pt>
                <c:pt idx="292">
                  <c:v>1678.732</c:v>
                </c:pt>
                <c:pt idx="293">
                  <c:v>1683.1990000000001</c:v>
                </c:pt>
                <c:pt idx="294">
                  <c:v>1687.663</c:v>
                </c:pt>
                <c:pt idx="295">
                  <c:v>1692.1220000000001</c:v>
                </c:pt>
                <c:pt idx="296">
                  <c:v>1696.577</c:v>
                </c:pt>
                <c:pt idx="297">
                  <c:v>1701.028</c:v>
                </c:pt>
                <c:pt idx="298">
                  <c:v>1705.4739999999999</c:v>
                </c:pt>
                <c:pt idx="299">
                  <c:v>1709.9169999999999</c:v>
                </c:pt>
                <c:pt idx="300">
                  <c:v>1714.355</c:v>
                </c:pt>
                <c:pt idx="301">
                  <c:v>1718.788</c:v>
                </c:pt>
                <c:pt idx="302">
                  <c:v>1723.2180000000001</c:v>
                </c:pt>
                <c:pt idx="303">
                  <c:v>1727.643</c:v>
                </c:pt>
                <c:pt idx="304">
                  <c:v>1732.0640000000001</c:v>
                </c:pt>
                <c:pt idx="305">
                  <c:v>1736.481</c:v>
                </c:pt>
                <c:pt idx="306">
                  <c:v>1740.893</c:v>
                </c:pt>
                <c:pt idx="307">
                  <c:v>1745.3009999999999</c:v>
                </c:pt>
                <c:pt idx="308">
                  <c:v>1749.7049999999999</c:v>
                </c:pt>
                <c:pt idx="309">
                  <c:v>1754.105</c:v>
                </c:pt>
                <c:pt idx="310">
                  <c:v>1758.501</c:v>
                </c:pt>
                <c:pt idx="311">
                  <c:v>1762.893</c:v>
                </c:pt>
                <c:pt idx="312">
                  <c:v>1767.28</c:v>
                </c:pt>
                <c:pt idx="313">
                  <c:v>1771.663</c:v>
                </c:pt>
                <c:pt idx="314">
                  <c:v>1776.0419999999999</c:v>
                </c:pt>
                <c:pt idx="315">
                  <c:v>1780.4169999999999</c:v>
                </c:pt>
                <c:pt idx="316">
                  <c:v>1784.787</c:v>
                </c:pt>
                <c:pt idx="317">
                  <c:v>1789.154</c:v>
                </c:pt>
                <c:pt idx="318">
                  <c:v>1793.5160000000001</c:v>
                </c:pt>
                <c:pt idx="319">
                  <c:v>1797.874</c:v>
                </c:pt>
                <c:pt idx="320">
                  <c:v>1802.2280000000001</c:v>
                </c:pt>
                <c:pt idx="321">
                  <c:v>1806.578</c:v>
                </c:pt>
                <c:pt idx="322">
                  <c:v>1810.924</c:v>
                </c:pt>
                <c:pt idx="323">
                  <c:v>1815.2660000000001</c:v>
                </c:pt>
                <c:pt idx="324">
                  <c:v>1819.6030000000001</c:v>
                </c:pt>
                <c:pt idx="325">
                  <c:v>1823.9369999999999</c:v>
                </c:pt>
                <c:pt idx="326">
                  <c:v>1828.2660000000001</c:v>
                </c:pt>
                <c:pt idx="327">
                  <c:v>1832.5909999999999</c:v>
                </c:pt>
                <c:pt idx="328">
                  <c:v>1836.913</c:v>
                </c:pt>
                <c:pt idx="329">
                  <c:v>1841.23</c:v>
                </c:pt>
                <c:pt idx="330">
                  <c:v>1845.5429999999999</c:v>
                </c:pt>
                <c:pt idx="331">
                  <c:v>1849.8520000000001</c:v>
                </c:pt>
                <c:pt idx="332">
                  <c:v>1854.1559999999999</c:v>
                </c:pt>
                <c:pt idx="333">
                  <c:v>1858.4570000000001</c:v>
                </c:pt>
                <c:pt idx="334">
                  <c:v>1862.7539999999999</c:v>
                </c:pt>
                <c:pt idx="335">
                  <c:v>1867.047</c:v>
                </c:pt>
                <c:pt idx="336">
                  <c:v>1871.335</c:v>
                </c:pt>
                <c:pt idx="337">
                  <c:v>1875.62</c:v>
                </c:pt>
                <c:pt idx="338">
                  <c:v>1879.9</c:v>
                </c:pt>
                <c:pt idx="339">
                  <c:v>1884.1769999999999</c:v>
                </c:pt>
                <c:pt idx="340">
                  <c:v>1888.4490000000001</c:v>
                </c:pt>
                <c:pt idx="341">
                  <c:v>1892.7180000000001</c:v>
                </c:pt>
                <c:pt idx="342">
                  <c:v>1896.982</c:v>
                </c:pt>
                <c:pt idx="343">
                  <c:v>1901.2429999999999</c:v>
                </c:pt>
                <c:pt idx="344">
                  <c:v>1905.499</c:v>
                </c:pt>
                <c:pt idx="345">
                  <c:v>1909.752</c:v>
                </c:pt>
                <c:pt idx="346">
                  <c:v>1914</c:v>
                </c:pt>
                <c:pt idx="347">
                  <c:v>1918.2449999999999</c:v>
                </c:pt>
                <c:pt idx="348">
                  <c:v>1922.4849999999999</c:v>
                </c:pt>
                <c:pt idx="349">
                  <c:v>1926.722</c:v>
                </c:pt>
                <c:pt idx="350">
                  <c:v>1930.954</c:v>
                </c:pt>
                <c:pt idx="351">
                  <c:v>1935.183</c:v>
                </c:pt>
                <c:pt idx="352">
                  <c:v>1939.4079999999999</c:v>
                </c:pt>
                <c:pt idx="353">
                  <c:v>1943.6279999999999</c:v>
                </c:pt>
                <c:pt idx="354">
                  <c:v>1947.845</c:v>
                </c:pt>
                <c:pt idx="355">
                  <c:v>1952.058</c:v>
                </c:pt>
                <c:pt idx="356">
                  <c:v>1956.2670000000001</c:v>
                </c:pt>
                <c:pt idx="357">
                  <c:v>1960.472</c:v>
                </c:pt>
                <c:pt idx="358">
                  <c:v>1964.673</c:v>
                </c:pt>
                <c:pt idx="359">
                  <c:v>1968.87</c:v>
                </c:pt>
                <c:pt idx="360">
                  <c:v>1973.0630000000001</c:v>
                </c:pt>
                <c:pt idx="361">
                  <c:v>1977.252</c:v>
                </c:pt>
                <c:pt idx="362">
                  <c:v>1981.4380000000001</c:v>
                </c:pt>
                <c:pt idx="363">
                  <c:v>1985.6189999999999</c:v>
                </c:pt>
                <c:pt idx="364">
                  <c:v>1989.797</c:v>
                </c:pt>
                <c:pt idx="365">
                  <c:v>1993.971</c:v>
                </c:pt>
                <c:pt idx="366">
                  <c:v>1998.14</c:v>
                </c:pt>
                <c:pt idx="367">
                  <c:v>2002.306</c:v>
                </c:pt>
                <c:pt idx="368">
                  <c:v>2006.4690000000001</c:v>
                </c:pt>
                <c:pt idx="369">
                  <c:v>2010.627</c:v>
                </c:pt>
                <c:pt idx="370">
                  <c:v>2014.7809999999999</c:v>
                </c:pt>
                <c:pt idx="371">
                  <c:v>2018.932</c:v>
                </c:pt>
                <c:pt idx="372">
                  <c:v>2023.078</c:v>
                </c:pt>
                <c:pt idx="373">
                  <c:v>2027.221</c:v>
                </c:pt>
                <c:pt idx="374">
                  <c:v>2031.36</c:v>
                </c:pt>
                <c:pt idx="375">
                  <c:v>2035.4949999999999</c:v>
                </c:pt>
                <c:pt idx="376">
                  <c:v>2039.627</c:v>
                </c:pt>
                <c:pt idx="377">
                  <c:v>2043.7539999999999</c:v>
                </c:pt>
                <c:pt idx="378">
                  <c:v>2047.8779999999999</c:v>
                </c:pt>
                <c:pt idx="379">
                  <c:v>2051.998</c:v>
                </c:pt>
                <c:pt idx="380">
                  <c:v>2056.114</c:v>
                </c:pt>
                <c:pt idx="381">
                  <c:v>2060.2260000000001</c:v>
                </c:pt>
                <c:pt idx="382">
                  <c:v>2064.3339999999998</c:v>
                </c:pt>
                <c:pt idx="383">
                  <c:v>2068.4389999999999</c:v>
                </c:pt>
                <c:pt idx="384">
                  <c:v>2072.54</c:v>
                </c:pt>
                <c:pt idx="385">
                  <c:v>2076.6370000000002</c:v>
                </c:pt>
                <c:pt idx="386">
                  <c:v>2080.73</c:v>
                </c:pt>
                <c:pt idx="387">
                  <c:v>2084.8200000000002</c:v>
                </c:pt>
                <c:pt idx="388">
                  <c:v>2088.9059999999999</c:v>
                </c:pt>
                <c:pt idx="389">
                  <c:v>2092.9879999999998</c:v>
                </c:pt>
                <c:pt idx="390">
                  <c:v>2097.0659999999998</c:v>
                </c:pt>
                <c:pt idx="391">
                  <c:v>2101.14</c:v>
                </c:pt>
                <c:pt idx="392">
                  <c:v>2105.2109999999998</c:v>
                </c:pt>
                <c:pt idx="393">
                  <c:v>2109.2779999999998</c:v>
                </c:pt>
                <c:pt idx="394">
                  <c:v>2113.3420000000001</c:v>
                </c:pt>
                <c:pt idx="395">
                  <c:v>2117.4009999999998</c:v>
                </c:pt>
                <c:pt idx="396">
                  <c:v>2121.4569999999999</c:v>
                </c:pt>
                <c:pt idx="397">
                  <c:v>2125.509</c:v>
                </c:pt>
                <c:pt idx="398">
                  <c:v>2129.558</c:v>
                </c:pt>
                <c:pt idx="399">
                  <c:v>2133.6019999999999</c:v>
                </c:pt>
                <c:pt idx="400">
                  <c:v>2137.643</c:v>
                </c:pt>
                <c:pt idx="401">
                  <c:v>2141.681</c:v>
                </c:pt>
                <c:pt idx="402">
                  <c:v>2145.7139999999999</c:v>
                </c:pt>
                <c:pt idx="403">
                  <c:v>2149.7440000000001</c:v>
                </c:pt>
                <c:pt idx="404">
                  <c:v>2153.77</c:v>
                </c:pt>
                <c:pt idx="405">
                  <c:v>2157.7930000000001</c:v>
                </c:pt>
                <c:pt idx="406">
                  <c:v>2161.8119999999999</c:v>
                </c:pt>
                <c:pt idx="407">
                  <c:v>2165.8270000000002</c:v>
                </c:pt>
                <c:pt idx="408">
                  <c:v>2169.8380000000002</c:v>
                </c:pt>
                <c:pt idx="409">
                  <c:v>2173.846</c:v>
                </c:pt>
                <c:pt idx="410">
                  <c:v>2177.8510000000001</c:v>
                </c:pt>
                <c:pt idx="411">
                  <c:v>2181.8510000000001</c:v>
                </c:pt>
                <c:pt idx="412">
                  <c:v>2185.848</c:v>
                </c:pt>
                <c:pt idx="413">
                  <c:v>2189.8409999999999</c:v>
                </c:pt>
                <c:pt idx="414">
                  <c:v>2193.8310000000001</c:v>
                </c:pt>
                <c:pt idx="415">
                  <c:v>2197.817</c:v>
                </c:pt>
                <c:pt idx="416">
                  <c:v>2201.799</c:v>
                </c:pt>
                <c:pt idx="417">
                  <c:v>2205.7779999999998</c:v>
                </c:pt>
                <c:pt idx="418">
                  <c:v>2209.7530000000002</c:v>
                </c:pt>
                <c:pt idx="419">
                  <c:v>2213.7249999999999</c:v>
                </c:pt>
                <c:pt idx="420">
                  <c:v>2217.6930000000002</c:v>
                </c:pt>
                <c:pt idx="421">
                  <c:v>2221.6570000000002</c:v>
                </c:pt>
                <c:pt idx="422">
                  <c:v>2225.6179999999999</c:v>
                </c:pt>
                <c:pt idx="423">
                  <c:v>2229.5749999999998</c:v>
                </c:pt>
                <c:pt idx="424">
                  <c:v>2233.529</c:v>
                </c:pt>
                <c:pt idx="425">
                  <c:v>2237.4789999999998</c:v>
                </c:pt>
                <c:pt idx="426">
                  <c:v>2241.4250000000002</c:v>
                </c:pt>
                <c:pt idx="427">
                  <c:v>2245.3679999999999</c:v>
                </c:pt>
                <c:pt idx="428">
                  <c:v>2249.3069999999998</c:v>
                </c:pt>
                <c:pt idx="429">
                  <c:v>2253.2429999999999</c:v>
                </c:pt>
                <c:pt idx="430">
                  <c:v>2257.1750000000002</c:v>
                </c:pt>
                <c:pt idx="431">
                  <c:v>2261.1039999999998</c:v>
                </c:pt>
                <c:pt idx="432">
                  <c:v>2265.029</c:v>
                </c:pt>
                <c:pt idx="433">
                  <c:v>2268.9499999999998</c:v>
                </c:pt>
                <c:pt idx="434">
                  <c:v>2272.8679999999999</c:v>
                </c:pt>
                <c:pt idx="435">
                  <c:v>2276.7829999999999</c:v>
                </c:pt>
                <c:pt idx="436">
                  <c:v>2280.694</c:v>
                </c:pt>
                <c:pt idx="437">
                  <c:v>2284.6010000000001</c:v>
                </c:pt>
                <c:pt idx="438">
                  <c:v>2288.5050000000001</c:v>
                </c:pt>
                <c:pt idx="439">
                  <c:v>2292.4050000000002</c:v>
                </c:pt>
                <c:pt idx="440">
                  <c:v>2296.3020000000001</c:v>
                </c:pt>
                <c:pt idx="441">
                  <c:v>2300.1950000000002</c:v>
                </c:pt>
                <c:pt idx="442">
                  <c:v>2304.085</c:v>
                </c:pt>
                <c:pt idx="443">
                  <c:v>2307.971</c:v>
                </c:pt>
                <c:pt idx="444">
                  <c:v>2311.8539999999998</c:v>
                </c:pt>
                <c:pt idx="445">
                  <c:v>2315.7339999999999</c:v>
                </c:pt>
                <c:pt idx="446">
                  <c:v>2319.6089999999999</c:v>
                </c:pt>
                <c:pt idx="447">
                  <c:v>2323.482</c:v>
                </c:pt>
                <c:pt idx="448">
                  <c:v>2327.3510000000001</c:v>
                </c:pt>
                <c:pt idx="449">
                  <c:v>2331.2159999999999</c:v>
                </c:pt>
                <c:pt idx="450">
                  <c:v>2335.078</c:v>
                </c:pt>
                <c:pt idx="451">
                  <c:v>2338.9369999999999</c:v>
                </c:pt>
                <c:pt idx="452">
                  <c:v>2342.7919999999999</c:v>
                </c:pt>
                <c:pt idx="453">
                  <c:v>2346.643</c:v>
                </c:pt>
                <c:pt idx="454">
                  <c:v>2350.4920000000002</c:v>
                </c:pt>
                <c:pt idx="455">
                  <c:v>2354.3359999999998</c:v>
                </c:pt>
                <c:pt idx="456">
                  <c:v>2358.1779999999999</c:v>
                </c:pt>
                <c:pt idx="457">
                  <c:v>2362.0149999999999</c:v>
                </c:pt>
                <c:pt idx="458">
                  <c:v>2365.85</c:v>
                </c:pt>
                <c:pt idx="459">
                  <c:v>2369.681</c:v>
                </c:pt>
                <c:pt idx="460">
                  <c:v>2373.5079999999998</c:v>
                </c:pt>
                <c:pt idx="461">
                  <c:v>2377.3330000000001</c:v>
                </c:pt>
                <c:pt idx="462">
                  <c:v>2381.1529999999998</c:v>
                </c:pt>
                <c:pt idx="463">
                  <c:v>2384.971</c:v>
                </c:pt>
                <c:pt idx="464">
                  <c:v>2388.7849999999999</c:v>
                </c:pt>
                <c:pt idx="465">
                  <c:v>2392.5949999999998</c:v>
                </c:pt>
                <c:pt idx="466">
                  <c:v>2396.402</c:v>
                </c:pt>
                <c:pt idx="467">
                  <c:v>2400.2060000000001</c:v>
                </c:pt>
                <c:pt idx="468">
                  <c:v>2404.0070000000001</c:v>
                </c:pt>
                <c:pt idx="469">
                  <c:v>2407.8040000000001</c:v>
                </c:pt>
                <c:pt idx="470">
                  <c:v>2411.5970000000002</c:v>
                </c:pt>
                <c:pt idx="471">
                  <c:v>2415.3879999999999</c:v>
                </c:pt>
                <c:pt idx="472">
                  <c:v>2419.174</c:v>
                </c:pt>
                <c:pt idx="473">
                  <c:v>2422.9580000000001</c:v>
                </c:pt>
                <c:pt idx="474">
                  <c:v>2426.7379999999998</c:v>
                </c:pt>
                <c:pt idx="475">
                  <c:v>2430.5149999999999</c:v>
                </c:pt>
                <c:pt idx="476">
                  <c:v>2434.2890000000002</c:v>
                </c:pt>
                <c:pt idx="477">
                  <c:v>2438.0590000000002</c:v>
                </c:pt>
                <c:pt idx="478">
                  <c:v>2441.8249999999998</c:v>
                </c:pt>
                <c:pt idx="479">
                  <c:v>2445.5889999999999</c:v>
                </c:pt>
                <c:pt idx="480">
                  <c:v>2449.3490000000002</c:v>
                </c:pt>
                <c:pt idx="481">
                  <c:v>2453.1060000000002</c:v>
                </c:pt>
                <c:pt idx="482">
                  <c:v>2456.8589999999999</c:v>
                </c:pt>
                <c:pt idx="483">
                  <c:v>2460.61</c:v>
                </c:pt>
                <c:pt idx="484">
                  <c:v>2464.3560000000002</c:v>
                </c:pt>
                <c:pt idx="485">
                  <c:v>2468.1</c:v>
                </c:pt>
                <c:pt idx="486">
                  <c:v>2471.84</c:v>
                </c:pt>
                <c:pt idx="487">
                  <c:v>2475.5770000000002</c:v>
                </c:pt>
                <c:pt idx="488">
                  <c:v>2479.3110000000001</c:v>
                </c:pt>
                <c:pt idx="489">
                  <c:v>2483.0410000000002</c:v>
                </c:pt>
                <c:pt idx="490">
                  <c:v>2486.768</c:v>
                </c:pt>
                <c:pt idx="491">
                  <c:v>2490.4920000000002</c:v>
                </c:pt>
                <c:pt idx="492">
                  <c:v>2494.2130000000002</c:v>
                </c:pt>
                <c:pt idx="493">
                  <c:v>2497.9299999999998</c:v>
                </c:pt>
                <c:pt idx="494">
                  <c:v>2501.6439999999998</c:v>
                </c:pt>
                <c:pt idx="495">
                  <c:v>2505.355</c:v>
                </c:pt>
                <c:pt idx="496">
                  <c:v>2509.0619999999999</c:v>
                </c:pt>
                <c:pt idx="497">
                  <c:v>2512.7660000000001</c:v>
                </c:pt>
                <c:pt idx="498">
                  <c:v>2516.4670000000001</c:v>
                </c:pt>
                <c:pt idx="499">
                  <c:v>2520.165</c:v>
                </c:pt>
                <c:pt idx="500">
                  <c:v>2523.8589999999999</c:v>
                </c:pt>
                <c:pt idx="501">
                  <c:v>2527.5509999999999</c:v>
                </c:pt>
                <c:pt idx="502">
                  <c:v>2531.239</c:v>
                </c:pt>
                <c:pt idx="503">
                  <c:v>2534.9229999999998</c:v>
                </c:pt>
                <c:pt idx="504">
                  <c:v>2538.605</c:v>
                </c:pt>
                <c:pt idx="505">
                  <c:v>2542.2829999999999</c:v>
                </c:pt>
                <c:pt idx="506">
                  <c:v>2545.9580000000001</c:v>
                </c:pt>
                <c:pt idx="507">
                  <c:v>2549.63</c:v>
                </c:pt>
                <c:pt idx="508">
                  <c:v>2553.299</c:v>
                </c:pt>
                <c:pt idx="509">
                  <c:v>2556.9639999999999</c:v>
                </c:pt>
                <c:pt idx="510">
                  <c:v>2560.6260000000002</c:v>
                </c:pt>
                <c:pt idx="511">
                  <c:v>2564.2849999999999</c:v>
                </c:pt>
                <c:pt idx="512">
                  <c:v>2567.9409999999998</c:v>
                </c:pt>
                <c:pt idx="513">
                  <c:v>2571.5940000000001</c:v>
                </c:pt>
                <c:pt idx="514">
                  <c:v>2575.2429999999999</c:v>
                </c:pt>
                <c:pt idx="515">
                  <c:v>2578.89</c:v>
                </c:pt>
                <c:pt idx="516">
                  <c:v>2582.5329999999999</c:v>
                </c:pt>
                <c:pt idx="517">
                  <c:v>2586.1729999999998</c:v>
                </c:pt>
                <c:pt idx="518">
                  <c:v>2589.8090000000002</c:v>
                </c:pt>
                <c:pt idx="519">
                  <c:v>2593.4430000000002</c:v>
                </c:pt>
                <c:pt idx="520">
                  <c:v>2597.0729999999999</c:v>
                </c:pt>
                <c:pt idx="521">
                  <c:v>2600.701</c:v>
                </c:pt>
                <c:pt idx="522">
                  <c:v>2604.3249999999998</c:v>
                </c:pt>
                <c:pt idx="523">
                  <c:v>2607.9459999999999</c:v>
                </c:pt>
                <c:pt idx="524">
                  <c:v>2611.5639999999999</c:v>
                </c:pt>
                <c:pt idx="525">
                  <c:v>2615.1779999999999</c:v>
                </c:pt>
                <c:pt idx="526">
                  <c:v>2618.79</c:v>
                </c:pt>
                <c:pt idx="527">
                  <c:v>2622.3980000000001</c:v>
                </c:pt>
                <c:pt idx="528">
                  <c:v>2626.0039999999999</c:v>
                </c:pt>
                <c:pt idx="529">
                  <c:v>2629.6060000000002</c:v>
                </c:pt>
                <c:pt idx="530">
                  <c:v>2633.2049999999999</c:v>
                </c:pt>
                <c:pt idx="531">
                  <c:v>2636.8009999999999</c:v>
                </c:pt>
                <c:pt idx="532">
                  <c:v>2640.3939999999998</c:v>
                </c:pt>
                <c:pt idx="533">
                  <c:v>2643.9830000000002</c:v>
                </c:pt>
                <c:pt idx="534">
                  <c:v>2647.57</c:v>
                </c:pt>
                <c:pt idx="535">
                  <c:v>2651.1529999999998</c:v>
                </c:pt>
                <c:pt idx="536">
                  <c:v>2654.7339999999999</c:v>
                </c:pt>
                <c:pt idx="537">
                  <c:v>2658.3110000000001</c:v>
                </c:pt>
                <c:pt idx="538">
                  <c:v>2661.8850000000002</c:v>
                </c:pt>
                <c:pt idx="539">
                  <c:v>2665.4560000000001</c:v>
                </c:pt>
                <c:pt idx="540">
                  <c:v>2669.0250000000001</c:v>
                </c:pt>
                <c:pt idx="541">
                  <c:v>2672.5889999999999</c:v>
                </c:pt>
                <c:pt idx="542">
                  <c:v>2676.1509999999998</c:v>
                </c:pt>
                <c:pt idx="543">
                  <c:v>2679.71</c:v>
                </c:pt>
                <c:pt idx="544">
                  <c:v>2683.2660000000001</c:v>
                </c:pt>
                <c:pt idx="545">
                  <c:v>2686.819</c:v>
                </c:pt>
                <c:pt idx="546">
                  <c:v>2690.3679999999999</c:v>
                </c:pt>
                <c:pt idx="547">
                  <c:v>2693.915</c:v>
                </c:pt>
                <c:pt idx="548">
                  <c:v>2697.4580000000001</c:v>
                </c:pt>
                <c:pt idx="549">
                  <c:v>2700.9989999999998</c:v>
                </c:pt>
                <c:pt idx="550">
                  <c:v>2704.5360000000001</c:v>
                </c:pt>
                <c:pt idx="551">
                  <c:v>2708.0709999999999</c:v>
                </c:pt>
                <c:pt idx="552">
                  <c:v>2711.6019999999999</c:v>
                </c:pt>
                <c:pt idx="553">
                  <c:v>2715.13</c:v>
                </c:pt>
                <c:pt idx="554">
                  <c:v>2718.6559999999999</c:v>
                </c:pt>
                <c:pt idx="555">
                  <c:v>2722.1779999999999</c:v>
                </c:pt>
                <c:pt idx="556">
                  <c:v>2725.6970000000001</c:v>
                </c:pt>
                <c:pt idx="557">
                  <c:v>2729.2139999999999</c:v>
                </c:pt>
                <c:pt idx="558">
                  <c:v>2732.7269999999999</c:v>
                </c:pt>
                <c:pt idx="559">
                  <c:v>2736.2370000000001</c:v>
                </c:pt>
                <c:pt idx="560">
                  <c:v>2739.7440000000001</c:v>
                </c:pt>
                <c:pt idx="561">
                  <c:v>2743.2489999999998</c:v>
                </c:pt>
                <c:pt idx="562">
                  <c:v>2746.75</c:v>
                </c:pt>
                <c:pt idx="563">
                  <c:v>2750.248</c:v>
                </c:pt>
                <c:pt idx="564">
                  <c:v>2753.7429999999999</c:v>
                </c:pt>
                <c:pt idx="565">
                  <c:v>2757.2359999999999</c:v>
                </c:pt>
                <c:pt idx="566">
                  <c:v>2760.7249999999999</c:v>
                </c:pt>
                <c:pt idx="567">
                  <c:v>2764.2109999999998</c:v>
                </c:pt>
                <c:pt idx="568">
                  <c:v>2767.6950000000002</c:v>
                </c:pt>
                <c:pt idx="569">
                  <c:v>2771.1750000000002</c:v>
                </c:pt>
                <c:pt idx="570">
                  <c:v>2774.652</c:v>
                </c:pt>
                <c:pt idx="571">
                  <c:v>2778.127</c:v>
                </c:pt>
                <c:pt idx="572">
                  <c:v>2781.598</c:v>
                </c:pt>
                <c:pt idx="573">
                  <c:v>2785.067</c:v>
                </c:pt>
                <c:pt idx="574">
                  <c:v>2788.5320000000002</c:v>
                </c:pt>
                <c:pt idx="575">
                  <c:v>2791.9949999999999</c:v>
                </c:pt>
                <c:pt idx="576">
                  <c:v>2795.4549999999999</c:v>
                </c:pt>
                <c:pt idx="577">
                  <c:v>2798.9110000000001</c:v>
                </c:pt>
                <c:pt idx="578">
                  <c:v>2802.3649999999998</c:v>
                </c:pt>
                <c:pt idx="579">
                  <c:v>2805.8159999999998</c:v>
                </c:pt>
                <c:pt idx="580">
                  <c:v>2809.2640000000001</c:v>
                </c:pt>
                <c:pt idx="581">
                  <c:v>2812.7089999999998</c:v>
                </c:pt>
                <c:pt idx="582">
                  <c:v>2816.1509999999998</c:v>
                </c:pt>
                <c:pt idx="583">
                  <c:v>2819.59</c:v>
                </c:pt>
                <c:pt idx="584">
                  <c:v>2823.0259999999998</c:v>
                </c:pt>
                <c:pt idx="585">
                  <c:v>2826.46</c:v>
                </c:pt>
                <c:pt idx="586">
                  <c:v>2829.89</c:v>
                </c:pt>
                <c:pt idx="587">
                  <c:v>2833.3180000000002</c:v>
                </c:pt>
                <c:pt idx="588">
                  <c:v>2836.7420000000002</c:v>
                </c:pt>
                <c:pt idx="589">
                  <c:v>2840.1640000000002</c:v>
                </c:pt>
                <c:pt idx="590">
                  <c:v>2843.5830000000001</c:v>
                </c:pt>
                <c:pt idx="591">
                  <c:v>2846.9989999999998</c:v>
                </c:pt>
                <c:pt idx="592">
                  <c:v>2850.4119999999998</c:v>
                </c:pt>
                <c:pt idx="593">
                  <c:v>2853.8220000000001</c:v>
                </c:pt>
                <c:pt idx="594">
                  <c:v>2857.2289999999998</c:v>
                </c:pt>
                <c:pt idx="595">
                  <c:v>2860.634</c:v>
                </c:pt>
                <c:pt idx="596">
                  <c:v>2864.0349999999999</c:v>
                </c:pt>
                <c:pt idx="597">
                  <c:v>2867.4340000000002</c:v>
                </c:pt>
                <c:pt idx="598">
                  <c:v>2870.83</c:v>
                </c:pt>
                <c:pt idx="599">
                  <c:v>2874.223</c:v>
                </c:pt>
                <c:pt idx="600">
                  <c:v>2877.6129999999998</c:v>
                </c:pt>
                <c:pt idx="601">
                  <c:v>2881</c:v>
                </c:pt>
                <c:pt idx="602">
                  <c:v>2884.3850000000002</c:v>
                </c:pt>
                <c:pt idx="603">
                  <c:v>2887.7660000000001</c:v>
                </c:pt>
                <c:pt idx="604">
                  <c:v>2891.145</c:v>
                </c:pt>
                <c:pt idx="605">
                  <c:v>2894.5210000000002</c:v>
                </c:pt>
                <c:pt idx="606">
                  <c:v>2897.8939999999998</c:v>
                </c:pt>
                <c:pt idx="607">
                  <c:v>2901.2640000000001</c:v>
                </c:pt>
                <c:pt idx="608">
                  <c:v>2904.6309999999999</c:v>
                </c:pt>
                <c:pt idx="609">
                  <c:v>2907.9960000000001</c:v>
                </c:pt>
                <c:pt idx="610">
                  <c:v>2911.3580000000002</c:v>
                </c:pt>
                <c:pt idx="611">
                  <c:v>2914.7170000000001</c:v>
                </c:pt>
                <c:pt idx="612">
                  <c:v>2918.0729999999999</c:v>
                </c:pt>
                <c:pt idx="613">
                  <c:v>2921.4259999999999</c:v>
                </c:pt>
                <c:pt idx="614">
                  <c:v>2924.777</c:v>
                </c:pt>
                <c:pt idx="615">
                  <c:v>2928.1239999999998</c:v>
                </c:pt>
                <c:pt idx="616">
                  <c:v>2931.4690000000001</c:v>
                </c:pt>
                <c:pt idx="617">
                  <c:v>2934.8110000000001</c:v>
                </c:pt>
                <c:pt idx="618">
                  <c:v>2938.15</c:v>
                </c:pt>
                <c:pt idx="619">
                  <c:v>2941.4870000000001</c:v>
                </c:pt>
                <c:pt idx="620">
                  <c:v>2944.8209999999999</c:v>
                </c:pt>
                <c:pt idx="621">
                  <c:v>2948.152</c:v>
                </c:pt>
                <c:pt idx="622">
                  <c:v>2951.48</c:v>
                </c:pt>
                <c:pt idx="623">
                  <c:v>2954.8049999999998</c:v>
                </c:pt>
                <c:pt idx="624">
                  <c:v>2958.1280000000002</c:v>
                </c:pt>
                <c:pt idx="625">
                  <c:v>2961.4470000000001</c:v>
                </c:pt>
                <c:pt idx="626">
                  <c:v>2964.7649999999999</c:v>
                </c:pt>
                <c:pt idx="627">
                  <c:v>2968.0790000000002</c:v>
                </c:pt>
                <c:pt idx="628">
                  <c:v>2971.39</c:v>
                </c:pt>
                <c:pt idx="629">
                  <c:v>2974.6990000000001</c:v>
                </c:pt>
                <c:pt idx="630">
                  <c:v>2978.0050000000001</c:v>
                </c:pt>
                <c:pt idx="631">
                  <c:v>2981.308</c:v>
                </c:pt>
                <c:pt idx="632">
                  <c:v>2984.6089999999999</c:v>
                </c:pt>
                <c:pt idx="633">
                  <c:v>2987.9070000000002</c:v>
                </c:pt>
                <c:pt idx="634">
                  <c:v>2991.2020000000002</c:v>
                </c:pt>
                <c:pt idx="635">
                  <c:v>2994.4940000000001</c:v>
                </c:pt>
                <c:pt idx="636">
                  <c:v>2997.7840000000001</c:v>
                </c:pt>
                <c:pt idx="637">
                  <c:v>3001.07</c:v>
                </c:pt>
                <c:pt idx="638">
                  <c:v>3004.355</c:v>
                </c:pt>
                <c:pt idx="639">
                  <c:v>3007.636</c:v>
                </c:pt>
                <c:pt idx="640">
                  <c:v>3010.915</c:v>
                </c:pt>
                <c:pt idx="641">
                  <c:v>3014.1909999999998</c:v>
                </c:pt>
                <c:pt idx="642">
                  <c:v>3017.4639999999999</c:v>
                </c:pt>
                <c:pt idx="643">
                  <c:v>3020.7339999999999</c:v>
                </c:pt>
                <c:pt idx="644">
                  <c:v>3024.002</c:v>
                </c:pt>
                <c:pt idx="645">
                  <c:v>3027.2669999999998</c:v>
                </c:pt>
                <c:pt idx="646">
                  <c:v>3030.53</c:v>
                </c:pt>
                <c:pt idx="647">
                  <c:v>3033.7890000000002</c:v>
                </c:pt>
                <c:pt idx="648">
                  <c:v>3037.0459999999998</c:v>
                </c:pt>
                <c:pt idx="649">
                  <c:v>3040.3009999999999</c:v>
                </c:pt>
                <c:pt idx="650">
                  <c:v>3043.5520000000001</c:v>
                </c:pt>
                <c:pt idx="651">
                  <c:v>3046.8009999999999</c:v>
                </c:pt>
                <c:pt idx="652">
                  <c:v>3050.0479999999998</c:v>
                </c:pt>
                <c:pt idx="653">
                  <c:v>3053.2910000000002</c:v>
                </c:pt>
                <c:pt idx="654">
                  <c:v>3056.5320000000002</c:v>
                </c:pt>
                <c:pt idx="655">
                  <c:v>3059.7710000000002</c:v>
                </c:pt>
                <c:pt idx="656">
                  <c:v>3063.0059999999999</c:v>
                </c:pt>
                <c:pt idx="657">
                  <c:v>3066.239</c:v>
                </c:pt>
                <c:pt idx="658">
                  <c:v>3069.4690000000001</c:v>
                </c:pt>
                <c:pt idx="659">
                  <c:v>3072.6970000000001</c:v>
                </c:pt>
                <c:pt idx="660">
                  <c:v>3075.922</c:v>
                </c:pt>
                <c:pt idx="661">
                  <c:v>3079.1439999999998</c:v>
                </c:pt>
                <c:pt idx="662">
                  <c:v>3082.364</c:v>
                </c:pt>
                <c:pt idx="663">
                  <c:v>3085.5810000000001</c:v>
                </c:pt>
                <c:pt idx="664">
                  <c:v>3088.7950000000001</c:v>
                </c:pt>
                <c:pt idx="665">
                  <c:v>3092.0070000000001</c:v>
                </c:pt>
                <c:pt idx="666">
                  <c:v>3095.2159999999999</c:v>
                </c:pt>
                <c:pt idx="667">
                  <c:v>3098.4229999999998</c:v>
                </c:pt>
                <c:pt idx="668">
                  <c:v>3101.627</c:v>
                </c:pt>
                <c:pt idx="669">
                  <c:v>3104.828</c:v>
                </c:pt>
                <c:pt idx="670">
                  <c:v>3108.0259999999998</c:v>
                </c:pt>
                <c:pt idx="671">
                  <c:v>3111.2220000000002</c:v>
                </c:pt>
                <c:pt idx="672">
                  <c:v>3114.4160000000002</c:v>
                </c:pt>
                <c:pt idx="673">
                  <c:v>3117.607</c:v>
                </c:pt>
                <c:pt idx="674">
                  <c:v>3120.7950000000001</c:v>
                </c:pt>
                <c:pt idx="675">
                  <c:v>3123.98</c:v>
                </c:pt>
                <c:pt idx="676">
                  <c:v>3127.163</c:v>
                </c:pt>
                <c:pt idx="677">
                  <c:v>3130.3440000000001</c:v>
                </c:pt>
                <c:pt idx="678">
                  <c:v>3133.5210000000002</c:v>
                </c:pt>
                <c:pt idx="679">
                  <c:v>3136.6959999999999</c:v>
                </c:pt>
                <c:pt idx="680">
                  <c:v>3139.8690000000001</c:v>
                </c:pt>
                <c:pt idx="681">
                  <c:v>3143.0390000000002</c:v>
                </c:pt>
                <c:pt idx="682">
                  <c:v>3146.2060000000001</c:v>
                </c:pt>
                <c:pt idx="683">
                  <c:v>3149.3710000000001</c:v>
                </c:pt>
                <c:pt idx="684">
                  <c:v>3152.5329999999999</c:v>
                </c:pt>
                <c:pt idx="685">
                  <c:v>3155.6930000000002</c:v>
                </c:pt>
                <c:pt idx="686">
                  <c:v>3158.85</c:v>
                </c:pt>
                <c:pt idx="687">
                  <c:v>3162.0050000000001</c:v>
                </c:pt>
                <c:pt idx="688">
                  <c:v>3165.1570000000002</c:v>
                </c:pt>
                <c:pt idx="689">
                  <c:v>3168.306</c:v>
                </c:pt>
                <c:pt idx="690">
                  <c:v>3171.453</c:v>
                </c:pt>
                <c:pt idx="691">
                  <c:v>3174.5970000000002</c:v>
                </c:pt>
                <c:pt idx="692">
                  <c:v>3177.739</c:v>
                </c:pt>
                <c:pt idx="693">
                  <c:v>3180.8780000000002</c:v>
                </c:pt>
                <c:pt idx="694">
                  <c:v>3184.0140000000001</c:v>
                </c:pt>
                <c:pt idx="695">
                  <c:v>3187.1489999999999</c:v>
                </c:pt>
                <c:pt idx="696">
                  <c:v>3190.28</c:v>
                </c:pt>
                <c:pt idx="697">
                  <c:v>3193.4090000000001</c:v>
                </c:pt>
                <c:pt idx="698">
                  <c:v>3196.5360000000001</c:v>
                </c:pt>
                <c:pt idx="699">
                  <c:v>3199.6590000000001</c:v>
                </c:pt>
                <c:pt idx="700">
                  <c:v>3202.7809999999999</c:v>
                </c:pt>
                <c:pt idx="701">
                  <c:v>3205.9</c:v>
                </c:pt>
                <c:pt idx="702">
                  <c:v>3209.0160000000001</c:v>
                </c:pt>
                <c:pt idx="703">
                  <c:v>3212.13</c:v>
                </c:pt>
                <c:pt idx="704">
                  <c:v>3215.241</c:v>
                </c:pt>
                <c:pt idx="705">
                  <c:v>3218.35</c:v>
                </c:pt>
                <c:pt idx="706">
                  <c:v>3221.4560000000001</c:v>
                </c:pt>
                <c:pt idx="707">
                  <c:v>3224.56</c:v>
                </c:pt>
                <c:pt idx="708">
                  <c:v>3227.6610000000001</c:v>
                </c:pt>
                <c:pt idx="709">
                  <c:v>3230.76</c:v>
                </c:pt>
                <c:pt idx="710">
                  <c:v>3233.8560000000002</c:v>
                </c:pt>
                <c:pt idx="711">
                  <c:v>3236.95</c:v>
                </c:pt>
                <c:pt idx="712">
                  <c:v>3240.0410000000002</c:v>
                </c:pt>
                <c:pt idx="713">
                  <c:v>3243.13</c:v>
                </c:pt>
                <c:pt idx="714">
                  <c:v>3246.2159999999999</c:v>
                </c:pt>
                <c:pt idx="715">
                  <c:v>3249.3</c:v>
                </c:pt>
                <c:pt idx="716">
                  <c:v>3252.3820000000001</c:v>
                </c:pt>
                <c:pt idx="717">
                  <c:v>3255.46</c:v>
                </c:pt>
                <c:pt idx="718">
                  <c:v>3258.5369999999998</c:v>
                </c:pt>
                <c:pt idx="719">
                  <c:v>3261.6109999999999</c:v>
                </c:pt>
                <c:pt idx="720">
                  <c:v>3264.6819999999998</c:v>
                </c:pt>
                <c:pt idx="721">
                  <c:v>3267.7510000000002</c:v>
                </c:pt>
                <c:pt idx="722">
                  <c:v>3270.8180000000002</c:v>
                </c:pt>
                <c:pt idx="723">
                  <c:v>3273.8820000000001</c:v>
                </c:pt>
                <c:pt idx="724">
                  <c:v>3276.9430000000002</c:v>
                </c:pt>
                <c:pt idx="725">
                  <c:v>3280.002</c:v>
                </c:pt>
                <c:pt idx="726">
                  <c:v>3283.0590000000002</c:v>
                </c:pt>
                <c:pt idx="727">
                  <c:v>3286.1129999999998</c:v>
                </c:pt>
                <c:pt idx="728">
                  <c:v>3289.165</c:v>
                </c:pt>
                <c:pt idx="729">
                  <c:v>3292.2139999999999</c:v>
                </c:pt>
                <c:pt idx="730">
                  <c:v>3295.261</c:v>
                </c:pt>
                <c:pt idx="731">
                  <c:v>3298.306</c:v>
                </c:pt>
                <c:pt idx="732">
                  <c:v>3301.348</c:v>
                </c:pt>
                <c:pt idx="733">
                  <c:v>3304.3870000000002</c:v>
                </c:pt>
                <c:pt idx="734">
                  <c:v>3307.4250000000002</c:v>
                </c:pt>
                <c:pt idx="735">
                  <c:v>3310.4589999999998</c:v>
                </c:pt>
                <c:pt idx="736">
                  <c:v>3313.4920000000002</c:v>
                </c:pt>
                <c:pt idx="737">
                  <c:v>3316.5210000000002</c:v>
                </c:pt>
                <c:pt idx="738">
                  <c:v>3319.549</c:v>
                </c:pt>
                <c:pt idx="739">
                  <c:v>3322.5740000000001</c:v>
                </c:pt>
                <c:pt idx="740">
                  <c:v>3325.5970000000002</c:v>
                </c:pt>
                <c:pt idx="741">
                  <c:v>3328.6170000000002</c:v>
                </c:pt>
                <c:pt idx="742">
                  <c:v>3331.6350000000002</c:v>
                </c:pt>
                <c:pt idx="743">
                  <c:v>3334.65</c:v>
                </c:pt>
                <c:pt idx="744">
                  <c:v>3337.663</c:v>
                </c:pt>
                <c:pt idx="745">
                  <c:v>3340.674</c:v>
                </c:pt>
                <c:pt idx="746">
                  <c:v>3343.6819999999998</c:v>
                </c:pt>
                <c:pt idx="747">
                  <c:v>3346.6880000000001</c:v>
                </c:pt>
                <c:pt idx="748">
                  <c:v>3349.6909999999998</c:v>
                </c:pt>
                <c:pt idx="749">
                  <c:v>3352.692</c:v>
                </c:pt>
                <c:pt idx="750">
                  <c:v>3355.6909999999998</c:v>
                </c:pt>
                <c:pt idx="751">
                  <c:v>3358.6869999999999</c:v>
                </c:pt>
                <c:pt idx="752">
                  <c:v>3361.681</c:v>
                </c:pt>
                <c:pt idx="753">
                  <c:v>3364.6729999999998</c:v>
                </c:pt>
                <c:pt idx="754">
                  <c:v>3367.6619999999998</c:v>
                </c:pt>
                <c:pt idx="755">
                  <c:v>3370.6489999999999</c:v>
                </c:pt>
                <c:pt idx="756">
                  <c:v>3373.6329999999998</c:v>
                </c:pt>
                <c:pt idx="757">
                  <c:v>3376.6149999999998</c:v>
                </c:pt>
                <c:pt idx="758">
                  <c:v>3379.5949999999998</c:v>
                </c:pt>
                <c:pt idx="759">
                  <c:v>3382.5720000000001</c:v>
                </c:pt>
                <c:pt idx="760">
                  <c:v>3385.547</c:v>
                </c:pt>
                <c:pt idx="761">
                  <c:v>3388.52</c:v>
                </c:pt>
                <c:pt idx="762">
                  <c:v>3391.49</c:v>
                </c:pt>
                <c:pt idx="763">
                  <c:v>3394.4580000000001</c:v>
                </c:pt>
                <c:pt idx="764">
                  <c:v>3397.424</c:v>
                </c:pt>
                <c:pt idx="765">
                  <c:v>3400.3870000000002</c:v>
                </c:pt>
                <c:pt idx="766">
                  <c:v>3403.348</c:v>
                </c:pt>
                <c:pt idx="767">
                  <c:v>3406.3069999999998</c:v>
                </c:pt>
                <c:pt idx="768">
                  <c:v>3409.2629999999999</c:v>
                </c:pt>
                <c:pt idx="769">
                  <c:v>3412.2170000000001</c:v>
                </c:pt>
                <c:pt idx="770">
                  <c:v>3415.1680000000001</c:v>
                </c:pt>
                <c:pt idx="771">
                  <c:v>3418.1179999999999</c:v>
                </c:pt>
                <c:pt idx="772">
                  <c:v>3421.0650000000001</c:v>
                </c:pt>
                <c:pt idx="773">
                  <c:v>3424.009</c:v>
                </c:pt>
                <c:pt idx="774">
                  <c:v>3426.951</c:v>
                </c:pt>
                <c:pt idx="775">
                  <c:v>3429.8910000000001</c:v>
                </c:pt>
                <c:pt idx="776">
                  <c:v>3432.8290000000002</c:v>
                </c:pt>
                <c:pt idx="777">
                  <c:v>3435.7640000000001</c:v>
                </c:pt>
                <c:pt idx="778">
                  <c:v>3438.6970000000001</c:v>
                </c:pt>
                <c:pt idx="779">
                  <c:v>3441.6280000000002</c:v>
                </c:pt>
                <c:pt idx="780">
                  <c:v>3444.5569999999998</c:v>
                </c:pt>
                <c:pt idx="781">
                  <c:v>3447.4830000000002</c:v>
                </c:pt>
                <c:pt idx="782">
                  <c:v>3450.4070000000002</c:v>
                </c:pt>
                <c:pt idx="783">
                  <c:v>3453.328</c:v>
                </c:pt>
                <c:pt idx="784">
                  <c:v>3456.2469999999998</c:v>
                </c:pt>
                <c:pt idx="785">
                  <c:v>3459.1640000000002</c:v>
                </c:pt>
                <c:pt idx="786">
                  <c:v>3462.0790000000002</c:v>
                </c:pt>
                <c:pt idx="787">
                  <c:v>3464.991</c:v>
                </c:pt>
                <c:pt idx="788">
                  <c:v>3467.902</c:v>
                </c:pt>
                <c:pt idx="789">
                  <c:v>3470.8090000000002</c:v>
                </c:pt>
                <c:pt idx="790">
                  <c:v>3473.7150000000001</c:v>
                </c:pt>
                <c:pt idx="791">
                  <c:v>3476.6179999999999</c:v>
                </c:pt>
                <c:pt idx="792">
                  <c:v>3479.5189999999998</c:v>
                </c:pt>
                <c:pt idx="793">
                  <c:v>3482.4180000000001</c:v>
                </c:pt>
                <c:pt idx="794">
                  <c:v>3485.3150000000001</c:v>
                </c:pt>
                <c:pt idx="795">
                  <c:v>3488.2089999999998</c:v>
                </c:pt>
                <c:pt idx="796">
                  <c:v>3491.1010000000001</c:v>
                </c:pt>
                <c:pt idx="797">
                  <c:v>3493.99</c:v>
                </c:pt>
                <c:pt idx="798">
                  <c:v>3496.8780000000002</c:v>
                </c:pt>
                <c:pt idx="799">
                  <c:v>3499.7629999999999</c:v>
                </c:pt>
                <c:pt idx="800">
                  <c:v>3502.6460000000002</c:v>
                </c:pt>
                <c:pt idx="801">
                  <c:v>3505.527</c:v>
                </c:pt>
                <c:pt idx="802">
                  <c:v>3508.4050000000002</c:v>
                </c:pt>
                <c:pt idx="803">
                  <c:v>3511.2809999999999</c:v>
                </c:pt>
                <c:pt idx="804">
                  <c:v>3514.1550000000002</c:v>
                </c:pt>
                <c:pt idx="805">
                  <c:v>3517.027</c:v>
                </c:pt>
                <c:pt idx="806">
                  <c:v>3519.8969999999999</c:v>
                </c:pt>
                <c:pt idx="807">
                  <c:v>3522.7640000000001</c:v>
                </c:pt>
                <c:pt idx="808">
                  <c:v>3525.6289999999999</c:v>
                </c:pt>
                <c:pt idx="809">
                  <c:v>3528.4920000000002</c:v>
                </c:pt>
                <c:pt idx="810">
                  <c:v>3531.3519999999999</c:v>
                </c:pt>
                <c:pt idx="811">
                  <c:v>3534.2109999999998</c:v>
                </c:pt>
                <c:pt idx="812">
                  <c:v>3537.067</c:v>
                </c:pt>
                <c:pt idx="813">
                  <c:v>3539.9209999999998</c:v>
                </c:pt>
                <c:pt idx="814">
                  <c:v>3542.7730000000001</c:v>
                </c:pt>
                <c:pt idx="815">
                  <c:v>3545.6219999999998</c:v>
                </c:pt>
                <c:pt idx="816">
                  <c:v>3548.4690000000001</c:v>
                </c:pt>
                <c:pt idx="817">
                  <c:v>3551.3150000000001</c:v>
                </c:pt>
                <c:pt idx="818">
                  <c:v>3554.1570000000002</c:v>
                </c:pt>
                <c:pt idx="819">
                  <c:v>3556.998</c:v>
                </c:pt>
                <c:pt idx="820">
                  <c:v>3559.837</c:v>
                </c:pt>
                <c:pt idx="821">
                  <c:v>3562.6729999999998</c:v>
                </c:pt>
                <c:pt idx="822">
                  <c:v>3565.5070000000001</c:v>
                </c:pt>
                <c:pt idx="823">
                  <c:v>3568.3389999999999</c:v>
                </c:pt>
                <c:pt idx="824">
                  <c:v>3571.1689999999999</c:v>
                </c:pt>
                <c:pt idx="825">
                  <c:v>3573.9960000000001</c:v>
                </c:pt>
                <c:pt idx="826">
                  <c:v>3576.8220000000001</c:v>
                </c:pt>
                <c:pt idx="827">
                  <c:v>3579.645</c:v>
                </c:pt>
                <c:pt idx="828">
                  <c:v>3582.4659999999999</c:v>
                </c:pt>
                <c:pt idx="829">
                  <c:v>3585.2849999999999</c:v>
                </c:pt>
                <c:pt idx="830">
                  <c:v>3588.1010000000001</c:v>
                </c:pt>
                <c:pt idx="831">
                  <c:v>3590.9160000000002</c:v>
                </c:pt>
                <c:pt idx="832">
                  <c:v>3593.7280000000001</c:v>
                </c:pt>
                <c:pt idx="833">
                  <c:v>3596.538</c:v>
                </c:pt>
                <c:pt idx="834">
                  <c:v>3599.346</c:v>
                </c:pt>
                <c:pt idx="835">
                  <c:v>3602.152</c:v>
                </c:pt>
                <c:pt idx="836">
                  <c:v>3604.9560000000001</c:v>
                </c:pt>
                <c:pt idx="837">
                  <c:v>3607.7570000000001</c:v>
                </c:pt>
                <c:pt idx="838">
                  <c:v>3610.556</c:v>
                </c:pt>
                <c:pt idx="839">
                  <c:v>3613.3539999999998</c:v>
                </c:pt>
                <c:pt idx="840">
                  <c:v>3616.1489999999999</c:v>
                </c:pt>
                <c:pt idx="841">
                  <c:v>3618.942</c:v>
                </c:pt>
                <c:pt idx="842">
                  <c:v>3621.732</c:v>
                </c:pt>
                <c:pt idx="843">
                  <c:v>3624.5210000000002</c:v>
                </c:pt>
                <c:pt idx="844">
                  <c:v>3627.3069999999998</c:v>
                </c:pt>
                <c:pt idx="845">
                  <c:v>3630.0920000000001</c:v>
                </c:pt>
                <c:pt idx="846">
                  <c:v>3632.8739999999998</c:v>
                </c:pt>
                <c:pt idx="847">
                  <c:v>3635.654</c:v>
                </c:pt>
                <c:pt idx="848">
                  <c:v>3638.4319999999998</c:v>
                </c:pt>
                <c:pt idx="849">
                  <c:v>3641.2080000000001</c:v>
                </c:pt>
                <c:pt idx="850">
                  <c:v>3643.982</c:v>
                </c:pt>
                <c:pt idx="851">
                  <c:v>3646.7530000000002</c:v>
                </c:pt>
                <c:pt idx="852">
                  <c:v>3649.5230000000001</c:v>
                </c:pt>
                <c:pt idx="853">
                  <c:v>3652.29</c:v>
                </c:pt>
                <c:pt idx="854">
                  <c:v>3655.0549999999998</c:v>
                </c:pt>
                <c:pt idx="855">
                  <c:v>3657.8180000000002</c:v>
                </c:pt>
                <c:pt idx="856">
                  <c:v>3660.5790000000002</c:v>
                </c:pt>
                <c:pt idx="857">
                  <c:v>3663.3380000000002</c:v>
                </c:pt>
                <c:pt idx="858">
                  <c:v>3666.0949999999998</c:v>
                </c:pt>
                <c:pt idx="859">
                  <c:v>3668.8490000000002</c:v>
                </c:pt>
                <c:pt idx="860">
                  <c:v>3671.6019999999999</c:v>
                </c:pt>
                <c:pt idx="861">
                  <c:v>3674.3519999999999</c:v>
                </c:pt>
                <c:pt idx="862">
                  <c:v>3677.1010000000001</c:v>
                </c:pt>
                <c:pt idx="863">
                  <c:v>3679.8470000000002</c:v>
                </c:pt>
                <c:pt idx="864">
                  <c:v>3682.5909999999999</c:v>
                </c:pt>
                <c:pt idx="865">
                  <c:v>3685.3330000000001</c:v>
                </c:pt>
                <c:pt idx="866">
                  <c:v>3688.0729999999999</c:v>
                </c:pt>
                <c:pt idx="867">
                  <c:v>3690.8110000000001</c:v>
                </c:pt>
                <c:pt idx="868">
                  <c:v>3693.547</c:v>
                </c:pt>
                <c:pt idx="869">
                  <c:v>3696.2809999999999</c:v>
                </c:pt>
                <c:pt idx="870">
                  <c:v>3699.0129999999999</c:v>
                </c:pt>
                <c:pt idx="871">
                  <c:v>3701.7420000000002</c:v>
                </c:pt>
                <c:pt idx="872">
                  <c:v>3704.47</c:v>
                </c:pt>
                <c:pt idx="873">
                  <c:v>3707.1950000000002</c:v>
                </c:pt>
                <c:pt idx="874">
                  <c:v>3709.9189999999999</c:v>
                </c:pt>
                <c:pt idx="875">
                  <c:v>3712.64</c:v>
                </c:pt>
                <c:pt idx="876">
                  <c:v>3715.3589999999999</c:v>
                </c:pt>
                <c:pt idx="877">
                  <c:v>3718.076</c:v>
                </c:pt>
                <c:pt idx="878">
                  <c:v>3720.7919999999999</c:v>
                </c:pt>
                <c:pt idx="879">
                  <c:v>3723.5050000000001</c:v>
                </c:pt>
                <c:pt idx="880">
                  <c:v>3726.2159999999999</c:v>
                </c:pt>
                <c:pt idx="881">
                  <c:v>3728.9250000000002</c:v>
                </c:pt>
                <c:pt idx="882">
                  <c:v>3731.6320000000001</c:v>
                </c:pt>
                <c:pt idx="883">
                  <c:v>3734.3359999999998</c:v>
                </c:pt>
                <c:pt idx="884">
                  <c:v>3737.0390000000002</c:v>
                </c:pt>
                <c:pt idx="885">
                  <c:v>3739.74</c:v>
                </c:pt>
                <c:pt idx="886">
                  <c:v>3742.4389999999999</c:v>
                </c:pt>
                <c:pt idx="887">
                  <c:v>3745.136</c:v>
                </c:pt>
                <c:pt idx="888">
                  <c:v>3747.83</c:v>
                </c:pt>
                <c:pt idx="889">
                  <c:v>3750.5230000000001</c:v>
                </c:pt>
                <c:pt idx="890">
                  <c:v>3753.2130000000002</c:v>
                </c:pt>
                <c:pt idx="891">
                  <c:v>3755.902</c:v>
                </c:pt>
                <c:pt idx="892">
                  <c:v>3758.5889999999999</c:v>
                </c:pt>
                <c:pt idx="893">
                  <c:v>3761.2730000000001</c:v>
                </c:pt>
                <c:pt idx="894">
                  <c:v>3763.9560000000001</c:v>
                </c:pt>
                <c:pt idx="895">
                  <c:v>3766.636</c:v>
                </c:pt>
                <c:pt idx="896">
                  <c:v>3769.3150000000001</c:v>
                </c:pt>
                <c:pt idx="897">
                  <c:v>3771.991</c:v>
                </c:pt>
                <c:pt idx="898">
                  <c:v>3774.665</c:v>
                </c:pt>
                <c:pt idx="899">
                  <c:v>3777.3380000000002</c:v>
                </c:pt>
                <c:pt idx="900">
                  <c:v>3780.0079999999998</c:v>
                </c:pt>
                <c:pt idx="901">
                  <c:v>3782.6770000000001</c:v>
                </c:pt>
                <c:pt idx="902">
                  <c:v>3785.3429999999998</c:v>
                </c:pt>
                <c:pt idx="903">
                  <c:v>3788.0070000000001</c:v>
                </c:pt>
                <c:pt idx="904">
                  <c:v>3790.67</c:v>
                </c:pt>
                <c:pt idx="905">
                  <c:v>3793.33</c:v>
                </c:pt>
                <c:pt idx="906">
                  <c:v>3795.989</c:v>
                </c:pt>
                <c:pt idx="907">
                  <c:v>3798.645</c:v>
                </c:pt>
                <c:pt idx="908">
                  <c:v>3801.299</c:v>
                </c:pt>
                <c:pt idx="909">
                  <c:v>3803.9520000000002</c:v>
                </c:pt>
                <c:pt idx="910">
                  <c:v>3806.6019999999999</c:v>
                </c:pt>
                <c:pt idx="911">
                  <c:v>3809.2510000000002</c:v>
                </c:pt>
                <c:pt idx="912">
                  <c:v>3811.8969999999999</c:v>
                </c:pt>
                <c:pt idx="913">
                  <c:v>3814.5419999999999</c:v>
                </c:pt>
                <c:pt idx="914">
                  <c:v>3817.1840000000002</c:v>
                </c:pt>
                <c:pt idx="915">
                  <c:v>3819.8249999999998</c:v>
                </c:pt>
                <c:pt idx="916">
                  <c:v>3822.4630000000002</c:v>
                </c:pt>
                <c:pt idx="917">
                  <c:v>3825.1</c:v>
                </c:pt>
                <c:pt idx="918">
                  <c:v>3827.7350000000001</c:v>
                </c:pt>
                <c:pt idx="919">
                  <c:v>3830.3670000000002</c:v>
                </c:pt>
                <c:pt idx="920">
                  <c:v>3832.998</c:v>
                </c:pt>
                <c:pt idx="921">
                  <c:v>3835.627</c:v>
                </c:pt>
                <c:pt idx="922">
                  <c:v>3838.2530000000002</c:v>
                </c:pt>
                <c:pt idx="923">
                  <c:v>3840.8780000000002</c:v>
                </c:pt>
                <c:pt idx="924">
                  <c:v>3843.5010000000002</c:v>
                </c:pt>
                <c:pt idx="925">
                  <c:v>3846.1219999999998</c:v>
                </c:pt>
                <c:pt idx="926">
                  <c:v>3848.741</c:v>
                </c:pt>
                <c:pt idx="927">
                  <c:v>3851.3580000000002</c:v>
                </c:pt>
                <c:pt idx="928">
                  <c:v>3853.973</c:v>
                </c:pt>
                <c:pt idx="929">
                  <c:v>3856.5859999999998</c:v>
                </c:pt>
                <c:pt idx="930">
                  <c:v>3859.1970000000001</c:v>
                </c:pt>
                <c:pt idx="931">
                  <c:v>3861.806</c:v>
                </c:pt>
                <c:pt idx="932">
                  <c:v>3864.4140000000002</c:v>
                </c:pt>
                <c:pt idx="933">
                  <c:v>3867.0189999999998</c:v>
                </c:pt>
                <c:pt idx="934">
                  <c:v>3869.6219999999998</c:v>
                </c:pt>
                <c:pt idx="935">
                  <c:v>3872.2240000000002</c:v>
                </c:pt>
                <c:pt idx="936">
                  <c:v>3874.8229999999999</c:v>
                </c:pt>
                <c:pt idx="937">
                  <c:v>3877.4209999999998</c:v>
                </c:pt>
                <c:pt idx="938">
                  <c:v>3880.0160000000001</c:v>
                </c:pt>
                <c:pt idx="939">
                  <c:v>3882.61</c:v>
                </c:pt>
                <c:pt idx="940">
                  <c:v>3885.2020000000002</c:v>
                </c:pt>
                <c:pt idx="941">
                  <c:v>3887.7919999999999</c:v>
                </c:pt>
                <c:pt idx="942">
                  <c:v>3890.38</c:v>
                </c:pt>
                <c:pt idx="943">
                  <c:v>3892.9659999999999</c:v>
                </c:pt>
                <c:pt idx="944">
                  <c:v>3895.55</c:v>
                </c:pt>
                <c:pt idx="945">
                  <c:v>3898.1320000000001</c:v>
                </c:pt>
                <c:pt idx="946">
                  <c:v>3900.7130000000002</c:v>
                </c:pt>
                <c:pt idx="947">
                  <c:v>3903.2910000000002</c:v>
                </c:pt>
                <c:pt idx="948">
                  <c:v>3905.8679999999999</c:v>
                </c:pt>
                <c:pt idx="949">
                  <c:v>3908.442</c:v>
                </c:pt>
                <c:pt idx="950">
                  <c:v>3911.0149999999999</c:v>
                </c:pt>
                <c:pt idx="951">
                  <c:v>3913.5859999999998</c:v>
                </c:pt>
                <c:pt idx="952">
                  <c:v>3916.1550000000002</c:v>
                </c:pt>
                <c:pt idx="953">
                  <c:v>3918.7220000000002</c:v>
                </c:pt>
                <c:pt idx="954">
                  <c:v>3921.2869999999998</c:v>
                </c:pt>
                <c:pt idx="955">
                  <c:v>3923.85</c:v>
                </c:pt>
                <c:pt idx="956">
                  <c:v>3926.4110000000001</c:v>
                </c:pt>
                <c:pt idx="957">
                  <c:v>3928.971</c:v>
                </c:pt>
                <c:pt idx="958">
                  <c:v>3931.5279999999998</c:v>
                </c:pt>
                <c:pt idx="959">
                  <c:v>3934.0839999999998</c:v>
                </c:pt>
                <c:pt idx="960">
                  <c:v>3936.6379999999999</c:v>
                </c:pt>
                <c:pt idx="961">
                  <c:v>3939.19</c:v>
                </c:pt>
                <c:pt idx="962">
                  <c:v>3941.74</c:v>
                </c:pt>
                <c:pt idx="963">
                  <c:v>3944.288</c:v>
                </c:pt>
                <c:pt idx="964">
                  <c:v>3946.8339999999998</c:v>
                </c:pt>
                <c:pt idx="965">
                  <c:v>3949.3780000000002</c:v>
                </c:pt>
                <c:pt idx="966">
                  <c:v>3951.9209999999998</c:v>
                </c:pt>
                <c:pt idx="967">
                  <c:v>3954.462</c:v>
                </c:pt>
                <c:pt idx="968">
                  <c:v>3957</c:v>
                </c:pt>
                <c:pt idx="969">
                  <c:v>3959.5369999999998</c:v>
                </c:pt>
                <c:pt idx="970">
                  <c:v>3962.0720000000001</c:v>
                </c:pt>
                <c:pt idx="971">
                  <c:v>3964.6060000000002</c:v>
                </c:pt>
                <c:pt idx="972">
                  <c:v>3967.1370000000002</c:v>
                </c:pt>
                <c:pt idx="973">
                  <c:v>3969.6669999999999</c:v>
                </c:pt>
                <c:pt idx="974">
                  <c:v>3972.194</c:v>
                </c:pt>
                <c:pt idx="975">
                  <c:v>3974.72</c:v>
                </c:pt>
                <c:pt idx="976">
                  <c:v>3977.2440000000001</c:v>
                </c:pt>
                <c:pt idx="977">
                  <c:v>3979.7660000000001</c:v>
                </c:pt>
                <c:pt idx="978">
                  <c:v>3982.2860000000001</c:v>
                </c:pt>
                <c:pt idx="979">
                  <c:v>3984.8049999999998</c:v>
                </c:pt>
                <c:pt idx="980">
                  <c:v>3987.3209999999999</c:v>
                </c:pt>
                <c:pt idx="981">
                  <c:v>3989.8359999999998</c:v>
                </c:pt>
                <c:pt idx="982">
                  <c:v>3992.3490000000002</c:v>
                </c:pt>
                <c:pt idx="983">
                  <c:v>3994.86</c:v>
                </c:pt>
                <c:pt idx="984">
                  <c:v>3997.3690000000001</c:v>
                </c:pt>
                <c:pt idx="985">
                  <c:v>3999.877</c:v>
                </c:pt>
                <c:pt idx="986">
                  <c:v>4002.3820000000001</c:v>
                </c:pt>
                <c:pt idx="987">
                  <c:v>4004.886</c:v>
                </c:pt>
                <c:pt idx="988">
                  <c:v>4007.3879999999999</c:v>
                </c:pt>
                <c:pt idx="989">
                  <c:v>4009.8879999999999</c:v>
                </c:pt>
                <c:pt idx="990">
                  <c:v>4012.386</c:v>
                </c:pt>
                <c:pt idx="991">
                  <c:v>4014.8829999999998</c:v>
                </c:pt>
                <c:pt idx="992">
                  <c:v>4017.377</c:v>
                </c:pt>
                <c:pt idx="993">
                  <c:v>4019.87</c:v>
                </c:pt>
                <c:pt idx="994">
                  <c:v>4022.3609999999999</c:v>
                </c:pt>
                <c:pt idx="995">
                  <c:v>4024.85</c:v>
                </c:pt>
                <c:pt idx="996">
                  <c:v>4027.3380000000002</c:v>
                </c:pt>
                <c:pt idx="997">
                  <c:v>4029.8229999999999</c:v>
                </c:pt>
                <c:pt idx="998">
                  <c:v>4032.3069999999998</c:v>
                </c:pt>
                <c:pt idx="999">
                  <c:v>4034.7890000000002</c:v>
                </c:pt>
                <c:pt idx="1000">
                  <c:v>4037.2689999999998</c:v>
                </c:pt>
                <c:pt idx="1001">
                  <c:v>4039.7469999999998</c:v>
                </c:pt>
                <c:pt idx="1002">
                  <c:v>4042.2240000000002</c:v>
                </c:pt>
                <c:pt idx="1003">
                  <c:v>4044.6990000000001</c:v>
                </c:pt>
                <c:pt idx="1004">
                  <c:v>4047.172</c:v>
                </c:pt>
                <c:pt idx="1005">
                  <c:v>4049.643</c:v>
                </c:pt>
                <c:pt idx="1006">
                  <c:v>4052.1120000000001</c:v>
                </c:pt>
                <c:pt idx="1007">
                  <c:v>4054.58</c:v>
                </c:pt>
                <c:pt idx="1008">
                  <c:v>4057.0459999999998</c:v>
                </c:pt>
                <c:pt idx="1009">
                  <c:v>4059.51</c:v>
                </c:pt>
                <c:pt idx="1010">
                  <c:v>4061.9720000000002</c:v>
                </c:pt>
                <c:pt idx="1011">
                  <c:v>4064.4319999999998</c:v>
                </c:pt>
                <c:pt idx="1012">
                  <c:v>4066.8910000000001</c:v>
                </c:pt>
                <c:pt idx="1013">
                  <c:v>4069.348</c:v>
                </c:pt>
                <c:pt idx="1014">
                  <c:v>4071.8029999999999</c:v>
                </c:pt>
                <c:pt idx="1015">
                  <c:v>4074.2559999999999</c:v>
                </c:pt>
                <c:pt idx="1016">
                  <c:v>4076.7080000000001</c:v>
                </c:pt>
                <c:pt idx="1017">
                  <c:v>4079.1579999999999</c:v>
                </c:pt>
                <c:pt idx="1018">
                  <c:v>4081.6060000000002</c:v>
                </c:pt>
                <c:pt idx="1019">
                  <c:v>4084.0520000000001</c:v>
                </c:pt>
                <c:pt idx="1020">
                  <c:v>4086.4969999999998</c:v>
                </c:pt>
                <c:pt idx="1021">
                  <c:v>4088.9389999999999</c:v>
                </c:pt>
                <c:pt idx="1022">
                  <c:v>4091.38</c:v>
                </c:pt>
                <c:pt idx="1023">
                  <c:v>4093.819</c:v>
                </c:pt>
                <c:pt idx="1024">
                  <c:v>4096.2569999999996</c:v>
                </c:pt>
                <c:pt idx="1025">
                  <c:v>4098.6930000000002</c:v>
                </c:pt>
                <c:pt idx="1026">
                  <c:v>4101.1270000000004</c:v>
                </c:pt>
                <c:pt idx="1027">
                  <c:v>4103.5590000000002</c:v>
                </c:pt>
                <c:pt idx="1028">
                  <c:v>4105.9889999999996</c:v>
                </c:pt>
                <c:pt idx="1029">
                  <c:v>4108.4179999999997</c:v>
                </c:pt>
                <c:pt idx="1030">
                  <c:v>4110.8450000000003</c:v>
                </c:pt>
                <c:pt idx="1031">
                  <c:v>4113.2700000000004</c:v>
                </c:pt>
                <c:pt idx="1032">
                  <c:v>4115.6940000000004</c:v>
                </c:pt>
                <c:pt idx="1033">
                  <c:v>4118.1149999999998</c:v>
                </c:pt>
                <c:pt idx="1034">
                  <c:v>4120.5349999999999</c:v>
                </c:pt>
                <c:pt idx="1035">
                  <c:v>4122.9539999999997</c:v>
                </c:pt>
                <c:pt idx="1036">
                  <c:v>4125.37</c:v>
                </c:pt>
                <c:pt idx="1037">
                  <c:v>4127.7849999999999</c:v>
                </c:pt>
                <c:pt idx="1038">
                  <c:v>4130.1980000000003</c:v>
                </c:pt>
                <c:pt idx="1039">
                  <c:v>4132.6090000000004</c:v>
                </c:pt>
                <c:pt idx="1040">
                  <c:v>4135.0190000000002</c:v>
                </c:pt>
                <c:pt idx="1041">
                  <c:v>4137.4269999999997</c:v>
                </c:pt>
                <c:pt idx="1042">
                  <c:v>4139.8329999999996</c:v>
                </c:pt>
                <c:pt idx="1043">
                  <c:v>4142.2370000000001</c:v>
                </c:pt>
              </c:numCache>
            </c:numRef>
          </c:xVal>
          <c:yVal>
            <c:numRef>
              <c:f>גיליון1!$G$24:$ANJ$24</c:f>
            </c:numRef>
          </c:yVal>
          <c:smooth val="1"/>
        </c:ser>
        <c:ser>
          <c:idx val="0"/>
          <c:order val="16"/>
          <c:tx>
            <c:strRef>
              <c:f>גיליון1!$C$24:$F$24</c:f>
              <c:strCache>
                <c:ptCount val="4"/>
                <c:pt idx="0">
                  <c:v>ice</c:v>
                </c:pt>
                <c:pt idx="1">
                  <c:v>100</c:v>
                </c:pt>
                <c:pt idx="2">
                  <c:v>coli</c:v>
                </c:pt>
                <c:pt idx="3">
                  <c:v>1</c:v>
                </c:pt>
              </c:strCache>
            </c:strRef>
          </c:tx>
          <c:spPr>
            <a:ln w="19050" cap="rnd">
              <a:solidFill>
                <a:schemeClr val="accent1"/>
              </a:solidFill>
              <a:round/>
            </a:ln>
            <a:effectLst/>
          </c:spPr>
          <c:marker>
            <c:symbol val="none"/>
          </c:marker>
          <c:xVal>
            <c:numRef>
              <c:f>גיליון1!$G$1:$ANJ$1</c:f>
              <c:numCache>
                <c:formatCode>General</c:formatCode>
                <c:ptCount val="1044"/>
                <c:pt idx="0">
                  <c:v>160.70099999999999</c:v>
                </c:pt>
                <c:pt idx="1">
                  <c:v>166.74199999999999</c:v>
                </c:pt>
                <c:pt idx="2">
                  <c:v>172.77699999999999</c:v>
                </c:pt>
                <c:pt idx="3">
                  <c:v>178.80500000000001</c:v>
                </c:pt>
                <c:pt idx="4">
                  <c:v>184.82599999999999</c:v>
                </c:pt>
                <c:pt idx="5">
                  <c:v>190.84100000000001</c:v>
                </c:pt>
                <c:pt idx="6">
                  <c:v>196.84899999999999</c:v>
                </c:pt>
                <c:pt idx="7">
                  <c:v>202.85</c:v>
                </c:pt>
                <c:pt idx="8">
                  <c:v>208.845</c:v>
                </c:pt>
                <c:pt idx="9">
                  <c:v>214.833</c:v>
                </c:pt>
                <c:pt idx="10">
                  <c:v>220.815</c:v>
                </c:pt>
                <c:pt idx="11">
                  <c:v>226.78899999999999</c:v>
                </c:pt>
                <c:pt idx="12">
                  <c:v>232.75800000000001</c:v>
                </c:pt>
                <c:pt idx="13">
                  <c:v>238.71899999999999</c:v>
                </c:pt>
                <c:pt idx="14">
                  <c:v>244.67400000000001</c:v>
                </c:pt>
                <c:pt idx="15">
                  <c:v>250.62299999999999</c:v>
                </c:pt>
                <c:pt idx="16">
                  <c:v>256.565</c:v>
                </c:pt>
                <c:pt idx="17">
                  <c:v>262.5</c:v>
                </c:pt>
                <c:pt idx="18">
                  <c:v>268.42899999999997</c:v>
                </c:pt>
                <c:pt idx="19">
                  <c:v>274.351</c:v>
                </c:pt>
                <c:pt idx="20">
                  <c:v>280.267</c:v>
                </c:pt>
                <c:pt idx="21">
                  <c:v>286.17599999999999</c:v>
                </c:pt>
                <c:pt idx="22">
                  <c:v>292.07900000000001</c:v>
                </c:pt>
                <c:pt idx="23">
                  <c:v>297.97500000000002</c:v>
                </c:pt>
                <c:pt idx="24">
                  <c:v>303.86500000000001</c:v>
                </c:pt>
                <c:pt idx="25">
                  <c:v>309.74799999999999</c:v>
                </c:pt>
                <c:pt idx="26">
                  <c:v>315.625</c:v>
                </c:pt>
                <c:pt idx="27">
                  <c:v>321.495</c:v>
                </c:pt>
                <c:pt idx="28">
                  <c:v>327.35899999999998</c:v>
                </c:pt>
                <c:pt idx="29">
                  <c:v>333.21699999999998</c:v>
                </c:pt>
                <c:pt idx="30">
                  <c:v>339.06799999999998</c:v>
                </c:pt>
                <c:pt idx="31">
                  <c:v>344.91199999999998</c:v>
                </c:pt>
                <c:pt idx="32">
                  <c:v>350.75099999999998</c:v>
                </c:pt>
                <c:pt idx="33">
                  <c:v>356.58300000000003</c:v>
                </c:pt>
                <c:pt idx="34">
                  <c:v>362.40800000000002</c:v>
                </c:pt>
                <c:pt idx="35">
                  <c:v>368.22699999999998</c:v>
                </c:pt>
                <c:pt idx="36">
                  <c:v>374.04</c:v>
                </c:pt>
                <c:pt idx="37">
                  <c:v>379.84699999999998</c:v>
                </c:pt>
                <c:pt idx="38">
                  <c:v>385.64699999999999</c:v>
                </c:pt>
                <c:pt idx="39">
                  <c:v>391.44</c:v>
                </c:pt>
                <c:pt idx="40">
                  <c:v>397.22800000000001</c:v>
                </c:pt>
                <c:pt idx="41">
                  <c:v>403.00900000000001</c:v>
                </c:pt>
                <c:pt idx="42">
                  <c:v>408.78399999999999</c:v>
                </c:pt>
                <c:pt idx="43">
                  <c:v>414.553</c:v>
                </c:pt>
                <c:pt idx="44">
                  <c:v>420.315</c:v>
                </c:pt>
                <c:pt idx="45">
                  <c:v>426.07100000000003</c:v>
                </c:pt>
                <c:pt idx="46">
                  <c:v>431.82100000000003</c:v>
                </c:pt>
                <c:pt idx="47">
                  <c:v>437.565</c:v>
                </c:pt>
                <c:pt idx="48">
                  <c:v>443.30200000000002</c:v>
                </c:pt>
                <c:pt idx="49">
                  <c:v>449.03300000000002</c:v>
                </c:pt>
                <c:pt idx="50">
                  <c:v>454.75799999999998</c:v>
                </c:pt>
                <c:pt idx="51">
                  <c:v>460.47699999999998</c:v>
                </c:pt>
                <c:pt idx="52">
                  <c:v>466.18900000000002</c:v>
                </c:pt>
                <c:pt idx="53">
                  <c:v>471.89600000000002</c:v>
                </c:pt>
                <c:pt idx="54">
                  <c:v>477.596</c:v>
                </c:pt>
                <c:pt idx="55">
                  <c:v>483.29</c:v>
                </c:pt>
                <c:pt idx="56">
                  <c:v>488.97800000000001</c:v>
                </c:pt>
                <c:pt idx="57">
                  <c:v>494.66</c:v>
                </c:pt>
                <c:pt idx="58">
                  <c:v>500.33499999999998</c:v>
                </c:pt>
                <c:pt idx="59">
                  <c:v>506.005</c:v>
                </c:pt>
                <c:pt idx="60">
                  <c:v>511.66800000000001</c:v>
                </c:pt>
                <c:pt idx="61">
                  <c:v>517.32500000000005</c:v>
                </c:pt>
                <c:pt idx="62">
                  <c:v>522.97699999999998</c:v>
                </c:pt>
                <c:pt idx="63">
                  <c:v>528.62199999999996</c:v>
                </c:pt>
                <c:pt idx="64">
                  <c:v>534.26099999999997</c:v>
                </c:pt>
                <c:pt idx="65">
                  <c:v>539.89400000000001</c:v>
                </c:pt>
                <c:pt idx="66">
                  <c:v>545.52099999999996</c:v>
                </c:pt>
                <c:pt idx="67">
                  <c:v>551.14099999999996</c:v>
                </c:pt>
                <c:pt idx="68">
                  <c:v>556.75599999999997</c:v>
                </c:pt>
                <c:pt idx="69">
                  <c:v>562.36500000000001</c:v>
                </c:pt>
                <c:pt idx="70">
                  <c:v>567.96799999999996</c:v>
                </c:pt>
                <c:pt idx="71">
                  <c:v>573.56500000000005</c:v>
                </c:pt>
                <c:pt idx="72">
                  <c:v>579.15499999999997</c:v>
                </c:pt>
                <c:pt idx="73">
                  <c:v>584.74</c:v>
                </c:pt>
                <c:pt idx="74">
                  <c:v>590.31899999999996</c:v>
                </c:pt>
                <c:pt idx="75">
                  <c:v>595.89200000000005</c:v>
                </c:pt>
                <c:pt idx="76">
                  <c:v>601.45899999999995</c:v>
                </c:pt>
                <c:pt idx="77">
                  <c:v>607.02</c:v>
                </c:pt>
                <c:pt idx="78">
                  <c:v>612.57500000000005</c:v>
                </c:pt>
                <c:pt idx="79">
                  <c:v>618.12400000000002</c:v>
                </c:pt>
                <c:pt idx="80">
                  <c:v>623.66700000000003</c:v>
                </c:pt>
                <c:pt idx="81">
                  <c:v>629.20399999999995</c:v>
                </c:pt>
                <c:pt idx="82">
                  <c:v>634.73500000000001</c:v>
                </c:pt>
                <c:pt idx="83">
                  <c:v>640.26099999999997</c:v>
                </c:pt>
                <c:pt idx="84">
                  <c:v>645.78099999999995</c:v>
                </c:pt>
                <c:pt idx="85">
                  <c:v>651.29399999999998</c:v>
                </c:pt>
                <c:pt idx="86">
                  <c:v>656.80200000000002</c:v>
                </c:pt>
                <c:pt idx="87">
                  <c:v>662.30399999999997</c:v>
                </c:pt>
                <c:pt idx="88">
                  <c:v>667.8</c:v>
                </c:pt>
                <c:pt idx="89">
                  <c:v>673.29</c:v>
                </c:pt>
                <c:pt idx="90">
                  <c:v>678.77499999999998</c:v>
                </c:pt>
                <c:pt idx="91">
                  <c:v>684.25400000000002</c:v>
                </c:pt>
                <c:pt idx="92">
                  <c:v>689.726</c:v>
                </c:pt>
                <c:pt idx="93">
                  <c:v>695.19299999999998</c:v>
                </c:pt>
                <c:pt idx="94">
                  <c:v>700.65499999999997</c:v>
                </c:pt>
                <c:pt idx="95">
                  <c:v>706.11</c:v>
                </c:pt>
                <c:pt idx="96">
                  <c:v>711.56</c:v>
                </c:pt>
                <c:pt idx="97">
                  <c:v>717.00400000000002</c:v>
                </c:pt>
                <c:pt idx="98">
                  <c:v>722.44200000000001</c:v>
                </c:pt>
                <c:pt idx="99">
                  <c:v>727.87400000000002</c:v>
                </c:pt>
                <c:pt idx="100">
                  <c:v>733.30100000000004</c:v>
                </c:pt>
                <c:pt idx="101">
                  <c:v>738.72199999999998</c:v>
                </c:pt>
                <c:pt idx="102">
                  <c:v>744.13699999999994</c:v>
                </c:pt>
                <c:pt idx="103">
                  <c:v>749.54700000000003</c:v>
                </c:pt>
                <c:pt idx="104">
                  <c:v>754.95100000000002</c:v>
                </c:pt>
                <c:pt idx="105">
                  <c:v>760.34900000000005</c:v>
                </c:pt>
                <c:pt idx="106">
                  <c:v>765.74099999999999</c:v>
                </c:pt>
                <c:pt idx="107">
                  <c:v>771.12800000000004</c:v>
                </c:pt>
                <c:pt idx="108">
                  <c:v>776.50900000000001</c:v>
                </c:pt>
                <c:pt idx="109">
                  <c:v>781.88499999999999</c:v>
                </c:pt>
                <c:pt idx="110">
                  <c:v>787.25400000000002</c:v>
                </c:pt>
                <c:pt idx="111">
                  <c:v>792.61800000000005</c:v>
                </c:pt>
                <c:pt idx="112">
                  <c:v>797.97699999999998</c:v>
                </c:pt>
                <c:pt idx="113">
                  <c:v>803.33</c:v>
                </c:pt>
                <c:pt idx="114">
                  <c:v>808.67700000000002</c:v>
                </c:pt>
                <c:pt idx="115">
                  <c:v>814.01900000000001</c:v>
                </c:pt>
                <c:pt idx="116">
                  <c:v>819.35500000000002</c:v>
                </c:pt>
                <c:pt idx="117">
                  <c:v>824.68600000000004</c:v>
                </c:pt>
                <c:pt idx="118">
                  <c:v>830.01099999999997</c:v>
                </c:pt>
                <c:pt idx="119">
                  <c:v>835.33</c:v>
                </c:pt>
                <c:pt idx="120">
                  <c:v>840.64400000000001</c:v>
                </c:pt>
                <c:pt idx="121">
                  <c:v>845.952</c:v>
                </c:pt>
                <c:pt idx="122">
                  <c:v>851.255</c:v>
                </c:pt>
                <c:pt idx="123">
                  <c:v>856.55200000000002</c:v>
                </c:pt>
                <c:pt idx="124">
                  <c:v>861.84400000000005</c:v>
                </c:pt>
                <c:pt idx="125">
                  <c:v>867.13</c:v>
                </c:pt>
                <c:pt idx="126">
                  <c:v>872.41</c:v>
                </c:pt>
                <c:pt idx="127">
                  <c:v>877.68600000000004</c:v>
                </c:pt>
                <c:pt idx="128">
                  <c:v>882.95500000000004</c:v>
                </c:pt>
                <c:pt idx="129">
                  <c:v>888.21900000000005</c:v>
                </c:pt>
                <c:pt idx="130">
                  <c:v>893.47799999999995</c:v>
                </c:pt>
                <c:pt idx="131">
                  <c:v>898.73099999999999</c:v>
                </c:pt>
                <c:pt idx="132">
                  <c:v>903.97900000000004</c:v>
                </c:pt>
                <c:pt idx="133">
                  <c:v>909.221</c:v>
                </c:pt>
                <c:pt idx="134">
                  <c:v>914.45799999999997</c:v>
                </c:pt>
                <c:pt idx="135">
                  <c:v>919.69</c:v>
                </c:pt>
                <c:pt idx="136">
                  <c:v>924.91600000000005</c:v>
                </c:pt>
                <c:pt idx="137">
                  <c:v>930.13599999999997</c:v>
                </c:pt>
                <c:pt idx="138">
                  <c:v>935.351</c:v>
                </c:pt>
                <c:pt idx="139">
                  <c:v>940.56100000000004</c:v>
                </c:pt>
                <c:pt idx="140">
                  <c:v>945.76599999999996</c:v>
                </c:pt>
                <c:pt idx="141">
                  <c:v>950.96500000000003</c:v>
                </c:pt>
                <c:pt idx="142">
                  <c:v>956.15800000000002</c:v>
                </c:pt>
                <c:pt idx="143">
                  <c:v>961.34699999999998</c:v>
                </c:pt>
                <c:pt idx="144">
                  <c:v>966.529</c:v>
                </c:pt>
                <c:pt idx="145">
                  <c:v>971.70699999999999</c:v>
                </c:pt>
                <c:pt idx="146">
                  <c:v>976.87900000000002</c:v>
                </c:pt>
                <c:pt idx="147">
                  <c:v>982.04600000000005</c:v>
                </c:pt>
                <c:pt idx="148">
                  <c:v>987.20799999999997</c:v>
                </c:pt>
                <c:pt idx="149">
                  <c:v>992.36400000000003</c:v>
                </c:pt>
                <c:pt idx="150">
                  <c:v>997.51499999999999</c:v>
                </c:pt>
                <c:pt idx="151">
                  <c:v>1002.66</c:v>
                </c:pt>
                <c:pt idx="152">
                  <c:v>1007.801</c:v>
                </c:pt>
                <c:pt idx="153">
                  <c:v>1012.936</c:v>
                </c:pt>
                <c:pt idx="154">
                  <c:v>1018.066</c:v>
                </c:pt>
                <c:pt idx="155">
                  <c:v>1023.19</c:v>
                </c:pt>
                <c:pt idx="156">
                  <c:v>1028.309</c:v>
                </c:pt>
                <c:pt idx="157">
                  <c:v>1033.423</c:v>
                </c:pt>
                <c:pt idx="158">
                  <c:v>1038.5319999999999</c:v>
                </c:pt>
                <c:pt idx="159">
                  <c:v>1043.636</c:v>
                </c:pt>
                <c:pt idx="160">
                  <c:v>1048.7339999999999</c:v>
                </c:pt>
                <c:pt idx="161">
                  <c:v>1053.827</c:v>
                </c:pt>
                <c:pt idx="162">
                  <c:v>1058.915</c:v>
                </c:pt>
                <c:pt idx="163">
                  <c:v>1063.998</c:v>
                </c:pt>
                <c:pt idx="164">
                  <c:v>1069.075</c:v>
                </c:pt>
                <c:pt idx="165">
                  <c:v>1074.1469999999999</c:v>
                </c:pt>
                <c:pt idx="166">
                  <c:v>1079.2139999999999</c:v>
                </c:pt>
                <c:pt idx="167">
                  <c:v>1084.2760000000001</c:v>
                </c:pt>
                <c:pt idx="168">
                  <c:v>1089.3330000000001</c:v>
                </c:pt>
                <c:pt idx="169">
                  <c:v>1094.385</c:v>
                </c:pt>
                <c:pt idx="170">
                  <c:v>1099.431</c:v>
                </c:pt>
                <c:pt idx="171">
                  <c:v>1104.472</c:v>
                </c:pt>
                <c:pt idx="172">
                  <c:v>1109.509</c:v>
                </c:pt>
                <c:pt idx="173">
                  <c:v>1114.54</c:v>
                </c:pt>
                <c:pt idx="174">
                  <c:v>1119.5650000000001</c:v>
                </c:pt>
                <c:pt idx="175">
                  <c:v>1124.586</c:v>
                </c:pt>
                <c:pt idx="176">
                  <c:v>1129.6020000000001</c:v>
                </c:pt>
                <c:pt idx="177">
                  <c:v>1134.6130000000001</c:v>
                </c:pt>
                <c:pt idx="178">
                  <c:v>1139.6179999999999</c:v>
                </c:pt>
                <c:pt idx="179">
                  <c:v>1144.6189999999999</c:v>
                </c:pt>
                <c:pt idx="180">
                  <c:v>1149.614</c:v>
                </c:pt>
                <c:pt idx="181">
                  <c:v>1154.604</c:v>
                </c:pt>
                <c:pt idx="182">
                  <c:v>1159.5889999999999</c:v>
                </c:pt>
                <c:pt idx="183">
                  <c:v>1164.57</c:v>
                </c:pt>
                <c:pt idx="184">
                  <c:v>1169.5450000000001</c:v>
                </c:pt>
                <c:pt idx="185">
                  <c:v>1174.5150000000001</c:v>
                </c:pt>
                <c:pt idx="186">
                  <c:v>1179.48</c:v>
                </c:pt>
                <c:pt idx="187">
                  <c:v>1184.44</c:v>
                </c:pt>
                <c:pt idx="188">
                  <c:v>1189.395</c:v>
                </c:pt>
                <c:pt idx="189">
                  <c:v>1194.345</c:v>
                </c:pt>
                <c:pt idx="190">
                  <c:v>1199.29</c:v>
                </c:pt>
                <c:pt idx="191">
                  <c:v>1204.23</c:v>
                </c:pt>
                <c:pt idx="192">
                  <c:v>1209.165</c:v>
                </c:pt>
                <c:pt idx="193">
                  <c:v>1214.095</c:v>
                </c:pt>
                <c:pt idx="194">
                  <c:v>1219.021</c:v>
                </c:pt>
                <c:pt idx="195">
                  <c:v>1223.941</c:v>
                </c:pt>
                <c:pt idx="196">
                  <c:v>1228.856</c:v>
                </c:pt>
                <c:pt idx="197">
                  <c:v>1233.7660000000001</c:v>
                </c:pt>
                <c:pt idx="198">
                  <c:v>1238.672</c:v>
                </c:pt>
                <c:pt idx="199">
                  <c:v>1243.5719999999999</c:v>
                </c:pt>
                <c:pt idx="200">
                  <c:v>1248.4670000000001</c:v>
                </c:pt>
                <c:pt idx="201">
                  <c:v>1253.3579999999999</c:v>
                </c:pt>
                <c:pt idx="202">
                  <c:v>1258.2439999999999</c:v>
                </c:pt>
                <c:pt idx="203">
                  <c:v>1263.124</c:v>
                </c:pt>
                <c:pt idx="204">
                  <c:v>1268</c:v>
                </c:pt>
                <c:pt idx="205">
                  <c:v>1272.8710000000001</c:v>
                </c:pt>
                <c:pt idx="206">
                  <c:v>1277.7370000000001</c:v>
                </c:pt>
                <c:pt idx="207">
                  <c:v>1282.5989999999999</c:v>
                </c:pt>
                <c:pt idx="208">
                  <c:v>1287.4549999999999</c:v>
                </c:pt>
                <c:pt idx="209">
                  <c:v>1292.306</c:v>
                </c:pt>
                <c:pt idx="210">
                  <c:v>1297.153</c:v>
                </c:pt>
                <c:pt idx="211">
                  <c:v>1301.9949999999999</c:v>
                </c:pt>
                <c:pt idx="212">
                  <c:v>1306.8320000000001</c:v>
                </c:pt>
                <c:pt idx="213">
                  <c:v>1311.664</c:v>
                </c:pt>
                <c:pt idx="214">
                  <c:v>1316.491</c:v>
                </c:pt>
                <c:pt idx="215">
                  <c:v>1321.3140000000001</c:v>
                </c:pt>
                <c:pt idx="216">
                  <c:v>1326.1320000000001</c:v>
                </c:pt>
                <c:pt idx="217">
                  <c:v>1330.9449999999999</c:v>
                </c:pt>
                <c:pt idx="218">
                  <c:v>1335.7529999999999</c:v>
                </c:pt>
                <c:pt idx="219">
                  <c:v>1340.556</c:v>
                </c:pt>
                <c:pt idx="220">
                  <c:v>1345.354</c:v>
                </c:pt>
                <c:pt idx="221">
                  <c:v>1350.1479999999999</c:v>
                </c:pt>
                <c:pt idx="222">
                  <c:v>1354.9369999999999</c:v>
                </c:pt>
                <c:pt idx="223">
                  <c:v>1359.722</c:v>
                </c:pt>
                <c:pt idx="224">
                  <c:v>1364.501</c:v>
                </c:pt>
                <c:pt idx="225">
                  <c:v>1369.2760000000001</c:v>
                </c:pt>
                <c:pt idx="226">
                  <c:v>1374.046</c:v>
                </c:pt>
                <c:pt idx="227">
                  <c:v>1378.8109999999999</c:v>
                </c:pt>
                <c:pt idx="228">
                  <c:v>1383.5719999999999</c:v>
                </c:pt>
                <c:pt idx="229">
                  <c:v>1388.327</c:v>
                </c:pt>
                <c:pt idx="230">
                  <c:v>1393.079</c:v>
                </c:pt>
                <c:pt idx="231">
                  <c:v>1397.825</c:v>
                </c:pt>
                <c:pt idx="232">
                  <c:v>1402.567</c:v>
                </c:pt>
                <c:pt idx="233">
                  <c:v>1407.3040000000001</c:v>
                </c:pt>
                <c:pt idx="234">
                  <c:v>1412.0360000000001</c:v>
                </c:pt>
                <c:pt idx="235">
                  <c:v>1416.7639999999999</c:v>
                </c:pt>
                <c:pt idx="236">
                  <c:v>1421.4870000000001</c:v>
                </c:pt>
                <c:pt idx="237">
                  <c:v>1426.2049999999999</c:v>
                </c:pt>
                <c:pt idx="238">
                  <c:v>1430.9190000000001</c:v>
                </c:pt>
                <c:pt idx="239">
                  <c:v>1435.6279999999999</c:v>
                </c:pt>
                <c:pt idx="240">
                  <c:v>1440.3330000000001</c:v>
                </c:pt>
                <c:pt idx="241">
                  <c:v>1445.0319999999999</c:v>
                </c:pt>
                <c:pt idx="242">
                  <c:v>1449.7270000000001</c:v>
                </c:pt>
                <c:pt idx="243">
                  <c:v>1454.4179999999999</c:v>
                </c:pt>
                <c:pt idx="244">
                  <c:v>1459.104</c:v>
                </c:pt>
                <c:pt idx="245">
                  <c:v>1463.7850000000001</c:v>
                </c:pt>
                <c:pt idx="246">
                  <c:v>1468.462</c:v>
                </c:pt>
                <c:pt idx="247">
                  <c:v>1473.134</c:v>
                </c:pt>
                <c:pt idx="248">
                  <c:v>1477.8019999999999</c:v>
                </c:pt>
                <c:pt idx="249">
                  <c:v>1482.4649999999999</c:v>
                </c:pt>
                <c:pt idx="250">
                  <c:v>1487.123</c:v>
                </c:pt>
                <c:pt idx="251">
                  <c:v>1491.777</c:v>
                </c:pt>
                <c:pt idx="252">
                  <c:v>1496.4259999999999</c:v>
                </c:pt>
                <c:pt idx="253">
                  <c:v>1501.0709999999999</c:v>
                </c:pt>
                <c:pt idx="254">
                  <c:v>1505.711</c:v>
                </c:pt>
                <c:pt idx="255">
                  <c:v>1510.347</c:v>
                </c:pt>
                <c:pt idx="256">
                  <c:v>1514.9780000000001</c:v>
                </c:pt>
                <c:pt idx="257">
                  <c:v>1519.604</c:v>
                </c:pt>
                <c:pt idx="258">
                  <c:v>1524.2260000000001</c:v>
                </c:pt>
                <c:pt idx="259">
                  <c:v>1528.8440000000001</c:v>
                </c:pt>
                <c:pt idx="260">
                  <c:v>1533.4570000000001</c:v>
                </c:pt>
                <c:pt idx="261">
                  <c:v>1538.0650000000001</c:v>
                </c:pt>
                <c:pt idx="262">
                  <c:v>1542.6690000000001</c:v>
                </c:pt>
                <c:pt idx="263">
                  <c:v>1547.269</c:v>
                </c:pt>
                <c:pt idx="264">
                  <c:v>1551.864</c:v>
                </c:pt>
                <c:pt idx="265">
                  <c:v>1556.454</c:v>
                </c:pt>
                <c:pt idx="266">
                  <c:v>1561.0409999999999</c:v>
                </c:pt>
                <c:pt idx="267">
                  <c:v>1565.6220000000001</c:v>
                </c:pt>
                <c:pt idx="268">
                  <c:v>1570.1990000000001</c:v>
                </c:pt>
                <c:pt idx="269">
                  <c:v>1574.7719999999999</c:v>
                </c:pt>
                <c:pt idx="270">
                  <c:v>1579.34</c:v>
                </c:pt>
                <c:pt idx="271">
                  <c:v>1583.904</c:v>
                </c:pt>
                <c:pt idx="272">
                  <c:v>1588.4639999999999</c:v>
                </c:pt>
                <c:pt idx="273">
                  <c:v>1593.019</c:v>
                </c:pt>
                <c:pt idx="274">
                  <c:v>1597.569</c:v>
                </c:pt>
                <c:pt idx="275">
                  <c:v>1602.115</c:v>
                </c:pt>
                <c:pt idx="276">
                  <c:v>1606.6569999999999</c:v>
                </c:pt>
                <c:pt idx="277">
                  <c:v>1611.1949999999999</c:v>
                </c:pt>
                <c:pt idx="278">
                  <c:v>1615.7280000000001</c:v>
                </c:pt>
                <c:pt idx="279">
                  <c:v>1620.2560000000001</c:v>
                </c:pt>
                <c:pt idx="280">
                  <c:v>1624.78</c:v>
                </c:pt>
                <c:pt idx="281">
                  <c:v>1629.3</c:v>
                </c:pt>
                <c:pt idx="282">
                  <c:v>1633.816</c:v>
                </c:pt>
                <c:pt idx="283">
                  <c:v>1638.327</c:v>
                </c:pt>
                <c:pt idx="284">
                  <c:v>1642.8340000000001</c:v>
                </c:pt>
                <c:pt idx="285">
                  <c:v>1647.336</c:v>
                </c:pt>
                <c:pt idx="286">
                  <c:v>1651.8340000000001</c:v>
                </c:pt>
                <c:pt idx="287">
                  <c:v>1656.328</c:v>
                </c:pt>
                <c:pt idx="288">
                  <c:v>1660.817</c:v>
                </c:pt>
                <c:pt idx="289">
                  <c:v>1665.3019999999999</c:v>
                </c:pt>
                <c:pt idx="290">
                  <c:v>1669.7829999999999</c:v>
                </c:pt>
                <c:pt idx="291">
                  <c:v>1674.259</c:v>
                </c:pt>
                <c:pt idx="292">
                  <c:v>1678.732</c:v>
                </c:pt>
                <c:pt idx="293">
                  <c:v>1683.1990000000001</c:v>
                </c:pt>
                <c:pt idx="294">
                  <c:v>1687.663</c:v>
                </c:pt>
                <c:pt idx="295">
                  <c:v>1692.1220000000001</c:v>
                </c:pt>
                <c:pt idx="296">
                  <c:v>1696.577</c:v>
                </c:pt>
                <c:pt idx="297">
                  <c:v>1701.028</c:v>
                </c:pt>
                <c:pt idx="298">
                  <c:v>1705.4739999999999</c:v>
                </c:pt>
                <c:pt idx="299">
                  <c:v>1709.9169999999999</c:v>
                </c:pt>
                <c:pt idx="300">
                  <c:v>1714.355</c:v>
                </c:pt>
                <c:pt idx="301">
                  <c:v>1718.788</c:v>
                </c:pt>
                <c:pt idx="302">
                  <c:v>1723.2180000000001</c:v>
                </c:pt>
                <c:pt idx="303">
                  <c:v>1727.643</c:v>
                </c:pt>
                <c:pt idx="304">
                  <c:v>1732.0640000000001</c:v>
                </c:pt>
                <c:pt idx="305">
                  <c:v>1736.481</c:v>
                </c:pt>
                <c:pt idx="306">
                  <c:v>1740.893</c:v>
                </c:pt>
                <c:pt idx="307">
                  <c:v>1745.3009999999999</c:v>
                </c:pt>
                <c:pt idx="308">
                  <c:v>1749.7049999999999</c:v>
                </c:pt>
                <c:pt idx="309">
                  <c:v>1754.105</c:v>
                </c:pt>
                <c:pt idx="310">
                  <c:v>1758.501</c:v>
                </c:pt>
                <c:pt idx="311">
                  <c:v>1762.893</c:v>
                </c:pt>
                <c:pt idx="312">
                  <c:v>1767.28</c:v>
                </c:pt>
                <c:pt idx="313">
                  <c:v>1771.663</c:v>
                </c:pt>
                <c:pt idx="314">
                  <c:v>1776.0419999999999</c:v>
                </c:pt>
                <c:pt idx="315">
                  <c:v>1780.4169999999999</c:v>
                </c:pt>
                <c:pt idx="316">
                  <c:v>1784.787</c:v>
                </c:pt>
                <c:pt idx="317">
                  <c:v>1789.154</c:v>
                </c:pt>
                <c:pt idx="318">
                  <c:v>1793.5160000000001</c:v>
                </c:pt>
                <c:pt idx="319">
                  <c:v>1797.874</c:v>
                </c:pt>
                <c:pt idx="320">
                  <c:v>1802.2280000000001</c:v>
                </c:pt>
                <c:pt idx="321">
                  <c:v>1806.578</c:v>
                </c:pt>
                <c:pt idx="322">
                  <c:v>1810.924</c:v>
                </c:pt>
                <c:pt idx="323">
                  <c:v>1815.2660000000001</c:v>
                </c:pt>
                <c:pt idx="324">
                  <c:v>1819.6030000000001</c:v>
                </c:pt>
                <c:pt idx="325">
                  <c:v>1823.9369999999999</c:v>
                </c:pt>
                <c:pt idx="326">
                  <c:v>1828.2660000000001</c:v>
                </c:pt>
                <c:pt idx="327">
                  <c:v>1832.5909999999999</c:v>
                </c:pt>
                <c:pt idx="328">
                  <c:v>1836.913</c:v>
                </c:pt>
                <c:pt idx="329">
                  <c:v>1841.23</c:v>
                </c:pt>
                <c:pt idx="330">
                  <c:v>1845.5429999999999</c:v>
                </c:pt>
                <c:pt idx="331">
                  <c:v>1849.8520000000001</c:v>
                </c:pt>
                <c:pt idx="332">
                  <c:v>1854.1559999999999</c:v>
                </c:pt>
                <c:pt idx="333">
                  <c:v>1858.4570000000001</c:v>
                </c:pt>
                <c:pt idx="334">
                  <c:v>1862.7539999999999</c:v>
                </c:pt>
                <c:pt idx="335">
                  <c:v>1867.047</c:v>
                </c:pt>
                <c:pt idx="336">
                  <c:v>1871.335</c:v>
                </c:pt>
                <c:pt idx="337">
                  <c:v>1875.62</c:v>
                </c:pt>
                <c:pt idx="338">
                  <c:v>1879.9</c:v>
                </c:pt>
                <c:pt idx="339">
                  <c:v>1884.1769999999999</c:v>
                </c:pt>
                <c:pt idx="340">
                  <c:v>1888.4490000000001</c:v>
                </c:pt>
                <c:pt idx="341">
                  <c:v>1892.7180000000001</c:v>
                </c:pt>
                <c:pt idx="342">
                  <c:v>1896.982</c:v>
                </c:pt>
                <c:pt idx="343">
                  <c:v>1901.2429999999999</c:v>
                </c:pt>
                <c:pt idx="344">
                  <c:v>1905.499</c:v>
                </c:pt>
                <c:pt idx="345">
                  <c:v>1909.752</c:v>
                </c:pt>
                <c:pt idx="346">
                  <c:v>1914</c:v>
                </c:pt>
                <c:pt idx="347">
                  <c:v>1918.2449999999999</c:v>
                </c:pt>
                <c:pt idx="348">
                  <c:v>1922.4849999999999</c:v>
                </c:pt>
                <c:pt idx="349">
                  <c:v>1926.722</c:v>
                </c:pt>
                <c:pt idx="350">
                  <c:v>1930.954</c:v>
                </c:pt>
                <c:pt idx="351">
                  <c:v>1935.183</c:v>
                </c:pt>
                <c:pt idx="352">
                  <c:v>1939.4079999999999</c:v>
                </c:pt>
                <c:pt idx="353">
                  <c:v>1943.6279999999999</c:v>
                </c:pt>
                <c:pt idx="354">
                  <c:v>1947.845</c:v>
                </c:pt>
                <c:pt idx="355">
                  <c:v>1952.058</c:v>
                </c:pt>
                <c:pt idx="356">
                  <c:v>1956.2670000000001</c:v>
                </c:pt>
                <c:pt idx="357">
                  <c:v>1960.472</c:v>
                </c:pt>
                <c:pt idx="358">
                  <c:v>1964.673</c:v>
                </c:pt>
                <c:pt idx="359">
                  <c:v>1968.87</c:v>
                </c:pt>
                <c:pt idx="360">
                  <c:v>1973.0630000000001</c:v>
                </c:pt>
                <c:pt idx="361">
                  <c:v>1977.252</c:v>
                </c:pt>
                <c:pt idx="362">
                  <c:v>1981.4380000000001</c:v>
                </c:pt>
                <c:pt idx="363">
                  <c:v>1985.6189999999999</c:v>
                </c:pt>
                <c:pt idx="364">
                  <c:v>1989.797</c:v>
                </c:pt>
                <c:pt idx="365">
                  <c:v>1993.971</c:v>
                </c:pt>
                <c:pt idx="366">
                  <c:v>1998.14</c:v>
                </c:pt>
                <c:pt idx="367">
                  <c:v>2002.306</c:v>
                </c:pt>
                <c:pt idx="368">
                  <c:v>2006.4690000000001</c:v>
                </c:pt>
                <c:pt idx="369">
                  <c:v>2010.627</c:v>
                </c:pt>
                <c:pt idx="370">
                  <c:v>2014.7809999999999</c:v>
                </c:pt>
                <c:pt idx="371">
                  <c:v>2018.932</c:v>
                </c:pt>
                <c:pt idx="372">
                  <c:v>2023.078</c:v>
                </c:pt>
                <c:pt idx="373">
                  <c:v>2027.221</c:v>
                </c:pt>
                <c:pt idx="374">
                  <c:v>2031.36</c:v>
                </c:pt>
                <c:pt idx="375">
                  <c:v>2035.4949999999999</c:v>
                </c:pt>
                <c:pt idx="376">
                  <c:v>2039.627</c:v>
                </c:pt>
                <c:pt idx="377">
                  <c:v>2043.7539999999999</c:v>
                </c:pt>
                <c:pt idx="378">
                  <c:v>2047.8779999999999</c:v>
                </c:pt>
                <c:pt idx="379">
                  <c:v>2051.998</c:v>
                </c:pt>
                <c:pt idx="380">
                  <c:v>2056.114</c:v>
                </c:pt>
                <c:pt idx="381">
                  <c:v>2060.2260000000001</c:v>
                </c:pt>
                <c:pt idx="382">
                  <c:v>2064.3339999999998</c:v>
                </c:pt>
                <c:pt idx="383">
                  <c:v>2068.4389999999999</c:v>
                </c:pt>
                <c:pt idx="384">
                  <c:v>2072.54</c:v>
                </c:pt>
                <c:pt idx="385">
                  <c:v>2076.6370000000002</c:v>
                </c:pt>
                <c:pt idx="386">
                  <c:v>2080.73</c:v>
                </c:pt>
                <c:pt idx="387">
                  <c:v>2084.8200000000002</c:v>
                </c:pt>
                <c:pt idx="388">
                  <c:v>2088.9059999999999</c:v>
                </c:pt>
                <c:pt idx="389">
                  <c:v>2092.9879999999998</c:v>
                </c:pt>
                <c:pt idx="390">
                  <c:v>2097.0659999999998</c:v>
                </c:pt>
                <c:pt idx="391">
                  <c:v>2101.14</c:v>
                </c:pt>
                <c:pt idx="392">
                  <c:v>2105.2109999999998</c:v>
                </c:pt>
                <c:pt idx="393">
                  <c:v>2109.2779999999998</c:v>
                </c:pt>
                <c:pt idx="394">
                  <c:v>2113.3420000000001</c:v>
                </c:pt>
                <c:pt idx="395">
                  <c:v>2117.4009999999998</c:v>
                </c:pt>
                <c:pt idx="396">
                  <c:v>2121.4569999999999</c:v>
                </c:pt>
                <c:pt idx="397">
                  <c:v>2125.509</c:v>
                </c:pt>
                <c:pt idx="398">
                  <c:v>2129.558</c:v>
                </c:pt>
                <c:pt idx="399">
                  <c:v>2133.6019999999999</c:v>
                </c:pt>
                <c:pt idx="400">
                  <c:v>2137.643</c:v>
                </c:pt>
                <c:pt idx="401">
                  <c:v>2141.681</c:v>
                </c:pt>
                <c:pt idx="402">
                  <c:v>2145.7139999999999</c:v>
                </c:pt>
                <c:pt idx="403">
                  <c:v>2149.7440000000001</c:v>
                </c:pt>
                <c:pt idx="404">
                  <c:v>2153.77</c:v>
                </c:pt>
                <c:pt idx="405">
                  <c:v>2157.7930000000001</c:v>
                </c:pt>
                <c:pt idx="406">
                  <c:v>2161.8119999999999</c:v>
                </c:pt>
                <c:pt idx="407">
                  <c:v>2165.8270000000002</c:v>
                </c:pt>
                <c:pt idx="408">
                  <c:v>2169.8380000000002</c:v>
                </c:pt>
                <c:pt idx="409">
                  <c:v>2173.846</c:v>
                </c:pt>
                <c:pt idx="410">
                  <c:v>2177.8510000000001</c:v>
                </c:pt>
                <c:pt idx="411">
                  <c:v>2181.8510000000001</c:v>
                </c:pt>
                <c:pt idx="412">
                  <c:v>2185.848</c:v>
                </c:pt>
                <c:pt idx="413">
                  <c:v>2189.8409999999999</c:v>
                </c:pt>
                <c:pt idx="414">
                  <c:v>2193.8310000000001</c:v>
                </c:pt>
                <c:pt idx="415">
                  <c:v>2197.817</c:v>
                </c:pt>
                <c:pt idx="416">
                  <c:v>2201.799</c:v>
                </c:pt>
                <c:pt idx="417">
                  <c:v>2205.7779999999998</c:v>
                </c:pt>
                <c:pt idx="418">
                  <c:v>2209.7530000000002</c:v>
                </c:pt>
                <c:pt idx="419">
                  <c:v>2213.7249999999999</c:v>
                </c:pt>
                <c:pt idx="420">
                  <c:v>2217.6930000000002</c:v>
                </c:pt>
                <c:pt idx="421">
                  <c:v>2221.6570000000002</c:v>
                </c:pt>
                <c:pt idx="422">
                  <c:v>2225.6179999999999</c:v>
                </c:pt>
                <c:pt idx="423">
                  <c:v>2229.5749999999998</c:v>
                </c:pt>
                <c:pt idx="424">
                  <c:v>2233.529</c:v>
                </c:pt>
                <c:pt idx="425">
                  <c:v>2237.4789999999998</c:v>
                </c:pt>
                <c:pt idx="426">
                  <c:v>2241.4250000000002</c:v>
                </c:pt>
                <c:pt idx="427">
                  <c:v>2245.3679999999999</c:v>
                </c:pt>
                <c:pt idx="428">
                  <c:v>2249.3069999999998</c:v>
                </c:pt>
                <c:pt idx="429">
                  <c:v>2253.2429999999999</c:v>
                </c:pt>
                <c:pt idx="430">
                  <c:v>2257.1750000000002</c:v>
                </c:pt>
                <c:pt idx="431">
                  <c:v>2261.1039999999998</c:v>
                </c:pt>
                <c:pt idx="432">
                  <c:v>2265.029</c:v>
                </c:pt>
                <c:pt idx="433">
                  <c:v>2268.9499999999998</c:v>
                </c:pt>
                <c:pt idx="434">
                  <c:v>2272.8679999999999</c:v>
                </c:pt>
                <c:pt idx="435">
                  <c:v>2276.7829999999999</c:v>
                </c:pt>
                <c:pt idx="436">
                  <c:v>2280.694</c:v>
                </c:pt>
                <c:pt idx="437">
                  <c:v>2284.6010000000001</c:v>
                </c:pt>
                <c:pt idx="438">
                  <c:v>2288.5050000000001</c:v>
                </c:pt>
                <c:pt idx="439">
                  <c:v>2292.4050000000002</c:v>
                </c:pt>
                <c:pt idx="440">
                  <c:v>2296.3020000000001</c:v>
                </c:pt>
                <c:pt idx="441">
                  <c:v>2300.1950000000002</c:v>
                </c:pt>
                <c:pt idx="442">
                  <c:v>2304.085</c:v>
                </c:pt>
                <c:pt idx="443">
                  <c:v>2307.971</c:v>
                </c:pt>
                <c:pt idx="444">
                  <c:v>2311.8539999999998</c:v>
                </c:pt>
                <c:pt idx="445">
                  <c:v>2315.7339999999999</c:v>
                </c:pt>
                <c:pt idx="446">
                  <c:v>2319.6089999999999</c:v>
                </c:pt>
                <c:pt idx="447">
                  <c:v>2323.482</c:v>
                </c:pt>
                <c:pt idx="448">
                  <c:v>2327.3510000000001</c:v>
                </c:pt>
                <c:pt idx="449">
                  <c:v>2331.2159999999999</c:v>
                </c:pt>
                <c:pt idx="450">
                  <c:v>2335.078</c:v>
                </c:pt>
                <c:pt idx="451">
                  <c:v>2338.9369999999999</c:v>
                </c:pt>
                <c:pt idx="452">
                  <c:v>2342.7919999999999</c:v>
                </c:pt>
                <c:pt idx="453">
                  <c:v>2346.643</c:v>
                </c:pt>
                <c:pt idx="454">
                  <c:v>2350.4920000000002</c:v>
                </c:pt>
                <c:pt idx="455">
                  <c:v>2354.3359999999998</c:v>
                </c:pt>
                <c:pt idx="456">
                  <c:v>2358.1779999999999</c:v>
                </c:pt>
                <c:pt idx="457">
                  <c:v>2362.0149999999999</c:v>
                </c:pt>
                <c:pt idx="458">
                  <c:v>2365.85</c:v>
                </c:pt>
                <c:pt idx="459">
                  <c:v>2369.681</c:v>
                </c:pt>
                <c:pt idx="460">
                  <c:v>2373.5079999999998</c:v>
                </c:pt>
                <c:pt idx="461">
                  <c:v>2377.3330000000001</c:v>
                </c:pt>
                <c:pt idx="462">
                  <c:v>2381.1529999999998</c:v>
                </c:pt>
                <c:pt idx="463">
                  <c:v>2384.971</c:v>
                </c:pt>
                <c:pt idx="464">
                  <c:v>2388.7849999999999</c:v>
                </c:pt>
                <c:pt idx="465">
                  <c:v>2392.5949999999998</c:v>
                </c:pt>
                <c:pt idx="466">
                  <c:v>2396.402</c:v>
                </c:pt>
                <c:pt idx="467">
                  <c:v>2400.2060000000001</c:v>
                </c:pt>
                <c:pt idx="468">
                  <c:v>2404.0070000000001</c:v>
                </c:pt>
                <c:pt idx="469">
                  <c:v>2407.8040000000001</c:v>
                </c:pt>
                <c:pt idx="470">
                  <c:v>2411.5970000000002</c:v>
                </c:pt>
                <c:pt idx="471">
                  <c:v>2415.3879999999999</c:v>
                </c:pt>
                <c:pt idx="472">
                  <c:v>2419.174</c:v>
                </c:pt>
                <c:pt idx="473">
                  <c:v>2422.9580000000001</c:v>
                </c:pt>
                <c:pt idx="474">
                  <c:v>2426.7379999999998</c:v>
                </c:pt>
                <c:pt idx="475">
                  <c:v>2430.5149999999999</c:v>
                </c:pt>
                <c:pt idx="476">
                  <c:v>2434.2890000000002</c:v>
                </c:pt>
                <c:pt idx="477">
                  <c:v>2438.0590000000002</c:v>
                </c:pt>
                <c:pt idx="478">
                  <c:v>2441.8249999999998</c:v>
                </c:pt>
                <c:pt idx="479">
                  <c:v>2445.5889999999999</c:v>
                </c:pt>
                <c:pt idx="480">
                  <c:v>2449.3490000000002</c:v>
                </c:pt>
                <c:pt idx="481">
                  <c:v>2453.1060000000002</c:v>
                </c:pt>
                <c:pt idx="482">
                  <c:v>2456.8589999999999</c:v>
                </c:pt>
                <c:pt idx="483">
                  <c:v>2460.61</c:v>
                </c:pt>
                <c:pt idx="484">
                  <c:v>2464.3560000000002</c:v>
                </c:pt>
                <c:pt idx="485">
                  <c:v>2468.1</c:v>
                </c:pt>
                <c:pt idx="486">
                  <c:v>2471.84</c:v>
                </c:pt>
                <c:pt idx="487">
                  <c:v>2475.5770000000002</c:v>
                </c:pt>
                <c:pt idx="488">
                  <c:v>2479.3110000000001</c:v>
                </c:pt>
                <c:pt idx="489">
                  <c:v>2483.0410000000002</c:v>
                </c:pt>
                <c:pt idx="490">
                  <c:v>2486.768</c:v>
                </c:pt>
                <c:pt idx="491">
                  <c:v>2490.4920000000002</c:v>
                </c:pt>
                <c:pt idx="492">
                  <c:v>2494.2130000000002</c:v>
                </c:pt>
                <c:pt idx="493">
                  <c:v>2497.9299999999998</c:v>
                </c:pt>
                <c:pt idx="494">
                  <c:v>2501.6439999999998</c:v>
                </c:pt>
                <c:pt idx="495">
                  <c:v>2505.355</c:v>
                </c:pt>
                <c:pt idx="496">
                  <c:v>2509.0619999999999</c:v>
                </c:pt>
                <c:pt idx="497">
                  <c:v>2512.7660000000001</c:v>
                </c:pt>
                <c:pt idx="498">
                  <c:v>2516.4670000000001</c:v>
                </c:pt>
                <c:pt idx="499">
                  <c:v>2520.165</c:v>
                </c:pt>
                <c:pt idx="500">
                  <c:v>2523.8589999999999</c:v>
                </c:pt>
                <c:pt idx="501">
                  <c:v>2527.5509999999999</c:v>
                </c:pt>
                <c:pt idx="502">
                  <c:v>2531.239</c:v>
                </c:pt>
                <c:pt idx="503">
                  <c:v>2534.9229999999998</c:v>
                </c:pt>
                <c:pt idx="504">
                  <c:v>2538.605</c:v>
                </c:pt>
                <c:pt idx="505">
                  <c:v>2542.2829999999999</c:v>
                </c:pt>
                <c:pt idx="506">
                  <c:v>2545.9580000000001</c:v>
                </c:pt>
                <c:pt idx="507">
                  <c:v>2549.63</c:v>
                </c:pt>
                <c:pt idx="508">
                  <c:v>2553.299</c:v>
                </c:pt>
                <c:pt idx="509">
                  <c:v>2556.9639999999999</c:v>
                </c:pt>
                <c:pt idx="510">
                  <c:v>2560.6260000000002</c:v>
                </c:pt>
                <c:pt idx="511">
                  <c:v>2564.2849999999999</c:v>
                </c:pt>
                <c:pt idx="512">
                  <c:v>2567.9409999999998</c:v>
                </c:pt>
                <c:pt idx="513">
                  <c:v>2571.5940000000001</c:v>
                </c:pt>
                <c:pt idx="514">
                  <c:v>2575.2429999999999</c:v>
                </c:pt>
                <c:pt idx="515">
                  <c:v>2578.89</c:v>
                </c:pt>
                <c:pt idx="516">
                  <c:v>2582.5329999999999</c:v>
                </c:pt>
                <c:pt idx="517">
                  <c:v>2586.1729999999998</c:v>
                </c:pt>
                <c:pt idx="518">
                  <c:v>2589.8090000000002</c:v>
                </c:pt>
                <c:pt idx="519">
                  <c:v>2593.4430000000002</c:v>
                </c:pt>
                <c:pt idx="520">
                  <c:v>2597.0729999999999</c:v>
                </c:pt>
                <c:pt idx="521">
                  <c:v>2600.701</c:v>
                </c:pt>
                <c:pt idx="522">
                  <c:v>2604.3249999999998</c:v>
                </c:pt>
                <c:pt idx="523">
                  <c:v>2607.9459999999999</c:v>
                </c:pt>
                <c:pt idx="524">
                  <c:v>2611.5639999999999</c:v>
                </c:pt>
                <c:pt idx="525">
                  <c:v>2615.1779999999999</c:v>
                </c:pt>
                <c:pt idx="526">
                  <c:v>2618.79</c:v>
                </c:pt>
                <c:pt idx="527">
                  <c:v>2622.3980000000001</c:v>
                </c:pt>
                <c:pt idx="528">
                  <c:v>2626.0039999999999</c:v>
                </c:pt>
                <c:pt idx="529">
                  <c:v>2629.6060000000002</c:v>
                </c:pt>
                <c:pt idx="530">
                  <c:v>2633.2049999999999</c:v>
                </c:pt>
                <c:pt idx="531">
                  <c:v>2636.8009999999999</c:v>
                </c:pt>
                <c:pt idx="532">
                  <c:v>2640.3939999999998</c:v>
                </c:pt>
                <c:pt idx="533">
                  <c:v>2643.9830000000002</c:v>
                </c:pt>
                <c:pt idx="534">
                  <c:v>2647.57</c:v>
                </c:pt>
                <c:pt idx="535">
                  <c:v>2651.1529999999998</c:v>
                </c:pt>
                <c:pt idx="536">
                  <c:v>2654.7339999999999</c:v>
                </c:pt>
                <c:pt idx="537">
                  <c:v>2658.3110000000001</c:v>
                </c:pt>
                <c:pt idx="538">
                  <c:v>2661.8850000000002</c:v>
                </c:pt>
                <c:pt idx="539">
                  <c:v>2665.4560000000001</c:v>
                </c:pt>
                <c:pt idx="540">
                  <c:v>2669.0250000000001</c:v>
                </c:pt>
                <c:pt idx="541">
                  <c:v>2672.5889999999999</c:v>
                </c:pt>
                <c:pt idx="542">
                  <c:v>2676.1509999999998</c:v>
                </c:pt>
                <c:pt idx="543">
                  <c:v>2679.71</c:v>
                </c:pt>
                <c:pt idx="544">
                  <c:v>2683.2660000000001</c:v>
                </c:pt>
                <c:pt idx="545">
                  <c:v>2686.819</c:v>
                </c:pt>
                <c:pt idx="546">
                  <c:v>2690.3679999999999</c:v>
                </c:pt>
                <c:pt idx="547">
                  <c:v>2693.915</c:v>
                </c:pt>
                <c:pt idx="548">
                  <c:v>2697.4580000000001</c:v>
                </c:pt>
                <c:pt idx="549">
                  <c:v>2700.9989999999998</c:v>
                </c:pt>
                <c:pt idx="550">
                  <c:v>2704.5360000000001</c:v>
                </c:pt>
                <c:pt idx="551">
                  <c:v>2708.0709999999999</c:v>
                </c:pt>
                <c:pt idx="552">
                  <c:v>2711.6019999999999</c:v>
                </c:pt>
                <c:pt idx="553">
                  <c:v>2715.13</c:v>
                </c:pt>
                <c:pt idx="554">
                  <c:v>2718.6559999999999</c:v>
                </c:pt>
                <c:pt idx="555">
                  <c:v>2722.1779999999999</c:v>
                </c:pt>
                <c:pt idx="556">
                  <c:v>2725.6970000000001</c:v>
                </c:pt>
                <c:pt idx="557">
                  <c:v>2729.2139999999999</c:v>
                </c:pt>
                <c:pt idx="558">
                  <c:v>2732.7269999999999</c:v>
                </c:pt>
                <c:pt idx="559">
                  <c:v>2736.2370000000001</c:v>
                </c:pt>
                <c:pt idx="560">
                  <c:v>2739.7440000000001</c:v>
                </c:pt>
                <c:pt idx="561">
                  <c:v>2743.2489999999998</c:v>
                </c:pt>
                <c:pt idx="562">
                  <c:v>2746.75</c:v>
                </c:pt>
                <c:pt idx="563">
                  <c:v>2750.248</c:v>
                </c:pt>
                <c:pt idx="564">
                  <c:v>2753.7429999999999</c:v>
                </c:pt>
                <c:pt idx="565">
                  <c:v>2757.2359999999999</c:v>
                </c:pt>
                <c:pt idx="566">
                  <c:v>2760.7249999999999</c:v>
                </c:pt>
                <c:pt idx="567">
                  <c:v>2764.2109999999998</c:v>
                </c:pt>
                <c:pt idx="568">
                  <c:v>2767.6950000000002</c:v>
                </c:pt>
                <c:pt idx="569">
                  <c:v>2771.1750000000002</c:v>
                </c:pt>
                <c:pt idx="570">
                  <c:v>2774.652</c:v>
                </c:pt>
                <c:pt idx="571">
                  <c:v>2778.127</c:v>
                </c:pt>
                <c:pt idx="572">
                  <c:v>2781.598</c:v>
                </c:pt>
                <c:pt idx="573">
                  <c:v>2785.067</c:v>
                </c:pt>
                <c:pt idx="574">
                  <c:v>2788.5320000000002</c:v>
                </c:pt>
                <c:pt idx="575">
                  <c:v>2791.9949999999999</c:v>
                </c:pt>
                <c:pt idx="576">
                  <c:v>2795.4549999999999</c:v>
                </c:pt>
                <c:pt idx="577">
                  <c:v>2798.9110000000001</c:v>
                </c:pt>
                <c:pt idx="578">
                  <c:v>2802.3649999999998</c:v>
                </c:pt>
                <c:pt idx="579">
                  <c:v>2805.8159999999998</c:v>
                </c:pt>
                <c:pt idx="580">
                  <c:v>2809.2640000000001</c:v>
                </c:pt>
                <c:pt idx="581">
                  <c:v>2812.7089999999998</c:v>
                </c:pt>
                <c:pt idx="582">
                  <c:v>2816.1509999999998</c:v>
                </c:pt>
                <c:pt idx="583">
                  <c:v>2819.59</c:v>
                </c:pt>
                <c:pt idx="584">
                  <c:v>2823.0259999999998</c:v>
                </c:pt>
                <c:pt idx="585">
                  <c:v>2826.46</c:v>
                </c:pt>
                <c:pt idx="586">
                  <c:v>2829.89</c:v>
                </c:pt>
                <c:pt idx="587">
                  <c:v>2833.3180000000002</c:v>
                </c:pt>
                <c:pt idx="588">
                  <c:v>2836.7420000000002</c:v>
                </c:pt>
                <c:pt idx="589">
                  <c:v>2840.1640000000002</c:v>
                </c:pt>
                <c:pt idx="590">
                  <c:v>2843.5830000000001</c:v>
                </c:pt>
                <c:pt idx="591">
                  <c:v>2846.9989999999998</c:v>
                </c:pt>
                <c:pt idx="592">
                  <c:v>2850.4119999999998</c:v>
                </c:pt>
                <c:pt idx="593">
                  <c:v>2853.8220000000001</c:v>
                </c:pt>
                <c:pt idx="594">
                  <c:v>2857.2289999999998</c:v>
                </c:pt>
                <c:pt idx="595">
                  <c:v>2860.634</c:v>
                </c:pt>
                <c:pt idx="596">
                  <c:v>2864.0349999999999</c:v>
                </c:pt>
                <c:pt idx="597">
                  <c:v>2867.4340000000002</c:v>
                </c:pt>
                <c:pt idx="598">
                  <c:v>2870.83</c:v>
                </c:pt>
                <c:pt idx="599">
                  <c:v>2874.223</c:v>
                </c:pt>
                <c:pt idx="600">
                  <c:v>2877.6129999999998</c:v>
                </c:pt>
                <c:pt idx="601">
                  <c:v>2881</c:v>
                </c:pt>
                <c:pt idx="602">
                  <c:v>2884.3850000000002</c:v>
                </c:pt>
                <c:pt idx="603">
                  <c:v>2887.7660000000001</c:v>
                </c:pt>
                <c:pt idx="604">
                  <c:v>2891.145</c:v>
                </c:pt>
                <c:pt idx="605">
                  <c:v>2894.5210000000002</c:v>
                </c:pt>
                <c:pt idx="606">
                  <c:v>2897.8939999999998</c:v>
                </c:pt>
                <c:pt idx="607">
                  <c:v>2901.2640000000001</c:v>
                </c:pt>
                <c:pt idx="608">
                  <c:v>2904.6309999999999</c:v>
                </c:pt>
                <c:pt idx="609">
                  <c:v>2907.9960000000001</c:v>
                </c:pt>
                <c:pt idx="610">
                  <c:v>2911.3580000000002</c:v>
                </c:pt>
                <c:pt idx="611">
                  <c:v>2914.7170000000001</c:v>
                </c:pt>
                <c:pt idx="612">
                  <c:v>2918.0729999999999</c:v>
                </c:pt>
                <c:pt idx="613">
                  <c:v>2921.4259999999999</c:v>
                </c:pt>
                <c:pt idx="614">
                  <c:v>2924.777</c:v>
                </c:pt>
                <c:pt idx="615">
                  <c:v>2928.1239999999998</c:v>
                </c:pt>
                <c:pt idx="616">
                  <c:v>2931.4690000000001</c:v>
                </c:pt>
                <c:pt idx="617">
                  <c:v>2934.8110000000001</c:v>
                </c:pt>
                <c:pt idx="618">
                  <c:v>2938.15</c:v>
                </c:pt>
                <c:pt idx="619">
                  <c:v>2941.4870000000001</c:v>
                </c:pt>
                <c:pt idx="620">
                  <c:v>2944.8209999999999</c:v>
                </c:pt>
                <c:pt idx="621">
                  <c:v>2948.152</c:v>
                </c:pt>
                <c:pt idx="622">
                  <c:v>2951.48</c:v>
                </c:pt>
                <c:pt idx="623">
                  <c:v>2954.8049999999998</c:v>
                </c:pt>
                <c:pt idx="624">
                  <c:v>2958.1280000000002</c:v>
                </c:pt>
                <c:pt idx="625">
                  <c:v>2961.4470000000001</c:v>
                </c:pt>
                <c:pt idx="626">
                  <c:v>2964.7649999999999</c:v>
                </c:pt>
                <c:pt idx="627">
                  <c:v>2968.0790000000002</c:v>
                </c:pt>
                <c:pt idx="628">
                  <c:v>2971.39</c:v>
                </c:pt>
                <c:pt idx="629">
                  <c:v>2974.6990000000001</c:v>
                </c:pt>
                <c:pt idx="630">
                  <c:v>2978.0050000000001</c:v>
                </c:pt>
                <c:pt idx="631">
                  <c:v>2981.308</c:v>
                </c:pt>
                <c:pt idx="632">
                  <c:v>2984.6089999999999</c:v>
                </c:pt>
                <c:pt idx="633">
                  <c:v>2987.9070000000002</c:v>
                </c:pt>
                <c:pt idx="634">
                  <c:v>2991.2020000000002</c:v>
                </c:pt>
                <c:pt idx="635">
                  <c:v>2994.4940000000001</c:v>
                </c:pt>
                <c:pt idx="636">
                  <c:v>2997.7840000000001</c:v>
                </c:pt>
                <c:pt idx="637">
                  <c:v>3001.07</c:v>
                </c:pt>
                <c:pt idx="638">
                  <c:v>3004.355</c:v>
                </c:pt>
                <c:pt idx="639">
                  <c:v>3007.636</c:v>
                </c:pt>
                <c:pt idx="640">
                  <c:v>3010.915</c:v>
                </c:pt>
                <c:pt idx="641">
                  <c:v>3014.1909999999998</c:v>
                </c:pt>
                <c:pt idx="642">
                  <c:v>3017.4639999999999</c:v>
                </c:pt>
                <c:pt idx="643">
                  <c:v>3020.7339999999999</c:v>
                </c:pt>
                <c:pt idx="644">
                  <c:v>3024.002</c:v>
                </c:pt>
                <c:pt idx="645">
                  <c:v>3027.2669999999998</c:v>
                </c:pt>
                <c:pt idx="646">
                  <c:v>3030.53</c:v>
                </c:pt>
                <c:pt idx="647">
                  <c:v>3033.7890000000002</c:v>
                </c:pt>
                <c:pt idx="648">
                  <c:v>3037.0459999999998</c:v>
                </c:pt>
                <c:pt idx="649">
                  <c:v>3040.3009999999999</c:v>
                </c:pt>
                <c:pt idx="650">
                  <c:v>3043.5520000000001</c:v>
                </c:pt>
                <c:pt idx="651">
                  <c:v>3046.8009999999999</c:v>
                </c:pt>
                <c:pt idx="652">
                  <c:v>3050.0479999999998</c:v>
                </c:pt>
                <c:pt idx="653">
                  <c:v>3053.2910000000002</c:v>
                </c:pt>
                <c:pt idx="654">
                  <c:v>3056.5320000000002</c:v>
                </c:pt>
                <c:pt idx="655">
                  <c:v>3059.7710000000002</c:v>
                </c:pt>
                <c:pt idx="656">
                  <c:v>3063.0059999999999</c:v>
                </c:pt>
                <c:pt idx="657">
                  <c:v>3066.239</c:v>
                </c:pt>
                <c:pt idx="658">
                  <c:v>3069.4690000000001</c:v>
                </c:pt>
                <c:pt idx="659">
                  <c:v>3072.6970000000001</c:v>
                </c:pt>
                <c:pt idx="660">
                  <c:v>3075.922</c:v>
                </c:pt>
                <c:pt idx="661">
                  <c:v>3079.1439999999998</c:v>
                </c:pt>
                <c:pt idx="662">
                  <c:v>3082.364</c:v>
                </c:pt>
                <c:pt idx="663">
                  <c:v>3085.5810000000001</c:v>
                </c:pt>
                <c:pt idx="664">
                  <c:v>3088.7950000000001</c:v>
                </c:pt>
                <c:pt idx="665">
                  <c:v>3092.0070000000001</c:v>
                </c:pt>
                <c:pt idx="666">
                  <c:v>3095.2159999999999</c:v>
                </c:pt>
                <c:pt idx="667">
                  <c:v>3098.4229999999998</c:v>
                </c:pt>
                <c:pt idx="668">
                  <c:v>3101.627</c:v>
                </c:pt>
                <c:pt idx="669">
                  <c:v>3104.828</c:v>
                </c:pt>
                <c:pt idx="670">
                  <c:v>3108.0259999999998</c:v>
                </c:pt>
                <c:pt idx="671">
                  <c:v>3111.2220000000002</c:v>
                </c:pt>
                <c:pt idx="672">
                  <c:v>3114.4160000000002</c:v>
                </c:pt>
                <c:pt idx="673">
                  <c:v>3117.607</c:v>
                </c:pt>
                <c:pt idx="674">
                  <c:v>3120.7950000000001</c:v>
                </c:pt>
                <c:pt idx="675">
                  <c:v>3123.98</c:v>
                </c:pt>
                <c:pt idx="676">
                  <c:v>3127.163</c:v>
                </c:pt>
                <c:pt idx="677">
                  <c:v>3130.3440000000001</c:v>
                </c:pt>
                <c:pt idx="678">
                  <c:v>3133.5210000000002</c:v>
                </c:pt>
                <c:pt idx="679">
                  <c:v>3136.6959999999999</c:v>
                </c:pt>
                <c:pt idx="680">
                  <c:v>3139.8690000000001</c:v>
                </c:pt>
                <c:pt idx="681">
                  <c:v>3143.0390000000002</c:v>
                </c:pt>
                <c:pt idx="682">
                  <c:v>3146.2060000000001</c:v>
                </c:pt>
                <c:pt idx="683">
                  <c:v>3149.3710000000001</c:v>
                </c:pt>
                <c:pt idx="684">
                  <c:v>3152.5329999999999</c:v>
                </c:pt>
                <c:pt idx="685">
                  <c:v>3155.6930000000002</c:v>
                </c:pt>
                <c:pt idx="686">
                  <c:v>3158.85</c:v>
                </c:pt>
                <c:pt idx="687">
                  <c:v>3162.0050000000001</c:v>
                </c:pt>
                <c:pt idx="688">
                  <c:v>3165.1570000000002</c:v>
                </c:pt>
                <c:pt idx="689">
                  <c:v>3168.306</c:v>
                </c:pt>
                <c:pt idx="690">
                  <c:v>3171.453</c:v>
                </c:pt>
                <c:pt idx="691">
                  <c:v>3174.5970000000002</c:v>
                </c:pt>
                <c:pt idx="692">
                  <c:v>3177.739</c:v>
                </c:pt>
                <c:pt idx="693">
                  <c:v>3180.8780000000002</c:v>
                </c:pt>
                <c:pt idx="694">
                  <c:v>3184.0140000000001</c:v>
                </c:pt>
                <c:pt idx="695">
                  <c:v>3187.1489999999999</c:v>
                </c:pt>
                <c:pt idx="696">
                  <c:v>3190.28</c:v>
                </c:pt>
                <c:pt idx="697">
                  <c:v>3193.4090000000001</c:v>
                </c:pt>
                <c:pt idx="698">
                  <c:v>3196.5360000000001</c:v>
                </c:pt>
                <c:pt idx="699">
                  <c:v>3199.6590000000001</c:v>
                </c:pt>
                <c:pt idx="700">
                  <c:v>3202.7809999999999</c:v>
                </c:pt>
                <c:pt idx="701">
                  <c:v>3205.9</c:v>
                </c:pt>
                <c:pt idx="702">
                  <c:v>3209.0160000000001</c:v>
                </c:pt>
                <c:pt idx="703">
                  <c:v>3212.13</c:v>
                </c:pt>
                <c:pt idx="704">
                  <c:v>3215.241</c:v>
                </c:pt>
                <c:pt idx="705">
                  <c:v>3218.35</c:v>
                </c:pt>
                <c:pt idx="706">
                  <c:v>3221.4560000000001</c:v>
                </c:pt>
                <c:pt idx="707">
                  <c:v>3224.56</c:v>
                </c:pt>
                <c:pt idx="708">
                  <c:v>3227.6610000000001</c:v>
                </c:pt>
                <c:pt idx="709">
                  <c:v>3230.76</c:v>
                </c:pt>
                <c:pt idx="710">
                  <c:v>3233.8560000000002</c:v>
                </c:pt>
                <c:pt idx="711">
                  <c:v>3236.95</c:v>
                </c:pt>
                <c:pt idx="712">
                  <c:v>3240.0410000000002</c:v>
                </c:pt>
                <c:pt idx="713">
                  <c:v>3243.13</c:v>
                </c:pt>
                <c:pt idx="714">
                  <c:v>3246.2159999999999</c:v>
                </c:pt>
                <c:pt idx="715">
                  <c:v>3249.3</c:v>
                </c:pt>
                <c:pt idx="716">
                  <c:v>3252.3820000000001</c:v>
                </c:pt>
                <c:pt idx="717">
                  <c:v>3255.46</c:v>
                </c:pt>
                <c:pt idx="718">
                  <c:v>3258.5369999999998</c:v>
                </c:pt>
                <c:pt idx="719">
                  <c:v>3261.6109999999999</c:v>
                </c:pt>
                <c:pt idx="720">
                  <c:v>3264.6819999999998</c:v>
                </c:pt>
                <c:pt idx="721">
                  <c:v>3267.7510000000002</c:v>
                </c:pt>
                <c:pt idx="722">
                  <c:v>3270.8180000000002</c:v>
                </c:pt>
                <c:pt idx="723">
                  <c:v>3273.8820000000001</c:v>
                </c:pt>
                <c:pt idx="724">
                  <c:v>3276.9430000000002</c:v>
                </c:pt>
                <c:pt idx="725">
                  <c:v>3280.002</c:v>
                </c:pt>
                <c:pt idx="726">
                  <c:v>3283.0590000000002</c:v>
                </c:pt>
                <c:pt idx="727">
                  <c:v>3286.1129999999998</c:v>
                </c:pt>
                <c:pt idx="728">
                  <c:v>3289.165</c:v>
                </c:pt>
                <c:pt idx="729">
                  <c:v>3292.2139999999999</c:v>
                </c:pt>
                <c:pt idx="730">
                  <c:v>3295.261</c:v>
                </c:pt>
                <c:pt idx="731">
                  <c:v>3298.306</c:v>
                </c:pt>
                <c:pt idx="732">
                  <c:v>3301.348</c:v>
                </c:pt>
                <c:pt idx="733">
                  <c:v>3304.3870000000002</c:v>
                </c:pt>
                <c:pt idx="734">
                  <c:v>3307.4250000000002</c:v>
                </c:pt>
                <c:pt idx="735">
                  <c:v>3310.4589999999998</c:v>
                </c:pt>
                <c:pt idx="736">
                  <c:v>3313.4920000000002</c:v>
                </c:pt>
                <c:pt idx="737">
                  <c:v>3316.5210000000002</c:v>
                </c:pt>
                <c:pt idx="738">
                  <c:v>3319.549</c:v>
                </c:pt>
                <c:pt idx="739">
                  <c:v>3322.5740000000001</c:v>
                </c:pt>
                <c:pt idx="740">
                  <c:v>3325.5970000000002</c:v>
                </c:pt>
                <c:pt idx="741">
                  <c:v>3328.6170000000002</c:v>
                </c:pt>
                <c:pt idx="742">
                  <c:v>3331.6350000000002</c:v>
                </c:pt>
                <c:pt idx="743">
                  <c:v>3334.65</c:v>
                </c:pt>
                <c:pt idx="744">
                  <c:v>3337.663</c:v>
                </c:pt>
                <c:pt idx="745">
                  <c:v>3340.674</c:v>
                </c:pt>
                <c:pt idx="746">
                  <c:v>3343.6819999999998</c:v>
                </c:pt>
                <c:pt idx="747">
                  <c:v>3346.6880000000001</c:v>
                </c:pt>
                <c:pt idx="748">
                  <c:v>3349.6909999999998</c:v>
                </c:pt>
                <c:pt idx="749">
                  <c:v>3352.692</c:v>
                </c:pt>
                <c:pt idx="750">
                  <c:v>3355.6909999999998</c:v>
                </c:pt>
                <c:pt idx="751">
                  <c:v>3358.6869999999999</c:v>
                </c:pt>
                <c:pt idx="752">
                  <c:v>3361.681</c:v>
                </c:pt>
                <c:pt idx="753">
                  <c:v>3364.6729999999998</c:v>
                </c:pt>
                <c:pt idx="754">
                  <c:v>3367.6619999999998</c:v>
                </c:pt>
                <c:pt idx="755">
                  <c:v>3370.6489999999999</c:v>
                </c:pt>
                <c:pt idx="756">
                  <c:v>3373.6329999999998</c:v>
                </c:pt>
                <c:pt idx="757">
                  <c:v>3376.6149999999998</c:v>
                </c:pt>
                <c:pt idx="758">
                  <c:v>3379.5949999999998</c:v>
                </c:pt>
                <c:pt idx="759">
                  <c:v>3382.5720000000001</c:v>
                </c:pt>
                <c:pt idx="760">
                  <c:v>3385.547</c:v>
                </c:pt>
                <c:pt idx="761">
                  <c:v>3388.52</c:v>
                </c:pt>
                <c:pt idx="762">
                  <c:v>3391.49</c:v>
                </c:pt>
                <c:pt idx="763">
                  <c:v>3394.4580000000001</c:v>
                </c:pt>
                <c:pt idx="764">
                  <c:v>3397.424</c:v>
                </c:pt>
                <c:pt idx="765">
                  <c:v>3400.3870000000002</c:v>
                </c:pt>
                <c:pt idx="766">
                  <c:v>3403.348</c:v>
                </c:pt>
                <c:pt idx="767">
                  <c:v>3406.3069999999998</c:v>
                </c:pt>
                <c:pt idx="768">
                  <c:v>3409.2629999999999</c:v>
                </c:pt>
                <c:pt idx="769">
                  <c:v>3412.2170000000001</c:v>
                </c:pt>
                <c:pt idx="770">
                  <c:v>3415.1680000000001</c:v>
                </c:pt>
                <c:pt idx="771">
                  <c:v>3418.1179999999999</c:v>
                </c:pt>
                <c:pt idx="772">
                  <c:v>3421.0650000000001</c:v>
                </c:pt>
                <c:pt idx="773">
                  <c:v>3424.009</c:v>
                </c:pt>
                <c:pt idx="774">
                  <c:v>3426.951</c:v>
                </c:pt>
                <c:pt idx="775">
                  <c:v>3429.8910000000001</c:v>
                </c:pt>
                <c:pt idx="776">
                  <c:v>3432.8290000000002</c:v>
                </c:pt>
                <c:pt idx="777">
                  <c:v>3435.7640000000001</c:v>
                </c:pt>
                <c:pt idx="778">
                  <c:v>3438.6970000000001</c:v>
                </c:pt>
                <c:pt idx="779">
                  <c:v>3441.6280000000002</c:v>
                </c:pt>
                <c:pt idx="780">
                  <c:v>3444.5569999999998</c:v>
                </c:pt>
                <c:pt idx="781">
                  <c:v>3447.4830000000002</c:v>
                </c:pt>
                <c:pt idx="782">
                  <c:v>3450.4070000000002</c:v>
                </c:pt>
                <c:pt idx="783">
                  <c:v>3453.328</c:v>
                </c:pt>
                <c:pt idx="784">
                  <c:v>3456.2469999999998</c:v>
                </c:pt>
                <c:pt idx="785">
                  <c:v>3459.1640000000002</c:v>
                </c:pt>
                <c:pt idx="786">
                  <c:v>3462.0790000000002</c:v>
                </c:pt>
                <c:pt idx="787">
                  <c:v>3464.991</c:v>
                </c:pt>
                <c:pt idx="788">
                  <c:v>3467.902</c:v>
                </c:pt>
                <c:pt idx="789">
                  <c:v>3470.8090000000002</c:v>
                </c:pt>
                <c:pt idx="790">
                  <c:v>3473.7150000000001</c:v>
                </c:pt>
                <c:pt idx="791">
                  <c:v>3476.6179999999999</c:v>
                </c:pt>
                <c:pt idx="792">
                  <c:v>3479.5189999999998</c:v>
                </c:pt>
                <c:pt idx="793">
                  <c:v>3482.4180000000001</c:v>
                </c:pt>
                <c:pt idx="794">
                  <c:v>3485.3150000000001</c:v>
                </c:pt>
                <c:pt idx="795">
                  <c:v>3488.2089999999998</c:v>
                </c:pt>
                <c:pt idx="796">
                  <c:v>3491.1010000000001</c:v>
                </c:pt>
                <c:pt idx="797">
                  <c:v>3493.99</c:v>
                </c:pt>
                <c:pt idx="798">
                  <c:v>3496.8780000000002</c:v>
                </c:pt>
                <c:pt idx="799">
                  <c:v>3499.7629999999999</c:v>
                </c:pt>
                <c:pt idx="800">
                  <c:v>3502.6460000000002</c:v>
                </c:pt>
                <c:pt idx="801">
                  <c:v>3505.527</c:v>
                </c:pt>
                <c:pt idx="802">
                  <c:v>3508.4050000000002</c:v>
                </c:pt>
                <c:pt idx="803">
                  <c:v>3511.2809999999999</c:v>
                </c:pt>
                <c:pt idx="804">
                  <c:v>3514.1550000000002</c:v>
                </c:pt>
                <c:pt idx="805">
                  <c:v>3517.027</c:v>
                </c:pt>
                <c:pt idx="806">
                  <c:v>3519.8969999999999</c:v>
                </c:pt>
                <c:pt idx="807">
                  <c:v>3522.7640000000001</c:v>
                </c:pt>
                <c:pt idx="808">
                  <c:v>3525.6289999999999</c:v>
                </c:pt>
                <c:pt idx="809">
                  <c:v>3528.4920000000002</c:v>
                </c:pt>
                <c:pt idx="810">
                  <c:v>3531.3519999999999</c:v>
                </c:pt>
                <c:pt idx="811">
                  <c:v>3534.2109999999998</c:v>
                </c:pt>
                <c:pt idx="812">
                  <c:v>3537.067</c:v>
                </c:pt>
                <c:pt idx="813">
                  <c:v>3539.9209999999998</c:v>
                </c:pt>
                <c:pt idx="814">
                  <c:v>3542.7730000000001</c:v>
                </c:pt>
                <c:pt idx="815">
                  <c:v>3545.6219999999998</c:v>
                </c:pt>
                <c:pt idx="816">
                  <c:v>3548.4690000000001</c:v>
                </c:pt>
                <c:pt idx="817">
                  <c:v>3551.3150000000001</c:v>
                </c:pt>
                <c:pt idx="818">
                  <c:v>3554.1570000000002</c:v>
                </c:pt>
                <c:pt idx="819">
                  <c:v>3556.998</c:v>
                </c:pt>
                <c:pt idx="820">
                  <c:v>3559.837</c:v>
                </c:pt>
                <c:pt idx="821">
                  <c:v>3562.6729999999998</c:v>
                </c:pt>
                <c:pt idx="822">
                  <c:v>3565.5070000000001</c:v>
                </c:pt>
                <c:pt idx="823">
                  <c:v>3568.3389999999999</c:v>
                </c:pt>
                <c:pt idx="824">
                  <c:v>3571.1689999999999</c:v>
                </c:pt>
                <c:pt idx="825">
                  <c:v>3573.9960000000001</c:v>
                </c:pt>
                <c:pt idx="826">
                  <c:v>3576.8220000000001</c:v>
                </c:pt>
                <c:pt idx="827">
                  <c:v>3579.645</c:v>
                </c:pt>
                <c:pt idx="828">
                  <c:v>3582.4659999999999</c:v>
                </c:pt>
                <c:pt idx="829">
                  <c:v>3585.2849999999999</c:v>
                </c:pt>
                <c:pt idx="830">
                  <c:v>3588.1010000000001</c:v>
                </c:pt>
                <c:pt idx="831">
                  <c:v>3590.9160000000002</c:v>
                </c:pt>
                <c:pt idx="832">
                  <c:v>3593.7280000000001</c:v>
                </c:pt>
                <c:pt idx="833">
                  <c:v>3596.538</c:v>
                </c:pt>
                <c:pt idx="834">
                  <c:v>3599.346</c:v>
                </c:pt>
                <c:pt idx="835">
                  <c:v>3602.152</c:v>
                </c:pt>
                <c:pt idx="836">
                  <c:v>3604.9560000000001</c:v>
                </c:pt>
                <c:pt idx="837">
                  <c:v>3607.7570000000001</c:v>
                </c:pt>
                <c:pt idx="838">
                  <c:v>3610.556</c:v>
                </c:pt>
                <c:pt idx="839">
                  <c:v>3613.3539999999998</c:v>
                </c:pt>
                <c:pt idx="840">
                  <c:v>3616.1489999999999</c:v>
                </c:pt>
                <c:pt idx="841">
                  <c:v>3618.942</c:v>
                </c:pt>
                <c:pt idx="842">
                  <c:v>3621.732</c:v>
                </c:pt>
                <c:pt idx="843">
                  <c:v>3624.5210000000002</c:v>
                </c:pt>
                <c:pt idx="844">
                  <c:v>3627.3069999999998</c:v>
                </c:pt>
                <c:pt idx="845">
                  <c:v>3630.0920000000001</c:v>
                </c:pt>
                <c:pt idx="846">
                  <c:v>3632.8739999999998</c:v>
                </c:pt>
                <c:pt idx="847">
                  <c:v>3635.654</c:v>
                </c:pt>
                <c:pt idx="848">
                  <c:v>3638.4319999999998</c:v>
                </c:pt>
                <c:pt idx="849">
                  <c:v>3641.2080000000001</c:v>
                </c:pt>
                <c:pt idx="850">
                  <c:v>3643.982</c:v>
                </c:pt>
                <c:pt idx="851">
                  <c:v>3646.7530000000002</c:v>
                </c:pt>
                <c:pt idx="852">
                  <c:v>3649.5230000000001</c:v>
                </c:pt>
                <c:pt idx="853">
                  <c:v>3652.29</c:v>
                </c:pt>
                <c:pt idx="854">
                  <c:v>3655.0549999999998</c:v>
                </c:pt>
                <c:pt idx="855">
                  <c:v>3657.8180000000002</c:v>
                </c:pt>
                <c:pt idx="856">
                  <c:v>3660.5790000000002</c:v>
                </c:pt>
                <c:pt idx="857">
                  <c:v>3663.3380000000002</c:v>
                </c:pt>
                <c:pt idx="858">
                  <c:v>3666.0949999999998</c:v>
                </c:pt>
                <c:pt idx="859">
                  <c:v>3668.8490000000002</c:v>
                </c:pt>
                <c:pt idx="860">
                  <c:v>3671.6019999999999</c:v>
                </c:pt>
                <c:pt idx="861">
                  <c:v>3674.3519999999999</c:v>
                </c:pt>
                <c:pt idx="862">
                  <c:v>3677.1010000000001</c:v>
                </c:pt>
                <c:pt idx="863">
                  <c:v>3679.8470000000002</c:v>
                </c:pt>
                <c:pt idx="864">
                  <c:v>3682.5909999999999</c:v>
                </c:pt>
                <c:pt idx="865">
                  <c:v>3685.3330000000001</c:v>
                </c:pt>
                <c:pt idx="866">
                  <c:v>3688.0729999999999</c:v>
                </c:pt>
                <c:pt idx="867">
                  <c:v>3690.8110000000001</c:v>
                </c:pt>
                <c:pt idx="868">
                  <c:v>3693.547</c:v>
                </c:pt>
                <c:pt idx="869">
                  <c:v>3696.2809999999999</c:v>
                </c:pt>
                <c:pt idx="870">
                  <c:v>3699.0129999999999</c:v>
                </c:pt>
                <c:pt idx="871">
                  <c:v>3701.7420000000002</c:v>
                </c:pt>
                <c:pt idx="872">
                  <c:v>3704.47</c:v>
                </c:pt>
                <c:pt idx="873">
                  <c:v>3707.1950000000002</c:v>
                </c:pt>
                <c:pt idx="874">
                  <c:v>3709.9189999999999</c:v>
                </c:pt>
                <c:pt idx="875">
                  <c:v>3712.64</c:v>
                </c:pt>
                <c:pt idx="876">
                  <c:v>3715.3589999999999</c:v>
                </c:pt>
                <c:pt idx="877">
                  <c:v>3718.076</c:v>
                </c:pt>
                <c:pt idx="878">
                  <c:v>3720.7919999999999</c:v>
                </c:pt>
                <c:pt idx="879">
                  <c:v>3723.5050000000001</c:v>
                </c:pt>
                <c:pt idx="880">
                  <c:v>3726.2159999999999</c:v>
                </c:pt>
                <c:pt idx="881">
                  <c:v>3728.9250000000002</c:v>
                </c:pt>
                <c:pt idx="882">
                  <c:v>3731.6320000000001</c:v>
                </c:pt>
                <c:pt idx="883">
                  <c:v>3734.3359999999998</c:v>
                </c:pt>
                <c:pt idx="884">
                  <c:v>3737.0390000000002</c:v>
                </c:pt>
                <c:pt idx="885">
                  <c:v>3739.74</c:v>
                </c:pt>
                <c:pt idx="886">
                  <c:v>3742.4389999999999</c:v>
                </c:pt>
                <c:pt idx="887">
                  <c:v>3745.136</c:v>
                </c:pt>
                <c:pt idx="888">
                  <c:v>3747.83</c:v>
                </c:pt>
                <c:pt idx="889">
                  <c:v>3750.5230000000001</c:v>
                </c:pt>
                <c:pt idx="890">
                  <c:v>3753.2130000000002</c:v>
                </c:pt>
                <c:pt idx="891">
                  <c:v>3755.902</c:v>
                </c:pt>
                <c:pt idx="892">
                  <c:v>3758.5889999999999</c:v>
                </c:pt>
                <c:pt idx="893">
                  <c:v>3761.2730000000001</c:v>
                </c:pt>
                <c:pt idx="894">
                  <c:v>3763.9560000000001</c:v>
                </c:pt>
                <c:pt idx="895">
                  <c:v>3766.636</c:v>
                </c:pt>
                <c:pt idx="896">
                  <c:v>3769.3150000000001</c:v>
                </c:pt>
                <c:pt idx="897">
                  <c:v>3771.991</c:v>
                </c:pt>
                <c:pt idx="898">
                  <c:v>3774.665</c:v>
                </c:pt>
                <c:pt idx="899">
                  <c:v>3777.3380000000002</c:v>
                </c:pt>
                <c:pt idx="900">
                  <c:v>3780.0079999999998</c:v>
                </c:pt>
                <c:pt idx="901">
                  <c:v>3782.6770000000001</c:v>
                </c:pt>
                <c:pt idx="902">
                  <c:v>3785.3429999999998</c:v>
                </c:pt>
                <c:pt idx="903">
                  <c:v>3788.0070000000001</c:v>
                </c:pt>
                <c:pt idx="904">
                  <c:v>3790.67</c:v>
                </c:pt>
                <c:pt idx="905">
                  <c:v>3793.33</c:v>
                </c:pt>
                <c:pt idx="906">
                  <c:v>3795.989</c:v>
                </c:pt>
                <c:pt idx="907">
                  <c:v>3798.645</c:v>
                </c:pt>
                <c:pt idx="908">
                  <c:v>3801.299</c:v>
                </c:pt>
                <c:pt idx="909">
                  <c:v>3803.9520000000002</c:v>
                </c:pt>
                <c:pt idx="910">
                  <c:v>3806.6019999999999</c:v>
                </c:pt>
                <c:pt idx="911">
                  <c:v>3809.2510000000002</c:v>
                </c:pt>
                <c:pt idx="912">
                  <c:v>3811.8969999999999</c:v>
                </c:pt>
                <c:pt idx="913">
                  <c:v>3814.5419999999999</c:v>
                </c:pt>
                <c:pt idx="914">
                  <c:v>3817.1840000000002</c:v>
                </c:pt>
                <c:pt idx="915">
                  <c:v>3819.8249999999998</c:v>
                </c:pt>
                <c:pt idx="916">
                  <c:v>3822.4630000000002</c:v>
                </c:pt>
                <c:pt idx="917">
                  <c:v>3825.1</c:v>
                </c:pt>
                <c:pt idx="918">
                  <c:v>3827.7350000000001</c:v>
                </c:pt>
                <c:pt idx="919">
                  <c:v>3830.3670000000002</c:v>
                </c:pt>
                <c:pt idx="920">
                  <c:v>3832.998</c:v>
                </c:pt>
                <c:pt idx="921">
                  <c:v>3835.627</c:v>
                </c:pt>
                <c:pt idx="922">
                  <c:v>3838.2530000000002</c:v>
                </c:pt>
                <c:pt idx="923">
                  <c:v>3840.8780000000002</c:v>
                </c:pt>
                <c:pt idx="924">
                  <c:v>3843.5010000000002</c:v>
                </c:pt>
                <c:pt idx="925">
                  <c:v>3846.1219999999998</c:v>
                </c:pt>
                <c:pt idx="926">
                  <c:v>3848.741</c:v>
                </c:pt>
                <c:pt idx="927">
                  <c:v>3851.3580000000002</c:v>
                </c:pt>
                <c:pt idx="928">
                  <c:v>3853.973</c:v>
                </c:pt>
                <c:pt idx="929">
                  <c:v>3856.5859999999998</c:v>
                </c:pt>
                <c:pt idx="930">
                  <c:v>3859.1970000000001</c:v>
                </c:pt>
                <c:pt idx="931">
                  <c:v>3861.806</c:v>
                </c:pt>
                <c:pt idx="932">
                  <c:v>3864.4140000000002</c:v>
                </c:pt>
                <c:pt idx="933">
                  <c:v>3867.0189999999998</c:v>
                </c:pt>
                <c:pt idx="934">
                  <c:v>3869.6219999999998</c:v>
                </c:pt>
                <c:pt idx="935">
                  <c:v>3872.2240000000002</c:v>
                </c:pt>
                <c:pt idx="936">
                  <c:v>3874.8229999999999</c:v>
                </c:pt>
                <c:pt idx="937">
                  <c:v>3877.4209999999998</c:v>
                </c:pt>
                <c:pt idx="938">
                  <c:v>3880.0160000000001</c:v>
                </c:pt>
                <c:pt idx="939">
                  <c:v>3882.61</c:v>
                </c:pt>
                <c:pt idx="940">
                  <c:v>3885.2020000000002</c:v>
                </c:pt>
                <c:pt idx="941">
                  <c:v>3887.7919999999999</c:v>
                </c:pt>
                <c:pt idx="942">
                  <c:v>3890.38</c:v>
                </c:pt>
                <c:pt idx="943">
                  <c:v>3892.9659999999999</c:v>
                </c:pt>
                <c:pt idx="944">
                  <c:v>3895.55</c:v>
                </c:pt>
                <c:pt idx="945">
                  <c:v>3898.1320000000001</c:v>
                </c:pt>
                <c:pt idx="946">
                  <c:v>3900.7130000000002</c:v>
                </c:pt>
                <c:pt idx="947">
                  <c:v>3903.2910000000002</c:v>
                </c:pt>
                <c:pt idx="948">
                  <c:v>3905.8679999999999</c:v>
                </c:pt>
                <c:pt idx="949">
                  <c:v>3908.442</c:v>
                </c:pt>
                <c:pt idx="950">
                  <c:v>3911.0149999999999</c:v>
                </c:pt>
                <c:pt idx="951">
                  <c:v>3913.5859999999998</c:v>
                </c:pt>
                <c:pt idx="952">
                  <c:v>3916.1550000000002</c:v>
                </c:pt>
                <c:pt idx="953">
                  <c:v>3918.7220000000002</c:v>
                </c:pt>
                <c:pt idx="954">
                  <c:v>3921.2869999999998</c:v>
                </c:pt>
                <c:pt idx="955">
                  <c:v>3923.85</c:v>
                </c:pt>
                <c:pt idx="956">
                  <c:v>3926.4110000000001</c:v>
                </c:pt>
                <c:pt idx="957">
                  <c:v>3928.971</c:v>
                </c:pt>
                <c:pt idx="958">
                  <c:v>3931.5279999999998</c:v>
                </c:pt>
                <c:pt idx="959">
                  <c:v>3934.0839999999998</c:v>
                </c:pt>
                <c:pt idx="960">
                  <c:v>3936.6379999999999</c:v>
                </c:pt>
                <c:pt idx="961">
                  <c:v>3939.19</c:v>
                </c:pt>
                <c:pt idx="962">
                  <c:v>3941.74</c:v>
                </c:pt>
                <c:pt idx="963">
                  <c:v>3944.288</c:v>
                </c:pt>
                <c:pt idx="964">
                  <c:v>3946.8339999999998</c:v>
                </c:pt>
                <c:pt idx="965">
                  <c:v>3949.3780000000002</c:v>
                </c:pt>
                <c:pt idx="966">
                  <c:v>3951.9209999999998</c:v>
                </c:pt>
                <c:pt idx="967">
                  <c:v>3954.462</c:v>
                </c:pt>
                <c:pt idx="968">
                  <c:v>3957</c:v>
                </c:pt>
                <c:pt idx="969">
                  <c:v>3959.5369999999998</c:v>
                </c:pt>
                <c:pt idx="970">
                  <c:v>3962.0720000000001</c:v>
                </c:pt>
                <c:pt idx="971">
                  <c:v>3964.6060000000002</c:v>
                </c:pt>
                <c:pt idx="972">
                  <c:v>3967.1370000000002</c:v>
                </c:pt>
                <c:pt idx="973">
                  <c:v>3969.6669999999999</c:v>
                </c:pt>
                <c:pt idx="974">
                  <c:v>3972.194</c:v>
                </c:pt>
                <c:pt idx="975">
                  <c:v>3974.72</c:v>
                </c:pt>
                <c:pt idx="976">
                  <c:v>3977.2440000000001</c:v>
                </c:pt>
                <c:pt idx="977">
                  <c:v>3979.7660000000001</c:v>
                </c:pt>
                <c:pt idx="978">
                  <c:v>3982.2860000000001</c:v>
                </c:pt>
                <c:pt idx="979">
                  <c:v>3984.8049999999998</c:v>
                </c:pt>
                <c:pt idx="980">
                  <c:v>3987.3209999999999</c:v>
                </c:pt>
                <c:pt idx="981">
                  <c:v>3989.8359999999998</c:v>
                </c:pt>
                <c:pt idx="982">
                  <c:v>3992.3490000000002</c:v>
                </c:pt>
                <c:pt idx="983">
                  <c:v>3994.86</c:v>
                </c:pt>
                <c:pt idx="984">
                  <c:v>3997.3690000000001</c:v>
                </c:pt>
                <c:pt idx="985">
                  <c:v>3999.877</c:v>
                </c:pt>
                <c:pt idx="986">
                  <c:v>4002.3820000000001</c:v>
                </c:pt>
                <c:pt idx="987">
                  <c:v>4004.886</c:v>
                </c:pt>
                <c:pt idx="988">
                  <c:v>4007.3879999999999</c:v>
                </c:pt>
                <c:pt idx="989">
                  <c:v>4009.8879999999999</c:v>
                </c:pt>
                <c:pt idx="990">
                  <c:v>4012.386</c:v>
                </c:pt>
                <c:pt idx="991">
                  <c:v>4014.8829999999998</c:v>
                </c:pt>
                <c:pt idx="992">
                  <c:v>4017.377</c:v>
                </c:pt>
                <c:pt idx="993">
                  <c:v>4019.87</c:v>
                </c:pt>
                <c:pt idx="994">
                  <c:v>4022.3609999999999</c:v>
                </c:pt>
                <c:pt idx="995">
                  <c:v>4024.85</c:v>
                </c:pt>
                <c:pt idx="996">
                  <c:v>4027.3380000000002</c:v>
                </c:pt>
                <c:pt idx="997">
                  <c:v>4029.8229999999999</c:v>
                </c:pt>
                <c:pt idx="998">
                  <c:v>4032.3069999999998</c:v>
                </c:pt>
                <c:pt idx="999">
                  <c:v>4034.7890000000002</c:v>
                </c:pt>
                <c:pt idx="1000">
                  <c:v>4037.2689999999998</c:v>
                </c:pt>
                <c:pt idx="1001">
                  <c:v>4039.7469999999998</c:v>
                </c:pt>
                <c:pt idx="1002">
                  <c:v>4042.2240000000002</c:v>
                </c:pt>
                <c:pt idx="1003">
                  <c:v>4044.6990000000001</c:v>
                </c:pt>
                <c:pt idx="1004">
                  <c:v>4047.172</c:v>
                </c:pt>
                <c:pt idx="1005">
                  <c:v>4049.643</c:v>
                </c:pt>
                <c:pt idx="1006">
                  <c:v>4052.1120000000001</c:v>
                </c:pt>
                <c:pt idx="1007">
                  <c:v>4054.58</c:v>
                </c:pt>
                <c:pt idx="1008">
                  <c:v>4057.0459999999998</c:v>
                </c:pt>
                <c:pt idx="1009">
                  <c:v>4059.51</c:v>
                </c:pt>
                <c:pt idx="1010">
                  <c:v>4061.9720000000002</c:v>
                </c:pt>
                <c:pt idx="1011">
                  <c:v>4064.4319999999998</c:v>
                </c:pt>
                <c:pt idx="1012">
                  <c:v>4066.8910000000001</c:v>
                </c:pt>
                <c:pt idx="1013">
                  <c:v>4069.348</c:v>
                </c:pt>
                <c:pt idx="1014">
                  <c:v>4071.8029999999999</c:v>
                </c:pt>
                <c:pt idx="1015">
                  <c:v>4074.2559999999999</c:v>
                </c:pt>
                <c:pt idx="1016">
                  <c:v>4076.7080000000001</c:v>
                </c:pt>
                <c:pt idx="1017">
                  <c:v>4079.1579999999999</c:v>
                </c:pt>
                <c:pt idx="1018">
                  <c:v>4081.6060000000002</c:v>
                </c:pt>
                <c:pt idx="1019">
                  <c:v>4084.0520000000001</c:v>
                </c:pt>
                <c:pt idx="1020">
                  <c:v>4086.4969999999998</c:v>
                </c:pt>
                <c:pt idx="1021">
                  <c:v>4088.9389999999999</c:v>
                </c:pt>
                <c:pt idx="1022">
                  <c:v>4091.38</c:v>
                </c:pt>
                <c:pt idx="1023">
                  <c:v>4093.819</c:v>
                </c:pt>
                <c:pt idx="1024">
                  <c:v>4096.2569999999996</c:v>
                </c:pt>
                <c:pt idx="1025">
                  <c:v>4098.6930000000002</c:v>
                </c:pt>
                <c:pt idx="1026">
                  <c:v>4101.1270000000004</c:v>
                </c:pt>
                <c:pt idx="1027">
                  <c:v>4103.5590000000002</c:v>
                </c:pt>
                <c:pt idx="1028">
                  <c:v>4105.9889999999996</c:v>
                </c:pt>
                <c:pt idx="1029">
                  <c:v>4108.4179999999997</c:v>
                </c:pt>
                <c:pt idx="1030">
                  <c:v>4110.8450000000003</c:v>
                </c:pt>
                <c:pt idx="1031">
                  <c:v>4113.2700000000004</c:v>
                </c:pt>
                <c:pt idx="1032">
                  <c:v>4115.6940000000004</c:v>
                </c:pt>
                <c:pt idx="1033">
                  <c:v>4118.1149999999998</c:v>
                </c:pt>
                <c:pt idx="1034">
                  <c:v>4120.5349999999999</c:v>
                </c:pt>
                <c:pt idx="1035">
                  <c:v>4122.9539999999997</c:v>
                </c:pt>
                <c:pt idx="1036">
                  <c:v>4125.37</c:v>
                </c:pt>
                <c:pt idx="1037">
                  <c:v>4127.7849999999999</c:v>
                </c:pt>
                <c:pt idx="1038">
                  <c:v>4130.1980000000003</c:v>
                </c:pt>
                <c:pt idx="1039">
                  <c:v>4132.6090000000004</c:v>
                </c:pt>
                <c:pt idx="1040">
                  <c:v>4135.0190000000002</c:v>
                </c:pt>
                <c:pt idx="1041">
                  <c:v>4137.4269999999997</c:v>
                </c:pt>
                <c:pt idx="1042">
                  <c:v>4139.8329999999996</c:v>
                </c:pt>
                <c:pt idx="1043">
                  <c:v>4142.2370000000001</c:v>
                </c:pt>
              </c:numCache>
            </c:numRef>
          </c:xVal>
          <c:yVal>
            <c:numRef>
              <c:f>גיליון1!$G$24:$ANJ$24</c:f>
            </c:numRef>
          </c:yVal>
          <c:smooth val="1"/>
        </c:ser>
        <c:ser>
          <c:idx val="1"/>
          <c:order val="17"/>
          <c:tx>
            <c:strRef>
              <c:f>גיליון1!$C$24:$F$24</c:f>
              <c:strCache>
                <c:ptCount val="4"/>
                <c:pt idx="0">
                  <c:v>ice</c:v>
                </c:pt>
                <c:pt idx="1">
                  <c:v>100</c:v>
                </c:pt>
                <c:pt idx="2">
                  <c:v>coli</c:v>
                </c:pt>
                <c:pt idx="3">
                  <c:v>1</c:v>
                </c:pt>
              </c:strCache>
            </c:strRef>
          </c:tx>
          <c:spPr>
            <a:ln w="19050" cap="rnd">
              <a:solidFill>
                <a:schemeClr val="accent3"/>
              </a:solidFill>
              <a:round/>
            </a:ln>
            <a:effectLst/>
          </c:spPr>
          <c:marker>
            <c:symbol val="none"/>
          </c:marker>
          <c:xVal>
            <c:numRef>
              <c:f>גיליון1!$G$1:$ANJ$1</c:f>
              <c:numCache>
                <c:formatCode>General</c:formatCode>
                <c:ptCount val="1044"/>
                <c:pt idx="0">
                  <c:v>160.70099999999999</c:v>
                </c:pt>
                <c:pt idx="1">
                  <c:v>166.74199999999999</c:v>
                </c:pt>
                <c:pt idx="2">
                  <c:v>172.77699999999999</c:v>
                </c:pt>
                <c:pt idx="3">
                  <c:v>178.80500000000001</c:v>
                </c:pt>
                <c:pt idx="4">
                  <c:v>184.82599999999999</c:v>
                </c:pt>
                <c:pt idx="5">
                  <c:v>190.84100000000001</c:v>
                </c:pt>
                <c:pt idx="6">
                  <c:v>196.84899999999999</c:v>
                </c:pt>
                <c:pt idx="7">
                  <c:v>202.85</c:v>
                </c:pt>
                <c:pt idx="8">
                  <c:v>208.845</c:v>
                </c:pt>
                <c:pt idx="9">
                  <c:v>214.833</c:v>
                </c:pt>
                <c:pt idx="10">
                  <c:v>220.815</c:v>
                </c:pt>
                <c:pt idx="11">
                  <c:v>226.78899999999999</c:v>
                </c:pt>
                <c:pt idx="12">
                  <c:v>232.75800000000001</c:v>
                </c:pt>
                <c:pt idx="13">
                  <c:v>238.71899999999999</c:v>
                </c:pt>
                <c:pt idx="14">
                  <c:v>244.67400000000001</c:v>
                </c:pt>
                <c:pt idx="15">
                  <c:v>250.62299999999999</c:v>
                </c:pt>
                <c:pt idx="16">
                  <c:v>256.565</c:v>
                </c:pt>
                <c:pt idx="17">
                  <c:v>262.5</c:v>
                </c:pt>
                <c:pt idx="18">
                  <c:v>268.42899999999997</c:v>
                </c:pt>
                <c:pt idx="19">
                  <c:v>274.351</c:v>
                </c:pt>
                <c:pt idx="20">
                  <c:v>280.267</c:v>
                </c:pt>
                <c:pt idx="21">
                  <c:v>286.17599999999999</c:v>
                </c:pt>
                <c:pt idx="22">
                  <c:v>292.07900000000001</c:v>
                </c:pt>
                <c:pt idx="23">
                  <c:v>297.97500000000002</c:v>
                </c:pt>
                <c:pt idx="24">
                  <c:v>303.86500000000001</c:v>
                </c:pt>
                <c:pt idx="25">
                  <c:v>309.74799999999999</c:v>
                </c:pt>
                <c:pt idx="26">
                  <c:v>315.625</c:v>
                </c:pt>
                <c:pt idx="27">
                  <c:v>321.495</c:v>
                </c:pt>
                <c:pt idx="28">
                  <c:v>327.35899999999998</c:v>
                </c:pt>
                <c:pt idx="29">
                  <c:v>333.21699999999998</c:v>
                </c:pt>
                <c:pt idx="30">
                  <c:v>339.06799999999998</c:v>
                </c:pt>
                <c:pt idx="31">
                  <c:v>344.91199999999998</c:v>
                </c:pt>
                <c:pt idx="32">
                  <c:v>350.75099999999998</c:v>
                </c:pt>
                <c:pt idx="33">
                  <c:v>356.58300000000003</c:v>
                </c:pt>
                <c:pt idx="34">
                  <c:v>362.40800000000002</c:v>
                </c:pt>
                <c:pt idx="35">
                  <c:v>368.22699999999998</c:v>
                </c:pt>
                <c:pt idx="36">
                  <c:v>374.04</c:v>
                </c:pt>
                <c:pt idx="37">
                  <c:v>379.84699999999998</c:v>
                </c:pt>
                <c:pt idx="38">
                  <c:v>385.64699999999999</c:v>
                </c:pt>
                <c:pt idx="39">
                  <c:v>391.44</c:v>
                </c:pt>
                <c:pt idx="40">
                  <c:v>397.22800000000001</c:v>
                </c:pt>
                <c:pt idx="41">
                  <c:v>403.00900000000001</c:v>
                </c:pt>
                <c:pt idx="42">
                  <c:v>408.78399999999999</c:v>
                </c:pt>
                <c:pt idx="43">
                  <c:v>414.553</c:v>
                </c:pt>
                <c:pt idx="44">
                  <c:v>420.315</c:v>
                </c:pt>
                <c:pt idx="45">
                  <c:v>426.07100000000003</c:v>
                </c:pt>
                <c:pt idx="46">
                  <c:v>431.82100000000003</c:v>
                </c:pt>
                <c:pt idx="47">
                  <c:v>437.565</c:v>
                </c:pt>
                <c:pt idx="48">
                  <c:v>443.30200000000002</c:v>
                </c:pt>
                <c:pt idx="49">
                  <c:v>449.03300000000002</c:v>
                </c:pt>
                <c:pt idx="50">
                  <c:v>454.75799999999998</c:v>
                </c:pt>
                <c:pt idx="51">
                  <c:v>460.47699999999998</c:v>
                </c:pt>
                <c:pt idx="52">
                  <c:v>466.18900000000002</c:v>
                </c:pt>
                <c:pt idx="53">
                  <c:v>471.89600000000002</c:v>
                </c:pt>
                <c:pt idx="54">
                  <c:v>477.596</c:v>
                </c:pt>
                <c:pt idx="55">
                  <c:v>483.29</c:v>
                </c:pt>
                <c:pt idx="56">
                  <c:v>488.97800000000001</c:v>
                </c:pt>
                <c:pt idx="57">
                  <c:v>494.66</c:v>
                </c:pt>
                <c:pt idx="58">
                  <c:v>500.33499999999998</c:v>
                </c:pt>
                <c:pt idx="59">
                  <c:v>506.005</c:v>
                </c:pt>
                <c:pt idx="60">
                  <c:v>511.66800000000001</c:v>
                </c:pt>
                <c:pt idx="61">
                  <c:v>517.32500000000005</c:v>
                </c:pt>
                <c:pt idx="62">
                  <c:v>522.97699999999998</c:v>
                </c:pt>
                <c:pt idx="63">
                  <c:v>528.62199999999996</c:v>
                </c:pt>
                <c:pt idx="64">
                  <c:v>534.26099999999997</c:v>
                </c:pt>
                <c:pt idx="65">
                  <c:v>539.89400000000001</c:v>
                </c:pt>
                <c:pt idx="66">
                  <c:v>545.52099999999996</c:v>
                </c:pt>
                <c:pt idx="67">
                  <c:v>551.14099999999996</c:v>
                </c:pt>
                <c:pt idx="68">
                  <c:v>556.75599999999997</c:v>
                </c:pt>
                <c:pt idx="69">
                  <c:v>562.36500000000001</c:v>
                </c:pt>
                <c:pt idx="70">
                  <c:v>567.96799999999996</c:v>
                </c:pt>
                <c:pt idx="71">
                  <c:v>573.56500000000005</c:v>
                </c:pt>
                <c:pt idx="72">
                  <c:v>579.15499999999997</c:v>
                </c:pt>
                <c:pt idx="73">
                  <c:v>584.74</c:v>
                </c:pt>
                <c:pt idx="74">
                  <c:v>590.31899999999996</c:v>
                </c:pt>
                <c:pt idx="75">
                  <c:v>595.89200000000005</c:v>
                </c:pt>
                <c:pt idx="76">
                  <c:v>601.45899999999995</c:v>
                </c:pt>
                <c:pt idx="77">
                  <c:v>607.02</c:v>
                </c:pt>
                <c:pt idx="78">
                  <c:v>612.57500000000005</c:v>
                </c:pt>
                <c:pt idx="79">
                  <c:v>618.12400000000002</c:v>
                </c:pt>
                <c:pt idx="80">
                  <c:v>623.66700000000003</c:v>
                </c:pt>
                <c:pt idx="81">
                  <c:v>629.20399999999995</c:v>
                </c:pt>
                <c:pt idx="82">
                  <c:v>634.73500000000001</c:v>
                </c:pt>
                <c:pt idx="83">
                  <c:v>640.26099999999997</c:v>
                </c:pt>
                <c:pt idx="84">
                  <c:v>645.78099999999995</c:v>
                </c:pt>
                <c:pt idx="85">
                  <c:v>651.29399999999998</c:v>
                </c:pt>
                <c:pt idx="86">
                  <c:v>656.80200000000002</c:v>
                </c:pt>
                <c:pt idx="87">
                  <c:v>662.30399999999997</c:v>
                </c:pt>
                <c:pt idx="88">
                  <c:v>667.8</c:v>
                </c:pt>
                <c:pt idx="89">
                  <c:v>673.29</c:v>
                </c:pt>
                <c:pt idx="90">
                  <c:v>678.77499999999998</c:v>
                </c:pt>
                <c:pt idx="91">
                  <c:v>684.25400000000002</c:v>
                </c:pt>
                <c:pt idx="92">
                  <c:v>689.726</c:v>
                </c:pt>
                <c:pt idx="93">
                  <c:v>695.19299999999998</c:v>
                </c:pt>
                <c:pt idx="94">
                  <c:v>700.65499999999997</c:v>
                </c:pt>
                <c:pt idx="95">
                  <c:v>706.11</c:v>
                </c:pt>
                <c:pt idx="96">
                  <c:v>711.56</c:v>
                </c:pt>
                <c:pt idx="97">
                  <c:v>717.00400000000002</c:v>
                </c:pt>
                <c:pt idx="98">
                  <c:v>722.44200000000001</c:v>
                </c:pt>
                <c:pt idx="99">
                  <c:v>727.87400000000002</c:v>
                </c:pt>
                <c:pt idx="100">
                  <c:v>733.30100000000004</c:v>
                </c:pt>
                <c:pt idx="101">
                  <c:v>738.72199999999998</c:v>
                </c:pt>
                <c:pt idx="102">
                  <c:v>744.13699999999994</c:v>
                </c:pt>
                <c:pt idx="103">
                  <c:v>749.54700000000003</c:v>
                </c:pt>
                <c:pt idx="104">
                  <c:v>754.95100000000002</c:v>
                </c:pt>
                <c:pt idx="105">
                  <c:v>760.34900000000005</c:v>
                </c:pt>
                <c:pt idx="106">
                  <c:v>765.74099999999999</c:v>
                </c:pt>
                <c:pt idx="107">
                  <c:v>771.12800000000004</c:v>
                </c:pt>
                <c:pt idx="108">
                  <c:v>776.50900000000001</c:v>
                </c:pt>
                <c:pt idx="109">
                  <c:v>781.88499999999999</c:v>
                </c:pt>
                <c:pt idx="110">
                  <c:v>787.25400000000002</c:v>
                </c:pt>
                <c:pt idx="111">
                  <c:v>792.61800000000005</c:v>
                </c:pt>
                <c:pt idx="112">
                  <c:v>797.97699999999998</c:v>
                </c:pt>
                <c:pt idx="113">
                  <c:v>803.33</c:v>
                </c:pt>
                <c:pt idx="114">
                  <c:v>808.67700000000002</c:v>
                </c:pt>
                <c:pt idx="115">
                  <c:v>814.01900000000001</c:v>
                </c:pt>
                <c:pt idx="116">
                  <c:v>819.35500000000002</c:v>
                </c:pt>
                <c:pt idx="117">
                  <c:v>824.68600000000004</c:v>
                </c:pt>
                <c:pt idx="118">
                  <c:v>830.01099999999997</c:v>
                </c:pt>
                <c:pt idx="119">
                  <c:v>835.33</c:v>
                </c:pt>
                <c:pt idx="120">
                  <c:v>840.64400000000001</c:v>
                </c:pt>
                <c:pt idx="121">
                  <c:v>845.952</c:v>
                </c:pt>
                <c:pt idx="122">
                  <c:v>851.255</c:v>
                </c:pt>
                <c:pt idx="123">
                  <c:v>856.55200000000002</c:v>
                </c:pt>
                <c:pt idx="124">
                  <c:v>861.84400000000005</c:v>
                </c:pt>
                <c:pt idx="125">
                  <c:v>867.13</c:v>
                </c:pt>
                <c:pt idx="126">
                  <c:v>872.41</c:v>
                </c:pt>
                <c:pt idx="127">
                  <c:v>877.68600000000004</c:v>
                </c:pt>
                <c:pt idx="128">
                  <c:v>882.95500000000004</c:v>
                </c:pt>
                <c:pt idx="129">
                  <c:v>888.21900000000005</c:v>
                </c:pt>
                <c:pt idx="130">
                  <c:v>893.47799999999995</c:v>
                </c:pt>
                <c:pt idx="131">
                  <c:v>898.73099999999999</c:v>
                </c:pt>
                <c:pt idx="132">
                  <c:v>903.97900000000004</c:v>
                </c:pt>
                <c:pt idx="133">
                  <c:v>909.221</c:v>
                </c:pt>
                <c:pt idx="134">
                  <c:v>914.45799999999997</c:v>
                </c:pt>
                <c:pt idx="135">
                  <c:v>919.69</c:v>
                </c:pt>
                <c:pt idx="136">
                  <c:v>924.91600000000005</c:v>
                </c:pt>
                <c:pt idx="137">
                  <c:v>930.13599999999997</c:v>
                </c:pt>
                <c:pt idx="138">
                  <c:v>935.351</c:v>
                </c:pt>
                <c:pt idx="139">
                  <c:v>940.56100000000004</c:v>
                </c:pt>
                <c:pt idx="140">
                  <c:v>945.76599999999996</c:v>
                </c:pt>
                <c:pt idx="141">
                  <c:v>950.96500000000003</c:v>
                </c:pt>
                <c:pt idx="142">
                  <c:v>956.15800000000002</c:v>
                </c:pt>
                <c:pt idx="143">
                  <c:v>961.34699999999998</c:v>
                </c:pt>
                <c:pt idx="144">
                  <c:v>966.529</c:v>
                </c:pt>
                <c:pt idx="145">
                  <c:v>971.70699999999999</c:v>
                </c:pt>
                <c:pt idx="146">
                  <c:v>976.87900000000002</c:v>
                </c:pt>
                <c:pt idx="147">
                  <c:v>982.04600000000005</c:v>
                </c:pt>
                <c:pt idx="148">
                  <c:v>987.20799999999997</c:v>
                </c:pt>
                <c:pt idx="149">
                  <c:v>992.36400000000003</c:v>
                </c:pt>
                <c:pt idx="150">
                  <c:v>997.51499999999999</c:v>
                </c:pt>
                <c:pt idx="151">
                  <c:v>1002.66</c:v>
                </c:pt>
                <c:pt idx="152">
                  <c:v>1007.801</c:v>
                </c:pt>
                <c:pt idx="153">
                  <c:v>1012.936</c:v>
                </c:pt>
                <c:pt idx="154">
                  <c:v>1018.066</c:v>
                </c:pt>
                <c:pt idx="155">
                  <c:v>1023.19</c:v>
                </c:pt>
                <c:pt idx="156">
                  <c:v>1028.309</c:v>
                </c:pt>
                <c:pt idx="157">
                  <c:v>1033.423</c:v>
                </c:pt>
                <c:pt idx="158">
                  <c:v>1038.5319999999999</c:v>
                </c:pt>
                <c:pt idx="159">
                  <c:v>1043.636</c:v>
                </c:pt>
                <c:pt idx="160">
                  <c:v>1048.7339999999999</c:v>
                </c:pt>
                <c:pt idx="161">
                  <c:v>1053.827</c:v>
                </c:pt>
                <c:pt idx="162">
                  <c:v>1058.915</c:v>
                </c:pt>
                <c:pt idx="163">
                  <c:v>1063.998</c:v>
                </c:pt>
                <c:pt idx="164">
                  <c:v>1069.075</c:v>
                </c:pt>
                <c:pt idx="165">
                  <c:v>1074.1469999999999</c:v>
                </c:pt>
                <c:pt idx="166">
                  <c:v>1079.2139999999999</c:v>
                </c:pt>
                <c:pt idx="167">
                  <c:v>1084.2760000000001</c:v>
                </c:pt>
                <c:pt idx="168">
                  <c:v>1089.3330000000001</c:v>
                </c:pt>
                <c:pt idx="169">
                  <c:v>1094.385</c:v>
                </c:pt>
                <c:pt idx="170">
                  <c:v>1099.431</c:v>
                </c:pt>
                <c:pt idx="171">
                  <c:v>1104.472</c:v>
                </c:pt>
                <c:pt idx="172">
                  <c:v>1109.509</c:v>
                </c:pt>
                <c:pt idx="173">
                  <c:v>1114.54</c:v>
                </c:pt>
                <c:pt idx="174">
                  <c:v>1119.5650000000001</c:v>
                </c:pt>
                <c:pt idx="175">
                  <c:v>1124.586</c:v>
                </c:pt>
                <c:pt idx="176">
                  <c:v>1129.6020000000001</c:v>
                </c:pt>
                <c:pt idx="177">
                  <c:v>1134.6130000000001</c:v>
                </c:pt>
                <c:pt idx="178">
                  <c:v>1139.6179999999999</c:v>
                </c:pt>
                <c:pt idx="179">
                  <c:v>1144.6189999999999</c:v>
                </c:pt>
                <c:pt idx="180">
                  <c:v>1149.614</c:v>
                </c:pt>
                <c:pt idx="181">
                  <c:v>1154.604</c:v>
                </c:pt>
                <c:pt idx="182">
                  <c:v>1159.5889999999999</c:v>
                </c:pt>
                <c:pt idx="183">
                  <c:v>1164.57</c:v>
                </c:pt>
                <c:pt idx="184">
                  <c:v>1169.5450000000001</c:v>
                </c:pt>
                <c:pt idx="185">
                  <c:v>1174.5150000000001</c:v>
                </c:pt>
                <c:pt idx="186">
                  <c:v>1179.48</c:v>
                </c:pt>
                <c:pt idx="187">
                  <c:v>1184.44</c:v>
                </c:pt>
                <c:pt idx="188">
                  <c:v>1189.395</c:v>
                </c:pt>
                <c:pt idx="189">
                  <c:v>1194.345</c:v>
                </c:pt>
                <c:pt idx="190">
                  <c:v>1199.29</c:v>
                </c:pt>
                <c:pt idx="191">
                  <c:v>1204.23</c:v>
                </c:pt>
                <c:pt idx="192">
                  <c:v>1209.165</c:v>
                </c:pt>
                <c:pt idx="193">
                  <c:v>1214.095</c:v>
                </c:pt>
                <c:pt idx="194">
                  <c:v>1219.021</c:v>
                </c:pt>
                <c:pt idx="195">
                  <c:v>1223.941</c:v>
                </c:pt>
                <c:pt idx="196">
                  <c:v>1228.856</c:v>
                </c:pt>
                <c:pt idx="197">
                  <c:v>1233.7660000000001</c:v>
                </c:pt>
                <c:pt idx="198">
                  <c:v>1238.672</c:v>
                </c:pt>
                <c:pt idx="199">
                  <c:v>1243.5719999999999</c:v>
                </c:pt>
                <c:pt idx="200">
                  <c:v>1248.4670000000001</c:v>
                </c:pt>
                <c:pt idx="201">
                  <c:v>1253.3579999999999</c:v>
                </c:pt>
                <c:pt idx="202">
                  <c:v>1258.2439999999999</c:v>
                </c:pt>
                <c:pt idx="203">
                  <c:v>1263.124</c:v>
                </c:pt>
                <c:pt idx="204">
                  <c:v>1268</c:v>
                </c:pt>
                <c:pt idx="205">
                  <c:v>1272.8710000000001</c:v>
                </c:pt>
                <c:pt idx="206">
                  <c:v>1277.7370000000001</c:v>
                </c:pt>
                <c:pt idx="207">
                  <c:v>1282.5989999999999</c:v>
                </c:pt>
                <c:pt idx="208">
                  <c:v>1287.4549999999999</c:v>
                </c:pt>
                <c:pt idx="209">
                  <c:v>1292.306</c:v>
                </c:pt>
                <c:pt idx="210">
                  <c:v>1297.153</c:v>
                </c:pt>
                <c:pt idx="211">
                  <c:v>1301.9949999999999</c:v>
                </c:pt>
                <c:pt idx="212">
                  <c:v>1306.8320000000001</c:v>
                </c:pt>
                <c:pt idx="213">
                  <c:v>1311.664</c:v>
                </c:pt>
                <c:pt idx="214">
                  <c:v>1316.491</c:v>
                </c:pt>
                <c:pt idx="215">
                  <c:v>1321.3140000000001</c:v>
                </c:pt>
                <c:pt idx="216">
                  <c:v>1326.1320000000001</c:v>
                </c:pt>
                <c:pt idx="217">
                  <c:v>1330.9449999999999</c:v>
                </c:pt>
                <c:pt idx="218">
                  <c:v>1335.7529999999999</c:v>
                </c:pt>
                <c:pt idx="219">
                  <c:v>1340.556</c:v>
                </c:pt>
                <c:pt idx="220">
                  <c:v>1345.354</c:v>
                </c:pt>
                <c:pt idx="221">
                  <c:v>1350.1479999999999</c:v>
                </c:pt>
                <c:pt idx="222">
                  <c:v>1354.9369999999999</c:v>
                </c:pt>
                <c:pt idx="223">
                  <c:v>1359.722</c:v>
                </c:pt>
                <c:pt idx="224">
                  <c:v>1364.501</c:v>
                </c:pt>
                <c:pt idx="225">
                  <c:v>1369.2760000000001</c:v>
                </c:pt>
                <c:pt idx="226">
                  <c:v>1374.046</c:v>
                </c:pt>
                <c:pt idx="227">
                  <c:v>1378.8109999999999</c:v>
                </c:pt>
                <c:pt idx="228">
                  <c:v>1383.5719999999999</c:v>
                </c:pt>
                <c:pt idx="229">
                  <c:v>1388.327</c:v>
                </c:pt>
                <c:pt idx="230">
                  <c:v>1393.079</c:v>
                </c:pt>
                <c:pt idx="231">
                  <c:v>1397.825</c:v>
                </c:pt>
                <c:pt idx="232">
                  <c:v>1402.567</c:v>
                </c:pt>
                <c:pt idx="233">
                  <c:v>1407.3040000000001</c:v>
                </c:pt>
                <c:pt idx="234">
                  <c:v>1412.0360000000001</c:v>
                </c:pt>
                <c:pt idx="235">
                  <c:v>1416.7639999999999</c:v>
                </c:pt>
                <c:pt idx="236">
                  <c:v>1421.4870000000001</c:v>
                </c:pt>
                <c:pt idx="237">
                  <c:v>1426.2049999999999</c:v>
                </c:pt>
                <c:pt idx="238">
                  <c:v>1430.9190000000001</c:v>
                </c:pt>
                <c:pt idx="239">
                  <c:v>1435.6279999999999</c:v>
                </c:pt>
                <c:pt idx="240">
                  <c:v>1440.3330000000001</c:v>
                </c:pt>
                <c:pt idx="241">
                  <c:v>1445.0319999999999</c:v>
                </c:pt>
                <c:pt idx="242">
                  <c:v>1449.7270000000001</c:v>
                </c:pt>
                <c:pt idx="243">
                  <c:v>1454.4179999999999</c:v>
                </c:pt>
                <c:pt idx="244">
                  <c:v>1459.104</c:v>
                </c:pt>
                <c:pt idx="245">
                  <c:v>1463.7850000000001</c:v>
                </c:pt>
                <c:pt idx="246">
                  <c:v>1468.462</c:v>
                </c:pt>
                <c:pt idx="247">
                  <c:v>1473.134</c:v>
                </c:pt>
                <c:pt idx="248">
                  <c:v>1477.8019999999999</c:v>
                </c:pt>
                <c:pt idx="249">
                  <c:v>1482.4649999999999</c:v>
                </c:pt>
                <c:pt idx="250">
                  <c:v>1487.123</c:v>
                </c:pt>
                <c:pt idx="251">
                  <c:v>1491.777</c:v>
                </c:pt>
                <c:pt idx="252">
                  <c:v>1496.4259999999999</c:v>
                </c:pt>
                <c:pt idx="253">
                  <c:v>1501.0709999999999</c:v>
                </c:pt>
                <c:pt idx="254">
                  <c:v>1505.711</c:v>
                </c:pt>
                <c:pt idx="255">
                  <c:v>1510.347</c:v>
                </c:pt>
                <c:pt idx="256">
                  <c:v>1514.9780000000001</c:v>
                </c:pt>
                <c:pt idx="257">
                  <c:v>1519.604</c:v>
                </c:pt>
                <c:pt idx="258">
                  <c:v>1524.2260000000001</c:v>
                </c:pt>
                <c:pt idx="259">
                  <c:v>1528.8440000000001</c:v>
                </c:pt>
                <c:pt idx="260">
                  <c:v>1533.4570000000001</c:v>
                </c:pt>
                <c:pt idx="261">
                  <c:v>1538.0650000000001</c:v>
                </c:pt>
                <c:pt idx="262">
                  <c:v>1542.6690000000001</c:v>
                </c:pt>
                <c:pt idx="263">
                  <c:v>1547.269</c:v>
                </c:pt>
                <c:pt idx="264">
                  <c:v>1551.864</c:v>
                </c:pt>
                <c:pt idx="265">
                  <c:v>1556.454</c:v>
                </c:pt>
                <c:pt idx="266">
                  <c:v>1561.0409999999999</c:v>
                </c:pt>
                <c:pt idx="267">
                  <c:v>1565.6220000000001</c:v>
                </c:pt>
                <c:pt idx="268">
                  <c:v>1570.1990000000001</c:v>
                </c:pt>
                <c:pt idx="269">
                  <c:v>1574.7719999999999</c:v>
                </c:pt>
                <c:pt idx="270">
                  <c:v>1579.34</c:v>
                </c:pt>
                <c:pt idx="271">
                  <c:v>1583.904</c:v>
                </c:pt>
                <c:pt idx="272">
                  <c:v>1588.4639999999999</c:v>
                </c:pt>
                <c:pt idx="273">
                  <c:v>1593.019</c:v>
                </c:pt>
                <c:pt idx="274">
                  <c:v>1597.569</c:v>
                </c:pt>
                <c:pt idx="275">
                  <c:v>1602.115</c:v>
                </c:pt>
                <c:pt idx="276">
                  <c:v>1606.6569999999999</c:v>
                </c:pt>
                <c:pt idx="277">
                  <c:v>1611.1949999999999</c:v>
                </c:pt>
                <c:pt idx="278">
                  <c:v>1615.7280000000001</c:v>
                </c:pt>
                <c:pt idx="279">
                  <c:v>1620.2560000000001</c:v>
                </c:pt>
                <c:pt idx="280">
                  <c:v>1624.78</c:v>
                </c:pt>
                <c:pt idx="281">
                  <c:v>1629.3</c:v>
                </c:pt>
                <c:pt idx="282">
                  <c:v>1633.816</c:v>
                </c:pt>
                <c:pt idx="283">
                  <c:v>1638.327</c:v>
                </c:pt>
                <c:pt idx="284">
                  <c:v>1642.8340000000001</c:v>
                </c:pt>
                <c:pt idx="285">
                  <c:v>1647.336</c:v>
                </c:pt>
                <c:pt idx="286">
                  <c:v>1651.8340000000001</c:v>
                </c:pt>
                <c:pt idx="287">
                  <c:v>1656.328</c:v>
                </c:pt>
                <c:pt idx="288">
                  <c:v>1660.817</c:v>
                </c:pt>
                <c:pt idx="289">
                  <c:v>1665.3019999999999</c:v>
                </c:pt>
                <c:pt idx="290">
                  <c:v>1669.7829999999999</c:v>
                </c:pt>
                <c:pt idx="291">
                  <c:v>1674.259</c:v>
                </c:pt>
                <c:pt idx="292">
                  <c:v>1678.732</c:v>
                </c:pt>
                <c:pt idx="293">
                  <c:v>1683.1990000000001</c:v>
                </c:pt>
                <c:pt idx="294">
                  <c:v>1687.663</c:v>
                </c:pt>
                <c:pt idx="295">
                  <c:v>1692.1220000000001</c:v>
                </c:pt>
                <c:pt idx="296">
                  <c:v>1696.577</c:v>
                </c:pt>
                <c:pt idx="297">
                  <c:v>1701.028</c:v>
                </c:pt>
                <c:pt idx="298">
                  <c:v>1705.4739999999999</c:v>
                </c:pt>
                <c:pt idx="299">
                  <c:v>1709.9169999999999</c:v>
                </c:pt>
                <c:pt idx="300">
                  <c:v>1714.355</c:v>
                </c:pt>
                <c:pt idx="301">
                  <c:v>1718.788</c:v>
                </c:pt>
                <c:pt idx="302">
                  <c:v>1723.2180000000001</c:v>
                </c:pt>
                <c:pt idx="303">
                  <c:v>1727.643</c:v>
                </c:pt>
                <c:pt idx="304">
                  <c:v>1732.0640000000001</c:v>
                </c:pt>
                <c:pt idx="305">
                  <c:v>1736.481</c:v>
                </c:pt>
                <c:pt idx="306">
                  <c:v>1740.893</c:v>
                </c:pt>
                <c:pt idx="307">
                  <c:v>1745.3009999999999</c:v>
                </c:pt>
                <c:pt idx="308">
                  <c:v>1749.7049999999999</c:v>
                </c:pt>
                <c:pt idx="309">
                  <c:v>1754.105</c:v>
                </c:pt>
                <c:pt idx="310">
                  <c:v>1758.501</c:v>
                </c:pt>
                <c:pt idx="311">
                  <c:v>1762.893</c:v>
                </c:pt>
                <c:pt idx="312">
                  <c:v>1767.28</c:v>
                </c:pt>
                <c:pt idx="313">
                  <c:v>1771.663</c:v>
                </c:pt>
                <c:pt idx="314">
                  <c:v>1776.0419999999999</c:v>
                </c:pt>
                <c:pt idx="315">
                  <c:v>1780.4169999999999</c:v>
                </c:pt>
                <c:pt idx="316">
                  <c:v>1784.787</c:v>
                </c:pt>
                <c:pt idx="317">
                  <c:v>1789.154</c:v>
                </c:pt>
                <c:pt idx="318">
                  <c:v>1793.5160000000001</c:v>
                </c:pt>
                <c:pt idx="319">
                  <c:v>1797.874</c:v>
                </c:pt>
                <c:pt idx="320">
                  <c:v>1802.2280000000001</c:v>
                </c:pt>
                <c:pt idx="321">
                  <c:v>1806.578</c:v>
                </c:pt>
                <c:pt idx="322">
                  <c:v>1810.924</c:v>
                </c:pt>
                <c:pt idx="323">
                  <c:v>1815.2660000000001</c:v>
                </c:pt>
                <c:pt idx="324">
                  <c:v>1819.6030000000001</c:v>
                </c:pt>
                <c:pt idx="325">
                  <c:v>1823.9369999999999</c:v>
                </c:pt>
                <c:pt idx="326">
                  <c:v>1828.2660000000001</c:v>
                </c:pt>
                <c:pt idx="327">
                  <c:v>1832.5909999999999</c:v>
                </c:pt>
                <c:pt idx="328">
                  <c:v>1836.913</c:v>
                </c:pt>
                <c:pt idx="329">
                  <c:v>1841.23</c:v>
                </c:pt>
                <c:pt idx="330">
                  <c:v>1845.5429999999999</c:v>
                </c:pt>
                <c:pt idx="331">
                  <c:v>1849.8520000000001</c:v>
                </c:pt>
                <c:pt idx="332">
                  <c:v>1854.1559999999999</c:v>
                </c:pt>
                <c:pt idx="333">
                  <c:v>1858.4570000000001</c:v>
                </c:pt>
                <c:pt idx="334">
                  <c:v>1862.7539999999999</c:v>
                </c:pt>
                <c:pt idx="335">
                  <c:v>1867.047</c:v>
                </c:pt>
                <c:pt idx="336">
                  <c:v>1871.335</c:v>
                </c:pt>
                <c:pt idx="337">
                  <c:v>1875.62</c:v>
                </c:pt>
                <c:pt idx="338">
                  <c:v>1879.9</c:v>
                </c:pt>
                <c:pt idx="339">
                  <c:v>1884.1769999999999</c:v>
                </c:pt>
                <c:pt idx="340">
                  <c:v>1888.4490000000001</c:v>
                </c:pt>
                <c:pt idx="341">
                  <c:v>1892.7180000000001</c:v>
                </c:pt>
                <c:pt idx="342">
                  <c:v>1896.982</c:v>
                </c:pt>
                <c:pt idx="343">
                  <c:v>1901.2429999999999</c:v>
                </c:pt>
                <c:pt idx="344">
                  <c:v>1905.499</c:v>
                </c:pt>
                <c:pt idx="345">
                  <c:v>1909.752</c:v>
                </c:pt>
                <c:pt idx="346">
                  <c:v>1914</c:v>
                </c:pt>
                <c:pt idx="347">
                  <c:v>1918.2449999999999</c:v>
                </c:pt>
                <c:pt idx="348">
                  <c:v>1922.4849999999999</c:v>
                </c:pt>
                <c:pt idx="349">
                  <c:v>1926.722</c:v>
                </c:pt>
                <c:pt idx="350">
                  <c:v>1930.954</c:v>
                </c:pt>
                <c:pt idx="351">
                  <c:v>1935.183</c:v>
                </c:pt>
                <c:pt idx="352">
                  <c:v>1939.4079999999999</c:v>
                </c:pt>
                <c:pt idx="353">
                  <c:v>1943.6279999999999</c:v>
                </c:pt>
                <c:pt idx="354">
                  <c:v>1947.845</c:v>
                </c:pt>
                <c:pt idx="355">
                  <c:v>1952.058</c:v>
                </c:pt>
                <c:pt idx="356">
                  <c:v>1956.2670000000001</c:v>
                </c:pt>
                <c:pt idx="357">
                  <c:v>1960.472</c:v>
                </c:pt>
                <c:pt idx="358">
                  <c:v>1964.673</c:v>
                </c:pt>
                <c:pt idx="359">
                  <c:v>1968.87</c:v>
                </c:pt>
                <c:pt idx="360">
                  <c:v>1973.0630000000001</c:v>
                </c:pt>
                <c:pt idx="361">
                  <c:v>1977.252</c:v>
                </c:pt>
                <c:pt idx="362">
                  <c:v>1981.4380000000001</c:v>
                </c:pt>
                <c:pt idx="363">
                  <c:v>1985.6189999999999</c:v>
                </c:pt>
                <c:pt idx="364">
                  <c:v>1989.797</c:v>
                </c:pt>
                <c:pt idx="365">
                  <c:v>1993.971</c:v>
                </c:pt>
                <c:pt idx="366">
                  <c:v>1998.14</c:v>
                </c:pt>
                <c:pt idx="367">
                  <c:v>2002.306</c:v>
                </c:pt>
                <c:pt idx="368">
                  <c:v>2006.4690000000001</c:v>
                </c:pt>
                <c:pt idx="369">
                  <c:v>2010.627</c:v>
                </c:pt>
                <c:pt idx="370">
                  <c:v>2014.7809999999999</c:v>
                </c:pt>
                <c:pt idx="371">
                  <c:v>2018.932</c:v>
                </c:pt>
                <c:pt idx="372">
                  <c:v>2023.078</c:v>
                </c:pt>
                <c:pt idx="373">
                  <c:v>2027.221</c:v>
                </c:pt>
                <c:pt idx="374">
                  <c:v>2031.36</c:v>
                </c:pt>
                <c:pt idx="375">
                  <c:v>2035.4949999999999</c:v>
                </c:pt>
                <c:pt idx="376">
                  <c:v>2039.627</c:v>
                </c:pt>
                <c:pt idx="377">
                  <c:v>2043.7539999999999</c:v>
                </c:pt>
                <c:pt idx="378">
                  <c:v>2047.8779999999999</c:v>
                </c:pt>
                <c:pt idx="379">
                  <c:v>2051.998</c:v>
                </c:pt>
                <c:pt idx="380">
                  <c:v>2056.114</c:v>
                </c:pt>
                <c:pt idx="381">
                  <c:v>2060.2260000000001</c:v>
                </c:pt>
                <c:pt idx="382">
                  <c:v>2064.3339999999998</c:v>
                </c:pt>
                <c:pt idx="383">
                  <c:v>2068.4389999999999</c:v>
                </c:pt>
                <c:pt idx="384">
                  <c:v>2072.54</c:v>
                </c:pt>
                <c:pt idx="385">
                  <c:v>2076.6370000000002</c:v>
                </c:pt>
                <c:pt idx="386">
                  <c:v>2080.73</c:v>
                </c:pt>
                <c:pt idx="387">
                  <c:v>2084.8200000000002</c:v>
                </c:pt>
                <c:pt idx="388">
                  <c:v>2088.9059999999999</c:v>
                </c:pt>
                <c:pt idx="389">
                  <c:v>2092.9879999999998</c:v>
                </c:pt>
                <c:pt idx="390">
                  <c:v>2097.0659999999998</c:v>
                </c:pt>
                <c:pt idx="391">
                  <c:v>2101.14</c:v>
                </c:pt>
                <c:pt idx="392">
                  <c:v>2105.2109999999998</c:v>
                </c:pt>
                <c:pt idx="393">
                  <c:v>2109.2779999999998</c:v>
                </c:pt>
                <c:pt idx="394">
                  <c:v>2113.3420000000001</c:v>
                </c:pt>
                <c:pt idx="395">
                  <c:v>2117.4009999999998</c:v>
                </c:pt>
                <c:pt idx="396">
                  <c:v>2121.4569999999999</c:v>
                </c:pt>
                <c:pt idx="397">
                  <c:v>2125.509</c:v>
                </c:pt>
                <c:pt idx="398">
                  <c:v>2129.558</c:v>
                </c:pt>
                <c:pt idx="399">
                  <c:v>2133.6019999999999</c:v>
                </c:pt>
                <c:pt idx="400">
                  <c:v>2137.643</c:v>
                </c:pt>
                <c:pt idx="401">
                  <c:v>2141.681</c:v>
                </c:pt>
                <c:pt idx="402">
                  <c:v>2145.7139999999999</c:v>
                </c:pt>
                <c:pt idx="403">
                  <c:v>2149.7440000000001</c:v>
                </c:pt>
                <c:pt idx="404">
                  <c:v>2153.77</c:v>
                </c:pt>
                <c:pt idx="405">
                  <c:v>2157.7930000000001</c:v>
                </c:pt>
                <c:pt idx="406">
                  <c:v>2161.8119999999999</c:v>
                </c:pt>
                <c:pt idx="407">
                  <c:v>2165.8270000000002</c:v>
                </c:pt>
                <c:pt idx="408">
                  <c:v>2169.8380000000002</c:v>
                </c:pt>
                <c:pt idx="409">
                  <c:v>2173.846</c:v>
                </c:pt>
                <c:pt idx="410">
                  <c:v>2177.8510000000001</c:v>
                </c:pt>
                <c:pt idx="411">
                  <c:v>2181.8510000000001</c:v>
                </c:pt>
                <c:pt idx="412">
                  <c:v>2185.848</c:v>
                </c:pt>
                <c:pt idx="413">
                  <c:v>2189.8409999999999</c:v>
                </c:pt>
                <c:pt idx="414">
                  <c:v>2193.8310000000001</c:v>
                </c:pt>
                <c:pt idx="415">
                  <c:v>2197.817</c:v>
                </c:pt>
                <c:pt idx="416">
                  <c:v>2201.799</c:v>
                </c:pt>
                <c:pt idx="417">
                  <c:v>2205.7779999999998</c:v>
                </c:pt>
                <c:pt idx="418">
                  <c:v>2209.7530000000002</c:v>
                </c:pt>
                <c:pt idx="419">
                  <c:v>2213.7249999999999</c:v>
                </c:pt>
                <c:pt idx="420">
                  <c:v>2217.6930000000002</c:v>
                </c:pt>
                <c:pt idx="421">
                  <c:v>2221.6570000000002</c:v>
                </c:pt>
                <c:pt idx="422">
                  <c:v>2225.6179999999999</c:v>
                </c:pt>
                <c:pt idx="423">
                  <c:v>2229.5749999999998</c:v>
                </c:pt>
                <c:pt idx="424">
                  <c:v>2233.529</c:v>
                </c:pt>
                <c:pt idx="425">
                  <c:v>2237.4789999999998</c:v>
                </c:pt>
                <c:pt idx="426">
                  <c:v>2241.4250000000002</c:v>
                </c:pt>
                <c:pt idx="427">
                  <c:v>2245.3679999999999</c:v>
                </c:pt>
                <c:pt idx="428">
                  <c:v>2249.3069999999998</c:v>
                </c:pt>
                <c:pt idx="429">
                  <c:v>2253.2429999999999</c:v>
                </c:pt>
                <c:pt idx="430">
                  <c:v>2257.1750000000002</c:v>
                </c:pt>
                <c:pt idx="431">
                  <c:v>2261.1039999999998</c:v>
                </c:pt>
                <c:pt idx="432">
                  <c:v>2265.029</c:v>
                </c:pt>
                <c:pt idx="433">
                  <c:v>2268.9499999999998</c:v>
                </c:pt>
                <c:pt idx="434">
                  <c:v>2272.8679999999999</c:v>
                </c:pt>
                <c:pt idx="435">
                  <c:v>2276.7829999999999</c:v>
                </c:pt>
                <c:pt idx="436">
                  <c:v>2280.694</c:v>
                </c:pt>
                <c:pt idx="437">
                  <c:v>2284.6010000000001</c:v>
                </c:pt>
                <c:pt idx="438">
                  <c:v>2288.5050000000001</c:v>
                </c:pt>
                <c:pt idx="439">
                  <c:v>2292.4050000000002</c:v>
                </c:pt>
                <c:pt idx="440">
                  <c:v>2296.3020000000001</c:v>
                </c:pt>
                <c:pt idx="441">
                  <c:v>2300.1950000000002</c:v>
                </c:pt>
                <c:pt idx="442">
                  <c:v>2304.085</c:v>
                </c:pt>
                <c:pt idx="443">
                  <c:v>2307.971</c:v>
                </c:pt>
                <c:pt idx="444">
                  <c:v>2311.8539999999998</c:v>
                </c:pt>
                <c:pt idx="445">
                  <c:v>2315.7339999999999</c:v>
                </c:pt>
                <c:pt idx="446">
                  <c:v>2319.6089999999999</c:v>
                </c:pt>
                <c:pt idx="447">
                  <c:v>2323.482</c:v>
                </c:pt>
                <c:pt idx="448">
                  <c:v>2327.3510000000001</c:v>
                </c:pt>
                <c:pt idx="449">
                  <c:v>2331.2159999999999</c:v>
                </c:pt>
                <c:pt idx="450">
                  <c:v>2335.078</c:v>
                </c:pt>
                <c:pt idx="451">
                  <c:v>2338.9369999999999</c:v>
                </c:pt>
                <c:pt idx="452">
                  <c:v>2342.7919999999999</c:v>
                </c:pt>
                <c:pt idx="453">
                  <c:v>2346.643</c:v>
                </c:pt>
                <c:pt idx="454">
                  <c:v>2350.4920000000002</c:v>
                </c:pt>
                <c:pt idx="455">
                  <c:v>2354.3359999999998</c:v>
                </c:pt>
                <c:pt idx="456">
                  <c:v>2358.1779999999999</c:v>
                </c:pt>
                <c:pt idx="457">
                  <c:v>2362.0149999999999</c:v>
                </c:pt>
                <c:pt idx="458">
                  <c:v>2365.85</c:v>
                </c:pt>
                <c:pt idx="459">
                  <c:v>2369.681</c:v>
                </c:pt>
                <c:pt idx="460">
                  <c:v>2373.5079999999998</c:v>
                </c:pt>
                <c:pt idx="461">
                  <c:v>2377.3330000000001</c:v>
                </c:pt>
                <c:pt idx="462">
                  <c:v>2381.1529999999998</c:v>
                </c:pt>
                <c:pt idx="463">
                  <c:v>2384.971</c:v>
                </c:pt>
                <c:pt idx="464">
                  <c:v>2388.7849999999999</c:v>
                </c:pt>
                <c:pt idx="465">
                  <c:v>2392.5949999999998</c:v>
                </c:pt>
                <c:pt idx="466">
                  <c:v>2396.402</c:v>
                </c:pt>
                <c:pt idx="467">
                  <c:v>2400.2060000000001</c:v>
                </c:pt>
                <c:pt idx="468">
                  <c:v>2404.0070000000001</c:v>
                </c:pt>
                <c:pt idx="469">
                  <c:v>2407.8040000000001</c:v>
                </c:pt>
                <c:pt idx="470">
                  <c:v>2411.5970000000002</c:v>
                </c:pt>
                <c:pt idx="471">
                  <c:v>2415.3879999999999</c:v>
                </c:pt>
                <c:pt idx="472">
                  <c:v>2419.174</c:v>
                </c:pt>
                <c:pt idx="473">
                  <c:v>2422.9580000000001</c:v>
                </c:pt>
                <c:pt idx="474">
                  <c:v>2426.7379999999998</c:v>
                </c:pt>
                <c:pt idx="475">
                  <c:v>2430.5149999999999</c:v>
                </c:pt>
                <c:pt idx="476">
                  <c:v>2434.2890000000002</c:v>
                </c:pt>
                <c:pt idx="477">
                  <c:v>2438.0590000000002</c:v>
                </c:pt>
                <c:pt idx="478">
                  <c:v>2441.8249999999998</c:v>
                </c:pt>
                <c:pt idx="479">
                  <c:v>2445.5889999999999</c:v>
                </c:pt>
                <c:pt idx="480">
                  <c:v>2449.3490000000002</c:v>
                </c:pt>
                <c:pt idx="481">
                  <c:v>2453.1060000000002</c:v>
                </c:pt>
                <c:pt idx="482">
                  <c:v>2456.8589999999999</c:v>
                </c:pt>
                <c:pt idx="483">
                  <c:v>2460.61</c:v>
                </c:pt>
                <c:pt idx="484">
                  <c:v>2464.3560000000002</c:v>
                </c:pt>
                <c:pt idx="485">
                  <c:v>2468.1</c:v>
                </c:pt>
                <c:pt idx="486">
                  <c:v>2471.84</c:v>
                </c:pt>
                <c:pt idx="487">
                  <c:v>2475.5770000000002</c:v>
                </c:pt>
                <c:pt idx="488">
                  <c:v>2479.3110000000001</c:v>
                </c:pt>
                <c:pt idx="489">
                  <c:v>2483.0410000000002</c:v>
                </c:pt>
                <c:pt idx="490">
                  <c:v>2486.768</c:v>
                </c:pt>
                <c:pt idx="491">
                  <c:v>2490.4920000000002</c:v>
                </c:pt>
                <c:pt idx="492">
                  <c:v>2494.2130000000002</c:v>
                </c:pt>
                <c:pt idx="493">
                  <c:v>2497.9299999999998</c:v>
                </c:pt>
                <c:pt idx="494">
                  <c:v>2501.6439999999998</c:v>
                </c:pt>
                <c:pt idx="495">
                  <c:v>2505.355</c:v>
                </c:pt>
                <c:pt idx="496">
                  <c:v>2509.0619999999999</c:v>
                </c:pt>
                <c:pt idx="497">
                  <c:v>2512.7660000000001</c:v>
                </c:pt>
                <c:pt idx="498">
                  <c:v>2516.4670000000001</c:v>
                </c:pt>
                <c:pt idx="499">
                  <c:v>2520.165</c:v>
                </c:pt>
                <c:pt idx="500">
                  <c:v>2523.8589999999999</c:v>
                </c:pt>
                <c:pt idx="501">
                  <c:v>2527.5509999999999</c:v>
                </c:pt>
                <c:pt idx="502">
                  <c:v>2531.239</c:v>
                </c:pt>
                <c:pt idx="503">
                  <c:v>2534.9229999999998</c:v>
                </c:pt>
                <c:pt idx="504">
                  <c:v>2538.605</c:v>
                </c:pt>
                <c:pt idx="505">
                  <c:v>2542.2829999999999</c:v>
                </c:pt>
                <c:pt idx="506">
                  <c:v>2545.9580000000001</c:v>
                </c:pt>
                <c:pt idx="507">
                  <c:v>2549.63</c:v>
                </c:pt>
                <c:pt idx="508">
                  <c:v>2553.299</c:v>
                </c:pt>
                <c:pt idx="509">
                  <c:v>2556.9639999999999</c:v>
                </c:pt>
                <c:pt idx="510">
                  <c:v>2560.6260000000002</c:v>
                </c:pt>
                <c:pt idx="511">
                  <c:v>2564.2849999999999</c:v>
                </c:pt>
                <c:pt idx="512">
                  <c:v>2567.9409999999998</c:v>
                </c:pt>
                <c:pt idx="513">
                  <c:v>2571.5940000000001</c:v>
                </c:pt>
                <c:pt idx="514">
                  <c:v>2575.2429999999999</c:v>
                </c:pt>
                <c:pt idx="515">
                  <c:v>2578.89</c:v>
                </c:pt>
                <c:pt idx="516">
                  <c:v>2582.5329999999999</c:v>
                </c:pt>
                <c:pt idx="517">
                  <c:v>2586.1729999999998</c:v>
                </c:pt>
                <c:pt idx="518">
                  <c:v>2589.8090000000002</c:v>
                </c:pt>
                <c:pt idx="519">
                  <c:v>2593.4430000000002</c:v>
                </c:pt>
                <c:pt idx="520">
                  <c:v>2597.0729999999999</c:v>
                </c:pt>
                <c:pt idx="521">
                  <c:v>2600.701</c:v>
                </c:pt>
                <c:pt idx="522">
                  <c:v>2604.3249999999998</c:v>
                </c:pt>
                <c:pt idx="523">
                  <c:v>2607.9459999999999</c:v>
                </c:pt>
                <c:pt idx="524">
                  <c:v>2611.5639999999999</c:v>
                </c:pt>
                <c:pt idx="525">
                  <c:v>2615.1779999999999</c:v>
                </c:pt>
                <c:pt idx="526">
                  <c:v>2618.79</c:v>
                </c:pt>
                <c:pt idx="527">
                  <c:v>2622.3980000000001</c:v>
                </c:pt>
                <c:pt idx="528">
                  <c:v>2626.0039999999999</c:v>
                </c:pt>
                <c:pt idx="529">
                  <c:v>2629.6060000000002</c:v>
                </c:pt>
                <c:pt idx="530">
                  <c:v>2633.2049999999999</c:v>
                </c:pt>
                <c:pt idx="531">
                  <c:v>2636.8009999999999</c:v>
                </c:pt>
                <c:pt idx="532">
                  <c:v>2640.3939999999998</c:v>
                </c:pt>
                <c:pt idx="533">
                  <c:v>2643.9830000000002</c:v>
                </c:pt>
                <c:pt idx="534">
                  <c:v>2647.57</c:v>
                </c:pt>
                <c:pt idx="535">
                  <c:v>2651.1529999999998</c:v>
                </c:pt>
                <c:pt idx="536">
                  <c:v>2654.7339999999999</c:v>
                </c:pt>
                <c:pt idx="537">
                  <c:v>2658.3110000000001</c:v>
                </c:pt>
                <c:pt idx="538">
                  <c:v>2661.8850000000002</c:v>
                </c:pt>
                <c:pt idx="539">
                  <c:v>2665.4560000000001</c:v>
                </c:pt>
                <c:pt idx="540">
                  <c:v>2669.0250000000001</c:v>
                </c:pt>
                <c:pt idx="541">
                  <c:v>2672.5889999999999</c:v>
                </c:pt>
                <c:pt idx="542">
                  <c:v>2676.1509999999998</c:v>
                </c:pt>
                <c:pt idx="543">
                  <c:v>2679.71</c:v>
                </c:pt>
                <c:pt idx="544">
                  <c:v>2683.2660000000001</c:v>
                </c:pt>
                <c:pt idx="545">
                  <c:v>2686.819</c:v>
                </c:pt>
                <c:pt idx="546">
                  <c:v>2690.3679999999999</c:v>
                </c:pt>
                <c:pt idx="547">
                  <c:v>2693.915</c:v>
                </c:pt>
                <c:pt idx="548">
                  <c:v>2697.4580000000001</c:v>
                </c:pt>
                <c:pt idx="549">
                  <c:v>2700.9989999999998</c:v>
                </c:pt>
                <c:pt idx="550">
                  <c:v>2704.5360000000001</c:v>
                </c:pt>
                <c:pt idx="551">
                  <c:v>2708.0709999999999</c:v>
                </c:pt>
                <c:pt idx="552">
                  <c:v>2711.6019999999999</c:v>
                </c:pt>
                <c:pt idx="553">
                  <c:v>2715.13</c:v>
                </c:pt>
                <c:pt idx="554">
                  <c:v>2718.6559999999999</c:v>
                </c:pt>
                <c:pt idx="555">
                  <c:v>2722.1779999999999</c:v>
                </c:pt>
                <c:pt idx="556">
                  <c:v>2725.6970000000001</c:v>
                </c:pt>
                <c:pt idx="557">
                  <c:v>2729.2139999999999</c:v>
                </c:pt>
                <c:pt idx="558">
                  <c:v>2732.7269999999999</c:v>
                </c:pt>
                <c:pt idx="559">
                  <c:v>2736.2370000000001</c:v>
                </c:pt>
                <c:pt idx="560">
                  <c:v>2739.7440000000001</c:v>
                </c:pt>
                <c:pt idx="561">
                  <c:v>2743.2489999999998</c:v>
                </c:pt>
                <c:pt idx="562">
                  <c:v>2746.75</c:v>
                </c:pt>
                <c:pt idx="563">
                  <c:v>2750.248</c:v>
                </c:pt>
                <c:pt idx="564">
                  <c:v>2753.7429999999999</c:v>
                </c:pt>
                <c:pt idx="565">
                  <c:v>2757.2359999999999</c:v>
                </c:pt>
                <c:pt idx="566">
                  <c:v>2760.7249999999999</c:v>
                </c:pt>
                <c:pt idx="567">
                  <c:v>2764.2109999999998</c:v>
                </c:pt>
                <c:pt idx="568">
                  <c:v>2767.6950000000002</c:v>
                </c:pt>
                <c:pt idx="569">
                  <c:v>2771.1750000000002</c:v>
                </c:pt>
                <c:pt idx="570">
                  <c:v>2774.652</c:v>
                </c:pt>
                <c:pt idx="571">
                  <c:v>2778.127</c:v>
                </c:pt>
                <c:pt idx="572">
                  <c:v>2781.598</c:v>
                </c:pt>
                <c:pt idx="573">
                  <c:v>2785.067</c:v>
                </c:pt>
                <c:pt idx="574">
                  <c:v>2788.5320000000002</c:v>
                </c:pt>
                <c:pt idx="575">
                  <c:v>2791.9949999999999</c:v>
                </c:pt>
                <c:pt idx="576">
                  <c:v>2795.4549999999999</c:v>
                </c:pt>
                <c:pt idx="577">
                  <c:v>2798.9110000000001</c:v>
                </c:pt>
                <c:pt idx="578">
                  <c:v>2802.3649999999998</c:v>
                </c:pt>
                <c:pt idx="579">
                  <c:v>2805.8159999999998</c:v>
                </c:pt>
                <c:pt idx="580">
                  <c:v>2809.2640000000001</c:v>
                </c:pt>
                <c:pt idx="581">
                  <c:v>2812.7089999999998</c:v>
                </c:pt>
                <c:pt idx="582">
                  <c:v>2816.1509999999998</c:v>
                </c:pt>
                <c:pt idx="583">
                  <c:v>2819.59</c:v>
                </c:pt>
                <c:pt idx="584">
                  <c:v>2823.0259999999998</c:v>
                </c:pt>
                <c:pt idx="585">
                  <c:v>2826.46</c:v>
                </c:pt>
                <c:pt idx="586">
                  <c:v>2829.89</c:v>
                </c:pt>
                <c:pt idx="587">
                  <c:v>2833.3180000000002</c:v>
                </c:pt>
                <c:pt idx="588">
                  <c:v>2836.7420000000002</c:v>
                </c:pt>
                <c:pt idx="589">
                  <c:v>2840.1640000000002</c:v>
                </c:pt>
                <c:pt idx="590">
                  <c:v>2843.5830000000001</c:v>
                </c:pt>
                <c:pt idx="591">
                  <c:v>2846.9989999999998</c:v>
                </c:pt>
                <c:pt idx="592">
                  <c:v>2850.4119999999998</c:v>
                </c:pt>
                <c:pt idx="593">
                  <c:v>2853.8220000000001</c:v>
                </c:pt>
                <c:pt idx="594">
                  <c:v>2857.2289999999998</c:v>
                </c:pt>
                <c:pt idx="595">
                  <c:v>2860.634</c:v>
                </c:pt>
                <c:pt idx="596">
                  <c:v>2864.0349999999999</c:v>
                </c:pt>
                <c:pt idx="597">
                  <c:v>2867.4340000000002</c:v>
                </c:pt>
                <c:pt idx="598">
                  <c:v>2870.83</c:v>
                </c:pt>
                <c:pt idx="599">
                  <c:v>2874.223</c:v>
                </c:pt>
                <c:pt idx="600">
                  <c:v>2877.6129999999998</c:v>
                </c:pt>
                <c:pt idx="601">
                  <c:v>2881</c:v>
                </c:pt>
                <c:pt idx="602">
                  <c:v>2884.3850000000002</c:v>
                </c:pt>
                <c:pt idx="603">
                  <c:v>2887.7660000000001</c:v>
                </c:pt>
                <c:pt idx="604">
                  <c:v>2891.145</c:v>
                </c:pt>
                <c:pt idx="605">
                  <c:v>2894.5210000000002</c:v>
                </c:pt>
                <c:pt idx="606">
                  <c:v>2897.8939999999998</c:v>
                </c:pt>
                <c:pt idx="607">
                  <c:v>2901.2640000000001</c:v>
                </c:pt>
                <c:pt idx="608">
                  <c:v>2904.6309999999999</c:v>
                </c:pt>
                <c:pt idx="609">
                  <c:v>2907.9960000000001</c:v>
                </c:pt>
                <c:pt idx="610">
                  <c:v>2911.3580000000002</c:v>
                </c:pt>
                <c:pt idx="611">
                  <c:v>2914.7170000000001</c:v>
                </c:pt>
                <c:pt idx="612">
                  <c:v>2918.0729999999999</c:v>
                </c:pt>
                <c:pt idx="613">
                  <c:v>2921.4259999999999</c:v>
                </c:pt>
                <c:pt idx="614">
                  <c:v>2924.777</c:v>
                </c:pt>
                <c:pt idx="615">
                  <c:v>2928.1239999999998</c:v>
                </c:pt>
                <c:pt idx="616">
                  <c:v>2931.4690000000001</c:v>
                </c:pt>
                <c:pt idx="617">
                  <c:v>2934.8110000000001</c:v>
                </c:pt>
                <c:pt idx="618">
                  <c:v>2938.15</c:v>
                </c:pt>
                <c:pt idx="619">
                  <c:v>2941.4870000000001</c:v>
                </c:pt>
                <c:pt idx="620">
                  <c:v>2944.8209999999999</c:v>
                </c:pt>
                <c:pt idx="621">
                  <c:v>2948.152</c:v>
                </c:pt>
                <c:pt idx="622">
                  <c:v>2951.48</c:v>
                </c:pt>
                <c:pt idx="623">
                  <c:v>2954.8049999999998</c:v>
                </c:pt>
                <c:pt idx="624">
                  <c:v>2958.1280000000002</c:v>
                </c:pt>
                <c:pt idx="625">
                  <c:v>2961.4470000000001</c:v>
                </c:pt>
                <c:pt idx="626">
                  <c:v>2964.7649999999999</c:v>
                </c:pt>
                <c:pt idx="627">
                  <c:v>2968.0790000000002</c:v>
                </c:pt>
                <c:pt idx="628">
                  <c:v>2971.39</c:v>
                </c:pt>
                <c:pt idx="629">
                  <c:v>2974.6990000000001</c:v>
                </c:pt>
                <c:pt idx="630">
                  <c:v>2978.0050000000001</c:v>
                </c:pt>
                <c:pt idx="631">
                  <c:v>2981.308</c:v>
                </c:pt>
                <c:pt idx="632">
                  <c:v>2984.6089999999999</c:v>
                </c:pt>
                <c:pt idx="633">
                  <c:v>2987.9070000000002</c:v>
                </c:pt>
                <c:pt idx="634">
                  <c:v>2991.2020000000002</c:v>
                </c:pt>
                <c:pt idx="635">
                  <c:v>2994.4940000000001</c:v>
                </c:pt>
                <c:pt idx="636">
                  <c:v>2997.7840000000001</c:v>
                </c:pt>
                <c:pt idx="637">
                  <c:v>3001.07</c:v>
                </c:pt>
                <c:pt idx="638">
                  <c:v>3004.355</c:v>
                </c:pt>
                <c:pt idx="639">
                  <c:v>3007.636</c:v>
                </c:pt>
                <c:pt idx="640">
                  <c:v>3010.915</c:v>
                </c:pt>
                <c:pt idx="641">
                  <c:v>3014.1909999999998</c:v>
                </c:pt>
                <c:pt idx="642">
                  <c:v>3017.4639999999999</c:v>
                </c:pt>
                <c:pt idx="643">
                  <c:v>3020.7339999999999</c:v>
                </c:pt>
                <c:pt idx="644">
                  <c:v>3024.002</c:v>
                </c:pt>
                <c:pt idx="645">
                  <c:v>3027.2669999999998</c:v>
                </c:pt>
                <c:pt idx="646">
                  <c:v>3030.53</c:v>
                </c:pt>
                <c:pt idx="647">
                  <c:v>3033.7890000000002</c:v>
                </c:pt>
                <c:pt idx="648">
                  <c:v>3037.0459999999998</c:v>
                </c:pt>
                <c:pt idx="649">
                  <c:v>3040.3009999999999</c:v>
                </c:pt>
                <c:pt idx="650">
                  <c:v>3043.5520000000001</c:v>
                </c:pt>
                <c:pt idx="651">
                  <c:v>3046.8009999999999</c:v>
                </c:pt>
                <c:pt idx="652">
                  <c:v>3050.0479999999998</c:v>
                </c:pt>
                <c:pt idx="653">
                  <c:v>3053.2910000000002</c:v>
                </c:pt>
                <c:pt idx="654">
                  <c:v>3056.5320000000002</c:v>
                </c:pt>
                <c:pt idx="655">
                  <c:v>3059.7710000000002</c:v>
                </c:pt>
                <c:pt idx="656">
                  <c:v>3063.0059999999999</c:v>
                </c:pt>
                <c:pt idx="657">
                  <c:v>3066.239</c:v>
                </c:pt>
                <c:pt idx="658">
                  <c:v>3069.4690000000001</c:v>
                </c:pt>
                <c:pt idx="659">
                  <c:v>3072.6970000000001</c:v>
                </c:pt>
                <c:pt idx="660">
                  <c:v>3075.922</c:v>
                </c:pt>
                <c:pt idx="661">
                  <c:v>3079.1439999999998</c:v>
                </c:pt>
                <c:pt idx="662">
                  <c:v>3082.364</c:v>
                </c:pt>
                <c:pt idx="663">
                  <c:v>3085.5810000000001</c:v>
                </c:pt>
                <c:pt idx="664">
                  <c:v>3088.7950000000001</c:v>
                </c:pt>
                <c:pt idx="665">
                  <c:v>3092.0070000000001</c:v>
                </c:pt>
                <c:pt idx="666">
                  <c:v>3095.2159999999999</c:v>
                </c:pt>
                <c:pt idx="667">
                  <c:v>3098.4229999999998</c:v>
                </c:pt>
                <c:pt idx="668">
                  <c:v>3101.627</c:v>
                </c:pt>
                <c:pt idx="669">
                  <c:v>3104.828</c:v>
                </c:pt>
                <c:pt idx="670">
                  <c:v>3108.0259999999998</c:v>
                </c:pt>
                <c:pt idx="671">
                  <c:v>3111.2220000000002</c:v>
                </c:pt>
                <c:pt idx="672">
                  <c:v>3114.4160000000002</c:v>
                </c:pt>
                <c:pt idx="673">
                  <c:v>3117.607</c:v>
                </c:pt>
                <c:pt idx="674">
                  <c:v>3120.7950000000001</c:v>
                </c:pt>
                <c:pt idx="675">
                  <c:v>3123.98</c:v>
                </c:pt>
                <c:pt idx="676">
                  <c:v>3127.163</c:v>
                </c:pt>
                <c:pt idx="677">
                  <c:v>3130.3440000000001</c:v>
                </c:pt>
                <c:pt idx="678">
                  <c:v>3133.5210000000002</c:v>
                </c:pt>
                <c:pt idx="679">
                  <c:v>3136.6959999999999</c:v>
                </c:pt>
                <c:pt idx="680">
                  <c:v>3139.8690000000001</c:v>
                </c:pt>
                <c:pt idx="681">
                  <c:v>3143.0390000000002</c:v>
                </c:pt>
                <c:pt idx="682">
                  <c:v>3146.2060000000001</c:v>
                </c:pt>
                <c:pt idx="683">
                  <c:v>3149.3710000000001</c:v>
                </c:pt>
                <c:pt idx="684">
                  <c:v>3152.5329999999999</c:v>
                </c:pt>
                <c:pt idx="685">
                  <c:v>3155.6930000000002</c:v>
                </c:pt>
                <c:pt idx="686">
                  <c:v>3158.85</c:v>
                </c:pt>
                <c:pt idx="687">
                  <c:v>3162.0050000000001</c:v>
                </c:pt>
                <c:pt idx="688">
                  <c:v>3165.1570000000002</c:v>
                </c:pt>
                <c:pt idx="689">
                  <c:v>3168.306</c:v>
                </c:pt>
                <c:pt idx="690">
                  <c:v>3171.453</c:v>
                </c:pt>
                <c:pt idx="691">
                  <c:v>3174.5970000000002</c:v>
                </c:pt>
                <c:pt idx="692">
                  <c:v>3177.739</c:v>
                </c:pt>
                <c:pt idx="693">
                  <c:v>3180.8780000000002</c:v>
                </c:pt>
                <c:pt idx="694">
                  <c:v>3184.0140000000001</c:v>
                </c:pt>
                <c:pt idx="695">
                  <c:v>3187.1489999999999</c:v>
                </c:pt>
                <c:pt idx="696">
                  <c:v>3190.28</c:v>
                </c:pt>
                <c:pt idx="697">
                  <c:v>3193.4090000000001</c:v>
                </c:pt>
                <c:pt idx="698">
                  <c:v>3196.5360000000001</c:v>
                </c:pt>
                <c:pt idx="699">
                  <c:v>3199.6590000000001</c:v>
                </c:pt>
                <c:pt idx="700">
                  <c:v>3202.7809999999999</c:v>
                </c:pt>
                <c:pt idx="701">
                  <c:v>3205.9</c:v>
                </c:pt>
                <c:pt idx="702">
                  <c:v>3209.0160000000001</c:v>
                </c:pt>
                <c:pt idx="703">
                  <c:v>3212.13</c:v>
                </c:pt>
                <c:pt idx="704">
                  <c:v>3215.241</c:v>
                </c:pt>
                <c:pt idx="705">
                  <c:v>3218.35</c:v>
                </c:pt>
                <c:pt idx="706">
                  <c:v>3221.4560000000001</c:v>
                </c:pt>
                <c:pt idx="707">
                  <c:v>3224.56</c:v>
                </c:pt>
                <c:pt idx="708">
                  <c:v>3227.6610000000001</c:v>
                </c:pt>
                <c:pt idx="709">
                  <c:v>3230.76</c:v>
                </c:pt>
                <c:pt idx="710">
                  <c:v>3233.8560000000002</c:v>
                </c:pt>
                <c:pt idx="711">
                  <c:v>3236.95</c:v>
                </c:pt>
                <c:pt idx="712">
                  <c:v>3240.0410000000002</c:v>
                </c:pt>
                <c:pt idx="713">
                  <c:v>3243.13</c:v>
                </c:pt>
                <c:pt idx="714">
                  <c:v>3246.2159999999999</c:v>
                </c:pt>
                <c:pt idx="715">
                  <c:v>3249.3</c:v>
                </c:pt>
                <c:pt idx="716">
                  <c:v>3252.3820000000001</c:v>
                </c:pt>
                <c:pt idx="717">
                  <c:v>3255.46</c:v>
                </c:pt>
                <c:pt idx="718">
                  <c:v>3258.5369999999998</c:v>
                </c:pt>
                <c:pt idx="719">
                  <c:v>3261.6109999999999</c:v>
                </c:pt>
                <c:pt idx="720">
                  <c:v>3264.6819999999998</c:v>
                </c:pt>
                <c:pt idx="721">
                  <c:v>3267.7510000000002</c:v>
                </c:pt>
                <c:pt idx="722">
                  <c:v>3270.8180000000002</c:v>
                </c:pt>
                <c:pt idx="723">
                  <c:v>3273.8820000000001</c:v>
                </c:pt>
                <c:pt idx="724">
                  <c:v>3276.9430000000002</c:v>
                </c:pt>
                <c:pt idx="725">
                  <c:v>3280.002</c:v>
                </c:pt>
                <c:pt idx="726">
                  <c:v>3283.0590000000002</c:v>
                </c:pt>
                <c:pt idx="727">
                  <c:v>3286.1129999999998</c:v>
                </c:pt>
                <c:pt idx="728">
                  <c:v>3289.165</c:v>
                </c:pt>
                <c:pt idx="729">
                  <c:v>3292.2139999999999</c:v>
                </c:pt>
                <c:pt idx="730">
                  <c:v>3295.261</c:v>
                </c:pt>
                <c:pt idx="731">
                  <c:v>3298.306</c:v>
                </c:pt>
                <c:pt idx="732">
                  <c:v>3301.348</c:v>
                </c:pt>
                <c:pt idx="733">
                  <c:v>3304.3870000000002</c:v>
                </c:pt>
                <c:pt idx="734">
                  <c:v>3307.4250000000002</c:v>
                </c:pt>
                <c:pt idx="735">
                  <c:v>3310.4589999999998</c:v>
                </c:pt>
                <c:pt idx="736">
                  <c:v>3313.4920000000002</c:v>
                </c:pt>
                <c:pt idx="737">
                  <c:v>3316.5210000000002</c:v>
                </c:pt>
                <c:pt idx="738">
                  <c:v>3319.549</c:v>
                </c:pt>
                <c:pt idx="739">
                  <c:v>3322.5740000000001</c:v>
                </c:pt>
                <c:pt idx="740">
                  <c:v>3325.5970000000002</c:v>
                </c:pt>
                <c:pt idx="741">
                  <c:v>3328.6170000000002</c:v>
                </c:pt>
                <c:pt idx="742">
                  <c:v>3331.6350000000002</c:v>
                </c:pt>
                <c:pt idx="743">
                  <c:v>3334.65</c:v>
                </c:pt>
                <c:pt idx="744">
                  <c:v>3337.663</c:v>
                </c:pt>
                <c:pt idx="745">
                  <c:v>3340.674</c:v>
                </c:pt>
                <c:pt idx="746">
                  <c:v>3343.6819999999998</c:v>
                </c:pt>
                <c:pt idx="747">
                  <c:v>3346.6880000000001</c:v>
                </c:pt>
                <c:pt idx="748">
                  <c:v>3349.6909999999998</c:v>
                </c:pt>
                <c:pt idx="749">
                  <c:v>3352.692</c:v>
                </c:pt>
                <c:pt idx="750">
                  <c:v>3355.6909999999998</c:v>
                </c:pt>
                <c:pt idx="751">
                  <c:v>3358.6869999999999</c:v>
                </c:pt>
                <c:pt idx="752">
                  <c:v>3361.681</c:v>
                </c:pt>
                <c:pt idx="753">
                  <c:v>3364.6729999999998</c:v>
                </c:pt>
                <c:pt idx="754">
                  <c:v>3367.6619999999998</c:v>
                </c:pt>
                <c:pt idx="755">
                  <c:v>3370.6489999999999</c:v>
                </c:pt>
                <c:pt idx="756">
                  <c:v>3373.6329999999998</c:v>
                </c:pt>
                <c:pt idx="757">
                  <c:v>3376.6149999999998</c:v>
                </c:pt>
                <c:pt idx="758">
                  <c:v>3379.5949999999998</c:v>
                </c:pt>
                <c:pt idx="759">
                  <c:v>3382.5720000000001</c:v>
                </c:pt>
                <c:pt idx="760">
                  <c:v>3385.547</c:v>
                </c:pt>
                <c:pt idx="761">
                  <c:v>3388.52</c:v>
                </c:pt>
                <c:pt idx="762">
                  <c:v>3391.49</c:v>
                </c:pt>
                <c:pt idx="763">
                  <c:v>3394.4580000000001</c:v>
                </c:pt>
                <c:pt idx="764">
                  <c:v>3397.424</c:v>
                </c:pt>
                <c:pt idx="765">
                  <c:v>3400.3870000000002</c:v>
                </c:pt>
                <c:pt idx="766">
                  <c:v>3403.348</c:v>
                </c:pt>
                <c:pt idx="767">
                  <c:v>3406.3069999999998</c:v>
                </c:pt>
                <c:pt idx="768">
                  <c:v>3409.2629999999999</c:v>
                </c:pt>
                <c:pt idx="769">
                  <c:v>3412.2170000000001</c:v>
                </c:pt>
                <c:pt idx="770">
                  <c:v>3415.1680000000001</c:v>
                </c:pt>
                <c:pt idx="771">
                  <c:v>3418.1179999999999</c:v>
                </c:pt>
                <c:pt idx="772">
                  <c:v>3421.0650000000001</c:v>
                </c:pt>
                <c:pt idx="773">
                  <c:v>3424.009</c:v>
                </c:pt>
                <c:pt idx="774">
                  <c:v>3426.951</c:v>
                </c:pt>
                <c:pt idx="775">
                  <c:v>3429.8910000000001</c:v>
                </c:pt>
                <c:pt idx="776">
                  <c:v>3432.8290000000002</c:v>
                </c:pt>
                <c:pt idx="777">
                  <c:v>3435.7640000000001</c:v>
                </c:pt>
                <c:pt idx="778">
                  <c:v>3438.6970000000001</c:v>
                </c:pt>
                <c:pt idx="779">
                  <c:v>3441.6280000000002</c:v>
                </c:pt>
                <c:pt idx="780">
                  <c:v>3444.5569999999998</c:v>
                </c:pt>
                <c:pt idx="781">
                  <c:v>3447.4830000000002</c:v>
                </c:pt>
                <c:pt idx="782">
                  <c:v>3450.4070000000002</c:v>
                </c:pt>
                <c:pt idx="783">
                  <c:v>3453.328</c:v>
                </c:pt>
                <c:pt idx="784">
                  <c:v>3456.2469999999998</c:v>
                </c:pt>
                <c:pt idx="785">
                  <c:v>3459.1640000000002</c:v>
                </c:pt>
                <c:pt idx="786">
                  <c:v>3462.0790000000002</c:v>
                </c:pt>
                <c:pt idx="787">
                  <c:v>3464.991</c:v>
                </c:pt>
                <c:pt idx="788">
                  <c:v>3467.902</c:v>
                </c:pt>
                <c:pt idx="789">
                  <c:v>3470.8090000000002</c:v>
                </c:pt>
                <c:pt idx="790">
                  <c:v>3473.7150000000001</c:v>
                </c:pt>
                <c:pt idx="791">
                  <c:v>3476.6179999999999</c:v>
                </c:pt>
                <c:pt idx="792">
                  <c:v>3479.5189999999998</c:v>
                </c:pt>
                <c:pt idx="793">
                  <c:v>3482.4180000000001</c:v>
                </c:pt>
                <c:pt idx="794">
                  <c:v>3485.3150000000001</c:v>
                </c:pt>
                <c:pt idx="795">
                  <c:v>3488.2089999999998</c:v>
                </c:pt>
                <c:pt idx="796">
                  <c:v>3491.1010000000001</c:v>
                </c:pt>
                <c:pt idx="797">
                  <c:v>3493.99</c:v>
                </c:pt>
                <c:pt idx="798">
                  <c:v>3496.8780000000002</c:v>
                </c:pt>
                <c:pt idx="799">
                  <c:v>3499.7629999999999</c:v>
                </c:pt>
                <c:pt idx="800">
                  <c:v>3502.6460000000002</c:v>
                </c:pt>
                <c:pt idx="801">
                  <c:v>3505.527</c:v>
                </c:pt>
                <c:pt idx="802">
                  <c:v>3508.4050000000002</c:v>
                </c:pt>
                <c:pt idx="803">
                  <c:v>3511.2809999999999</c:v>
                </c:pt>
                <c:pt idx="804">
                  <c:v>3514.1550000000002</c:v>
                </c:pt>
                <c:pt idx="805">
                  <c:v>3517.027</c:v>
                </c:pt>
                <c:pt idx="806">
                  <c:v>3519.8969999999999</c:v>
                </c:pt>
                <c:pt idx="807">
                  <c:v>3522.7640000000001</c:v>
                </c:pt>
                <c:pt idx="808">
                  <c:v>3525.6289999999999</c:v>
                </c:pt>
                <c:pt idx="809">
                  <c:v>3528.4920000000002</c:v>
                </c:pt>
                <c:pt idx="810">
                  <c:v>3531.3519999999999</c:v>
                </c:pt>
                <c:pt idx="811">
                  <c:v>3534.2109999999998</c:v>
                </c:pt>
                <c:pt idx="812">
                  <c:v>3537.067</c:v>
                </c:pt>
                <c:pt idx="813">
                  <c:v>3539.9209999999998</c:v>
                </c:pt>
                <c:pt idx="814">
                  <c:v>3542.7730000000001</c:v>
                </c:pt>
                <c:pt idx="815">
                  <c:v>3545.6219999999998</c:v>
                </c:pt>
                <c:pt idx="816">
                  <c:v>3548.4690000000001</c:v>
                </c:pt>
                <c:pt idx="817">
                  <c:v>3551.3150000000001</c:v>
                </c:pt>
                <c:pt idx="818">
                  <c:v>3554.1570000000002</c:v>
                </c:pt>
                <c:pt idx="819">
                  <c:v>3556.998</c:v>
                </c:pt>
                <c:pt idx="820">
                  <c:v>3559.837</c:v>
                </c:pt>
                <c:pt idx="821">
                  <c:v>3562.6729999999998</c:v>
                </c:pt>
                <c:pt idx="822">
                  <c:v>3565.5070000000001</c:v>
                </c:pt>
                <c:pt idx="823">
                  <c:v>3568.3389999999999</c:v>
                </c:pt>
                <c:pt idx="824">
                  <c:v>3571.1689999999999</c:v>
                </c:pt>
                <c:pt idx="825">
                  <c:v>3573.9960000000001</c:v>
                </c:pt>
                <c:pt idx="826">
                  <c:v>3576.8220000000001</c:v>
                </c:pt>
                <c:pt idx="827">
                  <c:v>3579.645</c:v>
                </c:pt>
                <c:pt idx="828">
                  <c:v>3582.4659999999999</c:v>
                </c:pt>
                <c:pt idx="829">
                  <c:v>3585.2849999999999</c:v>
                </c:pt>
                <c:pt idx="830">
                  <c:v>3588.1010000000001</c:v>
                </c:pt>
                <c:pt idx="831">
                  <c:v>3590.9160000000002</c:v>
                </c:pt>
                <c:pt idx="832">
                  <c:v>3593.7280000000001</c:v>
                </c:pt>
                <c:pt idx="833">
                  <c:v>3596.538</c:v>
                </c:pt>
                <c:pt idx="834">
                  <c:v>3599.346</c:v>
                </c:pt>
                <c:pt idx="835">
                  <c:v>3602.152</c:v>
                </c:pt>
                <c:pt idx="836">
                  <c:v>3604.9560000000001</c:v>
                </c:pt>
                <c:pt idx="837">
                  <c:v>3607.7570000000001</c:v>
                </c:pt>
                <c:pt idx="838">
                  <c:v>3610.556</c:v>
                </c:pt>
                <c:pt idx="839">
                  <c:v>3613.3539999999998</c:v>
                </c:pt>
                <c:pt idx="840">
                  <c:v>3616.1489999999999</c:v>
                </c:pt>
                <c:pt idx="841">
                  <c:v>3618.942</c:v>
                </c:pt>
                <c:pt idx="842">
                  <c:v>3621.732</c:v>
                </c:pt>
                <c:pt idx="843">
                  <c:v>3624.5210000000002</c:v>
                </c:pt>
                <c:pt idx="844">
                  <c:v>3627.3069999999998</c:v>
                </c:pt>
                <c:pt idx="845">
                  <c:v>3630.0920000000001</c:v>
                </c:pt>
                <c:pt idx="846">
                  <c:v>3632.8739999999998</c:v>
                </c:pt>
                <c:pt idx="847">
                  <c:v>3635.654</c:v>
                </c:pt>
                <c:pt idx="848">
                  <c:v>3638.4319999999998</c:v>
                </c:pt>
                <c:pt idx="849">
                  <c:v>3641.2080000000001</c:v>
                </c:pt>
                <c:pt idx="850">
                  <c:v>3643.982</c:v>
                </c:pt>
                <c:pt idx="851">
                  <c:v>3646.7530000000002</c:v>
                </c:pt>
                <c:pt idx="852">
                  <c:v>3649.5230000000001</c:v>
                </c:pt>
                <c:pt idx="853">
                  <c:v>3652.29</c:v>
                </c:pt>
                <c:pt idx="854">
                  <c:v>3655.0549999999998</c:v>
                </c:pt>
                <c:pt idx="855">
                  <c:v>3657.8180000000002</c:v>
                </c:pt>
                <c:pt idx="856">
                  <c:v>3660.5790000000002</c:v>
                </c:pt>
                <c:pt idx="857">
                  <c:v>3663.3380000000002</c:v>
                </c:pt>
                <c:pt idx="858">
                  <c:v>3666.0949999999998</c:v>
                </c:pt>
                <c:pt idx="859">
                  <c:v>3668.8490000000002</c:v>
                </c:pt>
                <c:pt idx="860">
                  <c:v>3671.6019999999999</c:v>
                </c:pt>
                <c:pt idx="861">
                  <c:v>3674.3519999999999</c:v>
                </c:pt>
                <c:pt idx="862">
                  <c:v>3677.1010000000001</c:v>
                </c:pt>
                <c:pt idx="863">
                  <c:v>3679.8470000000002</c:v>
                </c:pt>
                <c:pt idx="864">
                  <c:v>3682.5909999999999</c:v>
                </c:pt>
                <c:pt idx="865">
                  <c:v>3685.3330000000001</c:v>
                </c:pt>
                <c:pt idx="866">
                  <c:v>3688.0729999999999</c:v>
                </c:pt>
                <c:pt idx="867">
                  <c:v>3690.8110000000001</c:v>
                </c:pt>
                <c:pt idx="868">
                  <c:v>3693.547</c:v>
                </c:pt>
                <c:pt idx="869">
                  <c:v>3696.2809999999999</c:v>
                </c:pt>
                <c:pt idx="870">
                  <c:v>3699.0129999999999</c:v>
                </c:pt>
                <c:pt idx="871">
                  <c:v>3701.7420000000002</c:v>
                </c:pt>
                <c:pt idx="872">
                  <c:v>3704.47</c:v>
                </c:pt>
                <c:pt idx="873">
                  <c:v>3707.1950000000002</c:v>
                </c:pt>
                <c:pt idx="874">
                  <c:v>3709.9189999999999</c:v>
                </c:pt>
                <c:pt idx="875">
                  <c:v>3712.64</c:v>
                </c:pt>
                <c:pt idx="876">
                  <c:v>3715.3589999999999</c:v>
                </c:pt>
                <c:pt idx="877">
                  <c:v>3718.076</c:v>
                </c:pt>
                <c:pt idx="878">
                  <c:v>3720.7919999999999</c:v>
                </c:pt>
                <c:pt idx="879">
                  <c:v>3723.5050000000001</c:v>
                </c:pt>
                <c:pt idx="880">
                  <c:v>3726.2159999999999</c:v>
                </c:pt>
                <c:pt idx="881">
                  <c:v>3728.9250000000002</c:v>
                </c:pt>
                <c:pt idx="882">
                  <c:v>3731.6320000000001</c:v>
                </c:pt>
                <c:pt idx="883">
                  <c:v>3734.3359999999998</c:v>
                </c:pt>
                <c:pt idx="884">
                  <c:v>3737.0390000000002</c:v>
                </c:pt>
                <c:pt idx="885">
                  <c:v>3739.74</c:v>
                </c:pt>
                <c:pt idx="886">
                  <c:v>3742.4389999999999</c:v>
                </c:pt>
                <c:pt idx="887">
                  <c:v>3745.136</c:v>
                </c:pt>
                <c:pt idx="888">
                  <c:v>3747.83</c:v>
                </c:pt>
                <c:pt idx="889">
                  <c:v>3750.5230000000001</c:v>
                </c:pt>
                <c:pt idx="890">
                  <c:v>3753.2130000000002</c:v>
                </c:pt>
                <c:pt idx="891">
                  <c:v>3755.902</c:v>
                </c:pt>
                <c:pt idx="892">
                  <c:v>3758.5889999999999</c:v>
                </c:pt>
                <c:pt idx="893">
                  <c:v>3761.2730000000001</c:v>
                </c:pt>
                <c:pt idx="894">
                  <c:v>3763.9560000000001</c:v>
                </c:pt>
                <c:pt idx="895">
                  <c:v>3766.636</c:v>
                </c:pt>
                <c:pt idx="896">
                  <c:v>3769.3150000000001</c:v>
                </c:pt>
                <c:pt idx="897">
                  <c:v>3771.991</c:v>
                </c:pt>
                <c:pt idx="898">
                  <c:v>3774.665</c:v>
                </c:pt>
                <c:pt idx="899">
                  <c:v>3777.3380000000002</c:v>
                </c:pt>
                <c:pt idx="900">
                  <c:v>3780.0079999999998</c:v>
                </c:pt>
                <c:pt idx="901">
                  <c:v>3782.6770000000001</c:v>
                </c:pt>
                <c:pt idx="902">
                  <c:v>3785.3429999999998</c:v>
                </c:pt>
                <c:pt idx="903">
                  <c:v>3788.0070000000001</c:v>
                </c:pt>
                <c:pt idx="904">
                  <c:v>3790.67</c:v>
                </c:pt>
                <c:pt idx="905">
                  <c:v>3793.33</c:v>
                </c:pt>
                <c:pt idx="906">
                  <c:v>3795.989</c:v>
                </c:pt>
                <c:pt idx="907">
                  <c:v>3798.645</c:v>
                </c:pt>
                <c:pt idx="908">
                  <c:v>3801.299</c:v>
                </c:pt>
                <c:pt idx="909">
                  <c:v>3803.9520000000002</c:v>
                </c:pt>
                <c:pt idx="910">
                  <c:v>3806.6019999999999</c:v>
                </c:pt>
                <c:pt idx="911">
                  <c:v>3809.2510000000002</c:v>
                </c:pt>
                <c:pt idx="912">
                  <c:v>3811.8969999999999</c:v>
                </c:pt>
                <c:pt idx="913">
                  <c:v>3814.5419999999999</c:v>
                </c:pt>
                <c:pt idx="914">
                  <c:v>3817.1840000000002</c:v>
                </c:pt>
                <c:pt idx="915">
                  <c:v>3819.8249999999998</c:v>
                </c:pt>
                <c:pt idx="916">
                  <c:v>3822.4630000000002</c:v>
                </c:pt>
                <c:pt idx="917">
                  <c:v>3825.1</c:v>
                </c:pt>
                <c:pt idx="918">
                  <c:v>3827.7350000000001</c:v>
                </c:pt>
                <c:pt idx="919">
                  <c:v>3830.3670000000002</c:v>
                </c:pt>
                <c:pt idx="920">
                  <c:v>3832.998</c:v>
                </c:pt>
                <c:pt idx="921">
                  <c:v>3835.627</c:v>
                </c:pt>
                <c:pt idx="922">
                  <c:v>3838.2530000000002</c:v>
                </c:pt>
                <c:pt idx="923">
                  <c:v>3840.8780000000002</c:v>
                </c:pt>
                <c:pt idx="924">
                  <c:v>3843.5010000000002</c:v>
                </c:pt>
                <c:pt idx="925">
                  <c:v>3846.1219999999998</c:v>
                </c:pt>
                <c:pt idx="926">
                  <c:v>3848.741</c:v>
                </c:pt>
                <c:pt idx="927">
                  <c:v>3851.3580000000002</c:v>
                </c:pt>
                <c:pt idx="928">
                  <c:v>3853.973</c:v>
                </c:pt>
                <c:pt idx="929">
                  <c:v>3856.5859999999998</c:v>
                </c:pt>
                <c:pt idx="930">
                  <c:v>3859.1970000000001</c:v>
                </c:pt>
                <c:pt idx="931">
                  <c:v>3861.806</c:v>
                </c:pt>
                <c:pt idx="932">
                  <c:v>3864.4140000000002</c:v>
                </c:pt>
                <c:pt idx="933">
                  <c:v>3867.0189999999998</c:v>
                </c:pt>
                <c:pt idx="934">
                  <c:v>3869.6219999999998</c:v>
                </c:pt>
                <c:pt idx="935">
                  <c:v>3872.2240000000002</c:v>
                </c:pt>
                <c:pt idx="936">
                  <c:v>3874.8229999999999</c:v>
                </c:pt>
                <c:pt idx="937">
                  <c:v>3877.4209999999998</c:v>
                </c:pt>
                <c:pt idx="938">
                  <c:v>3880.0160000000001</c:v>
                </c:pt>
                <c:pt idx="939">
                  <c:v>3882.61</c:v>
                </c:pt>
                <c:pt idx="940">
                  <c:v>3885.2020000000002</c:v>
                </c:pt>
                <c:pt idx="941">
                  <c:v>3887.7919999999999</c:v>
                </c:pt>
                <c:pt idx="942">
                  <c:v>3890.38</c:v>
                </c:pt>
                <c:pt idx="943">
                  <c:v>3892.9659999999999</c:v>
                </c:pt>
                <c:pt idx="944">
                  <c:v>3895.55</c:v>
                </c:pt>
                <c:pt idx="945">
                  <c:v>3898.1320000000001</c:v>
                </c:pt>
                <c:pt idx="946">
                  <c:v>3900.7130000000002</c:v>
                </c:pt>
                <c:pt idx="947">
                  <c:v>3903.2910000000002</c:v>
                </c:pt>
                <c:pt idx="948">
                  <c:v>3905.8679999999999</c:v>
                </c:pt>
                <c:pt idx="949">
                  <c:v>3908.442</c:v>
                </c:pt>
                <c:pt idx="950">
                  <c:v>3911.0149999999999</c:v>
                </c:pt>
                <c:pt idx="951">
                  <c:v>3913.5859999999998</c:v>
                </c:pt>
                <c:pt idx="952">
                  <c:v>3916.1550000000002</c:v>
                </c:pt>
                <c:pt idx="953">
                  <c:v>3918.7220000000002</c:v>
                </c:pt>
                <c:pt idx="954">
                  <c:v>3921.2869999999998</c:v>
                </c:pt>
                <c:pt idx="955">
                  <c:v>3923.85</c:v>
                </c:pt>
                <c:pt idx="956">
                  <c:v>3926.4110000000001</c:v>
                </c:pt>
                <c:pt idx="957">
                  <c:v>3928.971</c:v>
                </c:pt>
                <c:pt idx="958">
                  <c:v>3931.5279999999998</c:v>
                </c:pt>
                <c:pt idx="959">
                  <c:v>3934.0839999999998</c:v>
                </c:pt>
                <c:pt idx="960">
                  <c:v>3936.6379999999999</c:v>
                </c:pt>
                <c:pt idx="961">
                  <c:v>3939.19</c:v>
                </c:pt>
                <c:pt idx="962">
                  <c:v>3941.74</c:v>
                </c:pt>
                <c:pt idx="963">
                  <c:v>3944.288</c:v>
                </c:pt>
                <c:pt idx="964">
                  <c:v>3946.8339999999998</c:v>
                </c:pt>
                <c:pt idx="965">
                  <c:v>3949.3780000000002</c:v>
                </c:pt>
                <c:pt idx="966">
                  <c:v>3951.9209999999998</c:v>
                </c:pt>
                <c:pt idx="967">
                  <c:v>3954.462</c:v>
                </c:pt>
                <c:pt idx="968">
                  <c:v>3957</c:v>
                </c:pt>
                <c:pt idx="969">
                  <c:v>3959.5369999999998</c:v>
                </c:pt>
                <c:pt idx="970">
                  <c:v>3962.0720000000001</c:v>
                </c:pt>
                <c:pt idx="971">
                  <c:v>3964.6060000000002</c:v>
                </c:pt>
                <c:pt idx="972">
                  <c:v>3967.1370000000002</c:v>
                </c:pt>
                <c:pt idx="973">
                  <c:v>3969.6669999999999</c:v>
                </c:pt>
                <c:pt idx="974">
                  <c:v>3972.194</c:v>
                </c:pt>
                <c:pt idx="975">
                  <c:v>3974.72</c:v>
                </c:pt>
                <c:pt idx="976">
                  <c:v>3977.2440000000001</c:v>
                </c:pt>
                <c:pt idx="977">
                  <c:v>3979.7660000000001</c:v>
                </c:pt>
                <c:pt idx="978">
                  <c:v>3982.2860000000001</c:v>
                </c:pt>
                <c:pt idx="979">
                  <c:v>3984.8049999999998</c:v>
                </c:pt>
                <c:pt idx="980">
                  <c:v>3987.3209999999999</c:v>
                </c:pt>
                <c:pt idx="981">
                  <c:v>3989.8359999999998</c:v>
                </c:pt>
                <c:pt idx="982">
                  <c:v>3992.3490000000002</c:v>
                </c:pt>
                <c:pt idx="983">
                  <c:v>3994.86</c:v>
                </c:pt>
                <c:pt idx="984">
                  <c:v>3997.3690000000001</c:v>
                </c:pt>
                <c:pt idx="985">
                  <c:v>3999.877</c:v>
                </c:pt>
                <c:pt idx="986">
                  <c:v>4002.3820000000001</c:v>
                </c:pt>
                <c:pt idx="987">
                  <c:v>4004.886</c:v>
                </c:pt>
                <c:pt idx="988">
                  <c:v>4007.3879999999999</c:v>
                </c:pt>
                <c:pt idx="989">
                  <c:v>4009.8879999999999</c:v>
                </c:pt>
                <c:pt idx="990">
                  <c:v>4012.386</c:v>
                </c:pt>
                <c:pt idx="991">
                  <c:v>4014.8829999999998</c:v>
                </c:pt>
                <c:pt idx="992">
                  <c:v>4017.377</c:v>
                </c:pt>
                <c:pt idx="993">
                  <c:v>4019.87</c:v>
                </c:pt>
                <c:pt idx="994">
                  <c:v>4022.3609999999999</c:v>
                </c:pt>
                <c:pt idx="995">
                  <c:v>4024.85</c:v>
                </c:pt>
                <c:pt idx="996">
                  <c:v>4027.3380000000002</c:v>
                </c:pt>
                <c:pt idx="997">
                  <c:v>4029.8229999999999</c:v>
                </c:pt>
                <c:pt idx="998">
                  <c:v>4032.3069999999998</c:v>
                </c:pt>
                <c:pt idx="999">
                  <c:v>4034.7890000000002</c:v>
                </c:pt>
                <c:pt idx="1000">
                  <c:v>4037.2689999999998</c:v>
                </c:pt>
                <c:pt idx="1001">
                  <c:v>4039.7469999999998</c:v>
                </c:pt>
                <c:pt idx="1002">
                  <c:v>4042.2240000000002</c:v>
                </c:pt>
                <c:pt idx="1003">
                  <c:v>4044.6990000000001</c:v>
                </c:pt>
                <c:pt idx="1004">
                  <c:v>4047.172</c:v>
                </c:pt>
                <c:pt idx="1005">
                  <c:v>4049.643</c:v>
                </c:pt>
                <c:pt idx="1006">
                  <c:v>4052.1120000000001</c:v>
                </c:pt>
                <c:pt idx="1007">
                  <c:v>4054.58</c:v>
                </c:pt>
                <c:pt idx="1008">
                  <c:v>4057.0459999999998</c:v>
                </c:pt>
                <c:pt idx="1009">
                  <c:v>4059.51</c:v>
                </c:pt>
                <c:pt idx="1010">
                  <c:v>4061.9720000000002</c:v>
                </c:pt>
                <c:pt idx="1011">
                  <c:v>4064.4319999999998</c:v>
                </c:pt>
                <c:pt idx="1012">
                  <c:v>4066.8910000000001</c:v>
                </c:pt>
                <c:pt idx="1013">
                  <c:v>4069.348</c:v>
                </c:pt>
                <c:pt idx="1014">
                  <c:v>4071.8029999999999</c:v>
                </c:pt>
                <c:pt idx="1015">
                  <c:v>4074.2559999999999</c:v>
                </c:pt>
                <c:pt idx="1016">
                  <c:v>4076.7080000000001</c:v>
                </c:pt>
                <c:pt idx="1017">
                  <c:v>4079.1579999999999</c:v>
                </c:pt>
                <c:pt idx="1018">
                  <c:v>4081.6060000000002</c:v>
                </c:pt>
                <c:pt idx="1019">
                  <c:v>4084.0520000000001</c:v>
                </c:pt>
                <c:pt idx="1020">
                  <c:v>4086.4969999999998</c:v>
                </c:pt>
                <c:pt idx="1021">
                  <c:v>4088.9389999999999</c:v>
                </c:pt>
                <c:pt idx="1022">
                  <c:v>4091.38</c:v>
                </c:pt>
                <c:pt idx="1023">
                  <c:v>4093.819</c:v>
                </c:pt>
                <c:pt idx="1024">
                  <c:v>4096.2569999999996</c:v>
                </c:pt>
                <c:pt idx="1025">
                  <c:v>4098.6930000000002</c:v>
                </c:pt>
                <c:pt idx="1026">
                  <c:v>4101.1270000000004</c:v>
                </c:pt>
                <c:pt idx="1027">
                  <c:v>4103.5590000000002</c:v>
                </c:pt>
                <c:pt idx="1028">
                  <c:v>4105.9889999999996</c:v>
                </c:pt>
                <c:pt idx="1029">
                  <c:v>4108.4179999999997</c:v>
                </c:pt>
                <c:pt idx="1030">
                  <c:v>4110.8450000000003</c:v>
                </c:pt>
                <c:pt idx="1031">
                  <c:v>4113.2700000000004</c:v>
                </c:pt>
                <c:pt idx="1032">
                  <c:v>4115.6940000000004</c:v>
                </c:pt>
                <c:pt idx="1033">
                  <c:v>4118.1149999999998</c:v>
                </c:pt>
                <c:pt idx="1034">
                  <c:v>4120.5349999999999</c:v>
                </c:pt>
                <c:pt idx="1035">
                  <c:v>4122.9539999999997</c:v>
                </c:pt>
                <c:pt idx="1036">
                  <c:v>4125.37</c:v>
                </c:pt>
                <c:pt idx="1037">
                  <c:v>4127.7849999999999</c:v>
                </c:pt>
                <c:pt idx="1038">
                  <c:v>4130.1980000000003</c:v>
                </c:pt>
                <c:pt idx="1039">
                  <c:v>4132.6090000000004</c:v>
                </c:pt>
                <c:pt idx="1040">
                  <c:v>4135.0190000000002</c:v>
                </c:pt>
                <c:pt idx="1041">
                  <c:v>4137.4269999999997</c:v>
                </c:pt>
                <c:pt idx="1042">
                  <c:v>4139.8329999999996</c:v>
                </c:pt>
                <c:pt idx="1043">
                  <c:v>4142.2370000000001</c:v>
                </c:pt>
              </c:numCache>
            </c:numRef>
          </c:xVal>
          <c:yVal>
            <c:numRef>
              <c:f>גיליון1!$G$24:$ANJ$24</c:f>
            </c:numRef>
          </c:yVal>
          <c:smooth val="1"/>
        </c:ser>
        <c:dLbls>
          <c:showLegendKey val="0"/>
          <c:showVal val="0"/>
          <c:showCatName val="0"/>
          <c:showSerName val="0"/>
          <c:showPercent val="0"/>
          <c:showBubbleSize val="0"/>
        </c:dLbls>
        <c:axId val="-403648768"/>
        <c:axId val="-403649312"/>
      </c:scatterChart>
      <c:valAx>
        <c:axId val="-403648768"/>
        <c:scaling>
          <c:orientation val="minMax"/>
          <c:max val="4100"/>
          <c:min val="16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rtl="0">
                  <a:defRPr sz="1000" b="0" i="0" u="none" strike="noStrike" kern="1200" baseline="0">
                    <a:solidFill>
                      <a:schemeClr val="tx1">
                        <a:lumMod val="65000"/>
                        <a:lumOff val="35000"/>
                      </a:schemeClr>
                    </a:solidFill>
                    <a:latin typeface="+mn-lt"/>
                    <a:ea typeface="+mn-ea"/>
                    <a:cs typeface="+mn-cs"/>
                  </a:defRPr>
                </a:pPr>
                <a:r>
                  <a:rPr lang="en-US"/>
                  <a:t>Wavenumber</a:t>
                </a:r>
                <a:r>
                  <a:rPr lang="en-US" baseline="0"/>
                  <a:t> (1/cm)</a:t>
                </a:r>
                <a:endParaRPr lang="he-IL"/>
              </a:p>
            </c:rich>
          </c:tx>
          <c:overlay val="0"/>
          <c:spPr>
            <a:noFill/>
            <a:ln>
              <a:noFill/>
            </a:ln>
            <a:effectLst/>
          </c:spPr>
          <c:txPr>
            <a:bodyPr rot="0" spcFirstLastPara="1" vertOverflow="ellipsis" vert="horz" wrap="square" anchor="ctr" anchorCtr="1"/>
            <a:lstStyle/>
            <a:p>
              <a:pPr rtl="0">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03649312"/>
        <c:crosses val="autoZero"/>
        <c:crossBetween val="midCat"/>
      </c:valAx>
      <c:valAx>
        <c:axId val="-40364931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Intensity</a:t>
                </a:r>
                <a:endParaRPr lang="he-IL"/>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03648768"/>
        <c:crosses val="autoZero"/>
        <c:crossBetween val="midCat"/>
      </c:valAx>
      <c:spPr>
        <a:noFill/>
        <a:ln>
          <a:noFill/>
        </a:ln>
        <a:effectLst/>
      </c:spPr>
    </c:plotArea>
    <c:legend>
      <c:legendPos val="r"/>
      <c:overlay val="0"/>
      <c:spPr>
        <a:noFill/>
        <a:ln>
          <a:solidFill>
            <a:sysClr val="windowText" lastClr="000000"/>
          </a:solid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1">
  <a:schemeClr val="accent1"/>
  <a:schemeClr val="accent3"/>
  <a:schemeClr val="accent5"/>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3</TotalTime>
  <Pages>13</Pages>
  <Words>945</Words>
  <Characters>5388</Characters>
  <Application>Microsoft Office Word</Application>
  <DocSecurity>0</DocSecurity>
  <Lines>44</Lines>
  <Paragraphs>12</Paragraphs>
  <ScaleCrop>false</ScaleCrop>
  <HeadingPairs>
    <vt:vector size="2" baseType="variant">
      <vt:variant>
        <vt:lpstr>שם</vt:lpstr>
      </vt:variant>
      <vt:variant>
        <vt:i4>1</vt:i4>
      </vt:variant>
    </vt:vector>
  </HeadingPairs>
  <TitlesOfParts>
    <vt:vector size="1" baseType="lpstr">
      <vt:lpstr/>
    </vt:vector>
  </TitlesOfParts>
  <Company/>
  <LinksUpToDate>false</LinksUpToDate>
  <CharactersWithSpaces>632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ro</dc:creator>
  <cp:lastModifiedBy>עטרה בקל</cp:lastModifiedBy>
  <cp:revision>3</cp:revision>
  <dcterms:created xsi:type="dcterms:W3CDTF">2017-03-29T07:44:00Z</dcterms:created>
  <dcterms:modified xsi:type="dcterms:W3CDTF">2017-03-29T09:10:00Z</dcterms:modified>
</cp:coreProperties>
</file>